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D6CDF5" w14:textId="5940DFB4" w:rsidR="002F5E78" w:rsidRDefault="00412B55" w:rsidP="00475A0B">
      <w:pPr>
        <w:pStyle w:val="Title"/>
        <w:ind w:left="0"/>
      </w:pPr>
      <w:r>
        <w:rPr>
          <w:noProof/>
        </w:rPr>
        <mc:AlternateContent>
          <mc:Choice Requires="wps">
            <w:drawing>
              <wp:anchor distT="0" distB="0" distL="114300" distR="114300" simplePos="0" relativeHeight="251658246" behindDoc="0" locked="0" layoutInCell="1" allowOverlap="1" wp14:anchorId="7FD18E5C" wp14:editId="3CDF2AF2">
                <wp:simplePos x="0" y="0"/>
                <wp:positionH relativeFrom="margin">
                  <wp:posOffset>-161925</wp:posOffset>
                </wp:positionH>
                <wp:positionV relativeFrom="paragraph">
                  <wp:posOffset>0</wp:posOffset>
                </wp:positionV>
                <wp:extent cx="7125335" cy="4143375"/>
                <wp:effectExtent l="0" t="0" r="0" b="0"/>
                <wp:wrapSquare wrapText="bothSides"/>
                <wp:docPr id="121412673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25335" cy="4143375"/>
                        </a:xfrm>
                        <a:prstGeom prst="rect">
                          <a:avLst/>
                        </a:prstGeom>
                        <a:noFill/>
                        <a:ln w="6350">
                          <a:noFill/>
                        </a:ln>
                      </wps:spPr>
                      <wps:txbx>
                        <w:txbxContent>
                          <w:p w14:paraId="6EFFCF61" w14:textId="77777777" w:rsidR="00412B55" w:rsidRPr="00E9355C" w:rsidRDefault="00412B55" w:rsidP="00412B55">
                            <w:pPr>
                              <w:pStyle w:val="Title"/>
                              <w:jc w:val="left"/>
                              <w:rPr>
                                <w:sz w:val="56"/>
                                <w:szCs w:val="56"/>
                              </w:rPr>
                            </w:pPr>
                            <w:r w:rsidRPr="00E9355C">
                              <w:rPr>
                                <w:sz w:val="56"/>
                                <w:szCs w:val="56"/>
                              </w:rPr>
                              <w:t xml:space="preserve">EnergyAustralia Yallourn Pty Ltd </w:t>
                            </w:r>
                          </w:p>
                          <w:p w14:paraId="66C3B52C" w14:textId="790FA510" w:rsidR="00412B55" w:rsidRPr="00E9355C" w:rsidRDefault="00412B55" w:rsidP="00412B55">
                            <w:pPr>
                              <w:pStyle w:val="Title"/>
                              <w:spacing w:before="0" w:after="0"/>
                              <w:jc w:val="left"/>
                              <w:rPr>
                                <w:sz w:val="56"/>
                                <w:szCs w:val="56"/>
                              </w:rPr>
                            </w:pPr>
                            <w:r w:rsidRPr="00E9355C">
                              <w:rPr>
                                <w:sz w:val="56"/>
                                <w:szCs w:val="56"/>
                              </w:rPr>
                              <w:t xml:space="preserve">Declared Mine Rehabilitation Plan </w:t>
                            </w:r>
                            <w:r w:rsidRPr="00F82B88">
                              <w:rPr>
                                <w:sz w:val="56"/>
                                <w:szCs w:val="56"/>
                              </w:rPr>
                              <w:t>(</w:t>
                            </w:r>
                            <w:r>
                              <w:rPr>
                                <w:sz w:val="56"/>
                                <w:szCs w:val="56"/>
                              </w:rPr>
                              <w:t>September</w:t>
                            </w:r>
                            <w:r w:rsidRPr="00F82B88">
                              <w:rPr>
                                <w:sz w:val="56"/>
                                <w:szCs w:val="56"/>
                              </w:rPr>
                              <w:t xml:space="preserve"> 2025)</w:t>
                            </w:r>
                          </w:p>
                          <w:p w14:paraId="7D0A396A" w14:textId="77777777" w:rsidR="00412B55" w:rsidRDefault="00412B55" w:rsidP="00412B55">
                            <w:pPr>
                              <w:pStyle w:val="Title"/>
                              <w:spacing w:after="0"/>
                              <w:jc w:val="left"/>
                              <w:rPr>
                                <w:sz w:val="56"/>
                                <w:szCs w:val="56"/>
                              </w:rPr>
                            </w:pPr>
                            <w:r>
                              <w:rPr>
                                <w:sz w:val="56"/>
                                <w:szCs w:val="56"/>
                              </w:rPr>
                              <w:t>Mining Licences</w:t>
                            </w:r>
                          </w:p>
                          <w:p w14:paraId="0C498EF2" w14:textId="77777777" w:rsidR="00412B55" w:rsidRPr="00E9355C" w:rsidRDefault="00412B55" w:rsidP="00412B55">
                            <w:pPr>
                              <w:pStyle w:val="Title"/>
                              <w:spacing w:before="0" w:line="240" w:lineRule="auto"/>
                              <w:jc w:val="left"/>
                              <w:rPr>
                                <w:sz w:val="56"/>
                                <w:szCs w:val="56"/>
                              </w:rPr>
                            </w:pPr>
                            <w:r w:rsidRPr="00E9355C">
                              <w:rPr>
                                <w:sz w:val="56"/>
                                <w:szCs w:val="56"/>
                              </w:rPr>
                              <w:t>MIN 5003, MIN 5216, MIN 5304</w:t>
                            </w:r>
                          </w:p>
                          <w:p w14:paraId="7CFDA211" w14:textId="77777777" w:rsidR="00412B55" w:rsidRPr="00B47E42" w:rsidRDefault="00412B55" w:rsidP="00412B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FD18E5C" id="_x0000_t202" coordsize="21600,21600" o:spt="202" path="m,l,21600r21600,l21600,xe">
                <v:stroke joinstyle="miter"/>
                <v:path gradientshapeok="t" o:connecttype="rect"/>
              </v:shapetype>
              <v:shape id="Text Box 7" o:spid="_x0000_s1026" type="#_x0000_t202" style="position:absolute;left:0;text-align:left;margin-left:-12.75pt;margin-top:0;width:561.05pt;height:326.2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" filled="f" stroked="f" strokeweight=".5pt">
                <v:textbox>
                  <w:txbxContent>
                    <w:p w14:paraId="6EFFCF61" w14:textId="77777777" w:rsidR="00412B55" w:rsidRPr="00E9355C" w:rsidRDefault="00412B55" w:rsidP="00412B55">
                      <w:pPr>
                        <w:pStyle w:val="Title"/>
                        <w:jc w:val="left"/>
                        <w:rPr>
                          <w:sz w:val="56"/>
                          <w:szCs w:val="56"/>
                        </w:rPr>
                      </w:pPr>
                      <w:r w:rsidRPr="00E9355C">
                        <w:rPr>
                          <w:sz w:val="56"/>
                          <w:szCs w:val="56"/>
                        </w:rPr>
                        <w:t xml:space="preserve">EnergyAustralia Yallourn Pty Ltd </w:t>
                      </w:r>
                    </w:p>
                    <w:p w14:paraId="66C3B52C" w14:textId="790FA510" w:rsidR="00412B55" w:rsidRPr="00E9355C" w:rsidRDefault="00412B55" w:rsidP="00412B55">
                      <w:pPr>
                        <w:pStyle w:val="Title"/>
                        <w:spacing w:before="0" w:after="0"/>
                        <w:jc w:val="left"/>
                        <w:rPr>
                          <w:sz w:val="56"/>
                          <w:szCs w:val="56"/>
                        </w:rPr>
                      </w:pPr>
                      <w:r w:rsidRPr="00E9355C">
                        <w:rPr>
                          <w:sz w:val="56"/>
                          <w:szCs w:val="56"/>
                        </w:rPr>
                        <w:t xml:space="preserve">Declared Mine Rehabilitation Plan </w:t>
                      </w:r>
                      <w:r w:rsidRPr="00F82B88">
                        <w:rPr>
                          <w:sz w:val="56"/>
                          <w:szCs w:val="56"/>
                        </w:rPr>
                        <w:t>(</w:t>
                      </w:r>
                      <w:r>
                        <w:rPr>
                          <w:sz w:val="56"/>
                          <w:szCs w:val="56"/>
                        </w:rPr>
                        <w:t>September</w:t>
                      </w:r>
                      <w:r w:rsidRPr="00F82B88">
                        <w:rPr>
                          <w:sz w:val="56"/>
                          <w:szCs w:val="56"/>
                        </w:rPr>
                        <w:t xml:space="preserve"> 2025)</w:t>
                      </w:r>
                    </w:p>
                    <w:p w14:paraId="7D0A396A" w14:textId="77777777" w:rsidR="00412B55" w:rsidRDefault="00412B55" w:rsidP="00412B55">
                      <w:pPr>
                        <w:pStyle w:val="Title"/>
                        <w:spacing w:after="0"/>
                        <w:jc w:val="left"/>
                        <w:rPr>
                          <w:sz w:val="56"/>
                          <w:szCs w:val="56"/>
                        </w:rPr>
                      </w:pPr>
                      <w:r>
                        <w:rPr>
                          <w:sz w:val="56"/>
                          <w:szCs w:val="56"/>
                        </w:rPr>
                        <w:t>Mining Licences</w:t>
                      </w:r>
                    </w:p>
                    <w:p w14:paraId="0C498EF2" w14:textId="77777777" w:rsidR="00412B55" w:rsidRPr="00E9355C" w:rsidRDefault="00412B55" w:rsidP="00412B55">
                      <w:pPr>
                        <w:pStyle w:val="Title"/>
                        <w:spacing w:before="0" w:line="240" w:lineRule="auto"/>
                        <w:jc w:val="left"/>
                        <w:rPr>
                          <w:sz w:val="56"/>
                          <w:szCs w:val="56"/>
                        </w:rPr>
                      </w:pPr>
                      <w:r w:rsidRPr="00E9355C">
                        <w:rPr>
                          <w:sz w:val="56"/>
                          <w:szCs w:val="56"/>
                        </w:rPr>
                        <w:t>MIN 5003, MIN 5216, MIN 5304</w:t>
                      </w:r>
                    </w:p>
                    <w:p w14:paraId="7CFDA211" w14:textId="77777777" w:rsidR="00412B55" w:rsidRPr="00B47E42" w:rsidRDefault="00412B55" w:rsidP="00412B55"/>
                  </w:txbxContent>
                </v:textbox>
                <w10:wrap type="square" anchorx="margin"/>
              </v:shape>
            </w:pict>
          </mc:Fallback>
        </mc:AlternateContent>
      </w:r>
      <w:r w:rsidR="0095692B" w:rsidRPr="00B47E42">
        <w:rPr>
          <w:noProof/>
        </w:rPr>
        <w:drawing>
          <wp:anchor distT="0" distB="0" distL="114300" distR="114300" simplePos="0" relativeHeight="251658244" behindDoc="1" locked="0" layoutInCell="1" allowOverlap="1" wp14:anchorId="2EF9A25A" wp14:editId="0B585C24">
            <wp:simplePos x="0" y="0"/>
            <wp:positionH relativeFrom="column">
              <wp:posOffset>-374552</wp:posOffset>
            </wp:positionH>
            <wp:positionV relativeFrom="paragraph">
              <wp:posOffset>-1009650</wp:posOffset>
            </wp:positionV>
            <wp:extent cx="7581535" cy="10724400"/>
            <wp:effectExtent l="0" t="0" r="635" b="0"/>
            <wp:wrapNone/>
            <wp:docPr id="1080" name="Picture 108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 name="Picture 1080" descr="Background patter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81535" cy="10724400"/>
                    </a:xfrm>
                    <a:prstGeom prst="rect">
                      <a:avLst/>
                    </a:prstGeom>
                  </pic:spPr>
                </pic:pic>
              </a:graphicData>
            </a:graphic>
            <wp14:sizeRelH relativeFrom="page">
              <wp14:pctWidth>0</wp14:pctWidth>
            </wp14:sizeRelH>
            <wp14:sizeRelV relativeFrom="page">
              <wp14:pctHeight>0</wp14:pctHeight>
            </wp14:sizeRelV>
          </wp:anchor>
        </w:drawing>
      </w:r>
    </w:p>
    <w:p w14:paraId="2B54ABA1" w14:textId="7D940278" w:rsidR="00F50870" w:rsidRPr="00B47E42" w:rsidRDefault="00F50870" w:rsidP="5C92BF03">
      <w:pPr>
        <w:pStyle w:val="Title"/>
        <w:sectPr w:rsidR="00F50870" w:rsidRPr="00B47E42" w:rsidSect="00602833">
          <w:headerReference w:type="even" r:id="rId12"/>
          <w:headerReference w:type="default" r:id="rId13"/>
          <w:footerReference w:type="even" r:id="rId14"/>
          <w:footerReference w:type="default" r:id="rId15"/>
          <w:headerReference w:type="first" r:id="rId16"/>
          <w:footerReference w:type="first" r:id="rId17"/>
          <w:pgSz w:w="11910" w:h="16840"/>
          <w:pgMar w:top="1580" w:right="567" w:bottom="280" w:left="567" w:header="720" w:footer="720" w:gutter="0"/>
          <w:cols w:space="720"/>
        </w:sectPr>
      </w:pPr>
    </w:p>
    <w:p w14:paraId="6A49126F" w14:textId="77777777" w:rsidR="000D0E01" w:rsidRPr="00A4041E" w:rsidRDefault="000D0E01" w:rsidP="000D0E01">
      <w:r w:rsidRPr="00A4041E">
        <w:lastRenderedPageBreak/>
        <w:t>Document Control</w:t>
      </w:r>
    </w:p>
    <w:tbl>
      <w:tblPr>
        <w:tblStyle w:val="TableGrid1"/>
        <w:tblW w:w="8221" w:type="dxa"/>
        <w:tblInd w:w="704" w:type="dxa"/>
        <w:tblLook w:val="04A0" w:firstRow="1" w:lastRow="0" w:firstColumn="1" w:lastColumn="0" w:noHBand="0" w:noVBand="1"/>
      </w:tblPr>
      <w:tblGrid>
        <w:gridCol w:w="1601"/>
        <w:gridCol w:w="2084"/>
        <w:gridCol w:w="3056"/>
        <w:gridCol w:w="1480"/>
      </w:tblGrid>
      <w:tr w:rsidR="000D0E01" w:rsidRPr="00A4041E" w14:paraId="26338797" w14:textId="77777777" w:rsidTr="00734805">
        <w:tc>
          <w:tcPr>
            <w:tcW w:w="1601" w:type="dxa"/>
          </w:tcPr>
          <w:p w14:paraId="10550917" w14:textId="246B21FD" w:rsidR="000D0E01" w:rsidRPr="00A4041E" w:rsidRDefault="000D0E01" w:rsidP="000D0E01">
            <w:r w:rsidRPr="00A4041E">
              <w:t>Author</w:t>
            </w:r>
            <w:r w:rsidR="00E37520">
              <w:t>s</w:t>
            </w:r>
          </w:p>
        </w:tc>
        <w:tc>
          <w:tcPr>
            <w:tcW w:w="6620" w:type="dxa"/>
            <w:gridSpan w:val="3"/>
          </w:tcPr>
          <w:p w14:paraId="294A65E3" w14:textId="0FE7659B" w:rsidR="000D0E01" w:rsidRPr="00A4041E" w:rsidRDefault="00831DA8" w:rsidP="000D0E01">
            <w:r>
              <w:t>Yallourn Mine Rehabilitation and Geotechnical Team</w:t>
            </w:r>
          </w:p>
        </w:tc>
      </w:tr>
      <w:tr w:rsidR="000D0E01" w:rsidRPr="00A4041E" w14:paraId="4EB9B33D" w14:textId="77777777" w:rsidTr="00734805">
        <w:tc>
          <w:tcPr>
            <w:tcW w:w="1601" w:type="dxa"/>
          </w:tcPr>
          <w:p w14:paraId="21E56255" w14:textId="77777777" w:rsidR="000D0E01" w:rsidRPr="00A4041E" w:rsidRDefault="000D0E01" w:rsidP="000D0E01">
            <w:r w:rsidRPr="00A4041E">
              <w:t>Reviewer</w:t>
            </w:r>
          </w:p>
        </w:tc>
        <w:tc>
          <w:tcPr>
            <w:tcW w:w="6620" w:type="dxa"/>
            <w:gridSpan w:val="3"/>
          </w:tcPr>
          <w:p w14:paraId="77FA0C60" w14:textId="52F5D6CA" w:rsidR="000D0E01" w:rsidRPr="00A4041E" w:rsidRDefault="00831DA8" w:rsidP="000D0E01">
            <w:r>
              <w:t>Lance Wallace – Mine Leader</w:t>
            </w:r>
          </w:p>
        </w:tc>
      </w:tr>
      <w:tr w:rsidR="000D0E01" w:rsidRPr="00E123C8" w14:paraId="72C016AB" w14:textId="77777777" w:rsidTr="00734805">
        <w:tc>
          <w:tcPr>
            <w:tcW w:w="1601" w:type="dxa"/>
          </w:tcPr>
          <w:p w14:paraId="451E0872" w14:textId="77777777" w:rsidR="000D0E01" w:rsidRPr="00A4041E" w:rsidRDefault="000D0E01" w:rsidP="000D0E01">
            <w:r w:rsidRPr="00A4041E">
              <w:t>Version:</w:t>
            </w:r>
          </w:p>
        </w:tc>
        <w:tc>
          <w:tcPr>
            <w:tcW w:w="2084" w:type="dxa"/>
          </w:tcPr>
          <w:p w14:paraId="2C36DCB9" w14:textId="77777777" w:rsidR="000D0E01" w:rsidRPr="00A4041E" w:rsidRDefault="000D0E01" w:rsidP="000D0E01">
            <w:r w:rsidRPr="00A4041E">
              <w:t>Details:</w:t>
            </w:r>
          </w:p>
        </w:tc>
        <w:tc>
          <w:tcPr>
            <w:tcW w:w="3056" w:type="dxa"/>
          </w:tcPr>
          <w:p w14:paraId="4FBE80D8" w14:textId="77777777" w:rsidR="000D0E01" w:rsidRPr="00A4041E" w:rsidRDefault="000D0E01" w:rsidP="000D0E01">
            <w:r w:rsidRPr="00A4041E">
              <w:t>Reviewed and Approved:</w:t>
            </w:r>
          </w:p>
        </w:tc>
        <w:tc>
          <w:tcPr>
            <w:tcW w:w="1480" w:type="dxa"/>
          </w:tcPr>
          <w:p w14:paraId="5A61BDED" w14:textId="77777777" w:rsidR="000D0E01" w:rsidRPr="00E123C8" w:rsidRDefault="000D0E01" w:rsidP="000D0E01">
            <w:r w:rsidRPr="00A4041E">
              <w:t>Date:</w:t>
            </w:r>
          </w:p>
        </w:tc>
      </w:tr>
      <w:tr w:rsidR="000D0E01" w:rsidRPr="00E123C8" w14:paraId="293D838C" w14:textId="77777777" w:rsidTr="00734805">
        <w:tc>
          <w:tcPr>
            <w:tcW w:w="1601" w:type="dxa"/>
          </w:tcPr>
          <w:p w14:paraId="4E329BB3" w14:textId="563F2296" w:rsidR="000D0E01" w:rsidRPr="0046035C" w:rsidRDefault="002E0899" w:rsidP="000D0E01">
            <w:pPr>
              <w:rPr>
                <w:b/>
              </w:rPr>
            </w:pPr>
            <w:r>
              <w:rPr>
                <w:b/>
              </w:rPr>
              <w:t>Final</w:t>
            </w:r>
          </w:p>
        </w:tc>
        <w:tc>
          <w:tcPr>
            <w:tcW w:w="2084" w:type="dxa"/>
          </w:tcPr>
          <w:p w14:paraId="068C0C5B" w14:textId="654233CE" w:rsidR="000D0E01" w:rsidRPr="00E123C8" w:rsidRDefault="007A179F" w:rsidP="0046035C">
            <w:pPr>
              <w:jc w:val="left"/>
            </w:pPr>
            <w:r w:rsidRPr="002E0899">
              <w:t xml:space="preserve">For </w:t>
            </w:r>
            <w:r w:rsidR="002E0899" w:rsidRPr="002E0899">
              <w:t>Submission</w:t>
            </w:r>
          </w:p>
        </w:tc>
        <w:tc>
          <w:tcPr>
            <w:tcW w:w="3056" w:type="dxa"/>
          </w:tcPr>
          <w:p w14:paraId="45C2A8DE" w14:textId="44C7274D" w:rsidR="000D0E01" w:rsidRPr="00E123C8" w:rsidRDefault="007A179F" w:rsidP="000D0E01">
            <w:r>
              <w:t>Lance Wallace</w:t>
            </w:r>
          </w:p>
        </w:tc>
        <w:tc>
          <w:tcPr>
            <w:tcW w:w="1480" w:type="dxa"/>
          </w:tcPr>
          <w:p w14:paraId="57D53420" w14:textId="79ED58FE" w:rsidR="000D0E01" w:rsidRPr="00E123C8" w:rsidRDefault="008328D1" w:rsidP="000D0E01">
            <w:r>
              <w:t>[</w:t>
            </w:r>
            <w:r w:rsidR="0093348F">
              <w:t>25</w:t>
            </w:r>
            <w:r>
              <w:t>/0</w:t>
            </w:r>
            <w:r w:rsidR="0093348F">
              <w:t>9</w:t>
            </w:r>
            <w:r w:rsidR="007A179F">
              <w:t>/2025</w:t>
            </w:r>
            <w:r>
              <w:t>]</w:t>
            </w:r>
          </w:p>
        </w:tc>
      </w:tr>
      <w:tr w:rsidR="00153CCC" w:rsidRPr="00E123C8" w14:paraId="660833C5" w14:textId="77777777">
        <w:tc>
          <w:tcPr>
            <w:tcW w:w="1601" w:type="dxa"/>
          </w:tcPr>
          <w:p w14:paraId="66A05357" w14:textId="1A88A855" w:rsidR="00153CCC" w:rsidRPr="00E123C8" w:rsidRDefault="00153CCC" w:rsidP="00153CCC">
            <w:pPr>
              <w:jc w:val="left"/>
            </w:pPr>
            <w:r>
              <w:t>Mine Licence Nos.</w:t>
            </w:r>
          </w:p>
        </w:tc>
        <w:tc>
          <w:tcPr>
            <w:tcW w:w="6620" w:type="dxa"/>
            <w:gridSpan w:val="3"/>
          </w:tcPr>
          <w:p w14:paraId="26FA291E" w14:textId="3A4693DB" w:rsidR="00153CCC" w:rsidRPr="00E123C8" w:rsidRDefault="00153CCC" w:rsidP="00153CCC">
            <w:pPr>
              <w:jc w:val="left"/>
            </w:pPr>
            <w:r>
              <w:t>MIN 5003, MIN 5216, MIN 5304</w:t>
            </w:r>
          </w:p>
        </w:tc>
      </w:tr>
      <w:tr w:rsidR="00153CCC" w:rsidRPr="00E123C8" w14:paraId="4A9E91E3" w14:textId="77777777">
        <w:tc>
          <w:tcPr>
            <w:tcW w:w="1601" w:type="dxa"/>
          </w:tcPr>
          <w:p w14:paraId="77D321D5" w14:textId="764FEC40" w:rsidR="00153CCC" w:rsidRDefault="00153CCC" w:rsidP="00153CCC">
            <w:pPr>
              <w:jc w:val="left"/>
            </w:pPr>
            <w:r>
              <w:t>Mine Licence Holder</w:t>
            </w:r>
          </w:p>
        </w:tc>
        <w:tc>
          <w:tcPr>
            <w:tcW w:w="6620" w:type="dxa"/>
            <w:gridSpan w:val="3"/>
          </w:tcPr>
          <w:p w14:paraId="01A50A8E" w14:textId="77777777" w:rsidR="00831DA8" w:rsidRDefault="00153CCC" w:rsidP="0006049C">
            <w:pPr>
              <w:spacing w:after="0" w:line="240" w:lineRule="auto"/>
              <w:jc w:val="left"/>
            </w:pPr>
            <w:r>
              <w:t xml:space="preserve">Lance Wallace </w:t>
            </w:r>
          </w:p>
          <w:p w14:paraId="57AC89DC" w14:textId="77A9991E" w:rsidR="00153CCC" w:rsidRDefault="0006049C" w:rsidP="0006049C">
            <w:pPr>
              <w:spacing w:after="0" w:line="240" w:lineRule="auto"/>
              <w:jc w:val="left"/>
            </w:pPr>
            <w:r>
              <w:t xml:space="preserve">Mine </w:t>
            </w:r>
            <w:r w:rsidR="00831DA8">
              <w:t>Leader</w:t>
            </w:r>
            <w:r>
              <w:t xml:space="preserve"> – Yallourn Mine </w:t>
            </w:r>
          </w:p>
          <w:p w14:paraId="54EF06AA" w14:textId="3CAE4195" w:rsidR="0006049C" w:rsidRDefault="00DE5003" w:rsidP="0006049C">
            <w:pPr>
              <w:spacing w:after="0" w:line="240" w:lineRule="auto"/>
              <w:jc w:val="left"/>
            </w:pPr>
            <w:r>
              <w:t xml:space="preserve">Eastern Road Yallourn </w:t>
            </w:r>
            <w:r w:rsidR="002F48B1">
              <w:t>3825</w:t>
            </w:r>
          </w:p>
          <w:p w14:paraId="6A586102" w14:textId="35C27AAC" w:rsidR="002F48B1" w:rsidRDefault="002F48B1" w:rsidP="0006049C">
            <w:pPr>
              <w:spacing w:after="0" w:line="240" w:lineRule="auto"/>
              <w:jc w:val="left"/>
            </w:pPr>
            <w:hyperlink r:id="rId18" w:history="1">
              <w:r w:rsidRPr="002F7C31">
                <w:rPr>
                  <w:rStyle w:val="Hyperlink"/>
                </w:rPr>
                <w:t>Community.yallourn@energyaustralia.com.au</w:t>
              </w:r>
            </w:hyperlink>
          </w:p>
          <w:p w14:paraId="1DF45849" w14:textId="69268D0A" w:rsidR="002F48B1" w:rsidRDefault="002F48B1" w:rsidP="0006049C">
            <w:pPr>
              <w:spacing w:after="0" w:line="240" w:lineRule="auto"/>
              <w:jc w:val="left"/>
            </w:pPr>
            <w:r>
              <w:t>1800 574 947</w:t>
            </w:r>
          </w:p>
          <w:p w14:paraId="4AA96ECE" w14:textId="77777777" w:rsidR="0006049C" w:rsidRDefault="0006049C" w:rsidP="0006049C">
            <w:pPr>
              <w:spacing w:after="0" w:line="240" w:lineRule="auto"/>
              <w:jc w:val="left"/>
            </w:pPr>
          </w:p>
          <w:p w14:paraId="71EDCB56" w14:textId="2057D247" w:rsidR="00153CCC" w:rsidRPr="00E123C8" w:rsidRDefault="00153CCC" w:rsidP="0006049C">
            <w:pPr>
              <w:spacing w:after="0"/>
              <w:jc w:val="left"/>
            </w:pPr>
          </w:p>
        </w:tc>
      </w:tr>
    </w:tbl>
    <w:p w14:paraId="5628B8A5" w14:textId="77777777" w:rsidR="00EA79F2" w:rsidRDefault="00EA79F2" w:rsidP="00EA79F2">
      <w:pPr>
        <w:pStyle w:val="Footer"/>
        <w:rPr>
          <w:bCs/>
        </w:rPr>
      </w:pPr>
    </w:p>
    <w:p w14:paraId="3393C7B7" w14:textId="22734B7B" w:rsidR="00EA79F2" w:rsidRPr="006F48A4" w:rsidRDefault="00EA79F2" w:rsidP="00EA79F2">
      <w:pPr>
        <w:pStyle w:val="Footer"/>
        <w:rPr>
          <w:bCs/>
        </w:rPr>
      </w:pPr>
      <w:r w:rsidRPr="00CF0B92">
        <w:rPr>
          <w:bCs/>
        </w:rPr>
        <w:t xml:space="preserve">© EnergyAustralia </w:t>
      </w:r>
      <w:r>
        <w:rPr>
          <w:bCs/>
        </w:rPr>
        <w:t xml:space="preserve">Yallourn Pty Ltd </w:t>
      </w:r>
      <w:r w:rsidR="000D5FAF">
        <w:t xml:space="preserve">(ABN 47 065 325 224) </w:t>
      </w:r>
      <w:r w:rsidRPr="00CF0B92">
        <w:rPr>
          <w:bCs/>
        </w:rPr>
        <w:t>202</w:t>
      </w:r>
      <w:r>
        <w:rPr>
          <w:bCs/>
        </w:rPr>
        <w:t>5</w:t>
      </w:r>
    </w:p>
    <w:p w14:paraId="6336D70E" w14:textId="076677CC" w:rsidR="00157249" w:rsidRDefault="00157249" w:rsidP="000D0E01"/>
    <w:p w14:paraId="27D6B6C7" w14:textId="75EC964D" w:rsidR="00AC43A8" w:rsidRDefault="00AC43A8" w:rsidP="000D0E01">
      <w:r>
        <w:t>Acknowledgement</w:t>
      </w:r>
    </w:p>
    <w:p w14:paraId="404D56E0" w14:textId="477BC7C9" w:rsidR="00AC43A8" w:rsidRPr="00A35168" w:rsidRDefault="003719EB" w:rsidP="007103E8">
      <w:pPr>
        <w:ind w:left="720"/>
      </w:pPr>
      <w:r w:rsidRPr="00A35168">
        <w:t>Ener</w:t>
      </w:r>
      <w:r w:rsidR="00E96F7C" w:rsidRPr="00A35168">
        <w:t xml:space="preserve">gyAustralia </w:t>
      </w:r>
      <w:r w:rsidR="00AC43A8" w:rsidRPr="00A35168">
        <w:t xml:space="preserve">would like to acknowledge the contributions of many parties </w:t>
      </w:r>
      <w:r w:rsidR="007103E8" w:rsidRPr="00A35168">
        <w:t xml:space="preserve">in developing this plan.  This </w:t>
      </w:r>
      <w:r w:rsidR="007103E8" w:rsidRPr="00A35168" w:rsidDel="00E96F7C">
        <w:t>includes</w:t>
      </w:r>
      <w:r w:rsidR="007103E8" w:rsidRPr="00A35168">
        <w:t xml:space="preserve"> employees, contractors, suppliers, consultants, government, and community stakeholders.  Successful rehabilitation requires input and positive contributions from all these key parties</w:t>
      </w:r>
      <w:r w:rsidR="004C46F3" w:rsidRPr="00A35168">
        <w:t xml:space="preserve"> and EnergyAustra</w:t>
      </w:r>
      <w:r w:rsidR="009D61B7" w:rsidRPr="00A35168">
        <w:t>lia would like to thank these parties for time and commitment to th</w:t>
      </w:r>
      <w:r w:rsidR="007F3059" w:rsidRPr="00A35168">
        <w:t>e process of developing this Declared Mine Rehabilitation Plan</w:t>
      </w:r>
    </w:p>
    <w:p w14:paraId="25324D9A" w14:textId="77777777" w:rsidR="00A26452" w:rsidRDefault="00A26452" w:rsidP="00C43772">
      <w:r>
        <w:br w:type="page"/>
      </w:r>
    </w:p>
    <w:p w14:paraId="7A8C06E2" w14:textId="3B95468F" w:rsidR="005E683C" w:rsidRDefault="00A26452" w:rsidP="009E5504">
      <w:pPr>
        <w:pStyle w:val="Heading1"/>
        <w:numPr>
          <w:ilvl w:val="0"/>
          <w:numId w:val="0"/>
        </w:numPr>
      </w:pPr>
      <w:bookmarkStart w:id="0" w:name="_Toc210048988"/>
      <w:r>
        <w:lastRenderedPageBreak/>
        <w:t>E</w:t>
      </w:r>
      <w:r w:rsidR="00B420FC">
        <w:t>xecutive Summary</w:t>
      </w:r>
      <w:bookmarkEnd w:id="0"/>
    </w:p>
    <w:p w14:paraId="09BCAEE6" w14:textId="0B69BE0F" w:rsidR="0109FF27" w:rsidRDefault="5DEE78FC" w:rsidP="00AD6F86">
      <w:pPr>
        <w:rPr>
          <w:rFonts w:eastAsia="Verdana"/>
        </w:rPr>
      </w:pPr>
      <w:r w:rsidRPr="72A7826F">
        <w:rPr>
          <w:rFonts w:eastAsia="Verdana"/>
        </w:rPr>
        <w:t xml:space="preserve">Yallourn has helped power the lives of Australians for over 100 years. </w:t>
      </w:r>
      <w:r w:rsidR="313E5CED" w:rsidRPr="72A7826F">
        <w:rPr>
          <w:rFonts w:eastAsia="Verdana"/>
        </w:rPr>
        <w:t xml:space="preserve">EnergyAustralia Yallourn (EAY) is </w:t>
      </w:r>
      <w:r w:rsidRPr="72A7826F">
        <w:rPr>
          <w:rFonts w:eastAsia="Verdana"/>
        </w:rPr>
        <w:t xml:space="preserve">committed to honouring this proud history as </w:t>
      </w:r>
      <w:r w:rsidR="47989881" w:rsidRPr="72A7826F">
        <w:rPr>
          <w:rFonts w:eastAsia="Verdana"/>
        </w:rPr>
        <w:t>it</w:t>
      </w:r>
      <w:r w:rsidRPr="72A7826F">
        <w:rPr>
          <w:rFonts w:eastAsia="Verdana"/>
        </w:rPr>
        <w:t xml:space="preserve"> work</w:t>
      </w:r>
      <w:r w:rsidR="73E3C0F3" w:rsidRPr="72A7826F">
        <w:rPr>
          <w:rFonts w:eastAsia="Verdana"/>
        </w:rPr>
        <w:t>s</w:t>
      </w:r>
      <w:r w:rsidRPr="72A7826F">
        <w:rPr>
          <w:rFonts w:eastAsia="Verdana"/>
        </w:rPr>
        <w:t xml:space="preserve"> towards closing the power station and coal mine in June 2028.</w:t>
      </w:r>
    </w:p>
    <w:p w14:paraId="2D85D9E4" w14:textId="550EE329" w:rsidR="47E90844" w:rsidRPr="000255F0" w:rsidRDefault="008A4951" w:rsidP="47E90844">
      <w:pPr>
        <w:jc w:val="both"/>
        <w:rPr>
          <w:rFonts w:eastAsia="Verdana"/>
        </w:rPr>
      </w:pPr>
      <w:r>
        <w:t>Yallourn’s retirement</w:t>
      </w:r>
      <w:r w:rsidRPr="000255F0">
        <w:t xml:space="preserve"> </w:t>
      </w:r>
      <w:r>
        <w:t xml:space="preserve">provides </w:t>
      </w:r>
      <w:r w:rsidR="00BF38F7">
        <w:t xml:space="preserve">once in a lifetime opportunity </w:t>
      </w:r>
      <w:r w:rsidR="00094AA6" w:rsidRPr="000255F0">
        <w:t>to reimagine the land as a place of renewal, where nature, people, and culture can come together</w:t>
      </w:r>
      <w:r w:rsidR="482F0E53" w:rsidRPr="000255F0">
        <w:t>, providing ongoing economic opportunities for the Latrobe Valley</w:t>
      </w:r>
      <w:r w:rsidR="689FE841" w:rsidRPr="000255F0">
        <w:t>.</w:t>
      </w:r>
    </w:p>
    <w:p w14:paraId="7209FC44" w14:textId="41F000D9" w:rsidR="00094AA6" w:rsidRPr="000255F0" w:rsidRDefault="313E5CED" w:rsidP="00C3527B">
      <w:pPr>
        <w:jc w:val="both"/>
        <w:rPr>
          <w:rFonts w:cs="Arial"/>
        </w:rPr>
      </w:pPr>
      <w:r w:rsidRPr="72A7826F">
        <w:rPr>
          <w:rFonts w:eastAsia="Verdana" w:cs="Verdana"/>
        </w:rPr>
        <w:t xml:space="preserve">The Yallourn Declared Mine Rehabilitation Plan (DMRP) is </w:t>
      </w:r>
      <w:r w:rsidR="00041201" w:rsidRPr="25D14735">
        <w:rPr>
          <w:rFonts w:eastAsia="Verdana" w:cs="Verdana"/>
        </w:rPr>
        <w:t>a</w:t>
      </w:r>
      <w:r w:rsidRPr="72A7826F">
        <w:rPr>
          <w:rFonts w:eastAsia="Verdana" w:cs="Verdana"/>
        </w:rPr>
        <w:t xml:space="preserve"> step towards </w:t>
      </w:r>
      <w:r w:rsidR="00BF38F7">
        <w:rPr>
          <w:rFonts w:eastAsia="Verdana" w:cs="Verdana"/>
        </w:rPr>
        <w:t>realising this opportunity</w:t>
      </w:r>
      <w:r w:rsidRPr="72A7826F">
        <w:rPr>
          <w:rFonts w:eastAsia="Verdana" w:cs="Verdana"/>
        </w:rPr>
        <w:t>. The DMRP is EAY’s plan to make the mine site safe, stable and sustainable</w:t>
      </w:r>
      <w:r w:rsidR="00BB612F">
        <w:rPr>
          <w:rFonts w:eastAsia="Verdana" w:cs="Verdana"/>
        </w:rPr>
        <w:t>,</w:t>
      </w:r>
      <w:r w:rsidRPr="72A7826F">
        <w:rPr>
          <w:rFonts w:eastAsia="Verdana" w:cs="Verdana"/>
        </w:rPr>
        <w:t xml:space="preserve"> filling the mine voids with water </w:t>
      </w:r>
      <w:r w:rsidR="005B3595">
        <w:rPr>
          <w:rFonts w:eastAsia="Verdana" w:cs="Verdana"/>
        </w:rPr>
        <w:t xml:space="preserve">with a view </w:t>
      </w:r>
      <w:r w:rsidRPr="72A7826F">
        <w:rPr>
          <w:rFonts w:eastAsia="Verdana" w:cs="Verdana"/>
        </w:rPr>
        <w:t>to creat</w:t>
      </w:r>
      <w:r w:rsidR="005B3595">
        <w:rPr>
          <w:rFonts w:eastAsia="Verdana" w:cs="Verdana"/>
        </w:rPr>
        <w:t>ing</w:t>
      </w:r>
      <w:r w:rsidRPr="72A7826F">
        <w:rPr>
          <w:rFonts w:eastAsia="Verdana" w:cs="Verdana"/>
        </w:rPr>
        <w:t xml:space="preserve"> a lake that locals and visitors can enjoy</w:t>
      </w:r>
      <w:r w:rsidR="000255F0" w:rsidRPr="000255F0">
        <w:rPr>
          <w:rFonts w:eastAsia="Verdana" w:cs="Verdana"/>
        </w:rPr>
        <w:t>,</w:t>
      </w:r>
      <w:r w:rsidRPr="72A7826F">
        <w:rPr>
          <w:rFonts w:eastAsia="Verdana" w:cs="Verdana"/>
        </w:rPr>
        <w:t xml:space="preserve"> and wildlife </w:t>
      </w:r>
      <w:r w:rsidR="09F26E00" w:rsidRPr="41BACA01">
        <w:rPr>
          <w:rFonts w:eastAsia="Verdana" w:cs="Verdana"/>
        </w:rPr>
        <w:t xml:space="preserve">can </w:t>
      </w:r>
      <w:r w:rsidRPr="41BACA01">
        <w:rPr>
          <w:rFonts w:eastAsia="Verdana" w:cs="Verdana"/>
        </w:rPr>
        <w:t>call</w:t>
      </w:r>
      <w:r w:rsidRPr="72A7826F">
        <w:rPr>
          <w:rFonts w:eastAsia="Verdana" w:cs="Verdana"/>
        </w:rPr>
        <w:t xml:space="preserve"> home.</w:t>
      </w:r>
    </w:p>
    <w:p w14:paraId="39F5DEFE" w14:textId="2EE55EB7" w:rsidR="00324E74" w:rsidRPr="00681DA0" w:rsidRDefault="00324E74" w:rsidP="00324E74">
      <w:r w:rsidRPr="000255F0">
        <w:t>The rehabilitation st</w:t>
      </w:r>
      <w:r w:rsidR="00FE24F8" w:rsidRPr="000255F0">
        <w:t>rategy</w:t>
      </w:r>
      <w:r w:rsidRPr="000255F0">
        <w:t xml:space="preserve"> </w:t>
      </w:r>
      <w:r w:rsidR="002F4EFD">
        <w:t>is</w:t>
      </w:r>
      <w:r w:rsidRPr="000255F0">
        <w:t xml:space="preserve"> shaped through ongoing conversations with local communities, Traditional Owners, government, and other stakeholders. </w:t>
      </w:r>
      <w:r w:rsidR="0042599D">
        <w:t xml:space="preserve">These perspectives </w:t>
      </w:r>
      <w:r w:rsidRPr="000255F0">
        <w:t>are central to ensuring the land’s future reflects shared values, heritage, and community aspirations.</w:t>
      </w:r>
      <w:r w:rsidR="00B40569">
        <w:t xml:space="preserve">  </w:t>
      </w:r>
      <w:r w:rsidR="006C6A23">
        <w:t>Stakeholder</w:t>
      </w:r>
      <w:r w:rsidR="00B40569">
        <w:t xml:space="preserve"> feedback received during the prescribed 60-day  consultation period has </w:t>
      </w:r>
      <w:r w:rsidR="001B51DA">
        <w:t>been considered</w:t>
      </w:r>
      <w:r w:rsidR="00D16E5C">
        <w:t xml:space="preserve"> and used to update </w:t>
      </w:r>
      <w:r w:rsidR="00B40569">
        <w:t xml:space="preserve">this </w:t>
      </w:r>
      <w:r w:rsidR="004F62B7">
        <w:t>DMRP</w:t>
      </w:r>
      <w:r w:rsidR="00D16E5C">
        <w:t xml:space="preserve"> as appropriate</w:t>
      </w:r>
      <w:r w:rsidR="006F25CA">
        <w:t xml:space="preserve">.  </w:t>
      </w:r>
      <w:r w:rsidR="00BF38F7">
        <w:t>EAY</w:t>
      </w:r>
      <w:r w:rsidR="006F25CA">
        <w:t xml:space="preserve"> appreciate</w:t>
      </w:r>
      <w:r w:rsidR="00D16E5C">
        <w:t>s</w:t>
      </w:r>
      <w:r w:rsidR="006F25CA">
        <w:t xml:space="preserve"> the community’s time and effort in the engagement process and look</w:t>
      </w:r>
      <w:r w:rsidR="004F62B7">
        <w:t>s</w:t>
      </w:r>
      <w:r w:rsidR="006F25CA">
        <w:t xml:space="preserve"> forward to </w:t>
      </w:r>
      <w:r w:rsidR="004F62B7">
        <w:t>sustaining existing partnership</w:t>
      </w:r>
      <w:r w:rsidR="00EB076B">
        <w:t>s</w:t>
      </w:r>
      <w:r w:rsidR="004F62B7">
        <w:t xml:space="preserve"> and creating new</w:t>
      </w:r>
      <w:r w:rsidR="006C6A23">
        <w:t xml:space="preserve"> </w:t>
      </w:r>
      <w:r w:rsidR="004F62B7">
        <w:t>ones as we move forward</w:t>
      </w:r>
      <w:r w:rsidR="006C6A23">
        <w:t>.</w:t>
      </w:r>
    </w:p>
    <w:p w14:paraId="259145B8" w14:textId="040C9244" w:rsidR="00170DA8" w:rsidRPr="000255F0" w:rsidRDefault="55752EEF" w:rsidP="72A7826F">
      <w:r>
        <w:t>To support this DMRP, d</w:t>
      </w:r>
      <w:r w:rsidR="0127E166">
        <w:t xml:space="preserve">etailed geological investigations and modelling </w:t>
      </w:r>
      <w:r w:rsidR="004F62B7">
        <w:t>were</w:t>
      </w:r>
      <w:r w:rsidR="0127E166">
        <w:t xml:space="preserve"> conducted to understand the site's geological structure and </w:t>
      </w:r>
      <w:r w:rsidR="575FD253">
        <w:t>understand how this needs to be considered during rehabilitation planning</w:t>
      </w:r>
      <w:r w:rsidR="0127E166">
        <w:t>. The geological model</w:t>
      </w:r>
      <w:r w:rsidR="541DB921">
        <w:t>s</w:t>
      </w:r>
      <w:r w:rsidR="0127E166">
        <w:t xml:space="preserve"> cover the entire license area, focusing on</w:t>
      </w:r>
      <w:r w:rsidR="00562A63">
        <w:t xml:space="preserve"> subsurface structures</w:t>
      </w:r>
      <w:r w:rsidR="004A4061">
        <w:t>, subsurface slopes</w:t>
      </w:r>
      <w:r w:rsidR="0127E166">
        <w:t xml:space="preserve"> and hydrogeological units. </w:t>
      </w:r>
    </w:p>
    <w:p w14:paraId="0DF4F2A2" w14:textId="4CF42199" w:rsidR="00170DA8" w:rsidRPr="000255F0" w:rsidRDefault="004A22FE" w:rsidP="00CE5EE1">
      <w:r>
        <w:t>D</w:t>
      </w:r>
      <w:r w:rsidR="00CE5EE1" w:rsidRPr="000255F0">
        <w:t xml:space="preserve">etailed risks assessment of the </w:t>
      </w:r>
      <w:r>
        <w:t xml:space="preserve">proposed </w:t>
      </w:r>
      <w:r w:rsidR="00CE5EE1" w:rsidRPr="000255F0">
        <w:t>rehabilitation activities</w:t>
      </w:r>
      <w:r>
        <w:t xml:space="preserve"> and</w:t>
      </w:r>
      <w:r w:rsidR="0033136A">
        <w:t xml:space="preserve"> </w:t>
      </w:r>
      <w:r w:rsidR="00CE5EE1" w:rsidRPr="000255F0">
        <w:t xml:space="preserve">extensive </w:t>
      </w:r>
      <w:r>
        <w:t xml:space="preserve">technical and environmental </w:t>
      </w:r>
      <w:r w:rsidR="00CE5EE1" w:rsidRPr="000255F0">
        <w:t xml:space="preserve">studies have </w:t>
      </w:r>
      <w:r>
        <w:t xml:space="preserve">also </w:t>
      </w:r>
      <w:r w:rsidR="00CE5EE1" w:rsidRPr="000255F0">
        <w:t xml:space="preserve">been </w:t>
      </w:r>
      <w:r w:rsidR="00AF0C93" w:rsidRPr="000255F0">
        <w:t>completed</w:t>
      </w:r>
      <w:r w:rsidR="00CE5EE1" w:rsidRPr="000255F0">
        <w:t xml:space="preserve"> to understand the land, water, and environment. These </w:t>
      </w:r>
      <w:r w:rsidR="019FA97C" w:rsidRPr="000255F0">
        <w:t>help</w:t>
      </w:r>
      <w:r w:rsidR="00CE5EE1" w:rsidRPr="000255F0">
        <w:t xml:space="preserve"> </w:t>
      </w:r>
      <w:r w:rsidR="006D5A38" w:rsidRPr="000255F0">
        <w:t>to</w:t>
      </w:r>
      <w:r w:rsidR="00CE5EE1" w:rsidRPr="000255F0">
        <w:t xml:space="preserve"> guide how the site will be safely reshaped and cared for. The goal is to create a landscape that is not only beautiful but also safe</w:t>
      </w:r>
      <w:r w:rsidR="00170DA8" w:rsidRPr="000255F0">
        <w:t>, stable</w:t>
      </w:r>
      <w:r w:rsidR="00CE5EE1" w:rsidRPr="000255F0">
        <w:t xml:space="preserve"> and sustainable</w:t>
      </w:r>
      <w:r w:rsidR="00170DA8" w:rsidRPr="000255F0">
        <w:t xml:space="preserve"> into the future</w:t>
      </w:r>
      <w:r w:rsidR="00CE5EE1" w:rsidRPr="000255F0">
        <w:t xml:space="preserve">. </w:t>
      </w:r>
      <w:r w:rsidR="00170DA8" w:rsidRPr="000255F0">
        <w:t xml:space="preserve">This means </w:t>
      </w:r>
      <w:r w:rsidR="00E77A9D" w:rsidRPr="000255F0">
        <w:t xml:space="preserve">improving and </w:t>
      </w:r>
      <w:r w:rsidR="00170DA8" w:rsidRPr="000255F0">
        <w:t>protecting existing conservation areas</w:t>
      </w:r>
      <w:r w:rsidR="006A4587" w:rsidRPr="000255F0">
        <w:t xml:space="preserve">, placing </w:t>
      </w:r>
      <w:r w:rsidR="00E44A20" w:rsidRPr="000255F0">
        <w:t>material in</w:t>
      </w:r>
      <w:r w:rsidR="00170DA8" w:rsidRPr="000255F0">
        <w:t xml:space="preserve"> certain areas</w:t>
      </w:r>
      <w:r w:rsidR="00E44A20">
        <w:t xml:space="preserve"> for geotechnical stability</w:t>
      </w:r>
      <w:r w:rsidR="00170DA8" w:rsidRPr="000255F0">
        <w:t>, protecting the Morwell and Latrobe Rivers by managing water levels, and protecting against erosion and other risks.</w:t>
      </w:r>
    </w:p>
    <w:p w14:paraId="37B58E03" w14:textId="5CAEC837" w:rsidR="00AD7FE4" w:rsidRPr="000255F0" w:rsidRDefault="00CE5EE1" w:rsidP="00CE5EE1">
      <w:r w:rsidRPr="000255F0">
        <w:t>At the heart of the plan is the creation of a large lake where the mine once was. This lake will be constructed and managed</w:t>
      </w:r>
      <w:r w:rsidRPr="000255F0" w:rsidDel="00E44A20">
        <w:t xml:space="preserve"> </w:t>
      </w:r>
      <w:r w:rsidR="00566B48" w:rsidRPr="000255F0">
        <w:t xml:space="preserve">with a view to </w:t>
      </w:r>
      <w:r w:rsidR="002D41D3" w:rsidRPr="000255F0">
        <w:t xml:space="preserve">achieving </w:t>
      </w:r>
      <w:r w:rsidRPr="000255F0">
        <w:t xml:space="preserve">lake water quality </w:t>
      </w:r>
      <w:r w:rsidR="009F51B5">
        <w:t xml:space="preserve">consistent with EAY’s aspiration </w:t>
      </w:r>
      <w:r w:rsidR="005B3595">
        <w:t>for a lake</w:t>
      </w:r>
      <w:r w:rsidR="019FA97C" w:rsidRPr="000255F0">
        <w:t xml:space="preserve"> </w:t>
      </w:r>
      <w:r w:rsidR="00BE64F8" w:rsidRPr="000255F0">
        <w:t xml:space="preserve">that </w:t>
      </w:r>
      <w:r w:rsidR="005B3595">
        <w:t>is</w:t>
      </w:r>
      <w:r w:rsidR="00BE64F8" w:rsidRPr="000255F0">
        <w:t xml:space="preserve"> suitable for recreational use by the community</w:t>
      </w:r>
      <w:r w:rsidR="00322EBE" w:rsidRPr="000255F0">
        <w:t xml:space="preserve">. </w:t>
      </w:r>
    </w:p>
    <w:p w14:paraId="745CD211" w14:textId="07F443E2" w:rsidR="00CE5EE1" w:rsidRPr="000255F0" w:rsidRDefault="00AD7FE4" w:rsidP="00CE5EE1">
      <w:r w:rsidRPr="000255F0">
        <w:t>The importance of creating</w:t>
      </w:r>
      <w:r w:rsidR="00CE5EE1" w:rsidRPr="000255F0">
        <w:t xml:space="preserve"> a healthy </w:t>
      </w:r>
      <w:r w:rsidRPr="000255F0">
        <w:t xml:space="preserve">and sustainable surrounding environment is also </w:t>
      </w:r>
      <w:r w:rsidR="1DFCF90C" w:rsidRPr="000255F0">
        <w:t>recognised</w:t>
      </w:r>
      <w:r w:rsidR="00CE5EE1" w:rsidRPr="000255F0">
        <w:t xml:space="preserve">. </w:t>
      </w:r>
    </w:p>
    <w:p w14:paraId="27F3CB4A" w14:textId="34E9B585" w:rsidR="00CE5EE1" w:rsidRPr="000255F0" w:rsidRDefault="00CE5EE1" w:rsidP="00CE5EE1">
      <w:r w:rsidRPr="000255F0">
        <w:t xml:space="preserve">Native vegetation will be planted to </w:t>
      </w:r>
      <w:r w:rsidR="0063167D" w:rsidRPr="000255F0">
        <w:t>rehabilitate</w:t>
      </w:r>
      <w:r w:rsidRPr="000255F0">
        <w:t xml:space="preserve"> the landscape. This will help prevent erosion, support local wildlife, and create a green, welcoming place capable </w:t>
      </w:r>
      <w:r w:rsidR="00EA381F" w:rsidRPr="000255F0">
        <w:t>of</w:t>
      </w:r>
      <w:r w:rsidRPr="000255F0">
        <w:t xml:space="preserve"> supporting recreational use by the community.</w:t>
      </w:r>
    </w:p>
    <w:p w14:paraId="4ECAAC20" w14:textId="430692DE" w:rsidR="00CE5EE1" w:rsidRPr="000255F0" w:rsidRDefault="000F3768" w:rsidP="00CE5EE1">
      <w:r w:rsidRPr="000255F0">
        <w:t>The ma</w:t>
      </w:r>
      <w:r w:rsidR="00F219FC" w:rsidRPr="000255F0">
        <w:t>nagement of the site</w:t>
      </w:r>
      <w:r w:rsidR="00CE5EE1" w:rsidRPr="000255F0">
        <w:t xml:space="preserve"> </w:t>
      </w:r>
      <w:r w:rsidR="00867FB1" w:rsidRPr="000255F0">
        <w:t>is unlike</w:t>
      </w:r>
      <w:r w:rsidR="00CD6005" w:rsidRPr="000255F0">
        <w:t>ly to cease</w:t>
      </w:r>
      <w:r w:rsidR="00CE5EE1" w:rsidRPr="000255F0">
        <w:t xml:space="preserve"> when the </w:t>
      </w:r>
      <w:r w:rsidR="00B43351" w:rsidRPr="000255F0">
        <w:t>lake is full</w:t>
      </w:r>
      <w:r w:rsidR="00CE5EE1" w:rsidRPr="000255F0">
        <w:t>. EAY understands that ongoing maintenance and monitoring will be required, and this will be planned for and implemented along with community updates. The plan also recognises that resources will need to be in place to support the land well into the future.</w:t>
      </w:r>
    </w:p>
    <w:p w14:paraId="6557E5F1" w14:textId="04505881" w:rsidR="00665B9B" w:rsidRPr="00534731" w:rsidRDefault="00CE5EE1" w:rsidP="007103E8">
      <w:pPr>
        <w:rPr>
          <w:strike/>
        </w:rPr>
      </w:pPr>
      <w:r w:rsidRPr="000255F0">
        <w:t>This is more than just a rehabilitation project—it’s a chance to create something meaningful and lasting. The DMRP is about rehabilitating the land, honouring its history, and building a future that provides ongoing prosperity and amenity for all</w:t>
      </w:r>
      <w:r>
        <w:t xml:space="preserve">. </w:t>
      </w:r>
    </w:p>
    <w:p w14:paraId="7EE586F2" w14:textId="77777777" w:rsidR="005E683C" w:rsidRDefault="005E683C">
      <w:pPr>
        <w:spacing w:after="0" w:line="240" w:lineRule="auto"/>
        <w:rPr>
          <w:rFonts w:ascii="Arial" w:hAnsi="Arial"/>
          <w:b/>
          <w:kern w:val="28"/>
          <w:sz w:val="30"/>
        </w:rPr>
      </w:pPr>
      <w:r>
        <w:br w:type="page"/>
      </w:r>
    </w:p>
    <w:p w14:paraId="41438EC8" w14:textId="5CCE0CDB" w:rsidR="00763B0B" w:rsidRDefault="00763B0B" w:rsidP="009E5504">
      <w:pPr>
        <w:pStyle w:val="Heading1"/>
        <w:numPr>
          <w:ilvl w:val="0"/>
          <w:numId w:val="0"/>
        </w:numPr>
      </w:pPr>
      <w:bookmarkStart w:id="1" w:name="_Ref198636713"/>
      <w:bookmarkStart w:id="2" w:name="_Toc210048989"/>
      <w:r>
        <w:lastRenderedPageBreak/>
        <w:t>Abbreviations and Glossary</w:t>
      </w:r>
      <w:bookmarkEnd w:id="1"/>
      <w:bookmarkEnd w:id="2"/>
    </w:p>
    <w:p w14:paraId="68FDFC94" w14:textId="161C3445" w:rsidR="00D64851" w:rsidRPr="00D64851" w:rsidRDefault="00D64851" w:rsidP="00D64851">
      <w:pPr>
        <w:rPr>
          <w:b/>
          <w:bCs/>
        </w:rPr>
      </w:pPr>
      <w:r w:rsidRPr="00D64851">
        <w:rPr>
          <w:b/>
          <w:bCs/>
        </w:rPr>
        <w:t>Abbreviations</w:t>
      </w:r>
    </w:p>
    <w:tbl>
      <w:tblPr>
        <w:tblStyle w:val="DMRPTable"/>
        <w:tblW w:w="5000" w:type="pct"/>
        <w:tblLook w:val="04A0" w:firstRow="1" w:lastRow="0" w:firstColumn="1" w:lastColumn="0" w:noHBand="0" w:noVBand="1"/>
      </w:tblPr>
      <w:tblGrid>
        <w:gridCol w:w="1920"/>
        <w:gridCol w:w="8559"/>
      </w:tblGrid>
      <w:tr w:rsidR="00051E22" w:rsidRPr="006F6968" w14:paraId="76C7B45D" w14:textId="77777777" w:rsidTr="003A6832">
        <w:trPr>
          <w:cnfStyle w:val="100000000000" w:firstRow="1" w:lastRow="0" w:firstColumn="0" w:lastColumn="0" w:oddVBand="0" w:evenVBand="0" w:oddHBand="0" w:evenHBand="0" w:firstRowFirstColumn="0" w:firstRowLastColumn="0" w:lastRowFirstColumn="0" w:lastRowLastColumn="0"/>
          <w:trHeight w:val="300"/>
          <w:tblHeader/>
        </w:trPr>
        <w:tc>
          <w:tcPr>
            <w:tcW w:w="916" w:type="pct"/>
          </w:tcPr>
          <w:p w14:paraId="41CCB887" w14:textId="6F530E2E" w:rsidR="00051E22" w:rsidRPr="006F6968" w:rsidRDefault="00051E22" w:rsidP="00051E22">
            <w:pPr>
              <w:spacing w:after="0" w:line="240" w:lineRule="auto"/>
              <w:rPr>
                <w:rFonts w:cs="Calibri"/>
                <w:color w:val="000000"/>
                <w:sz w:val="16"/>
                <w:szCs w:val="16"/>
                <w:lang w:eastAsia="en-AU"/>
              </w:rPr>
            </w:pPr>
            <w:r w:rsidRPr="006F6968">
              <w:rPr>
                <w:rFonts w:cs="Calibri"/>
                <w:color w:val="000000"/>
                <w:sz w:val="16"/>
                <w:szCs w:val="16"/>
                <w:lang w:eastAsia="en-AU"/>
              </w:rPr>
              <w:t>Acronym</w:t>
            </w:r>
          </w:p>
        </w:tc>
        <w:tc>
          <w:tcPr>
            <w:tcW w:w="4084" w:type="pct"/>
          </w:tcPr>
          <w:p w14:paraId="65CFFA71" w14:textId="74C3AECF" w:rsidR="00051E22" w:rsidRPr="006F6968" w:rsidRDefault="00051E22" w:rsidP="00051E22">
            <w:pPr>
              <w:spacing w:after="0" w:line="240" w:lineRule="auto"/>
              <w:rPr>
                <w:rFonts w:cs="Calibri"/>
                <w:color w:val="000000"/>
                <w:sz w:val="16"/>
                <w:szCs w:val="16"/>
                <w:lang w:eastAsia="en-AU"/>
              </w:rPr>
            </w:pPr>
            <w:r w:rsidRPr="006F6968">
              <w:rPr>
                <w:rFonts w:cs="Calibri"/>
                <w:color w:val="000000"/>
                <w:sz w:val="16"/>
                <w:szCs w:val="16"/>
                <w:lang w:eastAsia="en-AU"/>
              </w:rPr>
              <w:t>Description</w:t>
            </w:r>
          </w:p>
        </w:tc>
      </w:tr>
      <w:tr w:rsidR="00051E22" w:rsidRPr="00051E22" w14:paraId="24FC5987" w14:textId="77777777" w:rsidTr="00051E22">
        <w:trPr>
          <w:trHeight w:val="300"/>
        </w:trPr>
        <w:tc>
          <w:tcPr>
            <w:tcW w:w="916" w:type="pct"/>
            <w:hideMark/>
          </w:tcPr>
          <w:p w14:paraId="26D3C54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EP</w:t>
            </w:r>
          </w:p>
        </w:tc>
        <w:tc>
          <w:tcPr>
            <w:tcW w:w="4084" w:type="pct"/>
            <w:hideMark/>
          </w:tcPr>
          <w:p w14:paraId="2543616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nnual Exceedance Probability</w:t>
            </w:r>
          </w:p>
        </w:tc>
      </w:tr>
      <w:tr w:rsidR="00051E22" w:rsidRPr="00051E22" w14:paraId="676E61D6" w14:textId="77777777" w:rsidTr="00051E22">
        <w:trPr>
          <w:trHeight w:val="300"/>
        </w:trPr>
        <w:tc>
          <w:tcPr>
            <w:tcW w:w="916" w:type="pct"/>
            <w:hideMark/>
          </w:tcPr>
          <w:p w14:paraId="000350D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GMG</w:t>
            </w:r>
          </w:p>
        </w:tc>
        <w:tc>
          <w:tcPr>
            <w:tcW w:w="4084" w:type="pct"/>
            <w:noWrap/>
            <w:hideMark/>
          </w:tcPr>
          <w:p w14:paraId="1A41BFF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ustralian Groundwater Modelling Guidelines</w:t>
            </w:r>
          </w:p>
        </w:tc>
      </w:tr>
      <w:tr w:rsidR="00051E22" w:rsidRPr="00051E22" w14:paraId="4038693E" w14:textId="77777777" w:rsidTr="00051E22">
        <w:trPr>
          <w:trHeight w:val="300"/>
        </w:trPr>
        <w:tc>
          <w:tcPr>
            <w:tcW w:w="916" w:type="pct"/>
            <w:hideMark/>
          </w:tcPr>
          <w:p w14:paraId="10AC471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HD</w:t>
            </w:r>
          </w:p>
        </w:tc>
        <w:tc>
          <w:tcPr>
            <w:tcW w:w="4084" w:type="pct"/>
            <w:noWrap/>
            <w:hideMark/>
          </w:tcPr>
          <w:p w14:paraId="3C31092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ustralian Height Datum</w:t>
            </w:r>
          </w:p>
        </w:tc>
      </w:tr>
      <w:tr w:rsidR="00051E22" w:rsidRPr="00051E22" w14:paraId="66E8DF01" w14:textId="77777777" w:rsidTr="00051E22">
        <w:trPr>
          <w:trHeight w:val="300"/>
        </w:trPr>
        <w:tc>
          <w:tcPr>
            <w:tcW w:w="916" w:type="pct"/>
            <w:hideMark/>
          </w:tcPr>
          <w:p w14:paraId="4F2A4E1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LARP</w:t>
            </w:r>
          </w:p>
        </w:tc>
        <w:tc>
          <w:tcPr>
            <w:tcW w:w="4084" w:type="pct"/>
            <w:noWrap/>
            <w:hideMark/>
          </w:tcPr>
          <w:p w14:paraId="25025E50" w14:textId="0762C44E"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As Low </w:t>
            </w:r>
            <w:r w:rsidRPr="006F6968">
              <w:rPr>
                <w:rFonts w:cs="Calibri"/>
                <w:color w:val="000000"/>
                <w:sz w:val="16"/>
                <w:szCs w:val="16"/>
                <w:lang w:eastAsia="en-AU"/>
              </w:rPr>
              <w:t>a</w:t>
            </w:r>
            <w:r w:rsidRPr="00051E22">
              <w:rPr>
                <w:rFonts w:cs="Calibri"/>
                <w:color w:val="000000"/>
                <w:sz w:val="16"/>
                <w:szCs w:val="16"/>
                <w:lang w:eastAsia="en-AU"/>
              </w:rPr>
              <w:t xml:space="preserve">s Reasonably Practicable </w:t>
            </w:r>
          </w:p>
        </w:tc>
      </w:tr>
      <w:tr w:rsidR="00051E22" w:rsidRPr="00051E22" w14:paraId="17016289" w14:textId="77777777" w:rsidTr="00051E22">
        <w:trPr>
          <w:trHeight w:val="300"/>
        </w:trPr>
        <w:tc>
          <w:tcPr>
            <w:tcW w:w="916" w:type="pct"/>
            <w:hideMark/>
          </w:tcPr>
          <w:p w14:paraId="45FC0C2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MRD</w:t>
            </w:r>
          </w:p>
        </w:tc>
        <w:tc>
          <w:tcPr>
            <w:tcW w:w="4084" w:type="pct"/>
            <w:hideMark/>
          </w:tcPr>
          <w:p w14:paraId="716A530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lternative Morwell River Diversion</w:t>
            </w:r>
          </w:p>
        </w:tc>
      </w:tr>
      <w:tr w:rsidR="00051E22" w:rsidRPr="00051E22" w14:paraId="1BA679B6" w14:textId="77777777" w:rsidTr="00051E22">
        <w:trPr>
          <w:trHeight w:val="300"/>
        </w:trPr>
        <w:tc>
          <w:tcPr>
            <w:tcW w:w="916" w:type="pct"/>
            <w:hideMark/>
          </w:tcPr>
          <w:p w14:paraId="2B2DCD7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NCOLD</w:t>
            </w:r>
          </w:p>
        </w:tc>
        <w:tc>
          <w:tcPr>
            <w:tcW w:w="4084" w:type="pct"/>
            <w:noWrap/>
            <w:hideMark/>
          </w:tcPr>
          <w:p w14:paraId="172FB10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ustralian National Committee on Large Dams</w:t>
            </w:r>
          </w:p>
        </w:tc>
      </w:tr>
      <w:tr w:rsidR="00051E22" w:rsidRPr="00051E22" w14:paraId="05AB7610" w14:textId="77777777" w:rsidTr="00051E22">
        <w:trPr>
          <w:trHeight w:val="300"/>
        </w:trPr>
        <w:tc>
          <w:tcPr>
            <w:tcW w:w="916" w:type="pct"/>
            <w:noWrap/>
            <w:hideMark/>
          </w:tcPr>
          <w:p w14:paraId="5C9808B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RI</w:t>
            </w:r>
          </w:p>
        </w:tc>
        <w:tc>
          <w:tcPr>
            <w:tcW w:w="4084" w:type="pct"/>
            <w:noWrap/>
            <w:hideMark/>
          </w:tcPr>
          <w:p w14:paraId="4F9441C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verage Recurrence Interval</w:t>
            </w:r>
          </w:p>
        </w:tc>
      </w:tr>
      <w:tr w:rsidR="00051E22" w:rsidRPr="00051E22" w14:paraId="1FF4AE13" w14:textId="77777777" w:rsidTr="00051E22">
        <w:trPr>
          <w:trHeight w:val="300"/>
        </w:trPr>
        <w:tc>
          <w:tcPr>
            <w:tcW w:w="916" w:type="pct"/>
            <w:hideMark/>
          </w:tcPr>
          <w:p w14:paraId="1DDCFB5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WBM</w:t>
            </w:r>
          </w:p>
        </w:tc>
        <w:tc>
          <w:tcPr>
            <w:tcW w:w="4084" w:type="pct"/>
            <w:noWrap/>
            <w:hideMark/>
          </w:tcPr>
          <w:p w14:paraId="41A2DC9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Australian Water Balance Model</w:t>
            </w:r>
          </w:p>
        </w:tc>
      </w:tr>
      <w:tr w:rsidR="00051E22" w:rsidRPr="00051E22" w14:paraId="6C655975" w14:textId="77777777" w:rsidTr="00051E22">
        <w:trPr>
          <w:trHeight w:val="300"/>
        </w:trPr>
        <w:tc>
          <w:tcPr>
            <w:tcW w:w="916" w:type="pct"/>
            <w:noWrap/>
            <w:hideMark/>
          </w:tcPr>
          <w:p w14:paraId="08C6CB0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BCM</w:t>
            </w:r>
          </w:p>
        </w:tc>
        <w:tc>
          <w:tcPr>
            <w:tcW w:w="4084" w:type="pct"/>
            <w:noWrap/>
            <w:hideMark/>
          </w:tcPr>
          <w:p w14:paraId="4D66660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Brown Coal Mine</w:t>
            </w:r>
          </w:p>
        </w:tc>
      </w:tr>
      <w:tr w:rsidR="00051E22" w:rsidRPr="00051E22" w14:paraId="38FE12EB" w14:textId="77777777" w:rsidTr="00051E22">
        <w:trPr>
          <w:trHeight w:val="300"/>
        </w:trPr>
        <w:tc>
          <w:tcPr>
            <w:tcW w:w="916" w:type="pct"/>
            <w:hideMark/>
          </w:tcPr>
          <w:p w14:paraId="0725D6D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BOM or BoM</w:t>
            </w:r>
          </w:p>
        </w:tc>
        <w:tc>
          <w:tcPr>
            <w:tcW w:w="4084" w:type="pct"/>
            <w:noWrap/>
            <w:hideMark/>
          </w:tcPr>
          <w:p w14:paraId="51AEC66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Bureau of Meteorology </w:t>
            </w:r>
          </w:p>
        </w:tc>
      </w:tr>
      <w:tr w:rsidR="00051E22" w:rsidRPr="00051E22" w14:paraId="7221ED8B" w14:textId="77777777" w:rsidTr="00051E22">
        <w:trPr>
          <w:trHeight w:val="300"/>
        </w:trPr>
        <w:tc>
          <w:tcPr>
            <w:tcW w:w="916" w:type="pct"/>
            <w:hideMark/>
          </w:tcPr>
          <w:p w14:paraId="06288F6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EP</w:t>
            </w:r>
          </w:p>
        </w:tc>
        <w:tc>
          <w:tcPr>
            <w:tcW w:w="4084" w:type="pct"/>
            <w:hideMark/>
          </w:tcPr>
          <w:p w14:paraId="5D110CB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Community Engagement Plan  </w:t>
            </w:r>
          </w:p>
        </w:tc>
      </w:tr>
      <w:tr w:rsidR="00051E22" w:rsidRPr="00051E22" w14:paraId="688BC285" w14:textId="77777777" w:rsidTr="00051E22">
        <w:trPr>
          <w:trHeight w:val="300"/>
        </w:trPr>
        <w:tc>
          <w:tcPr>
            <w:tcW w:w="916" w:type="pct"/>
            <w:hideMark/>
          </w:tcPr>
          <w:p w14:paraId="1AA2F39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FL Act</w:t>
            </w:r>
          </w:p>
        </w:tc>
        <w:tc>
          <w:tcPr>
            <w:tcW w:w="4084" w:type="pct"/>
            <w:hideMark/>
          </w:tcPr>
          <w:p w14:paraId="7868D3A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Conservation Forests &amp; Lands Act 1987 (Vic) </w:t>
            </w:r>
          </w:p>
        </w:tc>
      </w:tr>
      <w:tr w:rsidR="007B46F9" w:rsidRPr="00051E22" w14:paraId="2E4342DF" w14:textId="77777777" w:rsidTr="00051E22">
        <w:trPr>
          <w:trHeight w:val="300"/>
        </w:trPr>
        <w:tc>
          <w:tcPr>
            <w:tcW w:w="916" w:type="pct"/>
          </w:tcPr>
          <w:p w14:paraId="6DADCE35" w14:textId="471CFADA" w:rsidR="007B46F9" w:rsidRPr="00051E22" w:rsidRDefault="007B46F9" w:rsidP="00051E22">
            <w:pPr>
              <w:spacing w:after="0" w:line="240" w:lineRule="auto"/>
              <w:rPr>
                <w:rFonts w:cs="Calibri"/>
                <w:color w:val="000000"/>
                <w:sz w:val="16"/>
                <w:szCs w:val="16"/>
                <w:lang w:eastAsia="en-AU"/>
              </w:rPr>
            </w:pPr>
            <w:r>
              <w:rPr>
                <w:rFonts w:cs="Calibri"/>
                <w:color w:val="000000"/>
                <w:sz w:val="16"/>
                <w:szCs w:val="16"/>
                <w:lang w:eastAsia="en-AU"/>
              </w:rPr>
              <w:t>CHMP</w:t>
            </w:r>
          </w:p>
        </w:tc>
        <w:tc>
          <w:tcPr>
            <w:tcW w:w="4084" w:type="pct"/>
          </w:tcPr>
          <w:p w14:paraId="3FCCC8E1" w14:textId="72F158F7" w:rsidR="007B46F9" w:rsidRPr="00051E22" w:rsidRDefault="007B46F9" w:rsidP="00051E22">
            <w:pPr>
              <w:spacing w:after="0" w:line="240" w:lineRule="auto"/>
              <w:rPr>
                <w:rFonts w:cs="Calibri"/>
                <w:color w:val="000000"/>
                <w:sz w:val="16"/>
                <w:szCs w:val="16"/>
                <w:lang w:eastAsia="en-AU"/>
              </w:rPr>
            </w:pPr>
            <w:r>
              <w:rPr>
                <w:rFonts w:cs="Calibri"/>
                <w:color w:val="000000"/>
                <w:sz w:val="16"/>
                <w:szCs w:val="16"/>
                <w:lang w:eastAsia="en-AU"/>
              </w:rPr>
              <w:t>Cultural Heritage Management Plan</w:t>
            </w:r>
          </w:p>
        </w:tc>
      </w:tr>
      <w:tr w:rsidR="00051E22" w:rsidRPr="00051E22" w14:paraId="70C89FD8" w14:textId="77777777" w:rsidTr="00051E22">
        <w:trPr>
          <w:trHeight w:val="300"/>
        </w:trPr>
        <w:tc>
          <w:tcPr>
            <w:tcW w:w="916" w:type="pct"/>
            <w:hideMark/>
          </w:tcPr>
          <w:p w14:paraId="54B24C0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LP</w:t>
            </w:r>
          </w:p>
        </w:tc>
        <w:tc>
          <w:tcPr>
            <w:tcW w:w="4084" w:type="pct"/>
            <w:hideMark/>
          </w:tcPr>
          <w:p w14:paraId="571C392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hina Light and Power</w:t>
            </w:r>
          </w:p>
        </w:tc>
      </w:tr>
      <w:tr w:rsidR="00051E22" w:rsidRPr="00051E22" w14:paraId="22E313B0" w14:textId="77777777" w:rsidTr="00051E22">
        <w:trPr>
          <w:trHeight w:val="300"/>
        </w:trPr>
        <w:tc>
          <w:tcPr>
            <w:tcW w:w="916" w:type="pct"/>
            <w:hideMark/>
          </w:tcPr>
          <w:p w14:paraId="5BA9212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LR Act</w:t>
            </w:r>
          </w:p>
        </w:tc>
        <w:tc>
          <w:tcPr>
            <w:tcW w:w="4084" w:type="pct"/>
            <w:hideMark/>
          </w:tcPr>
          <w:p w14:paraId="0269761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Crown Land (Reserves) Act 1978 (Vic) </w:t>
            </w:r>
          </w:p>
        </w:tc>
      </w:tr>
      <w:tr w:rsidR="00051E22" w:rsidRPr="00051E22" w14:paraId="05391545" w14:textId="77777777" w:rsidTr="00051E22">
        <w:trPr>
          <w:trHeight w:val="300"/>
        </w:trPr>
        <w:tc>
          <w:tcPr>
            <w:tcW w:w="916" w:type="pct"/>
            <w:hideMark/>
          </w:tcPr>
          <w:p w14:paraId="7C77128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MP</w:t>
            </w:r>
          </w:p>
        </w:tc>
        <w:tc>
          <w:tcPr>
            <w:tcW w:w="4084" w:type="pct"/>
            <w:hideMark/>
          </w:tcPr>
          <w:p w14:paraId="7F0F338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Conservation Management Plan </w:t>
            </w:r>
          </w:p>
        </w:tc>
      </w:tr>
      <w:tr w:rsidR="00051E22" w:rsidRPr="00051E22" w14:paraId="0A88C98A" w14:textId="77777777" w:rsidTr="00051E22">
        <w:trPr>
          <w:trHeight w:val="300"/>
        </w:trPr>
        <w:tc>
          <w:tcPr>
            <w:tcW w:w="916" w:type="pct"/>
            <w:hideMark/>
          </w:tcPr>
          <w:p w14:paraId="79F1AD5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MS</w:t>
            </w:r>
          </w:p>
        </w:tc>
        <w:tc>
          <w:tcPr>
            <w:tcW w:w="4084" w:type="pct"/>
            <w:hideMark/>
          </w:tcPr>
          <w:p w14:paraId="4793C21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onsultation Management System</w:t>
            </w:r>
          </w:p>
        </w:tc>
      </w:tr>
      <w:tr w:rsidR="00051E22" w:rsidRPr="00051E22" w14:paraId="6FBABED9" w14:textId="77777777" w:rsidTr="00051E22">
        <w:trPr>
          <w:trHeight w:val="300"/>
        </w:trPr>
        <w:tc>
          <w:tcPr>
            <w:tcW w:w="916" w:type="pct"/>
            <w:noWrap/>
            <w:hideMark/>
          </w:tcPr>
          <w:p w14:paraId="3CA871E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oV</w:t>
            </w:r>
          </w:p>
        </w:tc>
        <w:tc>
          <w:tcPr>
            <w:tcW w:w="4084" w:type="pct"/>
            <w:noWrap/>
            <w:hideMark/>
          </w:tcPr>
          <w:p w14:paraId="25274CD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Coefficient of Variation </w:t>
            </w:r>
          </w:p>
        </w:tc>
      </w:tr>
      <w:tr w:rsidR="00051E22" w:rsidRPr="00051E22" w14:paraId="3EF9DA2C" w14:textId="77777777" w:rsidTr="00051E22">
        <w:trPr>
          <w:trHeight w:val="300"/>
        </w:trPr>
        <w:tc>
          <w:tcPr>
            <w:tcW w:w="916" w:type="pct"/>
            <w:hideMark/>
          </w:tcPr>
          <w:p w14:paraId="6A386B4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SEP</w:t>
            </w:r>
          </w:p>
        </w:tc>
        <w:tc>
          <w:tcPr>
            <w:tcW w:w="4084" w:type="pct"/>
            <w:hideMark/>
          </w:tcPr>
          <w:p w14:paraId="1177E0D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ommunity and Stakeholder Engagement Plan</w:t>
            </w:r>
          </w:p>
        </w:tc>
      </w:tr>
      <w:tr w:rsidR="00051E22" w:rsidRPr="00051E22" w14:paraId="202F4F61" w14:textId="77777777" w:rsidTr="00051E22">
        <w:trPr>
          <w:trHeight w:val="300"/>
        </w:trPr>
        <w:tc>
          <w:tcPr>
            <w:tcW w:w="916" w:type="pct"/>
            <w:noWrap/>
            <w:hideMark/>
          </w:tcPr>
          <w:p w14:paraId="12338EB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SM</w:t>
            </w:r>
          </w:p>
        </w:tc>
        <w:tc>
          <w:tcPr>
            <w:tcW w:w="4084" w:type="pct"/>
            <w:noWrap/>
            <w:hideMark/>
          </w:tcPr>
          <w:p w14:paraId="5EF60BC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onceptual site model</w:t>
            </w:r>
          </w:p>
        </w:tc>
      </w:tr>
      <w:tr w:rsidR="00051E22" w:rsidRPr="00051E22" w14:paraId="4F3DDFBA" w14:textId="77777777" w:rsidTr="00051E22">
        <w:trPr>
          <w:trHeight w:val="300"/>
        </w:trPr>
        <w:tc>
          <w:tcPr>
            <w:tcW w:w="916" w:type="pct"/>
            <w:hideMark/>
          </w:tcPr>
          <w:p w14:paraId="5204ED8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TAP</w:t>
            </w:r>
          </w:p>
        </w:tc>
        <w:tc>
          <w:tcPr>
            <w:tcW w:w="4084" w:type="pct"/>
            <w:hideMark/>
          </w:tcPr>
          <w:p w14:paraId="2219B4E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Climate Transition Action Plan (EnergyAustralia)</w:t>
            </w:r>
          </w:p>
        </w:tc>
      </w:tr>
      <w:tr w:rsidR="00051E22" w:rsidRPr="00051E22" w14:paraId="1DC4B123" w14:textId="77777777" w:rsidTr="00051E22">
        <w:trPr>
          <w:trHeight w:val="300"/>
        </w:trPr>
        <w:tc>
          <w:tcPr>
            <w:tcW w:w="916" w:type="pct"/>
            <w:hideMark/>
          </w:tcPr>
          <w:p w14:paraId="13BCCC4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AS</w:t>
            </w:r>
          </w:p>
        </w:tc>
        <w:tc>
          <w:tcPr>
            <w:tcW w:w="4084" w:type="pct"/>
            <w:hideMark/>
          </w:tcPr>
          <w:p w14:paraId="4CF63E6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ep Aquifer System</w:t>
            </w:r>
          </w:p>
        </w:tc>
      </w:tr>
      <w:tr w:rsidR="00051E22" w:rsidRPr="00051E22" w14:paraId="6A80E660" w14:textId="77777777" w:rsidTr="00051E22">
        <w:trPr>
          <w:trHeight w:val="300"/>
        </w:trPr>
        <w:tc>
          <w:tcPr>
            <w:tcW w:w="916" w:type="pct"/>
            <w:hideMark/>
          </w:tcPr>
          <w:p w14:paraId="1DCC5CA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CCEEW</w:t>
            </w:r>
          </w:p>
        </w:tc>
        <w:tc>
          <w:tcPr>
            <w:tcW w:w="4084" w:type="pct"/>
            <w:hideMark/>
          </w:tcPr>
          <w:p w14:paraId="440AB9A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partment of Climate Change, Energy, the Environment and Water</w:t>
            </w:r>
          </w:p>
        </w:tc>
      </w:tr>
      <w:tr w:rsidR="00051E22" w:rsidRPr="00051E22" w14:paraId="7B252799" w14:textId="77777777" w:rsidTr="00051E22">
        <w:trPr>
          <w:trHeight w:val="300"/>
        </w:trPr>
        <w:tc>
          <w:tcPr>
            <w:tcW w:w="916" w:type="pct"/>
            <w:hideMark/>
          </w:tcPr>
          <w:p w14:paraId="6E12DF3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DJTR</w:t>
            </w:r>
          </w:p>
        </w:tc>
        <w:tc>
          <w:tcPr>
            <w:tcW w:w="4084" w:type="pct"/>
            <w:hideMark/>
          </w:tcPr>
          <w:p w14:paraId="650B3CB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Department of Economic Development, Jobs, Transport and Resources </w:t>
            </w:r>
          </w:p>
        </w:tc>
      </w:tr>
      <w:tr w:rsidR="00051E22" w:rsidRPr="00051E22" w14:paraId="4E7B6087" w14:textId="77777777" w:rsidTr="00051E22">
        <w:trPr>
          <w:trHeight w:val="300"/>
        </w:trPr>
        <w:tc>
          <w:tcPr>
            <w:tcW w:w="916" w:type="pct"/>
            <w:hideMark/>
          </w:tcPr>
          <w:p w14:paraId="5B6D00B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ECA</w:t>
            </w:r>
          </w:p>
        </w:tc>
        <w:tc>
          <w:tcPr>
            <w:tcW w:w="4084" w:type="pct"/>
            <w:hideMark/>
          </w:tcPr>
          <w:p w14:paraId="7FC1F25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partment of Energy, Environment and Climate Action</w:t>
            </w:r>
          </w:p>
        </w:tc>
      </w:tr>
      <w:tr w:rsidR="00051E22" w:rsidRPr="00051E22" w14:paraId="22C220CA" w14:textId="77777777" w:rsidTr="00051E22">
        <w:trPr>
          <w:trHeight w:val="300"/>
        </w:trPr>
        <w:tc>
          <w:tcPr>
            <w:tcW w:w="916" w:type="pct"/>
            <w:hideMark/>
          </w:tcPr>
          <w:p w14:paraId="6E33025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LWP</w:t>
            </w:r>
          </w:p>
        </w:tc>
        <w:tc>
          <w:tcPr>
            <w:tcW w:w="4084" w:type="pct"/>
            <w:hideMark/>
          </w:tcPr>
          <w:p w14:paraId="35EEBC7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partment of Environment, Land, Water and Planning</w:t>
            </w:r>
          </w:p>
        </w:tc>
      </w:tr>
      <w:tr w:rsidR="00051E22" w:rsidRPr="00051E22" w14:paraId="107A4DCD" w14:textId="77777777" w:rsidTr="00051E22">
        <w:trPr>
          <w:trHeight w:val="300"/>
        </w:trPr>
        <w:tc>
          <w:tcPr>
            <w:tcW w:w="916" w:type="pct"/>
            <w:hideMark/>
          </w:tcPr>
          <w:p w14:paraId="0C70B84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M</w:t>
            </w:r>
          </w:p>
        </w:tc>
        <w:tc>
          <w:tcPr>
            <w:tcW w:w="4084" w:type="pct"/>
            <w:hideMark/>
          </w:tcPr>
          <w:p w14:paraId="5B596B6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igital Elevation Model</w:t>
            </w:r>
          </w:p>
        </w:tc>
      </w:tr>
      <w:tr w:rsidR="00051E22" w:rsidRPr="00051E22" w14:paraId="52C28A79" w14:textId="77777777" w:rsidTr="00051E22">
        <w:trPr>
          <w:trHeight w:val="300"/>
        </w:trPr>
        <w:tc>
          <w:tcPr>
            <w:tcW w:w="916" w:type="pct"/>
            <w:noWrap/>
            <w:hideMark/>
          </w:tcPr>
          <w:p w14:paraId="3F075CD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MRP</w:t>
            </w:r>
          </w:p>
        </w:tc>
        <w:tc>
          <w:tcPr>
            <w:tcW w:w="4084" w:type="pct"/>
            <w:noWrap/>
            <w:hideMark/>
          </w:tcPr>
          <w:p w14:paraId="18821DE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clared Mine Rehabilitation Plan</w:t>
            </w:r>
          </w:p>
        </w:tc>
      </w:tr>
      <w:tr w:rsidR="00051E22" w:rsidRPr="00051E22" w14:paraId="6A5CA412" w14:textId="77777777" w:rsidTr="00051E22">
        <w:trPr>
          <w:trHeight w:val="300"/>
        </w:trPr>
        <w:tc>
          <w:tcPr>
            <w:tcW w:w="916" w:type="pct"/>
            <w:noWrap/>
            <w:hideMark/>
          </w:tcPr>
          <w:p w14:paraId="0C47367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NRE</w:t>
            </w:r>
          </w:p>
        </w:tc>
        <w:tc>
          <w:tcPr>
            <w:tcW w:w="4084" w:type="pct"/>
            <w:noWrap/>
            <w:hideMark/>
          </w:tcPr>
          <w:p w14:paraId="2300A23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partment of Natural Resources and Environment</w:t>
            </w:r>
          </w:p>
        </w:tc>
      </w:tr>
      <w:tr w:rsidR="00051E22" w:rsidRPr="00051E22" w14:paraId="0D285716" w14:textId="77777777" w:rsidTr="00051E22">
        <w:trPr>
          <w:trHeight w:val="300"/>
        </w:trPr>
        <w:tc>
          <w:tcPr>
            <w:tcW w:w="916" w:type="pct"/>
            <w:hideMark/>
          </w:tcPr>
          <w:p w14:paraId="7F0F434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PI</w:t>
            </w:r>
          </w:p>
        </w:tc>
        <w:tc>
          <w:tcPr>
            <w:tcW w:w="4084" w:type="pct"/>
            <w:hideMark/>
          </w:tcPr>
          <w:p w14:paraId="07957EA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Department of Primary Industries</w:t>
            </w:r>
          </w:p>
        </w:tc>
      </w:tr>
      <w:tr w:rsidR="00051E22" w:rsidRPr="00051E22" w14:paraId="0737F536" w14:textId="77777777" w:rsidTr="00051E22">
        <w:trPr>
          <w:trHeight w:val="300"/>
        </w:trPr>
        <w:tc>
          <w:tcPr>
            <w:tcW w:w="916" w:type="pct"/>
            <w:hideMark/>
          </w:tcPr>
          <w:p w14:paraId="5FA1A3F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A</w:t>
            </w:r>
          </w:p>
        </w:tc>
        <w:tc>
          <w:tcPr>
            <w:tcW w:w="4084" w:type="pct"/>
            <w:hideMark/>
          </w:tcPr>
          <w:p w14:paraId="571CCED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ergyAustralia </w:t>
            </w:r>
          </w:p>
        </w:tc>
      </w:tr>
      <w:tr w:rsidR="00051E22" w:rsidRPr="00051E22" w14:paraId="73B34737" w14:textId="77777777" w:rsidTr="00051E22">
        <w:trPr>
          <w:trHeight w:val="300"/>
        </w:trPr>
        <w:tc>
          <w:tcPr>
            <w:tcW w:w="916" w:type="pct"/>
            <w:hideMark/>
          </w:tcPr>
          <w:p w14:paraId="08C6C9B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AY</w:t>
            </w:r>
          </w:p>
        </w:tc>
        <w:tc>
          <w:tcPr>
            <w:tcW w:w="4084" w:type="pct"/>
            <w:hideMark/>
          </w:tcPr>
          <w:p w14:paraId="4D348A8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ergyAustralia Yallourn </w:t>
            </w:r>
          </w:p>
        </w:tc>
      </w:tr>
      <w:tr w:rsidR="00051E22" w:rsidRPr="00051E22" w14:paraId="3ED02A38" w14:textId="77777777" w:rsidTr="00051E22">
        <w:trPr>
          <w:trHeight w:val="300"/>
        </w:trPr>
        <w:tc>
          <w:tcPr>
            <w:tcW w:w="916" w:type="pct"/>
            <w:hideMark/>
          </w:tcPr>
          <w:p w14:paraId="3FBFF19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E Act</w:t>
            </w:r>
          </w:p>
        </w:tc>
        <w:tc>
          <w:tcPr>
            <w:tcW w:w="4084" w:type="pct"/>
            <w:hideMark/>
          </w:tcPr>
          <w:p w14:paraId="41A3AA7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 Effects Act 1978 (Vic) </w:t>
            </w:r>
          </w:p>
        </w:tc>
      </w:tr>
      <w:tr w:rsidR="00051E22" w:rsidRPr="00051E22" w14:paraId="0000A5FE" w14:textId="77777777" w:rsidTr="00051E22">
        <w:trPr>
          <w:trHeight w:val="300"/>
        </w:trPr>
        <w:tc>
          <w:tcPr>
            <w:tcW w:w="916" w:type="pct"/>
            <w:hideMark/>
          </w:tcPr>
          <w:p w14:paraId="52F071A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ES</w:t>
            </w:r>
          </w:p>
        </w:tc>
        <w:tc>
          <w:tcPr>
            <w:tcW w:w="4084" w:type="pct"/>
            <w:hideMark/>
          </w:tcPr>
          <w:p w14:paraId="6D44B5D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al Effects Statement </w:t>
            </w:r>
          </w:p>
        </w:tc>
      </w:tr>
      <w:tr w:rsidR="00051E22" w:rsidRPr="00051E22" w14:paraId="63DEE858" w14:textId="77777777" w:rsidTr="00051E22">
        <w:trPr>
          <w:trHeight w:val="300"/>
        </w:trPr>
        <w:tc>
          <w:tcPr>
            <w:tcW w:w="916" w:type="pct"/>
            <w:hideMark/>
          </w:tcPr>
          <w:p w14:paraId="33ECAD4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MP</w:t>
            </w:r>
          </w:p>
        </w:tc>
        <w:tc>
          <w:tcPr>
            <w:tcW w:w="4084" w:type="pct"/>
            <w:hideMark/>
          </w:tcPr>
          <w:p w14:paraId="19BF885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al Management Plan </w:t>
            </w:r>
          </w:p>
        </w:tc>
      </w:tr>
      <w:tr w:rsidR="00051E22" w:rsidRPr="00051E22" w14:paraId="75A3CD7E" w14:textId="77777777" w:rsidTr="00051E22">
        <w:trPr>
          <w:trHeight w:val="300"/>
        </w:trPr>
        <w:tc>
          <w:tcPr>
            <w:tcW w:w="916" w:type="pct"/>
            <w:noWrap/>
            <w:hideMark/>
          </w:tcPr>
          <w:p w14:paraId="7984574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OL</w:t>
            </w:r>
          </w:p>
        </w:tc>
        <w:tc>
          <w:tcPr>
            <w:tcW w:w="4084" w:type="pct"/>
            <w:noWrap/>
            <w:hideMark/>
          </w:tcPr>
          <w:p w14:paraId="65151A6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nd of Life</w:t>
            </w:r>
          </w:p>
        </w:tc>
      </w:tr>
      <w:tr w:rsidR="00051E22" w:rsidRPr="00051E22" w14:paraId="5B1CD9C1" w14:textId="77777777" w:rsidTr="00051E22">
        <w:trPr>
          <w:trHeight w:val="300"/>
        </w:trPr>
        <w:tc>
          <w:tcPr>
            <w:tcW w:w="916" w:type="pct"/>
            <w:noWrap/>
            <w:hideMark/>
          </w:tcPr>
          <w:p w14:paraId="280F4B5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OM</w:t>
            </w:r>
          </w:p>
        </w:tc>
        <w:tc>
          <w:tcPr>
            <w:tcW w:w="4084" w:type="pct"/>
            <w:noWrap/>
            <w:hideMark/>
          </w:tcPr>
          <w:p w14:paraId="6DC935A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nd of Mining</w:t>
            </w:r>
          </w:p>
        </w:tc>
      </w:tr>
      <w:tr w:rsidR="00051E22" w:rsidRPr="00051E22" w14:paraId="58A0A9AC" w14:textId="77777777" w:rsidTr="00051E22">
        <w:trPr>
          <w:trHeight w:val="300"/>
        </w:trPr>
        <w:tc>
          <w:tcPr>
            <w:tcW w:w="916" w:type="pct"/>
            <w:hideMark/>
          </w:tcPr>
          <w:p w14:paraId="7CDAAC0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P Act</w:t>
            </w:r>
          </w:p>
        </w:tc>
        <w:tc>
          <w:tcPr>
            <w:tcW w:w="4084" w:type="pct"/>
            <w:hideMark/>
          </w:tcPr>
          <w:p w14:paraId="6C06B6D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 Protection Act 2017 (Vic) </w:t>
            </w:r>
          </w:p>
        </w:tc>
      </w:tr>
      <w:tr w:rsidR="00051E22" w:rsidRPr="00051E22" w14:paraId="335339DC" w14:textId="77777777" w:rsidTr="00051E22">
        <w:trPr>
          <w:trHeight w:val="300"/>
        </w:trPr>
        <w:tc>
          <w:tcPr>
            <w:tcW w:w="916" w:type="pct"/>
            <w:hideMark/>
          </w:tcPr>
          <w:p w14:paraId="269A106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PA Vic</w:t>
            </w:r>
          </w:p>
        </w:tc>
        <w:tc>
          <w:tcPr>
            <w:tcW w:w="4084" w:type="pct"/>
            <w:hideMark/>
          </w:tcPr>
          <w:p w14:paraId="7F747FA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nvironment Protection Authority Victoria</w:t>
            </w:r>
          </w:p>
        </w:tc>
      </w:tr>
      <w:tr w:rsidR="00051E22" w:rsidRPr="00051E22" w14:paraId="30AAEEE4" w14:textId="77777777" w:rsidTr="00051E22">
        <w:trPr>
          <w:trHeight w:val="300"/>
        </w:trPr>
        <w:tc>
          <w:tcPr>
            <w:tcW w:w="916" w:type="pct"/>
            <w:hideMark/>
          </w:tcPr>
          <w:p w14:paraId="1ADF8C4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PBC Act</w:t>
            </w:r>
          </w:p>
        </w:tc>
        <w:tc>
          <w:tcPr>
            <w:tcW w:w="4084" w:type="pct"/>
            <w:noWrap/>
            <w:hideMark/>
          </w:tcPr>
          <w:p w14:paraId="0D166EF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 Protection and Biodiversity Conservation Act 1999 (Cth) </w:t>
            </w:r>
          </w:p>
        </w:tc>
      </w:tr>
      <w:tr w:rsidR="00051E22" w:rsidRPr="00051E22" w14:paraId="6E5C429B" w14:textId="77777777" w:rsidTr="00051E22">
        <w:trPr>
          <w:trHeight w:val="300"/>
        </w:trPr>
        <w:tc>
          <w:tcPr>
            <w:tcW w:w="916" w:type="pct"/>
            <w:hideMark/>
          </w:tcPr>
          <w:p w14:paraId="289B646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RC</w:t>
            </w:r>
          </w:p>
        </w:tc>
        <w:tc>
          <w:tcPr>
            <w:tcW w:w="4084" w:type="pct"/>
            <w:hideMark/>
          </w:tcPr>
          <w:p w14:paraId="6C680A3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nvironment Review Committee </w:t>
            </w:r>
          </w:p>
        </w:tc>
      </w:tr>
      <w:tr w:rsidR="00051E22" w:rsidRPr="00051E22" w14:paraId="6FFB59F8" w14:textId="77777777" w:rsidTr="00051E22">
        <w:trPr>
          <w:trHeight w:val="300"/>
        </w:trPr>
        <w:tc>
          <w:tcPr>
            <w:tcW w:w="916" w:type="pct"/>
            <w:hideMark/>
          </w:tcPr>
          <w:p w14:paraId="64742CB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lastRenderedPageBreak/>
              <w:t>ERR</w:t>
            </w:r>
          </w:p>
        </w:tc>
        <w:tc>
          <w:tcPr>
            <w:tcW w:w="4084" w:type="pct"/>
            <w:hideMark/>
          </w:tcPr>
          <w:p w14:paraId="57E464C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arth Resources Regulations </w:t>
            </w:r>
          </w:p>
        </w:tc>
      </w:tr>
      <w:tr w:rsidR="00051E22" w:rsidRPr="00051E22" w14:paraId="44A34F40" w14:textId="77777777" w:rsidTr="00051E22">
        <w:trPr>
          <w:trHeight w:val="300"/>
        </w:trPr>
        <w:tc>
          <w:tcPr>
            <w:tcW w:w="916" w:type="pct"/>
            <w:hideMark/>
          </w:tcPr>
          <w:p w14:paraId="18B76EF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SMS</w:t>
            </w:r>
          </w:p>
        </w:tc>
        <w:tc>
          <w:tcPr>
            <w:tcW w:w="4084" w:type="pct"/>
            <w:hideMark/>
          </w:tcPr>
          <w:p w14:paraId="5028B48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Electrical Safety Management System  </w:t>
            </w:r>
          </w:p>
        </w:tc>
      </w:tr>
      <w:tr w:rsidR="00051E22" w:rsidRPr="00051E22" w14:paraId="31EC7C21" w14:textId="77777777" w:rsidTr="00051E22">
        <w:trPr>
          <w:trHeight w:val="300"/>
        </w:trPr>
        <w:tc>
          <w:tcPr>
            <w:tcW w:w="916" w:type="pct"/>
            <w:hideMark/>
          </w:tcPr>
          <w:p w14:paraId="482435C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VC</w:t>
            </w:r>
          </w:p>
        </w:tc>
        <w:tc>
          <w:tcPr>
            <w:tcW w:w="4084" w:type="pct"/>
            <w:hideMark/>
          </w:tcPr>
          <w:p w14:paraId="302FB98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Ecological vegetation classes</w:t>
            </w:r>
          </w:p>
        </w:tc>
      </w:tr>
      <w:tr w:rsidR="00051E22" w:rsidRPr="00051E22" w14:paraId="4E39F038" w14:textId="77777777" w:rsidTr="00051E22">
        <w:trPr>
          <w:trHeight w:val="300"/>
        </w:trPr>
        <w:tc>
          <w:tcPr>
            <w:tcW w:w="916" w:type="pct"/>
            <w:hideMark/>
          </w:tcPr>
          <w:p w14:paraId="5862D7E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CMP</w:t>
            </w:r>
          </w:p>
        </w:tc>
        <w:tc>
          <w:tcPr>
            <w:tcW w:w="4084" w:type="pct"/>
            <w:hideMark/>
          </w:tcPr>
          <w:p w14:paraId="6301918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Fire Control Management Plan </w:t>
            </w:r>
          </w:p>
        </w:tc>
      </w:tr>
      <w:tr w:rsidR="00051E22" w:rsidRPr="00051E22" w14:paraId="15DBB72E" w14:textId="77777777" w:rsidTr="00051E22">
        <w:trPr>
          <w:trHeight w:val="300"/>
        </w:trPr>
        <w:tc>
          <w:tcPr>
            <w:tcW w:w="916" w:type="pct"/>
            <w:hideMark/>
          </w:tcPr>
          <w:p w14:paraId="1FC162F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FG Act</w:t>
            </w:r>
          </w:p>
        </w:tc>
        <w:tc>
          <w:tcPr>
            <w:tcW w:w="4084" w:type="pct"/>
            <w:hideMark/>
          </w:tcPr>
          <w:p w14:paraId="58FDA62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Flora and Fauna Guarantee Act 1988 (Vic) </w:t>
            </w:r>
          </w:p>
        </w:tc>
      </w:tr>
      <w:tr w:rsidR="00051E22" w:rsidRPr="00051E22" w14:paraId="3760468D" w14:textId="77777777" w:rsidTr="00051E22">
        <w:trPr>
          <w:trHeight w:val="300"/>
        </w:trPr>
        <w:tc>
          <w:tcPr>
            <w:tcW w:w="916" w:type="pct"/>
            <w:hideMark/>
          </w:tcPr>
          <w:p w14:paraId="290F1C1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oS</w:t>
            </w:r>
          </w:p>
        </w:tc>
        <w:tc>
          <w:tcPr>
            <w:tcW w:w="4084" w:type="pct"/>
            <w:hideMark/>
          </w:tcPr>
          <w:p w14:paraId="43B5FAB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actor of Safety</w:t>
            </w:r>
          </w:p>
        </w:tc>
      </w:tr>
      <w:tr w:rsidR="00051E22" w:rsidRPr="00051E22" w14:paraId="5491124F" w14:textId="77777777" w:rsidTr="00051E22">
        <w:trPr>
          <w:trHeight w:val="300"/>
        </w:trPr>
        <w:tc>
          <w:tcPr>
            <w:tcW w:w="916" w:type="pct"/>
            <w:hideMark/>
          </w:tcPr>
          <w:p w14:paraId="037F63A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SP</w:t>
            </w:r>
          </w:p>
        </w:tc>
        <w:tc>
          <w:tcPr>
            <w:tcW w:w="4084" w:type="pct"/>
            <w:hideMark/>
          </w:tcPr>
          <w:p w14:paraId="491F65C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Fire Services Pond</w:t>
            </w:r>
          </w:p>
        </w:tc>
      </w:tr>
      <w:tr w:rsidR="00051E22" w:rsidRPr="00051E22" w14:paraId="4795278E" w14:textId="77777777" w:rsidTr="00051E22">
        <w:trPr>
          <w:trHeight w:val="300"/>
        </w:trPr>
        <w:tc>
          <w:tcPr>
            <w:tcW w:w="916" w:type="pct"/>
            <w:hideMark/>
          </w:tcPr>
          <w:p w14:paraId="5C783A5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CM</w:t>
            </w:r>
          </w:p>
        </w:tc>
        <w:tc>
          <w:tcPr>
            <w:tcW w:w="4084" w:type="pct"/>
            <w:noWrap/>
            <w:hideMark/>
          </w:tcPr>
          <w:p w14:paraId="0B61F23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lobal climate models</w:t>
            </w:r>
          </w:p>
        </w:tc>
      </w:tr>
      <w:tr w:rsidR="00051E22" w:rsidRPr="00051E22" w14:paraId="3E40B60B" w14:textId="77777777" w:rsidTr="00051E22">
        <w:trPr>
          <w:trHeight w:val="300"/>
        </w:trPr>
        <w:tc>
          <w:tcPr>
            <w:tcW w:w="916" w:type="pct"/>
            <w:hideMark/>
          </w:tcPr>
          <w:p w14:paraId="401B3FB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CMP</w:t>
            </w:r>
          </w:p>
        </w:tc>
        <w:tc>
          <w:tcPr>
            <w:tcW w:w="4084" w:type="pct"/>
            <w:hideMark/>
          </w:tcPr>
          <w:p w14:paraId="7067194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Ground Control Management Plan </w:t>
            </w:r>
          </w:p>
        </w:tc>
      </w:tr>
      <w:tr w:rsidR="00051E22" w:rsidRPr="00051E22" w14:paraId="3C35BDB6" w14:textId="77777777" w:rsidTr="00051E22">
        <w:trPr>
          <w:trHeight w:val="300"/>
        </w:trPr>
        <w:tc>
          <w:tcPr>
            <w:tcW w:w="916" w:type="pct"/>
            <w:hideMark/>
          </w:tcPr>
          <w:p w14:paraId="53949F5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DE</w:t>
            </w:r>
          </w:p>
        </w:tc>
        <w:tc>
          <w:tcPr>
            <w:tcW w:w="4084" w:type="pct"/>
            <w:hideMark/>
          </w:tcPr>
          <w:p w14:paraId="07B169D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roundwater Dependent Ecosystems</w:t>
            </w:r>
          </w:p>
        </w:tc>
      </w:tr>
      <w:tr w:rsidR="00051E22" w:rsidRPr="00051E22" w14:paraId="274C7654" w14:textId="77777777" w:rsidTr="00051E22">
        <w:trPr>
          <w:trHeight w:val="300"/>
        </w:trPr>
        <w:tc>
          <w:tcPr>
            <w:tcW w:w="916" w:type="pct"/>
            <w:hideMark/>
          </w:tcPr>
          <w:p w14:paraId="74BBC4D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DMS</w:t>
            </w:r>
          </w:p>
        </w:tc>
        <w:tc>
          <w:tcPr>
            <w:tcW w:w="4084" w:type="pct"/>
            <w:hideMark/>
          </w:tcPr>
          <w:p w14:paraId="627B17C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eotechnical Database Management System</w:t>
            </w:r>
          </w:p>
        </w:tc>
      </w:tr>
      <w:tr w:rsidR="00051E22" w:rsidRPr="00051E22" w14:paraId="17A2DC2C" w14:textId="77777777" w:rsidTr="00051E22">
        <w:trPr>
          <w:trHeight w:val="300"/>
        </w:trPr>
        <w:tc>
          <w:tcPr>
            <w:tcW w:w="916" w:type="pct"/>
            <w:noWrap/>
            <w:hideMark/>
          </w:tcPr>
          <w:p w14:paraId="3B64351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LaWAC</w:t>
            </w:r>
          </w:p>
        </w:tc>
        <w:tc>
          <w:tcPr>
            <w:tcW w:w="4084" w:type="pct"/>
            <w:noWrap/>
            <w:hideMark/>
          </w:tcPr>
          <w:p w14:paraId="0E56165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unaikurnai Land and Waters Aboriginal Corporation</w:t>
            </w:r>
          </w:p>
        </w:tc>
      </w:tr>
      <w:tr w:rsidR="00051E22" w:rsidRPr="00051E22" w14:paraId="10FF3FC9" w14:textId="77777777" w:rsidTr="00051E22">
        <w:trPr>
          <w:trHeight w:val="300"/>
        </w:trPr>
        <w:tc>
          <w:tcPr>
            <w:tcW w:w="916" w:type="pct"/>
            <w:hideMark/>
          </w:tcPr>
          <w:p w14:paraId="5DE5470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MCMC</w:t>
            </w:r>
          </w:p>
        </w:tc>
        <w:tc>
          <w:tcPr>
            <w:tcW w:w="4084" w:type="pct"/>
            <w:hideMark/>
          </w:tcPr>
          <w:p w14:paraId="3FE360A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reat Morwell Coal Mining Company</w:t>
            </w:r>
          </w:p>
        </w:tc>
      </w:tr>
      <w:tr w:rsidR="00051E22" w:rsidRPr="00051E22" w14:paraId="1A9551CA" w14:textId="77777777" w:rsidTr="00051E22">
        <w:trPr>
          <w:trHeight w:val="300"/>
        </w:trPr>
        <w:tc>
          <w:tcPr>
            <w:tcW w:w="916" w:type="pct"/>
            <w:hideMark/>
          </w:tcPr>
          <w:p w14:paraId="2B3EAB1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WNM</w:t>
            </w:r>
          </w:p>
        </w:tc>
        <w:tc>
          <w:tcPr>
            <w:tcW w:w="4084" w:type="pct"/>
            <w:hideMark/>
          </w:tcPr>
          <w:p w14:paraId="1E360CC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Groundwater Numerical Model</w:t>
            </w:r>
          </w:p>
        </w:tc>
      </w:tr>
      <w:tr w:rsidR="00051E22" w:rsidRPr="00051E22" w14:paraId="3F7EEB95" w14:textId="77777777" w:rsidTr="00051E22">
        <w:trPr>
          <w:trHeight w:val="300"/>
        </w:trPr>
        <w:tc>
          <w:tcPr>
            <w:tcW w:w="916" w:type="pct"/>
            <w:noWrap/>
            <w:hideMark/>
          </w:tcPr>
          <w:p w14:paraId="6D6F72E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A</w:t>
            </w:r>
          </w:p>
        </w:tc>
        <w:tc>
          <w:tcPr>
            <w:tcW w:w="4084" w:type="pct"/>
            <w:noWrap/>
            <w:hideMark/>
          </w:tcPr>
          <w:p w14:paraId="6797A41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ydrogeological Assessment</w:t>
            </w:r>
          </w:p>
        </w:tc>
      </w:tr>
      <w:tr w:rsidR="00051E22" w:rsidRPr="00051E22" w14:paraId="49544B66" w14:textId="77777777" w:rsidTr="00051E22">
        <w:trPr>
          <w:trHeight w:val="300"/>
        </w:trPr>
        <w:tc>
          <w:tcPr>
            <w:tcW w:w="916" w:type="pct"/>
            <w:hideMark/>
          </w:tcPr>
          <w:p w14:paraId="03209C2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FC</w:t>
            </w:r>
          </w:p>
        </w:tc>
        <w:tc>
          <w:tcPr>
            <w:tcW w:w="4084" w:type="pct"/>
            <w:hideMark/>
          </w:tcPr>
          <w:p w14:paraId="15145D8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igh flow channel</w:t>
            </w:r>
          </w:p>
        </w:tc>
      </w:tr>
      <w:tr w:rsidR="00051E22" w:rsidRPr="00051E22" w14:paraId="1A1CA10B" w14:textId="77777777" w:rsidTr="00051E22">
        <w:trPr>
          <w:trHeight w:val="300"/>
        </w:trPr>
        <w:tc>
          <w:tcPr>
            <w:tcW w:w="916" w:type="pct"/>
            <w:hideMark/>
          </w:tcPr>
          <w:p w14:paraId="41DD6C9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HF</w:t>
            </w:r>
          </w:p>
        </w:tc>
        <w:tc>
          <w:tcPr>
            <w:tcW w:w="4084" w:type="pct"/>
            <w:hideMark/>
          </w:tcPr>
          <w:p w14:paraId="669C6D5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aunted Hills Formation</w:t>
            </w:r>
          </w:p>
        </w:tc>
      </w:tr>
      <w:tr w:rsidR="00051E22" w:rsidRPr="00051E22" w14:paraId="0AF921A2" w14:textId="77777777" w:rsidTr="00051E22">
        <w:trPr>
          <w:trHeight w:val="300"/>
        </w:trPr>
        <w:tc>
          <w:tcPr>
            <w:tcW w:w="916" w:type="pct"/>
            <w:noWrap/>
            <w:hideMark/>
          </w:tcPr>
          <w:p w14:paraId="575ADA1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HFA</w:t>
            </w:r>
          </w:p>
        </w:tc>
        <w:tc>
          <w:tcPr>
            <w:tcW w:w="4084" w:type="pct"/>
            <w:noWrap/>
            <w:hideMark/>
          </w:tcPr>
          <w:p w14:paraId="536CAB6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aunted Hills Formation Aquifer</w:t>
            </w:r>
          </w:p>
        </w:tc>
      </w:tr>
      <w:tr w:rsidR="00051E22" w:rsidRPr="00051E22" w14:paraId="045FEA8A" w14:textId="77777777" w:rsidTr="00051E22">
        <w:trPr>
          <w:trHeight w:val="300"/>
        </w:trPr>
        <w:tc>
          <w:tcPr>
            <w:tcW w:w="916" w:type="pct"/>
            <w:hideMark/>
          </w:tcPr>
          <w:p w14:paraId="128BFDB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MFI</w:t>
            </w:r>
          </w:p>
        </w:tc>
        <w:tc>
          <w:tcPr>
            <w:tcW w:w="4084" w:type="pct"/>
            <w:hideMark/>
          </w:tcPr>
          <w:p w14:paraId="1F90783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azelwood Mine Fire Inquiry</w:t>
            </w:r>
          </w:p>
        </w:tc>
      </w:tr>
      <w:tr w:rsidR="00051E22" w:rsidRPr="00051E22" w14:paraId="4B9DD4D1" w14:textId="77777777" w:rsidTr="00051E22">
        <w:trPr>
          <w:trHeight w:val="300"/>
        </w:trPr>
        <w:tc>
          <w:tcPr>
            <w:tcW w:w="916" w:type="pct"/>
            <w:hideMark/>
          </w:tcPr>
          <w:p w14:paraId="6EB5517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SSE</w:t>
            </w:r>
          </w:p>
        </w:tc>
        <w:tc>
          <w:tcPr>
            <w:tcW w:w="4084" w:type="pct"/>
            <w:hideMark/>
          </w:tcPr>
          <w:p w14:paraId="3D0388A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Health, Safety, Security and Environment </w:t>
            </w:r>
          </w:p>
        </w:tc>
      </w:tr>
      <w:tr w:rsidR="00051E22" w:rsidRPr="00051E22" w14:paraId="6FCC7D11" w14:textId="77777777" w:rsidTr="00051E22">
        <w:trPr>
          <w:trHeight w:val="300"/>
        </w:trPr>
        <w:tc>
          <w:tcPr>
            <w:tcW w:w="916" w:type="pct"/>
            <w:hideMark/>
          </w:tcPr>
          <w:p w14:paraId="00FA3C9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HSU</w:t>
            </w:r>
          </w:p>
        </w:tc>
        <w:tc>
          <w:tcPr>
            <w:tcW w:w="4084" w:type="pct"/>
            <w:noWrap/>
            <w:hideMark/>
          </w:tcPr>
          <w:p w14:paraId="1AF2CDC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Hydrostratigraphic Units </w:t>
            </w:r>
          </w:p>
        </w:tc>
      </w:tr>
      <w:tr w:rsidR="00051E22" w:rsidRPr="00051E22" w14:paraId="36D19C7C" w14:textId="77777777" w:rsidTr="00051E22">
        <w:trPr>
          <w:trHeight w:val="300"/>
        </w:trPr>
        <w:tc>
          <w:tcPr>
            <w:tcW w:w="916" w:type="pct"/>
            <w:hideMark/>
          </w:tcPr>
          <w:p w14:paraId="12E6E89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ICMM</w:t>
            </w:r>
          </w:p>
        </w:tc>
        <w:tc>
          <w:tcPr>
            <w:tcW w:w="4084" w:type="pct"/>
            <w:hideMark/>
          </w:tcPr>
          <w:p w14:paraId="3F76421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International Council on Mining and Metals</w:t>
            </w:r>
          </w:p>
        </w:tc>
      </w:tr>
      <w:tr w:rsidR="00051E22" w:rsidRPr="00051E22" w14:paraId="34240F50" w14:textId="77777777" w:rsidTr="00051E22">
        <w:trPr>
          <w:trHeight w:val="300"/>
        </w:trPr>
        <w:tc>
          <w:tcPr>
            <w:tcW w:w="916" w:type="pct"/>
            <w:noWrap/>
            <w:hideMark/>
          </w:tcPr>
          <w:p w14:paraId="226D02C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IESC</w:t>
            </w:r>
          </w:p>
        </w:tc>
        <w:tc>
          <w:tcPr>
            <w:tcW w:w="4084" w:type="pct"/>
            <w:hideMark/>
          </w:tcPr>
          <w:p w14:paraId="4B0FB1C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Independent Expert Scientific Committee on Unconventional Gas Development and Large Coal Mining Development </w:t>
            </w:r>
          </w:p>
        </w:tc>
      </w:tr>
      <w:tr w:rsidR="00051E22" w:rsidRPr="00051E22" w14:paraId="34C66549" w14:textId="77777777" w:rsidTr="00051E22">
        <w:trPr>
          <w:trHeight w:val="300"/>
        </w:trPr>
        <w:tc>
          <w:tcPr>
            <w:tcW w:w="916" w:type="pct"/>
            <w:hideMark/>
          </w:tcPr>
          <w:p w14:paraId="666C38B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CC</w:t>
            </w:r>
          </w:p>
        </w:tc>
        <w:tc>
          <w:tcPr>
            <w:tcW w:w="4084" w:type="pct"/>
            <w:hideMark/>
          </w:tcPr>
          <w:p w14:paraId="60C9B23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Latrobe City Council </w:t>
            </w:r>
          </w:p>
        </w:tc>
      </w:tr>
      <w:tr w:rsidR="00051E22" w:rsidRPr="00051E22" w14:paraId="546A2A49" w14:textId="77777777" w:rsidTr="00051E22">
        <w:trPr>
          <w:trHeight w:val="300"/>
        </w:trPr>
        <w:tc>
          <w:tcPr>
            <w:tcW w:w="916" w:type="pct"/>
            <w:hideMark/>
          </w:tcPr>
          <w:p w14:paraId="3A2866A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FC</w:t>
            </w:r>
          </w:p>
        </w:tc>
        <w:tc>
          <w:tcPr>
            <w:tcW w:w="4084" w:type="pct"/>
            <w:hideMark/>
          </w:tcPr>
          <w:p w14:paraId="3AF7EDC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ow flow channel</w:t>
            </w:r>
          </w:p>
        </w:tc>
      </w:tr>
      <w:tr w:rsidR="00051E22" w:rsidRPr="00051E22" w14:paraId="15B59700" w14:textId="77777777" w:rsidTr="00051E22">
        <w:trPr>
          <w:trHeight w:val="300"/>
        </w:trPr>
        <w:tc>
          <w:tcPr>
            <w:tcW w:w="916" w:type="pct"/>
            <w:noWrap/>
            <w:hideMark/>
          </w:tcPr>
          <w:p w14:paraId="07E50C7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oA</w:t>
            </w:r>
          </w:p>
        </w:tc>
        <w:tc>
          <w:tcPr>
            <w:tcW w:w="4084" w:type="pct"/>
            <w:noWrap/>
            <w:hideMark/>
          </w:tcPr>
          <w:p w14:paraId="791AD6F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ife of Asset</w:t>
            </w:r>
          </w:p>
        </w:tc>
      </w:tr>
      <w:tr w:rsidR="00051E22" w:rsidRPr="00051E22" w14:paraId="48F70D04" w14:textId="77777777" w:rsidTr="00051E22">
        <w:trPr>
          <w:trHeight w:val="300"/>
        </w:trPr>
        <w:tc>
          <w:tcPr>
            <w:tcW w:w="916" w:type="pct"/>
            <w:hideMark/>
          </w:tcPr>
          <w:p w14:paraId="726EA9B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oM</w:t>
            </w:r>
          </w:p>
        </w:tc>
        <w:tc>
          <w:tcPr>
            <w:tcW w:w="4084" w:type="pct"/>
            <w:noWrap/>
            <w:hideMark/>
          </w:tcPr>
          <w:p w14:paraId="1A7300E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ife of Mine</w:t>
            </w:r>
          </w:p>
        </w:tc>
      </w:tr>
      <w:tr w:rsidR="00051E22" w:rsidRPr="00051E22" w14:paraId="4743364D" w14:textId="77777777" w:rsidTr="00051E22">
        <w:trPr>
          <w:trHeight w:val="300"/>
        </w:trPr>
        <w:tc>
          <w:tcPr>
            <w:tcW w:w="916" w:type="pct"/>
            <w:hideMark/>
          </w:tcPr>
          <w:p w14:paraId="48BB1D8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VCBD</w:t>
            </w:r>
          </w:p>
        </w:tc>
        <w:tc>
          <w:tcPr>
            <w:tcW w:w="4084" w:type="pct"/>
            <w:hideMark/>
          </w:tcPr>
          <w:p w14:paraId="4D68C46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atrobe Valley Coal Bore Database</w:t>
            </w:r>
          </w:p>
        </w:tc>
      </w:tr>
      <w:tr w:rsidR="00051E22" w:rsidRPr="00051E22" w14:paraId="16738E06" w14:textId="77777777" w:rsidTr="00051E22">
        <w:trPr>
          <w:trHeight w:val="300"/>
        </w:trPr>
        <w:tc>
          <w:tcPr>
            <w:tcW w:w="916" w:type="pct"/>
            <w:hideMark/>
          </w:tcPr>
          <w:p w14:paraId="7886F91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VRGM</w:t>
            </w:r>
          </w:p>
        </w:tc>
        <w:tc>
          <w:tcPr>
            <w:tcW w:w="4084" w:type="pct"/>
            <w:noWrap/>
            <w:hideMark/>
          </w:tcPr>
          <w:p w14:paraId="6D0FE93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atrobe Valley Regional Groundwater Model</w:t>
            </w:r>
          </w:p>
        </w:tc>
      </w:tr>
      <w:tr w:rsidR="00051E22" w:rsidRPr="00051E22" w14:paraId="49961BB7" w14:textId="77777777" w:rsidTr="00051E22">
        <w:trPr>
          <w:trHeight w:val="300"/>
        </w:trPr>
        <w:tc>
          <w:tcPr>
            <w:tcW w:w="916" w:type="pct"/>
            <w:hideMark/>
          </w:tcPr>
          <w:p w14:paraId="6A1C2CF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VRRS</w:t>
            </w:r>
          </w:p>
        </w:tc>
        <w:tc>
          <w:tcPr>
            <w:tcW w:w="4084" w:type="pct"/>
            <w:noWrap/>
            <w:hideMark/>
          </w:tcPr>
          <w:p w14:paraId="55F5965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Latrobe Valley Regional Rehabilitation Strategy</w:t>
            </w:r>
          </w:p>
        </w:tc>
      </w:tr>
      <w:tr w:rsidR="00051E22" w:rsidRPr="00051E22" w14:paraId="2A420AE8" w14:textId="77777777" w:rsidTr="00051E22">
        <w:trPr>
          <w:trHeight w:val="300"/>
        </w:trPr>
        <w:tc>
          <w:tcPr>
            <w:tcW w:w="916" w:type="pct"/>
            <w:hideMark/>
          </w:tcPr>
          <w:p w14:paraId="1EB2229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act</w:t>
            </w:r>
          </w:p>
        </w:tc>
        <w:tc>
          <w:tcPr>
            <w:tcW w:w="4084" w:type="pct"/>
            <w:hideMark/>
          </w:tcPr>
          <w:p w14:paraId="32E5859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orton's Actual Evapotranspiration</w:t>
            </w:r>
          </w:p>
        </w:tc>
      </w:tr>
      <w:tr w:rsidR="00051E22" w:rsidRPr="00051E22" w14:paraId="6E522C5B" w14:textId="77777777" w:rsidTr="00051E22">
        <w:trPr>
          <w:trHeight w:val="300"/>
        </w:trPr>
        <w:tc>
          <w:tcPr>
            <w:tcW w:w="916" w:type="pct"/>
            <w:hideMark/>
          </w:tcPr>
          <w:p w14:paraId="42A92A1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FAS</w:t>
            </w:r>
          </w:p>
        </w:tc>
        <w:tc>
          <w:tcPr>
            <w:tcW w:w="4084" w:type="pct"/>
            <w:hideMark/>
          </w:tcPr>
          <w:p w14:paraId="6EC09CF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orwell formation aquifer system</w:t>
            </w:r>
          </w:p>
        </w:tc>
      </w:tr>
      <w:tr w:rsidR="00051E22" w:rsidRPr="00051E22" w14:paraId="1C0D88F9" w14:textId="77777777" w:rsidTr="00051E22">
        <w:trPr>
          <w:trHeight w:val="300"/>
        </w:trPr>
        <w:tc>
          <w:tcPr>
            <w:tcW w:w="916" w:type="pct"/>
            <w:noWrap/>
            <w:hideMark/>
          </w:tcPr>
          <w:p w14:paraId="617C98A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LRA</w:t>
            </w:r>
          </w:p>
        </w:tc>
        <w:tc>
          <w:tcPr>
            <w:tcW w:w="4084" w:type="pct"/>
            <w:noWrap/>
            <w:hideMark/>
          </w:tcPr>
          <w:p w14:paraId="03F9AA7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ine Land Rehabilitation Authority</w:t>
            </w:r>
          </w:p>
        </w:tc>
      </w:tr>
      <w:tr w:rsidR="009C1ED6" w:rsidRPr="00051E22" w14:paraId="2EED835E" w14:textId="77777777" w:rsidTr="00051E22">
        <w:trPr>
          <w:trHeight w:val="300"/>
        </w:trPr>
        <w:tc>
          <w:tcPr>
            <w:tcW w:w="916" w:type="pct"/>
            <w:noWrap/>
          </w:tcPr>
          <w:p w14:paraId="51D49BDE" w14:textId="0E7E9AC4" w:rsidR="009C1ED6" w:rsidRPr="00051E22" w:rsidRDefault="009C1ED6" w:rsidP="00051E22">
            <w:pPr>
              <w:spacing w:after="0" w:line="240" w:lineRule="auto"/>
              <w:rPr>
                <w:rFonts w:cs="Calibri"/>
                <w:color w:val="000000"/>
                <w:sz w:val="16"/>
                <w:szCs w:val="16"/>
                <w:lang w:eastAsia="en-AU"/>
              </w:rPr>
            </w:pPr>
            <w:r>
              <w:rPr>
                <w:rFonts w:cs="Calibri"/>
                <w:color w:val="000000"/>
                <w:sz w:val="16"/>
                <w:szCs w:val="16"/>
                <w:lang w:eastAsia="en-AU"/>
              </w:rPr>
              <w:t>MNES</w:t>
            </w:r>
          </w:p>
        </w:tc>
        <w:tc>
          <w:tcPr>
            <w:tcW w:w="4084" w:type="pct"/>
            <w:noWrap/>
          </w:tcPr>
          <w:p w14:paraId="646C6F0F" w14:textId="2B837603" w:rsidR="009C1ED6" w:rsidRPr="00051E22" w:rsidRDefault="009C1ED6" w:rsidP="00051E22">
            <w:pPr>
              <w:spacing w:after="0" w:line="240" w:lineRule="auto"/>
              <w:rPr>
                <w:rFonts w:cs="Calibri"/>
                <w:color w:val="000000"/>
                <w:sz w:val="16"/>
                <w:szCs w:val="16"/>
                <w:lang w:eastAsia="en-AU"/>
              </w:rPr>
            </w:pPr>
            <w:r>
              <w:rPr>
                <w:rFonts w:cs="Calibri"/>
                <w:color w:val="000000"/>
                <w:sz w:val="16"/>
                <w:szCs w:val="16"/>
                <w:lang w:eastAsia="en-AU"/>
              </w:rPr>
              <w:t>Matters of National Environmental Significance</w:t>
            </w:r>
          </w:p>
        </w:tc>
      </w:tr>
      <w:tr w:rsidR="00051E22" w:rsidRPr="00051E22" w14:paraId="08B471A3" w14:textId="77777777" w:rsidTr="00051E22">
        <w:trPr>
          <w:trHeight w:val="300"/>
        </w:trPr>
        <w:tc>
          <w:tcPr>
            <w:tcW w:w="916" w:type="pct"/>
            <w:noWrap/>
            <w:hideMark/>
          </w:tcPr>
          <w:p w14:paraId="4E4C87F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OD</w:t>
            </w:r>
          </w:p>
        </w:tc>
        <w:tc>
          <w:tcPr>
            <w:tcW w:w="4084" w:type="pct"/>
            <w:noWrap/>
            <w:hideMark/>
          </w:tcPr>
          <w:p w14:paraId="6908912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idfield Overburden Dump</w:t>
            </w:r>
          </w:p>
        </w:tc>
      </w:tr>
      <w:tr w:rsidR="00051E22" w:rsidRPr="00051E22" w14:paraId="4A372446" w14:textId="77777777" w:rsidTr="00051E22">
        <w:trPr>
          <w:trHeight w:val="300"/>
        </w:trPr>
        <w:tc>
          <w:tcPr>
            <w:tcW w:w="916" w:type="pct"/>
            <w:noWrap/>
            <w:hideMark/>
          </w:tcPr>
          <w:p w14:paraId="0D783B1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RD</w:t>
            </w:r>
          </w:p>
        </w:tc>
        <w:tc>
          <w:tcPr>
            <w:tcW w:w="4084" w:type="pct"/>
            <w:noWrap/>
            <w:hideMark/>
          </w:tcPr>
          <w:p w14:paraId="588039D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orwell River Diversion</w:t>
            </w:r>
          </w:p>
        </w:tc>
      </w:tr>
      <w:tr w:rsidR="00051E22" w:rsidRPr="00051E22" w14:paraId="35FB061F" w14:textId="77777777" w:rsidTr="00051E22">
        <w:trPr>
          <w:trHeight w:val="300"/>
        </w:trPr>
        <w:tc>
          <w:tcPr>
            <w:tcW w:w="916" w:type="pct"/>
            <w:hideMark/>
          </w:tcPr>
          <w:p w14:paraId="40777C5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RSDA</w:t>
            </w:r>
          </w:p>
        </w:tc>
        <w:tc>
          <w:tcPr>
            <w:tcW w:w="4084" w:type="pct"/>
            <w:hideMark/>
          </w:tcPr>
          <w:p w14:paraId="42EA6A4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ineral Resources (Sustainable Development) Act 1990 (Vic)</w:t>
            </w:r>
          </w:p>
        </w:tc>
      </w:tr>
      <w:tr w:rsidR="00051E22" w:rsidRPr="00051E22" w14:paraId="27AA86A1" w14:textId="77777777" w:rsidTr="00051E22">
        <w:trPr>
          <w:trHeight w:val="300"/>
        </w:trPr>
        <w:tc>
          <w:tcPr>
            <w:tcW w:w="916" w:type="pct"/>
            <w:hideMark/>
          </w:tcPr>
          <w:p w14:paraId="7A26AA2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RSDMIR</w:t>
            </w:r>
          </w:p>
        </w:tc>
        <w:tc>
          <w:tcPr>
            <w:tcW w:w="4084" w:type="pct"/>
            <w:hideMark/>
          </w:tcPr>
          <w:p w14:paraId="385B752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ineral Resources (Sustainable Development) (Mineral Industries) Regulations 2019 (Vic)</w:t>
            </w:r>
          </w:p>
        </w:tc>
      </w:tr>
      <w:tr w:rsidR="00051E22" w:rsidRPr="00051E22" w14:paraId="17AD6CEE" w14:textId="77777777" w:rsidTr="00051E22">
        <w:trPr>
          <w:trHeight w:val="300"/>
        </w:trPr>
        <w:tc>
          <w:tcPr>
            <w:tcW w:w="916" w:type="pct"/>
            <w:hideMark/>
          </w:tcPr>
          <w:p w14:paraId="53FB951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VF</w:t>
            </w:r>
          </w:p>
        </w:tc>
        <w:tc>
          <w:tcPr>
            <w:tcW w:w="4084" w:type="pct"/>
            <w:hideMark/>
          </w:tcPr>
          <w:p w14:paraId="7592B16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Maryvale Field  </w:t>
            </w:r>
          </w:p>
        </w:tc>
      </w:tr>
      <w:tr w:rsidR="00051E22" w:rsidRPr="00051E22" w14:paraId="7B634FF6" w14:textId="77777777" w:rsidTr="00051E22">
        <w:trPr>
          <w:trHeight w:val="300"/>
        </w:trPr>
        <w:tc>
          <w:tcPr>
            <w:tcW w:w="916" w:type="pct"/>
            <w:hideMark/>
          </w:tcPr>
          <w:p w14:paraId="7338A12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WDD</w:t>
            </w:r>
          </w:p>
        </w:tc>
        <w:tc>
          <w:tcPr>
            <w:tcW w:w="4084" w:type="pct"/>
            <w:hideMark/>
          </w:tcPr>
          <w:p w14:paraId="5E8A517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Morwell West Drain Diversion</w:t>
            </w:r>
          </w:p>
        </w:tc>
      </w:tr>
      <w:tr w:rsidR="00051E22" w:rsidRPr="00051E22" w14:paraId="57E62F5B" w14:textId="77777777" w:rsidTr="00051E22">
        <w:trPr>
          <w:trHeight w:val="300"/>
        </w:trPr>
        <w:tc>
          <w:tcPr>
            <w:tcW w:w="916" w:type="pct"/>
            <w:hideMark/>
          </w:tcPr>
          <w:p w14:paraId="2BFF907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NATA</w:t>
            </w:r>
          </w:p>
        </w:tc>
        <w:tc>
          <w:tcPr>
            <w:tcW w:w="4084" w:type="pct"/>
            <w:hideMark/>
          </w:tcPr>
          <w:p w14:paraId="065722F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National Association of Testing Authorities</w:t>
            </w:r>
          </w:p>
        </w:tc>
      </w:tr>
      <w:tr w:rsidR="00051E22" w:rsidRPr="00051E22" w14:paraId="61377000" w14:textId="77777777" w:rsidTr="00051E22">
        <w:trPr>
          <w:trHeight w:val="300"/>
        </w:trPr>
        <w:tc>
          <w:tcPr>
            <w:tcW w:w="916" w:type="pct"/>
            <w:noWrap/>
            <w:hideMark/>
          </w:tcPr>
          <w:p w14:paraId="34B3A20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NPV</w:t>
            </w:r>
          </w:p>
        </w:tc>
        <w:tc>
          <w:tcPr>
            <w:tcW w:w="4084" w:type="pct"/>
            <w:noWrap/>
            <w:hideMark/>
          </w:tcPr>
          <w:p w14:paraId="6A5BDCE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Net Present Value</w:t>
            </w:r>
          </w:p>
        </w:tc>
      </w:tr>
      <w:tr w:rsidR="00051E22" w:rsidRPr="00051E22" w14:paraId="2A44544B" w14:textId="77777777" w:rsidTr="00051E22">
        <w:trPr>
          <w:trHeight w:val="300"/>
        </w:trPr>
        <w:tc>
          <w:tcPr>
            <w:tcW w:w="916" w:type="pct"/>
            <w:hideMark/>
          </w:tcPr>
          <w:p w14:paraId="26D08C2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ET</w:t>
            </w:r>
          </w:p>
        </w:tc>
        <w:tc>
          <w:tcPr>
            <w:tcW w:w="4084" w:type="pct"/>
            <w:hideMark/>
          </w:tcPr>
          <w:p w14:paraId="299DEAC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otential evapotranspiration</w:t>
            </w:r>
          </w:p>
        </w:tc>
      </w:tr>
      <w:tr w:rsidR="00051E22" w:rsidRPr="00051E22" w14:paraId="7D298F25" w14:textId="77777777" w:rsidTr="00051E22">
        <w:trPr>
          <w:trHeight w:val="300"/>
        </w:trPr>
        <w:tc>
          <w:tcPr>
            <w:tcW w:w="916" w:type="pct"/>
            <w:noWrap/>
            <w:hideMark/>
          </w:tcPr>
          <w:p w14:paraId="1A629B1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GA</w:t>
            </w:r>
          </w:p>
        </w:tc>
        <w:tc>
          <w:tcPr>
            <w:tcW w:w="4084" w:type="pct"/>
            <w:noWrap/>
            <w:hideMark/>
          </w:tcPr>
          <w:p w14:paraId="53E46CA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eak ground acceleration</w:t>
            </w:r>
          </w:p>
        </w:tc>
      </w:tr>
      <w:tr w:rsidR="00051E22" w:rsidRPr="00051E22" w14:paraId="337DB05F" w14:textId="77777777" w:rsidTr="00051E22">
        <w:trPr>
          <w:trHeight w:val="300"/>
        </w:trPr>
        <w:tc>
          <w:tcPr>
            <w:tcW w:w="916" w:type="pct"/>
            <w:hideMark/>
          </w:tcPr>
          <w:p w14:paraId="3E65730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lastRenderedPageBreak/>
              <w:t>PMLU</w:t>
            </w:r>
          </w:p>
        </w:tc>
        <w:tc>
          <w:tcPr>
            <w:tcW w:w="4084" w:type="pct"/>
            <w:hideMark/>
          </w:tcPr>
          <w:p w14:paraId="54FAC5A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ost mining land use</w:t>
            </w:r>
          </w:p>
        </w:tc>
      </w:tr>
      <w:tr w:rsidR="00051E22" w:rsidRPr="00051E22" w14:paraId="4D8EDD42" w14:textId="77777777" w:rsidTr="00051E22">
        <w:trPr>
          <w:trHeight w:val="300"/>
        </w:trPr>
        <w:tc>
          <w:tcPr>
            <w:tcW w:w="916" w:type="pct"/>
            <w:noWrap/>
            <w:hideMark/>
          </w:tcPr>
          <w:p w14:paraId="77E40D6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oF</w:t>
            </w:r>
          </w:p>
        </w:tc>
        <w:tc>
          <w:tcPr>
            <w:tcW w:w="4084" w:type="pct"/>
            <w:noWrap/>
            <w:hideMark/>
          </w:tcPr>
          <w:p w14:paraId="02E2B03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Probability of Failure </w:t>
            </w:r>
          </w:p>
        </w:tc>
      </w:tr>
      <w:tr w:rsidR="00051E22" w:rsidRPr="00051E22" w14:paraId="144AF7D5" w14:textId="77777777" w:rsidTr="00051E22">
        <w:trPr>
          <w:trHeight w:val="300"/>
        </w:trPr>
        <w:tc>
          <w:tcPr>
            <w:tcW w:w="916" w:type="pct"/>
            <w:hideMark/>
          </w:tcPr>
          <w:p w14:paraId="7CCB1E6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RMS</w:t>
            </w:r>
          </w:p>
        </w:tc>
        <w:tc>
          <w:tcPr>
            <w:tcW w:w="4084" w:type="pct"/>
            <w:hideMark/>
          </w:tcPr>
          <w:p w14:paraId="175ADFD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Precipitation Runoff Modelling System </w:t>
            </w:r>
          </w:p>
        </w:tc>
      </w:tr>
      <w:tr w:rsidR="00051E22" w:rsidRPr="00051E22" w14:paraId="3A175A4E" w14:textId="77777777" w:rsidTr="00051E22">
        <w:trPr>
          <w:trHeight w:val="300"/>
        </w:trPr>
        <w:tc>
          <w:tcPr>
            <w:tcW w:w="916" w:type="pct"/>
            <w:noWrap/>
            <w:hideMark/>
          </w:tcPr>
          <w:p w14:paraId="1B1251F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PSHA</w:t>
            </w:r>
          </w:p>
        </w:tc>
        <w:tc>
          <w:tcPr>
            <w:tcW w:w="4084" w:type="pct"/>
            <w:noWrap/>
            <w:hideMark/>
          </w:tcPr>
          <w:p w14:paraId="28E025D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Probabilistic seismic hazard assessment </w:t>
            </w:r>
          </w:p>
        </w:tc>
      </w:tr>
      <w:tr w:rsidR="00051E22" w:rsidRPr="00051E22" w14:paraId="633E8793" w14:textId="77777777" w:rsidTr="00051E22">
        <w:trPr>
          <w:trHeight w:val="300"/>
        </w:trPr>
        <w:tc>
          <w:tcPr>
            <w:tcW w:w="916" w:type="pct"/>
            <w:noWrap/>
            <w:hideMark/>
          </w:tcPr>
          <w:p w14:paraId="2CF02F9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QA/QC</w:t>
            </w:r>
          </w:p>
        </w:tc>
        <w:tc>
          <w:tcPr>
            <w:tcW w:w="4084" w:type="pct"/>
            <w:noWrap/>
            <w:hideMark/>
          </w:tcPr>
          <w:p w14:paraId="155E71C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Quality assurance / Quality Control</w:t>
            </w:r>
          </w:p>
        </w:tc>
      </w:tr>
      <w:tr w:rsidR="00051E22" w:rsidRPr="00051E22" w14:paraId="346ECE75" w14:textId="77777777" w:rsidTr="00051E22">
        <w:trPr>
          <w:trHeight w:val="300"/>
        </w:trPr>
        <w:tc>
          <w:tcPr>
            <w:tcW w:w="916" w:type="pct"/>
            <w:noWrap/>
            <w:hideMark/>
          </w:tcPr>
          <w:p w14:paraId="70E3EE6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AMP</w:t>
            </w:r>
          </w:p>
        </w:tc>
        <w:tc>
          <w:tcPr>
            <w:tcW w:w="4084" w:type="pct"/>
            <w:noWrap/>
            <w:hideMark/>
          </w:tcPr>
          <w:p w14:paraId="733E347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isk Assessment and Management Plan</w:t>
            </w:r>
          </w:p>
        </w:tc>
      </w:tr>
      <w:tr w:rsidR="00051E22" w:rsidRPr="00051E22" w14:paraId="372780C9" w14:textId="77777777" w:rsidTr="00051E22">
        <w:trPr>
          <w:trHeight w:val="300"/>
        </w:trPr>
        <w:tc>
          <w:tcPr>
            <w:tcW w:w="916" w:type="pct"/>
            <w:hideMark/>
          </w:tcPr>
          <w:p w14:paraId="19F33EA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CP</w:t>
            </w:r>
          </w:p>
        </w:tc>
        <w:tc>
          <w:tcPr>
            <w:tcW w:w="4084" w:type="pct"/>
            <w:hideMark/>
          </w:tcPr>
          <w:p w14:paraId="23B6CEC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Rehabilitation and Closure Plan </w:t>
            </w:r>
          </w:p>
        </w:tc>
      </w:tr>
      <w:tr w:rsidR="00051E22" w:rsidRPr="00051E22" w14:paraId="6645B29D" w14:textId="77777777" w:rsidTr="00051E22">
        <w:trPr>
          <w:trHeight w:val="300"/>
        </w:trPr>
        <w:tc>
          <w:tcPr>
            <w:tcW w:w="916" w:type="pct"/>
            <w:hideMark/>
          </w:tcPr>
          <w:p w14:paraId="0184665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CP</w:t>
            </w:r>
          </w:p>
        </w:tc>
        <w:tc>
          <w:tcPr>
            <w:tcW w:w="4084" w:type="pct"/>
            <w:noWrap/>
            <w:hideMark/>
          </w:tcPr>
          <w:p w14:paraId="4F57618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Representative Concentration Pathway </w:t>
            </w:r>
          </w:p>
        </w:tc>
      </w:tr>
      <w:tr w:rsidR="00051E22" w:rsidRPr="00051E22" w14:paraId="1CB4240F" w14:textId="77777777" w:rsidTr="00051E22">
        <w:trPr>
          <w:trHeight w:val="300"/>
        </w:trPr>
        <w:tc>
          <w:tcPr>
            <w:tcW w:w="916" w:type="pct"/>
            <w:hideMark/>
          </w:tcPr>
          <w:p w14:paraId="1AE2214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L</w:t>
            </w:r>
          </w:p>
        </w:tc>
        <w:tc>
          <w:tcPr>
            <w:tcW w:w="4084" w:type="pct"/>
            <w:hideMark/>
          </w:tcPr>
          <w:p w14:paraId="70237E6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educed Level (equivalent to mAHD for Yallourn site)</w:t>
            </w:r>
          </w:p>
        </w:tc>
      </w:tr>
      <w:tr w:rsidR="00051E22" w:rsidRPr="00051E22" w14:paraId="144CAB69" w14:textId="77777777" w:rsidTr="00051E22">
        <w:trPr>
          <w:trHeight w:val="300"/>
        </w:trPr>
        <w:tc>
          <w:tcPr>
            <w:tcW w:w="916" w:type="pct"/>
            <w:hideMark/>
          </w:tcPr>
          <w:p w14:paraId="45D81E9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MP</w:t>
            </w:r>
          </w:p>
        </w:tc>
        <w:tc>
          <w:tcPr>
            <w:tcW w:w="4084" w:type="pct"/>
            <w:hideMark/>
          </w:tcPr>
          <w:p w14:paraId="0F1ADAE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Rehabilitation Master Plan </w:t>
            </w:r>
          </w:p>
        </w:tc>
      </w:tr>
      <w:tr w:rsidR="00051E22" w:rsidRPr="00051E22" w14:paraId="6BC100D9" w14:textId="77777777" w:rsidTr="00051E22">
        <w:trPr>
          <w:trHeight w:val="300"/>
        </w:trPr>
        <w:tc>
          <w:tcPr>
            <w:tcW w:w="916" w:type="pct"/>
            <w:hideMark/>
          </w:tcPr>
          <w:p w14:paraId="5C58864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ORB</w:t>
            </w:r>
          </w:p>
        </w:tc>
        <w:tc>
          <w:tcPr>
            <w:tcW w:w="4084" w:type="pct"/>
            <w:noWrap/>
            <w:hideMark/>
          </w:tcPr>
          <w:p w14:paraId="4B2529C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Runoff Routing Model </w:t>
            </w:r>
          </w:p>
        </w:tc>
      </w:tr>
      <w:tr w:rsidR="00051E22" w:rsidRPr="00051E22" w14:paraId="4ED29F76" w14:textId="77777777" w:rsidTr="00051E22">
        <w:trPr>
          <w:trHeight w:val="300"/>
        </w:trPr>
        <w:tc>
          <w:tcPr>
            <w:tcW w:w="916" w:type="pct"/>
            <w:hideMark/>
          </w:tcPr>
          <w:p w14:paraId="664A7632"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TL</w:t>
            </w:r>
          </w:p>
        </w:tc>
        <w:tc>
          <w:tcPr>
            <w:tcW w:w="4084" w:type="pct"/>
            <w:hideMark/>
          </w:tcPr>
          <w:p w14:paraId="51A5559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oche Thiess Linfox</w:t>
            </w:r>
          </w:p>
        </w:tc>
      </w:tr>
      <w:tr w:rsidR="00051E22" w:rsidRPr="00051E22" w14:paraId="06B2D23C" w14:textId="77777777" w:rsidTr="00051E22">
        <w:trPr>
          <w:trHeight w:val="300"/>
        </w:trPr>
        <w:tc>
          <w:tcPr>
            <w:tcW w:w="916" w:type="pct"/>
            <w:noWrap/>
            <w:hideMark/>
          </w:tcPr>
          <w:p w14:paraId="013C3E86"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USLE</w:t>
            </w:r>
          </w:p>
        </w:tc>
        <w:tc>
          <w:tcPr>
            <w:tcW w:w="4084" w:type="pct"/>
            <w:noWrap/>
            <w:hideMark/>
          </w:tcPr>
          <w:p w14:paraId="7F37472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evised Universal Soil Loss Equation</w:t>
            </w:r>
          </w:p>
        </w:tc>
      </w:tr>
      <w:tr w:rsidR="00051E22" w:rsidRPr="00051E22" w14:paraId="32211517" w14:textId="77777777" w:rsidTr="00051E22">
        <w:trPr>
          <w:trHeight w:val="300"/>
        </w:trPr>
        <w:tc>
          <w:tcPr>
            <w:tcW w:w="916" w:type="pct"/>
            <w:hideMark/>
          </w:tcPr>
          <w:p w14:paraId="1538061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RVAC</w:t>
            </w:r>
          </w:p>
        </w:tc>
        <w:tc>
          <w:tcPr>
            <w:tcW w:w="4084" w:type="pct"/>
            <w:noWrap/>
            <w:hideMark/>
          </w:tcPr>
          <w:p w14:paraId="214D6B7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Resources Victoria Approvals Coordination </w:t>
            </w:r>
          </w:p>
        </w:tc>
      </w:tr>
      <w:tr w:rsidR="00051E22" w:rsidRPr="00051E22" w14:paraId="67D09F56" w14:textId="77777777" w:rsidTr="00051E22">
        <w:trPr>
          <w:trHeight w:val="300"/>
        </w:trPr>
        <w:tc>
          <w:tcPr>
            <w:tcW w:w="916" w:type="pct"/>
            <w:hideMark/>
          </w:tcPr>
          <w:p w14:paraId="3A32F12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AS</w:t>
            </w:r>
          </w:p>
        </w:tc>
        <w:tc>
          <w:tcPr>
            <w:tcW w:w="4084" w:type="pct"/>
            <w:hideMark/>
          </w:tcPr>
          <w:p w14:paraId="4F5AC1F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hallow aquifer system</w:t>
            </w:r>
          </w:p>
        </w:tc>
      </w:tr>
      <w:tr w:rsidR="00051E22" w:rsidRPr="00051E22" w14:paraId="0BDA1E57" w14:textId="77777777" w:rsidTr="00051E22">
        <w:trPr>
          <w:trHeight w:val="300"/>
        </w:trPr>
        <w:tc>
          <w:tcPr>
            <w:tcW w:w="916" w:type="pct"/>
            <w:hideMark/>
          </w:tcPr>
          <w:p w14:paraId="497D885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ECV</w:t>
            </w:r>
          </w:p>
        </w:tc>
        <w:tc>
          <w:tcPr>
            <w:tcW w:w="4084" w:type="pct"/>
            <w:hideMark/>
          </w:tcPr>
          <w:p w14:paraId="6FE3A91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State Electricity Commission of Victoria  </w:t>
            </w:r>
          </w:p>
        </w:tc>
      </w:tr>
      <w:tr w:rsidR="00051E22" w:rsidRPr="00051E22" w14:paraId="7E181E0B" w14:textId="77777777" w:rsidTr="00051E22">
        <w:trPr>
          <w:trHeight w:val="300"/>
        </w:trPr>
        <w:tc>
          <w:tcPr>
            <w:tcW w:w="916" w:type="pct"/>
            <w:hideMark/>
          </w:tcPr>
          <w:p w14:paraId="49CA9A6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ILO</w:t>
            </w:r>
          </w:p>
        </w:tc>
        <w:tc>
          <w:tcPr>
            <w:tcW w:w="4084" w:type="pct"/>
            <w:noWrap/>
            <w:hideMark/>
          </w:tcPr>
          <w:p w14:paraId="7C91BD4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cientific Information for Landowners</w:t>
            </w:r>
          </w:p>
        </w:tc>
      </w:tr>
      <w:tr w:rsidR="00051E22" w:rsidRPr="00051E22" w14:paraId="4AF15423" w14:textId="77777777" w:rsidTr="00051E22">
        <w:trPr>
          <w:trHeight w:val="300"/>
        </w:trPr>
        <w:tc>
          <w:tcPr>
            <w:tcW w:w="916" w:type="pct"/>
            <w:hideMark/>
          </w:tcPr>
          <w:p w14:paraId="7E457B9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MF</w:t>
            </w:r>
          </w:p>
        </w:tc>
        <w:tc>
          <w:tcPr>
            <w:tcW w:w="4084" w:type="pct"/>
            <w:hideMark/>
          </w:tcPr>
          <w:p w14:paraId="4AA22EF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ynthetic Mineral Fibre</w:t>
            </w:r>
          </w:p>
        </w:tc>
      </w:tr>
      <w:tr w:rsidR="00051E22" w:rsidRPr="00051E22" w14:paraId="559D568F" w14:textId="77777777" w:rsidTr="00051E22">
        <w:trPr>
          <w:trHeight w:val="300"/>
        </w:trPr>
        <w:tc>
          <w:tcPr>
            <w:tcW w:w="916" w:type="pct"/>
            <w:hideMark/>
          </w:tcPr>
          <w:p w14:paraId="27358D5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QL</w:t>
            </w:r>
          </w:p>
        </w:tc>
        <w:tc>
          <w:tcPr>
            <w:tcW w:w="4084" w:type="pct"/>
            <w:hideMark/>
          </w:tcPr>
          <w:p w14:paraId="4C7C3F83"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tructured Query Language</w:t>
            </w:r>
          </w:p>
        </w:tc>
      </w:tr>
      <w:tr w:rsidR="00051E22" w:rsidRPr="00051E22" w14:paraId="16631E76" w14:textId="77777777" w:rsidTr="00051E22">
        <w:trPr>
          <w:trHeight w:val="300"/>
        </w:trPr>
        <w:tc>
          <w:tcPr>
            <w:tcW w:w="916" w:type="pct"/>
            <w:hideMark/>
          </w:tcPr>
          <w:p w14:paraId="100EA13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SRS</w:t>
            </w:r>
          </w:p>
        </w:tc>
        <w:tc>
          <w:tcPr>
            <w:tcW w:w="4084" w:type="pct"/>
            <w:noWrap/>
            <w:hideMark/>
          </w:tcPr>
          <w:p w14:paraId="1C4B78B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SQL Server Reporting Services</w:t>
            </w:r>
          </w:p>
        </w:tc>
      </w:tr>
      <w:tr w:rsidR="00051E22" w:rsidRPr="00051E22" w14:paraId="208DD0D9" w14:textId="77777777" w:rsidTr="00051E22">
        <w:trPr>
          <w:trHeight w:val="300"/>
        </w:trPr>
        <w:tc>
          <w:tcPr>
            <w:tcW w:w="916" w:type="pct"/>
            <w:hideMark/>
          </w:tcPr>
          <w:p w14:paraId="739452C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SUZ1 </w:t>
            </w:r>
          </w:p>
        </w:tc>
        <w:tc>
          <w:tcPr>
            <w:tcW w:w="4084" w:type="pct"/>
            <w:hideMark/>
          </w:tcPr>
          <w:p w14:paraId="1C37B7A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Land Zoning type   </w:t>
            </w:r>
          </w:p>
        </w:tc>
      </w:tr>
      <w:tr w:rsidR="00051E22" w:rsidRPr="00051E22" w14:paraId="196632C0" w14:textId="77777777" w:rsidTr="00051E22">
        <w:trPr>
          <w:trHeight w:val="300"/>
        </w:trPr>
        <w:tc>
          <w:tcPr>
            <w:tcW w:w="916" w:type="pct"/>
            <w:noWrap/>
            <w:hideMark/>
          </w:tcPr>
          <w:p w14:paraId="7B91D15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TARP</w:t>
            </w:r>
          </w:p>
        </w:tc>
        <w:tc>
          <w:tcPr>
            <w:tcW w:w="4084" w:type="pct"/>
            <w:noWrap/>
            <w:hideMark/>
          </w:tcPr>
          <w:p w14:paraId="241A20B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Trigger Action Response Plan</w:t>
            </w:r>
          </w:p>
        </w:tc>
      </w:tr>
      <w:tr w:rsidR="00051E22" w:rsidRPr="00051E22" w14:paraId="42C05A06" w14:textId="77777777" w:rsidTr="00051E22">
        <w:trPr>
          <w:trHeight w:val="300"/>
        </w:trPr>
        <w:tc>
          <w:tcPr>
            <w:tcW w:w="916" w:type="pct"/>
            <w:hideMark/>
          </w:tcPr>
          <w:p w14:paraId="00B5A58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TDS</w:t>
            </w:r>
          </w:p>
        </w:tc>
        <w:tc>
          <w:tcPr>
            <w:tcW w:w="4084" w:type="pct"/>
            <w:hideMark/>
          </w:tcPr>
          <w:p w14:paraId="539CD5B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Total Dissolved Solids</w:t>
            </w:r>
          </w:p>
        </w:tc>
      </w:tr>
      <w:tr w:rsidR="00051E22" w:rsidRPr="00051E22" w14:paraId="41460D12" w14:textId="77777777" w:rsidTr="00051E22">
        <w:trPr>
          <w:trHeight w:val="300"/>
        </w:trPr>
        <w:tc>
          <w:tcPr>
            <w:tcW w:w="916" w:type="pct"/>
            <w:hideMark/>
          </w:tcPr>
          <w:p w14:paraId="684A7D7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TFAS</w:t>
            </w:r>
          </w:p>
        </w:tc>
        <w:tc>
          <w:tcPr>
            <w:tcW w:w="4084" w:type="pct"/>
            <w:noWrap/>
            <w:hideMark/>
          </w:tcPr>
          <w:p w14:paraId="0CBCC7B4"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Traralgon Formation Aquifer System </w:t>
            </w:r>
          </w:p>
        </w:tc>
      </w:tr>
      <w:tr w:rsidR="00051E22" w:rsidRPr="00051E22" w14:paraId="1F872C52" w14:textId="77777777" w:rsidTr="00051E22">
        <w:trPr>
          <w:trHeight w:val="300"/>
        </w:trPr>
        <w:tc>
          <w:tcPr>
            <w:tcW w:w="916" w:type="pct"/>
            <w:hideMark/>
          </w:tcPr>
          <w:p w14:paraId="37704CB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VROTS</w:t>
            </w:r>
          </w:p>
        </w:tc>
        <w:tc>
          <w:tcPr>
            <w:tcW w:w="4084" w:type="pct"/>
            <w:hideMark/>
          </w:tcPr>
          <w:p w14:paraId="6A3C1F3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Victorian Rare or Threatened Species</w:t>
            </w:r>
          </w:p>
        </w:tc>
      </w:tr>
      <w:tr w:rsidR="00051E22" w:rsidRPr="00051E22" w14:paraId="235308A4" w14:textId="77777777" w:rsidTr="00051E22">
        <w:trPr>
          <w:trHeight w:val="300"/>
        </w:trPr>
        <w:tc>
          <w:tcPr>
            <w:tcW w:w="916" w:type="pct"/>
            <w:hideMark/>
          </w:tcPr>
          <w:p w14:paraId="1FBC125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B</w:t>
            </w:r>
          </w:p>
        </w:tc>
        <w:tc>
          <w:tcPr>
            <w:tcW w:w="4084" w:type="pct"/>
            <w:hideMark/>
          </w:tcPr>
          <w:p w14:paraId="0D196C0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ater Balance</w:t>
            </w:r>
          </w:p>
        </w:tc>
      </w:tr>
      <w:tr w:rsidR="00051E22" w:rsidRPr="00051E22" w14:paraId="3779369E" w14:textId="77777777" w:rsidTr="00051E22">
        <w:trPr>
          <w:trHeight w:val="300"/>
        </w:trPr>
        <w:tc>
          <w:tcPr>
            <w:tcW w:w="916" w:type="pct"/>
            <w:hideMark/>
          </w:tcPr>
          <w:p w14:paraId="437F2DD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GCMA</w:t>
            </w:r>
          </w:p>
        </w:tc>
        <w:tc>
          <w:tcPr>
            <w:tcW w:w="4084" w:type="pct"/>
            <w:noWrap/>
            <w:hideMark/>
          </w:tcPr>
          <w:p w14:paraId="010EFFD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West Gippsland Catchment Management Authority </w:t>
            </w:r>
          </w:p>
        </w:tc>
      </w:tr>
      <w:tr w:rsidR="00051E22" w:rsidRPr="00051E22" w14:paraId="45806AAD" w14:textId="77777777" w:rsidTr="00051E22">
        <w:trPr>
          <w:trHeight w:val="300"/>
        </w:trPr>
        <w:tc>
          <w:tcPr>
            <w:tcW w:w="916" w:type="pct"/>
            <w:hideMark/>
          </w:tcPr>
          <w:p w14:paraId="403113A1"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PV</w:t>
            </w:r>
          </w:p>
        </w:tc>
        <w:tc>
          <w:tcPr>
            <w:tcW w:w="4084" w:type="pct"/>
            <w:hideMark/>
          </w:tcPr>
          <w:p w14:paraId="35CAF0B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Work Plan Variation </w:t>
            </w:r>
          </w:p>
        </w:tc>
      </w:tr>
      <w:tr w:rsidR="00051E22" w:rsidRPr="00051E22" w14:paraId="2EEB86EC" w14:textId="77777777" w:rsidTr="00051E22">
        <w:trPr>
          <w:trHeight w:val="300"/>
        </w:trPr>
        <w:tc>
          <w:tcPr>
            <w:tcW w:w="916" w:type="pct"/>
            <w:hideMark/>
          </w:tcPr>
          <w:p w14:paraId="6A89476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Q</w:t>
            </w:r>
          </w:p>
        </w:tc>
        <w:tc>
          <w:tcPr>
            <w:tcW w:w="4084" w:type="pct"/>
            <w:hideMark/>
          </w:tcPr>
          <w:p w14:paraId="2F857BCF"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Water Quality</w:t>
            </w:r>
          </w:p>
        </w:tc>
      </w:tr>
      <w:tr w:rsidR="00051E22" w:rsidRPr="00051E22" w14:paraId="18AB0E89" w14:textId="77777777" w:rsidTr="00051E22">
        <w:trPr>
          <w:trHeight w:val="300"/>
        </w:trPr>
        <w:tc>
          <w:tcPr>
            <w:tcW w:w="916" w:type="pct"/>
            <w:hideMark/>
          </w:tcPr>
          <w:p w14:paraId="1CA3D39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EF</w:t>
            </w:r>
          </w:p>
        </w:tc>
        <w:tc>
          <w:tcPr>
            <w:tcW w:w="4084" w:type="pct"/>
            <w:hideMark/>
          </w:tcPr>
          <w:p w14:paraId="53F9291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East Field</w:t>
            </w:r>
          </w:p>
        </w:tc>
      </w:tr>
      <w:tr w:rsidR="00051E22" w:rsidRPr="00051E22" w14:paraId="3ABAB8A0" w14:textId="77777777" w:rsidTr="00051E22">
        <w:trPr>
          <w:trHeight w:val="300"/>
        </w:trPr>
        <w:tc>
          <w:tcPr>
            <w:tcW w:w="916" w:type="pct"/>
            <w:hideMark/>
          </w:tcPr>
          <w:p w14:paraId="75595ECE"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EFX</w:t>
            </w:r>
          </w:p>
        </w:tc>
        <w:tc>
          <w:tcPr>
            <w:tcW w:w="4084" w:type="pct"/>
            <w:hideMark/>
          </w:tcPr>
          <w:p w14:paraId="0096F82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East Field Extension</w:t>
            </w:r>
          </w:p>
        </w:tc>
      </w:tr>
      <w:tr w:rsidR="00051E22" w:rsidRPr="00051E22" w14:paraId="05D9DAD0" w14:textId="77777777" w:rsidTr="00051E22">
        <w:trPr>
          <w:trHeight w:val="300"/>
        </w:trPr>
        <w:tc>
          <w:tcPr>
            <w:tcW w:w="916" w:type="pct"/>
            <w:hideMark/>
          </w:tcPr>
          <w:p w14:paraId="28499E6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MA</w:t>
            </w:r>
          </w:p>
        </w:tc>
        <w:tc>
          <w:tcPr>
            <w:tcW w:w="4084" w:type="pct"/>
            <w:hideMark/>
          </w:tcPr>
          <w:p w14:paraId="2B4EB74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Mine Alliance</w:t>
            </w:r>
          </w:p>
        </w:tc>
      </w:tr>
      <w:tr w:rsidR="00051E22" w:rsidRPr="00051E22" w14:paraId="228EF611" w14:textId="77777777" w:rsidTr="00051E22">
        <w:trPr>
          <w:trHeight w:val="300"/>
        </w:trPr>
        <w:tc>
          <w:tcPr>
            <w:tcW w:w="916" w:type="pct"/>
            <w:hideMark/>
          </w:tcPr>
          <w:p w14:paraId="11AC240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MCMP</w:t>
            </w:r>
          </w:p>
        </w:tc>
        <w:tc>
          <w:tcPr>
            <w:tcW w:w="4084" w:type="pct"/>
            <w:hideMark/>
          </w:tcPr>
          <w:p w14:paraId="13EDBD9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Mine Conservation Management Plan</w:t>
            </w:r>
          </w:p>
        </w:tc>
      </w:tr>
      <w:tr w:rsidR="00051E22" w:rsidRPr="00051E22" w14:paraId="42073298" w14:textId="77777777" w:rsidTr="00051E22">
        <w:trPr>
          <w:trHeight w:val="300"/>
        </w:trPr>
        <w:tc>
          <w:tcPr>
            <w:tcW w:w="916" w:type="pct"/>
            <w:hideMark/>
          </w:tcPr>
          <w:p w14:paraId="6182A418"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NEOC</w:t>
            </w:r>
          </w:p>
        </w:tc>
        <w:tc>
          <w:tcPr>
            <w:tcW w:w="4084" w:type="pct"/>
            <w:hideMark/>
          </w:tcPr>
          <w:p w14:paraId="6BDE1637"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North Extension Open Cut</w:t>
            </w:r>
          </w:p>
        </w:tc>
      </w:tr>
      <w:tr w:rsidR="00051E22" w:rsidRPr="00051E22" w14:paraId="5E317074" w14:textId="77777777" w:rsidTr="00051E22">
        <w:trPr>
          <w:trHeight w:val="300"/>
        </w:trPr>
        <w:tc>
          <w:tcPr>
            <w:tcW w:w="916" w:type="pct"/>
            <w:hideMark/>
          </w:tcPr>
          <w:p w14:paraId="292CB960"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NOC</w:t>
            </w:r>
          </w:p>
        </w:tc>
        <w:tc>
          <w:tcPr>
            <w:tcW w:w="4084" w:type="pct"/>
            <w:hideMark/>
          </w:tcPr>
          <w:p w14:paraId="33D06EA5"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North Open Cut mine</w:t>
            </w:r>
          </w:p>
        </w:tc>
      </w:tr>
      <w:tr w:rsidR="00051E22" w:rsidRPr="00051E22" w14:paraId="75DF47F8" w14:textId="77777777" w:rsidTr="00051E22">
        <w:trPr>
          <w:trHeight w:val="300"/>
        </w:trPr>
        <w:tc>
          <w:tcPr>
            <w:tcW w:w="916" w:type="pct"/>
            <w:hideMark/>
          </w:tcPr>
          <w:p w14:paraId="29B3FB0B"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OC</w:t>
            </w:r>
          </w:p>
        </w:tc>
        <w:tc>
          <w:tcPr>
            <w:tcW w:w="4084" w:type="pct"/>
            <w:hideMark/>
          </w:tcPr>
          <w:p w14:paraId="78B293DC"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Open Cut mine</w:t>
            </w:r>
          </w:p>
        </w:tc>
      </w:tr>
      <w:tr w:rsidR="00051E22" w:rsidRPr="00051E22" w14:paraId="6EADFC38" w14:textId="77777777" w:rsidTr="00051E22">
        <w:trPr>
          <w:trHeight w:val="300"/>
        </w:trPr>
        <w:tc>
          <w:tcPr>
            <w:tcW w:w="916" w:type="pct"/>
            <w:hideMark/>
          </w:tcPr>
          <w:p w14:paraId="11D8E869"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PS</w:t>
            </w:r>
          </w:p>
        </w:tc>
        <w:tc>
          <w:tcPr>
            <w:tcW w:w="4084" w:type="pct"/>
            <w:hideMark/>
          </w:tcPr>
          <w:p w14:paraId="4958CC9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 xml:space="preserve">Yallourn Power Station </w:t>
            </w:r>
          </w:p>
        </w:tc>
      </w:tr>
      <w:tr w:rsidR="00051E22" w:rsidRPr="00051E22" w14:paraId="1EF19FB3" w14:textId="77777777" w:rsidTr="00051E22">
        <w:trPr>
          <w:trHeight w:val="300"/>
        </w:trPr>
        <w:tc>
          <w:tcPr>
            <w:tcW w:w="916" w:type="pct"/>
            <w:hideMark/>
          </w:tcPr>
          <w:p w14:paraId="23B1ED1A"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TF</w:t>
            </w:r>
          </w:p>
        </w:tc>
        <w:tc>
          <w:tcPr>
            <w:tcW w:w="4084" w:type="pct"/>
            <w:hideMark/>
          </w:tcPr>
          <w:p w14:paraId="7BE1C28D" w14:textId="77777777" w:rsidR="00051E22" w:rsidRPr="00051E22" w:rsidRDefault="00051E22" w:rsidP="00051E22">
            <w:pPr>
              <w:spacing w:after="0" w:line="240" w:lineRule="auto"/>
              <w:rPr>
                <w:rFonts w:cs="Calibri"/>
                <w:color w:val="000000"/>
                <w:sz w:val="16"/>
                <w:szCs w:val="16"/>
                <w:lang w:eastAsia="en-AU"/>
              </w:rPr>
            </w:pPr>
            <w:r w:rsidRPr="00051E22">
              <w:rPr>
                <w:rFonts w:cs="Calibri"/>
                <w:color w:val="000000"/>
                <w:sz w:val="16"/>
                <w:szCs w:val="16"/>
                <w:lang w:eastAsia="en-AU"/>
              </w:rPr>
              <w:t>Yallourn Township Field</w:t>
            </w:r>
          </w:p>
        </w:tc>
      </w:tr>
    </w:tbl>
    <w:p w14:paraId="57547C2F" w14:textId="77777777" w:rsidR="00051E22" w:rsidRDefault="00051E22" w:rsidP="00051E22"/>
    <w:p w14:paraId="603390D2" w14:textId="77777777" w:rsidR="00D64851" w:rsidRDefault="00D64851" w:rsidP="00051E22"/>
    <w:p w14:paraId="18A7D7B7" w14:textId="77777777" w:rsidR="00D64851" w:rsidRDefault="00D64851" w:rsidP="00051E22"/>
    <w:p w14:paraId="49641835" w14:textId="77777777" w:rsidR="00030F8D" w:rsidRDefault="00030F8D">
      <w:pPr>
        <w:spacing w:after="0" w:line="240" w:lineRule="auto"/>
        <w:rPr>
          <w:b/>
          <w:bCs/>
        </w:rPr>
      </w:pPr>
      <w:r>
        <w:rPr>
          <w:b/>
          <w:bCs/>
        </w:rPr>
        <w:br w:type="page"/>
      </w:r>
    </w:p>
    <w:p w14:paraId="56F3DEC3" w14:textId="10E679C2" w:rsidR="00D64851" w:rsidRDefault="00D64851" w:rsidP="00051E22">
      <w:r>
        <w:rPr>
          <w:b/>
          <w:bCs/>
        </w:rPr>
        <w:lastRenderedPageBreak/>
        <w:t>Units</w:t>
      </w:r>
    </w:p>
    <w:tbl>
      <w:tblPr>
        <w:tblStyle w:val="DMRPTable"/>
        <w:tblW w:w="5000" w:type="pct"/>
        <w:tblLook w:val="04A0" w:firstRow="1" w:lastRow="0" w:firstColumn="1" w:lastColumn="0" w:noHBand="0" w:noVBand="1"/>
      </w:tblPr>
      <w:tblGrid>
        <w:gridCol w:w="1928"/>
        <w:gridCol w:w="8551"/>
      </w:tblGrid>
      <w:tr w:rsidR="006F6968" w:rsidRPr="00044F53" w14:paraId="4E7F8A94" w14:textId="77777777" w:rsidTr="006F6968">
        <w:trPr>
          <w:cnfStyle w:val="100000000000" w:firstRow="1" w:lastRow="0" w:firstColumn="0" w:lastColumn="0" w:oddVBand="0" w:evenVBand="0" w:oddHBand="0" w:evenHBand="0" w:firstRowFirstColumn="0" w:firstRowLastColumn="0" w:lastRowFirstColumn="0" w:lastRowLastColumn="0"/>
          <w:trHeight w:val="300"/>
        </w:trPr>
        <w:tc>
          <w:tcPr>
            <w:tcW w:w="920" w:type="pct"/>
          </w:tcPr>
          <w:p w14:paraId="3B4D56FC" w14:textId="05C8E8D5"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Units</w:t>
            </w:r>
          </w:p>
        </w:tc>
        <w:tc>
          <w:tcPr>
            <w:tcW w:w="4080" w:type="pct"/>
          </w:tcPr>
          <w:p w14:paraId="210EC3F0" w14:textId="149DB1A8"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Description</w:t>
            </w:r>
          </w:p>
        </w:tc>
      </w:tr>
      <w:tr w:rsidR="006F6968" w:rsidRPr="00044F53" w14:paraId="52860F6F" w14:textId="77777777" w:rsidTr="006F6968">
        <w:trPr>
          <w:trHeight w:val="300"/>
        </w:trPr>
        <w:tc>
          <w:tcPr>
            <w:tcW w:w="920" w:type="pct"/>
          </w:tcPr>
          <w:p w14:paraId="26726B86" w14:textId="258C40CE"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 xml:space="preserve">Mt’s </w:t>
            </w:r>
          </w:p>
        </w:tc>
        <w:tc>
          <w:tcPr>
            <w:tcW w:w="4080" w:type="pct"/>
          </w:tcPr>
          <w:p w14:paraId="0E93ADFA" w14:textId="109EEC3D"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illion Tonnes</w:t>
            </w:r>
          </w:p>
        </w:tc>
      </w:tr>
      <w:tr w:rsidR="006F6968" w:rsidRPr="00044F53" w14:paraId="5B8EDC0C" w14:textId="77777777" w:rsidTr="006F6968">
        <w:trPr>
          <w:trHeight w:val="300"/>
        </w:trPr>
        <w:tc>
          <w:tcPr>
            <w:tcW w:w="920" w:type="pct"/>
            <w:noWrap/>
            <w:hideMark/>
          </w:tcPr>
          <w:p w14:paraId="0DF4390B"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C/h</w:t>
            </w:r>
          </w:p>
        </w:tc>
        <w:tc>
          <w:tcPr>
            <w:tcW w:w="4080" w:type="pct"/>
            <w:noWrap/>
            <w:hideMark/>
          </w:tcPr>
          <w:p w14:paraId="6D3D1656"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degrees Celsius per hour</w:t>
            </w:r>
          </w:p>
        </w:tc>
      </w:tr>
      <w:tr w:rsidR="006F6968" w:rsidRPr="00044F53" w14:paraId="69DE8E1E" w14:textId="77777777" w:rsidTr="006F6968">
        <w:trPr>
          <w:trHeight w:val="300"/>
        </w:trPr>
        <w:tc>
          <w:tcPr>
            <w:tcW w:w="920" w:type="pct"/>
            <w:hideMark/>
          </w:tcPr>
          <w:p w14:paraId="129CAD7A"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µg/L</w:t>
            </w:r>
          </w:p>
        </w:tc>
        <w:tc>
          <w:tcPr>
            <w:tcW w:w="4080" w:type="pct"/>
            <w:noWrap/>
            <w:hideMark/>
          </w:tcPr>
          <w:p w14:paraId="1FB7D120"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icrogram per litre</w:t>
            </w:r>
          </w:p>
        </w:tc>
      </w:tr>
      <w:tr w:rsidR="006F6968" w:rsidRPr="00044F53" w14:paraId="56BDE42A" w14:textId="77777777" w:rsidTr="006F6968">
        <w:trPr>
          <w:trHeight w:val="300"/>
        </w:trPr>
        <w:tc>
          <w:tcPr>
            <w:tcW w:w="920" w:type="pct"/>
            <w:hideMark/>
          </w:tcPr>
          <w:p w14:paraId="19FEF868"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cumecs</w:t>
            </w:r>
          </w:p>
        </w:tc>
        <w:tc>
          <w:tcPr>
            <w:tcW w:w="4080" w:type="pct"/>
            <w:noWrap/>
            <w:hideMark/>
          </w:tcPr>
          <w:p w14:paraId="658C69A6"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cubic meters per second (m3/s)</w:t>
            </w:r>
          </w:p>
        </w:tc>
      </w:tr>
      <w:tr w:rsidR="006F6968" w:rsidRPr="00044F53" w14:paraId="62AF7CE8" w14:textId="77777777" w:rsidTr="006F6968">
        <w:trPr>
          <w:trHeight w:val="300"/>
        </w:trPr>
        <w:tc>
          <w:tcPr>
            <w:tcW w:w="920" w:type="pct"/>
            <w:hideMark/>
          </w:tcPr>
          <w:p w14:paraId="4DE6F773"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GL</w:t>
            </w:r>
          </w:p>
        </w:tc>
        <w:tc>
          <w:tcPr>
            <w:tcW w:w="4080" w:type="pct"/>
            <w:noWrap/>
            <w:hideMark/>
          </w:tcPr>
          <w:p w14:paraId="30AFC89A"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gigalitres</w:t>
            </w:r>
          </w:p>
        </w:tc>
      </w:tr>
      <w:tr w:rsidR="006F6968" w:rsidRPr="00044F53" w14:paraId="0A532D36" w14:textId="77777777" w:rsidTr="006F6968">
        <w:trPr>
          <w:trHeight w:val="300"/>
        </w:trPr>
        <w:tc>
          <w:tcPr>
            <w:tcW w:w="920" w:type="pct"/>
            <w:hideMark/>
          </w:tcPr>
          <w:p w14:paraId="0157BCA2"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HHa</w:t>
            </w:r>
          </w:p>
        </w:tc>
        <w:tc>
          <w:tcPr>
            <w:tcW w:w="4080" w:type="pct"/>
            <w:hideMark/>
          </w:tcPr>
          <w:p w14:paraId="1DEC38FE"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Habitat Hectares</w:t>
            </w:r>
          </w:p>
        </w:tc>
      </w:tr>
      <w:tr w:rsidR="006F6968" w:rsidRPr="00044F53" w14:paraId="766843CF" w14:textId="77777777" w:rsidTr="006F6968">
        <w:trPr>
          <w:trHeight w:val="300"/>
        </w:trPr>
        <w:tc>
          <w:tcPr>
            <w:tcW w:w="920" w:type="pct"/>
            <w:hideMark/>
          </w:tcPr>
          <w:p w14:paraId="33FA33CB"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kN/m3</w:t>
            </w:r>
          </w:p>
        </w:tc>
        <w:tc>
          <w:tcPr>
            <w:tcW w:w="4080" w:type="pct"/>
            <w:noWrap/>
            <w:hideMark/>
          </w:tcPr>
          <w:p w14:paraId="20A1B34D"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kilonewtons per cubic metre</w:t>
            </w:r>
          </w:p>
        </w:tc>
      </w:tr>
      <w:tr w:rsidR="006F6968" w:rsidRPr="00044F53" w14:paraId="0E723010" w14:textId="77777777" w:rsidTr="006F6968">
        <w:trPr>
          <w:trHeight w:val="300"/>
        </w:trPr>
        <w:tc>
          <w:tcPr>
            <w:tcW w:w="920" w:type="pct"/>
            <w:hideMark/>
          </w:tcPr>
          <w:p w14:paraId="18FE528D"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s</w:t>
            </w:r>
          </w:p>
        </w:tc>
        <w:tc>
          <w:tcPr>
            <w:tcW w:w="4080" w:type="pct"/>
            <w:noWrap/>
            <w:hideMark/>
          </w:tcPr>
          <w:p w14:paraId="6FB1AE22"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eters per second</w:t>
            </w:r>
          </w:p>
        </w:tc>
      </w:tr>
      <w:tr w:rsidR="006F6968" w:rsidRPr="00044F53" w14:paraId="147E31DA" w14:textId="77777777" w:rsidTr="006F6968">
        <w:trPr>
          <w:trHeight w:val="300"/>
        </w:trPr>
        <w:tc>
          <w:tcPr>
            <w:tcW w:w="920" w:type="pct"/>
            <w:hideMark/>
          </w:tcPr>
          <w:p w14:paraId="4DAA83E5"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bgl</w:t>
            </w:r>
          </w:p>
        </w:tc>
        <w:tc>
          <w:tcPr>
            <w:tcW w:w="4080" w:type="pct"/>
            <w:hideMark/>
          </w:tcPr>
          <w:p w14:paraId="2192B6DE"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eters below ground level</w:t>
            </w:r>
          </w:p>
        </w:tc>
      </w:tr>
      <w:tr w:rsidR="006F6968" w:rsidRPr="00044F53" w14:paraId="3E989540" w14:textId="77777777" w:rsidTr="006F6968">
        <w:trPr>
          <w:trHeight w:val="300"/>
        </w:trPr>
        <w:tc>
          <w:tcPr>
            <w:tcW w:w="920" w:type="pct"/>
            <w:hideMark/>
          </w:tcPr>
          <w:p w14:paraId="484B2B72"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g/L</w:t>
            </w:r>
          </w:p>
        </w:tc>
        <w:tc>
          <w:tcPr>
            <w:tcW w:w="4080" w:type="pct"/>
            <w:noWrap/>
            <w:hideMark/>
          </w:tcPr>
          <w:p w14:paraId="06CE978C"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illigrams per litre</w:t>
            </w:r>
          </w:p>
        </w:tc>
      </w:tr>
      <w:tr w:rsidR="006F6968" w:rsidRPr="00044F53" w14:paraId="00BAEA86" w14:textId="77777777" w:rsidTr="006F6968">
        <w:trPr>
          <w:trHeight w:val="300"/>
        </w:trPr>
        <w:tc>
          <w:tcPr>
            <w:tcW w:w="920" w:type="pct"/>
            <w:hideMark/>
          </w:tcPr>
          <w:p w14:paraId="7EA28559"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L</w:t>
            </w:r>
          </w:p>
        </w:tc>
        <w:tc>
          <w:tcPr>
            <w:tcW w:w="4080" w:type="pct"/>
            <w:noWrap/>
            <w:hideMark/>
          </w:tcPr>
          <w:p w14:paraId="3BE2A403"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egalitres</w:t>
            </w:r>
          </w:p>
        </w:tc>
      </w:tr>
      <w:tr w:rsidR="006F6968" w:rsidRPr="00044F53" w14:paraId="0BDFB5B5" w14:textId="77777777" w:rsidTr="006F6968">
        <w:trPr>
          <w:trHeight w:val="300"/>
        </w:trPr>
        <w:tc>
          <w:tcPr>
            <w:tcW w:w="920" w:type="pct"/>
            <w:hideMark/>
          </w:tcPr>
          <w:p w14:paraId="1DC3CB95"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L/d</w:t>
            </w:r>
          </w:p>
        </w:tc>
        <w:tc>
          <w:tcPr>
            <w:tcW w:w="4080" w:type="pct"/>
            <w:noWrap/>
            <w:hideMark/>
          </w:tcPr>
          <w:p w14:paraId="7B65CFBE"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egalitres per day</w:t>
            </w:r>
          </w:p>
        </w:tc>
      </w:tr>
      <w:tr w:rsidR="006F6968" w:rsidRPr="00044F53" w14:paraId="143FBF55" w14:textId="77777777" w:rsidTr="006F6968">
        <w:trPr>
          <w:trHeight w:val="300"/>
        </w:trPr>
        <w:tc>
          <w:tcPr>
            <w:tcW w:w="920" w:type="pct"/>
            <w:hideMark/>
          </w:tcPr>
          <w:p w14:paraId="204A9E6C"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W</w:t>
            </w:r>
          </w:p>
        </w:tc>
        <w:tc>
          <w:tcPr>
            <w:tcW w:w="4080" w:type="pct"/>
            <w:hideMark/>
          </w:tcPr>
          <w:p w14:paraId="69AC5B84"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Mega Watts</w:t>
            </w:r>
          </w:p>
        </w:tc>
      </w:tr>
      <w:tr w:rsidR="006F6968" w:rsidRPr="00044F53" w14:paraId="38B00EFA" w14:textId="77777777" w:rsidTr="006F6968">
        <w:trPr>
          <w:trHeight w:val="300"/>
        </w:trPr>
        <w:tc>
          <w:tcPr>
            <w:tcW w:w="920" w:type="pct"/>
            <w:noWrap/>
            <w:hideMark/>
          </w:tcPr>
          <w:p w14:paraId="6C9BD454"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N/m</w:t>
            </w:r>
            <w:r w:rsidRPr="00044F53">
              <w:rPr>
                <w:rFonts w:cs="Calibri"/>
                <w:color w:val="auto"/>
                <w:sz w:val="16"/>
                <w:szCs w:val="16"/>
                <w:vertAlign w:val="superscript"/>
                <w:lang w:eastAsia="en-AU"/>
              </w:rPr>
              <w:t>2</w:t>
            </w:r>
            <w:r w:rsidRPr="00044F53">
              <w:rPr>
                <w:rFonts w:cs="Calibri"/>
                <w:color w:val="auto"/>
                <w:sz w:val="16"/>
                <w:szCs w:val="16"/>
                <w:lang w:eastAsia="en-AU"/>
              </w:rPr>
              <w:t xml:space="preserve"> </w:t>
            </w:r>
          </w:p>
        </w:tc>
        <w:tc>
          <w:tcPr>
            <w:tcW w:w="4080" w:type="pct"/>
            <w:noWrap/>
            <w:hideMark/>
          </w:tcPr>
          <w:p w14:paraId="312D7A0D" w14:textId="77777777" w:rsidR="006F6968" w:rsidRPr="00044F53" w:rsidRDefault="006F6968" w:rsidP="006F6968">
            <w:pPr>
              <w:spacing w:after="0" w:line="240" w:lineRule="auto"/>
              <w:rPr>
                <w:rFonts w:cs="Calibri"/>
                <w:color w:val="auto"/>
                <w:sz w:val="16"/>
                <w:szCs w:val="16"/>
                <w:lang w:eastAsia="en-AU"/>
              </w:rPr>
            </w:pPr>
            <w:r w:rsidRPr="00044F53">
              <w:rPr>
                <w:rFonts w:cs="Calibri"/>
                <w:color w:val="auto"/>
                <w:sz w:val="16"/>
                <w:szCs w:val="16"/>
                <w:lang w:eastAsia="en-AU"/>
              </w:rPr>
              <w:t>Newtons/Square Meter</w:t>
            </w:r>
          </w:p>
        </w:tc>
      </w:tr>
      <w:tr w:rsidR="006F6968" w:rsidRPr="00044F53" w14:paraId="4C2D2A3D" w14:textId="77777777" w:rsidTr="006F6968">
        <w:trPr>
          <w:trHeight w:val="300"/>
        </w:trPr>
        <w:tc>
          <w:tcPr>
            <w:tcW w:w="920" w:type="pct"/>
            <w:noWrap/>
            <w:hideMark/>
          </w:tcPr>
          <w:p w14:paraId="553B66E2" w14:textId="77777777" w:rsidR="006F6968" w:rsidRPr="00E55525" w:rsidRDefault="006F6968" w:rsidP="006F6968">
            <w:pPr>
              <w:spacing w:after="0" w:line="240" w:lineRule="auto"/>
              <w:rPr>
                <w:rFonts w:cs="Calibri"/>
                <w:color w:val="auto"/>
                <w:sz w:val="16"/>
                <w:szCs w:val="16"/>
                <w:lang w:eastAsia="en-AU"/>
              </w:rPr>
            </w:pPr>
            <w:r w:rsidRPr="00E55525">
              <w:rPr>
                <w:rFonts w:cs="Calibri"/>
                <w:color w:val="auto"/>
                <w:sz w:val="16"/>
                <w:szCs w:val="16"/>
                <w:lang w:eastAsia="en-AU"/>
              </w:rPr>
              <w:t>kPa</w:t>
            </w:r>
          </w:p>
        </w:tc>
        <w:tc>
          <w:tcPr>
            <w:tcW w:w="4080" w:type="pct"/>
            <w:noWrap/>
            <w:hideMark/>
          </w:tcPr>
          <w:p w14:paraId="62E6D2AD" w14:textId="77777777" w:rsidR="006F6968" w:rsidRPr="00E55525" w:rsidRDefault="006F6968" w:rsidP="006F6968">
            <w:pPr>
              <w:spacing w:after="0" w:line="240" w:lineRule="auto"/>
              <w:rPr>
                <w:rFonts w:cs="Calibri"/>
                <w:color w:val="auto"/>
                <w:sz w:val="16"/>
                <w:szCs w:val="16"/>
                <w:lang w:eastAsia="en-AU"/>
              </w:rPr>
            </w:pPr>
            <w:r w:rsidRPr="00E55525">
              <w:rPr>
                <w:rFonts w:cs="Calibri"/>
                <w:color w:val="auto"/>
                <w:sz w:val="16"/>
                <w:szCs w:val="16"/>
                <w:lang w:eastAsia="en-AU"/>
              </w:rPr>
              <w:t>kilopascals</w:t>
            </w:r>
          </w:p>
        </w:tc>
      </w:tr>
      <w:tr w:rsidR="006F6968" w:rsidRPr="00044F53" w14:paraId="6DCEE454" w14:textId="77777777" w:rsidTr="006F6968">
        <w:trPr>
          <w:trHeight w:val="300"/>
        </w:trPr>
        <w:tc>
          <w:tcPr>
            <w:tcW w:w="920" w:type="pct"/>
            <w:noWrap/>
            <w:hideMark/>
          </w:tcPr>
          <w:p w14:paraId="7BBA3582" w14:textId="77777777" w:rsidR="006F6968" w:rsidRPr="00E55525" w:rsidRDefault="006F6968" w:rsidP="006F6968">
            <w:pPr>
              <w:spacing w:after="0" w:line="240" w:lineRule="auto"/>
              <w:rPr>
                <w:rFonts w:cs="Calibri"/>
                <w:color w:val="000000"/>
                <w:sz w:val="16"/>
                <w:szCs w:val="16"/>
                <w:lang w:eastAsia="en-AU"/>
              </w:rPr>
            </w:pPr>
            <w:r w:rsidRPr="00E55525">
              <w:rPr>
                <w:rFonts w:cs="Calibri"/>
                <w:color w:val="000000"/>
                <w:sz w:val="16"/>
                <w:szCs w:val="16"/>
                <w:lang w:eastAsia="en-AU"/>
              </w:rPr>
              <w:t>Ha</w:t>
            </w:r>
          </w:p>
        </w:tc>
        <w:tc>
          <w:tcPr>
            <w:tcW w:w="4080" w:type="pct"/>
            <w:noWrap/>
            <w:hideMark/>
          </w:tcPr>
          <w:p w14:paraId="31A3A3C7" w14:textId="77777777" w:rsidR="006F6968" w:rsidRPr="00E55525" w:rsidRDefault="006F6968" w:rsidP="006F6968">
            <w:pPr>
              <w:spacing w:after="0" w:line="240" w:lineRule="auto"/>
              <w:rPr>
                <w:rFonts w:cs="Calibri"/>
                <w:color w:val="000000"/>
                <w:sz w:val="16"/>
                <w:szCs w:val="16"/>
                <w:lang w:eastAsia="en-AU"/>
              </w:rPr>
            </w:pPr>
            <w:r w:rsidRPr="00E55525">
              <w:rPr>
                <w:rFonts w:cs="Calibri"/>
                <w:color w:val="000000"/>
                <w:sz w:val="16"/>
                <w:szCs w:val="16"/>
                <w:lang w:eastAsia="en-AU"/>
              </w:rPr>
              <w:t>Hectares</w:t>
            </w:r>
          </w:p>
        </w:tc>
      </w:tr>
      <w:tr w:rsidR="006F6968" w:rsidRPr="00044F53" w14:paraId="1E7AFE41" w14:textId="77777777" w:rsidTr="006F6968">
        <w:trPr>
          <w:trHeight w:val="300"/>
        </w:trPr>
        <w:tc>
          <w:tcPr>
            <w:tcW w:w="920" w:type="pct"/>
            <w:noWrap/>
            <w:hideMark/>
          </w:tcPr>
          <w:p w14:paraId="351A5EF5" w14:textId="77777777" w:rsidR="006F6968" w:rsidRPr="00E55525" w:rsidRDefault="006F6968" w:rsidP="006F6968">
            <w:pPr>
              <w:spacing w:after="0" w:line="240" w:lineRule="auto"/>
              <w:rPr>
                <w:rFonts w:cs="Calibri"/>
                <w:color w:val="auto"/>
                <w:sz w:val="16"/>
                <w:szCs w:val="16"/>
                <w:lang w:eastAsia="en-AU"/>
              </w:rPr>
            </w:pPr>
            <w:r w:rsidRPr="00E55525">
              <w:rPr>
                <w:rFonts w:cs="Calibri"/>
                <w:color w:val="auto"/>
                <w:sz w:val="16"/>
                <w:szCs w:val="16"/>
                <w:lang w:eastAsia="en-AU"/>
              </w:rPr>
              <w:t>t/ha/y</w:t>
            </w:r>
          </w:p>
        </w:tc>
        <w:tc>
          <w:tcPr>
            <w:tcW w:w="4080" w:type="pct"/>
            <w:noWrap/>
            <w:hideMark/>
          </w:tcPr>
          <w:p w14:paraId="4FB99AF8" w14:textId="77777777" w:rsidR="006F6968" w:rsidRPr="00E55525" w:rsidRDefault="006F6968" w:rsidP="006F6968">
            <w:pPr>
              <w:spacing w:after="0" w:line="240" w:lineRule="auto"/>
              <w:rPr>
                <w:rFonts w:cs="Calibri"/>
                <w:color w:val="auto"/>
                <w:sz w:val="16"/>
                <w:szCs w:val="16"/>
                <w:lang w:eastAsia="en-AU"/>
              </w:rPr>
            </w:pPr>
            <w:r w:rsidRPr="00E55525">
              <w:rPr>
                <w:rFonts w:cs="Calibri"/>
                <w:color w:val="auto"/>
                <w:sz w:val="16"/>
                <w:szCs w:val="16"/>
                <w:lang w:eastAsia="en-AU"/>
              </w:rPr>
              <w:t>tonnes per hectares per year</w:t>
            </w:r>
          </w:p>
        </w:tc>
      </w:tr>
    </w:tbl>
    <w:p w14:paraId="5BACE0F6" w14:textId="77777777" w:rsidR="00051E22" w:rsidRDefault="00051E22" w:rsidP="00051E22"/>
    <w:p w14:paraId="30C25BFB" w14:textId="0573267F" w:rsidR="00D64851" w:rsidRDefault="00D64851" w:rsidP="00051E22">
      <w:r>
        <w:rPr>
          <w:b/>
          <w:bCs/>
        </w:rPr>
        <w:t>Glossary</w:t>
      </w:r>
    </w:p>
    <w:tbl>
      <w:tblPr>
        <w:tblStyle w:val="DMRPTable"/>
        <w:tblW w:w="5000" w:type="pct"/>
        <w:tblLook w:val="04A0" w:firstRow="1" w:lastRow="0" w:firstColumn="1" w:lastColumn="0" w:noHBand="0" w:noVBand="1"/>
      </w:tblPr>
      <w:tblGrid>
        <w:gridCol w:w="2645"/>
        <w:gridCol w:w="7834"/>
      </w:tblGrid>
      <w:tr w:rsidR="00215D4D" w:rsidRPr="00044F53" w14:paraId="1A00A279" w14:textId="77777777" w:rsidTr="00D13078">
        <w:trPr>
          <w:cnfStyle w:val="100000000000" w:firstRow="1" w:lastRow="0" w:firstColumn="0" w:lastColumn="0" w:oddVBand="0" w:evenVBand="0" w:oddHBand="0" w:evenHBand="0" w:firstRowFirstColumn="0" w:firstRowLastColumn="0" w:lastRowFirstColumn="0" w:lastRowLastColumn="0"/>
          <w:trHeight w:val="378"/>
          <w:tblHeader/>
        </w:trPr>
        <w:tc>
          <w:tcPr>
            <w:tcW w:w="1262" w:type="pct"/>
          </w:tcPr>
          <w:p w14:paraId="349E6907" w14:textId="12BFCFA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erm</w:t>
            </w:r>
          </w:p>
        </w:tc>
        <w:tc>
          <w:tcPr>
            <w:tcW w:w="3738" w:type="pct"/>
          </w:tcPr>
          <w:p w14:paraId="3C300A1C" w14:textId="7E162DE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Description </w:t>
            </w:r>
          </w:p>
        </w:tc>
      </w:tr>
      <w:tr w:rsidR="00215D4D" w:rsidRPr="00044F53" w14:paraId="75CF78AD" w14:textId="77777777" w:rsidTr="00E55525">
        <w:tc>
          <w:tcPr>
            <w:tcW w:w="1262" w:type="pct"/>
            <w:hideMark/>
          </w:tcPr>
          <w:p w14:paraId="0BD11DA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cid and metalliferous drainage (AMD)</w:t>
            </w:r>
          </w:p>
        </w:tc>
        <w:tc>
          <w:tcPr>
            <w:tcW w:w="3738" w:type="pct"/>
            <w:hideMark/>
          </w:tcPr>
          <w:p w14:paraId="706BE22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AMD from mine wastes resulting from the oxidation of sulphides such as pyrite and from contact with water. Often associated with metal leaching generating elevated concentrations of metals in the drainage. Metal leaching may also occur without acid conditions. Also known as acid mine drainage. </w:t>
            </w:r>
          </w:p>
        </w:tc>
      </w:tr>
      <w:tr w:rsidR="00215D4D" w:rsidRPr="00044F53" w14:paraId="56D1E5C8" w14:textId="77777777" w:rsidTr="00E55525">
        <w:tc>
          <w:tcPr>
            <w:tcW w:w="1262" w:type="pct"/>
            <w:hideMark/>
          </w:tcPr>
          <w:p w14:paraId="70292940" w14:textId="78F102ED"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As Low as Reasonably Practicable </w:t>
            </w:r>
          </w:p>
        </w:tc>
        <w:tc>
          <w:tcPr>
            <w:tcW w:w="3738" w:type="pct"/>
            <w:hideMark/>
          </w:tcPr>
          <w:p w14:paraId="7620791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o put in proportionate controls to eliminate or minimise risks of harm. Proportionate means the greater the risk of potential harm, the greater the expectation for you to manage it</w:t>
            </w:r>
          </w:p>
        </w:tc>
      </w:tr>
      <w:tr w:rsidR="00215D4D" w:rsidRPr="00044F53" w14:paraId="1605C418" w14:textId="77777777" w:rsidTr="00E55525">
        <w:tc>
          <w:tcPr>
            <w:tcW w:w="1262" w:type="pct"/>
            <w:hideMark/>
          </w:tcPr>
          <w:p w14:paraId="4D690AB0" w14:textId="24A57065"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Care and </w:t>
            </w:r>
            <w:r w:rsidR="007C43A2">
              <w:rPr>
                <w:rFonts w:cs="Calibri"/>
                <w:color w:val="000000"/>
                <w:sz w:val="16"/>
                <w:szCs w:val="16"/>
                <w:lang w:eastAsia="en-AU"/>
              </w:rPr>
              <w:t>m</w:t>
            </w:r>
            <w:r w:rsidRPr="00044F53">
              <w:rPr>
                <w:rFonts w:cs="Calibri"/>
                <w:color w:val="000000"/>
                <w:sz w:val="16"/>
                <w:szCs w:val="16"/>
                <w:lang w:eastAsia="en-AU"/>
              </w:rPr>
              <w:t>aintenance</w:t>
            </w:r>
          </w:p>
        </w:tc>
        <w:tc>
          <w:tcPr>
            <w:tcW w:w="3738" w:type="pct"/>
            <w:hideMark/>
          </w:tcPr>
          <w:p w14:paraId="51CBE46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ee </w:t>
            </w:r>
            <w:r w:rsidRPr="00044F53">
              <w:rPr>
                <w:rFonts w:cs="Calibri"/>
                <w:i/>
                <w:color w:val="000000"/>
                <w:sz w:val="16"/>
                <w:szCs w:val="16"/>
                <w:lang w:eastAsia="en-AU"/>
              </w:rPr>
              <w:t>Temporary closure</w:t>
            </w:r>
          </w:p>
        </w:tc>
      </w:tr>
      <w:tr w:rsidR="00215D4D" w:rsidRPr="00044F53" w14:paraId="6BD08CAB" w14:textId="77777777" w:rsidTr="00E55525">
        <w:tc>
          <w:tcPr>
            <w:tcW w:w="1262" w:type="pct"/>
            <w:hideMark/>
          </w:tcPr>
          <w:p w14:paraId="7640988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are and maintenance/ temporary mine closure</w:t>
            </w:r>
          </w:p>
        </w:tc>
        <w:tc>
          <w:tcPr>
            <w:tcW w:w="3738" w:type="pct"/>
            <w:hideMark/>
          </w:tcPr>
          <w:p w14:paraId="272905CF"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hase following a temporary cessation of operations, when infrastructure, plant and equipment remain intact and are maintained in anticipation of production recommencing. Such a site may be referred to as ‘inactive’</w:t>
            </w:r>
          </w:p>
        </w:tc>
      </w:tr>
      <w:tr w:rsidR="00215D4D" w:rsidRPr="00044F53" w14:paraId="76585BD4" w14:textId="77777777" w:rsidTr="00E55525">
        <w:tc>
          <w:tcPr>
            <w:tcW w:w="1262" w:type="pct"/>
            <w:hideMark/>
          </w:tcPr>
          <w:p w14:paraId="3AB17E5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losure</w:t>
            </w:r>
          </w:p>
        </w:tc>
        <w:tc>
          <w:tcPr>
            <w:tcW w:w="3738" w:type="pct"/>
            <w:hideMark/>
          </w:tcPr>
          <w:p w14:paraId="4648EA7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eriod when a mine or mine feature is closed and during which the mine rehabilitation plan is executed</w:t>
            </w:r>
          </w:p>
        </w:tc>
      </w:tr>
      <w:tr w:rsidR="00215D4D" w:rsidRPr="00044F53" w14:paraId="4E709EED" w14:textId="77777777" w:rsidTr="00E55525">
        <w:tc>
          <w:tcPr>
            <w:tcW w:w="1262" w:type="pct"/>
            <w:hideMark/>
          </w:tcPr>
          <w:p w14:paraId="36C7CA7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losure activity</w:t>
            </w:r>
          </w:p>
        </w:tc>
        <w:tc>
          <w:tcPr>
            <w:tcW w:w="3738" w:type="pct"/>
            <w:hideMark/>
          </w:tcPr>
          <w:p w14:paraId="29AF8AE8"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ctivity that is undertaken during the mine closure phase, or that applies to the mine closure strategy or mine closure treatment</w:t>
            </w:r>
          </w:p>
        </w:tc>
      </w:tr>
      <w:tr w:rsidR="00215D4D" w:rsidRPr="00044F53" w14:paraId="0CF76A62" w14:textId="77777777" w:rsidTr="00E55525">
        <w:tc>
          <w:tcPr>
            <w:tcW w:w="1262" w:type="pct"/>
            <w:hideMark/>
          </w:tcPr>
          <w:p w14:paraId="518DD03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Closure criteria </w:t>
            </w:r>
          </w:p>
        </w:tc>
        <w:tc>
          <w:tcPr>
            <w:tcW w:w="3738" w:type="pct"/>
            <w:hideMark/>
          </w:tcPr>
          <w:p w14:paraId="487A0AA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Criteria developed during mine closure planning against which mine closure if evaluated. </w:t>
            </w:r>
          </w:p>
        </w:tc>
      </w:tr>
      <w:tr w:rsidR="00215D4D" w:rsidRPr="00044F53" w14:paraId="7C0868DB" w14:textId="77777777" w:rsidTr="00E55525">
        <w:tc>
          <w:tcPr>
            <w:tcW w:w="1262" w:type="pct"/>
            <w:hideMark/>
          </w:tcPr>
          <w:p w14:paraId="36D9442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losure principles</w:t>
            </w:r>
          </w:p>
        </w:tc>
        <w:tc>
          <w:tcPr>
            <w:tcW w:w="3738" w:type="pct"/>
            <w:hideMark/>
          </w:tcPr>
          <w:p w14:paraId="4818D74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ommon precepts that form the basis of and guide selected closure activities, such as physical and chemical stability.</w:t>
            </w:r>
          </w:p>
        </w:tc>
      </w:tr>
      <w:tr w:rsidR="00215D4D" w:rsidRPr="00044F53" w14:paraId="64854A1F" w14:textId="77777777" w:rsidTr="00E55525">
        <w:tc>
          <w:tcPr>
            <w:tcW w:w="1262" w:type="pct"/>
            <w:hideMark/>
          </w:tcPr>
          <w:p w14:paraId="69AB8920"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ommunity</w:t>
            </w:r>
          </w:p>
        </w:tc>
        <w:tc>
          <w:tcPr>
            <w:tcW w:w="3738" w:type="pct"/>
            <w:hideMark/>
          </w:tcPr>
          <w:p w14:paraId="74B87C4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 group of people who live in the same geographical area or have a shared background, interest, affiliation or membership</w:t>
            </w:r>
          </w:p>
        </w:tc>
      </w:tr>
      <w:tr w:rsidR="00215D4D" w:rsidRPr="00044F53" w14:paraId="68FE65DD" w14:textId="77777777" w:rsidTr="00E55525">
        <w:tc>
          <w:tcPr>
            <w:tcW w:w="1262" w:type="pct"/>
            <w:hideMark/>
          </w:tcPr>
          <w:p w14:paraId="3D3A1CE8" w14:textId="1752885E"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Declared </w:t>
            </w:r>
            <w:r w:rsidR="007C43A2">
              <w:rPr>
                <w:rFonts w:cs="Calibri"/>
                <w:color w:val="000000"/>
                <w:sz w:val="16"/>
                <w:szCs w:val="16"/>
                <w:lang w:eastAsia="en-AU"/>
              </w:rPr>
              <w:t>m</w:t>
            </w:r>
            <w:r w:rsidRPr="00044F53">
              <w:rPr>
                <w:rFonts w:cs="Calibri"/>
                <w:color w:val="000000"/>
                <w:sz w:val="16"/>
                <w:szCs w:val="16"/>
                <w:lang w:eastAsia="en-AU"/>
              </w:rPr>
              <w:t>ine</w:t>
            </w:r>
          </w:p>
        </w:tc>
        <w:tc>
          <w:tcPr>
            <w:tcW w:w="3738" w:type="pct"/>
            <w:hideMark/>
          </w:tcPr>
          <w:p w14:paraId="7973C2A0" w14:textId="3218BF42"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 mine or quarry in Victoria declared by the Minister to have geotechnical or hydrogeological factors within that pose a significant risk to public safety, the environment or infrastructure</w:t>
            </w:r>
          </w:p>
        </w:tc>
      </w:tr>
      <w:tr w:rsidR="00215D4D" w:rsidRPr="00044F53" w14:paraId="5F477DE4" w14:textId="77777777" w:rsidTr="00E55525">
        <w:tc>
          <w:tcPr>
            <w:tcW w:w="1262" w:type="pct"/>
            <w:hideMark/>
          </w:tcPr>
          <w:p w14:paraId="0296C54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Decommissioning and demolition</w:t>
            </w:r>
          </w:p>
        </w:tc>
        <w:tc>
          <w:tcPr>
            <w:tcW w:w="3738" w:type="pct"/>
            <w:hideMark/>
          </w:tcPr>
          <w:p w14:paraId="6D1BD1A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Disconnection, dismantling, decontamination, demolishing and disposal of plant and equipment. </w:t>
            </w:r>
          </w:p>
        </w:tc>
      </w:tr>
      <w:tr w:rsidR="00215D4D" w:rsidRPr="00044F53" w14:paraId="0F6D48E3" w14:textId="77777777" w:rsidTr="00E55525">
        <w:tc>
          <w:tcPr>
            <w:tcW w:w="1262" w:type="pct"/>
            <w:hideMark/>
          </w:tcPr>
          <w:p w14:paraId="54B56C78"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Domain</w:t>
            </w:r>
          </w:p>
        </w:tc>
        <w:tc>
          <w:tcPr>
            <w:tcW w:w="3738" w:type="pct"/>
            <w:hideMark/>
          </w:tcPr>
          <w:p w14:paraId="4F0F0CDD" w14:textId="5C51F56F"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reas comprising site features that have similar requirements. An asset can be divided into a number of physically or socially distinct domains.</w:t>
            </w:r>
            <w:r w:rsidR="007A0BCA">
              <w:rPr>
                <w:rFonts w:cs="Calibri"/>
                <w:color w:val="000000"/>
                <w:sz w:val="16"/>
                <w:szCs w:val="16"/>
                <w:lang w:eastAsia="en-AU"/>
              </w:rPr>
              <w:t xml:space="preserve"> (This is distinct from Rehabilitation Domains)</w:t>
            </w:r>
          </w:p>
        </w:tc>
      </w:tr>
      <w:tr w:rsidR="00215D4D" w:rsidRPr="00044F53" w14:paraId="74B1E1E2" w14:textId="77777777" w:rsidTr="00E55525">
        <w:tc>
          <w:tcPr>
            <w:tcW w:w="1262" w:type="pct"/>
            <w:hideMark/>
          </w:tcPr>
          <w:p w14:paraId="6E91F4B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nd land use</w:t>
            </w:r>
          </w:p>
        </w:tc>
        <w:tc>
          <w:tcPr>
            <w:tcW w:w="3738" w:type="pct"/>
            <w:hideMark/>
          </w:tcPr>
          <w:p w14:paraId="70652E6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ee </w:t>
            </w:r>
            <w:r w:rsidRPr="00044F53">
              <w:rPr>
                <w:rFonts w:cs="Calibri"/>
                <w:i/>
                <w:color w:val="000000"/>
                <w:sz w:val="16"/>
                <w:szCs w:val="16"/>
                <w:lang w:eastAsia="en-AU"/>
              </w:rPr>
              <w:t>post mining land use</w:t>
            </w:r>
          </w:p>
        </w:tc>
      </w:tr>
      <w:tr w:rsidR="00215D4D" w:rsidRPr="00044F53" w14:paraId="09E7422B" w14:textId="77777777" w:rsidTr="00E55525">
        <w:tc>
          <w:tcPr>
            <w:tcW w:w="1262" w:type="pct"/>
            <w:hideMark/>
          </w:tcPr>
          <w:p w14:paraId="67338B6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lastRenderedPageBreak/>
              <w:t>End of mining / operations</w:t>
            </w:r>
          </w:p>
        </w:tc>
        <w:tc>
          <w:tcPr>
            <w:tcW w:w="3738" w:type="pct"/>
            <w:hideMark/>
          </w:tcPr>
          <w:p w14:paraId="3F786C80"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point in time that mine ceases to operate</w:t>
            </w:r>
          </w:p>
        </w:tc>
      </w:tr>
      <w:tr w:rsidR="00215D4D" w:rsidRPr="00044F53" w14:paraId="3D25736B" w14:textId="77777777" w:rsidTr="00E55525">
        <w:tc>
          <w:tcPr>
            <w:tcW w:w="1262" w:type="pct"/>
            <w:hideMark/>
          </w:tcPr>
          <w:p w14:paraId="07E23308"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nvironment Effects Statement (EES)</w:t>
            </w:r>
          </w:p>
        </w:tc>
        <w:tc>
          <w:tcPr>
            <w:tcW w:w="3738" w:type="pct"/>
            <w:hideMark/>
          </w:tcPr>
          <w:p w14:paraId="0BCC715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Environment Effects Act 1978 in Victoria requires an assessment of the potential environmental impacts of a proposed development.</w:t>
            </w:r>
          </w:p>
        </w:tc>
      </w:tr>
      <w:tr w:rsidR="00215D4D" w:rsidRPr="00044F53" w14:paraId="6EC8A043" w14:textId="77777777" w:rsidTr="00E55525">
        <w:tc>
          <w:tcPr>
            <w:tcW w:w="1262" w:type="pct"/>
            <w:hideMark/>
          </w:tcPr>
          <w:p w14:paraId="60C9B50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nvironment Review Committee (ERC)</w:t>
            </w:r>
          </w:p>
        </w:tc>
        <w:tc>
          <w:tcPr>
            <w:tcW w:w="3738" w:type="pct"/>
            <w:hideMark/>
          </w:tcPr>
          <w:p w14:paraId="35328943"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The Yallourn Environment Review Committee (ERC) has membership from key stakeholders to review Yallourn's environmental performance and enhance communication between industry, government agencies and the community. </w:t>
            </w:r>
          </w:p>
        </w:tc>
      </w:tr>
      <w:tr w:rsidR="00215D4D" w:rsidRPr="00044F53" w14:paraId="54B8113D" w14:textId="77777777" w:rsidTr="00E55525">
        <w:tc>
          <w:tcPr>
            <w:tcW w:w="1262" w:type="pct"/>
            <w:hideMark/>
          </w:tcPr>
          <w:p w14:paraId="21B90AC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Factor of Safety (FoS)</w:t>
            </w:r>
          </w:p>
        </w:tc>
        <w:tc>
          <w:tcPr>
            <w:tcW w:w="3738" w:type="pct"/>
            <w:hideMark/>
          </w:tcPr>
          <w:p w14:paraId="52DF1F14" w14:textId="0084A306"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lope stability is controlled by two factors: driving and the resisting forces. </w:t>
            </w:r>
            <w:r w:rsidRPr="00044F53">
              <w:rPr>
                <w:rFonts w:cs="Calibri"/>
                <w:color w:val="000000"/>
                <w:sz w:val="16"/>
                <w:szCs w:val="16"/>
                <w:lang w:eastAsia="en-AU"/>
              </w:rPr>
              <w:br/>
              <w:t>The driving forces tend to destabili</w:t>
            </w:r>
            <w:r w:rsidR="00397391">
              <w:rPr>
                <w:rFonts w:cs="Calibri"/>
                <w:color w:val="000000"/>
                <w:sz w:val="16"/>
                <w:szCs w:val="16"/>
                <w:lang w:eastAsia="en-AU"/>
              </w:rPr>
              <w:t>s</w:t>
            </w:r>
            <w:r w:rsidRPr="00044F53">
              <w:rPr>
                <w:rFonts w:cs="Calibri"/>
                <w:color w:val="000000"/>
                <w:sz w:val="16"/>
                <w:szCs w:val="16"/>
                <w:lang w:eastAsia="en-AU"/>
              </w:rPr>
              <w:t>e a slope, leading to landslide phenomena, and are typically associated with the triggering causes of the landslides (the weight of the ground and the additional loads).</w:t>
            </w:r>
            <w:r w:rsidRPr="00044F53">
              <w:rPr>
                <w:rFonts w:cs="Calibri"/>
                <w:color w:val="000000"/>
                <w:sz w:val="16"/>
                <w:szCs w:val="16"/>
                <w:lang w:eastAsia="en-AU"/>
              </w:rPr>
              <w:br/>
              <w:t>Resisting forces depend on the shear strength of the soil/rock materials, as well as any additional forces to increase stability of the slope (e.g., buttressing).</w:t>
            </w:r>
            <w:r w:rsidRPr="00044F53">
              <w:rPr>
                <w:rFonts w:cs="Calibri"/>
                <w:color w:val="000000"/>
                <w:sz w:val="16"/>
                <w:szCs w:val="16"/>
                <w:lang w:eastAsia="en-AU"/>
              </w:rPr>
              <w:br/>
              <w:t>The Factor of Safety (FoS) is defined as the ratio between the aforementioned two components. The FoS is used as design criteria for batter stability, final landforms and other ground engineering designs.</w:t>
            </w:r>
          </w:p>
        </w:tc>
      </w:tr>
      <w:tr w:rsidR="00215D4D" w:rsidRPr="00044F53" w14:paraId="63C272B9" w14:textId="77777777" w:rsidTr="00E55525">
        <w:tc>
          <w:tcPr>
            <w:tcW w:w="1262" w:type="pct"/>
            <w:hideMark/>
          </w:tcPr>
          <w:p w14:paraId="347A3C3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General environmental duty</w:t>
            </w:r>
          </w:p>
        </w:tc>
        <w:tc>
          <w:tcPr>
            <w:tcW w:w="3738" w:type="pct"/>
            <w:hideMark/>
          </w:tcPr>
          <w:p w14:paraId="506592E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 person who is engaging in an activity that may give rise to risks of harm to human health or the environment from pollution or waste must minimise those risks, so far as reasonably practicable.</w:t>
            </w:r>
          </w:p>
        </w:tc>
      </w:tr>
      <w:tr w:rsidR="00917C83" w:rsidRPr="00044F53" w14:paraId="1E0D6119" w14:textId="77777777" w:rsidTr="00E55525">
        <w:tc>
          <w:tcPr>
            <w:tcW w:w="1262" w:type="pct"/>
          </w:tcPr>
          <w:p w14:paraId="7A5AD320" w14:textId="4DCE7A44" w:rsidR="00917C83" w:rsidRPr="00044F53" w:rsidRDefault="00917C83" w:rsidP="005F73EB">
            <w:pPr>
              <w:spacing w:line="240" w:lineRule="auto"/>
              <w:rPr>
                <w:rFonts w:cs="Calibri"/>
                <w:color w:val="000000"/>
                <w:sz w:val="16"/>
                <w:szCs w:val="16"/>
                <w:lang w:eastAsia="en-AU"/>
              </w:rPr>
            </w:pPr>
            <w:r>
              <w:rPr>
                <w:rFonts w:cs="Calibri"/>
                <w:color w:val="000000"/>
                <w:sz w:val="16"/>
                <w:szCs w:val="16"/>
                <w:lang w:eastAsia="en-AU"/>
              </w:rPr>
              <w:t>Geotechnical stability</w:t>
            </w:r>
          </w:p>
        </w:tc>
        <w:tc>
          <w:tcPr>
            <w:tcW w:w="3738" w:type="pct"/>
          </w:tcPr>
          <w:p w14:paraId="09626019" w14:textId="7AA20885" w:rsidR="00917C83" w:rsidRPr="00044F53" w:rsidRDefault="00BC3C66" w:rsidP="005F73EB">
            <w:pPr>
              <w:spacing w:line="240" w:lineRule="auto"/>
              <w:rPr>
                <w:rFonts w:cs="Calibri"/>
                <w:color w:val="000000"/>
                <w:sz w:val="16"/>
                <w:szCs w:val="16"/>
                <w:lang w:eastAsia="en-AU"/>
              </w:rPr>
            </w:pPr>
            <w:r>
              <w:rPr>
                <w:rFonts w:cs="Calibri"/>
                <w:color w:val="000000"/>
                <w:sz w:val="16"/>
                <w:szCs w:val="16"/>
                <w:lang w:eastAsia="en-AU"/>
              </w:rPr>
              <w:t xml:space="preserve">The condition </w:t>
            </w:r>
            <w:r w:rsidR="00227CD3">
              <w:rPr>
                <w:rFonts w:cs="Calibri"/>
                <w:color w:val="000000"/>
                <w:sz w:val="16"/>
                <w:szCs w:val="16"/>
                <w:lang w:eastAsia="en-AU"/>
              </w:rPr>
              <w:t>in which the mine surface and sub-surface is structurally sound and safe</w:t>
            </w:r>
            <w:r w:rsidR="00DA29B1">
              <w:rPr>
                <w:rFonts w:cs="Calibri"/>
                <w:color w:val="000000"/>
                <w:sz w:val="16"/>
                <w:szCs w:val="16"/>
                <w:lang w:eastAsia="en-AU"/>
              </w:rPr>
              <w:t>.  This links to the FoS above</w:t>
            </w:r>
            <w:r w:rsidR="00E1204F">
              <w:rPr>
                <w:rFonts w:cs="Calibri"/>
                <w:color w:val="000000"/>
                <w:sz w:val="16"/>
                <w:szCs w:val="16"/>
                <w:lang w:eastAsia="en-AU"/>
              </w:rPr>
              <w:t>.</w:t>
            </w:r>
          </w:p>
        </w:tc>
      </w:tr>
      <w:tr w:rsidR="007F77CA" w:rsidRPr="00044F53" w14:paraId="3353AF64" w14:textId="77777777" w:rsidTr="00E55525">
        <w:tc>
          <w:tcPr>
            <w:tcW w:w="1262" w:type="pct"/>
          </w:tcPr>
          <w:p w14:paraId="795F429B" w14:textId="27854AE8" w:rsidR="007F77CA" w:rsidRDefault="007F77CA" w:rsidP="005F73EB">
            <w:pPr>
              <w:spacing w:line="240" w:lineRule="auto"/>
              <w:rPr>
                <w:rFonts w:cs="Calibri"/>
                <w:color w:val="000000"/>
                <w:sz w:val="16"/>
                <w:szCs w:val="16"/>
                <w:lang w:eastAsia="en-AU"/>
              </w:rPr>
            </w:pPr>
            <w:r>
              <w:rPr>
                <w:rFonts w:cs="Calibri"/>
                <w:color w:val="000000"/>
                <w:sz w:val="16"/>
                <w:szCs w:val="16"/>
                <w:lang w:eastAsia="en-AU"/>
              </w:rPr>
              <w:t>Hydrogeological units</w:t>
            </w:r>
          </w:p>
        </w:tc>
        <w:tc>
          <w:tcPr>
            <w:tcW w:w="3738" w:type="pct"/>
          </w:tcPr>
          <w:p w14:paraId="568B2693" w14:textId="227DDB18" w:rsidR="007F77CA" w:rsidRDefault="007F77CA" w:rsidP="005F73EB">
            <w:pPr>
              <w:spacing w:line="240" w:lineRule="auto"/>
              <w:rPr>
                <w:rFonts w:cs="Calibri"/>
                <w:color w:val="000000"/>
                <w:sz w:val="16"/>
                <w:szCs w:val="16"/>
                <w:lang w:eastAsia="en-AU"/>
              </w:rPr>
            </w:pPr>
            <w:r>
              <w:rPr>
                <w:rFonts w:cs="Calibri"/>
                <w:color w:val="000000"/>
                <w:sz w:val="16"/>
                <w:szCs w:val="16"/>
                <w:lang w:eastAsia="en-AU"/>
              </w:rPr>
              <w:t xml:space="preserve">A distinct layer or zone </w:t>
            </w:r>
            <w:r w:rsidR="000D299A">
              <w:rPr>
                <w:rFonts w:cs="Calibri"/>
                <w:color w:val="000000"/>
                <w:sz w:val="16"/>
                <w:szCs w:val="16"/>
                <w:lang w:eastAsia="en-AU"/>
              </w:rPr>
              <w:t>within the subsurface with consistent hydraulic and geological properties.</w:t>
            </w:r>
          </w:p>
        </w:tc>
      </w:tr>
      <w:tr w:rsidR="00215D4D" w:rsidRPr="00044F53" w14:paraId="6FE9E07C" w14:textId="77777777" w:rsidTr="00E55525">
        <w:tc>
          <w:tcPr>
            <w:tcW w:w="1262" w:type="pct"/>
            <w:hideMark/>
          </w:tcPr>
          <w:p w14:paraId="35B8213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Inherent risk</w:t>
            </w:r>
          </w:p>
        </w:tc>
        <w:tc>
          <w:tcPr>
            <w:tcW w:w="3738" w:type="pct"/>
            <w:hideMark/>
          </w:tcPr>
          <w:p w14:paraId="73DFE890"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The level of risk of a particular event or threat, in the absence of controls. </w:t>
            </w:r>
          </w:p>
        </w:tc>
      </w:tr>
      <w:tr w:rsidR="00215D4D" w:rsidRPr="00044F53" w14:paraId="59A124DF" w14:textId="77777777" w:rsidTr="00E55525">
        <w:tc>
          <w:tcPr>
            <w:tcW w:w="1262" w:type="pct"/>
            <w:hideMark/>
          </w:tcPr>
          <w:p w14:paraId="7A55DEC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Knowledge base</w:t>
            </w:r>
          </w:p>
        </w:tc>
        <w:tc>
          <w:tcPr>
            <w:tcW w:w="3738" w:type="pct"/>
            <w:hideMark/>
          </w:tcPr>
          <w:p w14:paraId="4B5010C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collection of site-specific information that will inform the closure plan, including physical, environmental, social and regulatory information. Initiated with baseline data and updated with additional information as it is collected.</w:t>
            </w:r>
          </w:p>
        </w:tc>
      </w:tr>
      <w:tr w:rsidR="00215D4D" w:rsidRPr="00044F53" w14:paraId="62A1C0E4" w14:textId="77777777" w:rsidTr="00E55525">
        <w:tc>
          <w:tcPr>
            <w:tcW w:w="1262" w:type="pct"/>
            <w:hideMark/>
          </w:tcPr>
          <w:p w14:paraId="161052C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Lake filling</w:t>
            </w:r>
          </w:p>
        </w:tc>
        <w:tc>
          <w:tcPr>
            <w:tcW w:w="3738" w:type="pct"/>
            <w:hideMark/>
          </w:tcPr>
          <w:p w14:paraId="0B449F5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time during which the mined voids are filled with water to form a lake</w:t>
            </w:r>
          </w:p>
        </w:tc>
      </w:tr>
      <w:tr w:rsidR="00215D4D" w:rsidRPr="00044F53" w14:paraId="218F238E" w14:textId="77777777" w:rsidTr="00E55525">
        <w:tc>
          <w:tcPr>
            <w:tcW w:w="1262" w:type="pct"/>
            <w:noWrap/>
            <w:hideMark/>
          </w:tcPr>
          <w:p w14:paraId="7271E76E"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Life of Asset (LoA)</w:t>
            </w:r>
          </w:p>
        </w:tc>
        <w:tc>
          <w:tcPr>
            <w:tcW w:w="3738" w:type="pct"/>
            <w:hideMark/>
          </w:tcPr>
          <w:p w14:paraId="16C869C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length of time an asset (including but not limited to mine, processing facilities, refineries, smelters, rail, port, utilities, towns and associated infrastructure) is owned, operated and closed by the mining company up until divestment or relinquishment. This LoA period includes exploration, development, operations, closure and post-closure</w:t>
            </w:r>
          </w:p>
        </w:tc>
      </w:tr>
      <w:tr w:rsidR="00215D4D" w:rsidRPr="00044F53" w14:paraId="3448804F" w14:textId="77777777" w:rsidTr="00E55525">
        <w:tc>
          <w:tcPr>
            <w:tcW w:w="1262" w:type="pct"/>
            <w:hideMark/>
          </w:tcPr>
          <w:p w14:paraId="0B53C8C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Life of mine (LoM)</w:t>
            </w:r>
          </w:p>
        </w:tc>
        <w:tc>
          <w:tcPr>
            <w:tcW w:w="3738" w:type="pct"/>
            <w:hideMark/>
          </w:tcPr>
          <w:p w14:paraId="2849DA4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length of time a mine is, or is planned to be, in production. Based on a mine plan developed in consideration of the available capital and the ore reserves or a reasonable and justifiable extension of the reserve estimate.</w:t>
            </w:r>
          </w:p>
        </w:tc>
      </w:tr>
      <w:tr w:rsidR="00215D4D" w:rsidRPr="00044F53" w14:paraId="1884BE79" w14:textId="77777777" w:rsidTr="00E55525">
        <w:tc>
          <w:tcPr>
            <w:tcW w:w="1262" w:type="pct"/>
            <w:hideMark/>
          </w:tcPr>
          <w:p w14:paraId="5C6F235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AHD</w:t>
            </w:r>
          </w:p>
        </w:tc>
        <w:tc>
          <w:tcPr>
            <w:tcW w:w="3738" w:type="pct"/>
            <w:noWrap/>
            <w:hideMark/>
          </w:tcPr>
          <w:p w14:paraId="2EAC069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levation in metres with respect to the Australian Height Datum</w:t>
            </w:r>
          </w:p>
        </w:tc>
      </w:tr>
      <w:tr w:rsidR="00215D4D" w:rsidRPr="00044F53" w14:paraId="596F3D3A" w14:textId="77777777" w:rsidTr="00E55525">
        <w:tc>
          <w:tcPr>
            <w:tcW w:w="1262" w:type="pct"/>
            <w:hideMark/>
          </w:tcPr>
          <w:p w14:paraId="378BDA9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ine Land Rehabilitation Authority (MLRA)</w:t>
            </w:r>
          </w:p>
        </w:tc>
        <w:tc>
          <w:tcPr>
            <w:tcW w:w="3738" w:type="pct"/>
            <w:hideMark/>
          </w:tcPr>
          <w:p w14:paraId="0B4E646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Mine Land Rehabilitation Authority (MLRA) are an independent authority working with community, industry and government. They facilitate the rehabilitation of declared mine sites to ensure they are safe, stable and sustainable for the beneficial use of future generations.</w:t>
            </w:r>
          </w:p>
        </w:tc>
      </w:tr>
      <w:tr w:rsidR="00215D4D" w:rsidRPr="00044F53" w14:paraId="3708BECC" w14:textId="77777777" w:rsidTr="00E55525">
        <w:tc>
          <w:tcPr>
            <w:tcW w:w="1262" w:type="pct"/>
            <w:hideMark/>
          </w:tcPr>
          <w:p w14:paraId="1B8CCA8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ine void</w:t>
            </w:r>
          </w:p>
        </w:tc>
        <w:tc>
          <w:tcPr>
            <w:tcW w:w="3738" w:type="pct"/>
            <w:hideMark/>
          </w:tcPr>
          <w:p w14:paraId="0342DC4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xcavation made for the purpose of exploiting ore</w:t>
            </w:r>
          </w:p>
        </w:tc>
      </w:tr>
      <w:tr w:rsidR="00215D4D" w:rsidRPr="00044F53" w14:paraId="103105C2" w14:textId="77777777" w:rsidTr="00E55525">
        <w:tc>
          <w:tcPr>
            <w:tcW w:w="1262" w:type="pct"/>
            <w:hideMark/>
          </w:tcPr>
          <w:p w14:paraId="658C6463"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onitoring and maintenance</w:t>
            </w:r>
          </w:p>
        </w:tc>
        <w:tc>
          <w:tcPr>
            <w:tcW w:w="3738" w:type="pct"/>
            <w:hideMark/>
          </w:tcPr>
          <w:p w14:paraId="55F4175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The period of time when the site is monitored and periodically maintained, however active management is no longer required. Pit Lake filling may continue through this phase. Moderated alternative land use such as grazing could occur during this phase. </w:t>
            </w:r>
          </w:p>
        </w:tc>
      </w:tr>
      <w:tr w:rsidR="00215D4D" w:rsidRPr="00044F53" w14:paraId="6CCEDF2F" w14:textId="77777777" w:rsidTr="00E55525">
        <w:tc>
          <w:tcPr>
            <w:tcW w:w="1262" w:type="pct"/>
            <w:hideMark/>
          </w:tcPr>
          <w:p w14:paraId="43B6951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orwell River Diversion</w:t>
            </w:r>
          </w:p>
        </w:tc>
        <w:tc>
          <w:tcPr>
            <w:tcW w:w="3738" w:type="pct"/>
            <w:hideMark/>
          </w:tcPr>
          <w:p w14:paraId="4E82038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engineered structure that holds the Morwell River</w:t>
            </w:r>
          </w:p>
        </w:tc>
      </w:tr>
      <w:tr w:rsidR="00215D4D" w:rsidRPr="00044F53" w14:paraId="201F3C1B" w14:textId="77777777" w:rsidTr="00E55525">
        <w:tc>
          <w:tcPr>
            <w:tcW w:w="1262" w:type="pct"/>
            <w:hideMark/>
          </w:tcPr>
          <w:p w14:paraId="5754F94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non-polluting</w:t>
            </w:r>
          </w:p>
        </w:tc>
        <w:tc>
          <w:tcPr>
            <w:tcW w:w="3738" w:type="pct"/>
            <w:hideMark/>
          </w:tcPr>
          <w:p w14:paraId="71ECAFC0"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Having no adverse impacts upon the receiving environment</w:t>
            </w:r>
          </w:p>
        </w:tc>
      </w:tr>
      <w:tr w:rsidR="00215D4D" w:rsidRPr="00044F53" w14:paraId="1C2CCE16" w14:textId="77777777" w:rsidTr="00E55525">
        <w:tc>
          <w:tcPr>
            <w:tcW w:w="1262" w:type="pct"/>
            <w:hideMark/>
          </w:tcPr>
          <w:p w14:paraId="6951AC40"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Operations</w:t>
            </w:r>
          </w:p>
        </w:tc>
        <w:tc>
          <w:tcPr>
            <w:tcW w:w="3738" w:type="pct"/>
            <w:hideMark/>
          </w:tcPr>
          <w:p w14:paraId="7D4A084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ctive mining and power generation</w:t>
            </w:r>
          </w:p>
        </w:tc>
      </w:tr>
      <w:tr w:rsidR="00215D4D" w:rsidRPr="00044F53" w14:paraId="52CAEC4F" w14:textId="77777777" w:rsidTr="00E55525">
        <w:tc>
          <w:tcPr>
            <w:tcW w:w="1262" w:type="pct"/>
            <w:noWrap/>
            <w:hideMark/>
          </w:tcPr>
          <w:p w14:paraId="7DEAD55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Overburden</w:t>
            </w:r>
          </w:p>
        </w:tc>
        <w:tc>
          <w:tcPr>
            <w:tcW w:w="3738" w:type="pct"/>
            <w:hideMark/>
          </w:tcPr>
          <w:p w14:paraId="35066E8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urficial materials, excluding </w:t>
            </w:r>
            <w:r w:rsidRPr="00044F53">
              <w:rPr>
                <w:rFonts w:cs="Calibri"/>
                <w:i/>
                <w:color w:val="000000"/>
                <w:sz w:val="16"/>
                <w:szCs w:val="16"/>
                <w:lang w:eastAsia="en-AU"/>
              </w:rPr>
              <w:t xml:space="preserve">topsoil </w:t>
            </w:r>
            <w:r w:rsidRPr="00044F53">
              <w:rPr>
                <w:rFonts w:cs="Calibri"/>
                <w:color w:val="000000"/>
                <w:sz w:val="16"/>
                <w:szCs w:val="16"/>
                <w:lang w:eastAsia="en-AU"/>
              </w:rPr>
              <w:t>and</w:t>
            </w:r>
            <w:r w:rsidRPr="00044F53">
              <w:rPr>
                <w:rFonts w:cs="Calibri"/>
                <w:i/>
                <w:color w:val="000000"/>
                <w:sz w:val="16"/>
                <w:szCs w:val="16"/>
                <w:lang w:eastAsia="en-AU"/>
              </w:rPr>
              <w:t xml:space="preserve"> </w:t>
            </w:r>
            <w:r w:rsidRPr="00044F53">
              <w:rPr>
                <w:rFonts w:cs="Calibri"/>
                <w:color w:val="000000"/>
                <w:sz w:val="16"/>
                <w:szCs w:val="16"/>
                <w:lang w:eastAsia="en-AU"/>
              </w:rPr>
              <w:t xml:space="preserve">subsoils, lying above the ore body that are removed for the mining process </w:t>
            </w:r>
          </w:p>
        </w:tc>
      </w:tr>
      <w:tr w:rsidR="00215D4D" w:rsidRPr="00044F53" w14:paraId="634B2F49" w14:textId="77777777" w:rsidTr="00E55525">
        <w:tc>
          <w:tcPr>
            <w:tcW w:w="1262" w:type="pct"/>
            <w:hideMark/>
          </w:tcPr>
          <w:p w14:paraId="4DD8868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it lake</w:t>
            </w:r>
          </w:p>
        </w:tc>
        <w:tc>
          <w:tcPr>
            <w:tcW w:w="3738" w:type="pct"/>
            <w:hideMark/>
          </w:tcPr>
          <w:p w14:paraId="06AE2EEF"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Body of water formed within the mine pit at cessation of mining activities by either ground, surface or marine water inflow</w:t>
            </w:r>
          </w:p>
        </w:tc>
      </w:tr>
      <w:tr w:rsidR="00215D4D" w:rsidRPr="00044F53" w14:paraId="50D6794C" w14:textId="77777777" w:rsidTr="00E55525">
        <w:tc>
          <w:tcPr>
            <w:tcW w:w="1262" w:type="pct"/>
            <w:hideMark/>
          </w:tcPr>
          <w:p w14:paraId="5661E0A8"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it void</w:t>
            </w:r>
          </w:p>
        </w:tc>
        <w:tc>
          <w:tcPr>
            <w:tcW w:w="3738" w:type="pct"/>
            <w:hideMark/>
          </w:tcPr>
          <w:p w14:paraId="03F45E68" w14:textId="325D14D5"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ee </w:t>
            </w:r>
            <w:r w:rsidRPr="00044F53">
              <w:rPr>
                <w:rFonts w:cs="Calibri"/>
                <w:i/>
                <w:color w:val="000000"/>
                <w:sz w:val="16"/>
                <w:szCs w:val="16"/>
                <w:lang w:eastAsia="en-AU"/>
              </w:rPr>
              <w:t>residual void</w:t>
            </w:r>
            <w:r w:rsidR="007538A1">
              <w:rPr>
                <w:rFonts w:cs="Calibri"/>
                <w:i/>
                <w:color w:val="000000"/>
                <w:sz w:val="16"/>
                <w:szCs w:val="16"/>
                <w:lang w:eastAsia="en-AU"/>
              </w:rPr>
              <w:t>, mine void</w:t>
            </w:r>
          </w:p>
        </w:tc>
      </w:tr>
      <w:tr w:rsidR="00215D4D" w:rsidRPr="00044F53" w14:paraId="76A0F30F" w14:textId="77777777" w:rsidTr="00E55525">
        <w:tc>
          <w:tcPr>
            <w:tcW w:w="1262" w:type="pct"/>
            <w:hideMark/>
          </w:tcPr>
          <w:p w14:paraId="4EF8375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ost mining land use (PMLU)</w:t>
            </w:r>
          </w:p>
        </w:tc>
        <w:tc>
          <w:tcPr>
            <w:tcW w:w="3738" w:type="pct"/>
            <w:hideMark/>
          </w:tcPr>
          <w:p w14:paraId="236F0F0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Management of land following mine closure for the purpose of habitation, production, recreation or conservation. </w:t>
            </w:r>
          </w:p>
        </w:tc>
      </w:tr>
      <w:tr w:rsidR="00215D4D" w:rsidRPr="00044F53" w14:paraId="1D52FA43" w14:textId="77777777" w:rsidTr="00E55525">
        <w:tc>
          <w:tcPr>
            <w:tcW w:w="1262" w:type="pct"/>
            <w:hideMark/>
          </w:tcPr>
          <w:p w14:paraId="17996D07"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ost mining landform</w:t>
            </w:r>
          </w:p>
        </w:tc>
        <w:tc>
          <w:tcPr>
            <w:tcW w:w="3738" w:type="pct"/>
            <w:hideMark/>
          </w:tcPr>
          <w:p w14:paraId="73F872A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Constructed topographic feature for which reclamation has been completed to support long term stability and post mining land use. It can incorporate one or more mine features or domains. </w:t>
            </w:r>
          </w:p>
        </w:tc>
      </w:tr>
      <w:tr w:rsidR="00215D4D" w:rsidRPr="00044F53" w14:paraId="2FE5B6FA" w14:textId="77777777" w:rsidTr="00E55525">
        <w:tc>
          <w:tcPr>
            <w:tcW w:w="1262" w:type="pct"/>
            <w:hideMark/>
          </w:tcPr>
          <w:p w14:paraId="1357996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lastRenderedPageBreak/>
              <w:t xml:space="preserve">Post relinquishment </w:t>
            </w:r>
          </w:p>
        </w:tc>
        <w:tc>
          <w:tcPr>
            <w:tcW w:w="3738" w:type="pct"/>
            <w:hideMark/>
          </w:tcPr>
          <w:p w14:paraId="22A5060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period of time when land management responsibility has been relinquished to the future land manager and alternative fund are used to monitor and maintain the landform</w:t>
            </w:r>
          </w:p>
        </w:tc>
      </w:tr>
      <w:tr w:rsidR="00215D4D" w:rsidRPr="00044F53" w14:paraId="17390985" w14:textId="77777777" w:rsidTr="00E55525">
        <w:tc>
          <w:tcPr>
            <w:tcW w:w="1262" w:type="pct"/>
            <w:hideMark/>
          </w:tcPr>
          <w:p w14:paraId="1AA96CA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rogressive rehabilitation</w:t>
            </w:r>
          </w:p>
        </w:tc>
        <w:tc>
          <w:tcPr>
            <w:tcW w:w="3738" w:type="pct"/>
            <w:hideMark/>
          </w:tcPr>
          <w:p w14:paraId="70B97E8E"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arthworks and revegetation activities that are undertaken concurrently during the operations phase and in accordance with the rehabilitation plan</w:t>
            </w:r>
          </w:p>
        </w:tc>
      </w:tr>
      <w:tr w:rsidR="00215D4D" w:rsidRPr="00044F53" w14:paraId="531D48C5" w14:textId="77777777" w:rsidTr="00E55525">
        <w:tc>
          <w:tcPr>
            <w:tcW w:w="1262" w:type="pct"/>
            <w:hideMark/>
          </w:tcPr>
          <w:p w14:paraId="022EF79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duced Level</w:t>
            </w:r>
          </w:p>
        </w:tc>
        <w:tc>
          <w:tcPr>
            <w:tcW w:w="3738" w:type="pct"/>
            <w:hideMark/>
          </w:tcPr>
          <w:p w14:paraId="5EDCAE73"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The surveyed level of a location relative to a datum. For the Yallourn mine the RL is consistent with mAHD references. </w:t>
            </w:r>
          </w:p>
        </w:tc>
      </w:tr>
      <w:tr w:rsidR="00215D4D" w:rsidRPr="00044F53" w14:paraId="552A3A6A" w14:textId="77777777" w:rsidTr="00E55525">
        <w:tc>
          <w:tcPr>
            <w:tcW w:w="1262" w:type="pct"/>
            <w:hideMark/>
          </w:tcPr>
          <w:p w14:paraId="257D99F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Rehabilitation </w:t>
            </w:r>
          </w:p>
        </w:tc>
        <w:tc>
          <w:tcPr>
            <w:tcW w:w="3738" w:type="pct"/>
            <w:hideMark/>
          </w:tcPr>
          <w:p w14:paraId="5E895261" w14:textId="11E8E0DB"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turning land disturbed by mining to a safe, stable, productive and self</w:t>
            </w:r>
            <w:r w:rsidR="003A2BEC" w:rsidRPr="00044F53">
              <w:rPr>
                <w:rFonts w:cs="Calibri"/>
                <w:color w:val="000000"/>
                <w:sz w:val="16"/>
                <w:szCs w:val="16"/>
                <w:lang w:eastAsia="en-AU"/>
              </w:rPr>
              <w:t>-</w:t>
            </w:r>
            <w:r w:rsidRPr="00044F53">
              <w:rPr>
                <w:rFonts w:cs="Calibri"/>
                <w:color w:val="000000"/>
                <w:sz w:val="16"/>
                <w:szCs w:val="16"/>
                <w:lang w:eastAsia="en-AU"/>
              </w:rPr>
              <w:t>sustaining condition that enables beneficial uses of the site and surrounding land. Rehabilitation is considered as complete once closure criteria have been achieved and the mine license is surrendered.</w:t>
            </w:r>
          </w:p>
        </w:tc>
      </w:tr>
      <w:tr w:rsidR="00E20317" w:rsidRPr="00044F53" w14:paraId="233CA96A" w14:textId="77777777" w:rsidTr="00E55525">
        <w:tc>
          <w:tcPr>
            <w:tcW w:w="1262" w:type="pct"/>
          </w:tcPr>
          <w:p w14:paraId="6A7B8A43" w14:textId="59CC62E4" w:rsidR="00E20317" w:rsidRPr="00044F53" w:rsidRDefault="00E20317" w:rsidP="005F73EB">
            <w:pPr>
              <w:spacing w:line="240" w:lineRule="auto"/>
              <w:rPr>
                <w:rFonts w:cs="Calibri"/>
                <w:color w:val="000000"/>
                <w:sz w:val="16"/>
                <w:szCs w:val="16"/>
                <w:lang w:eastAsia="en-AU"/>
              </w:rPr>
            </w:pPr>
            <w:r>
              <w:rPr>
                <w:rFonts w:cs="Calibri"/>
                <w:color w:val="000000"/>
                <w:sz w:val="16"/>
                <w:szCs w:val="16"/>
                <w:lang w:eastAsia="en-AU"/>
              </w:rPr>
              <w:t>Rehabilitation Domain</w:t>
            </w:r>
          </w:p>
        </w:tc>
        <w:tc>
          <w:tcPr>
            <w:tcW w:w="3738" w:type="pct"/>
          </w:tcPr>
          <w:p w14:paraId="20742859" w14:textId="29CBF748" w:rsidR="00E20317" w:rsidRPr="00044F53" w:rsidRDefault="0084506D" w:rsidP="005F73EB">
            <w:pPr>
              <w:spacing w:line="240" w:lineRule="auto"/>
              <w:rPr>
                <w:rFonts w:cs="Calibri"/>
                <w:color w:val="000000"/>
                <w:sz w:val="16"/>
                <w:szCs w:val="16"/>
                <w:lang w:eastAsia="en-AU"/>
              </w:rPr>
            </w:pPr>
            <w:r w:rsidRPr="0095692B">
              <w:rPr>
                <w:sz w:val="16"/>
                <w:szCs w:val="16"/>
              </w:rPr>
              <w:t>Reha</w:t>
            </w:r>
            <w:r w:rsidR="00AF5D7B" w:rsidRPr="0095692B">
              <w:rPr>
                <w:sz w:val="16"/>
                <w:szCs w:val="16"/>
              </w:rPr>
              <w:t xml:space="preserve">bilitation </w:t>
            </w:r>
            <w:r w:rsidRPr="0095692B">
              <w:rPr>
                <w:sz w:val="16"/>
                <w:szCs w:val="16"/>
              </w:rPr>
              <w:t>domains define areas within the mining licences with common rehabilitation objectives and PMLU</w:t>
            </w:r>
          </w:p>
        </w:tc>
      </w:tr>
      <w:tr w:rsidR="00215D4D" w:rsidRPr="00044F53" w14:paraId="55C38115" w14:textId="77777777" w:rsidTr="00E55525">
        <w:tc>
          <w:tcPr>
            <w:tcW w:w="1262" w:type="pct"/>
            <w:hideMark/>
          </w:tcPr>
          <w:p w14:paraId="500FD2E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linquishment</w:t>
            </w:r>
          </w:p>
        </w:tc>
        <w:tc>
          <w:tcPr>
            <w:tcW w:w="3738" w:type="pct"/>
            <w:hideMark/>
          </w:tcPr>
          <w:p w14:paraId="0A1B561E" w14:textId="1C56D406"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Closed mine or mine feature for which management and monitoring has been completed</w:t>
            </w:r>
            <w:r w:rsidR="009B65BB" w:rsidRPr="00044F53">
              <w:rPr>
                <w:rFonts w:cs="Calibri"/>
                <w:color w:val="000000"/>
                <w:sz w:val="16"/>
                <w:szCs w:val="16"/>
                <w:lang w:eastAsia="en-AU"/>
              </w:rPr>
              <w:t>,</w:t>
            </w:r>
            <w:r w:rsidRPr="00044F53">
              <w:rPr>
                <w:rFonts w:cs="Calibri"/>
                <w:color w:val="000000"/>
                <w:sz w:val="16"/>
                <w:szCs w:val="16"/>
                <w:lang w:eastAsia="en-AU"/>
              </w:rPr>
              <w:t xml:space="preserve"> and tenure has been surrendered, with responsibility transferred to the next landowner, relevant regulating authority or third party. </w:t>
            </w:r>
          </w:p>
        </w:tc>
      </w:tr>
      <w:tr w:rsidR="00215D4D" w:rsidRPr="00044F53" w14:paraId="31634AB1" w14:textId="77777777" w:rsidTr="00E55525">
        <w:tc>
          <w:tcPr>
            <w:tcW w:w="1262" w:type="pct"/>
            <w:hideMark/>
          </w:tcPr>
          <w:p w14:paraId="483BE7B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sidual risk</w:t>
            </w:r>
          </w:p>
        </w:tc>
        <w:tc>
          <w:tcPr>
            <w:tcW w:w="3738" w:type="pct"/>
            <w:hideMark/>
          </w:tcPr>
          <w:p w14:paraId="3D34E5DE"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Potential impact to successful mine closure from the mine material, mine feature or mine closure activity following application of a mine closure treatment. </w:t>
            </w:r>
          </w:p>
        </w:tc>
      </w:tr>
      <w:tr w:rsidR="00215D4D" w:rsidRPr="00044F53" w14:paraId="702A6410" w14:textId="77777777" w:rsidTr="00E55525">
        <w:tc>
          <w:tcPr>
            <w:tcW w:w="1262" w:type="pct"/>
            <w:hideMark/>
          </w:tcPr>
          <w:p w14:paraId="4935485C"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sidual void</w:t>
            </w:r>
          </w:p>
        </w:tc>
        <w:tc>
          <w:tcPr>
            <w:tcW w:w="3738" w:type="pct"/>
            <w:hideMark/>
          </w:tcPr>
          <w:p w14:paraId="1C25C60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tructure left after mining, also referred to as pit void, or void</w:t>
            </w:r>
          </w:p>
        </w:tc>
      </w:tr>
      <w:tr w:rsidR="00215D4D" w:rsidRPr="00044F53" w14:paraId="51DF3170" w14:textId="77777777" w:rsidTr="00E55525">
        <w:tc>
          <w:tcPr>
            <w:tcW w:w="1262" w:type="pct"/>
            <w:hideMark/>
          </w:tcPr>
          <w:p w14:paraId="254DA723"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vegetation</w:t>
            </w:r>
          </w:p>
        </w:tc>
        <w:tc>
          <w:tcPr>
            <w:tcW w:w="3738" w:type="pct"/>
            <w:hideMark/>
          </w:tcPr>
          <w:p w14:paraId="2F119DC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Establishment of vegetation upon a post mining landform or other disturbed area</w:t>
            </w:r>
          </w:p>
        </w:tc>
      </w:tr>
      <w:tr w:rsidR="00215D4D" w:rsidRPr="00044F53" w14:paraId="2F9B15A8" w14:textId="77777777" w:rsidTr="00E55525">
        <w:tc>
          <w:tcPr>
            <w:tcW w:w="1262" w:type="pct"/>
            <w:hideMark/>
          </w:tcPr>
          <w:p w14:paraId="7A787478"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afe</w:t>
            </w:r>
          </w:p>
        </w:tc>
        <w:tc>
          <w:tcPr>
            <w:tcW w:w="3738" w:type="pct"/>
            <w:hideMark/>
          </w:tcPr>
          <w:p w14:paraId="7A19172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rehabilitated mine land does not pose a greater risk of harm to humans and the environment than comparable non-mining land uses</w:t>
            </w:r>
          </w:p>
        </w:tc>
      </w:tr>
      <w:tr w:rsidR="00215D4D" w:rsidRPr="00044F53" w14:paraId="5E2802D9" w14:textId="77777777" w:rsidTr="00E55525">
        <w:tc>
          <w:tcPr>
            <w:tcW w:w="1262" w:type="pct"/>
            <w:hideMark/>
          </w:tcPr>
          <w:p w14:paraId="6B9A8EB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ocial transition</w:t>
            </w:r>
          </w:p>
        </w:tc>
        <w:tc>
          <w:tcPr>
            <w:tcW w:w="3738" w:type="pct"/>
            <w:hideMark/>
          </w:tcPr>
          <w:p w14:paraId="23611324"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planning, considerations and activities undertaken throughout the life of the asset to develop and implement the transition of a community, including its workforce, towards closure of an operation</w:t>
            </w:r>
          </w:p>
        </w:tc>
      </w:tr>
      <w:tr w:rsidR="00215D4D" w:rsidRPr="00044F53" w14:paraId="47C3F24C" w14:textId="77777777" w:rsidTr="00E55525">
        <w:tc>
          <w:tcPr>
            <w:tcW w:w="1262" w:type="pct"/>
            <w:hideMark/>
          </w:tcPr>
          <w:p w14:paraId="40023691"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table</w:t>
            </w:r>
          </w:p>
        </w:tc>
        <w:tc>
          <w:tcPr>
            <w:tcW w:w="3738" w:type="pct"/>
            <w:hideMark/>
          </w:tcPr>
          <w:p w14:paraId="2FF43C8E"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o rehabilitate the mine land such that final landforms are enduring in the long-term, with the potential for land movement minimised ensuring the viability of its proposed post-mining land uses.</w:t>
            </w:r>
          </w:p>
        </w:tc>
      </w:tr>
      <w:tr w:rsidR="00215D4D" w:rsidRPr="00044F53" w14:paraId="71B563E8" w14:textId="77777777" w:rsidTr="00E55525">
        <w:tc>
          <w:tcPr>
            <w:tcW w:w="1262" w:type="pct"/>
            <w:hideMark/>
          </w:tcPr>
          <w:p w14:paraId="433317D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takeholder</w:t>
            </w:r>
          </w:p>
        </w:tc>
        <w:tc>
          <w:tcPr>
            <w:tcW w:w="3738" w:type="pct"/>
            <w:hideMark/>
          </w:tcPr>
          <w:p w14:paraId="1A27535A"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erson, group, or organization with the potential to affect, or be affected by, the process or outcome of mine closure</w:t>
            </w:r>
          </w:p>
        </w:tc>
      </w:tr>
      <w:tr w:rsidR="00215D4D" w:rsidRPr="00044F53" w14:paraId="54C391EE" w14:textId="77777777" w:rsidTr="00E55525">
        <w:tc>
          <w:tcPr>
            <w:tcW w:w="1262" w:type="pct"/>
            <w:hideMark/>
          </w:tcPr>
          <w:p w14:paraId="56C6AEAB"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udden closure</w:t>
            </w:r>
          </w:p>
        </w:tc>
        <w:tc>
          <w:tcPr>
            <w:tcW w:w="3738" w:type="pct"/>
            <w:hideMark/>
          </w:tcPr>
          <w:p w14:paraId="1F27CBD6"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Mine goes into final closure ahead of the previously planned timeline</w:t>
            </w:r>
          </w:p>
        </w:tc>
      </w:tr>
      <w:tr w:rsidR="00215D4D" w:rsidRPr="00044F53" w14:paraId="32FFE5CD" w14:textId="77777777" w:rsidTr="00E55525">
        <w:tc>
          <w:tcPr>
            <w:tcW w:w="1262" w:type="pct"/>
            <w:hideMark/>
          </w:tcPr>
          <w:p w14:paraId="6DC23259"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 xml:space="preserve">Surcharging </w:t>
            </w:r>
          </w:p>
        </w:tc>
        <w:tc>
          <w:tcPr>
            <w:tcW w:w="3738" w:type="pct"/>
            <w:hideMark/>
          </w:tcPr>
          <w:p w14:paraId="4E1266D5" w14:textId="4A20F8E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A vertical load acting on the ground surface. A surcharge load placed adjacent to a slope can also apply a lateral load, depending on the slope design and ground surface conditions.</w:t>
            </w:r>
          </w:p>
        </w:tc>
      </w:tr>
      <w:tr w:rsidR="00215D4D" w:rsidRPr="00044F53" w14:paraId="1A9E4F06" w14:textId="77777777" w:rsidTr="00E55525">
        <w:tc>
          <w:tcPr>
            <w:tcW w:w="1262" w:type="pct"/>
            <w:hideMark/>
          </w:tcPr>
          <w:p w14:paraId="5FFBEAED"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Sustainable</w:t>
            </w:r>
          </w:p>
        </w:tc>
        <w:tc>
          <w:tcPr>
            <w:tcW w:w="3738" w:type="pct"/>
            <w:hideMark/>
          </w:tcPr>
          <w:p w14:paraId="5E7070A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he rehabilitated mine land will remain in a condition that requires no or minimal intervention consistent with the post mining land uses, creates a positive legacy, enhances environmental values and provides a timely benefit to current and future generations.</w:t>
            </w:r>
          </w:p>
        </w:tc>
      </w:tr>
      <w:tr w:rsidR="00215D4D" w:rsidRPr="00044F53" w14:paraId="2CC7CCEC" w14:textId="77777777" w:rsidTr="00E55525">
        <w:tc>
          <w:tcPr>
            <w:tcW w:w="1262" w:type="pct"/>
            <w:hideMark/>
          </w:tcPr>
          <w:p w14:paraId="464A4DEE"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emporary closure</w:t>
            </w:r>
          </w:p>
        </w:tc>
        <w:tc>
          <w:tcPr>
            <w:tcW w:w="3738" w:type="pct"/>
            <w:hideMark/>
          </w:tcPr>
          <w:p w14:paraId="2B9C7882" w14:textId="200732DE"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Phase following a temporary cessation of operations, when infrastructure, plant and equipment remain intact and are maintained in anticipation of production recommencing. Such as site may be referred to a</w:t>
            </w:r>
            <w:r w:rsidR="00893115">
              <w:rPr>
                <w:rFonts w:cs="Calibri"/>
                <w:color w:val="000000"/>
                <w:sz w:val="16"/>
                <w:szCs w:val="16"/>
                <w:lang w:eastAsia="en-AU"/>
              </w:rPr>
              <w:t>s</w:t>
            </w:r>
            <w:r w:rsidRPr="00044F53">
              <w:rPr>
                <w:rFonts w:cs="Calibri"/>
                <w:color w:val="000000"/>
                <w:sz w:val="16"/>
                <w:szCs w:val="16"/>
                <w:lang w:eastAsia="en-AU"/>
              </w:rPr>
              <w:t xml:space="preserve"> "inactive". </w:t>
            </w:r>
          </w:p>
        </w:tc>
      </w:tr>
      <w:tr w:rsidR="00215D4D" w:rsidRPr="00044F53" w14:paraId="116ABDF3" w14:textId="77777777" w:rsidTr="00E55525">
        <w:tc>
          <w:tcPr>
            <w:tcW w:w="1262" w:type="pct"/>
            <w:noWrap/>
            <w:hideMark/>
          </w:tcPr>
          <w:p w14:paraId="080D4E55"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Topsoil</w:t>
            </w:r>
          </w:p>
        </w:tc>
        <w:tc>
          <w:tcPr>
            <w:tcW w:w="3738" w:type="pct"/>
            <w:hideMark/>
          </w:tcPr>
          <w:p w14:paraId="0182C922"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Organic enriched native soil layer (horizon) that can be removed, stored and returned to post mining landforms and other disturbed areas to facilitate revegetation.  Topsoil is distinct from the lower soil layers (subsoils) which contain less organic enrichment but still can be used to facilitate revegetation</w:t>
            </w:r>
          </w:p>
        </w:tc>
      </w:tr>
      <w:tr w:rsidR="00215D4D" w:rsidRPr="00044F53" w14:paraId="71BF38D4" w14:textId="77777777" w:rsidTr="00E55525">
        <w:tc>
          <w:tcPr>
            <w:tcW w:w="1262" w:type="pct"/>
            <w:hideMark/>
          </w:tcPr>
          <w:p w14:paraId="4705C747"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Zone of influence</w:t>
            </w:r>
          </w:p>
        </w:tc>
        <w:tc>
          <w:tcPr>
            <w:tcW w:w="3738" w:type="pct"/>
            <w:hideMark/>
          </w:tcPr>
          <w:p w14:paraId="43BAD662" w14:textId="77777777" w:rsidR="00215D4D" w:rsidRPr="00044F53" w:rsidRDefault="00215D4D" w:rsidP="005F73EB">
            <w:pPr>
              <w:spacing w:line="240" w:lineRule="auto"/>
              <w:rPr>
                <w:rFonts w:cs="Calibri"/>
                <w:color w:val="000000"/>
                <w:sz w:val="16"/>
                <w:szCs w:val="16"/>
                <w:lang w:eastAsia="en-AU"/>
              </w:rPr>
            </w:pPr>
            <w:r w:rsidRPr="00044F53">
              <w:rPr>
                <w:rFonts w:cs="Calibri"/>
                <w:color w:val="000000"/>
                <w:sz w:val="16"/>
                <w:szCs w:val="16"/>
                <w:lang w:eastAsia="en-AU"/>
              </w:rPr>
              <w:t>Represents the geographic area within which firstly, direct socioeconomic impacts can be attributable to a mining operation, inclusive of its activities (and those of its contractors), facilities, labour-sending areas and procurement of goods and services; and secondly, indirect impacts, including those on ecosystem services or where secondary or knock-on economic impacts are experienced.</w:t>
            </w:r>
          </w:p>
        </w:tc>
      </w:tr>
    </w:tbl>
    <w:p w14:paraId="25400FD9" w14:textId="77777777" w:rsidR="00573F07" w:rsidRDefault="00573F07" w:rsidP="00051E22"/>
    <w:p w14:paraId="2325EF4B" w14:textId="77777777" w:rsidR="000342C4" w:rsidRDefault="000342C4">
      <w:pPr>
        <w:spacing w:after="0" w:line="240" w:lineRule="auto"/>
      </w:pPr>
      <w:r>
        <w:br w:type="page"/>
      </w:r>
    </w:p>
    <w:p w14:paraId="484412FE" w14:textId="1394252D" w:rsidR="00430018" w:rsidRPr="003F7ECE" w:rsidRDefault="00430018" w:rsidP="00430018">
      <w:pPr>
        <w:jc w:val="center"/>
        <w:rPr>
          <w:rFonts w:ascii="Arial" w:hAnsi="Arial" w:cs="Arial"/>
          <w:b/>
          <w:bCs/>
          <w:sz w:val="30"/>
          <w:szCs w:val="30"/>
        </w:rPr>
      </w:pPr>
      <w:r w:rsidRPr="003F7ECE">
        <w:rPr>
          <w:rFonts w:ascii="Arial" w:hAnsi="Arial" w:cs="Arial"/>
          <w:b/>
          <w:bCs/>
          <w:sz w:val="30"/>
          <w:szCs w:val="30"/>
        </w:rPr>
        <w:lastRenderedPageBreak/>
        <w:t>Limitations</w:t>
      </w:r>
    </w:p>
    <w:p w14:paraId="214CAFB8" w14:textId="6DEFA6A4" w:rsidR="00430018" w:rsidRDefault="00430018" w:rsidP="00430018">
      <w:r w:rsidRPr="00CF0B92">
        <w:t xml:space="preserve">This Declared Mine Rehabilitation Plan </w:t>
      </w:r>
      <w:r>
        <w:t>(</w:t>
      </w:r>
      <w:r>
        <w:rPr>
          <w:b/>
          <w:bCs/>
        </w:rPr>
        <w:t>DMRP</w:t>
      </w:r>
      <w:r>
        <w:t xml:space="preserve">) </w:t>
      </w:r>
      <w:r w:rsidR="00CB3F86">
        <w:t>has been</w:t>
      </w:r>
      <w:r w:rsidRPr="00CF0B92">
        <w:t xml:space="preserve"> prepared by EnergyAustralia Yallourn Pty Ltd </w:t>
      </w:r>
      <w:r>
        <w:t>(</w:t>
      </w:r>
      <w:r>
        <w:rPr>
          <w:b/>
          <w:bCs/>
        </w:rPr>
        <w:t>EAY</w:t>
      </w:r>
      <w:r>
        <w:t xml:space="preserve">) </w:t>
      </w:r>
      <w:r w:rsidRPr="00CF0B92">
        <w:t>in satisfaction of its obligations under</w:t>
      </w:r>
      <w:r>
        <w:t xml:space="preserve"> the </w:t>
      </w:r>
      <w:r>
        <w:rPr>
          <w:i/>
          <w:iCs/>
        </w:rPr>
        <w:t xml:space="preserve">Mineral Resources (Sustainable Development) Act 1990 </w:t>
      </w:r>
      <w:r>
        <w:t xml:space="preserve">(Vic) (the </w:t>
      </w:r>
      <w:r>
        <w:rPr>
          <w:b/>
          <w:bCs/>
        </w:rPr>
        <w:t>MRSDA</w:t>
      </w:r>
      <w:r>
        <w:t xml:space="preserve">) </w:t>
      </w:r>
      <w:r w:rsidRPr="00536B5F">
        <w:t xml:space="preserve">and </w:t>
      </w:r>
      <w:r>
        <w:t xml:space="preserve">the </w:t>
      </w:r>
      <w:r w:rsidRPr="00536B5F">
        <w:rPr>
          <w:i/>
          <w:iCs/>
        </w:rPr>
        <w:t>Mineral Resources (Sustainable Development) (Mineral Industries) Regulations 2019</w:t>
      </w:r>
      <w:r w:rsidRPr="00536B5F">
        <w:t xml:space="preserve"> (Vic) (</w:t>
      </w:r>
      <w:r w:rsidRPr="00536B5F">
        <w:rPr>
          <w:b/>
          <w:bCs/>
        </w:rPr>
        <w:t>MRSDMIR</w:t>
      </w:r>
      <w:r w:rsidRPr="00536B5F">
        <w:t>)</w:t>
      </w:r>
      <w:r>
        <w:t xml:space="preserve">.  The DMRP relates to the rehabilitation of the land in and surrounding the Yallourn Mine following the closure of the Yallourn Power Station and reflects relevant information available to, and the intentions of, EAY as at the date of this document.  </w:t>
      </w:r>
      <w:r w:rsidR="001F5592">
        <w:t>T</w:t>
      </w:r>
      <w:r>
        <w:t>h</w:t>
      </w:r>
      <w:r w:rsidR="001F5592">
        <w:t>is</w:t>
      </w:r>
      <w:r>
        <w:t xml:space="preserve"> DMRP </w:t>
      </w:r>
      <w:r w:rsidR="001F5592">
        <w:t xml:space="preserve">has </w:t>
      </w:r>
      <w:r>
        <w:t>be</w:t>
      </w:r>
      <w:r w:rsidR="001F5592">
        <w:t>en</w:t>
      </w:r>
      <w:r>
        <w:t xml:space="preserve"> submitted for approval in accordance with the MRSDA </w:t>
      </w:r>
      <w:r w:rsidRPr="000E7760">
        <w:t>and MRSDMIR</w:t>
      </w:r>
      <w:r w:rsidR="001F5592">
        <w:t>, following completion of the statutory consultation period</w:t>
      </w:r>
      <w:r w:rsidRPr="000E7760">
        <w:t>.  The DMRP is an iterative document that will be subject to review and refinement over time to reflect the latest evidence base and status of other regulatory processes.</w:t>
      </w:r>
    </w:p>
    <w:p w14:paraId="15FDF3FF" w14:textId="561FC440" w:rsidR="00430018" w:rsidRDefault="00430018" w:rsidP="00430018">
      <w:r>
        <w:t xml:space="preserve">Statements of fact in this DMRP are made as at </w:t>
      </w:r>
      <w:r w:rsidR="00EB07A2">
        <w:t>September</w:t>
      </w:r>
      <w:r w:rsidR="00EB07A2" w:rsidRPr="00CF0B92">
        <w:t xml:space="preserve"> </w:t>
      </w:r>
      <w:r w:rsidR="00421948" w:rsidRPr="00CF0B92">
        <w:t>2025</w:t>
      </w:r>
      <w:r w:rsidR="00421948">
        <w:t xml:space="preserve"> and</w:t>
      </w:r>
      <w:r>
        <w:t xml:space="preserve"> are subject to change or updating from time to time.</w:t>
      </w:r>
      <w:r w:rsidRPr="006B6BB1">
        <w:t xml:space="preserve"> These statements are made on, and are applicable as at, </w:t>
      </w:r>
      <w:r w:rsidR="00EB07A2">
        <w:t xml:space="preserve">September </w:t>
      </w:r>
      <w:r>
        <w:t>2025</w:t>
      </w:r>
      <w:r w:rsidRPr="006B6BB1">
        <w:t xml:space="preserve"> and no representation is made as to their accuracy, completeness or reliability after this date. </w:t>
      </w:r>
    </w:p>
    <w:p w14:paraId="4A86426C" w14:textId="77777777" w:rsidR="00430018" w:rsidRDefault="00430018" w:rsidP="00430018">
      <w:r w:rsidRPr="006B6BB1">
        <w:t xml:space="preserve">Other than as required by applicable regulations or law, </w:t>
      </w:r>
      <w:r>
        <w:t>EAY</w:t>
      </w:r>
      <w:r w:rsidRPr="006B6BB1">
        <w:t xml:space="preserve"> do</w:t>
      </w:r>
      <w:r>
        <w:t>es</w:t>
      </w:r>
      <w:r w:rsidRPr="006B6BB1">
        <w:t xml:space="preserve"> not undertake any obligation</w:t>
      </w:r>
      <w:r>
        <w:t xml:space="preserve"> </w:t>
      </w:r>
      <w:r w:rsidRPr="006B6BB1">
        <w:t xml:space="preserve">to publicly update, release or review any revisions </w:t>
      </w:r>
      <w:r>
        <w:t>of this DMRP (including</w:t>
      </w:r>
      <w:r w:rsidRPr="006B6BB1">
        <w:t xml:space="preserve"> as a result of new information or future events</w:t>
      </w:r>
      <w:r>
        <w:t>)</w:t>
      </w:r>
      <w:r w:rsidRPr="006B6BB1">
        <w:t>, after this date.</w:t>
      </w:r>
    </w:p>
    <w:p w14:paraId="06CE9778" w14:textId="208EE6AD" w:rsidR="00430018" w:rsidRDefault="00430018" w:rsidP="00430018">
      <w:r>
        <w:t>To the extent that this DMRP</w:t>
      </w:r>
      <w:r w:rsidRPr="003F24CD">
        <w:t xml:space="preserve"> contains </w:t>
      </w:r>
      <w:r>
        <w:t xml:space="preserve">any </w:t>
      </w:r>
      <w:r w:rsidRPr="003F24CD">
        <w:t>forward-looking statements</w:t>
      </w:r>
      <w:r>
        <w:t xml:space="preserve">, these </w:t>
      </w:r>
      <w:r w:rsidRPr="003F24CD">
        <w:t>are based on the expectations, best estimates</w:t>
      </w:r>
      <w:r>
        <w:t>,</w:t>
      </w:r>
      <w:r w:rsidRPr="003F24CD">
        <w:t xml:space="preserve"> assumptions </w:t>
      </w:r>
      <w:r>
        <w:t xml:space="preserve">and intentions </w:t>
      </w:r>
      <w:r w:rsidRPr="003F24CD">
        <w:t xml:space="preserve">of </w:t>
      </w:r>
      <w:r>
        <w:t>EAY</w:t>
      </w:r>
      <w:r w:rsidRPr="003F24CD">
        <w:t xml:space="preserve"> as at the date of preparation of </w:t>
      </w:r>
      <w:r>
        <w:t>the DMRP</w:t>
      </w:r>
      <w:r w:rsidRPr="003F24CD">
        <w:t>. However, these may be affected by a range of factors which could cause actual results to differ materially. These </w:t>
      </w:r>
      <w:r w:rsidR="00421948" w:rsidRPr="003F24CD">
        <w:t>include but</w:t>
      </w:r>
      <w:r w:rsidRPr="003F24CD">
        <w:t xml:space="preserve"> are not limited to</w:t>
      </w:r>
      <w:r>
        <w:t>:</w:t>
      </w:r>
      <w:r w:rsidRPr="003F24CD">
        <w:t xml:space="preserve"> </w:t>
      </w:r>
      <w:r>
        <w:t xml:space="preserve">environmental conditions; </w:t>
      </w:r>
      <w:r w:rsidRPr="003F24CD">
        <w:t xml:space="preserve">regulatory and policy changes; technological development; </w:t>
      </w:r>
      <w:r w:rsidRPr="00E577CC">
        <w:t>changes in regulatory requirements; and the availability of water to EAY for rehabilitation purposes, which may be influenced by environmental and financial factors (noting that access to water to deliver the DMRP has yet to be resolved)</w:t>
      </w:r>
      <w:r w:rsidRPr="003F24CD">
        <w:t xml:space="preserve">. </w:t>
      </w:r>
    </w:p>
    <w:p w14:paraId="3E959CBA" w14:textId="58D80718" w:rsidR="00430018" w:rsidRDefault="00430018" w:rsidP="00430018">
      <w:r w:rsidRPr="003F24CD">
        <w:t xml:space="preserve">Forward-looking statements are not statements of fact, guarantees, predictions or forecasts of future performance or outcomes, and are subject to both known and unknown risks, other uncertainties and may involve elements of subjective judgement and assumptions. These statements may be affected by limitations in data or methodologies, inaccurate assumptions or known and unknown risks, many of which may lie beyond </w:t>
      </w:r>
      <w:r>
        <w:t>EAY’s</w:t>
      </w:r>
      <w:r w:rsidRPr="003F24CD">
        <w:t xml:space="preserve"> control.</w:t>
      </w:r>
    </w:p>
    <w:p w14:paraId="0CAA6603" w14:textId="77777777" w:rsidR="00430018" w:rsidRDefault="00430018" w:rsidP="00430018">
      <w:r w:rsidRPr="006B6BB1">
        <w:t xml:space="preserve">No representation or warranty, express or implied, is given as to the accuracy, completeness or correctness, likelihood of achievement or reasonableness of any forward-looking information contained in </w:t>
      </w:r>
      <w:r>
        <w:t>this DMRP</w:t>
      </w:r>
      <w:r w:rsidRPr="006B6BB1">
        <w:t xml:space="preserve">. </w:t>
      </w:r>
      <w:r>
        <w:t xml:space="preserve"> </w:t>
      </w:r>
      <w:r w:rsidRPr="006B6BB1">
        <w:t xml:space="preserve">Past performance </w:t>
      </w:r>
      <w:r>
        <w:t xml:space="preserve">and outcomes </w:t>
      </w:r>
      <w:r w:rsidRPr="006B6BB1">
        <w:t>cannot be relied on as a guide to future performance</w:t>
      </w:r>
      <w:r>
        <w:t xml:space="preserve"> and outcomes</w:t>
      </w:r>
      <w:r w:rsidRPr="006B6BB1">
        <w:t xml:space="preserve">. </w:t>
      </w:r>
    </w:p>
    <w:p w14:paraId="00183DC9" w14:textId="77777777" w:rsidR="00430018" w:rsidRDefault="00430018" w:rsidP="00430018">
      <w:r>
        <w:t xml:space="preserve">The DMRP </w:t>
      </w:r>
      <w:r w:rsidRPr="006B6BB1">
        <w:t xml:space="preserve">may contain disclosures that have been prepared on the basis of publicly available information, internally developed data and other third-party sources believed to be reliable. </w:t>
      </w:r>
      <w:r>
        <w:t>EAY</w:t>
      </w:r>
      <w:r w:rsidRPr="006B6BB1">
        <w:t xml:space="preserve"> ha</w:t>
      </w:r>
      <w:r>
        <w:t>s</w:t>
      </w:r>
      <w:r w:rsidRPr="006B6BB1">
        <w:t xml:space="preserve"> not sought to independently verify information obtained from public and third-party sources and make</w:t>
      </w:r>
      <w:r>
        <w:t>s</w:t>
      </w:r>
      <w:r w:rsidRPr="006B6BB1">
        <w:t xml:space="preserve"> no representations or warranties as to the accuracy, completeness, reasonableness or reliability of such information. </w:t>
      </w:r>
    </w:p>
    <w:p w14:paraId="3D070071" w14:textId="391BEF8A" w:rsidR="00430018" w:rsidRDefault="00430018" w:rsidP="007A736F">
      <w:pPr>
        <w:spacing w:after="0"/>
      </w:pPr>
      <w:r>
        <w:t xml:space="preserve">This publication may contain information of interest to </w:t>
      </w:r>
      <w:r w:rsidR="00734779">
        <w:t>readers</w:t>
      </w:r>
      <w:r>
        <w:t>, but EAY</w:t>
      </w:r>
      <w:r w:rsidRPr="006B6BB1">
        <w:t xml:space="preserve">, its affiliates, </w:t>
      </w:r>
      <w:r>
        <w:t>d</w:t>
      </w:r>
      <w:r w:rsidRPr="006B6BB1">
        <w:t xml:space="preserve">irectors, officers, employees, </w:t>
      </w:r>
      <w:r>
        <w:t>and</w:t>
      </w:r>
      <w:r w:rsidRPr="006B6BB1">
        <w:t xml:space="preserve"> agents</w:t>
      </w:r>
      <w:r>
        <w:t>:</w:t>
      </w:r>
    </w:p>
    <w:p w14:paraId="50A8C046" w14:textId="56A5E915" w:rsidR="00430018" w:rsidRPr="004F6840" w:rsidRDefault="00430018" w:rsidP="007A736F">
      <w:pPr>
        <w:pStyle w:val="ListParagraph"/>
        <w:spacing w:before="0"/>
        <w:ind w:left="578"/>
      </w:pPr>
      <w:r>
        <w:t>d</w:t>
      </w:r>
      <w:r w:rsidRPr="00CF0B92">
        <w:t>o not guarantee that</w:t>
      </w:r>
      <w:r>
        <w:t xml:space="preserve"> this DMRP is without flaw or error of any kind, or is appropriate for any purpose for which </w:t>
      </w:r>
      <w:r w:rsidR="00734779">
        <w:t xml:space="preserve">a reader </w:t>
      </w:r>
      <w:r>
        <w:t>may use it; and</w:t>
      </w:r>
    </w:p>
    <w:p w14:paraId="74E52102" w14:textId="06AF0391" w:rsidR="00430018" w:rsidRPr="00CF0B92" w:rsidRDefault="00430018" w:rsidP="00430018">
      <w:pPr>
        <w:pStyle w:val="ListParagraph"/>
        <w:ind w:left="578"/>
        <w:rPr>
          <w:b/>
          <w:bCs/>
        </w:rPr>
      </w:pPr>
      <w:r>
        <w:t xml:space="preserve">to the extent permitted by law, </w:t>
      </w:r>
      <w:r w:rsidRPr="006B6BB1">
        <w:t>disclaim a</w:t>
      </w:r>
      <w:r>
        <w:t>ll</w:t>
      </w:r>
      <w:r w:rsidRPr="006B6BB1">
        <w:t xml:space="preserve"> liability and responsibility for any decisions or actions which </w:t>
      </w:r>
      <w:r w:rsidR="00734779">
        <w:t>a reader</w:t>
      </w:r>
      <w:r w:rsidR="00734779" w:rsidRPr="006B6BB1">
        <w:t xml:space="preserve"> </w:t>
      </w:r>
      <w:r w:rsidRPr="006B6BB1">
        <w:t xml:space="preserve">may take and for any damage or losses </w:t>
      </w:r>
      <w:r w:rsidR="00734779">
        <w:t>a reader</w:t>
      </w:r>
      <w:r w:rsidRPr="006B6BB1">
        <w:t xml:space="preserve"> may suffer as a result of </w:t>
      </w:r>
      <w:r w:rsidR="00734779">
        <w:t>its</w:t>
      </w:r>
      <w:r w:rsidR="00734779" w:rsidRPr="006B6BB1">
        <w:t xml:space="preserve"> </w:t>
      </w:r>
      <w:r w:rsidRPr="006B6BB1">
        <w:t>use of</w:t>
      </w:r>
      <w:r>
        <w:t>,</w:t>
      </w:r>
      <w:r w:rsidRPr="006B6BB1">
        <w:t xml:space="preserve"> or reliance on</w:t>
      </w:r>
      <w:r>
        <w:t>,</w:t>
      </w:r>
      <w:r w:rsidRPr="006B6BB1">
        <w:t xml:space="preserve"> this material. </w:t>
      </w:r>
    </w:p>
    <w:p w14:paraId="57C97768" w14:textId="22AB8F6E" w:rsidR="00763B0B" w:rsidRPr="007A736F" w:rsidRDefault="00430018" w:rsidP="007A736F">
      <w:pPr>
        <w:rPr>
          <w:b/>
          <w:bCs/>
        </w:rPr>
      </w:pPr>
      <w:r>
        <w:lastRenderedPageBreak/>
        <w:t>The DMRP</w:t>
      </w:r>
      <w:r w:rsidRPr="006B6BB1">
        <w:t xml:space="preserve"> does not contain or comprise profit forecasts, investment, accounting, legal, regulatory or tax advice nor is it an invitation for any party to enter into any transaction</w:t>
      </w:r>
      <w:r>
        <w:t>.</w:t>
      </w:r>
      <w:r w:rsidR="00763B0B">
        <w:br w:type="page"/>
      </w:r>
    </w:p>
    <w:sdt>
      <w:sdtPr>
        <w:rPr>
          <w:color w:val="auto"/>
          <w:sz w:val="16"/>
          <w:szCs w:val="16"/>
        </w:rPr>
        <w:id w:val="2095341991"/>
        <w:docPartObj>
          <w:docPartGallery w:val="Table of Contents"/>
          <w:docPartUnique/>
        </w:docPartObj>
      </w:sdtPr>
      <w:sdtEndPr>
        <w:rPr>
          <w:color w:val="000000" w:themeColor="text1"/>
        </w:rPr>
      </w:sdtEndPr>
      <w:sdtContent>
        <w:p w14:paraId="5F7CE183" w14:textId="77777777" w:rsidR="000D0E01" w:rsidRPr="00B709DA" w:rsidRDefault="000D0E01" w:rsidP="000C511A">
          <w:pPr>
            <w:ind w:left="792"/>
            <w:rPr>
              <w:rFonts w:ascii="Arial" w:hAnsi="Arial" w:cs="Arial"/>
              <w:b/>
              <w:sz w:val="30"/>
              <w:szCs w:val="30"/>
              <w:lang w:val="en-US"/>
            </w:rPr>
          </w:pPr>
          <w:r w:rsidRPr="00B709DA">
            <w:rPr>
              <w:rFonts w:ascii="Arial" w:hAnsi="Arial" w:cs="Arial"/>
              <w:b/>
              <w:sz w:val="30"/>
              <w:szCs w:val="30"/>
              <w:lang w:val="en-US"/>
            </w:rPr>
            <w:t>Table of Contents</w:t>
          </w:r>
        </w:p>
        <w:p w14:paraId="06A299A2" w14:textId="41216268" w:rsidR="00451589" w:rsidRDefault="005D723C">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r>
            <w:rPr>
              <w:sz w:val="16"/>
              <w:szCs w:val="16"/>
            </w:rPr>
            <w:fldChar w:fldCharType="begin"/>
          </w:r>
          <w:r>
            <w:rPr>
              <w:sz w:val="16"/>
              <w:szCs w:val="16"/>
            </w:rPr>
            <w:instrText xml:space="preserve"> TOC \o "1-2" \h \z \u </w:instrText>
          </w:r>
          <w:r>
            <w:rPr>
              <w:sz w:val="16"/>
              <w:szCs w:val="16"/>
            </w:rPr>
            <w:fldChar w:fldCharType="separate"/>
          </w:r>
          <w:hyperlink w:anchor="_Toc210048988" w:history="1">
            <w:r w:rsidR="00451589" w:rsidRPr="00C831CB">
              <w:rPr>
                <w:rStyle w:val="Hyperlink"/>
                <w:noProof/>
              </w:rPr>
              <w:t>Executive Summary</w:t>
            </w:r>
            <w:r w:rsidR="00451589">
              <w:rPr>
                <w:noProof/>
                <w:webHidden/>
              </w:rPr>
              <w:tab/>
            </w:r>
            <w:r w:rsidR="00451589">
              <w:rPr>
                <w:noProof/>
                <w:webHidden/>
              </w:rPr>
              <w:fldChar w:fldCharType="begin"/>
            </w:r>
            <w:r w:rsidR="00451589">
              <w:rPr>
                <w:noProof/>
                <w:webHidden/>
              </w:rPr>
              <w:instrText xml:space="preserve"> PAGEREF _Toc210048988 \h </w:instrText>
            </w:r>
            <w:r w:rsidR="00451589">
              <w:rPr>
                <w:noProof/>
                <w:webHidden/>
              </w:rPr>
            </w:r>
            <w:r w:rsidR="00451589">
              <w:rPr>
                <w:noProof/>
                <w:webHidden/>
              </w:rPr>
              <w:fldChar w:fldCharType="separate"/>
            </w:r>
            <w:r w:rsidR="00D35BC0">
              <w:rPr>
                <w:noProof/>
                <w:webHidden/>
              </w:rPr>
              <w:t>3</w:t>
            </w:r>
            <w:r w:rsidR="00451589">
              <w:rPr>
                <w:noProof/>
                <w:webHidden/>
              </w:rPr>
              <w:fldChar w:fldCharType="end"/>
            </w:r>
          </w:hyperlink>
        </w:p>
        <w:p w14:paraId="26EC7E9F" w14:textId="2D90DE0A"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89" w:history="1">
            <w:r w:rsidRPr="00C831CB">
              <w:rPr>
                <w:rStyle w:val="Hyperlink"/>
                <w:noProof/>
              </w:rPr>
              <w:t>Abbreviations and Glossary</w:t>
            </w:r>
            <w:r>
              <w:rPr>
                <w:noProof/>
                <w:webHidden/>
              </w:rPr>
              <w:tab/>
            </w:r>
            <w:r>
              <w:rPr>
                <w:noProof/>
                <w:webHidden/>
              </w:rPr>
              <w:fldChar w:fldCharType="begin"/>
            </w:r>
            <w:r>
              <w:rPr>
                <w:noProof/>
                <w:webHidden/>
              </w:rPr>
              <w:instrText xml:space="preserve"> PAGEREF _Toc210048989 \h </w:instrText>
            </w:r>
            <w:r>
              <w:rPr>
                <w:noProof/>
                <w:webHidden/>
              </w:rPr>
            </w:r>
            <w:r>
              <w:rPr>
                <w:noProof/>
                <w:webHidden/>
              </w:rPr>
              <w:fldChar w:fldCharType="separate"/>
            </w:r>
            <w:r w:rsidR="00D35BC0">
              <w:rPr>
                <w:noProof/>
                <w:webHidden/>
              </w:rPr>
              <w:t>4</w:t>
            </w:r>
            <w:r>
              <w:rPr>
                <w:noProof/>
                <w:webHidden/>
              </w:rPr>
              <w:fldChar w:fldCharType="end"/>
            </w:r>
          </w:hyperlink>
        </w:p>
        <w:p w14:paraId="59C25807" w14:textId="6C6C1F6C"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0" w:history="1">
            <w:r w:rsidRPr="00C831CB">
              <w:rPr>
                <w:rStyle w:val="Hyperlink"/>
                <w:noProof/>
              </w:rPr>
              <w:t>Chapter 1 Purpose</w:t>
            </w:r>
            <w:r>
              <w:rPr>
                <w:noProof/>
                <w:webHidden/>
              </w:rPr>
              <w:tab/>
            </w:r>
            <w:r>
              <w:rPr>
                <w:noProof/>
                <w:webHidden/>
              </w:rPr>
              <w:fldChar w:fldCharType="begin"/>
            </w:r>
            <w:r>
              <w:rPr>
                <w:noProof/>
                <w:webHidden/>
              </w:rPr>
              <w:instrText xml:space="preserve"> PAGEREF _Toc210048990 \h </w:instrText>
            </w:r>
            <w:r>
              <w:rPr>
                <w:noProof/>
                <w:webHidden/>
              </w:rPr>
            </w:r>
            <w:r>
              <w:rPr>
                <w:noProof/>
                <w:webHidden/>
              </w:rPr>
              <w:fldChar w:fldCharType="separate"/>
            </w:r>
            <w:r w:rsidR="00D35BC0">
              <w:rPr>
                <w:noProof/>
                <w:webHidden/>
              </w:rPr>
              <w:t>28</w:t>
            </w:r>
            <w:r>
              <w:rPr>
                <w:noProof/>
                <w:webHidden/>
              </w:rPr>
              <w:fldChar w:fldCharType="end"/>
            </w:r>
          </w:hyperlink>
        </w:p>
        <w:p w14:paraId="0FB7DC36" w14:textId="5A68734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1" w:history="1">
            <w:r w:rsidRPr="00C831CB">
              <w:rPr>
                <w:rStyle w:val="Hyperlink"/>
                <w:noProof/>
              </w:rPr>
              <w:t>1.1 Background</w:t>
            </w:r>
            <w:r>
              <w:rPr>
                <w:noProof/>
                <w:webHidden/>
              </w:rPr>
              <w:tab/>
            </w:r>
            <w:r>
              <w:rPr>
                <w:noProof/>
                <w:webHidden/>
              </w:rPr>
              <w:fldChar w:fldCharType="begin"/>
            </w:r>
            <w:r>
              <w:rPr>
                <w:noProof/>
                <w:webHidden/>
              </w:rPr>
              <w:instrText xml:space="preserve"> PAGEREF _Toc210048991 \h </w:instrText>
            </w:r>
            <w:r>
              <w:rPr>
                <w:noProof/>
                <w:webHidden/>
              </w:rPr>
            </w:r>
            <w:r>
              <w:rPr>
                <w:noProof/>
                <w:webHidden/>
              </w:rPr>
              <w:fldChar w:fldCharType="separate"/>
            </w:r>
            <w:r w:rsidR="00D35BC0">
              <w:rPr>
                <w:noProof/>
                <w:webHidden/>
              </w:rPr>
              <w:t>28</w:t>
            </w:r>
            <w:r>
              <w:rPr>
                <w:noProof/>
                <w:webHidden/>
              </w:rPr>
              <w:fldChar w:fldCharType="end"/>
            </w:r>
          </w:hyperlink>
        </w:p>
        <w:p w14:paraId="1B87CB07" w14:textId="2D39F84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2" w:history="1">
            <w:r w:rsidRPr="00C831CB">
              <w:rPr>
                <w:rStyle w:val="Hyperlink"/>
                <w:noProof/>
              </w:rPr>
              <w:t>1.2 General Overview</w:t>
            </w:r>
            <w:r>
              <w:rPr>
                <w:noProof/>
                <w:webHidden/>
              </w:rPr>
              <w:tab/>
            </w:r>
            <w:r>
              <w:rPr>
                <w:noProof/>
                <w:webHidden/>
              </w:rPr>
              <w:fldChar w:fldCharType="begin"/>
            </w:r>
            <w:r>
              <w:rPr>
                <w:noProof/>
                <w:webHidden/>
              </w:rPr>
              <w:instrText xml:space="preserve"> PAGEREF _Toc210048992 \h </w:instrText>
            </w:r>
            <w:r>
              <w:rPr>
                <w:noProof/>
                <w:webHidden/>
              </w:rPr>
            </w:r>
            <w:r>
              <w:rPr>
                <w:noProof/>
                <w:webHidden/>
              </w:rPr>
              <w:fldChar w:fldCharType="separate"/>
            </w:r>
            <w:r w:rsidR="00D35BC0">
              <w:rPr>
                <w:noProof/>
                <w:webHidden/>
              </w:rPr>
              <w:t>29</w:t>
            </w:r>
            <w:r>
              <w:rPr>
                <w:noProof/>
                <w:webHidden/>
              </w:rPr>
              <w:fldChar w:fldCharType="end"/>
            </w:r>
          </w:hyperlink>
        </w:p>
        <w:p w14:paraId="438482FD" w14:textId="451F41C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3" w:history="1">
            <w:r w:rsidRPr="00C831CB">
              <w:rPr>
                <w:rStyle w:val="Hyperlink"/>
                <w:noProof/>
              </w:rPr>
              <w:t>1.3 EnergyAustralia Values and Policies</w:t>
            </w:r>
            <w:r>
              <w:rPr>
                <w:noProof/>
                <w:webHidden/>
              </w:rPr>
              <w:tab/>
            </w:r>
            <w:r>
              <w:rPr>
                <w:noProof/>
                <w:webHidden/>
              </w:rPr>
              <w:fldChar w:fldCharType="begin"/>
            </w:r>
            <w:r>
              <w:rPr>
                <w:noProof/>
                <w:webHidden/>
              </w:rPr>
              <w:instrText xml:space="preserve"> PAGEREF _Toc210048993 \h </w:instrText>
            </w:r>
            <w:r>
              <w:rPr>
                <w:noProof/>
                <w:webHidden/>
              </w:rPr>
            </w:r>
            <w:r>
              <w:rPr>
                <w:noProof/>
                <w:webHidden/>
              </w:rPr>
              <w:fldChar w:fldCharType="separate"/>
            </w:r>
            <w:r w:rsidR="00D35BC0">
              <w:rPr>
                <w:noProof/>
                <w:webHidden/>
              </w:rPr>
              <w:t>32</w:t>
            </w:r>
            <w:r>
              <w:rPr>
                <w:noProof/>
                <w:webHidden/>
              </w:rPr>
              <w:fldChar w:fldCharType="end"/>
            </w:r>
          </w:hyperlink>
        </w:p>
        <w:p w14:paraId="4DA20DA2" w14:textId="4856AAC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4" w:history="1">
            <w:r w:rsidRPr="00C831CB">
              <w:rPr>
                <w:rStyle w:val="Hyperlink"/>
                <w:noProof/>
              </w:rPr>
              <w:t>1.4 Key Legislation and Administration</w:t>
            </w:r>
            <w:r>
              <w:rPr>
                <w:noProof/>
                <w:webHidden/>
              </w:rPr>
              <w:tab/>
            </w:r>
            <w:r>
              <w:rPr>
                <w:noProof/>
                <w:webHidden/>
              </w:rPr>
              <w:fldChar w:fldCharType="begin"/>
            </w:r>
            <w:r>
              <w:rPr>
                <w:noProof/>
                <w:webHidden/>
              </w:rPr>
              <w:instrText xml:space="preserve"> PAGEREF _Toc210048994 \h </w:instrText>
            </w:r>
            <w:r>
              <w:rPr>
                <w:noProof/>
                <w:webHidden/>
              </w:rPr>
            </w:r>
            <w:r>
              <w:rPr>
                <w:noProof/>
                <w:webHidden/>
              </w:rPr>
              <w:fldChar w:fldCharType="separate"/>
            </w:r>
            <w:r w:rsidR="00D35BC0">
              <w:rPr>
                <w:noProof/>
                <w:webHidden/>
              </w:rPr>
              <w:t>33</w:t>
            </w:r>
            <w:r>
              <w:rPr>
                <w:noProof/>
                <w:webHidden/>
              </w:rPr>
              <w:fldChar w:fldCharType="end"/>
            </w:r>
          </w:hyperlink>
        </w:p>
        <w:p w14:paraId="5CF1E501" w14:textId="7B12B9F7"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5" w:history="1">
            <w:r w:rsidRPr="00C831CB">
              <w:rPr>
                <w:rStyle w:val="Hyperlink"/>
                <w:noProof/>
              </w:rPr>
              <w:t>Chapter 2 Scope</w:t>
            </w:r>
            <w:r>
              <w:rPr>
                <w:noProof/>
                <w:webHidden/>
              </w:rPr>
              <w:tab/>
            </w:r>
            <w:r>
              <w:rPr>
                <w:noProof/>
                <w:webHidden/>
              </w:rPr>
              <w:fldChar w:fldCharType="begin"/>
            </w:r>
            <w:r>
              <w:rPr>
                <w:noProof/>
                <w:webHidden/>
              </w:rPr>
              <w:instrText xml:space="preserve"> PAGEREF _Toc210048995 \h </w:instrText>
            </w:r>
            <w:r>
              <w:rPr>
                <w:noProof/>
                <w:webHidden/>
              </w:rPr>
            </w:r>
            <w:r>
              <w:rPr>
                <w:noProof/>
                <w:webHidden/>
              </w:rPr>
              <w:fldChar w:fldCharType="separate"/>
            </w:r>
            <w:r w:rsidR="00D35BC0">
              <w:rPr>
                <w:noProof/>
                <w:webHidden/>
              </w:rPr>
              <w:t>35</w:t>
            </w:r>
            <w:r>
              <w:rPr>
                <w:noProof/>
                <w:webHidden/>
              </w:rPr>
              <w:fldChar w:fldCharType="end"/>
            </w:r>
          </w:hyperlink>
        </w:p>
        <w:p w14:paraId="46EB3972" w14:textId="646C36B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6" w:history="1">
            <w:r w:rsidRPr="00C831CB">
              <w:rPr>
                <w:rStyle w:val="Hyperlink"/>
                <w:noProof/>
              </w:rPr>
              <w:t>2.1 Introduction</w:t>
            </w:r>
            <w:r>
              <w:rPr>
                <w:noProof/>
                <w:webHidden/>
              </w:rPr>
              <w:tab/>
            </w:r>
            <w:r>
              <w:rPr>
                <w:noProof/>
                <w:webHidden/>
              </w:rPr>
              <w:fldChar w:fldCharType="begin"/>
            </w:r>
            <w:r>
              <w:rPr>
                <w:noProof/>
                <w:webHidden/>
              </w:rPr>
              <w:instrText xml:space="preserve"> PAGEREF _Toc210048996 \h </w:instrText>
            </w:r>
            <w:r>
              <w:rPr>
                <w:noProof/>
                <w:webHidden/>
              </w:rPr>
            </w:r>
            <w:r>
              <w:rPr>
                <w:noProof/>
                <w:webHidden/>
              </w:rPr>
              <w:fldChar w:fldCharType="separate"/>
            </w:r>
            <w:r w:rsidR="00D35BC0">
              <w:rPr>
                <w:noProof/>
                <w:webHidden/>
              </w:rPr>
              <w:t>35</w:t>
            </w:r>
            <w:r>
              <w:rPr>
                <w:noProof/>
                <w:webHidden/>
              </w:rPr>
              <w:fldChar w:fldCharType="end"/>
            </w:r>
          </w:hyperlink>
        </w:p>
        <w:p w14:paraId="49079B56" w14:textId="5726E03E"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7" w:history="1">
            <w:r w:rsidRPr="00C831CB">
              <w:rPr>
                <w:rStyle w:val="Hyperlink"/>
                <w:noProof/>
              </w:rPr>
              <w:t>2.2 Mining Licences</w:t>
            </w:r>
            <w:r>
              <w:rPr>
                <w:noProof/>
                <w:webHidden/>
              </w:rPr>
              <w:tab/>
            </w:r>
            <w:r>
              <w:rPr>
                <w:noProof/>
                <w:webHidden/>
              </w:rPr>
              <w:fldChar w:fldCharType="begin"/>
            </w:r>
            <w:r>
              <w:rPr>
                <w:noProof/>
                <w:webHidden/>
              </w:rPr>
              <w:instrText xml:space="preserve"> PAGEREF _Toc210048997 \h </w:instrText>
            </w:r>
            <w:r>
              <w:rPr>
                <w:noProof/>
                <w:webHidden/>
              </w:rPr>
            </w:r>
            <w:r>
              <w:rPr>
                <w:noProof/>
                <w:webHidden/>
              </w:rPr>
              <w:fldChar w:fldCharType="separate"/>
            </w:r>
            <w:r w:rsidR="00D35BC0">
              <w:rPr>
                <w:noProof/>
                <w:webHidden/>
              </w:rPr>
              <w:t>35</w:t>
            </w:r>
            <w:r>
              <w:rPr>
                <w:noProof/>
                <w:webHidden/>
              </w:rPr>
              <w:fldChar w:fldCharType="end"/>
            </w:r>
          </w:hyperlink>
        </w:p>
        <w:p w14:paraId="43DF12AD" w14:textId="7BBFDCD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8" w:history="1">
            <w:r w:rsidRPr="00C831CB">
              <w:rPr>
                <w:rStyle w:val="Hyperlink"/>
                <w:noProof/>
              </w:rPr>
              <w:t>2.3 Timeframes</w:t>
            </w:r>
            <w:r>
              <w:rPr>
                <w:noProof/>
                <w:webHidden/>
              </w:rPr>
              <w:tab/>
            </w:r>
            <w:r>
              <w:rPr>
                <w:noProof/>
                <w:webHidden/>
              </w:rPr>
              <w:fldChar w:fldCharType="begin"/>
            </w:r>
            <w:r>
              <w:rPr>
                <w:noProof/>
                <w:webHidden/>
              </w:rPr>
              <w:instrText xml:space="preserve"> PAGEREF _Toc210048998 \h </w:instrText>
            </w:r>
            <w:r>
              <w:rPr>
                <w:noProof/>
                <w:webHidden/>
              </w:rPr>
            </w:r>
            <w:r>
              <w:rPr>
                <w:noProof/>
                <w:webHidden/>
              </w:rPr>
              <w:fldChar w:fldCharType="separate"/>
            </w:r>
            <w:r w:rsidR="00D35BC0">
              <w:rPr>
                <w:noProof/>
                <w:webHidden/>
              </w:rPr>
              <w:t>35</w:t>
            </w:r>
            <w:r>
              <w:rPr>
                <w:noProof/>
                <w:webHidden/>
              </w:rPr>
              <w:fldChar w:fldCharType="end"/>
            </w:r>
          </w:hyperlink>
        </w:p>
        <w:p w14:paraId="5FDC47EB" w14:textId="0D8A9DD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8999" w:history="1">
            <w:r w:rsidRPr="00C831CB">
              <w:rPr>
                <w:rStyle w:val="Hyperlink"/>
                <w:noProof/>
              </w:rPr>
              <w:t>2.4 Exclusions</w:t>
            </w:r>
            <w:r>
              <w:rPr>
                <w:noProof/>
                <w:webHidden/>
              </w:rPr>
              <w:tab/>
            </w:r>
            <w:r>
              <w:rPr>
                <w:noProof/>
                <w:webHidden/>
              </w:rPr>
              <w:fldChar w:fldCharType="begin"/>
            </w:r>
            <w:r>
              <w:rPr>
                <w:noProof/>
                <w:webHidden/>
              </w:rPr>
              <w:instrText xml:space="preserve"> PAGEREF _Toc210048999 \h </w:instrText>
            </w:r>
            <w:r>
              <w:rPr>
                <w:noProof/>
                <w:webHidden/>
              </w:rPr>
            </w:r>
            <w:r>
              <w:rPr>
                <w:noProof/>
                <w:webHidden/>
              </w:rPr>
              <w:fldChar w:fldCharType="separate"/>
            </w:r>
            <w:r w:rsidR="00D35BC0">
              <w:rPr>
                <w:noProof/>
                <w:webHidden/>
              </w:rPr>
              <w:t>37</w:t>
            </w:r>
            <w:r>
              <w:rPr>
                <w:noProof/>
                <w:webHidden/>
              </w:rPr>
              <w:fldChar w:fldCharType="end"/>
            </w:r>
          </w:hyperlink>
        </w:p>
        <w:p w14:paraId="20BFF0BE" w14:textId="61CCE56F"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0" w:history="1">
            <w:r w:rsidRPr="00C831CB">
              <w:rPr>
                <w:rStyle w:val="Hyperlink"/>
                <w:noProof/>
              </w:rPr>
              <w:t>Chapter 3 Project Overview and History</w:t>
            </w:r>
            <w:r>
              <w:rPr>
                <w:noProof/>
                <w:webHidden/>
              </w:rPr>
              <w:tab/>
            </w:r>
            <w:r>
              <w:rPr>
                <w:noProof/>
                <w:webHidden/>
              </w:rPr>
              <w:fldChar w:fldCharType="begin"/>
            </w:r>
            <w:r>
              <w:rPr>
                <w:noProof/>
                <w:webHidden/>
              </w:rPr>
              <w:instrText xml:space="preserve"> PAGEREF _Toc210049000 \h </w:instrText>
            </w:r>
            <w:r>
              <w:rPr>
                <w:noProof/>
                <w:webHidden/>
              </w:rPr>
            </w:r>
            <w:r>
              <w:rPr>
                <w:noProof/>
                <w:webHidden/>
              </w:rPr>
              <w:fldChar w:fldCharType="separate"/>
            </w:r>
            <w:r w:rsidR="00D35BC0">
              <w:rPr>
                <w:noProof/>
                <w:webHidden/>
              </w:rPr>
              <w:t>38</w:t>
            </w:r>
            <w:r>
              <w:rPr>
                <w:noProof/>
                <w:webHidden/>
              </w:rPr>
              <w:fldChar w:fldCharType="end"/>
            </w:r>
          </w:hyperlink>
        </w:p>
        <w:p w14:paraId="7E8371DA" w14:textId="416F3B6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1" w:history="1">
            <w:r w:rsidRPr="00C831CB">
              <w:rPr>
                <w:rStyle w:val="Hyperlink"/>
                <w:noProof/>
              </w:rPr>
              <w:t>3.1 Introduction</w:t>
            </w:r>
            <w:r>
              <w:rPr>
                <w:noProof/>
                <w:webHidden/>
              </w:rPr>
              <w:tab/>
            </w:r>
            <w:r>
              <w:rPr>
                <w:noProof/>
                <w:webHidden/>
              </w:rPr>
              <w:fldChar w:fldCharType="begin"/>
            </w:r>
            <w:r>
              <w:rPr>
                <w:noProof/>
                <w:webHidden/>
              </w:rPr>
              <w:instrText xml:space="preserve"> PAGEREF _Toc210049001 \h </w:instrText>
            </w:r>
            <w:r>
              <w:rPr>
                <w:noProof/>
                <w:webHidden/>
              </w:rPr>
            </w:r>
            <w:r>
              <w:rPr>
                <w:noProof/>
                <w:webHidden/>
              </w:rPr>
              <w:fldChar w:fldCharType="separate"/>
            </w:r>
            <w:r w:rsidR="00D35BC0">
              <w:rPr>
                <w:noProof/>
                <w:webHidden/>
              </w:rPr>
              <w:t>38</w:t>
            </w:r>
            <w:r>
              <w:rPr>
                <w:noProof/>
                <w:webHidden/>
              </w:rPr>
              <w:fldChar w:fldCharType="end"/>
            </w:r>
          </w:hyperlink>
        </w:p>
        <w:p w14:paraId="13B3A751" w14:textId="41E5A6F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2" w:history="1">
            <w:r w:rsidRPr="00C831CB">
              <w:rPr>
                <w:rStyle w:val="Hyperlink"/>
                <w:noProof/>
              </w:rPr>
              <w:t>3.2 History of Mining</w:t>
            </w:r>
            <w:r>
              <w:rPr>
                <w:noProof/>
                <w:webHidden/>
              </w:rPr>
              <w:tab/>
            </w:r>
            <w:r>
              <w:rPr>
                <w:noProof/>
                <w:webHidden/>
              </w:rPr>
              <w:fldChar w:fldCharType="begin"/>
            </w:r>
            <w:r>
              <w:rPr>
                <w:noProof/>
                <w:webHidden/>
              </w:rPr>
              <w:instrText xml:space="preserve"> PAGEREF _Toc210049002 \h </w:instrText>
            </w:r>
            <w:r>
              <w:rPr>
                <w:noProof/>
                <w:webHidden/>
              </w:rPr>
            </w:r>
            <w:r>
              <w:rPr>
                <w:noProof/>
                <w:webHidden/>
              </w:rPr>
              <w:fldChar w:fldCharType="separate"/>
            </w:r>
            <w:r w:rsidR="00D35BC0">
              <w:rPr>
                <w:noProof/>
                <w:webHidden/>
              </w:rPr>
              <w:t>38</w:t>
            </w:r>
            <w:r>
              <w:rPr>
                <w:noProof/>
                <w:webHidden/>
              </w:rPr>
              <w:fldChar w:fldCharType="end"/>
            </w:r>
          </w:hyperlink>
        </w:p>
        <w:p w14:paraId="6E269049" w14:textId="2758B0B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3" w:history="1">
            <w:r w:rsidRPr="00C831CB">
              <w:rPr>
                <w:rStyle w:val="Hyperlink"/>
                <w:noProof/>
              </w:rPr>
              <w:t>3.3 History of Power Generation</w:t>
            </w:r>
            <w:r>
              <w:rPr>
                <w:noProof/>
                <w:webHidden/>
              </w:rPr>
              <w:tab/>
            </w:r>
            <w:r>
              <w:rPr>
                <w:noProof/>
                <w:webHidden/>
              </w:rPr>
              <w:fldChar w:fldCharType="begin"/>
            </w:r>
            <w:r>
              <w:rPr>
                <w:noProof/>
                <w:webHidden/>
              </w:rPr>
              <w:instrText xml:space="preserve"> PAGEREF _Toc210049003 \h </w:instrText>
            </w:r>
            <w:r>
              <w:rPr>
                <w:noProof/>
                <w:webHidden/>
              </w:rPr>
            </w:r>
            <w:r>
              <w:rPr>
                <w:noProof/>
                <w:webHidden/>
              </w:rPr>
              <w:fldChar w:fldCharType="separate"/>
            </w:r>
            <w:r w:rsidR="00D35BC0">
              <w:rPr>
                <w:noProof/>
                <w:webHidden/>
              </w:rPr>
              <w:t>40</w:t>
            </w:r>
            <w:r>
              <w:rPr>
                <w:noProof/>
                <w:webHidden/>
              </w:rPr>
              <w:fldChar w:fldCharType="end"/>
            </w:r>
          </w:hyperlink>
        </w:p>
        <w:p w14:paraId="587A33C2" w14:textId="174DD11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4" w:history="1">
            <w:r w:rsidRPr="00C831CB">
              <w:rPr>
                <w:rStyle w:val="Hyperlink"/>
                <w:noProof/>
              </w:rPr>
              <w:t>3.4 EAY as Owner</w:t>
            </w:r>
            <w:r>
              <w:rPr>
                <w:noProof/>
                <w:webHidden/>
              </w:rPr>
              <w:tab/>
            </w:r>
            <w:r>
              <w:rPr>
                <w:noProof/>
                <w:webHidden/>
              </w:rPr>
              <w:fldChar w:fldCharType="begin"/>
            </w:r>
            <w:r>
              <w:rPr>
                <w:noProof/>
                <w:webHidden/>
              </w:rPr>
              <w:instrText xml:space="preserve"> PAGEREF _Toc210049004 \h </w:instrText>
            </w:r>
            <w:r>
              <w:rPr>
                <w:noProof/>
                <w:webHidden/>
              </w:rPr>
            </w:r>
            <w:r>
              <w:rPr>
                <w:noProof/>
                <w:webHidden/>
              </w:rPr>
              <w:fldChar w:fldCharType="separate"/>
            </w:r>
            <w:r w:rsidR="00D35BC0">
              <w:rPr>
                <w:noProof/>
                <w:webHidden/>
              </w:rPr>
              <w:t>40</w:t>
            </w:r>
            <w:r>
              <w:rPr>
                <w:noProof/>
                <w:webHidden/>
              </w:rPr>
              <w:fldChar w:fldCharType="end"/>
            </w:r>
          </w:hyperlink>
        </w:p>
        <w:p w14:paraId="63208166" w14:textId="05F68FA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5" w:history="1">
            <w:r w:rsidRPr="00C831CB">
              <w:rPr>
                <w:rStyle w:val="Hyperlink"/>
                <w:noProof/>
              </w:rPr>
              <w:t>3.5 Rehabilitation Concept and Approvals History</w:t>
            </w:r>
            <w:r>
              <w:rPr>
                <w:noProof/>
                <w:webHidden/>
              </w:rPr>
              <w:tab/>
            </w:r>
            <w:r>
              <w:rPr>
                <w:noProof/>
                <w:webHidden/>
              </w:rPr>
              <w:fldChar w:fldCharType="begin"/>
            </w:r>
            <w:r>
              <w:rPr>
                <w:noProof/>
                <w:webHidden/>
              </w:rPr>
              <w:instrText xml:space="preserve"> PAGEREF _Toc210049005 \h </w:instrText>
            </w:r>
            <w:r>
              <w:rPr>
                <w:noProof/>
                <w:webHidden/>
              </w:rPr>
            </w:r>
            <w:r>
              <w:rPr>
                <w:noProof/>
                <w:webHidden/>
              </w:rPr>
              <w:fldChar w:fldCharType="separate"/>
            </w:r>
            <w:r w:rsidR="00D35BC0">
              <w:rPr>
                <w:noProof/>
                <w:webHidden/>
              </w:rPr>
              <w:t>41</w:t>
            </w:r>
            <w:r>
              <w:rPr>
                <w:noProof/>
                <w:webHidden/>
              </w:rPr>
              <w:fldChar w:fldCharType="end"/>
            </w:r>
          </w:hyperlink>
        </w:p>
        <w:p w14:paraId="711123C8" w14:textId="702EB67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6" w:history="1">
            <w:r w:rsidRPr="00C831CB">
              <w:rPr>
                <w:rStyle w:val="Hyperlink"/>
                <w:noProof/>
              </w:rPr>
              <w:t>3.6 Government Policy and Decisions</w:t>
            </w:r>
            <w:r>
              <w:rPr>
                <w:noProof/>
                <w:webHidden/>
              </w:rPr>
              <w:tab/>
            </w:r>
            <w:r>
              <w:rPr>
                <w:noProof/>
                <w:webHidden/>
              </w:rPr>
              <w:fldChar w:fldCharType="begin"/>
            </w:r>
            <w:r>
              <w:rPr>
                <w:noProof/>
                <w:webHidden/>
              </w:rPr>
              <w:instrText xml:space="preserve"> PAGEREF _Toc210049006 \h </w:instrText>
            </w:r>
            <w:r>
              <w:rPr>
                <w:noProof/>
                <w:webHidden/>
              </w:rPr>
            </w:r>
            <w:r>
              <w:rPr>
                <w:noProof/>
                <w:webHidden/>
              </w:rPr>
              <w:fldChar w:fldCharType="separate"/>
            </w:r>
            <w:r w:rsidR="00D35BC0">
              <w:rPr>
                <w:noProof/>
                <w:webHidden/>
              </w:rPr>
              <w:t>50</w:t>
            </w:r>
            <w:r>
              <w:rPr>
                <w:noProof/>
                <w:webHidden/>
              </w:rPr>
              <w:fldChar w:fldCharType="end"/>
            </w:r>
          </w:hyperlink>
        </w:p>
        <w:p w14:paraId="3996A7EB" w14:textId="58941E4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7" w:history="1">
            <w:r w:rsidRPr="00C831CB">
              <w:rPr>
                <w:rStyle w:val="Hyperlink"/>
                <w:noProof/>
              </w:rPr>
              <w:t>3.7 Yallourn Mine Rehabilitation Overview</w:t>
            </w:r>
            <w:r>
              <w:rPr>
                <w:noProof/>
                <w:webHidden/>
              </w:rPr>
              <w:tab/>
            </w:r>
            <w:r>
              <w:rPr>
                <w:noProof/>
                <w:webHidden/>
              </w:rPr>
              <w:fldChar w:fldCharType="begin"/>
            </w:r>
            <w:r>
              <w:rPr>
                <w:noProof/>
                <w:webHidden/>
              </w:rPr>
              <w:instrText xml:space="preserve"> PAGEREF _Toc210049007 \h </w:instrText>
            </w:r>
            <w:r>
              <w:rPr>
                <w:noProof/>
                <w:webHidden/>
              </w:rPr>
            </w:r>
            <w:r>
              <w:rPr>
                <w:noProof/>
                <w:webHidden/>
              </w:rPr>
              <w:fldChar w:fldCharType="separate"/>
            </w:r>
            <w:r w:rsidR="00D35BC0">
              <w:rPr>
                <w:noProof/>
                <w:webHidden/>
              </w:rPr>
              <w:t>51</w:t>
            </w:r>
            <w:r>
              <w:rPr>
                <w:noProof/>
                <w:webHidden/>
              </w:rPr>
              <w:fldChar w:fldCharType="end"/>
            </w:r>
          </w:hyperlink>
        </w:p>
        <w:p w14:paraId="63B4AA60" w14:textId="20CDB6F6"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8" w:history="1">
            <w:r w:rsidRPr="00C831CB">
              <w:rPr>
                <w:rStyle w:val="Hyperlink"/>
                <w:noProof/>
              </w:rPr>
              <w:t>Chapter 4 Regulatory Context</w:t>
            </w:r>
            <w:r>
              <w:rPr>
                <w:noProof/>
                <w:webHidden/>
              </w:rPr>
              <w:tab/>
            </w:r>
            <w:r>
              <w:rPr>
                <w:noProof/>
                <w:webHidden/>
              </w:rPr>
              <w:fldChar w:fldCharType="begin"/>
            </w:r>
            <w:r>
              <w:rPr>
                <w:noProof/>
                <w:webHidden/>
              </w:rPr>
              <w:instrText xml:space="preserve"> PAGEREF _Toc210049008 \h </w:instrText>
            </w:r>
            <w:r>
              <w:rPr>
                <w:noProof/>
                <w:webHidden/>
              </w:rPr>
            </w:r>
            <w:r>
              <w:rPr>
                <w:noProof/>
                <w:webHidden/>
              </w:rPr>
              <w:fldChar w:fldCharType="separate"/>
            </w:r>
            <w:r w:rsidR="00D35BC0">
              <w:rPr>
                <w:noProof/>
                <w:webHidden/>
              </w:rPr>
              <w:t>65</w:t>
            </w:r>
            <w:r>
              <w:rPr>
                <w:noProof/>
                <w:webHidden/>
              </w:rPr>
              <w:fldChar w:fldCharType="end"/>
            </w:r>
          </w:hyperlink>
        </w:p>
        <w:p w14:paraId="24F91412" w14:textId="471390B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09" w:history="1">
            <w:r w:rsidRPr="00C831CB">
              <w:rPr>
                <w:rStyle w:val="Hyperlink"/>
                <w:noProof/>
              </w:rPr>
              <w:t>4.1 Guidelines, policy and standards</w:t>
            </w:r>
            <w:r>
              <w:rPr>
                <w:noProof/>
                <w:webHidden/>
              </w:rPr>
              <w:tab/>
            </w:r>
            <w:r>
              <w:rPr>
                <w:noProof/>
                <w:webHidden/>
              </w:rPr>
              <w:fldChar w:fldCharType="begin"/>
            </w:r>
            <w:r>
              <w:rPr>
                <w:noProof/>
                <w:webHidden/>
              </w:rPr>
              <w:instrText xml:space="preserve"> PAGEREF _Toc210049009 \h </w:instrText>
            </w:r>
            <w:r>
              <w:rPr>
                <w:noProof/>
                <w:webHidden/>
              </w:rPr>
            </w:r>
            <w:r>
              <w:rPr>
                <w:noProof/>
                <w:webHidden/>
              </w:rPr>
              <w:fldChar w:fldCharType="separate"/>
            </w:r>
            <w:r w:rsidR="00D35BC0">
              <w:rPr>
                <w:noProof/>
                <w:webHidden/>
              </w:rPr>
              <w:t>65</w:t>
            </w:r>
            <w:r>
              <w:rPr>
                <w:noProof/>
                <w:webHidden/>
              </w:rPr>
              <w:fldChar w:fldCharType="end"/>
            </w:r>
          </w:hyperlink>
        </w:p>
        <w:p w14:paraId="0283BF4C" w14:textId="379EC99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0" w:history="1">
            <w:r w:rsidRPr="00C831CB">
              <w:rPr>
                <w:rStyle w:val="Hyperlink"/>
                <w:noProof/>
              </w:rPr>
              <w:t>4.2 Legislative Framework for the Preparation of a DMRP</w:t>
            </w:r>
            <w:r>
              <w:rPr>
                <w:noProof/>
                <w:webHidden/>
              </w:rPr>
              <w:tab/>
            </w:r>
            <w:r>
              <w:rPr>
                <w:noProof/>
                <w:webHidden/>
              </w:rPr>
              <w:fldChar w:fldCharType="begin"/>
            </w:r>
            <w:r>
              <w:rPr>
                <w:noProof/>
                <w:webHidden/>
              </w:rPr>
              <w:instrText xml:space="preserve"> PAGEREF _Toc210049010 \h </w:instrText>
            </w:r>
            <w:r>
              <w:rPr>
                <w:noProof/>
                <w:webHidden/>
              </w:rPr>
            </w:r>
            <w:r>
              <w:rPr>
                <w:noProof/>
                <w:webHidden/>
              </w:rPr>
              <w:fldChar w:fldCharType="separate"/>
            </w:r>
            <w:r w:rsidR="00D35BC0">
              <w:rPr>
                <w:noProof/>
                <w:webHidden/>
              </w:rPr>
              <w:t>68</w:t>
            </w:r>
            <w:r>
              <w:rPr>
                <w:noProof/>
                <w:webHidden/>
              </w:rPr>
              <w:fldChar w:fldCharType="end"/>
            </w:r>
          </w:hyperlink>
        </w:p>
        <w:p w14:paraId="134E8866" w14:textId="6E5E635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1" w:history="1">
            <w:r w:rsidRPr="00C831CB">
              <w:rPr>
                <w:rStyle w:val="Hyperlink"/>
                <w:noProof/>
              </w:rPr>
              <w:t>4.3 Legislation Relevant to Rehabilitation of Yallourn Mine</w:t>
            </w:r>
            <w:r>
              <w:rPr>
                <w:noProof/>
                <w:webHidden/>
              </w:rPr>
              <w:tab/>
            </w:r>
            <w:r>
              <w:rPr>
                <w:noProof/>
                <w:webHidden/>
              </w:rPr>
              <w:fldChar w:fldCharType="begin"/>
            </w:r>
            <w:r>
              <w:rPr>
                <w:noProof/>
                <w:webHidden/>
              </w:rPr>
              <w:instrText xml:space="preserve"> PAGEREF _Toc210049011 \h </w:instrText>
            </w:r>
            <w:r>
              <w:rPr>
                <w:noProof/>
                <w:webHidden/>
              </w:rPr>
            </w:r>
            <w:r>
              <w:rPr>
                <w:noProof/>
                <w:webHidden/>
              </w:rPr>
              <w:fldChar w:fldCharType="separate"/>
            </w:r>
            <w:r w:rsidR="00D35BC0">
              <w:rPr>
                <w:noProof/>
                <w:webHidden/>
              </w:rPr>
              <w:t>68</w:t>
            </w:r>
            <w:r>
              <w:rPr>
                <w:noProof/>
                <w:webHidden/>
              </w:rPr>
              <w:fldChar w:fldCharType="end"/>
            </w:r>
          </w:hyperlink>
        </w:p>
        <w:p w14:paraId="46D376F7" w14:textId="75ED268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2" w:history="1">
            <w:r w:rsidRPr="00C831CB">
              <w:rPr>
                <w:rStyle w:val="Hyperlink"/>
                <w:noProof/>
              </w:rPr>
              <w:t>4.4 Summary of associated documents</w:t>
            </w:r>
            <w:r>
              <w:rPr>
                <w:noProof/>
                <w:webHidden/>
              </w:rPr>
              <w:tab/>
            </w:r>
            <w:r>
              <w:rPr>
                <w:noProof/>
                <w:webHidden/>
              </w:rPr>
              <w:fldChar w:fldCharType="begin"/>
            </w:r>
            <w:r>
              <w:rPr>
                <w:noProof/>
                <w:webHidden/>
              </w:rPr>
              <w:instrText xml:space="preserve"> PAGEREF _Toc210049012 \h </w:instrText>
            </w:r>
            <w:r>
              <w:rPr>
                <w:noProof/>
                <w:webHidden/>
              </w:rPr>
            </w:r>
            <w:r>
              <w:rPr>
                <w:noProof/>
                <w:webHidden/>
              </w:rPr>
              <w:fldChar w:fldCharType="separate"/>
            </w:r>
            <w:r w:rsidR="00D35BC0">
              <w:rPr>
                <w:noProof/>
                <w:webHidden/>
              </w:rPr>
              <w:t>78</w:t>
            </w:r>
            <w:r>
              <w:rPr>
                <w:noProof/>
                <w:webHidden/>
              </w:rPr>
              <w:fldChar w:fldCharType="end"/>
            </w:r>
          </w:hyperlink>
        </w:p>
        <w:p w14:paraId="3987BE45" w14:textId="54E1A86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3" w:history="1">
            <w:r w:rsidRPr="00C831CB">
              <w:rPr>
                <w:rStyle w:val="Hyperlink"/>
                <w:noProof/>
              </w:rPr>
              <w:t>4.5 Existing Legal Approvals</w:t>
            </w:r>
            <w:r>
              <w:rPr>
                <w:noProof/>
                <w:webHidden/>
              </w:rPr>
              <w:tab/>
            </w:r>
            <w:r>
              <w:rPr>
                <w:noProof/>
                <w:webHidden/>
              </w:rPr>
              <w:fldChar w:fldCharType="begin"/>
            </w:r>
            <w:r>
              <w:rPr>
                <w:noProof/>
                <w:webHidden/>
              </w:rPr>
              <w:instrText xml:space="preserve"> PAGEREF _Toc210049013 \h </w:instrText>
            </w:r>
            <w:r>
              <w:rPr>
                <w:noProof/>
                <w:webHidden/>
              </w:rPr>
            </w:r>
            <w:r>
              <w:rPr>
                <w:noProof/>
                <w:webHidden/>
              </w:rPr>
              <w:fldChar w:fldCharType="separate"/>
            </w:r>
            <w:r w:rsidR="00D35BC0">
              <w:rPr>
                <w:noProof/>
                <w:webHidden/>
              </w:rPr>
              <w:t>82</w:t>
            </w:r>
            <w:r>
              <w:rPr>
                <w:noProof/>
                <w:webHidden/>
              </w:rPr>
              <w:fldChar w:fldCharType="end"/>
            </w:r>
          </w:hyperlink>
        </w:p>
        <w:p w14:paraId="279B1D0F" w14:textId="57C2931F"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4" w:history="1">
            <w:r w:rsidRPr="00C831CB">
              <w:rPr>
                <w:rStyle w:val="Hyperlink"/>
                <w:noProof/>
              </w:rPr>
              <w:t>4.6 Future Legal Approvals</w:t>
            </w:r>
            <w:r>
              <w:rPr>
                <w:noProof/>
                <w:webHidden/>
              </w:rPr>
              <w:tab/>
            </w:r>
            <w:r>
              <w:rPr>
                <w:noProof/>
                <w:webHidden/>
              </w:rPr>
              <w:fldChar w:fldCharType="begin"/>
            </w:r>
            <w:r>
              <w:rPr>
                <w:noProof/>
                <w:webHidden/>
              </w:rPr>
              <w:instrText xml:space="preserve"> PAGEREF _Toc210049014 \h </w:instrText>
            </w:r>
            <w:r>
              <w:rPr>
                <w:noProof/>
                <w:webHidden/>
              </w:rPr>
            </w:r>
            <w:r>
              <w:rPr>
                <w:noProof/>
                <w:webHidden/>
              </w:rPr>
              <w:fldChar w:fldCharType="separate"/>
            </w:r>
            <w:r w:rsidR="00D35BC0">
              <w:rPr>
                <w:noProof/>
                <w:webHidden/>
              </w:rPr>
              <w:t>88</w:t>
            </w:r>
            <w:r>
              <w:rPr>
                <w:noProof/>
                <w:webHidden/>
              </w:rPr>
              <w:fldChar w:fldCharType="end"/>
            </w:r>
          </w:hyperlink>
        </w:p>
        <w:p w14:paraId="04B68093" w14:textId="43D48DA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5" w:history="1">
            <w:r w:rsidRPr="00C831CB">
              <w:rPr>
                <w:rStyle w:val="Hyperlink"/>
                <w:noProof/>
              </w:rPr>
              <w:t>4.7 Other Possible Future Legal Approvals</w:t>
            </w:r>
            <w:r>
              <w:rPr>
                <w:noProof/>
                <w:webHidden/>
              </w:rPr>
              <w:tab/>
            </w:r>
            <w:r>
              <w:rPr>
                <w:noProof/>
                <w:webHidden/>
              </w:rPr>
              <w:fldChar w:fldCharType="begin"/>
            </w:r>
            <w:r>
              <w:rPr>
                <w:noProof/>
                <w:webHidden/>
              </w:rPr>
              <w:instrText xml:space="preserve"> PAGEREF _Toc210049015 \h </w:instrText>
            </w:r>
            <w:r>
              <w:rPr>
                <w:noProof/>
                <w:webHidden/>
              </w:rPr>
            </w:r>
            <w:r>
              <w:rPr>
                <w:noProof/>
                <w:webHidden/>
              </w:rPr>
              <w:fldChar w:fldCharType="separate"/>
            </w:r>
            <w:r w:rsidR="00D35BC0">
              <w:rPr>
                <w:noProof/>
                <w:webHidden/>
              </w:rPr>
              <w:t>90</w:t>
            </w:r>
            <w:r>
              <w:rPr>
                <w:noProof/>
                <w:webHidden/>
              </w:rPr>
              <w:fldChar w:fldCharType="end"/>
            </w:r>
          </w:hyperlink>
        </w:p>
        <w:p w14:paraId="686F3CC0" w14:textId="78915CB9"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6" w:history="1">
            <w:r w:rsidRPr="00C831CB">
              <w:rPr>
                <w:rStyle w:val="Hyperlink"/>
                <w:noProof/>
              </w:rPr>
              <w:t>Chapter 5 Environmental Setting</w:t>
            </w:r>
            <w:r>
              <w:rPr>
                <w:noProof/>
                <w:webHidden/>
              </w:rPr>
              <w:tab/>
            </w:r>
            <w:r>
              <w:rPr>
                <w:noProof/>
                <w:webHidden/>
              </w:rPr>
              <w:fldChar w:fldCharType="begin"/>
            </w:r>
            <w:r>
              <w:rPr>
                <w:noProof/>
                <w:webHidden/>
              </w:rPr>
              <w:instrText xml:space="preserve"> PAGEREF _Toc210049016 \h </w:instrText>
            </w:r>
            <w:r>
              <w:rPr>
                <w:noProof/>
                <w:webHidden/>
              </w:rPr>
            </w:r>
            <w:r>
              <w:rPr>
                <w:noProof/>
                <w:webHidden/>
              </w:rPr>
              <w:fldChar w:fldCharType="separate"/>
            </w:r>
            <w:r w:rsidR="00D35BC0">
              <w:rPr>
                <w:noProof/>
                <w:webHidden/>
              </w:rPr>
              <w:t>91</w:t>
            </w:r>
            <w:r>
              <w:rPr>
                <w:noProof/>
                <w:webHidden/>
              </w:rPr>
              <w:fldChar w:fldCharType="end"/>
            </w:r>
          </w:hyperlink>
        </w:p>
        <w:p w14:paraId="0E7A782E" w14:textId="21A4D35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7" w:history="1">
            <w:r w:rsidRPr="00C831CB">
              <w:rPr>
                <w:rStyle w:val="Hyperlink"/>
                <w:noProof/>
              </w:rPr>
              <w:t>5.1 Introduction</w:t>
            </w:r>
            <w:r>
              <w:rPr>
                <w:noProof/>
                <w:webHidden/>
              </w:rPr>
              <w:tab/>
            </w:r>
            <w:r>
              <w:rPr>
                <w:noProof/>
                <w:webHidden/>
              </w:rPr>
              <w:fldChar w:fldCharType="begin"/>
            </w:r>
            <w:r>
              <w:rPr>
                <w:noProof/>
                <w:webHidden/>
              </w:rPr>
              <w:instrText xml:space="preserve"> PAGEREF _Toc210049017 \h </w:instrText>
            </w:r>
            <w:r>
              <w:rPr>
                <w:noProof/>
                <w:webHidden/>
              </w:rPr>
            </w:r>
            <w:r>
              <w:rPr>
                <w:noProof/>
                <w:webHidden/>
              </w:rPr>
              <w:fldChar w:fldCharType="separate"/>
            </w:r>
            <w:r w:rsidR="00D35BC0">
              <w:rPr>
                <w:noProof/>
                <w:webHidden/>
              </w:rPr>
              <w:t>91</w:t>
            </w:r>
            <w:r>
              <w:rPr>
                <w:noProof/>
                <w:webHidden/>
              </w:rPr>
              <w:fldChar w:fldCharType="end"/>
            </w:r>
          </w:hyperlink>
        </w:p>
        <w:p w14:paraId="0B613BCE" w14:textId="3C3DC86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8" w:history="1">
            <w:r w:rsidRPr="00C831CB">
              <w:rPr>
                <w:rStyle w:val="Hyperlink"/>
                <w:noProof/>
              </w:rPr>
              <w:t>5.2 Climate</w:t>
            </w:r>
            <w:r>
              <w:rPr>
                <w:noProof/>
                <w:webHidden/>
              </w:rPr>
              <w:tab/>
            </w:r>
            <w:r>
              <w:rPr>
                <w:noProof/>
                <w:webHidden/>
              </w:rPr>
              <w:fldChar w:fldCharType="begin"/>
            </w:r>
            <w:r>
              <w:rPr>
                <w:noProof/>
                <w:webHidden/>
              </w:rPr>
              <w:instrText xml:space="preserve"> PAGEREF _Toc210049018 \h </w:instrText>
            </w:r>
            <w:r>
              <w:rPr>
                <w:noProof/>
                <w:webHidden/>
              </w:rPr>
            </w:r>
            <w:r>
              <w:rPr>
                <w:noProof/>
                <w:webHidden/>
              </w:rPr>
              <w:fldChar w:fldCharType="separate"/>
            </w:r>
            <w:r w:rsidR="00D35BC0">
              <w:rPr>
                <w:noProof/>
                <w:webHidden/>
              </w:rPr>
              <w:t>91</w:t>
            </w:r>
            <w:r>
              <w:rPr>
                <w:noProof/>
                <w:webHidden/>
              </w:rPr>
              <w:fldChar w:fldCharType="end"/>
            </w:r>
          </w:hyperlink>
        </w:p>
        <w:p w14:paraId="2C3FFF11" w14:textId="20588F91"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19" w:history="1">
            <w:r w:rsidRPr="00C831CB">
              <w:rPr>
                <w:rStyle w:val="Hyperlink"/>
                <w:noProof/>
              </w:rPr>
              <w:t>5.3 Topography</w:t>
            </w:r>
            <w:r>
              <w:rPr>
                <w:noProof/>
                <w:webHidden/>
              </w:rPr>
              <w:tab/>
            </w:r>
            <w:r>
              <w:rPr>
                <w:noProof/>
                <w:webHidden/>
              </w:rPr>
              <w:fldChar w:fldCharType="begin"/>
            </w:r>
            <w:r>
              <w:rPr>
                <w:noProof/>
                <w:webHidden/>
              </w:rPr>
              <w:instrText xml:space="preserve"> PAGEREF _Toc210049019 \h </w:instrText>
            </w:r>
            <w:r>
              <w:rPr>
                <w:noProof/>
                <w:webHidden/>
              </w:rPr>
            </w:r>
            <w:r>
              <w:rPr>
                <w:noProof/>
                <w:webHidden/>
              </w:rPr>
              <w:fldChar w:fldCharType="separate"/>
            </w:r>
            <w:r w:rsidR="00D35BC0">
              <w:rPr>
                <w:noProof/>
                <w:webHidden/>
              </w:rPr>
              <w:t>96</w:t>
            </w:r>
            <w:r>
              <w:rPr>
                <w:noProof/>
                <w:webHidden/>
              </w:rPr>
              <w:fldChar w:fldCharType="end"/>
            </w:r>
          </w:hyperlink>
        </w:p>
        <w:p w14:paraId="2E28EF9E" w14:textId="0FD7EF3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0" w:history="1">
            <w:r w:rsidRPr="00C831CB">
              <w:rPr>
                <w:rStyle w:val="Hyperlink"/>
                <w:noProof/>
              </w:rPr>
              <w:t>5.4 Geology</w:t>
            </w:r>
            <w:r>
              <w:rPr>
                <w:noProof/>
                <w:webHidden/>
              </w:rPr>
              <w:tab/>
            </w:r>
            <w:r>
              <w:rPr>
                <w:noProof/>
                <w:webHidden/>
              </w:rPr>
              <w:fldChar w:fldCharType="begin"/>
            </w:r>
            <w:r>
              <w:rPr>
                <w:noProof/>
                <w:webHidden/>
              </w:rPr>
              <w:instrText xml:space="preserve"> PAGEREF _Toc210049020 \h </w:instrText>
            </w:r>
            <w:r>
              <w:rPr>
                <w:noProof/>
                <w:webHidden/>
              </w:rPr>
            </w:r>
            <w:r>
              <w:rPr>
                <w:noProof/>
                <w:webHidden/>
              </w:rPr>
              <w:fldChar w:fldCharType="separate"/>
            </w:r>
            <w:r w:rsidR="00D35BC0">
              <w:rPr>
                <w:noProof/>
                <w:webHidden/>
              </w:rPr>
              <w:t>97</w:t>
            </w:r>
            <w:r>
              <w:rPr>
                <w:noProof/>
                <w:webHidden/>
              </w:rPr>
              <w:fldChar w:fldCharType="end"/>
            </w:r>
          </w:hyperlink>
        </w:p>
        <w:p w14:paraId="737D3BF7" w14:textId="56115C0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1" w:history="1">
            <w:r w:rsidRPr="00C831CB">
              <w:rPr>
                <w:rStyle w:val="Hyperlink"/>
                <w:noProof/>
              </w:rPr>
              <w:t>5.5 Hydrogeology and Groundwater</w:t>
            </w:r>
            <w:r>
              <w:rPr>
                <w:noProof/>
                <w:webHidden/>
              </w:rPr>
              <w:tab/>
            </w:r>
            <w:r>
              <w:rPr>
                <w:noProof/>
                <w:webHidden/>
              </w:rPr>
              <w:fldChar w:fldCharType="begin"/>
            </w:r>
            <w:r>
              <w:rPr>
                <w:noProof/>
                <w:webHidden/>
              </w:rPr>
              <w:instrText xml:space="preserve"> PAGEREF _Toc210049021 \h </w:instrText>
            </w:r>
            <w:r>
              <w:rPr>
                <w:noProof/>
                <w:webHidden/>
              </w:rPr>
            </w:r>
            <w:r>
              <w:rPr>
                <w:noProof/>
                <w:webHidden/>
              </w:rPr>
              <w:fldChar w:fldCharType="separate"/>
            </w:r>
            <w:r w:rsidR="00D35BC0">
              <w:rPr>
                <w:noProof/>
                <w:webHidden/>
              </w:rPr>
              <w:t>109</w:t>
            </w:r>
            <w:r>
              <w:rPr>
                <w:noProof/>
                <w:webHidden/>
              </w:rPr>
              <w:fldChar w:fldCharType="end"/>
            </w:r>
          </w:hyperlink>
        </w:p>
        <w:p w14:paraId="26725C15" w14:textId="2D73FA2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2" w:history="1">
            <w:r w:rsidRPr="00C831CB">
              <w:rPr>
                <w:rStyle w:val="Hyperlink"/>
                <w:noProof/>
              </w:rPr>
              <w:t>5.6 Soils</w:t>
            </w:r>
            <w:r>
              <w:rPr>
                <w:noProof/>
                <w:webHidden/>
              </w:rPr>
              <w:tab/>
            </w:r>
            <w:r>
              <w:rPr>
                <w:noProof/>
                <w:webHidden/>
              </w:rPr>
              <w:fldChar w:fldCharType="begin"/>
            </w:r>
            <w:r>
              <w:rPr>
                <w:noProof/>
                <w:webHidden/>
              </w:rPr>
              <w:instrText xml:space="preserve"> PAGEREF _Toc210049022 \h </w:instrText>
            </w:r>
            <w:r>
              <w:rPr>
                <w:noProof/>
                <w:webHidden/>
              </w:rPr>
            </w:r>
            <w:r>
              <w:rPr>
                <w:noProof/>
                <w:webHidden/>
              </w:rPr>
              <w:fldChar w:fldCharType="separate"/>
            </w:r>
            <w:r w:rsidR="00D35BC0">
              <w:rPr>
                <w:noProof/>
                <w:webHidden/>
              </w:rPr>
              <w:t>115</w:t>
            </w:r>
            <w:r>
              <w:rPr>
                <w:noProof/>
                <w:webHidden/>
              </w:rPr>
              <w:fldChar w:fldCharType="end"/>
            </w:r>
          </w:hyperlink>
        </w:p>
        <w:p w14:paraId="0C435418" w14:textId="19BD7E7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3" w:history="1">
            <w:r w:rsidRPr="00C831CB">
              <w:rPr>
                <w:rStyle w:val="Hyperlink"/>
                <w:noProof/>
              </w:rPr>
              <w:t>5.7 Hydrology</w:t>
            </w:r>
            <w:r>
              <w:rPr>
                <w:noProof/>
                <w:webHidden/>
              </w:rPr>
              <w:tab/>
            </w:r>
            <w:r>
              <w:rPr>
                <w:noProof/>
                <w:webHidden/>
              </w:rPr>
              <w:fldChar w:fldCharType="begin"/>
            </w:r>
            <w:r>
              <w:rPr>
                <w:noProof/>
                <w:webHidden/>
              </w:rPr>
              <w:instrText xml:space="preserve"> PAGEREF _Toc210049023 \h </w:instrText>
            </w:r>
            <w:r>
              <w:rPr>
                <w:noProof/>
                <w:webHidden/>
              </w:rPr>
            </w:r>
            <w:r>
              <w:rPr>
                <w:noProof/>
                <w:webHidden/>
              </w:rPr>
              <w:fldChar w:fldCharType="separate"/>
            </w:r>
            <w:r w:rsidR="00D35BC0">
              <w:rPr>
                <w:noProof/>
                <w:webHidden/>
              </w:rPr>
              <w:t>118</w:t>
            </w:r>
            <w:r>
              <w:rPr>
                <w:noProof/>
                <w:webHidden/>
              </w:rPr>
              <w:fldChar w:fldCharType="end"/>
            </w:r>
          </w:hyperlink>
        </w:p>
        <w:p w14:paraId="0DFDD49E" w14:textId="0A8DC79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4" w:history="1">
            <w:r w:rsidRPr="00C831CB">
              <w:rPr>
                <w:rStyle w:val="Hyperlink"/>
                <w:noProof/>
              </w:rPr>
              <w:t>5.8 Flora and Fauna</w:t>
            </w:r>
            <w:r>
              <w:rPr>
                <w:noProof/>
                <w:webHidden/>
              </w:rPr>
              <w:tab/>
            </w:r>
            <w:r>
              <w:rPr>
                <w:noProof/>
                <w:webHidden/>
              </w:rPr>
              <w:fldChar w:fldCharType="begin"/>
            </w:r>
            <w:r>
              <w:rPr>
                <w:noProof/>
                <w:webHidden/>
              </w:rPr>
              <w:instrText xml:space="preserve"> PAGEREF _Toc210049024 \h </w:instrText>
            </w:r>
            <w:r>
              <w:rPr>
                <w:noProof/>
                <w:webHidden/>
              </w:rPr>
            </w:r>
            <w:r>
              <w:rPr>
                <w:noProof/>
                <w:webHidden/>
              </w:rPr>
              <w:fldChar w:fldCharType="separate"/>
            </w:r>
            <w:r w:rsidR="00D35BC0">
              <w:rPr>
                <w:noProof/>
                <w:webHidden/>
              </w:rPr>
              <w:t>124</w:t>
            </w:r>
            <w:r>
              <w:rPr>
                <w:noProof/>
                <w:webHidden/>
              </w:rPr>
              <w:fldChar w:fldCharType="end"/>
            </w:r>
          </w:hyperlink>
        </w:p>
        <w:p w14:paraId="5DD27834" w14:textId="3E2E9FD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5" w:history="1">
            <w:r w:rsidRPr="00C831CB">
              <w:rPr>
                <w:rStyle w:val="Hyperlink"/>
                <w:noProof/>
              </w:rPr>
              <w:t>5.9 Fire</w:t>
            </w:r>
            <w:r>
              <w:rPr>
                <w:noProof/>
                <w:webHidden/>
              </w:rPr>
              <w:tab/>
            </w:r>
            <w:r>
              <w:rPr>
                <w:noProof/>
                <w:webHidden/>
              </w:rPr>
              <w:fldChar w:fldCharType="begin"/>
            </w:r>
            <w:r>
              <w:rPr>
                <w:noProof/>
                <w:webHidden/>
              </w:rPr>
              <w:instrText xml:space="preserve"> PAGEREF _Toc210049025 \h </w:instrText>
            </w:r>
            <w:r>
              <w:rPr>
                <w:noProof/>
                <w:webHidden/>
              </w:rPr>
            </w:r>
            <w:r>
              <w:rPr>
                <w:noProof/>
                <w:webHidden/>
              </w:rPr>
              <w:fldChar w:fldCharType="separate"/>
            </w:r>
            <w:r w:rsidR="00D35BC0">
              <w:rPr>
                <w:noProof/>
                <w:webHidden/>
              </w:rPr>
              <w:t>128</w:t>
            </w:r>
            <w:r>
              <w:rPr>
                <w:noProof/>
                <w:webHidden/>
              </w:rPr>
              <w:fldChar w:fldCharType="end"/>
            </w:r>
          </w:hyperlink>
        </w:p>
        <w:p w14:paraId="6E5A55AE" w14:textId="735A1F5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6" w:history="1">
            <w:r w:rsidRPr="00C831CB">
              <w:rPr>
                <w:rStyle w:val="Hyperlink"/>
                <w:noProof/>
              </w:rPr>
              <w:t>5.10 Heritage</w:t>
            </w:r>
            <w:r>
              <w:rPr>
                <w:noProof/>
                <w:webHidden/>
              </w:rPr>
              <w:tab/>
            </w:r>
            <w:r>
              <w:rPr>
                <w:noProof/>
                <w:webHidden/>
              </w:rPr>
              <w:fldChar w:fldCharType="begin"/>
            </w:r>
            <w:r>
              <w:rPr>
                <w:noProof/>
                <w:webHidden/>
              </w:rPr>
              <w:instrText xml:space="preserve"> PAGEREF _Toc210049026 \h </w:instrText>
            </w:r>
            <w:r>
              <w:rPr>
                <w:noProof/>
                <w:webHidden/>
              </w:rPr>
            </w:r>
            <w:r>
              <w:rPr>
                <w:noProof/>
                <w:webHidden/>
              </w:rPr>
              <w:fldChar w:fldCharType="separate"/>
            </w:r>
            <w:r w:rsidR="00D35BC0">
              <w:rPr>
                <w:noProof/>
                <w:webHidden/>
              </w:rPr>
              <w:t>129</w:t>
            </w:r>
            <w:r>
              <w:rPr>
                <w:noProof/>
                <w:webHidden/>
              </w:rPr>
              <w:fldChar w:fldCharType="end"/>
            </w:r>
          </w:hyperlink>
        </w:p>
        <w:p w14:paraId="1A95D88B" w14:textId="09385A02"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7" w:history="1">
            <w:r w:rsidRPr="00C831CB">
              <w:rPr>
                <w:rStyle w:val="Hyperlink"/>
                <w:noProof/>
              </w:rPr>
              <w:t>Chapter 6 Rehabilitation Vision and Objectives</w:t>
            </w:r>
            <w:r>
              <w:rPr>
                <w:noProof/>
                <w:webHidden/>
              </w:rPr>
              <w:tab/>
            </w:r>
            <w:r>
              <w:rPr>
                <w:noProof/>
                <w:webHidden/>
              </w:rPr>
              <w:fldChar w:fldCharType="begin"/>
            </w:r>
            <w:r>
              <w:rPr>
                <w:noProof/>
                <w:webHidden/>
              </w:rPr>
              <w:instrText xml:space="preserve"> PAGEREF _Toc210049027 \h </w:instrText>
            </w:r>
            <w:r>
              <w:rPr>
                <w:noProof/>
                <w:webHidden/>
              </w:rPr>
            </w:r>
            <w:r>
              <w:rPr>
                <w:noProof/>
                <w:webHidden/>
              </w:rPr>
              <w:fldChar w:fldCharType="separate"/>
            </w:r>
            <w:r w:rsidR="00D35BC0">
              <w:rPr>
                <w:noProof/>
                <w:webHidden/>
              </w:rPr>
              <w:t>131</w:t>
            </w:r>
            <w:r>
              <w:rPr>
                <w:noProof/>
                <w:webHidden/>
              </w:rPr>
              <w:fldChar w:fldCharType="end"/>
            </w:r>
          </w:hyperlink>
        </w:p>
        <w:p w14:paraId="01A1085E" w14:textId="5842404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8" w:history="1">
            <w:r w:rsidRPr="00C831CB">
              <w:rPr>
                <w:rStyle w:val="Hyperlink"/>
                <w:noProof/>
              </w:rPr>
              <w:t>6.1 Introduction</w:t>
            </w:r>
            <w:r>
              <w:rPr>
                <w:noProof/>
                <w:webHidden/>
              </w:rPr>
              <w:tab/>
            </w:r>
            <w:r>
              <w:rPr>
                <w:noProof/>
                <w:webHidden/>
              </w:rPr>
              <w:fldChar w:fldCharType="begin"/>
            </w:r>
            <w:r>
              <w:rPr>
                <w:noProof/>
                <w:webHidden/>
              </w:rPr>
              <w:instrText xml:space="preserve"> PAGEREF _Toc210049028 \h </w:instrText>
            </w:r>
            <w:r>
              <w:rPr>
                <w:noProof/>
                <w:webHidden/>
              </w:rPr>
            </w:r>
            <w:r>
              <w:rPr>
                <w:noProof/>
                <w:webHidden/>
              </w:rPr>
              <w:fldChar w:fldCharType="separate"/>
            </w:r>
            <w:r w:rsidR="00D35BC0">
              <w:rPr>
                <w:noProof/>
                <w:webHidden/>
              </w:rPr>
              <w:t>131</w:t>
            </w:r>
            <w:r>
              <w:rPr>
                <w:noProof/>
                <w:webHidden/>
              </w:rPr>
              <w:fldChar w:fldCharType="end"/>
            </w:r>
          </w:hyperlink>
        </w:p>
        <w:p w14:paraId="19CAB6A6" w14:textId="0357FE4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29" w:history="1">
            <w:r w:rsidRPr="00C831CB">
              <w:rPr>
                <w:rStyle w:val="Hyperlink"/>
                <w:noProof/>
              </w:rPr>
              <w:t>6.2 Vision Statement for Rehabilitation</w:t>
            </w:r>
            <w:r>
              <w:rPr>
                <w:noProof/>
                <w:webHidden/>
              </w:rPr>
              <w:tab/>
            </w:r>
            <w:r>
              <w:rPr>
                <w:noProof/>
                <w:webHidden/>
              </w:rPr>
              <w:fldChar w:fldCharType="begin"/>
            </w:r>
            <w:r>
              <w:rPr>
                <w:noProof/>
                <w:webHidden/>
              </w:rPr>
              <w:instrText xml:space="preserve"> PAGEREF _Toc210049029 \h </w:instrText>
            </w:r>
            <w:r>
              <w:rPr>
                <w:noProof/>
                <w:webHidden/>
              </w:rPr>
            </w:r>
            <w:r>
              <w:rPr>
                <w:noProof/>
                <w:webHidden/>
              </w:rPr>
              <w:fldChar w:fldCharType="separate"/>
            </w:r>
            <w:r w:rsidR="00D35BC0">
              <w:rPr>
                <w:noProof/>
                <w:webHidden/>
              </w:rPr>
              <w:t>132</w:t>
            </w:r>
            <w:r>
              <w:rPr>
                <w:noProof/>
                <w:webHidden/>
              </w:rPr>
              <w:fldChar w:fldCharType="end"/>
            </w:r>
          </w:hyperlink>
        </w:p>
        <w:p w14:paraId="10CDB023" w14:textId="76062842"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0" w:history="1">
            <w:r w:rsidRPr="00C831CB">
              <w:rPr>
                <w:rStyle w:val="Hyperlink"/>
                <w:noProof/>
              </w:rPr>
              <w:t>6.3 Key Rehabilitation Project Principles</w:t>
            </w:r>
            <w:r>
              <w:rPr>
                <w:noProof/>
                <w:webHidden/>
              </w:rPr>
              <w:tab/>
            </w:r>
            <w:r>
              <w:rPr>
                <w:noProof/>
                <w:webHidden/>
              </w:rPr>
              <w:fldChar w:fldCharType="begin"/>
            </w:r>
            <w:r>
              <w:rPr>
                <w:noProof/>
                <w:webHidden/>
              </w:rPr>
              <w:instrText xml:space="preserve"> PAGEREF _Toc210049030 \h </w:instrText>
            </w:r>
            <w:r>
              <w:rPr>
                <w:noProof/>
                <w:webHidden/>
              </w:rPr>
            </w:r>
            <w:r>
              <w:rPr>
                <w:noProof/>
                <w:webHidden/>
              </w:rPr>
              <w:fldChar w:fldCharType="separate"/>
            </w:r>
            <w:r w:rsidR="00D35BC0">
              <w:rPr>
                <w:noProof/>
                <w:webHidden/>
              </w:rPr>
              <w:t>133</w:t>
            </w:r>
            <w:r>
              <w:rPr>
                <w:noProof/>
                <w:webHidden/>
              </w:rPr>
              <w:fldChar w:fldCharType="end"/>
            </w:r>
          </w:hyperlink>
        </w:p>
        <w:p w14:paraId="3DEAE5AD" w14:textId="64976988"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1" w:history="1">
            <w:r w:rsidRPr="00C831CB">
              <w:rPr>
                <w:rStyle w:val="Hyperlink"/>
                <w:noProof/>
              </w:rPr>
              <w:t>6.4 Rehabilitation Objectives</w:t>
            </w:r>
            <w:r>
              <w:rPr>
                <w:noProof/>
                <w:webHidden/>
              </w:rPr>
              <w:tab/>
            </w:r>
            <w:r>
              <w:rPr>
                <w:noProof/>
                <w:webHidden/>
              </w:rPr>
              <w:fldChar w:fldCharType="begin"/>
            </w:r>
            <w:r>
              <w:rPr>
                <w:noProof/>
                <w:webHidden/>
              </w:rPr>
              <w:instrText xml:space="preserve"> PAGEREF _Toc210049031 \h </w:instrText>
            </w:r>
            <w:r>
              <w:rPr>
                <w:noProof/>
                <w:webHidden/>
              </w:rPr>
            </w:r>
            <w:r>
              <w:rPr>
                <w:noProof/>
                <w:webHidden/>
              </w:rPr>
              <w:fldChar w:fldCharType="separate"/>
            </w:r>
            <w:r w:rsidR="00D35BC0">
              <w:rPr>
                <w:noProof/>
                <w:webHidden/>
              </w:rPr>
              <w:t>133</w:t>
            </w:r>
            <w:r>
              <w:rPr>
                <w:noProof/>
                <w:webHidden/>
              </w:rPr>
              <w:fldChar w:fldCharType="end"/>
            </w:r>
          </w:hyperlink>
        </w:p>
        <w:p w14:paraId="7779ED75" w14:textId="0090343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2" w:history="1">
            <w:r w:rsidRPr="00C831CB">
              <w:rPr>
                <w:rStyle w:val="Hyperlink"/>
                <w:noProof/>
              </w:rPr>
              <w:t>6.5 Rehabilitation Closure Criteria Framework</w:t>
            </w:r>
            <w:r>
              <w:rPr>
                <w:noProof/>
                <w:webHidden/>
              </w:rPr>
              <w:tab/>
            </w:r>
            <w:r>
              <w:rPr>
                <w:noProof/>
                <w:webHidden/>
              </w:rPr>
              <w:fldChar w:fldCharType="begin"/>
            </w:r>
            <w:r>
              <w:rPr>
                <w:noProof/>
                <w:webHidden/>
              </w:rPr>
              <w:instrText xml:space="preserve"> PAGEREF _Toc210049032 \h </w:instrText>
            </w:r>
            <w:r>
              <w:rPr>
                <w:noProof/>
                <w:webHidden/>
              </w:rPr>
            </w:r>
            <w:r>
              <w:rPr>
                <w:noProof/>
                <w:webHidden/>
              </w:rPr>
              <w:fldChar w:fldCharType="separate"/>
            </w:r>
            <w:r w:rsidR="00D35BC0">
              <w:rPr>
                <w:noProof/>
                <w:webHidden/>
              </w:rPr>
              <w:t>139</w:t>
            </w:r>
            <w:r>
              <w:rPr>
                <w:noProof/>
                <w:webHidden/>
              </w:rPr>
              <w:fldChar w:fldCharType="end"/>
            </w:r>
          </w:hyperlink>
        </w:p>
        <w:p w14:paraId="1B978E4D" w14:textId="35FC1B57"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3" w:history="1">
            <w:r w:rsidRPr="00C831CB">
              <w:rPr>
                <w:rStyle w:val="Hyperlink"/>
                <w:noProof/>
              </w:rPr>
              <w:t>Chapter 7 Progressive Rehabilitation</w:t>
            </w:r>
            <w:r>
              <w:rPr>
                <w:noProof/>
                <w:webHidden/>
              </w:rPr>
              <w:tab/>
            </w:r>
            <w:r>
              <w:rPr>
                <w:noProof/>
                <w:webHidden/>
              </w:rPr>
              <w:fldChar w:fldCharType="begin"/>
            </w:r>
            <w:r>
              <w:rPr>
                <w:noProof/>
                <w:webHidden/>
              </w:rPr>
              <w:instrText xml:space="preserve"> PAGEREF _Toc210049033 \h </w:instrText>
            </w:r>
            <w:r>
              <w:rPr>
                <w:noProof/>
                <w:webHidden/>
              </w:rPr>
            </w:r>
            <w:r>
              <w:rPr>
                <w:noProof/>
                <w:webHidden/>
              </w:rPr>
              <w:fldChar w:fldCharType="separate"/>
            </w:r>
            <w:r w:rsidR="00D35BC0">
              <w:rPr>
                <w:noProof/>
                <w:webHidden/>
              </w:rPr>
              <w:t>140</w:t>
            </w:r>
            <w:r>
              <w:rPr>
                <w:noProof/>
                <w:webHidden/>
              </w:rPr>
              <w:fldChar w:fldCharType="end"/>
            </w:r>
          </w:hyperlink>
        </w:p>
        <w:p w14:paraId="203AEFEC" w14:textId="719C222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4" w:history="1">
            <w:r w:rsidRPr="00C831CB">
              <w:rPr>
                <w:rStyle w:val="Hyperlink"/>
                <w:noProof/>
              </w:rPr>
              <w:t>7.1 Introduction</w:t>
            </w:r>
            <w:r>
              <w:rPr>
                <w:noProof/>
                <w:webHidden/>
              </w:rPr>
              <w:tab/>
            </w:r>
            <w:r>
              <w:rPr>
                <w:noProof/>
                <w:webHidden/>
              </w:rPr>
              <w:fldChar w:fldCharType="begin"/>
            </w:r>
            <w:r>
              <w:rPr>
                <w:noProof/>
                <w:webHidden/>
              </w:rPr>
              <w:instrText xml:space="preserve"> PAGEREF _Toc210049034 \h </w:instrText>
            </w:r>
            <w:r>
              <w:rPr>
                <w:noProof/>
                <w:webHidden/>
              </w:rPr>
            </w:r>
            <w:r>
              <w:rPr>
                <w:noProof/>
                <w:webHidden/>
              </w:rPr>
              <w:fldChar w:fldCharType="separate"/>
            </w:r>
            <w:r w:rsidR="00D35BC0">
              <w:rPr>
                <w:noProof/>
                <w:webHidden/>
              </w:rPr>
              <w:t>140</w:t>
            </w:r>
            <w:r>
              <w:rPr>
                <w:noProof/>
                <w:webHidden/>
              </w:rPr>
              <w:fldChar w:fldCharType="end"/>
            </w:r>
          </w:hyperlink>
        </w:p>
        <w:p w14:paraId="1013034F" w14:textId="14AB6D2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5" w:history="1">
            <w:r w:rsidRPr="00C831CB">
              <w:rPr>
                <w:rStyle w:val="Hyperlink"/>
                <w:noProof/>
              </w:rPr>
              <w:t>7.2 East Field Extension Batter</w:t>
            </w:r>
            <w:r>
              <w:rPr>
                <w:noProof/>
                <w:webHidden/>
              </w:rPr>
              <w:tab/>
            </w:r>
            <w:r>
              <w:rPr>
                <w:noProof/>
                <w:webHidden/>
              </w:rPr>
              <w:fldChar w:fldCharType="begin"/>
            </w:r>
            <w:r>
              <w:rPr>
                <w:noProof/>
                <w:webHidden/>
              </w:rPr>
              <w:instrText xml:space="preserve"> PAGEREF _Toc210049035 \h </w:instrText>
            </w:r>
            <w:r>
              <w:rPr>
                <w:noProof/>
                <w:webHidden/>
              </w:rPr>
            </w:r>
            <w:r>
              <w:rPr>
                <w:noProof/>
                <w:webHidden/>
              </w:rPr>
              <w:fldChar w:fldCharType="separate"/>
            </w:r>
            <w:r w:rsidR="00D35BC0">
              <w:rPr>
                <w:noProof/>
                <w:webHidden/>
              </w:rPr>
              <w:t>140</w:t>
            </w:r>
            <w:r>
              <w:rPr>
                <w:noProof/>
                <w:webHidden/>
              </w:rPr>
              <w:fldChar w:fldCharType="end"/>
            </w:r>
          </w:hyperlink>
        </w:p>
        <w:p w14:paraId="4472A79E" w14:textId="3CF1CAC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6" w:history="1">
            <w:r w:rsidRPr="00C831CB">
              <w:rPr>
                <w:rStyle w:val="Hyperlink"/>
                <w:noProof/>
              </w:rPr>
              <w:t>7.3 Township Field Pit Lake</w:t>
            </w:r>
            <w:r>
              <w:rPr>
                <w:noProof/>
                <w:webHidden/>
              </w:rPr>
              <w:tab/>
            </w:r>
            <w:r>
              <w:rPr>
                <w:noProof/>
                <w:webHidden/>
              </w:rPr>
              <w:fldChar w:fldCharType="begin"/>
            </w:r>
            <w:r>
              <w:rPr>
                <w:noProof/>
                <w:webHidden/>
              </w:rPr>
              <w:instrText xml:space="preserve"> PAGEREF _Toc210049036 \h </w:instrText>
            </w:r>
            <w:r>
              <w:rPr>
                <w:noProof/>
                <w:webHidden/>
              </w:rPr>
            </w:r>
            <w:r>
              <w:rPr>
                <w:noProof/>
                <w:webHidden/>
              </w:rPr>
              <w:fldChar w:fldCharType="separate"/>
            </w:r>
            <w:r w:rsidR="00D35BC0">
              <w:rPr>
                <w:noProof/>
                <w:webHidden/>
              </w:rPr>
              <w:t>143</w:t>
            </w:r>
            <w:r>
              <w:rPr>
                <w:noProof/>
                <w:webHidden/>
              </w:rPr>
              <w:fldChar w:fldCharType="end"/>
            </w:r>
          </w:hyperlink>
        </w:p>
        <w:p w14:paraId="7D9541E5" w14:textId="6B20AC4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7" w:history="1">
            <w:r w:rsidRPr="00C831CB">
              <w:rPr>
                <w:rStyle w:val="Hyperlink"/>
                <w:noProof/>
              </w:rPr>
              <w:t>7.4 Mid Field Overburden Dump</w:t>
            </w:r>
            <w:r>
              <w:rPr>
                <w:noProof/>
                <w:webHidden/>
              </w:rPr>
              <w:tab/>
            </w:r>
            <w:r>
              <w:rPr>
                <w:noProof/>
                <w:webHidden/>
              </w:rPr>
              <w:fldChar w:fldCharType="begin"/>
            </w:r>
            <w:r>
              <w:rPr>
                <w:noProof/>
                <w:webHidden/>
              </w:rPr>
              <w:instrText xml:space="preserve"> PAGEREF _Toc210049037 \h </w:instrText>
            </w:r>
            <w:r>
              <w:rPr>
                <w:noProof/>
                <w:webHidden/>
              </w:rPr>
            </w:r>
            <w:r>
              <w:rPr>
                <w:noProof/>
                <w:webHidden/>
              </w:rPr>
              <w:fldChar w:fldCharType="separate"/>
            </w:r>
            <w:r w:rsidR="00D35BC0">
              <w:rPr>
                <w:noProof/>
                <w:webHidden/>
              </w:rPr>
              <w:t>146</w:t>
            </w:r>
            <w:r>
              <w:rPr>
                <w:noProof/>
                <w:webHidden/>
              </w:rPr>
              <w:fldChar w:fldCharType="end"/>
            </w:r>
          </w:hyperlink>
        </w:p>
        <w:p w14:paraId="620DE4CD" w14:textId="7DFB77B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8" w:history="1">
            <w:r w:rsidRPr="00C831CB">
              <w:rPr>
                <w:rStyle w:val="Hyperlink"/>
                <w:noProof/>
              </w:rPr>
              <w:t>7.5 Progressive Rehabilitation &amp; Batter Stabilisation</w:t>
            </w:r>
            <w:r>
              <w:rPr>
                <w:noProof/>
                <w:webHidden/>
              </w:rPr>
              <w:tab/>
            </w:r>
            <w:r>
              <w:rPr>
                <w:noProof/>
                <w:webHidden/>
              </w:rPr>
              <w:fldChar w:fldCharType="begin"/>
            </w:r>
            <w:r>
              <w:rPr>
                <w:noProof/>
                <w:webHidden/>
              </w:rPr>
              <w:instrText xml:space="preserve"> PAGEREF _Toc210049038 \h </w:instrText>
            </w:r>
            <w:r>
              <w:rPr>
                <w:noProof/>
                <w:webHidden/>
              </w:rPr>
            </w:r>
            <w:r>
              <w:rPr>
                <w:noProof/>
                <w:webHidden/>
              </w:rPr>
              <w:fldChar w:fldCharType="separate"/>
            </w:r>
            <w:r w:rsidR="00D35BC0">
              <w:rPr>
                <w:noProof/>
                <w:webHidden/>
              </w:rPr>
              <w:t>147</w:t>
            </w:r>
            <w:r>
              <w:rPr>
                <w:noProof/>
                <w:webHidden/>
              </w:rPr>
              <w:fldChar w:fldCharType="end"/>
            </w:r>
          </w:hyperlink>
        </w:p>
        <w:p w14:paraId="4A0F7AFE" w14:textId="72A2EBE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39" w:history="1">
            <w:r w:rsidRPr="00C831CB">
              <w:rPr>
                <w:rStyle w:val="Hyperlink"/>
                <w:noProof/>
              </w:rPr>
              <w:t>7.6 Progressive Rehabilitation Summary</w:t>
            </w:r>
            <w:r>
              <w:rPr>
                <w:noProof/>
                <w:webHidden/>
              </w:rPr>
              <w:tab/>
            </w:r>
            <w:r>
              <w:rPr>
                <w:noProof/>
                <w:webHidden/>
              </w:rPr>
              <w:fldChar w:fldCharType="begin"/>
            </w:r>
            <w:r>
              <w:rPr>
                <w:noProof/>
                <w:webHidden/>
              </w:rPr>
              <w:instrText xml:space="preserve"> PAGEREF _Toc210049039 \h </w:instrText>
            </w:r>
            <w:r>
              <w:rPr>
                <w:noProof/>
                <w:webHidden/>
              </w:rPr>
            </w:r>
            <w:r>
              <w:rPr>
                <w:noProof/>
                <w:webHidden/>
              </w:rPr>
              <w:fldChar w:fldCharType="separate"/>
            </w:r>
            <w:r w:rsidR="00D35BC0">
              <w:rPr>
                <w:noProof/>
                <w:webHidden/>
              </w:rPr>
              <w:t>148</w:t>
            </w:r>
            <w:r>
              <w:rPr>
                <w:noProof/>
                <w:webHidden/>
              </w:rPr>
              <w:fldChar w:fldCharType="end"/>
            </w:r>
          </w:hyperlink>
        </w:p>
        <w:p w14:paraId="4EEE390A" w14:textId="1B69364E"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0" w:history="1">
            <w:r w:rsidRPr="00C831CB">
              <w:rPr>
                <w:rStyle w:val="Hyperlink"/>
                <w:noProof/>
              </w:rPr>
              <w:t>Chapter 8 Technical Studies</w:t>
            </w:r>
            <w:r>
              <w:rPr>
                <w:noProof/>
                <w:webHidden/>
              </w:rPr>
              <w:tab/>
            </w:r>
            <w:r>
              <w:rPr>
                <w:noProof/>
                <w:webHidden/>
              </w:rPr>
              <w:fldChar w:fldCharType="begin"/>
            </w:r>
            <w:r>
              <w:rPr>
                <w:noProof/>
                <w:webHidden/>
              </w:rPr>
              <w:instrText xml:space="preserve"> PAGEREF _Toc210049040 \h </w:instrText>
            </w:r>
            <w:r>
              <w:rPr>
                <w:noProof/>
                <w:webHidden/>
              </w:rPr>
            </w:r>
            <w:r>
              <w:rPr>
                <w:noProof/>
                <w:webHidden/>
              </w:rPr>
              <w:fldChar w:fldCharType="separate"/>
            </w:r>
            <w:r w:rsidR="00D35BC0">
              <w:rPr>
                <w:noProof/>
                <w:webHidden/>
              </w:rPr>
              <w:t>149</w:t>
            </w:r>
            <w:r>
              <w:rPr>
                <w:noProof/>
                <w:webHidden/>
              </w:rPr>
              <w:fldChar w:fldCharType="end"/>
            </w:r>
          </w:hyperlink>
        </w:p>
        <w:p w14:paraId="240F1B83" w14:textId="1249AB2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1" w:history="1">
            <w:r w:rsidRPr="00C831CB">
              <w:rPr>
                <w:rStyle w:val="Hyperlink"/>
                <w:noProof/>
              </w:rPr>
              <w:t>8.1 Introduction</w:t>
            </w:r>
            <w:r>
              <w:rPr>
                <w:noProof/>
                <w:webHidden/>
              </w:rPr>
              <w:tab/>
            </w:r>
            <w:r>
              <w:rPr>
                <w:noProof/>
                <w:webHidden/>
              </w:rPr>
              <w:fldChar w:fldCharType="begin"/>
            </w:r>
            <w:r>
              <w:rPr>
                <w:noProof/>
                <w:webHidden/>
              </w:rPr>
              <w:instrText xml:space="preserve"> PAGEREF _Toc210049041 \h </w:instrText>
            </w:r>
            <w:r>
              <w:rPr>
                <w:noProof/>
                <w:webHidden/>
              </w:rPr>
            </w:r>
            <w:r>
              <w:rPr>
                <w:noProof/>
                <w:webHidden/>
              </w:rPr>
              <w:fldChar w:fldCharType="separate"/>
            </w:r>
            <w:r w:rsidR="00D35BC0">
              <w:rPr>
                <w:noProof/>
                <w:webHidden/>
              </w:rPr>
              <w:t>149</w:t>
            </w:r>
            <w:r>
              <w:rPr>
                <w:noProof/>
                <w:webHidden/>
              </w:rPr>
              <w:fldChar w:fldCharType="end"/>
            </w:r>
          </w:hyperlink>
        </w:p>
        <w:p w14:paraId="729F3320" w14:textId="1632CE7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2" w:history="1">
            <w:r w:rsidRPr="00C831CB">
              <w:rPr>
                <w:rStyle w:val="Hyperlink"/>
                <w:noProof/>
              </w:rPr>
              <w:t>8.2 Geological Model</w:t>
            </w:r>
            <w:r>
              <w:rPr>
                <w:noProof/>
                <w:webHidden/>
              </w:rPr>
              <w:tab/>
            </w:r>
            <w:r>
              <w:rPr>
                <w:noProof/>
                <w:webHidden/>
              </w:rPr>
              <w:fldChar w:fldCharType="begin"/>
            </w:r>
            <w:r>
              <w:rPr>
                <w:noProof/>
                <w:webHidden/>
              </w:rPr>
              <w:instrText xml:space="preserve"> PAGEREF _Toc210049042 \h </w:instrText>
            </w:r>
            <w:r>
              <w:rPr>
                <w:noProof/>
                <w:webHidden/>
              </w:rPr>
            </w:r>
            <w:r>
              <w:rPr>
                <w:noProof/>
                <w:webHidden/>
              </w:rPr>
              <w:fldChar w:fldCharType="separate"/>
            </w:r>
            <w:r w:rsidR="00D35BC0">
              <w:rPr>
                <w:noProof/>
                <w:webHidden/>
              </w:rPr>
              <w:t>150</w:t>
            </w:r>
            <w:r>
              <w:rPr>
                <w:noProof/>
                <w:webHidden/>
              </w:rPr>
              <w:fldChar w:fldCharType="end"/>
            </w:r>
          </w:hyperlink>
        </w:p>
        <w:p w14:paraId="607937DA" w14:textId="2C2A848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3" w:history="1">
            <w:r w:rsidRPr="00C831CB">
              <w:rPr>
                <w:rStyle w:val="Hyperlink"/>
                <w:noProof/>
              </w:rPr>
              <w:t>8.3 Hydrogeological and Groundwater Assessment</w:t>
            </w:r>
            <w:r>
              <w:rPr>
                <w:noProof/>
                <w:webHidden/>
              </w:rPr>
              <w:tab/>
            </w:r>
            <w:r>
              <w:rPr>
                <w:noProof/>
                <w:webHidden/>
              </w:rPr>
              <w:fldChar w:fldCharType="begin"/>
            </w:r>
            <w:r>
              <w:rPr>
                <w:noProof/>
                <w:webHidden/>
              </w:rPr>
              <w:instrText xml:space="preserve"> PAGEREF _Toc210049043 \h </w:instrText>
            </w:r>
            <w:r>
              <w:rPr>
                <w:noProof/>
                <w:webHidden/>
              </w:rPr>
            </w:r>
            <w:r>
              <w:rPr>
                <w:noProof/>
                <w:webHidden/>
              </w:rPr>
              <w:fldChar w:fldCharType="separate"/>
            </w:r>
            <w:r w:rsidR="00D35BC0">
              <w:rPr>
                <w:noProof/>
                <w:webHidden/>
              </w:rPr>
              <w:t>162</w:t>
            </w:r>
            <w:r>
              <w:rPr>
                <w:noProof/>
                <w:webHidden/>
              </w:rPr>
              <w:fldChar w:fldCharType="end"/>
            </w:r>
          </w:hyperlink>
        </w:p>
        <w:p w14:paraId="25608F52" w14:textId="54C2637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4" w:history="1">
            <w:r w:rsidRPr="00C831CB">
              <w:rPr>
                <w:rStyle w:val="Hyperlink"/>
                <w:noProof/>
              </w:rPr>
              <w:t>8.4 Groundwater Dependant Ecosystems</w:t>
            </w:r>
            <w:r>
              <w:rPr>
                <w:noProof/>
                <w:webHidden/>
              </w:rPr>
              <w:tab/>
            </w:r>
            <w:r>
              <w:rPr>
                <w:noProof/>
                <w:webHidden/>
              </w:rPr>
              <w:fldChar w:fldCharType="begin"/>
            </w:r>
            <w:r>
              <w:rPr>
                <w:noProof/>
                <w:webHidden/>
              </w:rPr>
              <w:instrText xml:space="preserve"> PAGEREF _Toc210049044 \h </w:instrText>
            </w:r>
            <w:r>
              <w:rPr>
                <w:noProof/>
                <w:webHidden/>
              </w:rPr>
            </w:r>
            <w:r>
              <w:rPr>
                <w:noProof/>
                <w:webHidden/>
              </w:rPr>
              <w:fldChar w:fldCharType="separate"/>
            </w:r>
            <w:r w:rsidR="00D35BC0">
              <w:rPr>
                <w:noProof/>
                <w:webHidden/>
              </w:rPr>
              <w:t>233</w:t>
            </w:r>
            <w:r>
              <w:rPr>
                <w:noProof/>
                <w:webHidden/>
              </w:rPr>
              <w:fldChar w:fldCharType="end"/>
            </w:r>
          </w:hyperlink>
        </w:p>
        <w:p w14:paraId="04671090" w14:textId="032A744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5" w:history="1">
            <w:r w:rsidRPr="00C831CB">
              <w:rPr>
                <w:rStyle w:val="Hyperlink"/>
                <w:noProof/>
              </w:rPr>
              <w:t>8.5 Water Access for Latrobe Valley Mine Rehabilitation</w:t>
            </w:r>
            <w:r>
              <w:rPr>
                <w:noProof/>
                <w:webHidden/>
              </w:rPr>
              <w:tab/>
            </w:r>
            <w:r>
              <w:rPr>
                <w:noProof/>
                <w:webHidden/>
              </w:rPr>
              <w:fldChar w:fldCharType="begin"/>
            </w:r>
            <w:r>
              <w:rPr>
                <w:noProof/>
                <w:webHidden/>
              </w:rPr>
              <w:instrText xml:space="preserve"> PAGEREF _Toc210049045 \h </w:instrText>
            </w:r>
            <w:r>
              <w:rPr>
                <w:noProof/>
                <w:webHidden/>
              </w:rPr>
            </w:r>
            <w:r>
              <w:rPr>
                <w:noProof/>
                <w:webHidden/>
              </w:rPr>
              <w:fldChar w:fldCharType="separate"/>
            </w:r>
            <w:r w:rsidR="00D35BC0">
              <w:rPr>
                <w:noProof/>
                <w:webHidden/>
              </w:rPr>
              <w:t>235</w:t>
            </w:r>
            <w:r>
              <w:rPr>
                <w:noProof/>
                <w:webHidden/>
              </w:rPr>
              <w:fldChar w:fldCharType="end"/>
            </w:r>
          </w:hyperlink>
        </w:p>
        <w:p w14:paraId="00F31AA4" w14:textId="5E7425E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6" w:history="1">
            <w:r w:rsidRPr="00C831CB">
              <w:rPr>
                <w:rStyle w:val="Hyperlink"/>
                <w:noProof/>
              </w:rPr>
              <w:t>8.6 Latrobe and Morwell River Flood Study</w:t>
            </w:r>
            <w:r>
              <w:rPr>
                <w:noProof/>
                <w:webHidden/>
              </w:rPr>
              <w:tab/>
            </w:r>
            <w:r>
              <w:rPr>
                <w:noProof/>
                <w:webHidden/>
              </w:rPr>
              <w:fldChar w:fldCharType="begin"/>
            </w:r>
            <w:r>
              <w:rPr>
                <w:noProof/>
                <w:webHidden/>
              </w:rPr>
              <w:instrText xml:space="preserve"> PAGEREF _Toc210049046 \h </w:instrText>
            </w:r>
            <w:r>
              <w:rPr>
                <w:noProof/>
                <w:webHidden/>
              </w:rPr>
            </w:r>
            <w:r>
              <w:rPr>
                <w:noProof/>
                <w:webHidden/>
              </w:rPr>
              <w:fldChar w:fldCharType="separate"/>
            </w:r>
            <w:r w:rsidR="00D35BC0">
              <w:rPr>
                <w:noProof/>
                <w:webHidden/>
              </w:rPr>
              <w:t>237</w:t>
            </w:r>
            <w:r>
              <w:rPr>
                <w:noProof/>
                <w:webHidden/>
              </w:rPr>
              <w:fldChar w:fldCharType="end"/>
            </w:r>
          </w:hyperlink>
        </w:p>
        <w:p w14:paraId="0951AD25" w14:textId="08E7DF6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7" w:history="1">
            <w:r w:rsidRPr="00C831CB">
              <w:rPr>
                <w:rStyle w:val="Hyperlink"/>
                <w:noProof/>
              </w:rPr>
              <w:t>8.7 Peripheral Catchment Study</w:t>
            </w:r>
            <w:r>
              <w:rPr>
                <w:noProof/>
                <w:webHidden/>
              </w:rPr>
              <w:tab/>
            </w:r>
            <w:r>
              <w:rPr>
                <w:noProof/>
                <w:webHidden/>
              </w:rPr>
              <w:fldChar w:fldCharType="begin"/>
            </w:r>
            <w:r>
              <w:rPr>
                <w:noProof/>
                <w:webHidden/>
              </w:rPr>
              <w:instrText xml:space="preserve"> PAGEREF _Toc210049047 \h </w:instrText>
            </w:r>
            <w:r>
              <w:rPr>
                <w:noProof/>
                <w:webHidden/>
              </w:rPr>
            </w:r>
            <w:r>
              <w:rPr>
                <w:noProof/>
                <w:webHidden/>
              </w:rPr>
              <w:fldChar w:fldCharType="separate"/>
            </w:r>
            <w:r w:rsidR="00D35BC0">
              <w:rPr>
                <w:noProof/>
                <w:webHidden/>
              </w:rPr>
              <w:t>254</w:t>
            </w:r>
            <w:r>
              <w:rPr>
                <w:noProof/>
                <w:webHidden/>
              </w:rPr>
              <w:fldChar w:fldCharType="end"/>
            </w:r>
          </w:hyperlink>
        </w:p>
        <w:p w14:paraId="1D6C1453" w14:textId="4CDAA92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8" w:history="1">
            <w:r w:rsidRPr="00C831CB">
              <w:rPr>
                <w:rStyle w:val="Hyperlink"/>
                <w:noProof/>
              </w:rPr>
              <w:t>8.8 Pit Water Balance and Water Quality Modelling</w:t>
            </w:r>
            <w:r>
              <w:rPr>
                <w:noProof/>
                <w:webHidden/>
              </w:rPr>
              <w:tab/>
            </w:r>
            <w:r>
              <w:rPr>
                <w:noProof/>
                <w:webHidden/>
              </w:rPr>
              <w:fldChar w:fldCharType="begin"/>
            </w:r>
            <w:r>
              <w:rPr>
                <w:noProof/>
                <w:webHidden/>
              </w:rPr>
              <w:instrText xml:space="preserve"> PAGEREF _Toc210049048 \h </w:instrText>
            </w:r>
            <w:r>
              <w:rPr>
                <w:noProof/>
                <w:webHidden/>
              </w:rPr>
            </w:r>
            <w:r>
              <w:rPr>
                <w:noProof/>
                <w:webHidden/>
              </w:rPr>
              <w:fldChar w:fldCharType="separate"/>
            </w:r>
            <w:r w:rsidR="00D35BC0">
              <w:rPr>
                <w:noProof/>
                <w:webHidden/>
              </w:rPr>
              <w:t>270</w:t>
            </w:r>
            <w:r>
              <w:rPr>
                <w:noProof/>
                <w:webHidden/>
              </w:rPr>
              <w:fldChar w:fldCharType="end"/>
            </w:r>
          </w:hyperlink>
        </w:p>
        <w:p w14:paraId="565475C0" w14:textId="38FEF78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49" w:history="1">
            <w:r w:rsidRPr="00C831CB">
              <w:rPr>
                <w:rStyle w:val="Hyperlink"/>
                <w:noProof/>
              </w:rPr>
              <w:t>8.9 Geotechnical Batter Stability</w:t>
            </w:r>
            <w:r>
              <w:rPr>
                <w:noProof/>
                <w:webHidden/>
              </w:rPr>
              <w:tab/>
            </w:r>
            <w:r>
              <w:rPr>
                <w:noProof/>
                <w:webHidden/>
              </w:rPr>
              <w:fldChar w:fldCharType="begin"/>
            </w:r>
            <w:r>
              <w:rPr>
                <w:noProof/>
                <w:webHidden/>
              </w:rPr>
              <w:instrText xml:space="preserve"> PAGEREF _Toc210049049 \h </w:instrText>
            </w:r>
            <w:r>
              <w:rPr>
                <w:noProof/>
                <w:webHidden/>
              </w:rPr>
            </w:r>
            <w:r>
              <w:rPr>
                <w:noProof/>
                <w:webHidden/>
              </w:rPr>
              <w:fldChar w:fldCharType="separate"/>
            </w:r>
            <w:r w:rsidR="00D35BC0">
              <w:rPr>
                <w:noProof/>
                <w:webHidden/>
              </w:rPr>
              <w:t>293</w:t>
            </w:r>
            <w:r>
              <w:rPr>
                <w:noProof/>
                <w:webHidden/>
              </w:rPr>
              <w:fldChar w:fldCharType="end"/>
            </w:r>
          </w:hyperlink>
        </w:p>
        <w:p w14:paraId="013634C9" w14:textId="40F05DA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0" w:history="1">
            <w:r w:rsidRPr="00C831CB">
              <w:rPr>
                <w:rStyle w:val="Hyperlink"/>
                <w:noProof/>
              </w:rPr>
              <w:t>8.10 Seismic Stability Analysis</w:t>
            </w:r>
            <w:r>
              <w:rPr>
                <w:noProof/>
                <w:webHidden/>
              </w:rPr>
              <w:tab/>
            </w:r>
            <w:r>
              <w:rPr>
                <w:noProof/>
                <w:webHidden/>
              </w:rPr>
              <w:fldChar w:fldCharType="begin"/>
            </w:r>
            <w:r>
              <w:rPr>
                <w:noProof/>
                <w:webHidden/>
              </w:rPr>
              <w:instrText xml:space="preserve"> PAGEREF _Toc210049050 \h </w:instrText>
            </w:r>
            <w:r>
              <w:rPr>
                <w:noProof/>
                <w:webHidden/>
              </w:rPr>
            </w:r>
            <w:r>
              <w:rPr>
                <w:noProof/>
                <w:webHidden/>
              </w:rPr>
              <w:fldChar w:fldCharType="separate"/>
            </w:r>
            <w:r w:rsidR="00D35BC0">
              <w:rPr>
                <w:noProof/>
                <w:webHidden/>
              </w:rPr>
              <w:t>324</w:t>
            </w:r>
            <w:r>
              <w:rPr>
                <w:noProof/>
                <w:webHidden/>
              </w:rPr>
              <w:fldChar w:fldCharType="end"/>
            </w:r>
          </w:hyperlink>
        </w:p>
        <w:p w14:paraId="1793BFB7" w14:textId="655D78C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1" w:history="1">
            <w:r w:rsidRPr="00C831CB">
              <w:rPr>
                <w:rStyle w:val="Hyperlink"/>
                <w:noProof/>
              </w:rPr>
              <w:t>8.11 Mine Weight Balance</w:t>
            </w:r>
            <w:r>
              <w:rPr>
                <w:noProof/>
                <w:webHidden/>
              </w:rPr>
              <w:tab/>
            </w:r>
            <w:r>
              <w:rPr>
                <w:noProof/>
                <w:webHidden/>
              </w:rPr>
              <w:fldChar w:fldCharType="begin"/>
            </w:r>
            <w:r>
              <w:rPr>
                <w:noProof/>
                <w:webHidden/>
              </w:rPr>
              <w:instrText xml:space="preserve"> PAGEREF _Toc210049051 \h </w:instrText>
            </w:r>
            <w:r>
              <w:rPr>
                <w:noProof/>
                <w:webHidden/>
              </w:rPr>
            </w:r>
            <w:r>
              <w:rPr>
                <w:noProof/>
                <w:webHidden/>
              </w:rPr>
              <w:fldChar w:fldCharType="separate"/>
            </w:r>
            <w:r w:rsidR="00D35BC0">
              <w:rPr>
                <w:noProof/>
                <w:webHidden/>
              </w:rPr>
              <w:t>330</w:t>
            </w:r>
            <w:r>
              <w:rPr>
                <w:noProof/>
                <w:webHidden/>
              </w:rPr>
              <w:fldChar w:fldCharType="end"/>
            </w:r>
          </w:hyperlink>
        </w:p>
        <w:p w14:paraId="1A2E87E8" w14:textId="62C16C0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2" w:history="1">
            <w:r w:rsidRPr="00C831CB">
              <w:rPr>
                <w:rStyle w:val="Hyperlink"/>
                <w:noProof/>
              </w:rPr>
              <w:t>8.12 Morwell River Diversion Assessment</w:t>
            </w:r>
            <w:r>
              <w:rPr>
                <w:noProof/>
                <w:webHidden/>
              </w:rPr>
              <w:tab/>
            </w:r>
            <w:r>
              <w:rPr>
                <w:noProof/>
                <w:webHidden/>
              </w:rPr>
              <w:fldChar w:fldCharType="begin"/>
            </w:r>
            <w:r>
              <w:rPr>
                <w:noProof/>
                <w:webHidden/>
              </w:rPr>
              <w:instrText xml:space="preserve"> PAGEREF _Toc210049052 \h </w:instrText>
            </w:r>
            <w:r>
              <w:rPr>
                <w:noProof/>
                <w:webHidden/>
              </w:rPr>
            </w:r>
            <w:r>
              <w:rPr>
                <w:noProof/>
                <w:webHidden/>
              </w:rPr>
              <w:fldChar w:fldCharType="separate"/>
            </w:r>
            <w:r w:rsidR="00D35BC0">
              <w:rPr>
                <w:noProof/>
                <w:webHidden/>
              </w:rPr>
              <w:t>337</w:t>
            </w:r>
            <w:r>
              <w:rPr>
                <w:noProof/>
                <w:webHidden/>
              </w:rPr>
              <w:fldChar w:fldCharType="end"/>
            </w:r>
          </w:hyperlink>
        </w:p>
        <w:p w14:paraId="062085A5" w14:textId="63CA21A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3" w:history="1">
            <w:r w:rsidRPr="00C831CB">
              <w:rPr>
                <w:rStyle w:val="Hyperlink"/>
                <w:noProof/>
              </w:rPr>
              <w:t>8.13 Landform and Erosion Modelling</w:t>
            </w:r>
            <w:r>
              <w:rPr>
                <w:noProof/>
                <w:webHidden/>
              </w:rPr>
              <w:tab/>
            </w:r>
            <w:r>
              <w:rPr>
                <w:noProof/>
                <w:webHidden/>
              </w:rPr>
              <w:fldChar w:fldCharType="begin"/>
            </w:r>
            <w:r>
              <w:rPr>
                <w:noProof/>
                <w:webHidden/>
              </w:rPr>
              <w:instrText xml:space="preserve"> PAGEREF _Toc210049053 \h </w:instrText>
            </w:r>
            <w:r>
              <w:rPr>
                <w:noProof/>
                <w:webHidden/>
              </w:rPr>
            </w:r>
            <w:r>
              <w:rPr>
                <w:noProof/>
                <w:webHidden/>
              </w:rPr>
              <w:fldChar w:fldCharType="separate"/>
            </w:r>
            <w:r w:rsidR="00D35BC0">
              <w:rPr>
                <w:noProof/>
                <w:webHidden/>
              </w:rPr>
              <w:t>356</w:t>
            </w:r>
            <w:r>
              <w:rPr>
                <w:noProof/>
                <w:webHidden/>
              </w:rPr>
              <w:fldChar w:fldCharType="end"/>
            </w:r>
          </w:hyperlink>
        </w:p>
        <w:p w14:paraId="28B3C92C" w14:textId="2468093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4" w:history="1">
            <w:r w:rsidRPr="00C831CB">
              <w:rPr>
                <w:rStyle w:val="Hyperlink"/>
                <w:noProof/>
              </w:rPr>
              <w:t>8.14 Wave Impact Assessment</w:t>
            </w:r>
            <w:r>
              <w:rPr>
                <w:noProof/>
                <w:webHidden/>
              </w:rPr>
              <w:tab/>
            </w:r>
            <w:r>
              <w:rPr>
                <w:noProof/>
                <w:webHidden/>
              </w:rPr>
              <w:fldChar w:fldCharType="begin"/>
            </w:r>
            <w:r>
              <w:rPr>
                <w:noProof/>
                <w:webHidden/>
              </w:rPr>
              <w:instrText xml:space="preserve"> PAGEREF _Toc210049054 \h </w:instrText>
            </w:r>
            <w:r>
              <w:rPr>
                <w:noProof/>
                <w:webHidden/>
              </w:rPr>
            </w:r>
            <w:r>
              <w:rPr>
                <w:noProof/>
                <w:webHidden/>
              </w:rPr>
              <w:fldChar w:fldCharType="separate"/>
            </w:r>
            <w:r w:rsidR="00D35BC0">
              <w:rPr>
                <w:noProof/>
                <w:webHidden/>
              </w:rPr>
              <w:t>358</w:t>
            </w:r>
            <w:r>
              <w:rPr>
                <w:noProof/>
                <w:webHidden/>
              </w:rPr>
              <w:fldChar w:fldCharType="end"/>
            </w:r>
          </w:hyperlink>
        </w:p>
        <w:p w14:paraId="14395DFD" w14:textId="265B94A1"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5" w:history="1">
            <w:r w:rsidRPr="00C831CB">
              <w:rPr>
                <w:rStyle w:val="Hyperlink"/>
                <w:noProof/>
              </w:rPr>
              <w:t>8.15 Yallourn Landfills - Hydrogeological Assessment</w:t>
            </w:r>
            <w:r>
              <w:rPr>
                <w:noProof/>
                <w:webHidden/>
              </w:rPr>
              <w:tab/>
            </w:r>
            <w:r>
              <w:rPr>
                <w:noProof/>
                <w:webHidden/>
              </w:rPr>
              <w:fldChar w:fldCharType="begin"/>
            </w:r>
            <w:r>
              <w:rPr>
                <w:noProof/>
                <w:webHidden/>
              </w:rPr>
              <w:instrText xml:space="preserve"> PAGEREF _Toc210049055 \h </w:instrText>
            </w:r>
            <w:r>
              <w:rPr>
                <w:noProof/>
                <w:webHidden/>
              </w:rPr>
            </w:r>
            <w:r>
              <w:rPr>
                <w:noProof/>
                <w:webHidden/>
              </w:rPr>
              <w:fldChar w:fldCharType="separate"/>
            </w:r>
            <w:r w:rsidR="00D35BC0">
              <w:rPr>
                <w:noProof/>
                <w:webHidden/>
              </w:rPr>
              <w:t>364</w:t>
            </w:r>
            <w:r>
              <w:rPr>
                <w:noProof/>
                <w:webHidden/>
              </w:rPr>
              <w:fldChar w:fldCharType="end"/>
            </w:r>
          </w:hyperlink>
        </w:p>
        <w:p w14:paraId="77D76931" w14:textId="18A1C748"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6" w:history="1">
            <w:r w:rsidRPr="00C831CB">
              <w:rPr>
                <w:rStyle w:val="Hyperlink"/>
                <w:noProof/>
              </w:rPr>
              <w:t>8.16 Spontaneous Combustion Technical Report</w:t>
            </w:r>
            <w:r>
              <w:rPr>
                <w:noProof/>
                <w:webHidden/>
              </w:rPr>
              <w:tab/>
            </w:r>
            <w:r>
              <w:rPr>
                <w:noProof/>
                <w:webHidden/>
              </w:rPr>
              <w:fldChar w:fldCharType="begin"/>
            </w:r>
            <w:r>
              <w:rPr>
                <w:noProof/>
                <w:webHidden/>
              </w:rPr>
              <w:instrText xml:space="preserve"> PAGEREF _Toc210049056 \h </w:instrText>
            </w:r>
            <w:r>
              <w:rPr>
                <w:noProof/>
                <w:webHidden/>
              </w:rPr>
            </w:r>
            <w:r>
              <w:rPr>
                <w:noProof/>
                <w:webHidden/>
              </w:rPr>
              <w:fldChar w:fldCharType="separate"/>
            </w:r>
            <w:r w:rsidR="00D35BC0">
              <w:rPr>
                <w:noProof/>
                <w:webHidden/>
              </w:rPr>
              <w:t>366</w:t>
            </w:r>
            <w:r>
              <w:rPr>
                <w:noProof/>
                <w:webHidden/>
              </w:rPr>
              <w:fldChar w:fldCharType="end"/>
            </w:r>
          </w:hyperlink>
        </w:p>
        <w:p w14:paraId="1DEB80CA" w14:textId="2E2ECBE8"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7" w:history="1">
            <w:r w:rsidRPr="00C831CB">
              <w:rPr>
                <w:rStyle w:val="Hyperlink"/>
                <w:noProof/>
              </w:rPr>
              <w:t>8.17 Lake Triggered Seismicity</w:t>
            </w:r>
            <w:r>
              <w:rPr>
                <w:noProof/>
                <w:webHidden/>
              </w:rPr>
              <w:tab/>
            </w:r>
            <w:r>
              <w:rPr>
                <w:noProof/>
                <w:webHidden/>
              </w:rPr>
              <w:fldChar w:fldCharType="begin"/>
            </w:r>
            <w:r>
              <w:rPr>
                <w:noProof/>
                <w:webHidden/>
              </w:rPr>
              <w:instrText xml:space="preserve"> PAGEREF _Toc210049057 \h </w:instrText>
            </w:r>
            <w:r>
              <w:rPr>
                <w:noProof/>
                <w:webHidden/>
              </w:rPr>
            </w:r>
            <w:r>
              <w:rPr>
                <w:noProof/>
                <w:webHidden/>
              </w:rPr>
              <w:fldChar w:fldCharType="separate"/>
            </w:r>
            <w:r w:rsidR="00D35BC0">
              <w:rPr>
                <w:noProof/>
                <w:webHidden/>
              </w:rPr>
              <w:t>368</w:t>
            </w:r>
            <w:r>
              <w:rPr>
                <w:noProof/>
                <w:webHidden/>
              </w:rPr>
              <w:fldChar w:fldCharType="end"/>
            </w:r>
          </w:hyperlink>
        </w:p>
        <w:p w14:paraId="6EB88A8A" w14:textId="4D3824E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8" w:history="1">
            <w:r w:rsidRPr="00C831CB">
              <w:rPr>
                <w:rStyle w:val="Hyperlink"/>
                <w:noProof/>
              </w:rPr>
              <w:t>8.18 Summary of Modelling and Technical Studies</w:t>
            </w:r>
            <w:r>
              <w:rPr>
                <w:noProof/>
                <w:webHidden/>
              </w:rPr>
              <w:tab/>
            </w:r>
            <w:r>
              <w:rPr>
                <w:noProof/>
                <w:webHidden/>
              </w:rPr>
              <w:fldChar w:fldCharType="begin"/>
            </w:r>
            <w:r>
              <w:rPr>
                <w:noProof/>
                <w:webHidden/>
              </w:rPr>
              <w:instrText xml:space="preserve"> PAGEREF _Toc210049058 \h </w:instrText>
            </w:r>
            <w:r>
              <w:rPr>
                <w:noProof/>
                <w:webHidden/>
              </w:rPr>
            </w:r>
            <w:r>
              <w:rPr>
                <w:noProof/>
                <w:webHidden/>
              </w:rPr>
              <w:fldChar w:fldCharType="separate"/>
            </w:r>
            <w:r w:rsidR="00D35BC0">
              <w:rPr>
                <w:noProof/>
                <w:webHidden/>
              </w:rPr>
              <w:t>373</w:t>
            </w:r>
            <w:r>
              <w:rPr>
                <w:noProof/>
                <w:webHidden/>
              </w:rPr>
              <w:fldChar w:fldCharType="end"/>
            </w:r>
          </w:hyperlink>
        </w:p>
        <w:p w14:paraId="38A7C313" w14:textId="11CFAB38"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59" w:history="1">
            <w:r w:rsidRPr="00C831CB">
              <w:rPr>
                <w:rStyle w:val="Hyperlink"/>
                <w:noProof/>
              </w:rPr>
              <w:t>Chapter 9 Post Mining Landform and Land Use</w:t>
            </w:r>
            <w:r>
              <w:rPr>
                <w:noProof/>
                <w:webHidden/>
              </w:rPr>
              <w:tab/>
            </w:r>
            <w:r>
              <w:rPr>
                <w:noProof/>
                <w:webHidden/>
              </w:rPr>
              <w:fldChar w:fldCharType="begin"/>
            </w:r>
            <w:r>
              <w:rPr>
                <w:noProof/>
                <w:webHidden/>
              </w:rPr>
              <w:instrText xml:space="preserve"> PAGEREF _Toc210049059 \h </w:instrText>
            </w:r>
            <w:r>
              <w:rPr>
                <w:noProof/>
                <w:webHidden/>
              </w:rPr>
            </w:r>
            <w:r>
              <w:rPr>
                <w:noProof/>
                <w:webHidden/>
              </w:rPr>
              <w:fldChar w:fldCharType="separate"/>
            </w:r>
            <w:r w:rsidR="00D35BC0">
              <w:rPr>
                <w:noProof/>
                <w:webHidden/>
              </w:rPr>
              <w:t>374</w:t>
            </w:r>
            <w:r>
              <w:rPr>
                <w:noProof/>
                <w:webHidden/>
              </w:rPr>
              <w:fldChar w:fldCharType="end"/>
            </w:r>
          </w:hyperlink>
        </w:p>
        <w:p w14:paraId="16F37BF5" w14:textId="74EAEF3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0" w:history="1">
            <w:r w:rsidRPr="00C831CB">
              <w:rPr>
                <w:rStyle w:val="Hyperlink"/>
                <w:noProof/>
              </w:rPr>
              <w:t>9.1 Introduction</w:t>
            </w:r>
            <w:r>
              <w:rPr>
                <w:noProof/>
                <w:webHidden/>
              </w:rPr>
              <w:tab/>
            </w:r>
            <w:r>
              <w:rPr>
                <w:noProof/>
                <w:webHidden/>
              </w:rPr>
              <w:fldChar w:fldCharType="begin"/>
            </w:r>
            <w:r>
              <w:rPr>
                <w:noProof/>
                <w:webHidden/>
              </w:rPr>
              <w:instrText xml:space="preserve"> PAGEREF _Toc210049060 \h </w:instrText>
            </w:r>
            <w:r>
              <w:rPr>
                <w:noProof/>
                <w:webHidden/>
              </w:rPr>
            </w:r>
            <w:r>
              <w:rPr>
                <w:noProof/>
                <w:webHidden/>
              </w:rPr>
              <w:fldChar w:fldCharType="separate"/>
            </w:r>
            <w:r w:rsidR="00D35BC0">
              <w:rPr>
                <w:noProof/>
                <w:webHidden/>
              </w:rPr>
              <w:t>374</w:t>
            </w:r>
            <w:r>
              <w:rPr>
                <w:noProof/>
                <w:webHidden/>
              </w:rPr>
              <w:fldChar w:fldCharType="end"/>
            </w:r>
          </w:hyperlink>
        </w:p>
        <w:p w14:paraId="15E7277E" w14:textId="11EED26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1" w:history="1">
            <w:r w:rsidRPr="00C831CB">
              <w:rPr>
                <w:rStyle w:val="Hyperlink"/>
                <w:noProof/>
              </w:rPr>
              <w:t>9.2 Post Mining Landform</w:t>
            </w:r>
            <w:r>
              <w:rPr>
                <w:noProof/>
                <w:webHidden/>
              </w:rPr>
              <w:tab/>
            </w:r>
            <w:r>
              <w:rPr>
                <w:noProof/>
                <w:webHidden/>
              </w:rPr>
              <w:fldChar w:fldCharType="begin"/>
            </w:r>
            <w:r>
              <w:rPr>
                <w:noProof/>
                <w:webHidden/>
              </w:rPr>
              <w:instrText xml:space="preserve"> PAGEREF _Toc210049061 \h </w:instrText>
            </w:r>
            <w:r>
              <w:rPr>
                <w:noProof/>
                <w:webHidden/>
              </w:rPr>
            </w:r>
            <w:r>
              <w:rPr>
                <w:noProof/>
                <w:webHidden/>
              </w:rPr>
              <w:fldChar w:fldCharType="separate"/>
            </w:r>
            <w:r w:rsidR="00D35BC0">
              <w:rPr>
                <w:noProof/>
                <w:webHidden/>
              </w:rPr>
              <w:t>377</w:t>
            </w:r>
            <w:r>
              <w:rPr>
                <w:noProof/>
                <w:webHidden/>
              </w:rPr>
              <w:fldChar w:fldCharType="end"/>
            </w:r>
          </w:hyperlink>
        </w:p>
        <w:p w14:paraId="5FE2DD2B" w14:textId="573F946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2" w:history="1">
            <w:r w:rsidRPr="00C831CB">
              <w:rPr>
                <w:rStyle w:val="Hyperlink"/>
                <w:noProof/>
              </w:rPr>
              <w:t>9.3 Post Mining Land Uses</w:t>
            </w:r>
            <w:r>
              <w:rPr>
                <w:noProof/>
                <w:webHidden/>
              </w:rPr>
              <w:tab/>
            </w:r>
            <w:r>
              <w:rPr>
                <w:noProof/>
                <w:webHidden/>
              </w:rPr>
              <w:fldChar w:fldCharType="begin"/>
            </w:r>
            <w:r>
              <w:rPr>
                <w:noProof/>
                <w:webHidden/>
              </w:rPr>
              <w:instrText xml:space="preserve"> PAGEREF _Toc210049062 \h </w:instrText>
            </w:r>
            <w:r>
              <w:rPr>
                <w:noProof/>
                <w:webHidden/>
              </w:rPr>
            </w:r>
            <w:r>
              <w:rPr>
                <w:noProof/>
                <w:webHidden/>
              </w:rPr>
              <w:fldChar w:fldCharType="separate"/>
            </w:r>
            <w:r w:rsidR="00D35BC0">
              <w:rPr>
                <w:noProof/>
                <w:webHidden/>
              </w:rPr>
              <w:t>378</w:t>
            </w:r>
            <w:r>
              <w:rPr>
                <w:noProof/>
                <w:webHidden/>
              </w:rPr>
              <w:fldChar w:fldCharType="end"/>
            </w:r>
          </w:hyperlink>
        </w:p>
        <w:p w14:paraId="1D4BB701" w14:textId="1D66CE83"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3" w:history="1">
            <w:r w:rsidRPr="00C831CB">
              <w:rPr>
                <w:rStyle w:val="Hyperlink"/>
                <w:noProof/>
              </w:rPr>
              <w:t>Chapter 10 Community and Stakeholder Consultation</w:t>
            </w:r>
            <w:r>
              <w:rPr>
                <w:noProof/>
                <w:webHidden/>
              </w:rPr>
              <w:tab/>
            </w:r>
            <w:r>
              <w:rPr>
                <w:noProof/>
                <w:webHidden/>
              </w:rPr>
              <w:fldChar w:fldCharType="begin"/>
            </w:r>
            <w:r>
              <w:rPr>
                <w:noProof/>
                <w:webHidden/>
              </w:rPr>
              <w:instrText xml:space="preserve"> PAGEREF _Toc210049063 \h </w:instrText>
            </w:r>
            <w:r>
              <w:rPr>
                <w:noProof/>
                <w:webHidden/>
              </w:rPr>
            </w:r>
            <w:r>
              <w:rPr>
                <w:noProof/>
                <w:webHidden/>
              </w:rPr>
              <w:fldChar w:fldCharType="separate"/>
            </w:r>
            <w:r w:rsidR="00D35BC0">
              <w:rPr>
                <w:noProof/>
                <w:webHidden/>
              </w:rPr>
              <w:t>387</w:t>
            </w:r>
            <w:r>
              <w:rPr>
                <w:noProof/>
                <w:webHidden/>
              </w:rPr>
              <w:fldChar w:fldCharType="end"/>
            </w:r>
          </w:hyperlink>
        </w:p>
        <w:p w14:paraId="7CB868EB" w14:textId="73FA11A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4" w:history="1">
            <w:r w:rsidRPr="00C831CB">
              <w:rPr>
                <w:rStyle w:val="Hyperlink"/>
                <w:noProof/>
              </w:rPr>
              <w:t>10.1 Introduction</w:t>
            </w:r>
            <w:r>
              <w:rPr>
                <w:noProof/>
                <w:webHidden/>
              </w:rPr>
              <w:tab/>
            </w:r>
            <w:r>
              <w:rPr>
                <w:noProof/>
                <w:webHidden/>
              </w:rPr>
              <w:fldChar w:fldCharType="begin"/>
            </w:r>
            <w:r>
              <w:rPr>
                <w:noProof/>
                <w:webHidden/>
              </w:rPr>
              <w:instrText xml:space="preserve"> PAGEREF _Toc210049064 \h </w:instrText>
            </w:r>
            <w:r>
              <w:rPr>
                <w:noProof/>
                <w:webHidden/>
              </w:rPr>
            </w:r>
            <w:r>
              <w:rPr>
                <w:noProof/>
                <w:webHidden/>
              </w:rPr>
              <w:fldChar w:fldCharType="separate"/>
            </w:r>
            <w:r w:rsidR="00D35BC0">
              <w:rPr>
                <w:noProof/>
                <w:webHidden/>
              </w:rPr>
              <w:t>387</w:t>
            </w:r>
            <w:r>
              <w:rPr>
                <w:noProof/>
                <w:webHidden/>
              </w:rPr>
              <w:fldChar w:fldCharType="end"/>
            </w:r>
          </w:hyperlink>
        </w:p>
        <w:p w14:paraId="499DEB1E" w14:textId="74A7FEB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5" w:history="1">
            <w:r w:rsidRPr="00C831CB">
              <w:rPr>
                <w:rStyle w:val="Hyperlink"/>
                <w:noProof/>
              </w:rPr>
              <w:t>10.2 Broad Engagement</w:t>
            </w:r>
            <w:r>
              <w:rPr>
                <w:noProof/>
                <w:webHidden/>
              </w:rPr>
              <w:tab/>
            </w:r>
            <w:r>
              <w:rPr>
                <w:noProof/>
                <w:webHidden/>
              </w:rPr>
              <w:fldChar w:fldCharType="begin"/>
            </w:r>
            <w:r>
              <w:rPr>
                <w:noProof/>
                <w:webHidden/>
              </w:rPr>
              <w:instrText xml:space="preserve"> PAGEREF _Toc210049065 \h </w:instrText>
            </w:r>
            <w:r>
              <w:rPr>
                <w:noProof/>
                <w:webHidden/>
              </w:rPr>
            </w:r>
            <w:r>
              <w:rPr>
                <w:noProof/>
                <w:webHidden/>
              </w:rPr>
              <w:fldChar w:fldCharType="separate"/>
            </w:r>
            <w:r w:rsidR="00D35BC0">
              <w:rPr>
                <w:noProof/>
                <w:webHidden/>
              </w:rPr>
              <w:t>388</w:t>
            </w:r>
            <w:r>
              <w:rPr>
                <w:noProof/>
                <w:webHidden/>
              </w:rPr>
              <w:fldChar w:fldCharType="end"/>
            </w:r>
          </w:hyperlink>
        </w:p>
        <w:p w14:paraId="4A51BF88" w14:textId="2B6D048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6" w:history="1">
            <w:r w:rsidRPr="00C831CB">
              <w:rPr>
                <w:rStyle w:val="Hyperlink"/>
                <w:noProof/>
              </w:rPr>
              <w:t>10.3 Targeted Engagement</w:t>
            </w:r>
            <w:r>
              <w:rPr>
                <w:noProof/>
                <w:webHidden/>
              </w:rPr>
              <w:tab/>
            </w:r>
            <w:r>
              <w:rPr>
                <w:noProof/>
                <w:webHidden/>
              </w:rPr>
              <w:fldChar w:fldCharType="begin"/>
            </w:r>
            <w:r>
              <w:rPr>
                <w:noProof/>
                <w:webHidden/>
              </w:rPr>
              <w:instrText xml:space="preserve"> PAGEREF _Toc210049066 \h </w:instrText>
            </w:r>
            <w:r>
              <w:rPr>
                <w:noProof/>
                <w:webHidden/>
              </w:rPr>
            </w:r>
            <w:r>
              <w:rPr>
                <w:noProof/>
                <w:webHidden/>
              </w:rPr>
              <w:fldChar w:fldCharType="separate"/>
            </w:r>
            <w:r w:rsidR="00D35BC0">
              <w:rPr>
                <w:noProof/>
                <w:webHidden/>
              </w:rPr>
              <w:t>389</w:t>
            </w:r>
            <w:r>
              <w:rPr>
                <w:noProof/>
                <w:webHidden/>
              </w:rPr>
              <w:fldChar w:fldCharType="end"/>
            </w:r>
          </w:hyperlink>
        </w:p>
        <w:p w14:paraId="3D2D91E2" w14:textId="7A731C22"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7" w:history="1">
            <w:r w:rsidRPr="00C831CB">
              <w:rPr>
                <w:rStyle w:val="Hyperlink"/>
                <w:noProof/>
              </w:rPr>
              <w:t>10.4 DMRP Exhibition Period</w:t>
            </w:r>
            <w:r>
              <w:rPr>
                <w:noProof/>
                <w:webHidden/>
              </w:rPr>
              <w:tab/>
            </w:r>
            <w:r>
              <w:rPr>
                <w:noProof/>
                <w:webHidden/>
              </w:rPr>
              <w:fldChar w:fldCharType="begin"/>
            </w:r>
            <w:r>
              <w:rPr>
                <w:noProof/>
                <w:webHidden/>
              </w:rPr>
              <w:instrText xml:space="preserve"> PAGEREF _Toc210049067 \h </w:instrText>
            </w:r>
            <w:r>
              <w:rPr>
                <w:noProof/>
                <w:webHidden/>
              </w:rPr>
            </w:r>
            <w:r>
              <w:rPr>
                <w:noProof/>
                <w:webHidden/>
              </w:rPr>
              <w:fldChar w:fldCharType="separate"/>
            </w:r>
            <w:r w:rsidR="00D35BC0">
              <w:rPr>
                <w:noProof/>
                <w:webHidden/>
              </w:rPr>
              <w:t>392</w:t>
            </w:r>
            <w:r>
              <w:rPr>
                <w:noProof/>
                <w:webHidden/>
              </w:rPr>
              <w:fldChar w:fldCharType="end"/>
            </w:r>
          </w:hyperlink>
        </w:p>
        <w:p w14:paraId="18425DE6" w14:textId="2600F9F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8" w:history="1">
            <w:r w:rsidRPr="00C831CB">
              <w:rPr>
                <w:rStyle w:val="Hyperlink"/>
                <w:noProof/>
              </w:rPr>
              <w:t>10.5 Ongoing consultation</w:t>
            </w:r>
            <w:r>
              <w:rPr>
                <w:noProof/>
                <w:webHidden/>
              </w:rPr>
              <w:tab/>
            </w:r>
            <w:r>
              <w:rPr>
                <w:noProof/>
                <w:webHidden/>
              </w:rPr>
              <w:fldChar w:fldCharType="begin"/>
            </w:r>
            <w:r>
              <w:rPr>
                <w:noProof/>
                <w:webHidden/>
              </w:rPr>
              <w:instrText xml:space="preserve"> PAGEREF _Toc210049068 \h </w:instrText>
            </w:r>
            <w:r>
              <w:rPr>
                <w:noProof/>
                <w:webHidden/>
              </w:rPr>
            </w:r>
            <w:r>
              <w:rPr>
                <w:noProof/>
                <w:webHidden/>
              </w:rPr>
              <w:fldChar w:fldCharType="separate"/>
            </w:r>
            <w:r w:rsidR="00D35BC0">
              <w:rPr>
                <w:noProof/>
                <w:webHidden/>
              </w:rPr>
              <w:t>393</w:t>
            </w:r>
            <w:r>
              <w:rPr>
                <w:noProof/>
                <w:webHidden/>
              </w:rPr>
              <w:fldChar w:fldCharType="end"/>
            </w:r>
          </w:hyperlink>
        </w:p>
        <w:p w14:paraId="45190F61" w14:textId="0AFBEAAF"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69" w:history="1">
            <w:r w:rsidRPr="00C831CB">
              <w:rPr>
                <w:rStyle w:val="Hyperlink"/>
                <w:noProof/>
              </w:rPr>
              <w:t>10.6 Summary</w:t>
            </w:r>
            <w:r>
              <w:rPr>
                <w:noProof/>
                <w:webHidden/>
              </w:rPr>
              <w:tab/>
            </w:r>
            <w:r>
              <w:rPr>
                <w:noProof/>
                <w:webHidden/>
              </w:rPr>
              <w:fldChar w:fldCharType="begin"/>
            </w:r>
            <w:r>
              <w:rPr>
                <w:noProof/>
                <w:webHidden/>
              </w:rPr>
              <w:instrText xml:space="preserve"> PAGEREF _Toc210049069 \h </w:instrText>
            </w:r>
            <w:r>
              <w:rPr>
                <w:noProof/>
                <w:webHidden/>
              </w:rPr>
            </w:r>
            <w:r>
              <w:rPr>
                <w:noProof/>
                <w:webHidden/>
              </w:rPr>
              <w:fldChar w:fldCharType="separate"/>
            </w:r>
            <w:r w:rsidR="00D35BC0">
              <w:rPr>
                <w:noProof/>
                <w:webHidden/>
              </w:rPr>
              <w:t>393</w:t>
            </w:r>
            <w:r>
              <w:rPr>
                <w:noProof/>
                <w:webHidden/>
              </w:rPr>
              <w:fldChar w:fldCharType="end"/>
            </w:r>
          </w:hyperlink>
        </w:p>
        <w:p w14:paraId="6D6FD95F" w14:textId="7032BFCC"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0" w:history="1">
            <w:r w:rsidRPr="00C831CB">
              <w:rPr>
                <w:rStyle w:val="Hyperlink"/>
                <w:noProof/>
              </w:rPr>
              <w:t>Chapter 11 Risk Identification and Management</w:t>
            </w:r>
            <w:r>
              <w:rPr>
                <w:noProof/>
                <w:webHidden/>
              </w:rPr>
              <w:tab/>
            </w:r>
            <w:r>
              <w:rPr>
                <w:noProof/>
                <w:webHidden/>
              </w:rPr>
              <w:fldChar w:fldCharType="begin"/>
            </w:r>
            <w:r>
              <w:rPr>
                <w:noProof/>
                <w:webHidden/>
              </w:rPr>
              <w:instrText xml:space="preserve"> PAGEREF _Toc210049070 \h </w:instrText>
            </w:r>
            <w:r>
              <w:rPr>
                <w:noProof/>
                <w:webHidden/>
              </w:rPr>
            </w:r>
            <w:r>
              <w:rPr>
                <w:noProof/>
                <w:webHidden/>
              </w:rPr>
              <w:fldChar w:fldCharType="separate"/>
            </w:r>
            <w:r w:rsidR="00D35BC0">
              <w:rPr>
                <w:noProof/>
                <w:webHidden/>
              </w:rPr>
              <w:t>394</w:t>
            </w:r>
            <w:r>
              <w:rPr>
                <w:noProof/>
                <w:webHidden/>
              </w:rPr>
              <w:fldChar w:fldCharType="end"/>
            </w:r>
          </w:hyperlink>
        </w:p>
        <w:p w14:paraId="76F3093E" w14:textId="014B91A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1" w:history="1">
            <w:r w:rsidRPr="00C831CB">
              <w:rPr>
                <w:rStyle w:val="Hyperlink"/>
                <w:noProof/>
              </w:rPr>
              <w:t>11.1 Introduction</w:t>
            </w:r>
            <w:r>
              <w:rPr>
                <w:noProof/>
                <w:webHidden/>
              </w:rPr>
              <w:tab/>
            </w:r>
            <w:r>
              <w:rPr>
                <w:noProof/>
                <w:webHidden/>
              </w:rPr>
              <w:fldChar w:fldCharType="begin"/>
            </w:r>
            <w:r>
              <w:rPr>
                <w:noProof/>
                <w:webHidden/>
              </w:rPr>
              <w:instrText xml:space="preserve"> PAGEREF _Toc210049071 \h </w:instrText>
            </w:r>
            <w:r>
              <w:rPr>
                <w:noProof/>
                <w:webHidden/>
              </w:rPr>
            </w:r>
            <w:r>
              <w:rPr>
                <w:noProof/>
                <w:webHidden/>
              </w:rPr>
              <w:fldChar w:fldCharType="separate"/>
            </w:r>
            <w:r w:rsidR="00D35BC0">
              <w:rPr>
                <w:noProof/>
                <w:webHidden/>
              </w:rPr>
              <w:t>394</w:t>
            </w:r>
            <w:r>
              <w:rPr>
                <w:noProof/>
                <w:webHidden/>
              </w:rPr>
              <w:fldChar w:fldCharType="end"/>
            </w:r>
          </w:hyperlink>
        </w:p>
        <w:p w14:paraId="64B699EA" w14:textId="64A68D3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2" w:history="1">
            <w:r w:rsidRPr="00C831CB">
              <w:rPr>
                <w:rStyle w:val="Hyperlink"/>
                <w:noProof/>
              </w:rPr>
              <w:t>11.2 Objectives</w:t>
            </w:r>
            <w:r>
              <w:rPr>
                <w:noProof/>
                <w:webHidden/>
              </w:rPr>
              <w:tab/>
            </w:r>
            <w:r>
              <w:rPr>
                <w:noProof/>
                <w:webHidden/>
              </w:rPr>
              <w:fldChar w:fldCharType="begin"/>
            </w:r>
            <w:r>
              <w:rPr>
                <w:noProof/>
                <w:webHidden/>
              </w:rPr>
              <w:instrText xml:space="preserve"> PAGEREF _Toc210049072 \h </w:instrText>
            </w:r>
            <w:r>
              <w:rPr>
                <w:noProof/>
                <w:webHidden/>
              </w:rPr>
            </w:r>
            <w:r>
              <w:rPr>
                <w:noProof/>
                <w:webHidden/>
              </w:rPr>
              <w:fldChar w:fldCharType="separate"/>
            </w:r>
            <w:r w:rsidR="00D35BC0">
              <w:rPr>
                <w:noProof/>
                <w:webHidden/>
              </w:rPr>
              <w:t>395</w:t>
            </w:r>
            <w:r>
              <w:rPr>
                <w:noProof/>
                <w:webHidden/>
              </w:rPr>
              <w:fldChar w:fldCharType="end"/>
            </w:r>
          </w:hyperlink>
        </w:p>
        <w:p w14:paraId="4C3B92BA" w14:textId="446ACAF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3" w:history="1">
            <w:r w:rsidRPr="00C831CB">
              <w:rPr>
                <w:rStyle w:val="Hyperlink"/>
                <w:noProof/>
              </w:rPr>
              <w:t>11.3 Risk Assessment Scope</w:t>
            </w:r>
            <w:r>
              <w:rPr>
                <w:noProof/>
                <w:webHidden/>
              </w:rPr>
              <w:tab/>
            </w:r>
            <w:r>
              <w:rPr>
                <w:noProof/>
                <w:webHidden/>
              </w:rPr>
              <w:fldChar w:fldCharType="begin"/>
            </w:r>
            <w:r>
              <w:rPr>
                <w:noProof/>
                <w:webHidden/>
              </w:rPr>
              <w:instrText xml:space="preserve"> PAGEREF _Toc210049073 \h </w:instrText>
            </w:r>
            <w:r>
              <w:rPr>
                <w:noProof/>
                <w:webHidden/>
              </w:rPr>
            </w:r>
            <w:r>
              <w:rPr>
                <w:noProof/>
                <w:webHidden/>
              </w:rPr>
              <w:fldChar w:fldCharType="separate"/>
            </w:r>
            <w:r w:rsidR="00D35BC0">
              <w:rPr>
                <w:noProof/>
                <w:webHidden/>
              </w:rPr>
              <w:t>395</w:t>
            </w:r>
            <w:r>
              <w:rPr>
                <w:noProof/>
                <w:webHidden/>
              </w:rPr>
              <w:fldChar w:fldCharType="end"/>
            </w:r>
          </w:hyperlink>
        </w:p>
        <w:p w14:paraId="2478D8EA" w14:textId="1F91373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4" w:history="1">
            <w:r w:rsidRPr="00C831CB">
              <w:rPr>
                <w:rStyle w:val="Hyperlink"/>
                <w:noProof/>
              </w:rPr>
              <w:t>11.4 Risk Assessment Process</w:t>
            </w:r>
            <w:r>
              <w:rPr>
                <w:noProof/>
                <w:webHidden/>
              </w:rPr>
              <w:tab/>
            </w:r>
            <w:r>
              <w:rPr>
                <w:noProof/>
                <w:webHidden/>
              </w:rPr>
              <w:fldChar w:fldCharType="begin"/>
            </w:r>
            <w:r>
              <w:rPr>
                <w:noProof/>
                <w:webHidden/>
              </w:rPr>
              <w:instrText xml:space="preserve"> PAGEREF _Toc210049074 \h </w:instrText>
            </w:r>
            <w:r>
              <w:rPr>
                <w:noProof/>
                <w:webHidden/>
              </w:rPr>
            </w:r>
            <w:r>
              <w:rPr>
                <w:noProof/>
                <w:webHidden/>
              </w:rPr>
              <w:fldChar w:fldCharType="separate"/>
            </w:r>
            <w:r w:rsidR="00D35BC0">
              <w:rPr>
                <w:noProof/>
                <w:webHidden/>
              </w:rPr>
              <w:t>396</w:t>
            </w:r>
            <w:r>
              <w:rPr>
                <w:noProof/>
                <w:webHidden/>
              </w:rPr>
              <w:fldChar w:fldCharType="end"/>
            </w:r>
          </w:hyperlink>
        </w:p>
        <w:p w14:paraId="4B265FB3" w14:textId="26475091"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5" w:history="1">
            <w:r w:rsidRPr="00C831CB">
              <w:rPr>
                <w:rStyle w:val="Hyperlink"/>
                <w:noProof/>
              </w:rPr>
              <w:t>11.5 Risk Assessment Scenarios</w:t>
            </w:r>
            <w:r>
              <w:rPr>
                <w:noProof/>
                <w:webHidden/>
              </w:rPr>
              <w:tab/>
            </w:r>
            <w:r>
              <w:rPr>
                <w:noProof/>
                <w:webHidden/>
              </w:rPr>
              <w:fldChar w:fldCharType="begin"/>
            </w:r>
            <w:r>
              <w:rPr>
                <w:noProof/>
                <w:webHidden/>
              </w:rPr>
              <w:instrText xml:space="preserve"> PAGEREF _Toc210049075 \h </w:instrText>
            </w:r>
            <w:r>
              <w:rPr>
                <w:noProof/>
                <w:webHidden/>
              </w:rPr>
            </w:r>
            <w:r>
              <w:rPr>
                <w:noProof/>
                <w:webHidden/>
              </w:rPr>
              <w:fldChar w:fldCharType="separate"/>
            </w:r>
            <w:r w:rsidR="00D35BC0">
              <w:rPr>
                <w:noProof/>
                <w:webHidden/>
              </w:rPr>
              <w:t>397</w:t>
            </w:r>
            <w:r>
              <w:rPr>
                <w:noProof/>
                <w:webHidden/>
              </w:rPr>
              <w:fldChar w:fldCharType="end"/>
            </w:r>
          </w:hyperlink>
        </w:p>
        <w:p w14:paraId="1A3235F0" w14:textId="7BD5F7B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6" w:history="1">
            <w:r w:rsidRPr="00C831CB">
              <w:rPr>
                <w:rStyle w:val="Hyperlink"/>
                <w:noProof/>
              </w:rPr>
              <w:t>11.6 Methodology</w:t>
            </w:r>
            <w:r>
              <w:rPr>
                <w:noProof/>
                <w:webHidden/>
              </w:rPr>
              <w:tab/>
            </w:r>
            <w:r>
              <w:rPr>
                <w:noProof/>
                <w:webHidden/>
              </w:rPr>
              <w:fldChar w:fldCharType="begin"/>
            </w:r>
            <w:r>
              <w:rPr>
                <w:noProof/>
                <w:webHidden/>
              </w:rPr>
              <w:instrText xml:space="preserve"> PAGEREF _Toc210049076 \h </w:instrText>
            </w:r>
            <w:r>
              <w:rPr>
                <w:noProof/>
                <w:webHidden/>
              </w:rPr>
            </w:r>
            <w:r>
              <w:rPr>
                <w:noProof/>
                <w:webHidden/>
              </w:rPr>
              <w:fldChar w:fldCharType="separate"/>
            </w:r>
            <w:r w:rsidR="00D35BC0">
              <w:rPr>
                <w:noProof/>
                <w:webHidden/>
              </w:rPr>
              <w:t>408</w:t>
            </w:r>
            <w:r>
              <w:rPr>
                <w:noProof/>
                <w:webHidden/>
              </w:rPr>
              <w:fldChar w:fldCharType="end"/>
            </w:r>
          </w:hyperlink>
        </w:p>
        <w:p w14:paraId="134BFED9" w14:textId="6AD5226F"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7" w:history="1">
            <w:r w:rsidRPr="00C831CB">
              <w:rPr>
                <w:rStyle w:val="Hyperlink"/>
                <w:noProof/>
              </w:rPr>
              <w:t>11.7 Summary of Results</w:t>
            </w:r>
            <w:r>
              <w:rPr>
                <w:noProof/>
                <w:webHidden/>
              </w:rPr>
              <w:tab/>
            </w:r>
            <w:r>
              <w:rPr>
                <w:noProof/>
                <w:webHidden/>
              </w:rPr>
              <w:fldChar w:fldCharType="begin"/>
            </w:r>
            <w:r>
              <w:rPr>
                <w:noProof/>
                <w:webHidden/>
              </w:rPr>
              <w:instrText xml:space="preserve"> PAGEREF _Toc210049077 \h </w:instrText>
            </w:r>
            <w:r>
              <w:rPr>
                <w:noProof/>
                <w:webHidden/>
              </w:rPr>
            </w:r>
            <w:r>
              <w:rPr>
                <w:noProof/>
                <w:webHidden/>
              </w:rPr>
              <w:fldChar w:fldCharType="separate"/>
            </w:r>
            <w:r w:rsidR="00D35BC0">
              <w:rPr>
                <w:noProof/>
                <w:webHidden/>
              </w:rPr>
              <w:t>417</w:t>
            </w:r>
            <w:r>
              <w:rPr>
                <w:noProof/>
                <w:webHidden/>
              </w:rPr>
              <w:fldChar w:fldCharType="end"/>
            </w:r>
          </w:hyperlink>
        </w:p>
        <w:p w14:paraId="657C8952" w14:textId="743D3A8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8" w:history="1">
            <w:r w:rsidRPr="00C831CB">
              <w:rPr>
                <w:rStyle w:val="Hyperlink"/>
                <w:noProof/>
              </w:rPr>
              <w:t>11.8 High Risk Events</w:t>
            </w:r>
            <w:r>
              <w:rPr>
                <w:noProof/>
                <w:webHidden/>
              </w:rPr>
              <w:tab/>
            </w:r>
            <w:r>
              <w:rPr>
                <w:noProof/>
                <w:webHidden/>
              </w:rPr>
              <w:fldChar w:fldCharType="begin"/>
            </w:r>
            <w:r>
              <w:rPr>
                <w:noProof/>
                <w:webHidden/>
              </w:rPr>
              <w:instrText xml:space="preserve"> PAGEREF _Toc210049078 \h </w:instrText>
            </w:r>
            <w:r>
              <w:rPr>
                <w:noProof/>
                <w:webHidden/>
              </w:rPr>
            </w:r>
            <w:r>
              <w:rPr>
                <w:noProof/>
                <w:webHidden/>
              </w:rPr>
              <w:fldChar w:fldCharType="separate"/>
            </w:r>
            <w:r w:rsidR="00D35BC0">
              <w:rPr>
                <w:noProof/>
                <w:webHidden/>
              </w:rPr>
              <w:t>427</w:t>
            </w:r>
            <w:r>
              <w:rPr>
                <w:noProof/>
                <w:webHidden/>
              </w:rPr>
              <w:fldChar w:fldCharType="end"/>
            </w:r>
          </w:hyperlink>
        </w:p>
        <w:p w14:paraId="75ACFB5B" w14:textId="385B6388"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79" w:history="1">
            <w:r w:rsidRPr="00C831CB">
              <w:rPr>
                <w:rStyle w:val="Hyperlink"/>
                <w:noProof/>
              </w:rPr>
              <w:t>11.9 Risk Assessment Actions / Risk Management Plan</w:t>
            </w:r>
            <w:r>
              <w:rPr>
                <w:noProof/>
                <w:webHidden/>
              </w:rPr>
              <w:tab/>
            </w:r>
            <w:r>
              <w:rPr>
                <w:noProof/>
                <w:webHidden/>
              </w:rPr>
              <w:fldChar w:fldCharType="begin"/>
            </w:r>
            <w:r>
              <w:rPr>
                <w:noProof/>
                <w:webHidden/>
              </w:rPr>
              <w:instrText xml:space="preserve"> PAGEREF _Toc210049079 \h </w:instrText>
            </w:r>
            <w:r>
              <w:rPr>
                <w:noProof/>
                <w:webHidden/>
              </w:rPr>
            </w:r>
            <w:r>
              <w:rPr>
                <w:noProof/>
                <w:webHidden/>
              </w:rPr>
              <w:fldChar w:fldCharType="separate"/>
            </w:r>
            <w:r w:rsidR="00D35BC0">
              <w:rPr>
                <w:noProof/>
                <w:webHidden/>
              </w:rPr>
              <w:t>432</w:t>
            </w:r>
            <w:r>
              <w:rPr>
                <w:noProof/>
                <w:webHidden/>
              </w:rPr>
              <w:fldChar w:fldCharType="end"/>
            </w:r>
          </w:hyperlink>
        </w:p>
        <w:p w14:paraId="0833D9D5" w14:textId="7AF8DE9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0" w:history="1">
            <w:r w:rsidRPr="00C831CB">
              <w:rPr>
                <w:rStyle w:val="Hyperlink"/>
                <w:noProof/>
              </w:rPr>
              <w:t>11.10 Risk Conclusion</w:t>
            </w:r>
            <w:r>
              <w:rPr>
                <w:noProof/>
                <w:webHidden/>
              </w:rPr>
              <w:tab/>
            </w:r>
            <w:r>
              <w:rPr>
                <w:noProof/>
                <w:webHidden/>
              </w:rPr>
              <w:fldChar w:fldCharType="begin"/>
            </w:r>
            <w:r>
              <w:rPr>
                <w:noProof/>
                <w:webHidden/>
              </w:rPr>
              <w:instrText xml:space="preserve"> PAGEREF _Toc210049080 \h </w:instrText>
            </w:r>
            <w:r>
              <w:rPr>
                <w:noProof/>
                <w:webHidden/>
              </w:rPr>
            </w:r>
            <w:r>
              <w:rPr>
                <w:noProof/>
                <w:webHidden/>
              </w:rPr>
              <w:fldChar w:fldCharType="separate"/>
            </w:r>
            <w:r w:rsidR="00D35BC0">
              <w:rPr>
                <w:noProof/>
                <w:webHidden/>
              </w:rPr>
              <w:t>444</w:t>
            </w:r>
            <w:r>
              <w:rPr>
                <w:noProof/>
                <w:webHidden/>
              </w:rPr>
              <w:fldChar w:fldCharType="end"/>
            </w:r>
          </w:hyperlink>
        </w:p>
        <w:p w14:paraId="483878F3" w14:textId="28AC44CE"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1" w:history="1">
            <w:r w:rsidRPr="00C831CB">
              <w:rPr>
                <w:rStyle w:val="Hyperlink"/>
                <w:noProof/>
              </w:rPr>
              <w:t>Chapter 12 Key Activities and Design Considerations</w:t>
            </w:r>
            <w:r>
              <w:rPr>
                <w:noProof/>
                <w:webHidden/>
              </w:rPr>
              <w:tab/>
            </w:r>
            <w:r>
              <w:rPr>
                <w:noProof/>
                <w:webHidden/>
              </w:rPr>
              <w:fldChar w:fldCharType="begin"/>
            </w:r>
            <w:r>
              <w:rPr>
                <w:noProof/>
                <w:webHidden/>
              </w:rPr>
              <w:instrText xml:space="preserve"> PAGEREF _Toc210049081 \h </w:instrText>
            </w:r>
            <w:r>
              <w:rPr>
                <w:noProof/>
                <w:webHidden/>
              </w:rPr>
            </w:r>
            <w:r>
              <w:rPr>
                <w:noProof/>
                <w:webHidden/>
              </w:rPr>
              <w:fldChar w:fldCharType="separate"/>
            </w:r>
            <w:r w:rsidR="00D35BC0">
              <w:rPr>
                <w:noProof/>
                <w:webHidden/>
              </w:rPr>
              <w:t>445</w:t>
            </w:r>
            <w:r>
              <w:rPr>
                <w:noProof/>
                <w:webHidden/>
              </w:rPr>
              <w:fldChar w:fldCharType="end"/>
            </w:r>
          </w:hyperlink>
        </w:p>
        <w:p w14:paraId="3984E170" w14:textId="503B611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2" w:history="1">
            <w:r w:rsidRPr="00C831CB">
              <w:rPr>
                <w:rStyle w:val="Hyperlink"/>
                <w:noProof/>
              </w:rPr>
              <w:t>12.1 Decommissioning and Removal</w:t>
            </w:r>
            <w:r>
              <w:rPr>
                <w:noProof/>
                <w:webHidden/>
              </w:rPr>
              <w:tab/>
            </w:r>
            <w:r>
              <w:rPr>
                <w:noProof/>
                <w:webHidden/>
              </w:rPr>
              <w:fldChar w:fldCharType="begin"/>
            </w:r>
            <w:r>
              <w:rPr>
                <w:noProof/>
                <w:webHidden/>
              </w:rPr>
              <w:instrText xml:space="preserve"> PAGEREF _Toc210049082 \h </w:instrText>
            </w:r>
            <w:r>
              <w:rPr>
                <w:noProof/>
                <w:webHidden/>
              </w:rPr>
            </w:r>
            <w:r>
              <w:rPr>
                <w:noProof/>
                <w:webHidden/>
              </w:rPr>
              <w:fldChar w:fldCharType="separate"/>
            </w:r>
            <w:r w:rsidR="00D35BC0">
              <w:rPr>
                <w:noProof/>
                <w:webHidden/>
              </w:rPr>
              <w:t>445</w:t>
            </w:r>
            <w:r>
              <w:rPr>
                <w:noProof/>
                <w:webHidden/>
              </w:rPr>
              <w:fldChar w:fldCharType="end"/>
            </w:r>
          </w:hyperlink>
        </w:p>
        <w:p w14:paraId="39C95364" w14:textId="34B46882"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3" w:history="1">
            <w:r w:rsidRPr="00C831CB">
              <w:rPr>
                <w:rStyle w:val="Hyperlink"/>
                <w:noProof/>
              </w:rPr>
              <w:t>12.2 Water Delivery System</w:t>
            </w:r>
            <w:r>
              <w:rPr>
                <w:noProof/>
                <w:webHidden/>
              </w:rPr>
              <w:tab/>
            </w:r>
            <w:r>
              <w:rPr>
                <w:noProof/>
                <w:webHidden/>
              </w:rPr>
              <w:fldChar w:fldCharType="begin"/>
            </w:r>
            <w:r>
              <w:rPr>
                <w:noProof/>
                <w:webHidden/>
              </w:rPr>
              <w:instrText xml:space="preserve"> PAGEREF _Toc210049083 \h </w:instrText>
            </w:r>
            <w:r>
              <w:rPr>
                <w:noProof/>
                <w:webHidden/>
              </w:rPr>
            </w:r>
            <w:r>
              <w:rPr>
                <w:noProof/>
                <w:webHidden/>
              </w:rPr>
              <w:fldChar w:fldCharType="separate"/>
            </w:r>
            <w:r w:rsidR="00D35BC0">
              <w:rPr>
                <w:noProof/>
                <w:webHidden/>
              </w:rPr>
              <w:t>445</w:t>
            </w:r>
            <w:r>
              <w:rPr>
                <w:noProof/>
                <w:webHidden/>
              </w:rPr>
              <w:fldChar w:fldCharType="end"/>
            </w:r>
          </w:hyperlink>
        </w:p>
        <w:p w14:paraId="7B90E4AA" w14:textId="6E0A9923"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4" w:history="1">
            <w:r w:rsidRPr="00C831CB">
              <w:rPr>
                <w:rStyle w:val="Hyperlink"/>
                <w:noProof/>
              </w:rPr>
              <w:t>12.3 Morwell River Diversion</w:t>
            </w:r>
            <w:r>
              <w:rPr>
                <w:noProof/>
                <w:webHidden/>
              </w:rPr>
              <w:tab/>
            </w:r>
            <w:r>
              <w:rPr>
                <w:noProof/>
                <w:webHidden/>
              </w:rPr>
              <w:fldChar w:fldCharType="begin"/>
            </w:r>
            <w:r>
              <w:rPr>
                <w:noProof/>
                <w:webHidden/>
              </w:rPr>
              <w:instrText xml:space="preserve"> PAGEREF _Toc210049084 \h </w:instrText>
            </w:r>
            <w:r>
              <w:rPr>
                <w:noProof/>
                <w:webHidden/>
              </w:rPr>
            </w:r>
            <w:r>
              <w:rPr>
                <w:noProof/>
                <w:webHidden/>
              </w:rPr>
              <w:fldChar w:fldCharType="separate"/>
            </w:r>
            <w:r w:rsidR="00D35BC0">
              <w:rPr>
                <w:noProof/>
                <w:webHidden/>
              </w:rPr>
              <w:t>446</w:t>
            </w:r>
            <w:r>
              <w:rPr>
                <w:noProof/>
                <w:webHidden/>
              </w:rPr>
              <w:fldChar w:fldCharType="end"/>
            </w:r>
          </w:hyperlink>
        </w:p>
        <w:p w14:paraId="00A13696" w14:textId="04014A81"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5" w:history="1">
            <w:r w:rsidRPr="00C831CB">
              <w:rPr>
                <w:rStyle w:val="Hyperlink"/>
                <w:noProof/>
              </w:rPr>
              <w:t>12.4 Geotechnical Stabilisation</w:t>
            </w:r>
            <w:r>
              <w:rPr>
                <w:noProof/>
                <w:webHidden/>
              </w:rPr>
              <w:tab/>
            </w:r>
            <w:r>
              <w:rPr>
                <w:noProof/>
                <w:webHidden/>
              </w:rPr>
              <w:fldChar w:fldCharType="begin"/>
            </w:r>
            <w:r>
              <w:rPr>
                <w:noProof/>
                <w:webHidden/>
              </w:rPr>
              <w:instrText xml:space="preserve"> PAGEREF _Toc210049085 \h </w:instrText>
            </w:r>
            <w:r>
              <w:rPr>
                <w:noProof/>
                <w:webHidden/>
              </w:rPr>
            </w:r>
            <w:r>
              <w:rPr>
                <w:noProof/>
                <w:webHidden/>
              </w:rPr>
              <w:fldChar w:fldCharType="separate"/>
            </w:r>
            <w:r w:rsidR="00D35BC0">
              <w:rPr>
                <w:noProof/>
                <w:webHidden/>
              </w:rPr>
              <w:t>453</w:t>
            </w:r>
            <w:r>
              <w:rPr>
                <w:noProof/>
                <w:webHidden/>
              </w:rPr>
              <w:fldChar w:fldCharType="end"/>
            </w:r>
          </w:hyperlink>
        </w:p>
        <w:p w14:paraId="43B7D077" w14:textId="060D77B8"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6" w:history="1">
            <w:r w:rsidRPr="00C831CB">
              <w:rPr>
                <w:rStyle w:val="Hyperlink"/>
                <w:noProof/>
              </w:rPr>
              <w:t>12.5 Landform Reshaping and Preparation</w:t>
            </w:r>
            <w:r>
              <w:rPr>
                <w:noProof/>
                <w:webHidden/>
              </w:rPr>
              <w:tab/>
            </w:r>
            <w:r>
              <w:rPr>
                <w:noProof/>
                <w:webHidden/>
              </w:rPr>
              <w:fldChar w:fldCharType="begin"/>
            </w:r>
            <w:r>
              <w:rPr>
                <w:noProof/>
                <w:webHidden/>
              </w:rPr>
              <w:instrText xml:space="preserve"> PAGEREF _Toc210049086 \h </w:instrText>
            </w:r>
            <w:r>
              <w:rPr>
                <w:noProof/>
                <w:webHidden/>
              </w:rPr>
            </w:r>
            <w:r>
              <w:rPr>
                <w:noProof/>
                <w:webHidden/>
              </w:rPr>
              <w:fldChar w:fldCharType="separate"/>
            </w:r>
            <w:r w:rsidR="00D35BC0">
              <w:rPr>
                <w:noProof/>
                <w:webHidden/>
              </w:rPr>
              <w:t>453</w:t>
            </w:r>
            <w:r>
              <w:rPr>
                <w:noProof/>
                <w:webHidden/>
              </w:rPr>
              <w:fldChar w:fldCharType="end"/>
            </w:r>
          </w:hyperlink>
        </w:p>
        <w:p w14:paraId="7DC53301" w14:textId="6FAB400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7" w:history="1">
            <w:r w:rsidRPr="00C831CB">
              <w:rPr>
                <w:rStyle w:val="Hyperlink"/>
                <w:noProof/>
              </w:rPr>
              <w:t>12.6 Revegetation</w:t>
            </w:r>
            <w:r>
              <w:rPr>
                <w:noProof/>
                <w:webHidden/>
              </w:rPr>
              <w:tab/>
            </w:r>
            <w:r>
              <w:rPr>
                <w:noProof/>
                <w:webHidden/>
              </w:rPr>
              <w:fldChar w:fldCharType="begin"/>
            </w:r>
            <w:r>
              <w:rPr>
                <w:noProof/>
                <w:webHidden/>
              </w:rPr>
              <w:instrText xml:space="preserve"> PAGEREF _Toc210049087 \h </w:instrText>
            </w:r>
            <w:r>
              <w:rPr>
                <w:noProof/>
                <w:webHidden/>
              </w:rPr>
            </w:r>
            <w:r>
              <w:rPr>
                <w:noProof/>
                <w:webHidden/>
              </w:rPr>
              <w:fldChar w:fldCharType="separate"/>
            </w:r>
            <w:r w:rsidR="00D35BC0">
              <w:rPr>
                <w:noProof/>
                <w:webHidden/>
              </w:rPr>
              <w:t>456</w:t>
            </w:r>
            <w:r>
              <w:rPr>
                <w:noProof/>
                <w:webHidden/>
              </w:rPr>
              <w:fldChar w:fldCharType="end"/>
            </w:r>
          </w:hyperlink>
        </w:p>
        <w:p w14:paraId="1142A780" w14:textId="4DB308A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8" w:history="1">
            <w:r w:rsidRPr="00C831CB">
              <w:rPr>
                <w:rStyle w:val="Hyperlink"/>
                <w:noProof/>
              </w:rPr>
              <w:t>12.7 Surface Drainage Structures</w:t>
            </w:r>
            <w:r>
              <w:rPr>
                <w:noProof/>
                <w:webHidden/>
              </w:rPr>
              <w:tab/>
            </w:r>
            <w:r>
              <w:rPr>
                <w:noProof/>
                <w:webHidden/>
              </w:rPr>
              <w:fldChar w:fldCharType="begin"/>
            </w:r>
            <w:r>
              <w:rPr>
                <w:noProof/>
                <w:webHidden/>
              </w:rPr>
              <w:instrText xml:space="preserve"> PAGEREF _Toc210049088 \h </w:instrText>
            </w:r>
            <w:r>
              <w:rPr>
                <w:noProof/>
                <w:webHidden/>
              </w:rPr>
            </w:r>
            <w:r>
              <w:rPr>
                <w:noProof/>
                <w:webHidden/>
              </w:rPr>
              <w:fldChar w:fldCharType="separate"/>
            </w:r>
            <w:r w:rsidR="00D35BC0">
              <w:rPr>
                <w:noProof/>
                <w:webHidden/>
              </w:rPr>
              <w:t>456</w:t>
            </w:r>
            <w:r>
              <w:rPr>
                <w:noProof/>
                <w:webHidden/>
              </w:rPr>
              <w:fldChar w:fldCharType="end"/>
            </w:r>
          </w:hyperlink>
        </w:p>
        <w:p w14:paraId="45208FF9" w14:textId="5E121F0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89" w:history="1">
            <w:r w:rsidRPr="00C831CB">
              <w:rPr>
                <w:rStyle w:val="Hyperlink"/>
                <w:noProof/>
              </w:rPr>
              <w:t>12.8 Spillways</w:t>
            </w:r>
            <w:r>
              <w:rPr>
                <w:noProof/>
                <w:webHidden/>
              </w:rPr>
              <w:tab/>
            </w:r>
            <w:r>
              <w:rPr>
                <w:noProof/>
                <w:webHidden/>
              </w:rPr>
              <w:fldChar w:fldCharType="begin"/>
            </w:r>
            <w:r>
              <w:rPr>
                <w:noProof/>
                <w:webHidden/>
              </w:rPr>
              <w:instrText xml:space="preserve"> PAGEREF _Toc210049089 \h </w:instrText>
            </w:r>
            <w:r>
              <w:rPr>
                <w:noProof/>
                <w:webHidden/>
              </w:rPr>
            </w:r>
            <w:r>
              <w:rPr>
                <w:noProof/>
                <w:webHidden/>
              </w:rPr>
              <w:fldChar w:fldCharType="separate"/>
            </w:r>
            <w:r w:rsidR="00D35BC0">
              <w:rPr>
                <w:noProof/>
                <w:webHidden/>
              </w:rPr>
              <w:t>457</w:t>
            </w:r>
            <w:r>
              <w:rPr>
                <w:noProof/>
                <w:webHidden/>
              </w:rPr>
              <w:fldChar w:fldCharType="end"/>
            </w:r>
          </w:hyperlink>
        </w:p>
        <w:p w14:paraId="0D401F53" w14:textId="4EA5705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0" w:history="1">
            <w:r w:rsidRPr="00C831CB">
              <w:rPr>
                <w:rStyle w:val="Hyperlink"/>
                <w:noProof/>
              </w:rPr>
              <w:t>12.9 Design Contours and Sections</w:t>
            </w:r>
            <w:r>
              <w:rPr>
                <w:noProof/>
                <w:webHidden/>
              </w:rPr>
              <w:tab/>
            </w:r>
            <w:r>
              <w:rPr>
                <w:noProof/>
                <w:webHidden/>
              </w:rPr>
              <w:fldChar w:fldCharType="begin"/>
            </w:r>
            <w:r>
              <w:rPr>
                <w:noProof/>
                <w:webHidden/>
              </w:rPr>
              <w:instrText xml:space="preserve"> PAGEREF _Toc210049090 \h </w:instrText>
            </w:r>
            <w:r>
              <w:rPr>
                <w:noProof/>
                <w:webHidden/>
              </w:rPr>
            </w:r>
            <w:r>
              <w:rPr>
                <w:noProof/>
                <w:webHidden/>
              </w:rPr>
              <w:fldChar w:fldCharType="separate"/>
            </w:r>
            <w:r w:rsidR="00D35BC0">
              <w:rPr>
                <w:noProof/>
                <w:webHidden/>
              </w:rPr>
              <w:t>457</w:t>
            </w:r>
            <w:r>
              <w:rPr>
                <w:noProof/>
                <w:webHidden/>
              </w:rPr>
              <w:fldChar w:fldCharType="end"/>
            </w:r>
          </w:hyperlink>
        </w:p>
        <w:p w14:paraId="6FFE5AC9" w14:textId="3A7C7FBF"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1" w:history="1">
            <w:r w:rsidRPr="00C831CB">
              <w:rPr>
                <w:rStyle w:val="Hyperlink"/>
                <w:noProof/>
              </w:rPr>
              <w:t>Chapter 13 Closure Criteria</w:t>
            </w:r>
            <w:r>
              <w:rPr>
                <w:noProof/>
                <w:webHidden/>
              </w:rPr>
              <w:tab/>
            </w:r>
            <w:r>
              <w:rPr>
                <w:noProof/>
                <w:webHidden/>
              </w:rPr>
              <w:fldChar w:fldCharType="begin"/>
            </w:r>
            <w:r>
              <w:rPr>
                <w:noProof/>
                <w:webHidden/>
              </w:rPr>
              <w:instrText xml:space="preserve"> PAGEREF _Toc210049091 \h </w:instrText>
            </w:r>
            <w:r>
              <w:rPr>
                <w:noProof/>
                <w:webHidden/>
              </w:rPr>
            </w:r>
            <w:r>
              <w:rPr>
                <w:noProof/>
                <w:webHidden/>
              </w:rPr>
              <w:fldChar w:fldCharType="separate"/>
            </w:r>
            <w:r w:rsidR="00D35BC0">
              <w:rPr>
                <w:noProof/>
                <w:webHidden/>
              </w:rPr>
              <w:t>459</w:t>
            </w:r>
            <w:r>
              <w:rPr>
                <w:noProof/>
                <w:webHidden/>
              </w:rPr>
              <w:fldChar w:fldCharType="end"/>
            </w:r>
          </w:hyperlink>
        </w:p>
        <w:p w14:paraId="0BEDD499" w14:textId="38FDDEF7"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2" w:history="1">
            <w:r w:rsidRPr="00C831CB">
              <w:rPr>
                <w:rStyle w:val="Hyperlink"/>
                <w:noProof/>
              </w:rPr>
              <w:t>Chapter 14 Implementation Plan and Milestones</w:t>
            </w:r>
            <w:r>
              <w:rPr>
                <w:noProof/>
                <w:webHidden/>
              </w:rPr>
              <w:tab/>
            </w:r>
            <w:r>
              <w:rPr>
                <w:noProof/>
                <w:webHidden/>
              </w:rPr>
              <w:fldChar w:fldCharType="begin"/>
            </w:r>
            <w:r>
              <w:rPr>
                <w:noProof/>
                <w:webHidden/>
              </w:rPr>
              <w:instrText xml:space="preserve"> PAGEREF _Toc210049092 \h </w:instrText>
            </w:r>
            <w:r>
              <w:rPr>
                <w:noProof/>
                <w:webHidden/>
              </w:rPr>
            </w:r>
            <w:r>
              <w:rPr>
                <w:noProof/>
                <w:webHidden/>
              </w:rPr>
              <w:fldChar w:fldCharType="separate"/>
            </w:r>
            <w:r w:rsidR="00D35BC0">
              <w:rPr>
                <w:noProof/>
                <w:webHidden/>
              </w:rPr>
              <w:t>463</w:t>
            </w:r>
            <w:r>
              <w:rPr>
                <w:noProof/>
                <w:webHidden/>
              </w:rPr>
              <w:fldChar w:fldCharType="end"/>
            </w:r>
          </w:hyperlink>
        </w:p>
        <w:p w14:paraId="3E01A38F" w14:textId="309AD17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3" w:history="1">
            <w:r w:rsidRPr="00C831CB">
              <w:rPr>
                <w:rStyle w:val="Hyperlink"/>
                <w:noProof/>
              </w:rPr>
              <w:t>14.1 Project Timeframes</w:t>
            </w:r>
            <w:r>
              <w:rPr>
                <w:noProof/>
                <w:webHidden/>
              </w:rPr>
              <w:tab/>
            </w:r>
            <w:r>
              <w:rPr>
                <w:noProof/>
                <w:webHidden/>
              </w:rPr>
              <w:fldChar w:fldCharType="begin"/>
            </w:r>
            <w:r>
              <w:rPr>
                <w:noProof/>
                <w:webHidden/>
              </w:rPr>
              <w:instrText xml:space="preserve"> PAGEREF _Toc210049093 \h </w:instrText>
            </w:r>
            <w:r>
              <w:rPr>
                <w:noProof/>
                <w:webHidden/>
              </w:rPr>
            </w:r>
            <w:r>
              <w:rPr>
                <w:noProof/>
                <w:webHidden/>
              </w:rPr>
              <w:fldChar w:fldCharType="separate"/>
            </w:r>
            <w:r w:rsidR="00D35BC0">
              <w:rPr>
                <w:noProof/>
                <w:webHidden/>
              </w:rPr>
              <w:t>463</w:t>
            </w:r>
            <w:r>
              <w:rPr>
                <w:noProof/>
                <w:webHidden/>
              </w:rPr>
              <w:fldChar w:fldCharType="end"/>
            </w:r>
          </w:hyperlink>
        </w:p>
        <w:p w14:paraId="5FEC84B5" w14:textId="704DD10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4" w:history="1">
            <w:r w:rsidRPr="00C831CB">
              <w:rPr>
                <w:rStyle w:val="Hyperlink"/>
                <w:noProof/>
              </w:rPr>
              <w:t>14.2 Key Milestones</w:t>
            </w:r>
            <w:r>
              <w:rPr>
                <w:noProof/>
                <w:webHidden/>
              </w:rPr>
              <w:tab/>
            </w:r>
            <w:r>
              <w:rPr>
                <w:noProof/>
                <w:webHidden/>
              </w:rPr>
              <w:fldChar w:fldCharType="begin"/>
            </w:r>
            <w:r>
              <w:rPr>
                <w:noProof/>
                <w:webHidden/>
              </w:rPr>
              <w:instrText xml:space="preserve"> PAGEREF _Toc210049094 \h </w:instrText>
            </w:r>
            <w:r>
              <w:rPr>
                <w:noProof/>
                <w:webHidden/>
              </w:rPr>
            </w:r>
            <w:r>
              <w:rPr>
                <w:noProof/>
                <w:webHidden/>
              </w:rPr>
              <w:fldChar w:fldCharType="separate"/>
            </w:r>
            <w:r w:rsidR="00D35BC0">
              <w:rPr>
                <w:noProof/>
                <w:webHidden/>
              </w:rPr>
              <w:t>464</w:t>
            </w:r>
            <w:r>
              <w:rPr>
                <w:noProof/>
                <w:webHidden/>
              </w:rPr>
              <w:fldChar w:fldCharType="end"/>
            </w:r>
          </w:hyperlink>
        </w:p>
        <w:p w14:paraId="0FABF2D7" w14:textId="0E44ED4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5" w:history="1">
            <w:r w:rsidRPr="00C831CB">
              <w:rPr>
                <w:rStyle w:val="Hyperlink"/>
                <w:noProof/>
              </w:rPr>
              <w:t>14.3 Roles and Responsibilities</w:t>
            </w:r>
            <w:r>
              <w:rPr>
                <w:noProof/>
                <w:webHidden/>
              </w:rPr>
              <w:tab/>
            </w:r>
            <w:r>
              <w:rPr>
                <w:noProof/>
                <w:webHidden/>
              </w:rPr>
              <w:fldChar w:fldCharType="begin"/>
            </w:r>
            <w:r>
              <w:rPr>
                <w:noProof/>
                <w:webHidden/>
              </w:rPr>
              <w:instrText xml:space="preserve"> PAGEREF _Toc210049095 \h </w:instrText>
            </w:r>
            <w:r>
              <w:rPr>
                <w:noProof/>
                <w:webHidden/>
              </w:rPr>
            </w:r>
            <w:r>
              <w:rPr>
                <w:noProof/>
                <w:webHidden/>
              </w:rPr>
              <w:fldChar w:fldCharType="separate"/>
            </w:r>
            <w:r w:rsidR="00D35BC0">
              <w:rPr>
                <w:noProof/>
                <w:webHidden/>
              </w:rPr>
              <w:t>465</w:t>
            </w:r>
            <w:r>
              <w:rPr>
                <w:noProof/>
                <w:webHidden/>
              </w:rPr>
              <w:fldChar w:fldCharType="end"/>
            </w:r>
          </w:hyperlink>
        </w:p>
        <w:p w14:paraId="528FE8D6" w14:textId="43C94E92"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6" w:history="1">
            <w:r w:rsidRPr="00C831CB">
              <w:rPr>
                <w:rStyle w:val="Hyperlink"/>
                <w:noProof/>
              </w:rPr>
              <w:t>14.4 Management of information and data</w:t>
            </w:r>
            <w:r>
              <w:rPr>
                <w:noProof/>
                <w:webHidden/>
              </w:rPr>
              <w:tab/>
            </w:r>
            <w:r>
              <w:rPr>
                <w:noProof/>
                <w:webHidden/>
              </w:rPr>
              <w:fldChar w:fldCharType="begin"/>
            </w:r>
            <w:r>
              <w:rPr>
                <w:noProof/>
                <w:webHidden/>
              </w:rPr>
              <w:instrText xml:space="preserve"> PAGEREF _Toc210049096 \h </w:instrText>
            </w:r>
            <w:r>
              <w:rPr>
                <w:noProof/>
                <w:webHidden/>
              </w:rPr>
            </w:r>
            <w:r>
              <w:rPr>
                <w:noProof/>
                <w:webHidden/>
              </w:rPr>
              <w:fldChar w:fldCharType="separate"/>
            </w:r>
            <w:r w:rsidR="00D35BC0">
              <w:rPr>
                <w:noProof/>
                <w:webHidden/>
              </w:rPr>
              <w:t>468</w:t>
            </w:r>
            <w:r>
              <w:rPr>
                <w:noProof/>
                <w:webHidden/>
              </w:rPr>
              <w:fldChar w:fldCharType="end"/>
            </w:r>
          </w:hyperlink>
        </w:p>
        <w:p w14:paraId="75E44590" w14:textId="282ED7DC"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7" w:history="1">
            <w:r w:rsidRPr="00C831CB">
              <w:rPr>
                <w:rStyle w:val="Hyperlink"/>
                <w:noProof/>
              </w:rPr>
              <w:t>14.5 ISO accreditation</w:t>
            </w:r>
            <w:r>
              <w:rPr>
                <w:noProof/>
                <w:webHidden/>
              </w:rPr>
              <w:tab/>
            </w:r>
            <w:r>
              <w:rPr>
                <w:noProof/>
                <w:webHidden/>
              </w:rPr>
              <w:fldChar w:fldCharType="begin"/>
            </w:r>
            <w:r>
              <w:rPr>
                <w:noProof/>
                <w:webHidden/>
              </w:rPr>
              <w:instrText xml:space="preserve"> PAGEREF _Toc210049097 \h </w:instrText>
            </w:r>
            <w:r>
              <w:rPr>
                <w:noProof/>
                <w:webHidden/>
              </w:rPr>
            </w:r>
            <w:r>
              <w:rPr>
                <w:noProof/>
                <w:webHidden/>
              </w:rPr>
              <w:fldChar w:fldCharType="separate"/>
            </w:r>
            <w:r w:rsidR="00D35BC0">
              <w:rPr>
                <w:noProof/>
                <w:webHidden/>
              </w:rPr>
              <w:t>472</w:t>
            </w:r>
            <w:r>
              <w:rPr>
                <w:noProof/>
                <w:webHidden/>
              </w:rPr>
              <w:fldChar w:fldCharType="end"/>
            </w:r>
          </w:hyperlink>
        </w:p>
        <w:p w14:paraId="514D8DC3" w14:textId="509C1A6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8" w:history="1">
            <w:r w:rsidRPr="00C831CB">
              <w:rPr>
                <w:rStyle w:val="Hyperlink"/>
                <w:noProof/>
              </w:rPr>
              <w:t>14.6 Project Governance</w:t>
            </w:r>
            <w:r>
              <w:rPr>
                <w:noProof/>
                <w:webHidden/>
              </w:rPr>
              <w:tab/>
            </w:r>
            <w:r>
              <w:rPr>
                <w:noProof/>
                <w:webHidden/>
              </w:rPr>
              <w:fldChar w:fldCharType="begin"/>
            </w:r>
            <w:r>
              <w:rPr>
                <w:noProof/>
                <w:webHidden/>
              </w:rPr>
              <w:instrText xml:space="preserve"> PAGEREF _Toc210049098 \h </w:instrText>
            </w:r>
            <w:r>
              <w:rPr>
                <w:noProof/>
                <w:webHidden/>
              </w:rPr>
            </w:r>
            <w:r>
              <w:rPr>
                <w:noProof/>
                <w:webHidden/>
              </w:rPr>
              <w:fldChar w:fldCharType="separate"/>
            </w:r>
            <w:r w:rsidR="00D35BC0">
              <w:rPr>
                <w:noProof/>
                <w:webHidden/>
              </w:rPr>
              <w:t>472</w:t>
            </w:r>
            <w:r>
              <w:rPr>
                <w:noProof/>
                <w:webHidden/>
              </w:rPr>
              <w:fldChar w:fldCharType="end"/>
            </w:r>
          </w:hyperlink>
        </w:p>
        <w:p w14:paraId="274453C6" w14:textId="3C81F42F"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099" w:history="1">
            <w:r w:rsidRPr="00C831CB">
              <w:rPr>
                <w:rStyle w:val="Hyperlink"/>
                <w:noProof/>
              </w:rPr>
              <w:t>14.7 DMRP Review</w:t>
            </w:r>
            <w:r>
              <w:rPr>
                <w:noProof/>
                <w:webHidden/>
              </w:rPr>
              <w:tab/>
            </w:r>
            <w:r>
              <w:rPr>
                <w:noProof/>
                <w:webHidden/>
              </w:rPr>
              <w:fldChar w:fldCharType="begin"/>
            </w:r>
            <w:r>
              <w:rPr>
                <w:noProof/>
                <w:webHidden/>
              </w:rPr>
              <w:instrText xml:space="preserve"> PAGEREF _Toc210049099 \h </w:instrText>
            </w:r>
            <w:r>
              <w:rPr>
                <w:noProof/>
                <w:webHidden/>
              </w:rPr>
            </w:r>
            <w:r>
              <w:rPr>
                <w:noProof/>
                <w:webHidden/>
              </w:rPr>
              <w:fldChar w:fldCharType="separate"/>
            </w:r>
            <w:r w:rsidR="00D35BC0">
              <w:rPr>
                <w:noProof/>
                <w:webHidden/>
              </w:rPr>
              <w:t>472</w:t>
            </w:r>
            <w:r>
              <w:rPr>
                <w:noProof/>
                <w:webHidden/>
              </w:rPr>
              <w:fldChar w:fldCharType="end"/>
            </w:r>
          </w:hyperlink>
        </w:p>
        <w:p w14:paraId="034E95EB" w14:textId="631B19F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0" w:history="1">
            <w:r w:rsidRPr="00C831CB">
              <w:rPr>
                <w:rStyle w:val="Hyperlink"/>
                <w:noProof/>
              </w:rPr>
              <w:t>14.8 Annual Report</w:t>
            </w:r>
            <w:r>
              <w:rPr>
                <w:noProof/>
                <w:webHidden/>
              </w:rPr>
              <w:tab/>
            </w:r>
            <w:r>
              <w:rPr>
                <w:noProof/>
                <w:webHidden/>
              </w:rPr>
              <w:fldChar w:fldCharType="begin"/>
            </w:r>
            <w:r>
              <w:rPr>
                <w:noProof/>
                <w:webHidden/>
              </w:rPr>
              <w:instrText xml:space="preserve"> PAGEREF _Toc210049100 \h </w:instrText>
            </w:r>
            <w:r>
              <w:rPr>
                <w:noProof/>
                <w:webHidden/>
              </w:rPr>
            </w:r>
            <w:r>
              <w:rPr>
                <w:noProof/>
                <w:webHidden/>
              </w:rPr>
              <w:fldChar w:fldCharType="separate"/>
            </w:r>
            <w:r w:rsidR="00D35BC0">
              <w:rPr>
                <w:noProof/>
                <w:webHidden/>
              </w:rPr>
              <w:t>472</w:t>
            </w:r>
            <w:r>
              <w:rPr>
                <w:noProof/>
                <w:webHidden/>
              </w:rPr>
              <w:fldChar w:fldCharType="end"/>
            </w:r>
          </w:hyperlink>
        </w:p>
        <w:p w14:paraId="78DA1AAE" w14:textId="375CC03F"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1" w:history="1">
            <w:r w:rsidRPr="00C831CB">
              <w:rPr>
                <w:rStyle w:val="Hyperlink"/>
                <w:noProof/>
              </w:rPr>
              <w:t>Chapter 15 Monitoring and Maintenance</w:t>
            </w:r>
            <w:r>
              <w:rPr>
                <w:noProof/>
                <w:webHidden/>
              </w:rPr>
              <w:tab/>
            </w:r>
            <w:r>
              <w:rPr>
                <w:noProof/>
                <w:webHidden/>
              </w:rPr>
              <w:fldChar w:fldCharType="begin"/>
            </w:r>
            <w:r>
              <w:rPr>
                <w:noProof/>
                <w:webHidden/>
              </w:rPr>
              <w:instrText xml:space="preserve"> PAGEREF _Toc210049101 \h </w:instrText>
            </w:r>
            <w:r>
              <w:rPr>
                <w:noProof/>
                <w:webHidden/>
              </w:rPr>
            </w:r>
            <w:r>
              <w:rPr>
                <w:noProof/>
                <w:webHidden/>
              </w:rPr>
              <w:fldChar w:fldCharType="separate"/>
            </w:r>
            <w:r w:rsidR="00D35BC0">
              <w:rPr>
                <w:noProof/>
                <w:webHidden/>
              </w:rPr>
              <w:t>474</w:t>
            </w:r>
            <w:r>
              <w:rPr>
                <w:noProof/>
                <w:webHidden/>
              </w:rPr>
              <w:fldChar w:fldCharType="end"/>
            </w:r>
          </w:hyperlink>
        </w:p>
        <w:p w14:paraId="623E7BE6" w14:textId="6FBCB6AD"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2" w:history="1">
            <w:r w:rsidRPr="00C831CB">
              <w:rPr>
                <w:rStyle w:val="Hyperlink"/>
                <w:noProof/>
              </w:rPr>
              <w:t>15.1 Geotechnical Monitoring</w:t>
            </w:r>
            <w:r>
              <w:rPr>
                <w:noProof/>
                <w:webHidden/>
              </w:rPr>
              <w:tab/>
            </w:r>
            <w:r>
              <w:rPr>
                <w:noProof/>
                <w:webHidden/>
              </w:rPr>
              <w:fldChar w:fldCharType="begin"/>
            </w:r>
            <w:r>
              <w:rPr>
                <w:noProof/>
                <w:webHidden/>
              </w:rPr>
              <w:instrText xml:space="preserve"> PAGEREF _Toc210049102 \h </w:instrText>
            </w:r>
            <w:r>
              <w:rPr>
                <w:noProof/>
                <w:webHidden/>
              </w:rPr>
            </w:r>
            <w:r>
              <w:rPr>
                <w:noProof/>
                <w:webHidden/>
              </w:rPr>
              <w:fldChar w:fldCharType="separate"/>
            </w:r>
            <w:r w:rsidR="00D35BC0">
              <w:rPr>
                <w:noProof/>
                <w:webHidden/>
              </w:rPr>
              <w:t>475</w:t>
            </w:r>
            <w:r>
              <w:rPr>
                <w:noProof/>
                <w:webHidden/>
              </w:rPr>
              <w:fldChar w:fldCharType="end"/>
            </w:r>
          </w:hyperlink>
        </w:p>
        <w:p w14:paraId="12240CAF" w14:textId="1396E9C1"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3" w:history="1">
            <w:r w:rsidRPr="00C831CB">
              <w:rPr>
                <w:rStyle w:val="Hyperlink"/>
                <w:noProof/>
              </w:rPr>
              <w:t>15.2 Water Quality Monitoring</w:t>
            </w:r>
            <w:r>
              <w:rPr>
                <w:noProof/>
                <w:webHidden/>
              </w:rPr>
              <w:tab/>
            </w:r>
            <w:r>
              <w:rPr>
                <w:noProof/>
                <w:webHidden/>
              </w:rPr>
              <w:fldChar w:fldCharType="begin"/>
            </w:r>
            <w:r>
              <w:rPr>
                <w:noProof/>
                <w:webHidden/>
              </w:rPr>
              <w:instrText xml:space="preserve"> PAGEREF _Toc210049103 \h </w:instrText>
            </w:r>
            <w:r>
              <w:rPr>
                <w:noProof/>
                <w:webHidden/>
              </w:rPr>
            </w:r>
            <w:r>
              <w:rPr>
                <w:noProof/>
                <w:webHidden/>
              </w:rPr>
              <w:fldChar w:fldCharType="separate"/>
            </w:r>
            <w:r w:rsidR="00D35BC0">
              <w:rPr>
                <w:noProof/>
                <w:webHidden/>
              </w:rPr>
              <w:t>481</w:t>
            </w:r>
            <w:r>
              <w:rPr>
                <w:noProof/>
                <w:webHidden/>
              </w:rPr>
              <w:fldChar w:fldCharType="end"/>
            </w:r>
          </w:hyperlink>
        </w:p>
        <w:p w14:paraId="0C075F28" w14:textId="492D48B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4" w:history="1">
            <w:r w:rsidRPr="00C831CB">
              <w:rPr>
                <w:rStyle w:val="Hyperlink"/>
                <w:noProof/>
              </w:rPr>
              <w:t>15.3 Water Quantity Monitoring</w:t>
            </w:r>
            <w:r>
              <w:rPr>
                <w:noProof/>
                <w:webHidden/>
              </w:rPr>
              <w:tab/>
            </w:r>
            <w:r>
              <w:rPr>
                <w:noProof/>
                <w:webHidden/>
              </w:rPr>
              <w:fldChar w:fldCharType="begin"/>
            </w:r>
            <w:r>
              <w:rPr>
                <w:noProof/>
                <w:webHidden/>
              </w:rPr>
              <w:instrText xml:space="preserve"> PAGEREF _Toc210049104 \h </w:instrText>
            </w:r>
            <w:r>
              <w:rPr>
                <w:noProof/>
                <w:webHidden/>
              </w:rPr>
            </w:r>
            <w:r>
              <w:rPr>
                <w:noProof/>
                <w:webHidden/>
              </w:rPr>
              <w:fldChar w:fldCharType="separate"/>
            </w:r>
            <w:r w:rsidR="00D35BC0">
              <w:rPr>
                <w:noProof/>
                <w:webHidden/>
              </w:rPr>
              <w:t>485</w:t>
            </w:r>
            <w:r>
              <w:rPr>
                <w:noProof/>
                <w:webHidden/>
              </w:rPr>
              <w:fldChar w:fldCharType="end"/>
            </w:r>
          </w:hyperlink>
        </w:p>
        <w:p w14:paraId="11DA433F" w14:textId="1E02371B"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5" w:history="1">
            <w:r w:rsidRPr="00C831CB">
              <w:rPr>
                <w:rStyle w:val="Hyperlink"/>
                <w:noProof/>
              </w:rPr>
              <w:t>15.4 Land Monitoring</w:t>
            </w:r>
            <w:r>
              <w:rPr>
                <w:noProof/>
                <w:webHidden/>
              </w:rPr>
              <w:tab/>
            </w:r>
            <w:r>
              <w:rPr>
                <w:noProof/>
                <w:webHidden/>
              </w:rPr>
              <w:fldChar w:fldCharType="begin"/>
            </w:r>
            <w:r>
              <w:rPr>
                <w:noProof/>
                <w:webHidden/>
              </w:rPr>
              <w:instrText xml:space="preserve"> PAGEREF _Toc210049105 \h </w:instrText>
            </w:r>
            <w:r>
              <w:rPr>
                <w:noProof/>
                <w:webHidden/>
              </w:rPr>
            </w:r>
            <w:r>
              <w:rPr>
                <w:noProof/>
                <w:webHidden/>
              </w:rPr>
              <w:fldChar w:fldCharType="separate"/>
            </w:r>
            <w:r w:rsidR="00D35BC0">
              <w:rPr>
                <w:noProof/>
                <w:webHidden/>
              </w:rPr>
              <w:t>487</w:t>
            </w:r>
            <w:r>
              <w:rPr>
                <w:noProof/>
                <w:webHidden/>
              </w:rPr>
              <w:fldChar w:fldCharType="end"/>
            </w:r>
          </w:hyperlink>
        </w:p>
        <w:p w14:paraId="7D5286D3" w14:textId="28FBE76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6" w:history="1">
            <w:r w:rsidRPr="00C831CB">
              <w:rPr>
                <w:rStyle w:val="Hyperlink"/>
                <w:noProof/>
              </w:rPr>
              <w:t>15.5 Flora and Fauna</w:t>
            </w:r>
            <w:r>
              <w:rPr>
                <w:noProof/>
                <w:webHidden/>
              </w:rPr>
              <w:tab/>
            </w:r>
            <w:r>
              <w:rPr>
                <w:noProof/>
                <w:webHidden/>
              </w:rPr>
              <w:fldChar w:fldCharType="begin"/>
            </w:r>
            <w:r>
              <w:rPr>
                <w:noProof/>
                <w:webHidden/>
              </w:rPr>
              <w:instrText xml:space="preserve"> PAGEREF _Toc210049106 \h </w:instrText>
            </w:r>
            <w:r>
              <w:rPr>
                <w:noProof/>
                <w:webHidden/>
              </w:rPr>
            </w:r>
            <w:r>
              <w:rPr>
                <w:noProof/>
                <w:webHidden/>
              </w:rPr>
              <w:fldChar w:fldCharType="separate"/>
            </w:r>
            <w:r w:rsidR="00D35BC0">
              <w:rPr>
                <w:noProof/>
                <w:webHidden/>
              </w:rPr>
              <w:t>489</w:t>
            </w:r>
            <w:r>
              <w:rPr>
                <w:noProof/>
                <w:webHidden/>
              </w:rPr>
              <w:fldChar w:fldCharType="end"/>
            </w:r>
          </w:hyperlink>
        </w:p>
        <w:p w14:paraId="620B3CAB" w14:textId="128FEB1A"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7" w:history="1">
            <w:r w:rsidRPr="00C831CB">
              <w:rPr>
                <w:rStyle w:val="Hyperlink"/>
                <w:noProof/>
              </w:rPr>
              <w:t>15.6 Air Monitoring</w:t>
            </w:r>
            <w:r>
              <w:rPr>
                <w:noProof/>
                <w:webHidden/>
              </w:rPr>
              <w:tab/>
            </w:r>
            <w:r>
              <w:rPr>
                <w:noProof/>
                <w:webHidden/>
              </w:rPr>
              <w:fldChar w:fldCharType="begin"/>
            </w:r>
            <w:r>
              <w:rPr>
                <w:noProof/>
                <w:webHidden/>
              </w:rPr>
              <w:instrText xml:space="preserve"> PAGEREF _Toc210049107 \h </w:instrText>
            </w:r>
            <w:r>
              <w:rPr>
                <w:noProof/>
                <w:webHidden/>
              </w:rPr>
            </w:r>
            <w:r>
              <w:rPr>
                <w:noProof/>
                <w:webHidden/>
              </w:rPr>
              <w:fldChar w:fldCharType="separate"/>
            </w:r>
            <w:r w:rsidR="00D35BC0">
              <w:rPr>
                <w:noProof/>
                <w:webHidden/>
              </w:rPr>
              <w:t>490</w:t>
            </w:r>
            <w:r>
              <w:rPr>
                <w:noProof/>
                <w:webHidden/>
              </w:rPr>
              <w:fldChar w:fldCharType="end"/>
            </w:r>
          </w:hyperlink>
        </w:p>
        <w:p w14:paraId="64235B3D" w14:textId="1267E654"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8" w:history="1">
            <w:r w:rsidRPr="00C831CB">
              <w:rPr>
                <w:rStyle w:val="Hyperlink"/>
                <w:noProof/>
              </w:rPr>
              <w:t>15.7 Aerial Photography</w:t>
            </w:r>
            <w:r>
              <w:rPr>
                <w:noProof/>
                <w:webHidden/>
              </w:rPr>
              <w:tab/>
            </w:r>
            <w:r>
              <w:rPr>
                <w:noProof/>
                <w:webHidden/>
              </w:rPr>
              <w:fldChar w:fldCharType="begin"/>
            </w:r>
            <w:r>
              <w:rPr>
                <w:noProof/>
                <w:webHidden/>
              </w:rPr>
              <w:instrText xml:space="preserve"> PAGEREF _Toc210049108 \h </w:instrText>
            </w:r>
            <w:r>
              <w:rPr>
                <w:noProof/>
                <w:webHidden/>
              </w:rPr>
            </w:r>
            <w:r>
              <w:rPr>
                <w:noProof/>
                <w:webHidden/>
              </w:rPr>
              <w:fldChar w:fldCharType="separate"/>
            </w:r>
            <w:r w:rsidR="00D35BC0">
              <w:rPr>
                <w:noProof/>
                <w:webHidden/>
              </w:rPr>
              <w:t>490</w:t>
            </w:r>
            <w:r>
              <w:rPr>
                <w:noProof/>
                <w:webHidden/>
              </w:rPr>
              <w:fldChar w:fldCharType="end"/>
            </w:r>
          </w:hyperlink>
        </w:p>
        <w:p w14:paraId="3B701B50" w14:textId="76B3DBC7"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09" w:history="1">
            <w:r w:rsidRPr="00C831CB">
              <w:rPr>
                <w:rStyle w:val="Hyperlink"/>
                <w:noProof/>
              </w:rPr>
              <w:t>Chapter 16 Post Closure Plan</w:t>
            </w:r>
            <w:r>
              <w:rPr>
                <w:noProof/>
                <w:webHidden/>
              </w:rPr>
              <w:tab/>
            </w:r>
            <w:r>
              <w:rPr>
                <w:noProof/>
                <w:webHidden/>
              </w:rPr>
              <w:fldChar w:fldCharType="begin"/>
            </w:r>
            <w:r>
              <w:rPr>
                <w:noProof/>
                <w:webHidden/>
              </w:rPr>
              <w:instrText xml:space="preserve"> PAGEREF _Toc210049109 \h </w:instrText>
            </w:r>
            <w:r>
              <w:rPr>
                <w:noProof/>
                <w:webHidden/>
              </w:rPr>
            </w:r>
            <w:r>
              <w:rPr>
                <w:noProof/>
                <w:webHidden/>
              </w:rPr>
              <w:fldChar w:fldCharType="separate"/>
            </w:r>
            <w:r w:rsidR="00D35BC0">
              <w:rPr>
                <w:noProof/>
                <w:webHidden/>
              </w:rPr>
              <w:t>491</w:t>
            </w:r>
            <w:r>
              <w:rPr>
                <w:noProof/>
                <w:webHidden/>
              </w:rPr>
              <w:fldChar w:fldCharType="end"/>
            </w:r>
          </w:hyperlink>
        </w:p>
        <w:p w14:paraId="56D491F8" w14:textId="35DFB589"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0" w:history="1">
            <w:r w:rsidRPr="00C831CB">
              <w:rPr>
                <w:rStyle w:val="Hyperlink"/>
                <w:noProof/>
              </w:rPr>
              <w:t>16.1 Geotechnical Monitoring</w:t>
            </w:r>
            <w:r>
              <w:rPr>
                <w:noProof/>
                <w:webHidden/>
              </w:rPr>
              <w:tab/>
            </w:r>
            <w:r>
              <w:rPr>
                <w:noProof/>
                <w:webHidden/>
              </w:rPr>
              <w:fldChar w:fldCharType="begin"/>
            </w:r>
            <w:r>
              <w:rPr>
                <w:noProof/>
                <w:webHidden/>
              </w:rPr>
              <w:instrText xml:space="preserve"> PAGEREF _Toc210049110 \h </w:instrText>
            </w:r>
            <w:r>
              <w:rPr>
                <w:noProof/>
                <w:webHidden/>
              </w:rPr>
            </w:r>
            <w:r>
              <w:rPr>
                <w:noProof/>
                <w:webHidden/>
              </w:rPr>
              <w:fldChar w:fldCharType="separate"/>
            </w:r>
            <w:r w:rsidR="00D35BC0">
              <w:rPr>
                <w:noProof/>
                <w:webHidden/>
              </w:rPr>
              <w:t>491</w:t>
            </w:r>
            <w:r>
              <w:rPr>
                <w:noProof/>
                <w:webHidden/>
              </w:rPr>
              <w:fldChar w:fldCharType="end"/>
            </w:r>
          </w:hyperlink>
        </w:p>
        <w:p w14:paraId="33F0C2FE" w14:textId="6BED80F6"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1" w:history="1">
            <w:r w:rsidRPr="00C831CB">
              <w:rPr>
                <w:rStyle w:val="Hyperlink"/>
                <w:noProof/>
              </w:rPr>
              <w:t>16.2 Water Quality Monitoring</w:t>
            </w:r>
            <w:r>
              <w:rPr>
                <w:noProof/>
                <w:webHidden/>
              </w:rPr>
              <w:tab/>
            </w:r>
            <w:r>
              <w:rPr>
                <w:noProof/>
                <w:webHidden/>
              </w:rPr>
              <w:fldChar w:fldCharType="begin"/>
            </w:r>
            <w:r>
              <w:rPr>
                <w:noProof/>
                <w:webHidden/>
              </w:rPr>
              <w:instrText xml:space="preserve"> PAGEREF _Toc210049111 \h </w:instrText>
            </w:r>
            <w:r>
              <w:rPr>
                <w:noProof/>
                <w:webHidden/>
              </w:rPr>
            </w:r>
            <w:r>
              <w:rPr>
                <w:noProof/>
                <w:webHidden/>
              </w:rPr>
              <w:fldChar w:fldCharType="separate"/>
            </w:r>
            <w:r w:rsidR="00D35BC0">
              <w:rPr>
                <w:noProof/>
                <w:webHidden/>
              </w:rPr>
              <w:t>491</w:t>
            </w:r>
            <w:r>
              <w:rPr>
                <w:noProof/>
                <w:webHidden/>
              </w:rPr>
              <w:fldChar w:fldCharType="end"/>
            </w:r>
          </w:hyperlink>
        </w:p>
        <w:p w14:paraId="36755354" w14:textId="755B5A90"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2" w:history="1">
            <w:r w:rsidRPr="00C831CB">
              <w:rPr>
                <w:rStyle w:val="Hyperlink"/>
                <w:noProof/>
              </w:rPr>
              <w:t>16.3 Water Quantity Monitoring</w:t>
            </w:r>
            <w:r>
              <w:rPr>
                <w:noProof/>
                <w:webHidden/>
              </w:rPr>
              <w:tab/>
            </w:r>
            <w:r>
              <w:rPr>
                <w:noProof/>
                <w:webHidden/>
              </w:rPr>
              <w:fldChar w:fldCharType="begin"/>
            </w:r>
            <w:r>
              <w:rPr>
                <w:noProof/>
                <w:webHidden/>
              </w:rPr>
              <w:instrText xml:space="preserve"> PAGEREF _Toc210049112 \h </w:instrText>
            </w:r>
            <w:r>
              <w:rPr>
                <w:noProof/>
                <w:webHidden/>
              </w:rPr>
            </w:r>
            <w:r>
              <w:rPr>
                <w:noProof/>
                <w:webHidden/>
              </w:rPr>
              <w:fldChar w:fldCharType="separate"/>
            </w:r>
            <w:r w:rsidR="00D35BC0">
              <w:rPr>
                <w:noProof/>
                <w:webHidden/>
              </w:rPr>
              <w:t>491</w:t>
            </w:r>
            <w:r>
              <w:rPr>
                <w:noProof/>
                <w:webHidden/>
              </w:rPr>
              <w:fldChar w:fldCharType="end"/>
            </w:r>
          </w:hyperlink>
        </w:p>
        <w:p w14:paraId="4E0A9B2D" w14:textId="534FF915"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3" w:history="1">
            <w:r w:rsidRPr="00C831CB">
              <w:rPr>
                <w:rStyle w:val="Hyperlink"/>
                <w:noProof/>
              </w:rPr>
              <w:t>16.4 MRD Monitoring</w:t>
            </w:r>
            <w:r>
              <w:rPr>
                <w:noProof/>
                <w:webHidden/>
              </w:rPr>
              <w:tab/>
            </w:r>
            <w:r>
              <w:rPr>
                <w:noProof/>
                <w:webHidden/>
              </w:rPr>
              <w:fldChar w:fldCharType="begin"/>
            </w:r>
            <w:r>
              <w:rPr>
                <w:noProof/>
                <w:webHidden/>
              </w:rPr>
              <w:instrText xml:space="preserve"> PAGEREF _Toc210049113 \h </w:instrText>
            </w:r>
            <w:r>
              <w:rPr>
                <w:noProof/>
                <w:webHidden/>
              </w:rPr>
            </w:r>
            <w:r>
              <w:rPr>
                <w:noProof/>
                <w:webHidden/>
              </w:rPr>
              <w:fldChar w:fldCharType="separate"/>
            </w:r>
            <w:r w:rsidR="00D35BC0">
              <w:rPr>
                <w:noProof/>
                <w:webHidden/>
              </w:rPr>
              <w:t>491</w:t>
            </w:r>
            <w:r>
              <w:rPr>
                <w:noProof/>
                <w:webHidden/>
              </w:rPr>
              <w:fldChar w:fldCharType="end"/>
            </w:r>
          </w:hyperlink>
        </w:p>
        <w:p w14:paraId="07EFE923" w14:textId="0E3970CF"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4" w:history="1">
            <w:r w:rsidRPr="00C831CB">
              <w:rPr>
                <w:rStyle w:val="Hyperlink"/>
                <w:noProof/>
              </w:rPr>
              <w:t>16.5 Routine Maintenance</w:t>
            </w:r>
            <w:r>
              <w:rPr>
                <w:noProof/>
                <w:webHidden/>
              </w:rPr>
              <w:tab/>
            </w:r>
            <w:r>
              <w:rPr>
                <w:noProof/>
                <w:webHidden/>
              </w:rPr>
              <w:fldChar w:fldCharType="begin"/>
            </w:r>
            <w:r>
              <w:rPr>
                <w:noProof/>
                <w:webHidden/>
              </w:rPr>
              <w:instrText xml:space="preserve"> PAGEREF _Toc210049114 \h </w:instrText>
            </w:r>
            <w:r>
              <w:rPr>
                <w:noProof/>
                <w:webHidden/>
              </w:rPr>
            </w:r>
            <w:r>
              <w:rPr>
                <w:noProof/>
                <w:webHidden/>
              </w:rPr>
              <w:fldChar w:fldCharType="separate"/>
            </w:r>
            <w:r w:rsidR="00D35BC0">
              <w:rPr>
                <w:noProof/>
                <w:webHidden/>
              </w:rPr>
              <w:t>492</w:t>
            </w:r>
            <w:r>
              <w:rPr>
                <w:noProof/>
                <w:webHidden/>
              </w:rPr>
              <w:fldChar w:fldCharType="end"/>
            </w:r>
          </w:hyperlink>
        </w:p>
        <w:p w14:paraId="19CFAAC0" w14:textId="1A46E4D7"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5" w:history="1">
            <w:r w:rsidRPr="00C831CB">
              <w:rPr>
                <w:rStyle w:val="Hyperlink"/>
                <w:noProof/>
              </w:rPr>
              <w:t>16.6 Response Maintenance</w:t>
            </w:r>
            <w:r>
              <w:rPr>
                <w:noProof/>
                <w:webHidden/>
              </w:rPr>
              <w:tab/>
            </w:r>
            <w:r>
              <w:rPr>
                <w:noProof/>
                <w:webHidden/>
              </w:rPr>
              <w:fldChar w:fldCharType="begin"/>
            </w:r>
            <w:r>
              <w:rPr>
                <w:noProof/>
                <w:webHidden/>
              </w:rPr>
              <w:instrText xml:space="preserve"> PAGEREF _Toc210049115 \h </w:instrText>
            </w:r>
            <w:r>
              <w:rPr>
                <w:noProof/>
                <w:webHidden/>
              </w:rPr>
            </w:r>
            <w:r>
              <w:rPr>
                <w:noProof/>
                <w:webHidden/>
              </w:rPr>
              <w:fldChar w:fldCharType="separate"/>
            </w:r>
            <w:r w:rsidR="00D35BC0">
              <w:rPr>
                <w:noProof/>
                <w:webHidden/>
              </w:rPr>
              <w:t>492</w:t>
            </w:r>
            <w:r>
              <w:rPr>
                <w:noProof/>
                <w:webHidden/>
              </w:rPr>
              <w:fldChar w:fldCharType="end"/>
            </w:r>
          </w:hyperlink>
        </w:p>
        <w:p w14:paraId="4ED642B8" w14:textId="3CBA819E" w:rsidR="00451589" w:rsidRDefault="00451589">
          <w:pPr>
            <w:pStyle w:val="TOC2"/>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6" w:history="1">
            <w:r w:rsidRPr="00C831CB">
              <w:rPr>
                <w:rStyle w:val="Hyperlink"/>
                <w:noProof/>
              </w:rPr>
              <w:t>16.7 Post Closure Cost</w:t>
            </w:r>
            <w:r>
              <w:rPr>
                <w:noProof/>
                <w:webHidden/>
              </w:rPr>
              <w:tab/>
            </w:r>
            <w:r>
              <w:rPr>
                <w:noProof/>
                <w:webHidden/>
              </w:rPr>
              <w:fldChar w:fldCharType="begin"/>
            </w:r>
            <w:r>
              <w:rPr>
                <w:noProof/>
                <w:webHidden/>
              </w:rPr>
              <w:instrText xml:space="preserve"> PAGEREF _Toc210049116 \h </w:instrText>
            </w:r>
            <w:r>
              <w:rPr>
                <w:noProof/>
                <w:webHidden/>
              </w:rPr>
            </w:r>
            <w:r>
              <w:rPr>
                <w:noProof/>
                <w:webHidden/>
              </w:rPr>
              <w:fldChar w:fldCharType="separate"/>
            </w:r>
            <w:r w:rsidR="00D35BC0">
              <w:rPr>
                <w:noProof/>
                <w:webHidden/>
              </w:rPr>
              <w:t>492</w:t>
            </w:r>
            <w:r>
              <w:rPr>
                <w:noProof/>
                <w:webHidden/>
              </w:rPr>
              <w:fldChar w:fldCharType="end"/>
            </w:r>
          </w:hyperlink>
        </w:p>
        <w:p w14:paraId="0CCA64D0" w14:textId="7ED84EF2"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7" w:history="1">
            <w:r w:rsidRPr="00C831CB">
              <w:rPr>
                <w:rStyle w:val="Hyperlink"/>
                <w:noProof/>
              </w:rPr>
              <w:t>Chapter 17 Knowledge Gaps</w:t>
            </w:r>
            <w:r>
              <w:rPr>
                <w:noProof/>
                <w:webHidden/>
              </w:rPr>
              <w:tab/>
            </w:r>
            <w:r>
              <w:rPr>
                <w:noProof/>
                <w:webHidden/>
              </w:rPr>
              <w:fldChar w:fldCharType="begin"/>
            </w:r>
            <w:r>
              <w:rPr>
                <w:noProof/>
                <w:webHidden/>
              </w:rPr>
              <w:instrText xml:space="preserve"> PAGEREF _Toc210049117 \h </w:instrText>
            </w:r>
            <w:r>
              <w:rPr>
                <w:noProof/>
                <w:webHidden/>
              </w:rPr>
            </w:r>
            <w:r>
              <w:rPr>
                <w:noProof/>
                <w:webHidden/>
              </w:rPr>
              <w:fldChar w:fldCharType="separate"/>
            </w:r>
            <w:r w:rsidR="00D35BC0">
              <w:rPr>
                <w:noProof/>
                <w:webHidden/>
              </w:rPr>
              <w:t>494</w:t>
            </w:r>
            <w:r>
              <w:rPr>
                <w:noProof/>
                <w:webHidden/>
              </w:rPr>
              <w:fldChar w:fldCharType="end"/>
            </w:r>
          </w:hyperlink>
        </w:p>
        <w:p w14:paraId="4B8A3C7B" w14:textId="466EEEBF"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8" w:history="1">
            <w:r w:rsidRPr="00C831CB">
              <w:rPr>
                <w:rStyle w:val="Hyperlink"/>
                <w:noProof/>
              </w:rPr>
              <w:t>Chapter 18 Conclusion</w:t>
            </w:r>
            <w:r>
              <w:rPr>
                <w:noProof/>
                <w:webHidden/>
              </w:rPr>
              <w:tab/>
            </w:r>
            <w:r>
              <w:rPr>
                <w:noProof/>
                <w:webHidden/>
              </w:rPr>
              <w:fldChar w:fldCharType="begin"/>
            </w:r>
            <w:r>
              <w:rPr>
                <w:noProof/>
                <w:webHidden/>
              </w:rPr>
              <w:instrText xml:space="preserve"> PAGEREF _Toc210049118 \h </w:instrText>
            </w:r>
            <w:r>
              <w:rPr>
                <w:noProof/>
                <w:webHidden/>
              </w:rPr>
            </w:r>
            <w:r>
              <w:rPr>
                <w:noProof/>
                <w:webHidden/>
              </w:rPr>
              <w:fldChar w:fldCharType="separate"/>
            </w:r>
            <w:r w:rsidR="00D35BC0">
              <w:rPr>
                <w:noProof/>
                <w:webHidden/>
              </w:rPr>
              <w:t>498</w:t>
            </w:r>
            <w:r>
              <w:rPr>
                <w:noProof/>
                <w:webHidden/>
              </w:rPr>
              <w:fldChar w:fldCharType="end"/>
            </w:r>
          </w:hyperlink>
        </w:p>
        <w:p w14:paraId="113F0803" w14:textId="67E25F1C" w:rsidR="00451589" w:rsidRDefault="00451589">
          <w:pPr>
            <w:pStyle w:val="TOC1"/>
            <w:tabs>
              <w:tab w:val="right" w:leader="dot" w:pos="10479"/>
            </w:tabs>
            <w:rPr>
              <w:rFonts w:asciiTheme="minorHAnsi" w:eastAsiaTheme="minorEastAsia" w:hAnsiTheme="minorHAnsi" w:cstheme="minorBidi"/>
              <w:noProof/>
              <w:color w:val="auto"/>
              <w:kern w:val="2"/>
              <w:sz w:val="24"/>
              <w:szCs w:val="24"/>
              <w:lang w:eastAsia="en-AU"/>
              <w14:ligatures w14:val="standardContextual"/>
            </w:rPr>
          </w:pPr>
          <w:hyperlink w:anchor="_Toc210049119" w:history="1">
            <w:r w:rsidRPr="00C831CB">
              <w:rPr>
                <w:rStyle w:val="Hyperlink"/>
                <w:noProof/>
              </w:rPr>
              <w:t>Chapter 19 References</w:t>
            </w:r>
            <w:r>
              <w:rPr>
                <w:noProof/>
                <w:webHidden/>
              </w:rPr>
              <w:tab/>
            </w:r>
            <w:r>
              <w:rPr>
                <w:noProof/>
                <w:webHidden/>
              </w:rPr>
              <w:fldChar w:fldCharType="begin"/>
            </w:r>
            <w:r>
              <w:rPr>
                <w:noProof/>
                <w:webHidden/>
              </w:rPr>
              <w:instrText xml:space="preserve"> PAGEREF _Toc210049119 \h </w:instrText>
            </w:r>
            <w:r>
              <w:rPr>
                <w:noProof/>
                <w:webHidden/>
              </w:rPr>
            </w:r>
            <w:r>
              <w:rPr>
                <w:noProof/>
                <w:webHidden/>
              </w:rPr>
              <w:fldChar w:fldCharType="separate"/>
            </w:r>
            <w:r w:rsidR="00D35BC0">
              <w:rPr>
                <w:noProof/>
                <w:webHidden/>
              </w:rPr>
              <w:t>499</w:t>
            </w:r>
            <w:r>
              <w:rPr>
                <w:noProof/>
                <w:webHidden/>
              </w:rPr>
              <w:fldChar w:fldCharType="end"/>
            </w:r>
          </w:hyperlink>
        </w:p>
        <w:p w14:paraId="72CD4DDB" w14:textId="3A231FF3" w:rsidR="1653E7B9" w:rsidRPr="000A3405" w:rsidRDefault="005D723C" w:rsidP="00C43772">
          <w:pPr>
            <w:pStyle w:val="TOC1"/>
            <w:rPr>
              <w:rStyle w:val="Hyperlink"/>
              <w:sz w:val="16"/>
              <w:szCs w:val="16"/>
            </w:rPr>
          </w:pPr>
          <w:r>
            <w:rPr>
              <w:sz w:val="16"/>
              <w:szCs w:val="16"/>
            </w:rPr>
            <w:fldChar w:fldCharType="end"/>
          </w:r>
        </w:p>
      </w:sdtContent>
    </w:sdt>
    <w:p w14:paraId="5B939DAA" w14:textId="77777777" w:rsidR="001E6C12" w:rsidRDefault="001E6C12">
      <w:pPr>
        <w:spacing w:after="0" w:line="240" w:lineRule="auto"/>
        <w:rPr>
          <w:rFonts w:ascii="Arial" w:eastAsia="MS Mincho" w:hAnsi="Arial" w:cs="Arial"/>
          <w:b/>
          <w:bCs/>
          <w:lang w:eastAsia="en-AU"/>
        </w:rPr>
      </w:pPr>
      <w:r>
        <w:rPr>
          <w:rFonts w:ascii="Arial" w:hAnsi="Arial" w:cs="Arial"/>
          <w:b/>
          <w:bCs/>
        </w:rPr>
        <w:br w:type="page"/>
      </w:r>
    </w:p>
    <w:p w14:paraId="21380262" w14:textId="271C18BD" w:rsidR="00D536FB" w:rsidRPr="00B709DA" w:rsidRDefault="00B920E8" w:rsidP="00A7346E">
      <w:pPr>
        <w:pStyle w:val="TableofFigures"/>
        <w:tabs>
          <w:tab w:val="right" w:leader="dot" w:pos="10766"/>
        </w:tabs>
        <w:spacing w:before="120"/>
        <w:rPr>
          <w:rFonts w:ascii="Arial" w:hAnsi="Arial" w:cs="Arial"/>
          <w:b/>
          <w:sz w:val="30"/>
          <w:szCs w:val="30"/>
        </w:rPr>
      </w:pPr>
      <w:r w:rsidRPr="00B709DA">
        <w:rPr>
          <w:rFonts w:ascii="Arial" w:hAnsi="Arial" w:cs="Arial"/>
          <w:b/>
          <w:sz w:val="30"/>
          <w:szCs w:val="30"/>
        </w:rPr>
        <w:lastRenderedPageBreak/>
        <w:t>List of Appendices</w:t>
      </w:r>
    </w:p>
    <w:p w14:paraId="32C2A8EB" w14:textId="69BFCBB1" w:rsidR="00B920E8" w:rsidRDefault="009A2727" w:rsidP="00B920E8">
      <w:pPr>
        <w:rPr>
          <w:lang w:eastAsia="en-AU"/>
        </w:rPr>
      </w:pPr>
      <w:r>
        <w:rPr>
          <w:lang w:eastAsia="en-AU"/>
        </w:rPr>
        <w:t>Appendix A Drawings</w:t>
      </w:r>
      <w:r w:rsidR="009C1859">
        <w:rPr>
          <w:lang w:eastAsia="en-AU"/>
        </w:rPr>
        <w:t xml:space="preserve"> (</w:t>
      </w:r>
      <w:r w:rsidR="00026432">
        <w:rPr>
          <w:lang w:eastAsia="en-AU"/>
        </w:rPr>
        <w:t>Placeholder for future use)</w:t>
      </w:r>
    </w:p>
    <w:p w14:paraId="60186B18" w14:textId="57497E54" w:rsidR="009A2727" w:rsidRDefault="00E0676F" w:rsidP="00B920E8">
      <w:pPr>
        <w:rPr>
          <w:lang w:eastAsia="en-AU"/>
        </w:rPr>
      </w:pPr>
      <w:r>
        <w:rPr>
          <w:lang w:eastAsia="en-AU"/>
        </w:rPr>
        <w:t>Appendix B Flora at Yallourn Mine</w:t>
      </w:r>
    </w:p>
    <w:p w14:paraId="06EE50AA" w14:textId="103F9834" w:rsidR="00E0676F" w:rsidRDefault="00E0676F" w:rsidP="00B920E8">
      <w:pPr>
        <w:rPr>
          <w:lang w:eastAsia="en-AU"/>
        </w:rPr>
      </w:pPr>
      <w:r>
        <w:rPr>
          <w:lang w:eastAsia="en-AU"/>
        </w:rPr>
        <w:t>Appendix C Technical Reports</w:t>
      </w:r>
      <w:r w:rsidR="00115A24">
        <w:rPr>
          <w:lang w:eastAsia="en-AU"/>
        </w:rPr>
        <w:t xml:space="preserve"> </w:t>
      </w:r>
    </w:p>
    <w:p w14:paraId="2D721D46" w14:textId="28FA915A" w:rsidR="00696426" w:rsidRDefault="00696426" w:rsidP="008E6E9D">
      <w:pPr>
        <w:ind w:left="851" w:hanging="284"/>
      </w:pPr>
      <w:r w:rsidRPr="00696426">
        <w:t xml:space="preserve">Alluvium (2025) </w:t>
      </w:r>
      <w:r w:rsidRPr="00BE294B">
        <w:rPr>
          <w:i/>
          <w:iCs/>
        </w:rPr>
        <w:t>The Latrobe River system: Regional hydrologic assessment of EnergyAustralia Yallourn mine closure scenarios</w:t>
      </w:r>
      <w:r w:rsidRPr="00696426">
        <w:t xml:space="preserve">. </w:t>
      </w:r>
    </w:p>
    <w:p w14:paraId="15217CE0" w14:textId="7BA2C361" w:rsidR="00EC6BFA" w:rsidRDefault="00EC6BFA" w:rsidP="008E6E9D">
      <w:pPr>
        <w:ind w:left="851" w:hanging="284"/>
      </w:pPr>
      <w:r w:rsidRPr="00627640">
        <w:t xml:space="preserve">GHD (2023) </w:t>
      </w:r>
      <w:r w:rsidRPr="00627640">
        <w:rPr>
          <w:i/>
        </w:rPr>
        <w:t>Yallourn Rehabilitation Hydrogeological Modelling: Hydrogeological Conceptual Model</w:t>
      </w:r>
      <w:r w:rsidRPr="00627640">
        <w:t xml:space="preserve">. </w:t>
      </w:r>
    </w:p>
    <w:p w14:paraId="38E57FAE" w14:textId="7CD586C9" w:rsidR="00F275F2" w:rsidRDefault="00F275F2" w:rsidP="00802C26">
      <w:pPr>
        <w:ind w:left="851" w:hanging="284"/>
      </w:pPr>
      <w:r w:rsidRPr="007727D1">
        <w:t xml:space="preserve">GHD (2025) </w:t>
      </w:r>
      <w:r w:rsidRPr="007727D1">
        <w:rPr>
          <w:i/>
        </w:rPr>
        <w:t>Yallourn Rehabilitation Hydrogeological Modelling: Numerical Groundwater Model – Design, Construction and Calibration Report</w:t>
      </w:r>
      <w:r w:rsidRPr="007727D1">
        <w:t>.</w:t>
      </w:r>
    </w:p>
    <w:p w14:paraId="2086E5A7" w14:textId="5E4D465B" w:rsidR="0085262A" w:rsidRDefault="0085262A" w:rsidP="00802C26">
      <w:pPr>
        <w:ind w:left="851" w:hanging="284"/>
      </w:pPr>
      <w:r w:rsidRPr="007727D1">
        <w:t xml:space="preserve">GHD (2025) </w:t>
      </w:r>
      <w:r w:rsidRPr="00627640">
        <w:rPr>
          <w:i/>
        </w:rPr>
        <w:t>Yallourn Rehabilitation Hydrogeological Modelling: Numerical Groundwater Model – Rehabilitation Scenario Modelling Report</w:t>
      </w:r>
      <w:r w:rsidRPr="00627640">
        <w:t>.</w:t>
      </w:r>
    </w:p>
    <w:p w14:paraId="715E81BA" w14:textId="5BB8FDA3" w:rsidR="00C938C1" w:rsidRDefault="00C938C1" w:rsidP="00802C26">
      <w:pPr>
        <w:ind w:left="851" w:hanging="284"/>
      </w:pPr>
      <w:r w:rsidRPr="00627640">
        <w:t xml:space="preserve">PSM (2025b) </w:t>
      </w:r>
      <w:r w:rsidRPr="00627640">
        <w:rPr>
          <w:i/>
        </w:rPr>
        <w:t>Yallourn Mine Rehabilitation Project Feasibility Stage Design Report</w:t>
      </w:r>
      <w:r w:rsidRPr="00627640">
        <w:t xml:space="preserve">. </w:t>
      </w:r>
    </w:p>
    <w:p w14:paraId="28271C55" w14:textId="5330FCEC" w:rsidR="008E6E9D" w:rsidRPr="00802C26" w:rsidRDefault="008E6E9D" w:rsidP="00802C26">
      <w:pPr>
        <w:ind w:left="851" w:hanging="284"/>
        <w:rPr>
          <w:b/>
          <w:bCs/>
          <w:lang w:eastAsia="en-AU"/>
        </w:rPr>
      </w:pPr>
      <w:r w:rsidRPr="00627640">
        <w:t xml:space="preserve">RGS (2025) </w:t>
      </w:r>
      <w:r w:rsidRPr="00627640">
        <w:rPr>
          <w:i/>
        </w:rPr>
        <w:t xml:space="preserve">Yallourn: Lake </w:t>
      </w:r>
      <w:r>
        <w:rPr>
          <w:i/>
        </w:rPr>
        <w:t>W</w:t>
      </w:r>
      <w:r w:rsidRPr="00627640">
        <w:rPr>
          <w:i/>
        </w:rPr>
        <w:t xml:space="preserve">ater </w:t>
      </w:r>
      <w:r>
        <w:rPr>
          <w:i/>
        </w:rPr>
        <w:t>B</w:t>
      </w:r>
      <w:r w:rsidRPr="00627640">
        <w:rPr>
          <w:i/>
        </w:rPr>
        <w:t xml:space="preserve">alance and </w:t>
      </w:r>
      <w:r>
        <w:rPr>
          <w:i/>
        </w:rPr>
        <w:t>W</w:t>
      </w:r>
      <w:r w:rsidRPr="00627640">
        <w:rPr>
          <w:i/>
        </w:rPr>
        <w:t xml:space="preserve">ater </w:t>
      </w:r>
      <w:r>
        <w:rPr>
          <w:i/>
        </w:rPr>
        <w:t>Q</w:t>
      </w:r>
      <w:r w:rsidRPr="00627640">
        <w:rPr>
          <w:i/>
        </w:rPr>
        <w:t>uality</w:t>
      </w:r>
      <w:r>
        <w:rPr>
          <w:i/>
        </w:rPr>
        <w:t>.</w:t>
      </w:r>
    </w:p>
    <w:p w14:paraId="679C7DC5" w14:textId="3F8327AC" w:rsidR="00E0676F" w:rsidRDefault="004B2BBF" w:rsidP="00B920E8">
      <w:pPr>
        <w:rPr>
          <w:lang w:eastAsia="en-AU"/>
        </w:rPr>
      </w:pPr>
      <w:r>
        <w:rPr>
          <w:lang w:eastAsia="en-AU"/>
        </w:rPr>
        <w:t>Appendix D</w:t>
      </w:r>
      <w:r w:rsidR="004134FD">
        <w:rPr>
          <w:lang w:eastAsia="en-AU"/>
        </w:rPr>
        <w:t xml:space="preserve"> Community and Stakeholder Engagement Plan</w:t>
      </w:r>
    </w:p>
    <w:p w14:paraId="42177DAE" w14:textId="017BE0B7" w:rsidR="004134FD" w:rsidRDefault="004134FD" w:rsidP="00B920E8">
      <w:pPr>
        <w:rPr>
          <w:lang w:eastAsia="en-AU"/>
        </w:rPr>
      </w:pPr>
      <w:r>
        <w:rPr>
          <w:lang w:eastAsia="en-AU"/>
        </w:rPr>
        <w:t>Appendix E Community and Stakeholder Consultation Register</w:t>
      </w:r>
    </w:p>
    <w:p w14:paraId="77A875E4" w14:textId="50548B7B" w:rsidR="004134FD" w:rsidRDefault="004134FD" w:rsidP="00B920E8">
      <w:pPr>
        <w:rPr>
          <w:lang w:eastAsia="en-AU"/>
        </w:rPr>
      </w:pPr>
      <w:r>
        <w:rPr>
          <w:lang w:eastAsia="en-AU"/>
        </w:rPr>
        <w:t xml:space="preserve">Appendix F Community and Stakeholder Submissions </w:t>
      </w:r>
    </w:p>
    <w:p w14:paraId="46DAA73E" w14:textId="030AC231" w:rsidR="00C07DD8" w:rsidRDefault="00C07DD8" w:rsidP="00B920E8">
      <w:pPr>
        <w:rPr>
          <w:lang w:eastAsia="en-AU"/>
        </w:rPr>
      </w:pPr>
      <w:r>
        <w:rPr>
          <w:lang w:eastAsia="en-AU"/>
        </w:rPr>
        <w:t>Appendix G Community and Stakeholder Engagement Summary Report</w:t>
      </w:r>
    </w:p>
    <w:p w14:paraId="2B70AC64" w14:textId="77777777" w:rsidR="009A2727" w:rsidRPr="00802C26" w:rsidRDefault="009A2727" w:rsidP="00802C26"/>
    <w:p w14:paraId="160D0873" w14:textId="77777777" w:rsidR="001E6C12" w:rsidRDefault="001E6C12">
      <w:pPr>
        <w:spacing w:after="0" w:line="240" w:lineRule="auto"/>
        <w:rPr>
          <w:b/>
          <w:sz w:val="30"/>
          <w:szCs w:val="30"/>
          <w:lang w:eastAsia="en-AU"/>
        </w:rPr>
      </w:pPr>
      <w:r>
        <w:rPr>
          <w:b/>
          <w:sz w:val="30"/>
          <w:szCs w:val="30"/>
          <w:lang w:eastAsia="en-AU"/>
        </w:rPr>
        <w:br w:type="page"/>
      </w:r>
    </w:p>
    <w:p w14:paraId="0E2FB469" w14:textId="535F4B92" w:rsidR="00D536FB" w:rsidRPr="00B709DA" w:rsidRDefault="00D536FB" w:rsidP="00D536FB">
      <w:pPr>
        <w:rPr>
          <w:rFonts w:ascii="Arial" w:hAnsi="Arial" w:cs="Arial"/>
          <w:b/>
          <w:sz w:val="30"/>
          <w:szCs w:val="30"/>
          <w:lang w:eastAsia="en-AU"/>
        </w:rPr>
      </w:pPr>
      <w:r w:rsidRPr="00B709DA">
        <w:rPr>
          <w:rFonts w:ascii="Arial" w:hAnsi="Arial" w:cs="Arial"/>
          <w:b/>
          <w:sz w:val="30"/>
          <w:szCs w:val="30"/>
          <w:lang w:eastAsia="en-AU"/>
        </w:rPr>
        <w:lastRenderedPageBreak/>
        <w:t xml:space="preserve">List of </w:t>
      </w:r>
      <w:r w:rsidR="00C73B0F" w:rsidRPr="00B709DA">
        <w:rPr>
          <w:rFonts w:ascii="Arial" w:hAnsi="Arial" w:cs="Arial"/>
          <w:b/>
          <w:sz w:val="30"/>
          <w:szCs w:val="30"/>
          <w:lang w:eastAsia="en-AU"/>
        </w:rPr>
        <w:t>Figures</w:t>
      </w:r>
    </w:p>
    <w:p w14:paraId="245C7D9B" w14:textId="7B52182D" w:rsidR="00946086" w:rsidRPr="00771A58" w:rsidRDefault="000D0E01"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r w:rsidRPr="00771A58">
        <w:rPr>
          <w:sz w:val="18"/>
          <w:szCs w:val="18"/>
        </w:rPr>
        <w:fldChar w:fldCharType="begin"/>
      </w:r>
      <w:r w:rsidRPr="00771A58">
        <w:rPr>
          <w:sz w:val="18"/>
          <w:szCs w:val="18"/>
        </w:rPr>
        <w:instrText>TOC \h \z \c "Figure"</w:instrText>
      </w:r>
      <w:r w:rsidRPr="00771A58">
        <w:rPr>
          <w:sz w:val="18"/>
          <w:szCs w:val="18"/>
        </w:rPr>
        <w:fldChar w:fldCharType="separate"/>
      </w:r>
      <w:hyperlink w:anchor="_Toc210125461" w:history="1">
        <w:r w:rsidR="00946086" w:rsidRPr="00771A58">
          <w:rPr>
            <w:rStyle w:val="Hyperlink"/>
            <w:noProof/>
            <w:sz w:val="18"/>
            <w:szCs w:val="18"/>
          </w:rPr>
          <w:t>Figure 1</w:t>
        </w:r>
        <w:r w:rsidR="00946086" w:rsidRPr="00771A58">
          <w:rPr>
            <w:rStyle w:val="Hyperlink"/>
            <w:noProof/>
            <w:sz w:val="18"/>
            <w:szCs w:val="18"/>
          </w:rPr>
          <w:noBreakHyphen/>
          <w:t>1: EnergyAustralia Owned Operational Assets and Power Purchase and Storage Agreements.</w:t>
        </w:r>
        <w:r w:rsidR="00946086" w:rsidRPr="00771A58">
          <w:rPr>
            <w:noProof/>
            <w:webHidden/>
            <w:sz w:val="18"/>
            <w:szCs w:val="18"/>
          </w:rPr>
          <w:tab/>
        </w:r>
        <w:r w:rsidR="00946086" w:rsidRPr="00771A58">
          <w:rPr>
            <w:noProof/>
            <w:webHidden/>
            <w:sz w:val="18"/>
            <w:szCs w:val="18"/>
          </w:rPr>
          <w:fldChar w:fldCharType="begin"/>
        </w:r>
        <w:r w:rsidR="00946086" w:rsidRPr="00771A58">
          <w:rPr>
            <w:noProof/>
            <w:webHidden/>
            <w:sz w:val="18"/>
            <w:szCs w:val="18"/>
          </w:rPr>
          <w:instrText xml:space="preserve"> PAGEREF _Toc210125461 \h </w:instrText>
        </w:r>
        <w:r w:rsidR="00946086" w:rsidRPr="00771A58">
          <w:rPr>
            <w:noProof/>
            <w:webHidden/>
            <w:sz w:val="18"/>
            <w:szCs w:val="18"/>
          </w:rPr>
        </w:r>
        <w:r w:rsidR="00946086" w:rsidRPr="00771A58">
          <w:rPr>
            <w:noProof/>
            <w:webHidden/>
            <w:sz w:val="18"/>
            <w:szCs w:val="18"/>
          </w:rPr>
          <w:fldChar w:fldCharType="separate"/>
        </w:r>
        <w:r w:rsidR="00D35BC0">
          <w:rPr>
            <w:noProof/>
            <w:webHidden/>
            <w:sz w:val="18"/>
            <w:szCs w:val="18"/>
          </w:rPr>
          <w:t>29</w:t>
        </w:r>
        <w:r w:rsidR="00946086" w:rsidRPr="00771A58">
          <w:rPr>
            <w:noProof/>
            <w:webHidden/>
            <w:sz w:val="18"/>
            <w:szCs w:val="18"/>
          </w:rPr>
          <w:fldChar w:fldCharType="end"/>
        </w:r>
      </w:hyperlink>
    </w:p>
    <w:p w14:paraId="0B4B6CBE" w14:textId="3505641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2" w:history="1">
        <w:r w:rsidRPr="00771A58">
          <w:rPr>
            <w:rStyle w:val="Hyperlink"/>
            <w:noProof/>
            <w:sz w:val="18"/>
            <w:szCs w:val="18"/>
          </w:rPr>
          <w:t>Figure 1</w:t>
        </w:r>
        <w:r w:rsidRPr="00771A58">
          <w:rPr>
            <w:rStyle w:val="Hyperlink"/>
            <w:noProof/>
            <w:sz w:val="18"/>
            <w:szCs w:val="18"/>
          </w:rPr>
          <w:noBreakHyphen/>
          <w:t>2: Location Plan including Mining Licence Boundari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2 \h </w:instrText>
        </w:r>
        <w:r w:rsidRPr="00771A58">
          <w:rPr>
            <w:noProof/>
            <w:webHidden/>
            <w:sz w:val="18"/>
            <w:szCs w:val="18"/>
          </w:rPr>
        </w:r>
        <w:r w:rsidRPr="00771A58">
          <w:rPr>
            <w:noProof/>
            <w:webHidden/>
            <w:sz w:val="18"/>
            <w:szCs w:val="18"/>
          </w:rPr>
          <w:fldChar w:fldCharType="separate"/>
        </w:r>
        <w:r w:rsidR="00D35BC0">
          <w:rPr>
            <w:noProof/>
            <w:webHidden/>
            <w:sz w:val="18"/>
            <w:szCs w:val="18"/>
          </w:rPr>
          <w:t>31</w:t>
        </w:r>
        <w:r w:rsidRPr="00771A58">
          <w:rPr>
            <w:noProof/>
            <w:webHidden/>
            <w:sz w:val="18"/>
            <w:szCs w:val="18"/>
          </w:rPr>
          <w:fldChar w:fldCharType="end"/>
        </w:r>
      </w:hyperlink>
    </w:p>
    <w:p w14:paraId="679768CC" w14:textId="307AC03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3" w:history="1">
        <w:r w:rsidRPr="00771A58">
          <w:rPr>
            <w:rStyle w:val="Hyperlink"/>
            <w:noProof/>
            <w:sz w:val="18"/>
            <w:szCs w:val="18"/>
          </w:rPr>
          <w:t>Figure 2</w:t>
        </w:r>
        <w:r w:rsidRPr="00771A58">
          <w:rPr>
            <w:rStyle w:val="Hyperlink"/>
            <w:noProof/>
            <w:sz w:val="18"/>
            <w:szCs w:val="18"/>
          </w:rPr>
          <w:noBreakHyphen/>
          <w:t>1: Mining Licence Land Ownership Statu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3 \h </w:instrText>
        </w:r>
        <w:r w:rsidRPr="00771A58">
          <w:rPr>
            <w:noProof/>
            <w:webHidden/>
            <w:sz w:val="18"/>
            <w:szCs w:val="18"/>
          </w:rPr>
        </w:r>
        <w:r w:rsidRPr="00771A58">
          <w:rPr>
            <w:noProof/>
            <w:webHidden/>
            <w:sz w:val="18"/>
            <w:szCs w:val="18"/>
          </w:rPr>
          <w:fldChar w:fldCharType="separate"/>
        </w:r>
        <w:r w:rsidR="00D35BC0">
          <w:rPr>
            <w:noProof/>
            <w:webHidden/>
            <w:sz w:val="18"/>
            <w:szCs w:val="18"/>
          </w:rPr>
          <w:t>36</w:t>
        </w:r>
        <w:r w:rsidRPr="00771A58">
          <w:rPr>
            <w:noProof/>
            <w:webHidden/>
            <w:sz w:val="18"/>
            <w:szCs w:val="18"/>
          </w:rPr>
          <w:fldChar w:fldCharType="end"/>
        </w:r>
      </w:hyperlink>
    </w:p>
    <w:p w14:paraId="369C47A8" w14:textId="216F6AC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4" w:history="1">
        <w:r w:rsidRPr="00771A58">
          <w:rPr>
            <w:rStyle w:val="Hyperlink"/>
            <w:noProof/>
            <w:sz w:val="18"/>
            <w:szCs w:val="18"/>
          </w:rPr>
          <w:t>Figure 3</w:t>
        </w:r>
        <w:r w:rsidRPr="00771A58">
          <w:rPr>
            <w:rStyle w:val="Hyperlink"/>
            <w:noProof/>
            <w:sz w:val="18"/>
            <w:szCs w:val="18"/>
          </w:rPr>
          <w:noBreakHyphen/>
          <w:t>1: Mine Rehabilitation Plan for Work Plan (199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4 \h </w:instrText>
        </w:r>
        <w:r w:rsidRPr="00771A58">
          <w:rPr>
            <w:noProof/>
            <w:webHidden/>
            <w:sz w:val="18"/>
            <w:szCs w:val="18"/>
          </w:rPr>
        </w:r>
        <w:r w:rsidRPr="00771A58">
          <w:rPr>
            <w:noProof/>
            <w:webHidden/>
            <w:sz w:val="18"/>
            <w:szCs w:val="18"/>
          </w:rPr>
          <w:fldChar w:fldCharType="separate"/>
        </w:r>
        <w:r w:rsidR="00D35BC0">
          <w:rPr>
            <w:noProof/>
            <w:webHidden/>
            <w:sz w:val="18"/>
            <w:szCs w:val="18"/>
          </w:rPr>
          <w:t>42</w:t>
        </w:r>
        <w:r w:rsidRPr="00771A58">
          <w:rPr>
            <w:noProof/>
            <w:webHidden/>
            <w:sz w:val="18"/>
            <w:szCs w:val="18"/>
          </w:rPr>
          <w:fldChar w:fldCharType="end"/>
        </w:r>
      </w:hyperlink>
    </w:p>
    <w:p w14:paraId="2475C0F0" w14:textId="46C5116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5" w:history="1">
        <w:r w:rsidRPr="00771A58">
          <w:rPr>
            <w:rStyle w:val="Hyperlink"/>
            <w:noProof/>
            <w:sz w:val="18"/>
            <w:szCs w:val="18"/>
          </w:rPr>
          <w:t>Figure 3</w:t>
        </w:r>
        <w:r w:rsidRPr="00771A58">
          <w:rPr>
            <w:rStyle w:val="Hyperlink"/>
            <w:noProof/>
            <w:sz w:val="18"/>
            <w:szCs w:val="18"/>
          </w:rPr>
          <w:noBreakHyphen/>
          <w:t>2: Mine Rehabilitation Plan Presented in EES 1999</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5 \h </w:instrText>
        </w:r>
        <w:r w:rsidRPr="00771A58">
          <w:rPr>
            <w:noProof/>
            <w:webHidden/>
            <w:sz w:val="18"/>
            <w:szCs w:val="18"/>
          </w:rPr>
        </w:r>
        <w:r w:rsidRPr="00771A58">
          <w:rPr>
            <w:noProof/>
            <w:webHidden/>
            <w:sz w:val="18"/>
            <w:szCs w:val="18"/>
          </w:rPr>
          <w:fldChar w:fldCharType="separate"/>
        </w:r>
        <w:r w:rsidR="00D35BC0">
          <w:rPr>
            <w:noProof/>
            <w:webHidden/>
            <w:sz w:val="18"/>
            <w:szCs w:val="18"/>
          </w:rPr>
          <w:t>44</w:t>
        </w:r>
        <w:r w:rsidRPr="00771A58">
          <w:rPr>
            <w:noProof/>
            <w:webHidden/>
            <w:sz w:val="18"/>
            <w:szCs w:val="18"/>
          </w:rPr>
          <w:fldChar w:fldCharType="end"/>
        </w:r>
      </w:hyperlink>
    </w:p>
    <w:p w14:paraId="547786E9" w14:textId="40BFEF2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6" w:history="1">
        <w:r w:rsidRPr="00771A58">
          <w:rPr>
            <w:rStyle w:val="Hyperlink"/>
            <w:noProof/>
            <w:sz w:val="18"/>
            <w:szCs w:val="18"/>
          </w:rPr>
          <w:t>Figure 3</w:t>
        </w:r>
        <w:r w:rsidRPr="00771A58">
          <w:rPr>
            <w:rStyle w:val="Hyperlink"/>
            <w:noProof/>
            <w:sz w:val="18"/>
            <w:szCs w:val="18"/>
          </w:rPr>
          <w:noBreakHyphen/>
          <w:t>3: Mine Rehabilitation Plan Presented in Rehabilitation Master Plan 2002</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6 \h </w:instrText>
        </w:r>
        <w:r w:rsidRPr="00771A58">
          <w:rPr>
            <w:noProof/>
            <w:webHidden/>
            <w:sz w:val="18"/>
            <w:szCs w:val="18"/>
          </w:rPr>
        </w:r>
        <w:r w:rsidRPr="00771A58">
          <w:rPr>
            <w:noProof/>
            <w:webHidden/>
            <w:sz w:val="18"/>
            <w:szCs w:val="18"/>
          </w:rPr>
          <w:fldChar w:fldCharType="separate"/>
        </w:r>
        <w:r w:rsidR="00D35BC0">
          <w:rPr>
            <w:noProof/>
            <w:webHidden/>
            <w:sz w:val="18"/>
            <w:szCs w:val="18"/>
          </w:rPr>
          <w:t>46</w:t>
        </w:r>
        <w:r w:rsidRPr="00771A58">
          <w:rPr>
            <w:noProof/>
            <w:webHidden/>
            <w:sz w:val="18"/>
            <w:szCs w:val="18"/>
          </w:rPr>
          <w:fldChar w:fldCharType="end"/>
        </w:r>
      </w:hyperlink>
    </w:p>
    <w:p w14:paraId="087F7CAD" w14:textId="228935B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7" w:history="1">
        <w:r w:rsidRPr="00771A58">
          <w:rPr>
            <w:rStyle w:val="Hyperlink"/>
            <w:noProof/>
            <w:sz w:val="18"/>
            <w:szCs w:val="18"/>
          </w:rPr>
          <w:t>Figure 3</w:t>
        </w:r>
        <w:r w:rsidRPr="00771A58">
          <w:rPr>
            <w:rStyle w:val="Hyperlink"/>
            <w:noProof/>
            <w:sz w:val="18"/>
            <w:szCs w:val="18"/>
          </w:rPr>
          <w:noBreakHyphen/>
          <w:t>4: Mine Rehabilitation Plan Presented in 2019 Rehabilitation and Closure Plan</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7 \h </w:instrText>
        </w:r>
        <w:r w:rsidRPr="00771A58">
          <w:rPr>
            <w:noProof/>
            <w:webHidden/>
            <w:sz w:val="18"/>
            <w:szCs w:val="18"/>
          </w:rPr>
        </w:r>
        <w:r w:rsidRPr="00771A58">
          <w:rPr>
            <w:noProof/>
            <w:webHidden/>
            <w:sz w:val="18"/>
            <w:szCs w:val="18"/>
          </w:rPr>
          <w:fldChar w:fldCharType="separate"/>
        </w:r>
        <w:r w:rsidR="00D35BC0">
          <w:rPr>
            <w:noProof/>
            <w:webHidden/>
            <w:sz w:val="18"/>
            <w:szCs w:val="18"/>
          </w:rPr>
          <w:t>49</w:t>
        </w:r>
        <w:r w:rsidRPr="00771A58">
          <w:rPr>
            <w:noProof/>
            <w:webHidden/>
            <w:sz w:val="18"/>
            <w:szCs w:val="18"/>
          </w:rPr>
          <w:fldChar w:fldCharType="end"/>
        </w:r>
      </w:hyperlink>
    </w:p>
    <w:p w14:paraId="1DDEBF22" w14:textId="3E2F47D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8" w:history="1">
        <w:r w:rsidRPr="00771A58">
          <w:rPr>
            <w:rStyle w:val="Hyperlink"/>
            <w:noProof/>
            <w:sz w:val="18"/>
            <w:szCs w:val="18"/>
          </w:rPr>
          <w:t>Figure 3</w:t>
        </w:r>
        <w:r w:rsidRPr="00771A58">
          <w:rPr>
            <w:rStyle w:val="Hyperlink"/>
            <w:noProof/>
            <w:sz w:val="18"/>
            <w:szCs w:val="18"/>
          </w:rPr>
          <w:noBreakHyphen/>
          <w:t>5: Integrated Mine Closure Planning (ICM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8 \h </w:instrText>
        </w:r>
        <w:r w:rsidRPr="00771A58">
          <w:rPr>
            <w:noProof/>
            <w:webHidden/>
            <w:sz w:val="18"/>
            <w:szCs w:val="18"/>
          </w:rPr>
        </w:r>
        <w:r w:rsidRPr="00771A58">
          <w:rPr>
            <w:noProof/>
            <w:webHidden/>
            <w:sz w:val="18"/>
            <w:szCs w:val="18"/>
          </w:rPr>
          <w:fldChar w:fldCharType="separate"/>
        </w:r>
        <w:r w:rsidR="00D35BC0">
          <w:rPr>
            <w:noProof/>
            <w:webHidden/>
            <w:sz w:val="18"/>
            <w:szCs w:val="18"/>
          </w:rPr>
          <w:t>52</w:t>
        </w:r>
        <w:r w:rsidRPr="00771A58">
          <w:rPr>
            <w:noProof/>
            <w:webHidden/>
            <w:sz w:val="18"/>
            <w:szCs w:val="18"/>
          </w:rPr>
          <w:fldChar w:fldCharType="end"/>
        </w:r>
      </w:hyperlink>
    </w:p>
    <w:p w14:paraId="05573D5E" w14:textId="354DDD8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69" w:history="1">
        <w:r w:rsidRPr="00771A58">
          <w:rPr>
            <w:rStyle w:val="Hyperlink"/>
            <w:noProof/>
            <w:sz w:val="18"/>
            <w:szCs w:val="18"/>
          </w:rPr>
          <w:t>Figure 3</w:t>
        </w:r>
        <w:r w:rsidRPr="00771A58">
          <w:rPr>
            <w:rStyle w:val="Hyperlink"/>
            <w:noProof/>
            <w:sz w:val="18"/>
            <w:szCs w:val="18"/>
          </w:rPr>
          <w:noBreakHyphen/>
          <w:t>6: Engineered Mine Waste Structure Design Life (Anderson and Butler 2016)</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69 \h </w:instrText>
        </w:r>
        <w:r w:rsidRPr="00771A58">
          <w:rPr>
            <w:noProof/>
            <w:webHidden/>
            <w:sz w:val="18"/>
            <w:szCs w:val="18"/>
          </w:rPr>
        </w:r>
        <w:r w:rsidRPr="00771A58">
          <w:rPr>
            <w:noProof/>
            <w:webHidden/>
            <w:sz w:val="18"/>
            <w:szCs w:val="18"/>
          </w:rPr>
          <w:fldChar w:fldCharType="separate"/>
        </w:r>
        <w:r w:rsidR="00D35BC0">
          <w:rPr>
            <w:noProof/>
            <w:webHidden/>
            <w:sz w:val="18"/>
            <w:szCs w:val="18"/>
          </w:rPr>
          <w:t>54</w:t>
        </w:r>
        <w:r w:rsidRPr="00771A58">
          <w:rPr>
            <w:noProof/>
            <w:webHidden/>
            <w:sz w:val="18"/>
            <w:szCs w:val="18"/>
          </w:rPr>
          <w:fldChar w:fldCharType="end"/>
        </w:r>
      </w:hyperlink>
    </w:p>
    <w:p w14:paraId="7ED9F398" w14:textId="77B2B22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0" w:history="1">
        <w:r w:rsidRPr="00771A58">
          <w:rPr>
            <w:rStyle w:val="Hyperlink"/>
            <w:noProof/>
            <w:sz w:val="18"/>
            <w:szCs w:val="18"/>
          </w:rPr>
          <w:t>Figure 3</w:t>
        </w:r>
        <w:r w:rsidRPr="00771A58">
          <w:rPr>
            <w:rStyle w:val="Hyperlink"/>
            <w:noProof/>
            <w:sz w:val="18"/>
            <w:szCs w:val="18"/>
          </w:rPr>
          <w:noBreakHyphen/>
          <w:t>7: Mine Rehabilitation Domain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0 \h </w:instrText>
        </w:r>
        <w:r w:rsidRPr="00771A58">
          <w:rPr>
            <w:noProof/>
            <w:webHidden/>
            <w:sz w:val="18"/>
            <w:szCs w:val="18"/>
          </w:rPr>
        </w:r>
        <w:r w:rsidRPr="00771A58">
          <w:rPr>
            <w:noProof/>
            <w:webHidden/>
            <w:sz w:val="18"/>
            <w:szCs w:val="18"/>
          </w:rPr>
          <w:fldChar w:fldCharType="separate"/>
        </w:r>
        <w:r w:rsidR="00D35BC0">
          <w:rPr>
            <w:noProof/>
            <w:webHidden/>
            <w:sz w:val="18"/>
            <w:szCs w:val="18"/>
          </w:rPr>
          <w:t>61</w:t>
        </w:r>
        <w:r w:rsidRPr="00771A58">
          <w:rPr>
            <w:noProof/>
            <w:webHidden/>
            <w:sz w:val="18"/>
            <w:szCs w:val="18"/>
          </w:rPr>
          <w:fldChar w:fldCharType="end"/>
        </w:r>
      </w:hyperlink>
    </w:p>
    <w:p w14:paraId="0A63141F" w14:textId="650B716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1" w:history="1">
        <w:r w:rsidRPr="00771A58">
          <w:rPr>
            <w:rStyle w:val="Hyperlink"/>
            <w:noProof/>
            <w:sz w:val="18"/>
            <w:szCs w:val="18"/>
          </w:rPr>
          <w:t>Figure 3</w:t>
        </w:r>
        <w:r w:rsidRPr="00771A58">
          <w:rPr>
            <w:rStyle w:val="Hyperlink"/>
            <w:noProof/>
            <w:sz w:val="18"/>
            <w:szCs w:val="18"/>
          </w:rPr>
          <w:noBreakHyphen/>
          <w:t>8: Yallourn Mine Geotechnical Domains and Geotechnical Section Pla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1 \h </w:instrText>
        </w:r>
        <w:r w:rsidRPr="00771A58">
          <w:rPr>
            <w:noProof/>
            <w:webHidden/>
            <w:sz w:val="18"/>
            <w:szCs w:val="18"/>
          </w:rPr>
        </w:r>
        <w:r w:rsidRPr="00771A58">
          <w:rPr>
            <w:noProof/>
            <w:webHidden/>
            <w:sz w:val="18"/>
            <w:szCs w:val="18"/>
          </w:rPr>
          <w:fldChar w:fldCharType="separate"/>
        </w:r>
        <w:r w:rsidR="00D35BC0">
          <w:rPr>
            <w:noProof/>
            <w:webHidden/>
            <w:sz w:val="18"/>
            <w:szCs w:val="18"/>
          </w:rPr>
          <w:t>63</w:t>
        </w:r>
        <w:r w:rsidRPr="00771A58">
          <w:rPr>
            <w:noProof/>
            <w:webHidden/>
            <w:sz w:val="18"/>
            <w:szCs w:val="18"/>
          </w:rPr>
          <w:fldChar w:fldCharType="end"/>
        </w:r>
      </w:hyperlink>
    </w:p>
    <w:p w14:paraId="16078D28" w14:textId="53C0A02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2" w:history="1">
        <w:r w:rsidRPr="00771A58">
          <w:rPr>
            <w:rStyle w:val="Hyperlink"/>
            <w:noProof/>
            <w:sz w:val="18"/>
            <w:szCs w:val="18"/>
          </w:rPr>
          <w:t>Figure 3</w:t>
        </w:r>
        <w:r w:rsidRPr="00771A58">
          <w:rPr>
            <w:rStyle w:val="Hyperlink"/>
            <w:noProof/>
            <w:sz w:val="18"/>
            <w:szCs w:val="18"/>
          </w:rPr>
          <w:noBreakHyphen/>
          <w:t>9: Peripheral Catchment Surface Water Domains for Mine Rehabilitatio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2 \h </w:instrText>
        </w:r>
        <w:r w:rsidRPr="00771A58">
          <w:rPr>
            <w:noProof/>
            <w:webHidden/>
            <w:sz w:val="18"/>
            <w:szCs w:val="18"/>
          </w:rPr>
        </w:r>
        <w:r w:rsidRPr="00771A58">
          <w:rPr>
            <w:noProof/>
            <w:webHidden/>
            <w:sz w:val="18"/>
            <w:szCs w:val="18"/>
          </w:rPr>
          <w:fldChar w:fldCharType="separate"/>
        </w:r>
        <w:r w:rsidR="00D35BC0">
          <w:rPr>
            <w:noProof/>
            <w:webHidden/>
            <w:sz w:val="18"/>
            <w:szCs w:val="18"/>
          </w:rPr>
          <w:t>64</w:t>
        </w:r>
        <w:r w:rsidRPr="00771A58">
          <w:rPr>
            <w:noProof/>
            <w:webHidden/>
            <w:sz w:val="18"/>
            <w:szCs w:val="18"/>
          </w:rPr>
          <w:fldChar w:fldCharType="end"/>
        </w:r>
      </w:hyperlink>
    </w:p>
    <w:p w14:paraId="3ABEEB3C" w14:textId="6B7C7FB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3" w:history="1">
        <w:r w:rsidRPr="00771A58">
          <w:rPr>
            <w:rStyle w:val="Hyperlink"/>
            <w:noProof/>
            <w:sz w:val="18"/>
            <w:szCs w:val="18"/>
          </w:rPr>
          <w:t>Figure 5</w:t>
        </w:r>
        <w:r w:rsidRPr="00771A58">
          <w:rPr>
            <w:rStyle w:val="Hyperlink"/>
            <w:noProof/>
            <w:sz w:val="18"/>
            <w:szCs w:val="18"/>
          </w:rPr>
          <w:noBreakHyphen/>
          <w:t>1: Intensity Frequency Duration Rainfall Design Values (BO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3 \h </w:instrText>
        </w:r>
        <w:r w:rsidRPr="00771A58">
          <w:rPr>
            <w:noProof/>
            <w:webHidden/>
            <w:sz w:val="18"/>
            <w:szCs w:val="18"/>
          </w:rPr>
        </w:r>
        <w:r w:rsidRPr="00771A58">
          <w:rPr>
            <w:noProof/>
            <w:webHidden/>
            <w:sz w:val="18"/>
            <w:szCs w:val="18"/>
          </w:rPr>
          <w:fldChar w:fldCharType="separate"/>
        </w:r>
        <w:r w:rsidR="00D35BC0">
          <w:rPr>
            <w:noProof/>
            <w:webHidden/>
            <w:sz w:val="18"/>
            <w:szCs w:val="18"/>
          </w:rPr>
          <w:t>92</w:t>
        </w:r>
        <w:r w:rsidRPr="00771A58">
          <w:rPr>
            <w:noProof/>
            <w:webHidden/>
            <w:sz w:val="18"/>
            <w:szCs w:val="18"/>
          </w:rPr>
          <w:fldChar w:fldCharType="end"/>
        </w:r>
      </w:hyperlink>
    </w:p>
    <w:p w14:paraId="49531D03" w14:textId="6EC1657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4" w:history="1">
        <w:r w:rsidRPr="00771A58">
          <w:rPr>
            <w:rStyle w:val="Hyperlink"/>
            <w:noProof/>
            <w:sz w:val="18"/>
            <w:szCs w:val="18"/>
          </w:rPr>
          <w:t>Figure 5</w:t>
        </w:r>
        <w:r w:rsidRPr="00771A58">
          <w:rPr>
            <w:rStyle w:val="Hyperlink"/>
            <w:noProof/>
            <w:sz w:val="18"/>
            <w:szCs w:val="18"/>
          </w:rPr>
          <w:noBreakHyphen/>
          <w:t>2: Annual Wind Rose Yallourn North</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4 \h </w:instrText>
        </w:r>
        <w:r w:rsidRPr="00771A58">
          <w:rPr>
            <w:noProof/>
            <w:webHidden/>
            <w:sz w:val="18"/>
            <w:szCs w:val="18"/>
          </w:rPr>
        </w:r>
        <w:r w:rsidRPr="00771A58">
          <w:rPr>
            <w:noProof/>
            <w:webHidden/>
            <w:sz w:val="18"/>
            <w:szCs w:val="18"/>
          </w:rPr>
          <w:fldChar w:fldCharType="separate"/>
        </w:r>
        <w:r w:rsidR="00D35BC0">
          <w:rPr>
            <w:noProof/>
            <w:webHidden/>
            <w:sz w:val="18"/>
            <w:szCs w:val="18"/>
          </w:rPr>
          <w:t>94</w:t>
        </w:r>
        <w:r w:rsidRPr="00771A58">
          <w:rPr>
            <w:noProof/>
            <w:webHidden/>
            <w:sz w:val="18"/>
            <w:szCs w:val="18"/>
          </w:rPr>
          <w:fldChar w:fldCharType="end"/>
        </w:r>
      </w:hyperlink>
    </w:p>
    <w:p w14:paraId="148CC91E" w14:textId="7ADD3D3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5" w:history="1">
        <w:r w:rsidRPr="00771A58">
          <w:rPr>
            <w:rStyle w:val="Hyperlink"/>
            <w:noProof/>
            <w:sz w:val="18"/>
            <w:szCs w:val="18"/>
          </w:rPr>
          <w:t>Figure 5</w:t>
        </w:r>
        <w:r w:rsidRPr="00771A58">
          <w:rPr>
            <w:rStyle w:val="Hyperlink"/>
            <w:noProof/>
            <w:sz w:val="18"/>
            <w:szCs w:val="18"/>
          </w:rPr>
          <w:noBreakHyphen/>
          <w:t>3: Gippsland Basin Structural Zones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5 \h </w:instrText>
        </w:r>
        <w:r w:rsidRPr="00771A58">
          <w:rPr>
            <w:noProof/>
            <w:webHidden/>
            <w:sz w:val="18"/>
            <w:szCs w:val="18"/>
          </w:rPr>
        </w:r>
        <w:r w:rsidRPr="00771A58">
          <w:rPr>
            <w:noProof/>
            <w:webHidden/>
            <w:sz w:val="18"/>
            <w:szCs w:val="18"/>
          </w:rPr>
          <w:fldChar w:fldCharType="separate"/>
        </w:r>
        <w:r w:rsidR="00D35BC0">
          <w:rPr>
            <w:noProof/>
            <w:webHidden/>
            <w:sz w:val="18"/>
            <w:szCs w:val="18"/>
          </w:rPr>
          <w:t>98</w:t>
        </w:r>
        <w:r w:rsidRPr="00771A58">
          <w:rPr>
            <w:noProof/>
            <w:webHidden/>
            <w:sz w:val="18"/>
            <w:szCs w:val="18"/>
          </w:rPr>
          <w:fldChar w:fldCharType="end"/>
        </w:r>
      </w:hyperlink>
    </w:p>
    <w:p w14:paraId="780C533F" w14:textId="47F3ED0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6" w:history="1">
        <w:r w:rsidRPr="00771A58">
          <w:rPr>
            <w:rStyle w:val="Hyperlink"/>
            <w:noProof/>
            <w:sz w:val="18"/>
            <w:szCs w:val="18"/>
          </w:rPr>
          <w:t>Figure 5</w:t>
        </w:r>
        <w:r w:rsidRPr="00771A58">
          <w:rPr>
            <w:rStyle w:val="Hyperlink"/>
            <w:noProof/>
            <w:sz w:val="18"/>
            <w:szCs w:val="18"/>
          </w:rPr>
          <w:noBreakHyphen/>
          <w:t>4: Gippsland Basin Geological Plan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6 \h </w:instrText>
        </w:r>
        <w:r w:rsidRPr="00771A58">
          <w:rPr>
            <w:noProof/>
            <w:webHidden/>
            <w:sz w:val="18"/>
            <w:szCs w:val="18"/>
          </w:rPr>
        </w:r>
        <w:r w:rsidRPr="00771A58">
          <w:rPr>
            <w:noProof/>
            <w:webHidden/>
            <w:sz w:val="18"/>
            <w:szCs w:val="18"/>
          </w:rPr>
          <w:fldChar w:fldCharType="separate"/>
        </w:r>
        <w:r w:rsidR="00D35BC0">
          <w:rPr>
            <w:noProof/>
            <w:webHidden/>
            <w:sz w:val="18"/>
            <w:szCs w:val="18"/>
          </w:rPr>
          <w:t>99</w:t>
        </w:r>
        <w:r w:rsidRPr="00771A58">
          <w:rPr>
            <w:noProof/>
            <w:webHidden/>
            <w:sz w:val="18"/>
            <w:szCs w:val="18"/>
          </w:rPr>
          <w:fldChar w:fldCharType="end"/>
        </w:r>
      </w:hyperlink>
    </w:p>
    <w:p w14:paraId="0BE27F71" w14:textId="75A5192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7" w:history="1">
        <w:r w:rsidRPr="00771A58">
          <w:rPr>
            <w:rStyle w:val="Hyperlink"/>
            <w:noProof/>
            <w:sz w:val="18"/>
            <w:szCs w:val="18"/>
          </w:rPr>
          <w:t>Figure 5</w:t>
        </w:r>
        <w:r w:rsidRPr="00771A58">
          <w:rPr>
            <w:rStyle w:val="Hyperlink"/>
            <w:noProof/>
            <w:sz w:val="18"/>
            <w:szCs w:val="18"/>
          </w:rPr>
          <w:noBreakHyphen/>
          <w:t>5: Gippsland Basin Cenozoic Stratigraphy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7 \h </w:instrText>
        </w:r>
        <w:r w:rsidRPr="00771A58">
          <w:rPr>
            <w:noProof/>
            <w:webHidden/>
            <w:sz w:val="18"/>
            <w:szCs w:val="18"/>
          </w:rPr>
        </w:r>
        <w:r w:rsidRPr="00771A58">
          <w:rPr>
            <w:noProof/>
            <w:webHidden/>
            <w:sz w:val="18"/>
            <w:szCs w:val="18"/>
          </w:rPr>
          <w:fldChar w:fldCharType="separate"/>
        </w:r>
        <w:r w:rsidR="00D35BC0">
          <w:rPr>
            <w:noProof/>
            <w:webHidden/>
            <w:sz w:val="18"/>
            <w:szCs w:val="18"/>
          </w:rPr>
          <w:t>101</w:t>
        </w:r>
        <w:r w:rsidRPr="00771A58">
          <w:rPr>
            <w:noProof/>
            <w:webHidden/>
            <w:sz w:val="18"/>
            <w:szCs w:val="18"/>
          </w:rPr>
          <w:fldChar w:fldCharType="end"/>
        </w:r>
      </w:hyperlink>
    </w:p>
    <w:p w14:paraId="0B3FC6BB" w14:textId="421A24B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8" w:history="1">
        <w:r w:rsidRPr="00771A58">
          <w:rPr>
            <w:rStyle w:val="Hyperlink"/>
            <w:noProof/>
            <w:sz w:val="18"/>
            <w:szCs w:val="18"/>
          </w:rPr>
          <w:t>Figure 5</w:t>
        </w:r>
        <w:r w:rsidRPr="00771A58">
          <w:rPr>
            <w:rStyle w:val="Hyperlink"/>
            <w:noProof/>
            <w:sz w:val="18"/>
            <w:szCs w:val="18"/>
          </w:rPr>
          <w:noBreakHyphen/>
          <w:t>6: Onshore Gippsland Basin Regional Cross-Section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8 \h </w:instrText>
        </w:r>
        <w:r w:rsidRPr="00771A58">
          <w:rPr>
            <w:noProof/>
            <w:webHidden/>
            <w:sz w:val="18"/>
            <w:szCs w:val="18"/>
          </w:rPr>
        </w:r>
        <w:r w:rsidRPr="00771A58">
          <w:rPr>
            <w:noProof/>
            <w:webHidden/>
            <w:sz w:val="18"/>
            <w:szCs w:val="18"/>
          </w:rPr>
          <w:fldChar w:fldCharType="separate"/>
        </w:r>
        <w:r w:rsidR="00D35BC0">
          <w:rPr>
            <w:noProof/>
            <w:webHidden/>
            <w:sz w:val="18"/>
            <w:szCs w:val="18"/>
          </w:rPr>
          <w:t>102</w:t>
        </w:r>
        <w:r w:rsidRPr="00771A58">
          <w:rPr>
            <w:noProof/>
            <w:webHidden/>
            <w:sz w:val="18"/>
            <w:szCs w:val="18"/>
          </w:rPr>
          <w:fldChar w:fldCharType="end"/>
        </w:r>
      </w:hyperlink>
    </w:p>
    <w:p w14:paraId="28B79BA6" w14:textId="0976DA0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79" w:history="1">
        <w:r w:rsidRPr="00771A58">
          <w:rPr>
            <w:rStyle w:val="Hyperlink"/>
            <w:noProof/>
            <w:sz w:val="18"/>
            <w:szCs w:val="18"/>
          </w:rPr>
          <w:t>Figure 5</w:t>
        </w:r>
        <w:r w:rsidRPr="00771A58">
          <w:rPr>
            <w:rStyle w:val="Hyperlink"/>
            <w:noProof/>
            <w:sz w:val="18"/>
            <w:szCs w:val="18"/>
          </w:rPr>
          <w:noBreakHyphen/>
          <w:t>7: Geological Structures and Formation Extent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79 \h </w:instrText>
        </w:r>
        <w:r w:rsidRPr="00771A58">
          <w:rPr>
            <w:noProof/>
            <w:webHidden/>
            <w:sz w:val="18"/>
            <w:szCs w:val="18"/>
          </w:rPr>
        </w:r>
        <w:r w:rsidRPr="00771A58">
          <w:rPr>
            <w:noProof/>
            <w:webHidden/>
            <w:sz w:val="18"/>
            <w:szCs w:val="18"/>
          </w:rPr>
          <w:fldChar w:fldCharType="separate"/>
        </w:r>
        <w:r w:rsidR="00D35BC0">
          <w:rPr>
            <w:noProof/>
            <w:webHidden/>
            <w:sz w:val="18"/>
            <w:szCs w:val="18"/>
          </w:rPr>
          <w:t>103</w:t>
        </w:r>
        <w:r w:rsidRPr="00771A58">
          <w:rPr>
            <w:noProof/>
            <w:webHidden/>
            <w:sz w:val="18"/>
            <w:szCs w:val="18"/>
          </w:rPr>
          <w:fldChar w:fldCharType="end"/>
        </w:r>
      </w:hyperlink>
    </w:p>
    <w:p w14:paraId="26DAED1F" w14:textId="6D9901D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0" w:history="1">
        <w:r w:rsidRPr="00771A58">
          <w:rPr>
            <w:rStyle w:val="Hyperlink"/>
            <w:noProof/>
            <w:sz w:val="18"/>
            <w:szCs w:val="18"/>
          </w:rPr>
          <w:t>Figure 5</w:t>
        </w:r>
        <w:r w:rsidRPr="00771A58">
          <w:rPr>
            <w:rStyle w:val="Hyperlink"/>
            <w:noProof/>
            <w:sz w:val="18"/>
            <w:szCs w:val="18"/>
          </w:rPr>
          <w:noBreakHyphen/>
          <w:t>8: Example of Valley Landform Evolution around Yallourn Mine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0 \h </w:instrText>
        </w:r>
        <w:r w:rsidRPr="00771A58">
          <w:rPr>
            <w:noProof/>
            <w:webHidden/>
            <w:sz w:val="18"/>
            <w:szCs w:val="18"/>
          </w:rPr>
        </w:r>
        <w:r w:rsidRPr="00771A58">
          <w:rPr>
            <w:noProof/>
            <w:webHidden/>
            <w:sz w:val="18"/>
            <w:szCs w:val="18"/>
          </w:rPr>
          <w:fldChar w:fldCharType="separate"/>
        </w:r>
        <w:r w:rsidR="00D35BC0">
          <w:rPr>
            <w:noProof/>
            <w:webHidden/>
            <w:sz w:val="18"/>
            <w:szCs w:val="18"/>
          </w:rPr>
          <w:t>106</w:t>
        </w:r>
        <w:r w:rsidRPr="00771A58">
          <w:rPr>
            <w:noProof/>
            <w:webHidden/>
            <w:sz w:val="18"/>
            <w:szCs w:val="18"/>
          </w:rPr>
          <w:fldChar w:fldCharType="end"/>
        </w:r>
      </w:hyperlink>
    </w:p>
    <w:p w14:paraId="37C7927B" w14:textId="05C5ADD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1" w:history="1">
        <w:r w:rsidRPr="00771A58">
          <w:rPr>
            <w:rStyle w:val="Hyperlink"/>
            <w:noProof/>
            <w:sz w:val="18"/>
            <w:szCs w:val="18"/>
          </w:rPr>
          <w:t>Figure 5</w:t>
        </w:r>
        <w:r w:rsidRPr="00771A58">
          <w:rPr>
            <w:rStyle w:val="Hyperlink"/>
            <w:noProof/>
            <w:sz w:val="18"/>
            <w:szCs w:val="18"/>
          </w:rPr>
          <w:noBreakHyphen/>
          <w:t>9: Pre-mining Land Facets at Yallour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1 \h </w:instrText>
        </w:r>
        <w:r w:rsidRPr="00771A58">
          <w:rPr>
            <w:noProof/>
            <w:webHidden/>
            <w:sz w:val="18"/>
            <w:szCs w:val="18"/>
          </w:rPr>
        </w:r>
        <w:r w:rsidRPr="00771A58">
          <w:rPr>
            <w:noProof/>
            <w:webHidden/>
            <w:sz w:val="18"/>
            <w:szCs w:val="18"/>
          </w:rPr>
          <w:fldChar w:fldCharType="separate"/>
        </w:r>
        <w:r w:rsidR="00D35BC0">
          <w:rPr>
            <w:noProof/>
            <w:webHidden/>
            <w:sz w:val="18"/>
            <w:szCs w:val="18"/>
          </w:rPr>
          <w:t>108</w:t>
        </w:r>
        <w:r w:rsidRPr="00771A58">
          <w:rPr>
            <w:noProof/>
            <w:webHidden/>
            <w:sz w:val="18"/>
            <w:szCs w:val="18"/>
          </w:rPr>
          <w:fldChar w:fldCharType="end"/>
        </w:r>
      </w:hyperlink>
    </w:p>
    <w:p w14:paraId="7E4B58D0" w14:textId="46ED405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2" w:history="1">
        <w:r w:rsidRPr="00771A58">
          <w:rPr>
            <w:rStyle w:val="Hyperlink"/>
            <w:noProof/>
            <w:sz w:val="18"/>
            <w:szCs w:val="18"/>
          </w:rPr>
          <w:t>Figure 5</w:t>
        </w:r>
        <w:r w:rsidRPr="00771A58">
          <w:rPr>
            <w:rStyle w:val="Hyperlink"/>
            <w:noProof/>
            <w:sz w:val="18"/>
            <w:szCs w:val="18"/>
          </w:rPr>
          <w:noBreakHyphen/>
          <w:t>10: Hydrogeological cross-section for Yallourn-Hazelwood-Loy Yang Mines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2 \h </w:instrText>
        </w:r>
        <w:r w:rsidRPr="00771A58">
          <w:rPr>
            <w:noProof/>
            <w:webHidden/>
            <w:sz w:val="18"/>
            <w:szCs w:val="18"/>
          </w:rPr>
        </w:r>
        <w:r w:rsidRPr="00771A58">
          <w:rPr>
            <w:noProof/>
            <w:webHidden/>
            <w:sz w:val="18"/>
            <w:szCs w:val="18"/>
          </w:rPr>
          <w:fldChar w:fldCharType="separate"/>
        </w:r>
        <w:r w:rsidR="00D35BC0">
          <w:rPr>
            <w:noProof/>
            <w:webHidden/>
            <w:sz w:val="18"/>
            <w:szCs w:val="18"/>
          </w:rPr>
          <w:t>110</w:t>
        </w:r>
        <w:r w:rsidRPr="00771A58">
          <w:rPr>
            <w:noProof/>
            <w:webHidden/>
            <w:sz w:val="18"/>
            <w:szCs w:val="18"/>
          </w:rPr>
          <w:fldChar w:fldCharType="end"/>
        </w:r>
      </w:hyperlink>
    </w:p>
    <w:p w14:paraId="2B9B257D" w14:textId="56EED1A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3" w:history="1">
        <w:r w:rsidRPr="00771A58">
          <w:rPr>
            <w:rStyle w:val="Hyperlink"/>
            <w:noProof/>
            <w:sz w:val="18"/>
            <w:szCs w:val="18"/>
          </w:rPr>
          <w:t>Figure 5</w:t>
        </w:r>
        <w:r w:rsidRPr="00771A58">
          <w:rPr>
            <w:rStyle w:val="Hyperlink"/>
            <w:noProof/>
            <w:sz w:val="18"/>
            <w:szCs w:val="18"/>
          </w:rPr>
          <w:noBreakHyphen/>
          <w:t>11: Summary of Potentially Relevant and Relevant Aquatic and Terrestrial Groundwater Dependent Ecosystems (ERM 2023a)</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3 \h </w:instrText>
        </w:r>
        <w:r w:rsidRPr="00771A58">
          <w:rPr>
            <w:noProof/>
            <w:webHidden/>
            <w:sz w:val="18"/>
            <w:szCs w:val="18"/>
          </w:rPr>
        </w:r>
        <w:r w:rsidRPr="00771A58">
          <w:rPr>
            <w:noProof/>
            <w:webHidden/>
            <w:sz w:val="18"/>
            <w:szCs w:val="18"/>
          </w:rPr>
          <w:fldChar w:fldCharType="separate"/>
        </w:r>
        <w:r w:rsidR="00D35BC0">
          <w:rPr>
            <w:noProof/>
            <w:webHidden/>
            <w:sz w:val="18"/>
            <w:szCs w:val="18"/>
          </w:rPr>
          <w:t>114</w:t>
        </w:r>
        <w:r w:rsidRPr="00771A58">
          <w:rPr>
            <w:noProof/>
            <w:webHidden/>
            <w:sz w:val="18"/>
            <w:szCs w:val="18"/>
          </w:rPr>
          <w:fldChar w:fldCharType="end"/>
        </w:r>
      </w:hyperlink>
    </w:p>
    <w:p w14:paraId="79FA050C" w14:textId="0FA5857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4" w:history="1">
        <w:r w:rsidRPr="00771A58">
          <w:rPr>
            <w:rStyle w:val="Hyperlink"/>
            <w:noProof/>
            <w:sz w:val="18"/>
            <w:szCs w:val="18"/>
          </w:rPr>
          <w:t>Figure 5</w:t>
        </w:r>
        <w:r w:rsidRPr="00771A58">
          <w:rPr>
            <w:rStyle w:val="Hyperlink"/>
            <w:noProof/>
            <w:sz w:val="18"/>
            <w:szCs w:val="18"/>
          </w:rPr>
          <w:noBreakHyphen/>
          <w:t>12: Topsoil Stockpile Locations and Quantiti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4 \h </w:instrText>
        </w:r>
        <w:r w:rsidRPr="00771A58">
          <w:rPr>
            <w:noProof/>
            <w:webHidden/>
            <w:sz w:val="18"/>
            <w:szCs w:val="18"/>
          </w:rPr>
        </w:r>
        <w:r w:rsidRPr="00771A58">
          <w:rPr>
            <w:noProof/>
            <w:webHidden/>
            <w:sz w:val="18"/>
            <w:szCs w:val="18"/>
          </w:rPr>
          <w:fldChar w:fldCharType="separate"/>
        </w:r>
        <w:r w:rsidR="00D35BC0">
          <w:rPr>
            <w:noProof/>
            <w:webHidden/>
            <w:sz w:val="18"/>
            <w:szCs w:val="18"/>
          </w:rPr>
          <w:t>116</w:t>
        </w:r>
        <w:r w:rsidRPr="00771A58">
          <w:rPr>
            <w:noProof/>
            <w:webHidden/>
            <w:sz w:val="18"/>
            <w:szCs w:val="18"/>
          </w:rPr>
          <w:fldChar w:fldCharType="end"/>
        </w:r>
      </w:hyperlink>
    </w:p>
    <w:p w14:paraId="07A098FF" w14:textId="423A494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5" w:history="1">
        <w:r w:rsidRPr="00771A58">
          <w:rPr>
            <w:rStyle w:val="Hyperlink"/>
            <w:noProof/>
            <w:sz w:val="18"/>
            <w:szCs w:val="18"/>
          </w:rPr>
          <w:t>Figure 5</w:t>
        </w:r>
        <w:r w:rsidRPr="00771A58">
          <w:rPr>
            <w:rStyle w:val="Hyperlink"/>
            <w:noProof/>
            <w:sz w:val="18"/>
            <w:szCs w:val="18"/>
          </w:rPr>
          <w:noBreakHyphen/>
          <w:t>13: Overburden Dump, Ash Disposal, and Historical 2007 Slip Location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5 \h </w:instrText>
        </w:r>
        <w:r w:rsidRPr="00771A58">
          <w:rPr>
            <w:noProof/>
            <w:webHidden/>
            <w:sz w:val="18"/>
            <w:szCs w:val="18"/>
          </w:rPr>
        </w:r>
        <w:r w:rsidRPr="00771A58">
          <w:rPr>
            <w:noProof/>
            <w:webHidden/>
            <w:sz w:val="18"/>
            <w:szCs w:val="18"/>
          </w:rPr>
          <w:fldChar w:fldCharType="separate"/>
        </w:r>
        <w:r w:rsidR="00D35BC0">
          <w:rPr>
            <w:noProof/>
            <w:webHidden/>
            <w:sz w:val="18"/>
            <w:szCs w:val="18"/>
          </w:rPr>
          <w:t>117</w:t>
        </w:r>
        <w:r w:rsidRPr="00771A58">
          <w:rPr>
            <w:noProof/>
            <w:webHidden/>
            <w:sz w:val="18"/>
            <w:szCs w:val="18"/>
          </w:rPr>
          <w:fldChar w:fldCharType="end"/>
        </w:r>
      </w:hyperlink>
    </w:p>
    <w:p w14:paraId="371A1706" w14:textId="07978A8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6" w:history="1">
        <w:r w:rsidRPr="00771A58">
          <w:rPr>
            <w:rStyle w:val="Hyperlink"/>
            <w:noProof/>
            <w:sz w:val="18"/>
            <w:szCs w:val="18"/>
          </w:rPr>
          <w:t>Figure 5</w:t>
        </w:r>
        <w:r w:rsidRPr="00771A58">
          <w:rPr>
            <w:rStyle w:val="Hyperlink"/>
            <w:noProof/>
            <w:sz w:val="18"/>
            <w:szCs w:val="18"/>
          </w:rPr>
          <w:noBreakHyphen/>
          <w:t>14: Reaches of Latrobe River System and Important Tributaries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6 \h </w:instrText>
        </w:r>
        <w:r w:rsidRPr="00771A58">
          <w:rPr>
            <w:noProof/>
            <w:webHidden/>
            <w:sz w:val="18"/>
            <w:szCs w:val="18"/>
          </w:rPr>
        </w:r>
        <w:r w:rsidRPr="00771A58">
          <w:rPr>
            <w:noProof/>
            <w:webHidden/>
            <w:sz w:val="18"/>
            <w:szCs w:val="18"/>
          </w:rPr>
          <w:fldChar w:fldCharType="separate"/>
        </w:r>
        <w:r w:rsidR="00D35BC0">
          <w:rPr>
            <w:noProof/>
            <w:webHidden/>
            <w:sz w:val="18"/>
            <w:szCs w:val="18"/>
          </w:rPr>
          <w:t>118</w:t>
        </w:r>
        <w:r w:rsidRPr="00771A58">
          <w:rPr>
            <w:noProof/>
            <w:webHidden/>
            <w:sz w:val="18"/>
            <w:szCs w:val="18"/>
          </w:rPr>
          <w:fldChar w:fldCharType="end"/>
        </w:r>
      </w:hyperlink>
    </w:p>
    <w:p w14:paraId="7EF21758" w14:textId="7E9CF8E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7" w:history="1">
        <w:r w:rsidRPr="00771A58">
          <w:rPr>
            <w:rStyle w:val="Hyperlink"/>
            <w:noProof/>
            <w:sz w:val="18"/>
            <w:szCs w:val="18"/>
          </w:rPr>
          <w:t>Figure 5</w:t>
        </w:r>
        <w:r w:rsidRPr="00771A58">
          <w:rPr>
            <w:rStyle w:val="Hyperlink"/>
            <w:noProof/>
            <w:sz w:val="18"/>
            <w:szCs w:val="18"/>
          </w:rPr>
          <w:noBreakHyphen/>
          <w:t>15:</w:t>
        </w:r>
        <w:r w:rsidRPr="00771A58">
          <w:rPr>
            <w:rStyle w:val="Hyperlink"/>
            <w:iCs/>
            <w:noProof/>
            <w:sz w:val="18"/>
            <w:szCs w:val="18"/>
          </w:rPr>
          <w:t xml:space="preserve"> Land use Across the Latrobe River System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7 \h </w:instrText>
        </w:r>
        <w:r w:rsidRPr="00771A58">
          <w:rPr>
            <w:noProof/>
            <w:webHidden/>
            <w:sz w:val="18"/>
            <w:szCs w:val="18"/>
          </w:rPr>
        </w:r>
        <w:r w:rsidRPr="00771A58">
          <w:rPr>
            <w:noProof/>
            <w:webHidden/>
            <w:sz w:val="18"/>
            <w:szCs w:val="18"/>
          </w:rPr>
          <w:fldChar w:fldCharType="separate"/>
        </w:r>
        <w:r w:rsidR="00D35BC0">
          <w:rPr>
            <w:noProof/>
            <w:webHidden/>
            <w:sz w:val="18"/>
            <w:szCs w:val="18"/>
          </w:rPr>
          <w:t>120</w:t>
        </w:r>
        <w:r w:rsidRPr="00771A58">
          <w:rPr>
            <w:noProof/>
            <w:webHidden/>
            <w:sz w:val="18"/>
            <w:szCs w:val="18"/>
          </w:rPr>
          <w:fldChar w:fldCharType="end"/>
        </w:r>
      </w:hyperlink>
    </w:p>
    <w:p w14:paraId="287686D4" w14:textId="52D799D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8" w:history="1">
        <w:r w:rsidRPr="00771A58">
          <w:rPr>
            <w:rStyle w:val="Hyperlink"/>
            <w:noProof/>
            <w:sz w:val="18"/>
            <w:szCs w:val="18"/>
          </w:rPr>
          <w:t>Figure 5</w:t>
        </w:r>
        <w:r w:rsidRPr="00771A58">
          <w:rPr>
            <w:rStyle w:val="Hyperlink"/>
            <w:noProof/>
            <w:sz w:val="18"/>
            <w:szCs w:val="18"/>
          </w:rPr>
          <w:noBreakHyphen/>
          <w:t>16: Existing Conservation Zones at Yallourn Min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8 \h </w:instrText>
        </w:r>
        <w:r w:rsidRPr="00771A58">
          <w:rPr>
            <w:noProof/>
            <w:webHidden/>
            <w:sz w:val="18"/>
            <w:szCs w:val="18"/>
          </w:rPr>
        </w:r>
        <w:r w:rsidRPr="00771A58">
          <w:rPr>
            <w:noProof/>
            <w:webHidden/>
            <w:sz w:val="18"/>
            <w:szCs w:val="18"/>
          </w:rPr>
          <w:fldChar w:fldCharType="separate"/>
        </w:r>
        <w:r w:rsidR="00D35BC0">
          <w:rPr>
            <w:noProof/>
            <w:webHidden/>
            <w:sz w:val="18"/>
            <w:szCs w:val="18"/>
          </w:rPr>
          <w:t>125</w:t>
        </w:r>
        <w:r w:rsidRPr="00771A58">
          <w:rPr>
            <w:noProof/>
            <w:webHidden/>
            <w:sz w:val="18"/>
            <w:szCs w:val="18"/>
          </w:rPr>
          <w:fldChar w:fldCharType="end"/>
        </w:r>
      </w:hyperlink>
    </w:p>
    <w:p w14:paraId="661F303B" w14:textId="720B8FA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89" w:history="1">
        <w:r w:rsidRPr="00771A58">
          <w:rPr>
            <w:rStyle w:val="Hyperlink"/>
            <w:noProof/>
            <w:sz w:val="18"/>
            <w:szCs w:val="18"/>
          </w:rPr>
          <w:t>Figure 5</w:t>
        </w:r>
        <w:r w:rsidRPr="00771A58">
          <w:rPr>
            <w:rStyle w:val="Hyperlink"/>
            <w:noProof/>
            <w:sz w:val="18"/>
            <w:szCs w:val="18"/>
          </w:rPr>
          <w:noBreakHyphen/>
          <w:t>17: Yallourn Mine Fires from 1929 (top left), 1933 (top right) and 2014 (bottom)</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89 \h </w:instrText>
        </w:r>
        <w:r w:rsidRPr="00771A58">
          <w:rPr>
            <w:noProof/>
            <w:webHidden/>
            <w:sz w:val="18"/>
            <w:szCs w:val="18"/>
          </w:rPr>
        </w:r>
        <w:r w:rsidRPr="00771A58">
          <w:rPr>
            <w:noProof/>
            <w:webHidden/>
            <w:sz w:val="18"/>
            <w:szCs w:val="18"/>
          </w:rPr>
          <w:fldChar w:fldCharType="separate"/>
        </w:r>
        <w:r w:rsidR="00D35BC0">
          <w:rPr>
            <w:noProof/>
            <w:webHidden/>
            <w:sz w:val="18"/>
            <w:szCs w:val="18"/>
          </w:rPr>
          <w:t>129</w:t>
        </w:r>
        <w:r w:rsidRPr="00771A58">
          <w:rPr>
            <w:noProof/>
            <w:webHidden/>
            <w:sz w:val="18"/>
            <w:szCs w:val="18"/>
          </w:rPr>
          <w:fldChar w:fldCharType="end"/>
        </w:r>
      </w:hyperlink>
    </w:p>
    <w:p w14:paraId="558A30A2" w14:textId="022719F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0" w:history="1">
        <w:r w:rsidRPr="00771A58">
          <w:rPr>
            <w:rStyle w:val="Hyperlink"/>
            <w:noProof/>
            <w:sz w:val="18"/>
            <w:szCs w:val="18"/>
          </w:rPr>
          <w:t>Figure 6</w:t>
        </w:r>
        <w:r w:rsidRPr="00771A58">
          <w:rPr>
            <w:rStyle w:val="Hyperlink"/>
            <w:noProof/>
            <w:sz w:val="18"/>
            <w:szCs w:val="18"/>
          </w:rPr>
          <w:noBreakHyphen/>
          <w:t>1: Development of Vision, Project Principles and Rehabilitation Objectiv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0 \h </w:instrText>
        </w:r>
        <w:r w:rsidRPr="00771A58">
          <w:rPr>
            <w:noProof/>
            <w:webHidden/>
            <w:sz w:val="18"/>
            <w:szCs w:val="18"/>
          </w:rPr>
        </w:r>
        <w:r w:rsidRPr="00771A58">
          <w:rPr>
            <w:noProof/>
            <w:webHidden/>
            <w:sz w:val="18"/>
            <w:szCs w:val="18"/>
          </w:rPr>
          <w:fldChar w:fldCharType="separate"/>
        </w:r>
        <w:r w:rsidR="00D35BC0">
          <w:rPr>
            <w:noProof/>
            <w:webHidden/>
            <w:sz w:val="18"/>
            <w:szCs w:val="18"/>
          </w:rPr>
          <w:t>131</w:t>
        </w:r>
        <w:r w:rsidRPr="00771A58">
          <w:rPr>
            <w:noProof/>
            <w:webHidden/>
            <w:sz w:val="18"/>
            <w:szCs w:val="18"/>
          </w:rPr>
          <w:fldChar w:fldCharType="end"/>
        </w:r>
      </w:hyperlink>
    </w:p>
    <w:p w14:paraId="31789197" w14:textId="400971F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1" w:history="1">
        <w:r w:rsidRPr="00771A58">
          <w:rPr>
            <w:rStyle w:val="Hyperlink"/>
            <w:noProof/>
            <w:sz w:val="18"/>
            <w:szCs w:val="18"/>
          </w:rPr>
          <w:t>Figure 7</w:t>
        </w:r>
        <w:r w:rsidRPr="00771A58">
          <w:rPr>
            <w:rStyle w:val="Hyperlink"/>
            <w:noProof/>
            <w:sz w:val="18"/>
            <w:szCs w:val="18"/>
          </w:rPr>
          <w:noBreakHyphen/>
          <w:t>1: Location Plan of Progressive Rehabilitation Case Studi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1 \h </w:instrText>
        </w:r>
        <w:r w:rsidRPr="00771A58">
          <w:rPr>
            <w:noProof/>
            <w:webHidden/>
            <w:sz w:val="18"/>
            <w:szCs w:val="18"/>
          </w:rPr>
        </w:r>
        <w:r w:rsidRPr="00771A58">
          <w:rPr>
            <w:noProof/>
            <w:webHidden/>
            <w:sz w:val="18"/>
            <w:szCs w:val="18"/>
          </w:rPr>
          <w:fldChar w:fldCharType="separate"/>
        </w:r>
        <w:r w:rsidR="00D35BC0">
          <w:rPr>
            <w:noProof/>
            <w:webHidden/>
            <w:sz w:val="18"/>
            <w:szCs w:val="18"/>
          </w:rPr>
          <w:t>141</w:t>
        </w:r>
        <w:r w:rsidRPr="00771A58">
          <w:rPr>
            <w:noProof/>
            <w:webHidden/>
            <w:sz w:val="18"/>
            <w:szCs w:val="18"/>
          </w:rPr>
          <w:fldChar w:fldCharType="end"/>
        </w:r>
      </w:hyperlink>
    </w:p>
    <w:p w14:paraId="7976266B" w14:textId="1D5EBFF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2" w:history="1">
        <w:r w:rsidRPr="00771A58">
          <w:rPr>
            <w:rStyle w:val="Hyperlink"/>
            <w:noProof/>
            <w:sz w:val="18"/>
            <w:szCs w:val="18"/>
          </w:rPr>
          <w:t>Figure 7</w:t>
        </w:r>
        <w:r w:rsidRPr="00771A58">
          <w:rPr>
            <w:rStyle w:val="Hyperlink"/>
            <w:noProof/>
            <w:sz w:val="18"/>
            <w:szCs w:val="18"/>
          </w:rPr>
          <w:noBreakHyphen/>
          <w:t>2: East Field Extension During Active Mining (201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2 \h </w:instrText>
        </w:r>
        <w:r w:rsidRPr="00771A58">
          <w:rPr>
            <w:noProof/>
            <w:webHidden/>
            <w:sz w:val="18"/>
            <w:szCs w:val="18"/>
          </w:rPr>
        </w:r>
        <w:r w:rsidRPr="00771A58">
          <w:rPr>
            <w:noProof/>
            <w:webHidden/>
            <w:sz w:val="18"/>
            <w:szCs w:val="18"/>
          </w:rPr>
          <w:fldChar w:fldCharType="separate"/>
        </w:r>
        <w:r w:rsidR="00D35BC0">
          <w:rPr>
            <w:noProof/>
            <w:webHidden/>
            <w:sz w:val="18"/>
            <w:szCs w:val="18"/>
          </w:rPr>
          <w:t>142</w:t>
        </w:r>
        <w:r w:rsidRPr="00771A58">
          <w:rPr>
            <w:noProof/>
            <w:webHidden/>
            <w:sz w:val="18"/>
            <w:szCs w:val="18"/>
          </w:rPr>
          <w:fldChar w:fldCharType="end"/>
        </w:r>
      </w:hyperlink>
    </w:p>
    <w:p w14:paraId="44ACCB89" w14:textId="60FFF19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3" w:history="1">
        <w:r w:rsidRPr="00771A58">
          <w:rPr>
            <w:rStyle w:val="Hyperlink"/>
            <w:noProof/>
            <w:sz w:val="18"/>
            <w:szCs w:val="18"/>
          </w:rPr>
          <w:t>Figure 7</w:t>
        </w:r>
        <w:r w:rsidRPr="00771A58">
          <w:rPr>
            <w:rStyle w:val="Hyperlink"/>
            <w:noProof/>
            <w:sz w:val="18"/>
            <w:szCs w:val="18"/>
          </w:rPr>
          <w:noBreakHyphen/>
          <w:t>3: East Field Extension After Significant Coal Coverage and Progressive Rehabilitation (Oct 2017)</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3 \h </w:instrText>
        </w:r>
        <w:r w:rsidRPr="00771A58">
          <w:rPr>
            <w:noProof/>
            <w:webHidden/>
            <w:sz w:val="18"/>
            <w:szCs w:val="18"/>
          </w:rPr>
        </w:r>
        <w:r w:rsidRPr="00771A58">
          <w:rPr>
            <w:noProof/>
            <w:webHidden/>
            <w:sz w:val="18"/>
            <w:szCs w:val="18"/>
          </w:rPr>
          <w:fldChar w:fldCharType="separate"/>
        </w:r>
        <w:r w:rsidR="00D35BC0">
          <w:rPr>
            <w:noProof/>
            <w:webHidden/>
            <w:sz w:val="18"/>
            <w:szCs w:val="18"/>
          </w:rPr>
          <w:t>142</w:t>
        </w:r>
        <w:r w:rsidRPr="00771A58">
          <w:rPr>
            <w:noProof/>
            <w:webHidden/>
            <w:sz w:val="18"/>
            <w:szCs w:val="18"/>
          </w:rPr>
          <w:fldChar w:fldCharType="end"/>
        </w:r>
      </w:hyperlink>
    </w:p>
    <w:p w14:paraId="34091991" w14:textId="00E94BE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4" w:history="1">
        <w:r w:rsidRPr="00771A58">
          <w:rPr>
            <w:rStyle w:val="Hyperlink"/>
            <w:noProof/>
            <w:sz w:val="18"/>
            <w:szCs w:val="18"/>
          </w:rPr>
          <w:t>Figure 7</w:t>
        </w:r>
        <w:r w:rsidRPr="00771A58">
          <w:rPr>
            <w:rStyle w:val="Hyperlink"/>
            <w:noProof/>
            <w:sz w:val="18"/>
            <w:szCs w:val="18"/>
          </w:rPr>
          <w:noBreakHyphen/>
          <w:t>4: Common Reed Establishment on Township Lake Shorelin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4 \h </w:instrText>
        </w:r>
        <w:r w:rsidRPr="00771A58">
          <w:rPr>
            <w:noProof/>
            <w:webHidden/>
            <w:sz w:val="18"/>
            <w:szCs w:val="18"/>
          </w:rPr>
        </w:r>
        <w:r w:rsidRPr="00771A58">
          <w:rPr>
            <w:noProof/>
            <w:webHidden/>
            <w:sz w:val="18"/>
            <w:szCs w:val="18"/>
          </w:rPr>
          <w:fldChar w:fldCharType="separate"/>
        </w:r>
        <w:r w:rsidR="00D35BC0">
          <w:rPr>
            <w:noProof/>
            <w:webHidden/>
            <w:sz w:val="18"/>
            <w:szCs w:val="18"/>
          </w:rPr>
          <w:t>144</w:t>
        </w:r>
        <w:r w:rsidRPr="00771A58">
          <w:rPr>
            <w:noProof/>
            <w:webHidden/>
            <w:sz w:val="18"/>
            <w:szCs w:val="18"/>
          </w:rPr>
          <w:fldChar w:fldCharType="end"/>
        </w:r>
      </w:hyperlink>
    </w:p>
    <w:p w14:paraId="5C269E80" w14:textId="76C6EFA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5" w:history="1">
        <w:r w:rsidRPr="00771A58">
          <w:rPr>
            <w:rStyle w:val="Hyperlink"/>
            <w:noProof/>
            <w:sz w:val="18"/>
            <w:szCs w:val="18"/>
          </w:rPr>
          <w:t>Figure 7</w:t>
        </w:r>
        <w:r w:rsidRPr="00771A58">
          <w:rPr>
            <w:rStyle w:val="Hyperlink"/>
            <w:noProof/>
            <w:sz w:val="18"/>
            <w:szCs w:val="18"/>
          </w:rPr>
          <w:noBreakHyphen/>
          <w:t>5: Reed Club Rush Establishment on Township Lake Shorelin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5 \h </w:instrText>
        </w:r>
        <w:r w:rsidRPr="00771A58">
          <w:rPr>
            <w:noProof/>
            <w:webHidden/>
            <w:sz w:val="18"/>
            <w:szCs w:val="18"/>
          </w:rPr>
        </w:r>
        <w:r w:rsidRPr="00771A58">
          <w:rPr>
            <w:noProof/>
            <w:webHidden/>
            <w:sz w:val="18"/>
            <w:szCs w:val="18"/>
          </w:rPr>
          <w:fldChar w:fldCharType="separate"/>
        </w:r>
        <w:r w:rsidR="00D35BC0">
          <w:rPr>
            <w:noProof/>
            <w:webHidden/>
            <w:sz w:val="18"/>
            <w:szCs w:val="18"/>
          </w:rPr>
          <w:t>144</w:t>
        </w:r>
        <w:r w:rsidRPr="00771A58">
          <w:rPr>
            <w:noProof/>
            <w:webHidden/>
            <w:sz w:val="18"/>
            <w:szCs w:val="18"/>
          </w:rPr>
          <w:fldChar w:fldCharType="end"/>
        </w:r>
      </w:hyperlink>
    </w:p>
    <w:p w14:paraId="509B71A3" w14:textId="761C7B0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6" w:history="1">
        <w:r w:rsidRPr="00771A58">
          <w:rPr>
            <w:rStyle w:val="Hyperlink"/>
            <w:noProof/>
            <w:sz w:val="18"/>
            <w:szCs w:val="18"/>
          </w:rPr>
          <w:t>Figure 7</w:t>
        </w:r>
        <w:r w:rsidRPr="00771A58">
          <w:rPr>
            <w:rStyle w:val="Hyperlink"/>
            <w:noProof/>
            <w:sz w:val="18"/>
            <w:szCs w:val="18"/>
          </w:rPr>
          <w:noBreakHyphen/>
          <w:t>6: Township Lake Void in October 2010</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6 \h </w:instrText>
        </w:r>
        <w:r w:rsidRPr="00771A58">
          <w:rPr>
            <w:noProof/>
            <w:webHidden/>
            <w:sz w:val="18"/>
            <w:szCs w:val="18"/>
          </w:rPr>
        </w:r>
        <w:r w:rsidRPr="00771A58">
          <w:rPr>
            <w:noProof/>
            <w:webHidden/>
            <w:sz w:val="18"/>
            <w:szCs w:val="18"/>
          </w:rPr>
          <w:fldChar w:fldCharType="separate"/>
        </w:r>
        <w:r w:rsidR="00D35BC0">
          <w:rPr>
            <w:noProof/>
            <w:webHidden/>
            <w:sz w:val="18"/>
            <w:szCs w:val="18"/>
          </w:rPr>
          <w:t>145</w:t>
        </w:r>
        <w:r w:rsidRPr="00771A58">
          <w:rPr>
            <w:noProof/>
            <w:webHidden/>
            <w:sz w:val="18"/>
            <w:szCs w:val="18"/>
          </w:rPr>
          <w:fldChar w:fldCharType="end"/>
        </w:r>
      </w:hyperlink>
    </w:p>
    <w:p w14:paraId="76634B95" w14:textId="755B130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7" w:history="1">
        <w:r w:rsidRPr="00771A58">
          <w:rPr>
            <w:rStyle w:val="Hyperlink"/>
            <w:noProof/>
            <w:sz w:val="18"/>
            <w:szCs w:val="18"/>
          </w:rPr>
          <w:t>Figure 7</w:t>
        </w:r>
        <w:r w:rsidRPr="00771A58">
          <w:rPr>
            <w:rStyle w:val="Hyperlink"/>
            <w:noProof/>
            <w:sz w:val="18"/>
            <w:szCs w:val="18"/>
          </w:rPr>
          <w:noBreakHyphen/>
          <w:t>7: Township Lake After Void Flooding and Surrounding Vegetation Establishment in 2019</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7 \h </w:instrText>
        </w:r>
        <w:r w:rsidRPr="00771A58">
          <w:rPr>
            <w:noProof/>
            <w:webHidden/>
            <w:sz w:val="18"/>
            <w:szCs w:val="18"/>
          </w:rPr>
        </w:r>
        <w:r w:rsidRPr="00771A58">
          <w:rPr>
            <w:noProof/>
            <w:webHidden/>
            <w:sz w:val="18"/>
            <w:szCs w:val="18"/>
          </w:rPr>
          <w:fldChar w:fldCharType="separate"/>
        </w:r>
        <w:r w:rsidR="00D35BC0">
          <w:rPr>
            <w:noProof/>
            <w:webHidden/>
            <w:sz w:val="18"/>
            <w:szCs w:val="18"/>
          </w:rPr>
          <w:t>145</w:t>
        </w:r>
        <w:r w:rsidRPr="00771A58">
          <w:rPr>
            <w:noProof/>
            <w:webHidden/>
            <w:sz w:val="18"/>
            <w:szCs w:val="18"/>
          </w:rPr>
          <w:fldChar w:fldCharType="end"/>
        </w:r>
      </w:hyperlink>
    </w:p>
    <w:p w14:paraId="5A579D5F" w14:textId="0BAA336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8" w:history="1">
        <w:r w:rsidRPr="00771A58">
          <w:rPr>
            <w:rStyle w:val="Hyperlink"/>
            <w:noProof/>
            <w:sz w:val="18"/>
            <w:szCs w:val="18"/>
          </w:rPr>
          <w:t>Figure 7</w:t>
        </w:r>
        <w:r w:rsidRPr="00771A58">
          <w:rPr>
            <w:rStyle w:val="Hyperlink"/>
            <w:noProof/>
            <w:sz w:val="18"/>
            <w:szCs w:val="18"/>
          </w:rPr>
          <w:noBreakHyphen/>
          <w:t>8: Mid Field Dump Disturbance from Morwell River Flow Toe Erosion and Circular Failur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8 \h </w:instrText>
        </w:r>
        <w:r w:rsidRPr="00771A58">
          <w:rPr>
            <w:noProof/>
            <w:webHidden/>
            <w:sz w:val="18"/>
            <w:szCs w:val="18"/>
          </w:rPr>
        </w:r>
        <w:r w:rsidRPr="00771A58">
          <w:rPr>
            <w:noProof/>
            <w:webHidden/>
            <w:sz w:val="18"/>
            <w:szCs w:val="18"/>
          </w:rPr>
          <w:fldChar w:fldCharType="separate"/>
        </w:r>
        <w:r w:rsidR="00D35BC0">
          <w:rPr>
            <w:noProof/>
            <w:webHidden/>
            <w:sz w:val="18"/>
            <w:szCs w:val="18"/>
          </w:rPr>
          <w:t>146</w:t>
        </w:r>
        <w:r w:rsidRPr="00771A58">
          <w:rPr>
            <w:noProof/>
            <w:webHidden/>
            <w:sz w:val="18"/>
            <w:szCs w:val="18"/>
          </w:rPr>
          <w:fldChar w:fldCharType="end"/>
        </w:r>
      </w:hyperlink>
    </w:p>
    <w:p w14:paraId="6E3D244B" w14:textId="68392B2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499" w:history="1">
        <w:r w:rsidRPr="00771A58">
          <w:rPr>
            <w:rStyle w:val="Hyperlink"/>
            <w:noProof/>
            <w:sz w:val="18"/>
            <w:szCs w:val="18"/>
          </w:rPr>
          <w:t>Figure 7</w:t>
        </w:r>
        <w:r w:rsidRPr="00771A58">
          <w:rPr>
            <w:rStyle w:val="Hyperlink"/>
            <w:noProof/>
            <w:sz w:val="18"/>
            <w:szCs w:val="18"/>
          </w:rPr>
          <w:noBreakHyphen/>
          <w:t>9: Mid Field Dump Progressive Rehabilitation Works Completed</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499 \h </w:instrText>
        </w:r>
        <w:r w:rsidRPr="00771A58">
          <w:rPr>
            <w:noProof/>
            <w:webHidden/>
            <w:sz w:val="18"/>
            <w:szCs w:val="18"/>
          </w:rPr>
        </w:r>
        <w:r w:rsidRPr="00771A58">
          <w:rPr>
            <w:noProof/>
            <w:webHidden/>
            <w:sz w:val="18"/>
            <w:szCs w:val="18"/>
          </w:rPr>
          <w:fldChar w:fldCharType="separate"/>
        </w:r>
        <w:r w:rsidR="00D35BC0">
          <w:rPr>
            <w:noProof/>
            <w:webHidden/>
            <w:sz w:val="18"/>
            <w:szCs w:val="18"/>
          </w:rPr>
          <w:t>147</w:t>
        </w:r>
        <w:r w:rsidRPr="00771A58">
          <w:rPr>
            <w:noProof/>
            <w:webHidden/>
            <w:sz w:val="18"/>
            <w:szCs w:val="18"/>
          </w:rPr>
          <w:fldChar w:fldCharType="end"/>
        </w:r>
      </w:hyperlink>
    </w:p>
    <w:p w14:paraId="3AA648D5" w14:textId="63844E8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0" w:history="1">
        <w:r w:rsidRPr="00771A58">
          <w:rPr>
            <w:rStyle w:val="Hyperlink"/>
            <w:noProof/>
            <w:sz w:val="18"/>
            <w:szCs w:val="18"/>
          </w:rPr>
          <w:t>Figure 8</w:t>
        </w:r>
        <w:r w:rsidRPr="00771A58">
          <w:rPr>
            <w:rStyle w:val="Hyperlink"/>
            <w:noProof/>
            <w:sz w:val="18"/>
            <w:szCs w:val="18"/>
          </w:rPr>
          <w:noBreakHyphen/>
          <w:t>1: Leapfrog Stratigraphy Model – Cross Section Line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0 \h </w:instrText>
        </w:r>
        <w:r w:rsidRPr="00771A58">
          <w:rPr>
            <w:noProof/>
            <w:webHidden/>
            <w:sz w:val="18"/>
            <w:szCs w:val="18"/>
          </w:rPr>
        </w:r>
        <w:r w:rsidRPr="00771A58">
          <w:rPr>
            <w:noProof/>
            <w:webHidden/>
            <w:sz w:val="18"/>
            <w:szCs w:val="18"/>
          </w:rPr>
          <w:fldChar w:fldCharType="separate"/>
        </w:r>
        <w:r w:rsidR="00D35BC0">
          <w:rPr>
            <w:noProof/>
            <w:webHidden/>
            <w:sz w:val="18"/>
            <w:szCs w:val="18"/>
          </w:rPr>
          <w:t>154</w:t>
        </w:r>
        <w:r w:rsidRPr="00771A58">
          <w:rPr>
            <w:noProof/>
            <w:webHidden/>
            <w:sz w:val="18"/>
            <w:szCs w:val="18"/>
          </w:rPr>
          <w:fldChar w:fldCharType="end"/>
        </w:r>
      </w:hyperlink>
    </w:p>
    <w:p w14:paraId="1844E953" w14:textId="5FD6467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1" w:history="1">
        <w:r w:rsidRPr="00771A58">
          <w:rPr>
            <w:rStyle w:val="Hyperlink"/>
            <w:noProof/>
            <w:sz w:val="18"/>
            <w:szCs w:val="18"/>
          </w:rPr>
          <w:t>Figure 8</w:t>
        </w:r>
        <w:r w:rsidRPr="00771A58">
          <w:rPr>
            <w:rStyle w:val="Hyperlink"/>
            <w:noProof/>
            <w:sz w:val="18"/>
            <w:szCs w:val="18"/>
          </w:rPr>
          <w:noBreakHyphen/>
          <w:t>2: Leapfrog Stratigraphy Model – Cross Section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1 \h </w:instrText>
        </w:r>
        <w:r w:rsidRPr="00771A58">
          <w:rPr>
            <w:noProof/>
            <w:webHidden/>
            <w:sz w:val="18"/>
            <w:szCs w:val="18"/>
          </w:rPr>
        </w:r>
        <w:r w:rsidRPr="00771A58">
          <w:rPr>
            <w:noProof/>
            <w:webHidden/>
            <w:sz w:val="18"/>
            <w:szCs w:val="18"/>
          </w:rPr>
          <w:fldChar w:fldCharType="separate"/>
        </w:r>
        <w:r w:rsidR="00D35BC0">
          <w:rPr>
            <w:noProof/>
            <w:webHidden/>
            <w:sz w:val="18"/>
            <w:szCs w:val="18"/>
          </w:rPr>
          <w:t>155</w:t>
        </w:r>
        <w:r w:rsidRPr="00771A58">
          <w:rPr>
            <w:noProof/>
            <w:webHidden/>
            <w:sz w:val="18"/>
            <w:szCs w:val="18"/>
          </w:rPr>
          <w:fldChar w:fldCharType="end"/>
        </w:r>
      </w:hyperlink>
    </w:p>
    <w:p w14:paraId="26B7D5BE" w14:textId="2F1CC19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2" w:history="1">
        <w:r w:rsidRPr="00771A58">
          <w:rPr>
            <w:rStyle w:val="Hyperlink"/>
            <w:noProof/>
            <w:sz w:val="18"/>
            <w:szCs w:val="18"/>
          </w:rPr>
          <w:t>Figure 8</w:t>
        </w:r>
        <w:r w:rsidRPr="00771A58">
          <w:rPr>
            <w:rStyle w:val="Hyperlink"/>
            <w:noProof/>
            <w:sz w:val="18"/>
            <w:szCs w:val="18"/>
          </w:rPr>
          <w:noBreakHyphen/>
          <w:t>3: Geological Model Boreholes with High Confidence Bores (Gree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2 \h </w:instrText>
        </w:r>
        <w:r w:rsidRPr="00771A58">
          <w:rPr>
            <w:noProof/>
            <w:webHidden/>
            <w:sz w:val="18"/>
            <w:szCs w:val="18"/>
          </w:rPr>
        </w:r>
        <w:r w:rsidRPr="00771A58">
          <w:rPr>
            <w:noProof/>
            <w:webHidden/>
            <w:sz w:val="18"/>
            <w:szCs w:val="18"/>
          </w:rPr>
          <w:fldChar w:fldCharType="separate"/>
        </w:r>
        <w:r w:rsidR="00D35BC0">
          <w:rPr>
            <w:noProof/>
            <w:webHidden/>
            <w:sz w:val="18"/>
            <w:szCs w:val="18"/>
          </w:rPr>
          <w:t>157</w:t>
        </w:r>
        <w:r w:rsidRPr="00771A58">
          <w:rPr>
            <w:noProof/>
            <w:webHidden/>
            <w:sz w:val="18"/>
            <w:szCs w:val="18"/>
          </w:rPr>
          <w:fldChar w:fldCharType="end"/>
        </w:r>
      </w:hyperlink>
    </w:p>
    <w:p w14:paraId="758FA386" w14:textId="57500F3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3" w:history="1">
        <w:r w:rsidRPr="00771A58">
          <w:rPr>
            <w:rStyle w:val="Hyperlink"/>
            <w:noProof/>
            <w:sz w:val="18"/>
            <w:szCs w:val="18"/>
          </w:rPr>
          <w:t>Figure 8</w:t>
        </w:r>
        <w:r w:rsidRPr="00771A58">
          <w:rPr>
            <w:rStyle w:val="Hyperlink"/>
            <w:noProof/>
            <w:sz w:val="18"/>
            <w:szCs w:val="18"/>
          </w:rPr>
          <w:noBreakHyphen/>
          <w:t>4: Comparison of MineScape Model with Yallourn Seam Geophysic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3 \h </w:instrText>
        </w:r>
        <w:r w:rsidRPr="00771A58">
          <w:rPr>
            <w:noProof/>
            <w:webHidden/>
            <w:sz w:val="18"/>
            <w:szCs w:val="18"/>
          </w:rPr>
        </w:r>
        <w:r w:rsidRPr="00771A58">
          <w:rPr>
            <w:noProof/>
            <w:webHidden/>
            <w:sz w:val="18"/>
            <w:szCs w:val="18"/>
          </w:rPr>
          <w:fldChar w:fldCharType="separate"/>
        </w:r>
        <w:r w:rsidR="00D35BC0">
          <w:rPr>
            <w:noProof/>
            <w:webHidden/>
            <w:sz w:val="18"/>
            <w:szCs w:val="18"/>
          </w:rPr>
          <w:t>158</w:t>
        </w:r>
        <w:r w:rsidRPr="00771A58">
          <w:rPr>
            <w:noProof/>
            <w:webHidden/>
            <w:sz w:val="18"/>
            <w:szCs w:val="18"/>
          </w:rPr>
          <w:fldChar w:fldCharType="end"/>
        </w:r>
      </w:hyperlink>
    </w:p>
    <w:p w14:paraId="22815327" w14:textId="58575BF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4" w:history="1">
        <w:r w:rsidRPr="00771A58">
          <w:rPr>
            <w:rStyle w:val="Hyperlink"/>
            <w:noProof/>
            <w:sz w:val="18"/>
            <w:szCs w:val="18"/>
          </w:rPr>
          <w:t>Figure 8</w:t>
        </w:r>
        <w:r w:rsidRPr="00771A58">
          <w:rPr>
            <w:rStyle w:val="Hyperlink"/>
            <w:noProof/>
            <w:sz w:val="18"/>
            <w:szCs w:val="18"/>
          </w:rPr>
          <w:noBreakHyphen/>
          <w:t>5: Comparison of Leapfrog Model with Yallourn Seam Geophysic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4 \h </w:instrText>
        </w:r>
        <w:r w:rsidRPr="00771A58">
          <w:rPr>
            <w:noProof/>
            <w:webHidden/>
            <w:sz w:val="18"/>
            <w:szCs w:val="18"/>
          </w:rPr>
        </w:r>
        <w:r w:rsidRPr="00771A58">
          <w:rPr>
            <w:noProof/>
            <w:webHidden/>
            <w:sz w:val="18"/>
            <w:szCs w:val="18"/>
          </w:rPr>
          <w:fldChar w:fldCharType="separate"/>
        </w:r>
        <w:r w:rsidR="00D35BC0">
          <w:rPr>
            <w:noProof/>
            <w:webHidden/>
            <w:sz w:val="18"/>
            <w:szCs w:val="18"/>
          </w:rPr>
          <w:t>159</w:t>
        </w:r>
        <w:r w:rsidRPr="00771A58">
          <w:rPr>
            <w:noProof/>
            <w:webHidden/>
            <w:sz w:val="18"/>
            <w:szCs w:val="18"/>
          </w:rPr>
          <w:fldChar w:fldCharType="end"/>
        </w:r>
      </w:hyperlink>
    </w:p>
    <w:p w14:paraId="565FC23A" w14:textId="4768895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5" w:history="1">
        <w:r w:rsidRPr="00771A58">
          <w:rPr>
            <w:rStyle w:val="Hyperlink"/>
            <w:noProof/>
            <w:sz w:val="18"/>
            <w:szCs w:val="18"/>
          </w:rPr>
          <w:t>Figure 8</w:t>
        </w:r>
        <w:r w:rsidRPr="00771A58">
          <w:rPr>
            <w:rStyle w:val="Hyperlink"/>
            <w:noProof/>
            <w:sz w:val="18"/>
            <w:szCs w:val="18"/>
          </w:rPr>
          <w:noBreakHyphen/>
          <w:t>6: Comparison of Formation with Lithology Log &amp; Manual Adjusted Boundary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5 \h </w:instrText>
        </w:r>
        <w:r w:rsidRPr="00771A58">
          <w:rPr>
            <w:noProof/>
            <w:webHidden/>
            <w:sz w:val="18"/>
            <w:szCs w:val="18"/>
          </w:rPr>
        </w:r>
        <w:r w:rsidRPr="00771A58">
          <w:rPr>
            <w:noProof/>
            <w:webHidden/>
            <w:sz w:val="18"/>
            <w:szCs w:val="18"/>
          </w:rPr>
          <w:fldChar w:fldCharType="separate"/>
        </w:r>
        <w:r w:rsidR="00D35BC0">
          <w:rPr>
            <w:noProof/>
            <w:webHidden/>
            <w:sz w:val="18"/>
            <w:szCs w:val="18"/>
          </w:rPr>
          <w:t>160</w:t>
        </w:r>
        <w:r w:rsidRPr="00771A58">
          <w:rPr>
            <w:noProof/>
            <w:webHidden/>
            <w:sz w:val="18"/>
            <w:szCs w:val="18"/>
          </w:rPr>
          <w:fldChar w:fldCharType="end"/>
        </w:r>
      </w:hyperlink>
    </w:p>
    <w:p w14:paraId="32AB1AB7" w14:textId="68B99F1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6" w:history="1">
        <w:r w:rsidRPr="00771A58">
          <w:rPr>
            <w:rStyle w:val="Hyperlink"/>
            <w:noProof/>
            <w:sz w:val="18"/>
            <w:szCs w:val="18"/>
          </w:rPr>
          <w:t>Figure 8</w:t>
        </w:r>
        <w:r w:rsidRPr="00771A58">
          <w:rPr>
            <w:rStyle w:val="Hyperlink"/>
            <w:noProof/>
            <w:sz w:val="18"/>
            <w:szCs w:val="18"/>
          </w:rPr>
          <w:noBreakHyphen/>
          <w:t>7: Adjusted Yallourn Seam Following Validation Proces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6 \h </w:instrText>
        </w:r>
        <w:r w:rsidRPr="00771A58">
          <w:rPr>
            <w:noProof/>
            <w:webHidden/>
            <w:sz w:val="18"/>
            <w:szCs w:val="18"/>
          </w:rPr>
        </w:r>
        <w:r w:rsidRPr="00771A58">
          <w:rPr>
            <w:noProof/>
            <w:webHidden/>
            <w:sz w:val="18"/>
            <w:szCs w:val="18"/>
          </w:rPr>
          <w:fldChar w:fldCharType="separate"/>
        </w:r>
        <w:r w:rsidR="00D35BC0">
          <w:rPr>
            <w:noProof/>
            <w:webHidden/>
            <w:sz w:val="18"/>
            <w:szCs w:val="18"/>
          </w:rPr>
          <w:t>161</w:t>
        </w:r>
        <w:r w:rsidRPr="00771A58">
          <w:rPr>
            <w:noProof/>
            <w:webHidden/>
            <w:sz w:val="18"/>
            <w:szCs w:val="18"/>
          </w:rPr>
          <w:fldChar w:fldCharType="end"/>
        </w:r>
      </w:hyperlink>
    </w:p>
    <w:p w14:paraId="692CAAAE" w14:textId="1B60AD5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7" w:history="1">
        <w:r w:rsidRPr="00771A58">
          <w:rPr>
            <w:rStyle w:val="Hyperlink"/>
            <w:noProof/>
            <w:sz w:val="18"/>
            <w:szCs w:val="18"/>
          </w:rPr>
          <w:t>Figure 8</w:t>
        </w:r>
        <w:r w:rsidRPr="00771A58">
          <w:rPr>
            <w:rStyle w:val="Hyperlink"/>
            <w:noProof/>
            <w:sz w:val="18"/>
            <w:szCs w:val="18"/>
          </w:rPr>
          <w:noBreakHyphen/>
          <w:t>8: Monthly Climate Statistics – Station 85280</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7 \h </w:instrText>
        </w:r>
        <w:r w:rsidRPr="00771A58">
          <w:rPr>
            <w:noProof/>
            <w:webHidden/>
            <w:sz w:val="18"/>
            <w:szCs w:val="18"/>
          </w:rPr>
        </w:r>
        <w:r w:rsidRPr="00771A58">
          <w:rPr>
            <w:noProof/>
            <w:webHidden/>
            <w:sz w:val="18"/>
            <w:szCs w:val="18"/>
          </w:rPr>
          <w:fldChar w:fldCharType="separate"/>
        </w:r>
        <w:r w:rsidR="00D35BC0">
          <w:rPr>
            <w:noProof/>
            <w:webHidden/>
            <w:sz w:val="18"/>
            <w:szCs w:val="18"/>
          </w:rPr>
          <w:t>167</w:t>
        </w:r>
        <w:r w:rsidRPr="00771A58">
          <w:rPr>
            <w:noProof/>
            <w:webHidden/>
            <w:sz w:val="18"/>
            <w:szCs w:val="18"/>
          </w:rPr>
          <w:fldChar w:fldCharType="end"/>
        </w:r>
      </w:hyperlink>
    </w:p>
    <w:p w14:paraId="719CCAFF" w14:textId="4F9E5AD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8" w:history="1">
        <w:r w:rsidRPr="00771A58">
          <w:rPr>
            <w:rStyle w:val="Hyperlink"/>
            <w:noProof/>
            <w:sz w:val="18"/>
            <w:szCs w:val="18"/>
          </w:rPr>
          <w:t>Figure 8</w:t>
        </w:r>
        <w:r w:rsidRPr="00771A58">
          <w:rPr>
            <w:rStyle w:val="Hyperlink"/>
            <w:noProof/>
            <w:sz w:val="18"/>
            <w:szCs w:val="18"/>
          </w:rPr>
          <w:noBreakHyphen/>
          <w:t>9: Long Term Rainfall Trend – Station 8580</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8 \h </w:instrText>
        </w:r>
        <w:r w:rsidRPr="00771A58">
          <w:rPr>
            <w:noProof/>
            <w:webHidden/>
            <w:sz w:val="18"/>
            <w:szCs w:val="18"/>
          </w:rPr>
        </w:r>
        <w:r w:rsidRPr="00771A58">
          <w:rPr>
            <w:noProof/>
            <w:webHidden/>
            <w:sz w:val="18"/>
            <w:szCs w:val="18"/>
          </w:rPr>
          <w:fldChar w:fldCharType="separate"/>
        </w:r>
        <w:r w:rsidR="00D35BC0">
          <w:rPr>
            <w:noProof/>
            <w:webHidden/>
            <w:sz w:val="18"/>
            <w:szCs w:val="18"/>
          </w:rPr>
          <w:t>167</w:t>
        </w:r>
        <w:r w:rsidRPr="00771A58">
          <w:rPr>
            <w:noProof/>
            <w:webHidden/>
            <w:sz w:val="18"/>
            <w:szCs w:val="18"/>
          </w:rPr>
          <w:fldChar w:fldCharType="end"/>
        </w:r>
      </w:hyperlink>
    </w:p>
    <w:p w14:paraId="27248728" w14:textId="5049CCD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09" w:history="1">
        <w:r w:rsidRPr="00771A58">
          <w:rPr>
            <w:rStyle w:val="Hyperlink"/>
            <w:noProof/>
            <w:sz w:val="18"/>
            <w:szCs w:val="18"/>
          </w:rPr>
          <w:t>Figure 8</w:t>
        </w:r>
        <w:r w:rsidRPr="00771A58">
          <w:rPr>
            <w:rStyle w:val="Hyperlink"/>
            <w:noProof/>
            <w:sz w:val="18"/>
            <w:szCs w:val="18"/>
          </w:rPr>
          <w:noBreakHyphen/>
          <w:t>10: Long Term Average Rainfall Distribution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09 \h </w:instrText>
        </w:r>
        <w:r w:rsidRPr="00771A58">
          <w:rPr>
            <w:noProof/>
            <w:webHidden/>
            <w:sz w:val="18"/>
            <w:szCs w:val="18"/>
          </w:rPr>
        </w:r>
        <w:r w:rsidRPr="00771A58">
          <w:rPr>
            <w:noProof/>
            <w:webHidden/>
            <w:sz w:val="18"/>
            <w:szCs w:val="18"/>
          </w:rPr>
          <w:fldChar w:fldCharType="separate"/>
        </w:r>
        <w:r w:rsidR="00D35BC0">
          <w:rPr>
            <w:noProof/>
            <w:webHidden/>
            <w:sz w:val="18"/>
            <w:szCs w:val="18"/>
          </w:rPr>
          <w:t>169</w:t>
        </w:r>
        <w:r w:rsidRPr="00771A58">
          <w:rPr>
            <w:noProof/>
            <w:webHidden/>
            <w:sz w:val="18"/>
            <w:szCs w:val="18"/>
          </w:rPr>
          <w:fldChar w:fldCharType="end"/>
        </w:r>
      </w:hyperlink>
    </w:p>
    <w:p w14:paraId="3F61E060" w14:textId="76BD1E1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0" w:history="1">
        <w:r w:rsidRPr="00771A58">
          <w:rPr>
            <w:rStyle w:val="Hyperlink"/>
            <w:noProof/>
            <w:sz w:val="18"/>
            <w:szCs w:val="18"/>
          </w:rPr>
          <w:t>Figure 8</w:t>
        </w:r>
        <w:r w:rsidRPr="00771A58">
          <w:rPr>
            <w:rStyle w:val="Hyperlink"/>
            <w:noProof/>
            <w:sz w:val="18"/>
            <w:szCs w:val="18"/>
          </w:rPr>
          <w:noBreakHyphen/>
          <w:t>11: Long Term Average Pan Evaporation Distribution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0 \h </w:instrText>
        </w:r>
        <w:r w:rsidRPr="00771A58">
          <w:rPr>
            <w:noProof/>
            <w:webHidden/>
            <w:sz w:val="18"/>
            <w:szCs w:val="18"/>
          </w:rPr>
        </w:r>
        <w:r w:rsidRPr="00771A58">
          <w:rPr>
            <w:noProof/>
            <w:webHidden/>
            <w:sz w:val="18"/>
            <w:szCs w:val="18"/>
          </w:rPr>
          <w:fldChar w:fldCharType="separate"/>
        </w:r>
        <w:r w:rsidR="00D35BC0">
          <w:rPr>
            <w:noProof/>
            <w:webHidden/>
            <w:sz w:val="18"/>
            <w:szCs w:val="18"/>
          </w:rPr>
          <w:t>170</w:t>
        </w:r>
        <w:r w:rsidRPr="00771A58">
          <w:rPr>
            <w:noProof/>
            <w:webHidden/>
            <w:sz w:val="18"/>
            <w:szCs w:val="18"/>
          </w:rPr>
          <w:fldChar w:fldCharType="end"/>
        </w:r>
      </w:hyperlink>
    </w:p>
    <w:p w14:paraId="28E98A5C" w14:textId="3866384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1" w:history="1">
        <w:r w:rsidRPr="00771A58">
          <w:rPr>
            <w:rStyle w:val="Hyperlink"/>
            <w:noProof/>
            <w:sz w:val="18"/>
            <w:szCs w:val="18"/>
          </w:rPr>
          <w:t>Figure 8</w:t>
        </w:r>
        <w:r w:rsidRPr="00771A58">
          <w:rPr>
            <w:rStyle w:val="Hyperlink"/>
            <w:noProof/>
            <w:sz w:val="18"/>
            <w:szCs w:val="18"/>
          </w:rPr>
          <w:noBreakHyphen/>
          <w:t>12: Groundwater Monitoring Bores – Haunted Hills Formation (HHF)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1 \h </w:instrText>
        </w:r>
        <w:r w:rsidRPr="00771A58">
          <w:rPr>
            <w:noProof/>
            <w:webHidden/>
            <w:sz w:val="18"/>
            <w:szCs w:val="18"/>
          </w:rPr>
        </w:r>
        <w:r w:rsidRPr="00771A58">
          <w:rPr>
            <w:noProof/>
            <w:webHidden/>
            <w:sz w:val="18"/>
            <w:szCs w:val="18"/>
          </w:rPr>
          <w:fldChar w:fldCharType="separate"/>
        </w:r>
        <w:r w:rsidR="00D35BC0">
          <w:rPr>
            <w:noProof/>
            <w:webHidden/>
            <w:sz w:val="18"/>
            <w:szCs w:val="18"/>
          </w:rPr>
          <w:t>173</w:t>
        </w:r>
        <w:r w:rsidRPr="00771A58">
          <w:rPr>
            <w:noProof/>
            <w:webHidden/>
            <w:sz w:val="18"/>
            <w:szCs w:val="18"/>
          </w:rPr>
          <w:fldChar w:fldCharType="end"/>
        </w:r>
      </w:hyperlink>
    </w:p>
    <w:p w14:paraId="226DA9D7" w14:textId="5EE7ED1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2" w:history="1">
        <w:r w:rsidRPr="00771A58">
          <w:rPr>
            <w:rStyle w:val="Hyperlink"/>
            <w:noProof/>
            <w:sz w:val="18"/>
            <w:szCs w:val="18"/>
          </w:rPr>
          <w:t>Figure 8</w:t>
        </w:r>
        <w:r w:rsidRPr="00771A58">
          <w:rPr>
            <w:rStyle w:val="Hyperlink"/>
            <w:noProof/>
            <w:sz w:val="18"/>
            <w:szCs w:val="18"/>
          </w:rPr>
          <w:noBreakHyphen/>
          <w:t>13: Groundwater Monitoring Bores – Yallourn Interseam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2 \h </w:instrText>
        </w:r>
        <w:r w:rsidRPr="00771A58">
          <w:rPr>
            <w:noProof/>
            <w:webHidden/>
            <w:sz w:val="18"/>
            <w:szCs w:val="18"/>
          </w:rPr>
        </w:r>
        <w:r w:rsidRPr="00771A58">
          <w:rPr>
            <w:noProof/>
            <w:webHidden/>
            <w:sz w:val="18"/>
            <w:szCs w:val="18"/>
          </w:rPr>
          <w:fldChar w:fldCharType="separate"/>
        </w:r>
        <w:r w:rsidR="00D35BC0">
          <w:rPr>
            <w:noProof/>
            <w:webHidden/>
            <w:sz w:val="18"/>
            <w:szCs w:val="18"/>
          </w:rPr>
          <w:t>174</w:t>
        </w:r>
        <w:r w:rsidRPr="00771A58">
          <w:rPr>
            <w:noProof/>
            <w:webHidden/>
            <w:sz w:val="18"/>
            <w:szCs w:val="18"/>
          </w:rPr>
          <w:fldChar w:fldCharType="end"/>
        </w:r>
      </w:hyperlink>
    </w:p>
    <w:p w14:paraId="64195C58" w14:textId="140B57A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3" w:history="1">
        <w:r w:rsidRPr="00771A58">
          <w:rPr>
            <w:rStyle w:val="Hyperlink"/>
            <w:noProof/>
            <w:sz w:val="18"/>
            <w:szCs w:val="18"/>
          </w:rPr>
          <w:t>Figure 8</w:t>
        </w:r>
        <w:r w:rsidRPr="00771A58">
          <w:rPr>
            <w:rStyle w:val="Hyperlink"/>
            <w:noProof/>
            <w:sz w:val="18"/>
            <w:szCs w:val="18"/>
          </w:rPr>
          <w:noBreakHyphen/>
          <w:t>14: Groundwater Monitoring Bores – M1A Aquifer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3 \h </w:instrText>
        </w:r>
        <w:r w:rsidRPr="00771A58">
          <w:rPr>
            <w:noProof/>
            <w:webHidden/>
            <w:sz w:val="18"/>
            <w:szCs w:val="18"/>
          </w:rPr>
        </w:r>
        <w:r w:rsidRPr="00771A58">
          <w:rPr>
            <w:noProof/>
            <w:webHidden/>
            <w:sz w:val="18"/>
            <w:szCs w:val="18"/>
          </w:rPr>
          <w:fldChar w:fldCharType="separate"/>
        </w:r>
        <w:r w:rsidR="00D35BC0">
          <w:rPr>
            <w:noProof/>
            <w:webHidden/>
            <w:sz w:val="18"/>
            <w:szCs w:val="18"/>
          </w:rPr>
          <w:t>175</w:t>
        </w:r>
        <w:r w:rsidRPr="00771A58">
          <w:rPr>
            <w:noProof/>
            <w:webHidden/>
            <w:sz w:val="18"/>
            <w:szCs w:val="18"/>
          </w:rPr>
          <w:fldChar w:fldCharType="end"/>
        </w:r>
      </w:hyperlink>
    </w:p>
    <w:p w14:paraId="3BF8817F" w14:textId="34B6D95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4" w:history="1">
        <w:r w:rsidRPr="00771A58">
          <w:rPr>
            <w:rStyle w:val="Hyperlink"/>
            <w:noProof/>
            <w:sz w:val="18"/>
            <w:szCs w:val="18"/>
          </w:rPr>
          <w:t>Figure 8</w:t>
        </w:r>
        <w:r w:rsidRPr="00771A58">
          <w:rPr>
            <w:rStyle w:val="Hyperlink"/>
            <w:noProof/>
            <w:sz w:val="18"/>
            <w:szCs w:val="18"/>
          </w:rPr>
          <w:noBreakHyphen/>
          <w:t>15: Model Domains – Conceptual Hydrogeological Model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4 \h </w:instrText>
        </w:r>
        <w:r w:rsidRPr="00771A58">
          <w:rPr>
            <w:noProof/>
            <w:webHidden/>
            <w:sz w:val="18"/>
            <w:szCs w:val="18"/>
          </w:rPr>
        </w:r>
        <w:r w:rsidRPr="00771A58">
          <w:rPr>
            <w:noProof/>
            <w:webHidden/>
            <w:sz w:val="18"/>
            <w:szCs w:val="18"/>
          </w:rPr>
          <w:fldChar w:fldCharType="separate"/>
        </w:r>
        <w:r w:rsidR="00D35BC0">
          <w:rPr>
            <w:noProof/>
            <w:webHidden/>
            <w:sz w:val="18"/>
            <w:szCs w:val="18"/>
          </w:rPr>
          <w:t>177</w:t>
        </w:r>
        <w:r w:rsidRPr="00771A58">
          <w:rPr>
            <w:noProof/>
            <w:webHidden/>
            <w:sz w:val="18"/>
            <w:szCs w:val="18"/>
          </w:rPr>
          <w:fldChar w:fldCharType="end"/>
        </w:r>
      </w:hyperlink>
    </w:p>
    <w:p w14:paraId="478CC3B2" w14:textId="30203AF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5" w:history="1">
        <w:r w:rsidRPr="00771A58">
          <w:rPr>
            <w:rStyle w:val="Hyperlink"/>
            <w:noProof/>
            <w:sz w:val="18"/>
            <w:szCs w:val="18"/>
          </w:rPr>
          <w:t>Figure 8</w:t>
        </w:r>
        <w:r w:rsidRPr="00771A58">
          <w:rPr>
            <w:rStyle w:val="Hyperlink"/>
            <w:noProof/>
            <w:sz w:val="18"/>
            <w:szCs w:val="18"/>
          </w:rPr>
          <w:noBreakHyphen/>
          <w:t>16: Yallourn Mine Hydrogeological Cross-Sections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5 \h </w:instrText>
        </w:r>
        <w:r w:rsidRPr="00771A58">
          <w:rPr>
            <w:noProof/>
            <w:webHidden/>
            <w:sz w:val="18"/>
            <w:szCs w:val="18"/>
          </w:rPr>
        </w:r>
        <w:r w:rsidRPr="00771A58">
          <w:rPr>
            <w:noProof/>
            <w:webHidden/>
            <w:sz w:val="18"/>
            <w:szCs w:val="18"/>
          </w:rPr>
          <w:fldChar w:fldCharType="separate"/>
        </w:r>
        <w:r w:rsidR="00D35BC0">
          <w:rPr>
            <w:noProof/>
            <w:webHidden/>
            <w:sz w:val="18"/>
            <w:szCs w:val="18"/>
          </w:rPr>
          <w:t>179</w:t>
        </w:r>
        <w:r w:rsidRPr="00771A58">
          <w:rPr>
            <w:noProof/>
            <w:webHidden/>
            <w:sz w:val="18"/>
            <w:szCs w:val="18"/>
          </w:rPr>
          <w:fldChar w:fldCharType="end"/>
        </w:r>
      </w:hyperlink>
    </w:p>
    <w:p w14:paraId="7E3C6657" w14:textId="69F501F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6" w:history="1">
        <w:r w:rsidRPr="00771A58">
          <w:rPr>
            <w:rStyle w:val="Hyperlink"/>
            <w:noProof/>
            <w:sz w:val="18"/>
            <w:szCs w:val="18"/>
          </w:rPr>
          <w:t>Figure 8</w:t>
        </w:r>
        <w:r w:rsidRPr="00771A58">
          <w:rPr>
            <w:rStyle w:val="Hyperlink"/>
            <w:noProof/>
            <w:sz w:val="18"/>
            <w:szCs w:val="18"/>
          </w:rPr>
          <w:noBreakHyphen/>
          <w:t>17: Yallourn Mine Water Management Process Concept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6 \h </w:instrText>
        </w:r>
        <w:r w:rsidRPr="00771A58">
          <w:rPr>
            <w:noProof/>
            <w:webHidden/>
            <w:sz w:val="18"/>
            <w:szCs w:val="18"/>
          </w:rPr>
        </w:r>
        <w:r w:rsidRPr="00771A58">
          <w:rPr>
            <w:noProof/>
            <w:webHidden/>
            <w:sz w:val="18"/>
            <w:szCs w:val="18"/>
          </w:rPr>
          <w:fldChar w:fldCharType="separate"/>
        </w:r>
        <w:r w:rsidR="00D35BC0">
          <w:rPr>
            <w:noProof/>
            <w:webHidden/>
            <w:sz w:val="18"/>
            <w:szCs w:val="18"/>
          </w:rPr>
          <w:t>183</w:t>
        </w:r>
        <w:r w:rsidRPr="00771A58">
          <w:rPr>
            <w:noProof/>
            <w:webHidden/>
            <w:sz w:val="18"/>
            <w:szCs w:val="18"/>
          </w:rPr>
          <w:fldChar w:fldCharType="end"/>
        </w:r>
      </w:hyperlink>
    </w:p>
    <w:p w14:paraId="6E2F2046" w14:textId="2D0D621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7" w:history="1">
        <w:r w:rsidRPr="00771A58">
          <w:rPr>
            <w:rStyle w:val="Hyperlink"/>
            <w:noProof/>
            <w:sz w:val="18"/>
            <w:szCs w:val="18"/>
          </w:rPr>
          <w:t>Figure 8</w:t>
        </w:r>
        <w:r w:rsidRPr="00771A58">
          <w:rPr>
            <w:rStyle w:val="Hyperlink"/>
            <w:noProof/>
            <w:sz w:val="18"/>
            <w:szCs w:val="18"/>
          </w:rPr>
          <w:noBreakHyphen/>
          <w:t>18: Inferred Groundwater Contours, 2019 - Haunted Hill Formation (HHF)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7 \h </w:instrText>
        </w:r>
        <w:r w:rsidRPr="00771A58">
          <w:rPr>
            <w:noProof/>
            <w:webHidden/>
            <w:sz w:val="18"/>
            <w:szCs w:val="18"/>
          </w:rPr>
        </w:r>
        <w:r w:rsidRPr="00771A58">
          <w:rPr>
            <w:noProof/>
            <w:webHidden/>
            <w:sz w:val="18"/>
            <w:szCs w:val="18"/>
          </w:rPr>
          <w:fldChar w:fldCharType="separate"/>
        </w:r>
        <w:r w:rsidR="00D35BC0">
          <w:rPr>
            <w:noProof/>
            <w:webHidden/>
            <w:sz w:val="18"/>
            <w:szCs w:val="18"/>
          </w:rPr>
          <w:t>185</w:t>
        </w:r>
        <w:r w:rsidRPr="00771A58">
          <w:rPr>
            <w:noProof/>
            <w:webHidden/>
            <w:sz w:val="18"/>
            <w:szCs w:val="18"/>
          </w:rPr>
          <w:fldChar w:fldCharType="end"/>
        </w:r>
      </w:hyperlink>
    </w:p>
    <w:p w14:paraId="20F60342" w14:textId="31C93E0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8" w:history="1">
        <w:r w:rsidRPr="00771A58">
          <w:rPr>
            <w:rStyle w:val="Hyperlink"/>
            <w:noProof/>
            <w:sz w:val="18"/>
            <w:szCs w:val="18"/>
          </w:rPr>
          <w:t>Figure 8</w:t>
        </w:r>
        <w:r w:rsidRPr="00771A58">
          <w:rPr>
            <w:rStyle w:val="Hyperlink"/>
            <w:noProof/>
            <w:sz w:val="18"/>
            <w:szCs w:val="18"/>
          </w:rPr>
          <w:noBreakHyphen/>
          <w:t>19: Inferred Groundwater Contours, 2019 – Yallourn Interseam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8 \h </w:instrText>
        </w:r>
        <w:r w:rsidRPr="00771A58">
          <w:rPr>
            <w:noProof/>
            <w:webHidden/>
            <w:sz w:val="18"/>
            <w:szCs w:val="18"/>
          </w:rPr>
        </w:r>
        <w:r w:rsidRPr="00771A58">
          <w:rPr>
            <w:noProof/>
            <w:webHidden/>
            <w:sz w:val="18"/>
            <w:szCs w:val="18"/>
          </w:rPr>
          <w:fldChar w:fldCharType="separate"/>
        </w:r>
        <w:r w:rsidR="00D35BC0">
          <w:rPr>
            <w:noProof/>
            <w:webHidden/>
            <w:sz w:val="18"/>
            <w:szCs w:val="18"/>
          </w:rPr>
          <w:t>186</w:t>
        </w:r>
        <w:r w:rsidRPr="00771A58">
          <w:rPr>
            <w:noProof/>
            <w:webHidden/>
            <w:sz w:val="18"/>
            <w:szCs w:val="18"/>
          </w:rPr>
          <w:fldChar w:fldCharType="end"/>
        </w:r>
      </w:hyperlink>
    </w:p>
    <w:p w14:paraId="18E7CF20" w14:textId="12D3737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19" w:history="1">
        <w:r w:rsidRPr="00771A58">
          <w:rPr>
            <w:rStyle w:val="Hyperlink"/>
            <w:noProof/>
            <w:sz w:val="18"/>
            <w:szCs w:val="18"/>
          </w:rPr>
          <w:t>Figure 8</w:t>
        </w:r>
        <w:r w:rsidRPr="00771A58">
          <w:rPr>
            <w:rStyle w:val="Hyperlink"/>
            <w:noProof/>
            <w:sz w:val="18"/>
            <w:szCs w:val="18"/>
          </w:rPr>
          <w:noBreakHyphen/>
          <w:t>20: Inferred Groundwater Contours, 2019 – M1A Interseam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19 \h </w:instrText>
        </w:r>
        <w:r w:rsidRPr="00771A58">
          <w:rPr>
            <w:noProof/>
            <w:webHidden/>
            <w:sz w:val="18"/>
            <w:szCs w:val="18"/>
          </w:rPr>
        </w:r>
        <w:r w:rsidRPr="00771A58">
          <w:rPr>
            <w:noProof/>
            <w:webHidden/>
            <w:sz w:val="18"/>
            <w:szCs w:val="18"/>
          </w:rPr>
          <w:fldChar w:fldCharType="separate"/>
        </w:r>
        <w:r w:rsidR="00D35BC0">
          <w:rPr>
            <w:noProof/>
            <w:webHidden/>
            <w:sz w:val="18"/>
            <w:szCs w:val="18"/>
          </w:rPr>
          <w:t>187</w:t>
        </w:r>
        <w:r w:rsidRPr="00771A58">
          <w:rPr>
            <w:noProof/>
            <w:webHidden/>
            <w:sz w:val="18"/>
            <w:szCs w:val="18"/>
          </w:rPr>
          <w:fldChar w:fldCharType="end"/>
        </w:r>
      </w:hyperlink>
    </w:p>
    <w:p w14:paraId="1001B16E" w14:textId="2CB7F74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0" w:history="1">
        <w:r w:rsidRPr="00771A58">
          <w:rPr>
            <w:rStyle w:val="Hyperlink"/>
            <w:noProof/>
            <w:sz w:val="18"/>
            <w:szCs w:val="18"/>
          </w:rPr>
          <w:t>Figure 8</w:t>
        </w:r>
        <w:r w:rsidRPr="00771A58">
          <w:rPr>
            <w:rStyle w:val="Hyperlink"/>
            <w:noProof/>
            <w:sz w:val="18"/>
            <w:szCs w:val="18"/>
          </w:rPr>
          <w:noBreakHyphen/>
          <w:t>21: Pressure Loading Effect on Shallow Aquifer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0 \h </w:instrText>
        </w:r>
        <w:r w:rsidRPr="00771A58">
          <w:rPr>
            <w:noProof/>
            <w:webHidden/>
            <w:sz w:val="18"/>
            <w:szCs w:val="18"/>
          </w:rPr>
        </w:r>
        <w:r w:rsidRPr="00771A58">
          <w:rPr>
            <w:noProof/>
            <w:webHidden/>
            <w:sz w:val="18"/>
            <w:szCs w:val="18"/>
          </w:rPr>
          <w:fldChar w:fldCharType="separate"/>
        </w:r>
        <w:r w:rsidR="00D35BC0">
          <w:rPr>
            <w:noProof/>
            <w:webHidden/>
            <w:sz w:val="18"/>
            <w:szCs w:val="18"/>
          </w:rPr>
          <w:t>189</w:t>
        </w:r>
        <w:r w:rsidRPr="00771A58">
          <w:rPr>
            <w:noProof/>
            <w:webHidden/>
            <w:sz w:val="18"/>
            <w:szCs w:val="18"/>
          </w:rPr>
          <w:fldChar w:fldCharType="end"/>
        </w:r>
      </w:hyperlink>
    </w:p>
    <w:p w14:paraId="2C008248" w14:textId="5222748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1" w:history="1">
        <w:r w:rsidRPr="00771A58">
          <w:rPr>
            <w:rStyle w:val="Hyperlink"/>
            <w:noProof/>
            <w:sz w:val="18"/>
            <w:szCs w:val="18"/>
          </w:rPr>
          <w:t>Figure 8</w:t>
        </w:r>
        <w:r w:rsidRPr="00771A58">
          <w:rPr>
            <w:rStyle w:val="Hyperlink"/>
            <w:noProof/>
            <w:sz w:val="18"/>
            <w:szCs w:val="18"/>
          </w:rPr>
          <w:noBreakHyphen/>
          <w:t>22: Pressure Loading Effect with Depth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1 \h </w:instrText>
        </w:r>
        <w:r w:rsidRPr="00771A58">
          <w:rPr>
            <w:noProof/>
            <w:webHidden/>
            <w:sz w:val="18"/>
            <w:szCs w:val="18"/>
          </w:rPr>
        </w:r>
        <w:r w:rsidRPr="00771A58">
          <w:rPr>
            <w:noProof/>
            <w:webHidden/>
            <w:sz w:val="18"/>
            <w:szCs w:val="18"/>
          </w:rPr>
          <w:fldChar w:fldCharType="separate"/>
        </w:r>
        <w:r w:rsidR="00D35BC0">
          <w:rPr>
            <w:noProof/>
            <w:webHidden/>
            <w:sz w:val="18"/>
            <w:szCs w:val="18"/>
          </w:rPr>
          <w:t>189</w:t>
        </w:r>
        <w:r w:rsidRPr="00771A58">
          <w:rPr>
            <w:noProof/>
            <w:webHidden/>
            <w:sz w:val="18"/>
            <w:szCs w:val="18"/>
          </w:rPr>
          <w:fldChar w:fldCharType="end"/>
        </w:r>
      </w:hyperlink>
    </w:p>
    <w:p w14:paraId="2A92DC46" w14:textId="5DCF833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2" w:history="1">
        <w:r w:rsidRPr="00771A58">
          <w:rPr>
            <w:rStyle w:val="Hyperlink"/>
            <w:noProof/>
            <w:sz w:val="18"/>
            <w:szCs w:val="18"/>
          </w:rPr>
          <w:t>Figure 8</w:t>
        </w:r>
        <w:r w:rsidRPr="00771A58">
          <w:rPr>
            <w:rStyle w:val="Hyperlink"/>
            <w:noProof/>
            <w:sz w:val="18"/>
            <w:szCs w:val="18"/>
          </w:rPr>
          <w:noBreakHyphen/>
          <w:t>23: Pressure Dissipation Effect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2 \h </w:instrText>
        </w:r>
        <w:r w:rsidRPr="00771A58">
          <w:rPr>
            <w:noProof/>
            <w:webHidden/>
            <w:sz w:val="18"/>
            <w:szCs w:val="18"/>
          </w:rPr>
        </w:r>
        <w:r w:rsidRPr="00771A58">
          <w:rPr>
            <w:noProof/>
            <w:webHidden/>
            <w:sz w:val="18"/>
            <w:szCs w:val="18"/>
          </w:rPr>
          <w:fldChar w:fldCharType="separate"/>
        </w:r>
        <w:r w:rsidR="00D35BC0">
          <w:rPr>
            <w:noProof/>
            <w:webHidden/>
            <w:sz w:val="18"/>
            <w:szCs w:val="18"/>
          </w:rPr>
          <w:t>189</w:t>
        </w:r>
        <w:r w:rsidRPr="00771A58">
          <w:rPr>
            <w:noProof/>
            <w:webHidden/>
            <w:sz w:val="18"/>
            <w:szCs w:val="18"/>
          </w:rPr>
          <w:fldChar w:fldCharType="end"/>
        </w:r>
      </w:hyperlink>
    </w:p>
    <w:p w14:paraId="5F193448" w14:textId="4333F37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3" w:history="1">
        <w:r w:rsidRPr="00771A58">
          <w:rPr>
            <w:rStyle w:val="Hyperlink"/>
            <w:noProof/>
            <w:sz w:val="18"/>
            <w:szCs w:val="18"/>
          </w:rPr>
          <w:t>Figure 8</w:t>
        </w:r>
        <w:r w:rsidRPr="00771A58">
          <w:rPr>
            <w:rStyle w:val="Hyperlink"/>
            <w:noProof/>
            <w:sz w:val="18"/>
            <w:szCs w:val="18"/>
          </w:rPr>
          <w:noBreakHyphen/>
          <w:t>24: Vertical Gradient Reversal Due to Mining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3 \h </w:instrText>
        </w:r>
        <w:r w:rsidRPr="00771A58">
          <w:rPr>
            <w:noProof/>
            <w:webHidden/>
            <w:sz w:val="18"/>
            <w:szCs w:val="18"/>
          </w:rPr>
        </w:r>
        <w:r w:rsidRPr="00771A58">
          <w:rPr>
            <w:noProof/>
            <w:webHidden/>
            <w:sz w:val="18"/>
            <w:szCs w:val="18"/>
          </w:rPr>
          <w:fldChar w:fldCharType="separate"/>
        </w:r>
        <w:r w:rsidR="00D35BC0">
          <w:rPr>
            <w:noProof/>
            <w:webHidden/>
            <w:sz w:val="18"/>
            <w:szCs w:val="18"/>
          </w:rPr>
          <w:t>190</w:t>
        </w:r>
        <w:r w:rsidRPr="00771A58">
          <w:rPr>
            <w:noProof/>
            <w:webHidden/>
            <w:sz w:val="18"/>
            <w:szCs w:val="18"/>
          </w:rPr>
          <w:fldChar w:fldCharType="end"/>
        </w:r>
      </w:hyperlink>
    </w:p>
    <w:p w14:paraId="64F7999A" w14:textId="0547DA6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4" w:history="1">
        <w:r w:rsidRPr="00771A58">
          <w:rPr>
            <w:rStyle w:val="Hyperlink"/>
            <w:noProof/>
            <w:sz w:val="18"/>
            <w:szCs w:val="18"/>
          </w:rPr>
          <w:t>Figure 8</w:t>
        </w:r>
        <w:r w:rsidRPr="00771A58">
          <w:rPr>
            <w:rStyle w:val="Hyperlink"/>
            <w:noProof/>
            <w:sz w:val="18"/>
            <w:szCs w:val="18"/>
          </w:rPr>
          <w:noBreakHyphen/>
          <w:t>25: Yallourn North Open Cut (YNOC) Cross-section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4 \h </w:instrText>
        </w:r>
        <w:r w:rsidRPr="00771A58">
          <w:rPr>
            <w:noProof/>
            <w:webHidden/>
            <w:sz w:val="18"/>
            <w:szCs w:val="18"/>
          </w:rPr>
        </w:r>
        <w:r w:rsidRPr="00771A58">
          <w:rPr>
            <w:noProof/>
            <w:webHidden/>
            <w:sz w:val="18"/>
            <w:szCs w:val="18"/>
          </w:rPr>
          <w:fldChar w:fldCharType="separate"/>
        </w:r>
        <w:r w:rsidR="00D35BC0">
          <w:rPr>
            <w:noProof/>
            <w:webHidden/>
            <w:sz w:val="18"/>
            <w:szCs w:val="18"/>
          </w:rPr>
          <w:t>192</w:t>
        </w:r>
        <w:r w:rsidRPr="00771A58">
          <w:rPr>
            <w:noProof/>
            <w:webHidden/>
            <w:sz w:val="18"/>
            <w:szCs w:val="18"/>
          </w:rPr>
          <w:fldChar w:fldCharType="end"/>
        </w:r>
      </w:hyperlink>
    </w:p>
    <w:p w14:paraId="09CC94EC" w14:textId="66B0379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5" w:history="1">
        <w:r w:rsidRPr="00771A58">
          <w:rPr>
            <w:rStyle w:val="Hyperlink"/>
            <w:noProof/>
            <w:sz w:val="18"/>
            <w:szCs w:val="18"/>
          </w:rPr>
          <w:t>Figure 8</w:t>
        </w:r>
        <w:r w:rsidRPr="00771A58">
          <w:rPr>
            <w:rStyle w:val="Hyperlink"/>
            <w:noProof/>
            <w:sz w:val="18"/>
            <w:szCs w:val="18"/>
          </w:rPr>
          <w:noBreakHyphen/>
          <w:t>26: Morwell River Level at Southern Crossing of MRD with Rainfall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5 \h </w:instrText>
        </w:r>
        <w:r w:rsidRPr="00771A58">
          <w:rPr>
            <w:noProof/>
            <w:webHidden/>
            <w:sz w:val="18"/>
            <w:szCs w:val="18"/>
          </w:rPr>
        </w:r>
        <w:r w:rsidRPr="00771A58">
          <w:rPr>
            <w:noProof/>
            <w:webHidden/>
            <w:sz w:val="18"/>
            <w:szCs w:val="18"/>
          </w:rPr>
          <w:fldChar w:fldCharType="separate"/>
        </w:r>
        <w:r w:rsidR="00D35BC0">
          <w:rPr>
            <w:noProof/>
            <w:webHidden/>
            <w:sz w:val="18"/>
            <w:szCs w:val="18"/>
          </w:rPr>
          <w:t>193</w:t>
        </w:r>
        <w:r w:rsidRPr="00771A58">
          <w:rPr>
            <w:noProof/>
            <w:webHidden/>
            <w:sz w:val="18"/>
            <w:szCs w:val="18"/>
          </w:rPr>
          <w:fldChar w:fldCharType="end"/>
        </w:r>
      </w:hyperlink>
    </w:p>
    <w:p w14:paraId="0879CB66" w14:textId="04F924D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6" w:history="1">
        <w:r w:rsidRPr="00771A58">
          <w:rPr>
            <w:rStyle w:val="Hyperlink"/>
            <w:noProof/>
            <w:sz w:val="18"/>
            <w:szCs w:val="18"/>
          </w:rPr>
          <w:t>Figure 8</w:t>
        </w:r>
        <w:r w:rsidRPr="00771A58">
          <w:rPr>
            <w:rStyle w:val="Hyperlink"/>
            <w:noProof/>
            <w:sz w:val="18"/>
            <w:szCs w:val="18"/>
          </w:rPr>
          <w:noBreakHyphen/>
          <w:t>27: MRD Surface &amp; Groundwater Interactions (Near MRD Southern Crossing)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6 \h </w:instrText>
        </w:r>
        <w:r w:rsidRPr="00771A58">
          <w:rPr>
            <w:noProof/>
            <w:webHidden/>
            <w:sz w:val="18"/>
            <w:szCs w:val="18"/>
          </w:rPr>
        </w:r>
        <w:r w:rsidRPr="00771A58">
          <w:rPr>
            <w:noProof/>
            <w:webHidden/>
            <w:sz w:val="18"/>
            <w:szCs w:val="18"/>
          </w:rPr>
          <w:fldChar w:fldCharType="separate"/>
        </w:r>
        <w:r w:rsidR="00D35BC0">
          <w:rPr>
            <w:noProof/>
            <w:webHidden/>
            <w:sz w:val="18"/>
            <w:szCs w:val="18"/>
          </w:rPr>
          <w:t>194</w:t>
        </w:r>
        <w:r w:rsidRPr="00771A58">
          <w:rPr>
            <w:noProof/>
            <w:webHidden/>
            <w:sz w:val="18"/>
            <w:szCs w:val="18"/>
          </w:rPr>
          <w:fldChar w:fldCharType="end"/>
        </w:r>
      </w:hyperlink>
    </w:p>
    <w:p w14:paraId="437CBB3B" w14:textId="2F18E60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7" w:history="1">
        <w:r w:rsidRPr="00771A58">
          <w:rPr>
            <w:rStyle w:val="Hyperlink"/>
            <w:noProof/>
            <w:sz w:val="18"/>
            <w:szCs w:val="18"/>
          </w:rPr>
          <w:t>Figure 8</w:t>
        </w:r>
        <w:r w:rsidRPr="00771A58">
          <w:rPr>
            <w:rStyle w:val="Hyperlink"/>
            <w:noProof/>
            <w:sz w:val="18"/>
            <w:szCs w:val="18"/>
          </w:rPr>
          <w:noBreakHyphen/>
          <w:t>28: PRMS Model Grid and Flow Cascade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7 \h </w:instrText>
        </w:r>
        <w:r w:rsidRPr="00771A58">
          <w:rPr>
            <w:noProof/>
            <w:webHidden/>
            <w:sz w:val="18"/>
            <w:szCs w:val="18"/>
          </w:rPr>
        </w:r>
        <w:r w:rsidRPr="00771A58">
          <w:rPr>
            <w:noProof/>
            <w:webHidden/>
            <w:sz w:val="18"/>
            <w:szCs w:val="18"/>
          </w:rPr>
          <w:fldChar w:fldCharType="separate"/>
        </w:r>
        <w:r w:rsidR="00D35BC0">
          <w:rPr>
            <w:noProof/>
            <w:webHidden/>
            <w:sz w:val="18"/>
            <w:szCs w:val="18"/>
          </w:rPr>
          <w:t>198</w:t>
        </w:r>
        <w:r w:rsidRPr="00771A58">
          <w:rPr>
            <w:noProof/>
            <w:webHidden/>
            <w:sz w:val="18"/>
            <w:szCs w:val="18"/>
          </w:rPr>
          <w:fldChar w:fldCharType="end"/>
        </w:r>
      </w:hyperlink>
    </w:p>
    <w:p w14:paraId="2327A299" w14:textId="60CF954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8" w:history="1">
        <w:r w:rsidRPr="00771A58">
          <w:rPr>
            <w:rStyle w:val="Hyperlink"/>
            <w:noProof/>
            <w:sz w:val="18"/>
            <w:szCs w:val="18"/>
          </w:rPr>
          <w:t>Figure 8</w:t>
        </w:r>
        <w:r w:rsidRPr="00771A58">
          <w:rPr>
            <w:rStyle w:val="Hyperlink"/>
            <w:noProof/>
            <w:sz w:val="18"/>
            <w:szCs w:val="18"/>
          </w:rPr>
          <w:noBreakHyphen/>
          <w:t>29: Stream Flow Routing (SRF) Boundary Condition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8 \h </w:instrText>
        </w:r>
        <w:r w:rsidRPr="00771A58">
          <w:rPr>
            <w:noProof/>
            <w:webHidden/>
            <w:sz w:val="18"/>
            <w:szCs w:val="18"/>
          </w:rPr>
        </w:r>
        <w:r w:rsidRPr="00771A58">
          <w:rPr>
            <w:noProof/>
            <w:webHidden/>
            <w:sz w:val="18"/>
            <w:szCs w:val="18"/>
          </w:rPr>
          <w:fldChar w:fldCharType="separate"/>
        </w:r>
        <w:r w:rsidR="00D35BC0">
          <w:rPr>
            <w:noProof/>
            <w:webHidden/>
            <w:sz w:val="18"/>
            <w:szCs w:val="18"/>
          </w:rPr>
          <w:t>199</w:t>
        </w:r>
        <w:r w:rsidRPr="00771A58">
          <w:rPr>
            <w:noProof/>
            <w:webHidden/>
            <w:sz w:val="18"/>
            <w:szCs w:val="18"/>
          </w:rPr>
          <w:fldChar w:fldCharType="end"/>
        </w:r>
      </w:hyperlink>
    </w:p>
    <w:p w14:paraId="42958B18" w14:textId="02CD992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29" w:history="1">
        <w:r w:rsidRPr="00771A58">
          <w:rPr>
            <w:rStyle w:val="Hyperlink"/>
            <w:noProof/>
            <w:sz w:val="18"/>
            <w:szCs w:val="18"/>
          </w:rPr>
          <w:t>Figure 8</w:t>
        </w:r>
        <w:r w:rsidRPr="00771A58">
          <w:rPr>
            <w:rStyle w:val="Hyperlink"/>
            <w:noProof/>
            <w:sz w:val="18"/>
            <w:szCs w:val="18"/>
          </w:rPr>
          <w:noBreakHyphen/>
          <w:t>30: RIV Stage for Mine Water Feature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29 \h </w:instrText>
        </w:r>
        <w:r w:rsidRPr="00771A58">
          <w:rPr>
            <w:noProof/>
            <w:webHidden/>
            <w:sz w:val="18"/>
            <w:szCs w:val="18"/>
          </w:rPr>
        </w:r>
        <w:r w:rsidRPr="00771A58">
          <w:rPr>
            <w:noProof/>
            <w:webHidden/>
            <w:sz w:val="18"/>
            <w:szCs w:val="18"/>
          </w:rPr>
          <w:fldChar w:fldCharType="separate"/>
        </w:r>
        <w:r w:rsidR="00D35BC0">
          <w:rPr>
            <w:noProof/>
            <w:webHidden/>
            <w:sz w:val="18"/>
            <w:szCs w:val="18"/>
          </w:rPr>
          <w:t>200</w:t>
        </w:r>
        <w:r w:rsidRPr="00771A58">
          <w:rPr>
            <w:noProof/>
            <w:webHidden/>
            <w:sz w:val="18"/>
            <w:szCs w:val="18"/>
          </w:rPr>
          <w:fldChar w:fldCharType="end"/>
        </w:r>
      </w:hyperlink>
    </w:p>
    <w:p w14:paraId="7E05E471" w14:textId="03EF996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0" w:history="1">
        <w:r w:rsidRPr="00771A58">
          <w:rPr>
            <w:rStyle w:val="Hyperlink"/>
            <w:noProof/>
            <w:sz w:val="18"/>
            <w:szCs w:val="18"/>
          </w:rPr>
          <w:t>Figure 8</w:t>
        </w:r>
        <w:r w:rsidRPr="00771A58">
          <w:rPr>
            <w:rStyle w:val="Hyperlink"/>
            <w:noProof/>
            <w:sz w:val="18"/>
            <w:szCs w:val="18"/>
          </w:rPr>
          <w:noBreakHyphen/>
          <w:t>31: Yallourn Mine DRN surface elevation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0 \h </w:instrText>
        </w:r>
        <w:r w:rsidRPr="00771A58">
          <w:rPr>
            <w:noProof/>
            <w:webHidden/>
            <w:sz w:val="18"/>
            <w:szCs w:val="18"/>
          </w:rPr>
        </w:r>
        <w:r w:rsidRPr="00771A58">
          <w:rPr>
            <w:noProof/>
            <w:webHidden/>
            <w:sz w:val="18"/>
            <w:szCs w:val="18"/>
          </w:rPr>
          <w:fldChar w:fldCharType="separate"/>
        </w:r>
        <w:r w:rsidR="00D35BC0">
          <w:rPr>
            <w:noProof/>
            <w:webHidden/>
            <w:sz w:val="18"/>
            <w:szCs w:val="18"/>
          </w:rPr>
          <w:t>201</w:t>
        </w:r>
        <w:r w:rsidRPr="00771A58">
          <w:rPr>
            <w:noProof/>
            <w:webHidden/>
            <w:sz w:val="18"/>
            <w:szCs w:val="18"/>
          </w:rPr>
          <w:fldChar w:fldCharType="end"/>
        </w:r>
      </w:hyperlink>
    </w:p>
    <w:p w14:paraId="4319C341" w14:textId="27B1BE7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1" w:history="1">
        <w:r w:rsidRPr="00771A58">
          <w:rPr>
            <w:rStyle w:val="Hyperlink"/>
            <w:noProof/>
            <w:sz w:val="18"/>
            <w:szCs w:val="18"/>
          </w:rPr>
          <w:t>Figure 8</w:t>
        </w:r>
        <w:r w:rsidRPr="00771A58">
          <w:rPr>
            <w:rStyle w:val="Hyperlink"/>
            <w:noProof/>
            <w:sz w:val="18"/>
            <w:szCs w:val="18"/>
          </w:rPr>
          <w:noBreakHyphen/>
          <w:t>32: Modelled Annualised Groundwater Extraction Rate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1 \h </w:instrText>
        </w:r>
        <w:r w:rsidRPr="00771A58">
          <w:rPr>
            <w:noProof/>
            <w:webHidden/>
            <w:sz w:val="18"/>
            <w:szCs w:val="18"/>
          </w:rPr>
        </w:r>
        <w:r w:rsidRPr="00771A58">
          <w:rPr>
            <w:noProof/>
            <w:webHidden/>
            <w:sz w:val="18"/>
            <w:szCs w:val="18"/>
          </w:rPr>
          <w:fldChar w:fldCharType="separate"/>
        </w:r>
        <w:r w:rsidR="00D35BC0">
          <w:rPr>
            <w:noProof/>
            <w:webHidden/>
            <w:sz w:val="18"/>
            <w:szCs w:val="18"/>
          </w:rPr>
          <w:t>202</w:t>
        </w:r>
        <w:r w:rsidRPr="00771A58">
          <w:rPr>
            <w:noProof/>
            <w:webHidden/>
            <w:sz w:val="18"/>
            <w:szCs w:val="18"/>
          </w:rPr>
          <w:fldChar w:fldCharType="end"/>
        </w:r>
      </w:hyperlink>
    </w:p>
    <w:p w14:paraId="4E64665C" w14:textId="24EA146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2" w:history="1">
        <w:r w:rsidRPr="00771A58">
          <w:rPr>
            <w:rStyle w:val="Hyperlink"/>
            <w:noProof/>
            <w:sz w:val="18"/>
            <w:szCs w:val="18"/>
          </w:rPr>
          <w:t>Figure 8</w:t>
        </w:r>
        <w:r w:rsidRPr="00771A58">
          <w:rPr>
            <w:rStyle w:val="Hyperlink"/>
            <w:noProof/>
            <w:sz w:val="18"/>
            <w:szCs w:val="18"/>
          </w:rPr>
          <w:noBreakHyphen/>
          <w:t>33: Well and General Head Boundary Condition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2 \h </w:instrText>
        </w:r>
        <w:r w:rsidRPr="00771A58">
          <w:rPr>
            <w:noProof/>
            <w:webHidden/>
            <w:sz w:val="18"/>
            <w:szCs w:val="18"/>
          </w:rPr>
        </w:r>
        <w:r w:rsidRPr="00771A58">
          <w:rPr>
            <w:noProof/>
            <w:webHidden/>
            <w:sz w:val="18"/>
            <w:szCs w:val="18"/>
          </w:rPr>
          <w:fldChar w:fldCharType="separate"/>
        </w:r>
        <w:r w:rsidR="00D35BC0">
          <w:rPr>
            <w:noProof/>
            <w:webHidden/>
            <w:sz w:val="18"/>
            <w:szCs w:val="18"/>
          </w:rPr>
          <w:t>203</w:t>
        </w:r>
        <w:r w:rsidRPr="00771A58">
          <w:rPr>
            <w:noProof/>
            <w:webHidden/>
            <w:sz w:val="18"/>
            <w:szCs w:val="18"/>
          </w:rPr>
          <w:fldChar w:fldCharType="end"/>
        </w:r>
      </w:hyperlink>
    </w:p>
    <w:p w14:paraId="7CB7B7C7" w14:textId="72227AF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3" w:history="1">
        <w:r w:rsidRPr="00771A58">
          <w:rPr>
            <w:rStyle w:val="Hyperlink"/>
            <w:noProof/>
            <w:sz w:val="18"/>
            <w:szCs w:val="18"/>
          </w:rPr>
          <w:t>Figure 8</w:t>
        </w:r>
        <w:r w:rsidRPr="00771A58">
          <w:rPr>
            <w:rStyle w:val="Hyperlink"/>
            <w:noProof/>
            <w:sz w:val="18"/>
            <w:szCs w:val="18"/>
          </w:rPr>
          <w:noBreakHyphen/>
          <w:t>34: Horizontal Flow Barrier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3 \h </w:instrText>
        </w:r>
        <w:r w:rsidRPr="00771A58">
          <w:rPr>
            <w:noProof/>
            <w:webHidden/>
            <w:sz w:val="18"/>
            <w:szCs w:val="18"/>
          </w:rPr>
        </w:r>
        <w:r w:rsidRPr="00771A58">
          <w:rPr>
            <w:noProof/>
            <w:webHidden/>
            <w:sz w:val="18"/>
            <w:szCs w:val="18"/>
          </w:rPr>
          <w:fldChar w:fldCharType="separate"/>
        </w:r>
        <w:r w:rsidR="00D35BC0">
          <w:rPr>
            <w:noProof/>
            <w:webHidden/>
            <w:sz w:val="18"/>
            <w:szCs w:val="18"/>
          </w:rPr>
          <w:t>204</w:t>
        </w:r>
        <w:r w:rsidRPr="00771A58">
          <w:rPr>
            <w:noProof/>
            <w:webHidden/>
            <w:sz w:val="18"/>
            <w:szCs w:val="18"/>
          </w:rPr>
          <w:fldChar w:fldCharType="end"/>
        </w:r>
      </w:hyperlink>
    </w:p>
    <w:p w14:paraId="2F123DC3" w14:textId="587F69F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4" w:history="1">
        <w:r w:rsidRPr="00771A58">
          <w:rPr>
            <w:rStyle w:val="Hyperlink"/>
            <w:noProof/>
            <w:sz w:val="18"/>
            <w:szCs w:val="18"/>
          </w:rPr>
          <w:t>Figure 8</w:t>
        </w:r>
        <w:r w:rsidRPr="00771A58">
          <w:rPr>
            <w:rStyle w:val="Hyperlink"/>
            <w:noProof/>
            <w:sz w:val="18"/>
            <w:szCs w:val="18"/>
          </w:rPr>
          <w:noBreakHyphen/>
          <w:t>35: Schematic Representing Sand Fraction Calculation of M1A Interseam Layer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4 \h </w:instrText>
        </w:r>
        <w:r w:rsidRPr="00771A58">
          <w:rPr>
            <w:noProof/>
            <w:webHidden/>
            <w:sz w:val="18"/>
            <w:szCs w:val="18"/>
          </w:rPr>
        </w:r>
        <w:r w:rsidRPr="00771A58">
          <w:rPr>
            <w:noProof/>
            <w:webHidden/>
            <w:sz w:val="18"/>
            <w:szCs w:val="18"/>
          </w:rPr>
          <w:fldChar w:fldCharType="separate"/>
        </w:r>
        <w:r w:rsidR="00D35BC0">
          <w:rPr>
            <w:noProof/>
            <w:webHidden/>
            <w:sz w:val="18"/>
            <w:szCs w:val="18"/>
          </w:rPr>
          <w:t>205</w:t>
        </w:r>
        <w:r w:rsidRPr="00771A58">
          <w:rPr>
            <w:noProof/>
            <w:webHidden/>
            <w:sz w:val="18"/>
            <w:szCs w:val="18"/>
          </w:rPr>
          <w:fldChar w:fldCharType="end"/>
        </w:r>
      </w:hyperlink>
    </w:p>
    <w:p w14:paraId="69D82E0A" w14:textId="4AC6DCB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5" w:history="1">
        <w:r w:rsidRPr="00771A58">
          <w:rPr>
            <w:rStyle w:val="Hyperlink"/>
            <w:noProof/>
            <w:sz w:val="18"/>
            <w:szCs w:val="18"/>
          </w:rPr>
          <w:t>Figure 8</w:t>
        </w:r>
        <w:r w:rsidRPr="00771A58">
          <w:rPr>
            <w:rStyle w:val="Hyperlink"/>
            <w:noProof/>
            <w:sz w:val="18"/>
            <w:szCs w:val="18"/>
          </w:rPr>
          <w:noBreakHyphen/>
          <w:t>36: Time Variant Material Zones &amp; Stress Periods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5 \h </w:instrText>
        </w:r>
        <w:r w:rsidRPr="00771A58">
          <w:rPr>
            <w:noProof/>
            <w:webHidden/>
            <w:sz w:val="18"/>
            <w:szCs w:val="18"/>
          </w:rPr>
        </w:r>
        <w:r w:rsidRPr="00771A58">
          <w:rPr>
            <w:noProof/>
            <w:webHidden/>
            <w:sz w:val="18"/>
            <w:szCs w:val="18"/>
          </w:rPr>
          <w:fldChar w:fldCharType="separate"/>
        </w:r>
        <w:r w:rsidR="00D35BC0">
          <w:rPr>
            <w:noProof/>
            <w:webHidden/>
            <w:sz w:val="18"/>
            <w:szCs w:val="18"/>
          </w:rPr>
          <w:t>206</w:t>
        </w:r>
        <w:r w:rsidRPr="00771A58">
          <w:rPr>
            <w:noProof/>
            <w:webHidden/>
            <w:sz w:val="18"/>
            <w:szCs w:val="18"/>
          </w:rPr>
          <w:fldChar w:fldCharType="end"/>
        </w:r>
      </w:hyperlink>
    </w:p>
    <w:p w14:paraId="256B2B6C" w14:textId="357293A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6" w:history="1">
        <w:r w:rsidRPr="00771A58">
          <w:rPr>
            <w:rStyle w:val="Hyperlink"/>
            <w:noProof/>
            <w:sz w:val="18"/>
            <w:szCs w:val="18"/>
          </w:rPr>
          <w:t>Figure 8</w:t>
        </w:r>
        <w:r w:rsidRPr="00771A58">
          <w:rPr>
            <w:rStyle w:val="Hyperlink"/>
            <w:noProof/>
            <w:sz w:val="18"/>
            <w:szCs w:val="18"/>
          </w:rPr>
          <w:noBreakHyphen/>
          <w:t>37: Schematic of Time Variant Materials Implementation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6 \h </w:instrText>
        </w:r>
        <w:r w:rsidRPr="00771A58">
          <w:rPr>
            <w:noProof/>
            <w:webHidden/>
            <w:sz w:val="18"/>
            <w:szCs w:val="18"/>
          </w:rPr>
        </w:r>
        <w:r w:rsidRPr="00771A58">
          <w:rPr>
            <w:noProof/>
            <w:webHidden/>
            <w:sz w:val="18"/>
            <w:szCs w:val="18"/>
          </w:rPr>
          <w:fldChar w:fldCharType="separate"/>
        </w:r>
        <w:r w:rsidR="00D35BC0">
          <w:rPr>
            <w:noProof/>
            <w:webHidden/>
            <w:sz w:val="18"/>
            <w:szCs w:val="18"/>
          </w:rPr>
          <w:t>206</w:t>
        </w:r>
        <w:r w:rsidRPr="00771A58">
          <w:rPr>
            <w:noProof/>
            <w:webHidden/>
            <w:sz w:val="18"/>
            <w:szCs w:val="18"/>
          </w:rPr>
          <w:fldChar w:fldCharType="end"/>
        </w:r>
      </w:hyperlink>
    </w:p>
    <w:p w14:paraId="1B6D9665" w14:textId="776D847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7" w:history="1">
        <w:r w:rsidRPr="00771A58">
          <w:rPr>
            <w:rStyle w:val="Hyperlink"/>
            <w:noProof/>
            <w:sz w:val="18"/>
            <w:szCs w:val="18"/>
          </w:rPr>
          <w:t>Figure 8</w:t>
        </w:r>
        <w:r w:rsidRPr="00771A58">
          <w:rPr>
            <w:rStyle w:val="Hyperlink"/>
            <w:noProof/>
            <w:sz w:val="18"/>
            <w:szCs w:val="18"/>
          </w:rPr>
          <w:noBreakHyphen/>
          <w:t>38: Calibration Hydrographs (select bores) and Contour Plot – HHF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7 \h </w:instrText>
        </w:r>
        <w:r w:rsidRPr="00771A58">
          <w:rPr>
            <w:noProof/>
            <w:webHidden/>
            <w:sz w:val="18"/>
            <w:szCs w:val="18"/>
          </w:rPr>
        </w:r>
        <w:r w:rsidRPr="00771A58">
          <w:rPr>
            <w:noProof/>
            <w:webHidden/>
            <w:sz w:val="18"/>
            <w:szCs w:val="18"/>
          </w:rPr>
          <w:fldChar w:fldCharType="separate"/>
        </w:r>
        <w:r w:rsidR="00D35BC0">
          <w:rPr>
            <w:noProof/>
            <w:webHidden/>
            <w:sz w:val="18"/>
            <w:szCs w:val="18"/>
          </w:rPr>
          <w:t>209</w:t>
        </w:r>
        <w:r w:rsidRPr="00771A58">
          <w:rPr>
            <w:noProof/>
            <w:webHidden/>
            <w:sz w:val="18"/>
            <w:szCs w:val="18"/>
          </w:rPr>
          <w:fldChar w:fldCharType="end"/>
        </w:r>
      </w:hyperlink>
    </w:p>
    <w:p w14:paraId="562F5118" w14:textId="14D80BD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8" w:history="1">
        <w:r w:rsidRPr="00771A58">
          <w:rPr>
            <w:rStyle w:val="Hyperlink"/>
            <w:noProof/>
            <w:sz w:val="18"/>
            <w:szCs w:val="18"/>
          </w:rPr>
          <w:t>Figure 8</w:t>
        </w:r>
        <w:r w:rsidRPr="00771A58">
          <w:rPr>
            <w:rStyle w:val="Hyperlink"/>
            <w:noProof/>
            <w:sz w:val="18"/>
            <w:szCs w:val="18"/>
          </w:rPr>
          <w:noBreakHyphen/>
          <w:t>39: Calibration Hydrographs (select bores) and Contour Plot – Yallourn Coal (upper)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8 \h </w:instrText>
        </w:r>
        <w:r w:rsidRPr="00771A58">
          <w:rPr>
            <w:noProof/>
            <w:webHidden/>
            <w:sz w:val="18"/>
            <w:szCs w:val="18"/>
          </w:rPr>
        </w:r>
        <w:r w:rsidRPr="00771A58">
          <w:rPr>
            <w:noProof/>
            <w:webHidden/>
            <w:sz w:val="18"/>
            <w:szCs w:val="18"/>
          </w:rPr>
          <w:fldChar w:fldCharType="separate"/>
        </w:r>
        <w:r w:rsidR="00D35BC0">
          <w:rPr>
            <w:noProof/>
            <w:webHidden/>
            <w:sz w:val="18"/>
            <w:szCs w:val="18"/>
          </w:rPr>
          <w:t>210</w:t>
        </w:r>
        <w:r w:rsidRPr="00771A58">
          <w:rPr>
            <w:noProof/>
            <w:webHidden/>
            <w:sz w:val="18"/>
            <w:szCs w:val="18"/>
          </w:rPr>
          <w:fldChar w:fldCharType="end"/>
        </w:r>
      </w:hyperlink>
    </w:p>
    <w:p w14:paraId="7046EC98" w14:textId="52429A5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39" w:history="1">
        <w:r w:rsidRPr="00771A58">
          <w:rPr>
            <w:rStyle w:val="Hyperlink"/>
            <w:noProof/>
            <w:sz w:val="18"/>
            <w:szCs w:val="18"/>
          </w:rPr>
          <w:t>Figure 8</w:t>
        </w:r>
        <w:r w:rsidRPr="00771A58">
          <w:rPr>
            <w:rStyle w:val="Hyperlink"/>
            <w:noProof/>
            <w:sz w:val="18"/>
            <w:szCs w:val="18"/>
          </w:rPr>
          <w:noBreakHyphen/>
          <w:t>40: Calibration Hydrographs (select bores) and Contour Plot – Yallourn Interseam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39 \h </w:instrText>
        </w:r>
        <w:r w:rsidRPr="00771A58">
          <w:rPr>
            <w:noProof/>
            <w:webHidden/>
            <w:sz w:val="18"/>
            <w:szCs w:val="18"/>
          </w:rPr>
        </w:r>
        <w:r w:rsidRPr="00771A58">
          <w:rPr>
            <w:noProof/>
            <w:webHidden/>
            <w:sz w:val="18"/>
            <w:szCs w:val="18"/>
          </w:rPr>
          <w:fldChar w:fldCharType="separate"/>
        </w:r>
        <w:r w:rsidR="00D35BC0">
          <w:rPr>
            <w:noProof/>
            <w:webHidden/>
            <w:sz w:val="18"/>
            <w:szCs w:val="18"/>
          </w:rPr>
          <w:t>211</w:t>
        </w:r>
        <w:r w:rsidRPr="00771A58">
          <w:rPr>
            <w:noProof/>
            <w:webHidden/>
            <w:sz w:val="18"/>
            <w:szCs w:val="18"/>
          </w:rPr>
          <w:fldChar w:fldCharType="end"/>
        </w:r>
      </w:hyperlink>
    </w:p>
    <w:p w14:paraId="6BEF6C1E" w14:textId="7695812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0" w:history="1">
        <w:r w:rsidRPr="00771A58">
          <w:rPr>
            <w:rStyle w:val="Hyperlink"/>
            <w:noProof/>
            <w:sz w:val="18"/>
            <w:szCs w:val="18"/>
          </w:rPr>
          <w:t>Figure 8</w:t>
        </w:r>
        <w:r w:rsidRPr="00771A58">
          <w:rPr>
            <w:rStyle w:val="Hyperlink"/>
            <w:noProof/>
            <w:sz w:val="18"/>
            <w:szCs w:val="18"/>
          </w:rPr>
          <w:noBreakHyphen/>
          <w:t>41: Calibration Hydrographs (select bores) and Contour Plot – M1A Interseam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0 \h </w:instrText>
        </w:r>
        <w:r w:rsidRPr="00771A58">
          <w:rPr>
            <w:noProof/>
            <w:webHidden/>
            <w:sz w:val="18"/>
            <w:szCs w:val="18"/>
          </w:rPr>
        </w:r>
        <w:r w:rsidRPr="00771A58">
          <w:rPr>
            <w:noProof/>
            <w:webHidden/>
            <w:sz w:val="18"/>
            <w:szCs w:val="18"/>
          </w:rPr>
          <w:fldChar w:fldCharType="separate"/>
        </w:r>
        <w:r w:rsidR="00D35BC0">
          <w:rPr>
            <w:noProof/>
            <w:webHidden/>
            <w:sz w:val="18"/>
            <w:szCs w:val="18"/>
          </w:rPr>
          <w:t>212</w:t>
        </w:r>
        <w:r w:rsidRPr="00771A58">
          <w:rPr>
            <w:noProof/>
            <w:webHidden/>
            <w:sz w:val="18"/>
            <w:szCs w:val="18"/>
          </w:rPr>
          <w:fldChar w:fldCharType="end"/>
        </w:r>
      </w:hyperlink>
    </w:p>
    <w:p w14:paraId="5B13A020" w14:textId="7B65C40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1" w:history="1">
        <w:r w:rsidRPr="00771A58">
          <w:rPr>
            <w:rStyle w:val="Hyperlink"/>
            <w:noProof/>
            <w:sz w:val="18"/>
            <w:szCs w:val="18"/>
          </w:rPr>
          <w:t>Figure 8</w:t>
        </w:r>
        <w:r w:rsidRPr="00771A58">
          <w:rPr>
            <w:rStyle w:val="Hyperlink"/>
            <w:noProof/>
            <w:sz w:val="18"/>
            <w:szCs w:val="18"/>
          </w:rPr>
          <w:noBreakHyphen/>
          <w:t>42: Calibration Hydrographs &amp; Contour Plot – HHF, MRD Upstream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1 \h </w:instrText>
        </w:r>
        <w:r w:rsidRPr="00771A58">
          <w:rPr>
            <w:noProof/>
            <w:webHidden/>
            <w:sz w:val="18"/>
            <w:szCs w:val="18"/>
          </w:rPr>
        </w:r>
        <w:r w:rsidRPr="00771A58">
          <w:rPr>
            <w:noProof/>
            <w:webHidden/>
            <w:sz w:val="18"/>
            <w:szCs w:val="18"/>
          </w:rPr>
          <w:fldChar w:fldCharType="separate"/>
        </w:r>
        <w:r w:rsidR="00D35BC0">
          <w:rPr>
            <w:noProof/>
            <w:webHidden/>
            <w:sz w:val="18"/>
            <w:szCs w:val="18"/>
          </w:rPr>
          <w:t>213</w:t>
        </w:r>
        <w:r w:rsidRPr="00771A58">
          <w:rPr>
            <w:noProof/>
            <w:webHidden/>
            <w:sz w:val="18"/>
            <w:szCs w:val="18"/>
          </w:rPr>
          <w:fldChar w:fldCharType="end"/>
        </w:r>
      </w:hyperlink>
    </w:p>
    <w:p w14:paraId="1AF2D4C1" w14:textId="2541C65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2" w:history="1">
        <w:r w:rsidRPr="00771A58">
          <w:rPr>
            <w:rStyle w:val="Hyperlink"/>
            <w:noProof/>
            <w:sz w:val="18"/>
            <w:szCs w:val="18"/>
          </w:rPr>
          <w:t>Figure 8</w:t>
        </w:r>
        <w:r w:rsidRPr="00771A58">
          <w:rPr>
            <w:rStyle w:val="Hyperlink"/>
            <w:noProof/>
            <w:sz w:val="18"/>
            <w:szCs w:val="18"/>
          </w:rPr>
          <w:noBreakHyphen/>
          <w:t>43: Calibration Hydrographs &amp; Contour Plot – Yallourn Interseam, MRD Upstream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2 \h </w:instrText>
        </w:r>
        <w:r w:rsidRPr="00771A58">
          <w:rPr>
            <w:noProof/>
            <w:webHidden/>
            <w:sz w:val="18"/>
            <w:szCs w:val="18"/>
          </w:rPr>
        </w:r>
        <w:r w:rsidRPr="00771A58">
          <w:rPr>
            <w:noProof/>
            <w:webHidden/>
            <w:sz w:val="18"/>
            <w:szCs w:val="18"/>
          </w:rPr>
          <w:fldChar w:fldCharType="separate"/>
        </w:r>
        <w:r w:rsidR="00D35BC0">
          <w:rPr>
            <w:noProof/>
            <w:webHidden/>
            <w:sz w:val="18"/>
            <w:szCs w:val="18"/>
          </w:rPr>
          <w:t>214</w:t>
        </w:r>
        <w:r w:rsidRPr="00771A58">
          <w:rPr>
            <w:noProof/>
            <w:webHidden/>
            <w:sz w:val="18"/>
            <w:szCs w:val="18"/>
          </w:rPr>
          <w:fldChar w:fldCharType="end"/>
        </w:r>
      </w:hyperlink>
    </w:p>
    <w:p w14:paraId="70D89D84" w14:textId="2E4FB22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3" w:history="1">
        <w:r w:rsidRPr="00771A58">
          <w:rPr>
            <w:rStyle w:val="Hyperlink"/>
            <w:noProof/>
            <w:sz w:val="18"/>
            <w:szCs w:val="18"/>
          </w:rPr>
          <w:t>Figure 8</w:t>
        </w:r>
        <w:r w:rsidRPr="00771A58">
          <w:rPr>
            <w:rStyle w:val="Hyperlink"/>
            <w:noProof/>
            <w:sz w:val="18"/>
            <w:szCs w:val="18"/>
          </w:rPr>
          <w:noBreakHyphen/>
          <w:t>44: Calibration Hydrographs &amp; Contour Plot – M1A Interseam, MRD Upstream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3 \h </w:instrText>
        </w:r>
        <w:r w:rsidRPr="00771A58">
          <w:rPr>
            <w:noProof/>
            <w:webHidden/>
            <w:sz w:val="18"/>
            <w:szCs w:val="18"/>
          </w:rPr>
        </w:r>
        <w:r w:rsidRPr="00771A58">
          <w:rPr>
            <w:noProof/>
            <w:webHidden/>
            <w:sz w:val="18"/>
            <w:szCs w:val="18"/>
          </w:rPr>
          <w:fldChar w:fldCharType="separate"/>
        </w:r>
        <w:r w:rsidR="00D35BC0">
          <w:rPr>
            <w:noProof/>
            <w:webHidden/>
            <w:sz w:val="18"/>
            <w:szCs w:val="18"/>
          </w:rPr>
          <w:t>215</w:t>
        </w:r>
        <w:r w:rsidRPr="00771A58">
          <w:rPr>
            <w:noProof/>
            <w:webHidden/>
            <w:sz w:val="18"/>
            <w:szCs w:val="18"/>
          </w:rPr>
          <w:fldChar w:fldCharType="end"/>
        </w:r>
      </w:hyperlink>
    </w:p>
    <w:p w14:paraId="411FD401" w14:textId="188DD77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4" w:history="1">
        <w:r w:rsidRPr="00771A58">
          <w:rPr>
            <w:rStyle w:val="Hyperlink"/>
            <w:noProof/>
            <w:sz w:val="18"/>
            <w:szCs w:val="18"/>
          </w:rPr>
          <w:t>Figure 8</w:t>
        </w:r>
        <w:r w:rsidRPr="00771A58">
          <w:rPr>
            <w:rStyle w:val="Hyperlink"/>
            <w:noProof/>
            <w:sz w:val="18"/>
            <w:szCs w:val="18"/>
          </w:rPr>
          <w:noBreakHyphen/>
          <w:t>45: Calibration Hydrographs &amp; Contour Plot – HHF, YEF Latrobe River Batters (YEF North)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4 \h </w:instrText>
        </w:r>
        <w:r w:rsidRPr="00771A58">
          <w:rPr>
            <w:noProof/>
            <w:webHidden/>
            <w:sz w:val="18"/>
            <w:szCs w:val="18"/>
          </w:rPr>
        </w:r>
        <w:r w:rsidRPr="00771A58">
          <w:rPr>
            <w:noProof/>
            <w:webHidden/>
            <w:sz w:val="18"/>
            <w:szCs w:val="18"/>
          </w:rPr>
          <w:fldChar w:fldCharType="separate"/>
        </w:r>
        <w:r w:rsidR="00D35BC0">
          <w:rPr>
            <w:noProof/>
            <w:webHidden/>
            <w:sz w:val="18"/>
            <w:szCs w:val="18"/>
          </w:rPr>
          <w:t>216</w:t>
        </w:r>
        <w:r w:rsidRPr="00771A58">
          <w:rPr>
            <w:noProof/>
            <w:webHidden/>
            <w:sz w:val="18"/>
            <w:szCs w:val="18"/>
          </w:rPr>
          <w:fldChar w:fldCharType="end"/>
        </w:r>
      </w:hyperlink>
    </w:p>
    <w:p w14:paraId="7D14F85C" w14:textId="09682B3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5" w:history="1">
        <w:r w:rsidRPr="00771A58">
          <w:rPr>
            <w:rStyle w:val="Hyperlink"/>
            <w:noProof/>
            <w:sz w:val="18"/>
            <w:szCs w:val="18"/>
          </w:rPr>
          <w:t>Figure 8</w:t>
        </w:r>
        <w:r w:rsidRPr="00771A58">
          <w:rPr>
            <w:rStyle w:val="Hyperlink"/>
            <w:noProof/>
            <w:sz w:val="18"/>
            <w:szCs w:val="18"/>
          </w:rPr>
          <w:noBreakHyphen/>
          <w:t>46: Calibration Hydrographs &amp; Contour Plot – Yallourn Interseam, YEF Latrobe River Batters (YEF North)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5 \h </w:instrText>
        </w:r>
        <w:r w:rsidRPr="00771A58">
          <w:rPr>
            <w:noProof/>
            <w:webHidden/>
            <w:sz w:val="18"/>
            <w:szCs w:val="18"/>
          </w:rPr>
        </w:r>
        <w:r w:rsidRPr="00771A58">
          <w:rPr>
            <w:noProof/>
            <w:webHidden/>
            <w:sz w:val="18"/>
            <w:szCs w:val="18"/>
          </w:rPr>
          <w:fldChar w:fldCharType="separate"/>
        </w:r>
        <w:r w:rsidR="00D35BC0">
          <w:rPr>
            <w:noProof/>
            <w:webHidden/>
            <w:sz w:val="18"/>
            <w:szCs w:val="18"/>
          </w:rPr>
          <w:t>217</w:t>
        </w:r>
        <w:r w:rsidRPr="00771A58">
          <w:rPr>
            <w:noProof/>
            <w:webHidden/>
            <w:sz w:val="18"/>
            <w:szCs w:val="18"/>
          </w:rPr>
          <w:fldChar w:fldCharType="end"/>
        </w:r>
      </w:hyperlink>
    </w:p>
    <w:p w14:paraId="2888E4FF" w14:textId="087CCDF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6" w:history="1">
        <w:r w:rsidRPr="00771A58">
          <w:rPr>
            <w:rStyle w:val="Hyperlink"/>
            <w:noProof/>
            <w:sz w:val="18"/>
            <w:szCs w:val="18"/>
          </w:rPr>
          <w:t>Figure 8</w:t>
        </w:r>
        <w:r w:rsidRPr="00771A58">
          <w:rPr>
            <w:rStyle w:val="Hyperlink"/>
            <w:noProof/>
            <w:sz w:val="18"/>
            <w:szCs w:val="18"/>
          </w:rPr>
          <w:noBreakHyphen/>
          <w:t>47:  Calibration Hydrographs &amp; Contour Plot – M1A Interseam, YEF &amp; YNOC Comparison (GHD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6 \h </w:instrText>
        </w:r>
        <w:r w:rsidRPr="00771A58">
          <w:rPr>
            <w:noProof/>
            <w:webHidden/>
            <w:sz w:val="18"/>
            <w:szCs w:val="18"/>
          </w:rPr>
        </w:r>
        <w:r w:rsidRPr="00771A58">
          <w:rPr>
            <w:noProof/>
            <w:webHidden/>
            <w:sz w:val="18"/>
            <w:szCs w:val="18"/>
          </w:rPr>
          <w:fldChar w:fldCharType="separate"/>
        </w:r>
        <w:r w:rsidR="00D35BC0">
          <w:rPr>
            <w:noProof/>
            <w:webHidden/>
            <w:sz w:val="18"/>
            <w:szCs w:val="18"/>
          </w:rPr>
          <w:t>218</w:t>
        </w:r>
        <w:r w:rsidRPr="00771A58">
          <w:rPr>
            <w:noProof/>
            <w:webHidden/>
            <w:sz w:val="18"/>
            <w:szCs w:val="18"/>
          </w:rPr>
          <w:fldChar w:fldCharType="end"/>
        </w:r>
      </w:hyperlink>
    </w:p>
    <w:p w14:paraId="26C5E2FB" w14:textId="30DD558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7" w:history="1">
        <w:r w:rsidRPr="00771A58">
          <w:rPr>
            <w:rStyle w:val="Hyperlink"/>
            <w:noProof/>
            <w:sz w:val="18"/>
            <w:szCs w:val="18"/>
          </w:rPr>
          <w:t>Figure 8</w:t>
        </w:r>
        <w:r w:rsidRPr="00771A58">
          <w:rPr>
            <w:rStyle w:val="Hyperlink"/>
            <w:noProof/>
            <w:sz w:val="18"/>
            <w:szCs w:val="18"/>
          </w:rPr>
          <w:noBreakHyphen/>
          <w:t>48: Schematic of Model Setup for GWNM Scenario Testing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7 \h </w:instrText>
        </w:r>
        <w:r w:rsidRPr="00771A58">
          <w:rPr>
            <w:noProof/>
            <w:webHidden/>
            <w:sz w:val="18"/>
            <w:szCs w:val="18"/>
          </w:rPr>
        </w:r>
        <w:r w:rsidRPr="00771A58">
          <w:rPr>
            <w:noProof/>
            <w:webHidden/>
            <w:sz w:val="18"/>
            <w:szCs w:val="18"/>
          </w:rPr>
          <w:fldChar w:fldCharType="separate"/>
        </w:r>
        <w:r w:rsidR="00D35BC0">
          <w:rPr>
            <w:noProof/>
            <w:webHidden/>
            <w:sz w:val="18"/>
            <w:szCs w:val="18"/>
          </w:rPr>
          <w:t>220</w:t>
        </w:r>
        <w:r w:rsidRPr="00771A58">
          <w:rPr>
            <w:noProof/>
            <w:webHidden/>
            <w:sz w:val="18"/>
            <w:szCs w:val="18"/>
          </w:rPr>
          <w:fldChar w:fldCharType="end"/>
        </w:r>
      </w:hyperlink>
    </w:p>
    <w:p w14:paraId="10A17095" w14:textId="04ACEFC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8" w:history="1">
        <w:r w:rsidRPr="00771A58">
          <w:rPr>
            <w:rStyle w:val="Hyperlink"/>
            <w:noProof/>
            <w:sz w:val="18"/>
            <w:szCs w:val="18"/>
          </w:rPr>
          <w:t>Figure 8</w:t>
        </w:r>
        <w:r w:rsidRPr="00771A58">
          <w:rPr>
            <w:rStyle w:val="Hyperlink"/>
            <w:noProof/>
            <w:sz w:val="18"/>
            <w:szCs w:val="18"/>
          </w:rPr>
          <w:noBreakHyphen/>
          <w:t>49: Climate Sequence and Climate Change Factors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8 \h </w:instrText>
        </w:r>
        <w:r w:rsidRPr="00771A58">
          <w:rPr>
            <w:noProof/>
            <w:webHidden/>
            <w:sz w:val="18"/>
            <w:szCs w:val="18"/>
          </w:rPr>
        </w:r>
        <w:r w:rsidRPr="00771A58">
          <w:rPr>
            <w:noProof/>
            <w:webHidden/>
            <w:sz w:val="18"/>
            <w:szCs w:val="18"/>
          </w:rPr>
          <w:fldChar w:fldCharType="separate"/>
        </w:r>
        <w:r w:rsidR="00D35BC0">
          <w:rPr>
            <w:noProof/>
            <w:webHidden/>
            <w:sz w:val="18"/>
            <w:szCs w:val="18"/>
          </w:rPr>
          <w:t>221</w:t>
        </w:r>
        <w:r w:rsidRPr="00771A58">
          <w:rPr>
            <w:noProof/>
            <w:webHidden/>
            <w:sz w:val="18"/>
            <w:szCs w:val="18"/>
          </w:rPr>
          <w:fldChar w:fldCharType="end"/>
        </w:r>
      </w:hyperlink>
    </w:p>
    <w:p w14:paraId="1C68BCDA" w14:textId="6F92F1E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49" w:history="1">
        <w:r w:rsidRPr="00771A58">
          <w:rPr>
            <w:rStyle w:val="Hyperlink"/>
            <w:noProof/>
            <w:sz w:val="18"/>
            <w:szCs w:val="18"/>
          </w:rPr>
          <w:t>Figure 8</w:t>
        </w:r>
        <w:r w:rsidRPr="00771A58">
          <w:rPr>
            <w:rStyle w:val="Hyperlink"/>
            <w:noProof/>
            <w:sz w:val="18"/>
            <w:szCs w:val="18"/>
          </w:rPr>
          <w:noBreakHyphen/>
          <w:t>50: Hydrogeological Cross Section – Pre-mining &amp; Mining Stages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49 \h </w:instrText>
        </w:r>
        <w:r w:rsidRPr="00771A58">
          <w:rPr>
            <w:noProof/>
            <w:webHidden/>
            <w:sz w:val="18"/>
            <w:szCs w:val="18"/>
          </w:rPr>
        </w:r>
        <w:r w:rsidRPr="00771A58">
          <w:rPr>
            <w:noProof/>
            <w:webHidden/>
            <w:sz w:val="18"/>
            <w:szCs w:val="18"/>
          </w:rPr>
          <w:fldChar w:fldCharType="separate"/>
        </w:r>
        <w:r w:rsidR="00D35BC0">
          <w:rPr>
            <w:noProof/>
            <w:webHidden/>
            <w:sz w:val="18"/>
            <w:szCs w:val="18"/>
          </w:rPr>
          <w:t>223</w:t>
        </w:r>
        <w:r w:rsidRPr="00771A58">
          <w:rPr>
            <w:noProof/>
            <w:webHidden/>
            <w:sz w:val="18"/>
            <w:szCs w:val="18"/>
          </w:rPr>
          <w:fldChar w:fldCharType="end"/>
        </w:r>
      </w:hyperlink>
    </w:p>
    <w:p w14:paraId="7921BDED" w14:textId="655CA8E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0" w:history="1">
        <w:r w:rsidRPr="00771A58">
          <w:rPr>
            <w:rStyle w:val="Hyperlink"/>
            <w:noProof/>
            <w:sz w:val="18"/>
            <w:szCs w:val="18"/>
          </w:rPr>
          <w:t>Figure 8</w:t>
        </w:r>
        <w:r w:rsidRPr="00771A58">
          <w:rPr>
            <w:rStyle w:val="Hyperlink"/>
            <w:noProof/>
            <w:sz w:val="18"/>
            <w:szCs w:val="18"/>
          </w:rPr>
          <w:noBreakHyphen/>
          <w:t>51: Hydrogeological Cross Section – Post-mining Filling &amp; Post-Filling Stages  (GHD 2023)</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0 \h </w:instrText>
        </w:r>
        <w:r w:rsidRPr="00771A58">
          <w:rPr>
            <w:noProof/>
            <w:webHidden/>
            <w:sz w:val="18"/>
            <w:szCs w:val="18"/>
          </w:rPr>
        </w:r>
        <w:r w:rsidRPr="00771A58">
          <w:rPr>
            <w:noProof/>
            <w:webHidden/>
            <w:sz w:val="18"/>
            <w:szCs w:val="18"/>
          </w:rPr>
          <w:fldChar w:fldCharType="separate"/>
        </w:r>
        <w:r w:rsidR="00D35BC0">
          <w:rPr>
            <w:noProof/>
            <w:webHidden/>
            <w:sz w:val="18"/>
            <w:szCs w:val="18"/>
          </w:rPr>
          <w:t>224</w:t>
        </w:r>
        <w:r w:rsidRPr="00771A58">
          <w:rPr>
            <w:noProof/>
            <w:webHidden/>
            <w:sz w:val="18"/>
            <w:szCs w:val="18"/>
          </w:rPr>
          <w:fldChar w:fldCharType="end"/>
        </w:r>
      </w:hyperlink>
    </w:p>
    <w:p w14:paraId="1E8018EC" w14:textId="7AC3AE9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1" w:history="1">
        <w:r w:rsidRPr="00771A58">
          <w:rPr>
            <w:rStyle w:val="Hyperlink"/>
            <w:noProof/>
            <w:sz w:val="18"/>
            <w:szCs w:val="18"/>
          </w:rPr>
          <w:t>Figure 8</w:t>
        </w:r>
        <w:r w:rsidRPr="00771A58">
          <w:rPr>
            <w:rStyle w:val="Hyperlink"/>
            <w:noProof/>
            <w:sz w:val="18"/>
            <w:szCs w:val="18"/>
          </w:rPr>
          <w:noBreakHyphen/>
          <w:t>52: Relationship between Hydrostratigraphic Units and Groundwater Levels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1 \h </w:instrText>
        </w:r>
        <w:r w:rsidRPr="00771A58">
          <w:rPr>
            <w:noProof/>
            <w:webHidden/>
            <w:sz w:val="18"/>
            <w:szCs w:val="18"/>
          </w:rPr>
        </w:r>
        <w:r w:rsidRPr="00771A58">
          <w:rPr>
            <w:noProof/>
            <w:webHidden/>
            <w:sz w:val="18"/>
            <w:szCs w:val="18"/>
          </w:rPr>
          <w:fldChar w:fldCharType="separate"/>
        </w:r>
        <w:r w:rsidR="00D35BC0">
          <w:rPr>
            <w:noProof/>
            <w:webHidden/>
            <w:sz w:val="18"/>
            <w:szCs w:val="18"/>
          </w:rPr>
          <w:t>227</w:t>
        </w:r>
        <w:r w:rsidRPr="00771A58">
          <w:rPr>
            <w:noProof/>
            <w:webHidden/>
            <w:sz w:val="18"/>
            <w:szCs w:val="18"/>
          </w:rPr>
          <w:fldChar w:fldCharType="end"/>
        </w:r>
      </w:hyperlink>
    </w:p>
    <w:p w14:paraId="3348D7E6" w14:textId="1AEFE6A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2" w:history="1">
        <w:r w:rsidRPr="00771A58">
          <w:rPr>
            <w:rStyle w:val="Hyperlink"/>
            <w:noProof/>
            <w:sz w:val="18"/>
            <w:szCs w:val="18"/>
          </w:rPr>
          <w:t>Figure 8</w:t>
        </w:r>
        <w:r w:rsidRPr="00771A58">
          <w:rPr>
            <w:rStyle w:val="Hyperlink"/>
            <w:noProof/>
            <w:sz w:val="18"/>
            <w:szCs w:val="18"/>
          </w:rPr>
          <w:noBreakHyphen/>
          <w:t>53: Schematic Cross-section Locations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2 \h </w:instrText>
        </w:r>
        <w:r w:rsidRPr="00771A58">
          <w:rPr>
            <w:noProof/>
            <w:webHidden/>
            <w:sz w:val="18"/>
            <w:szCs w:val="18"/>
          </w:rPr>
        </w:r>
        <w:r w:rsidRPr="00771A58">
          <w:rPr>
            <w:noProof/>
            <w:webHidden/>
            <w:sz w:val="18"/>
            <w:szCs w:val="18"/>
          </w:rPr>
          <w:fldChar w:fldCharType="separate"/>
        </w:r>
        <w:r w:rsidR="00D35BC0">
          <w:rPr>
            <w:noProof/>
            <w:webHidden/>
            <w:sz w:val="18"/>
            <w:szCs w:val="18"/>
          </w:rPr>
          <w:t>228</w:t>
        </w:r>
        <w:r w:rsidRPr="00771A58">
          <w:rPr>
            <w:noProof/>
            <w:webHidden/>
            <w:sz w:val="18"/>
            <w:szCs w:val="18"/>
          </w:rPr>
          <w:fldChar w:fldCharType="end"/>
        </w:r>
      </w:hyperlink>
    </w:p>
    <w:p w14:paraId="0C8F54F2" w14:textId="59175C4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3" w:history="1">
        <w:r w:rsidRPr="00771A58">
          <w:rPr>
            <w:rStyle w:val="Hyperlink"/>
            <w:noProof/>
            <w:sz w:val="18"/>
            <w:szCs w:val="18"/>
          </w:rPr>
          <w:t>Figure 8</w:t>
        </w:r>
        <w:r w:rsidRPr="00771A58">
          <w:rPr>
            <w:rStyle w:val="Hyperlink"/>
            <w:noProof/>
            <w:sz w:val="18"/>
            <w:szCs w:val="18"/>
          </w:rPr>
          <w:noBreakHyphen/>
          <w:t>54: Section 1 - Schematic SW to NE Hydrogeological Section at RL 11m Lake Level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3 \h </w:instrText>
        </w:r>
        <w:r w:rsidRPr="00771A58">
          <w:rPr>
            <w:noProof/>
            <w:webHidden/>
            <w:sz w:val="18"/>
            <w:szCs w:val="18"/>
          </w:rPr>
        </w:r>
        <w:r w:rsidRPr="00771A58">
          <w:rPr>
            <w:noProof/>
            <w:webHidden/>
            <w:sz w:val="18"/>
            <w:szCs w:val="18"/>
          </w:rPr>
          <w:fldChar w:fldCharType="separate"/>
        </w:r>
        <w:r w:rsidR="00D35BC0">
          <w:rPr>
            <w:noProof/>
            <w:webHidden/>
            <w:sz w:val="18"/>
            <w:szCs w:val="18"/>
          </w:rPr>
          <w:t>229</w:t>
        </w:r>
        <w:r w:rsidRPr="00771A58">
          <w:rPr>
            <w:noProof/>
            <w:webHidden/>
            <w:sz w:val="18"/>
            <w:szCs w:val="18"/>
          </w:rPr>
          <w:fldChar w:fldCharType="end"/>
        </w:r>
      </w:hyperlink>
    </w:p>
    <w:p w14:paraId="71BA78D7" w14:textId="248FE44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4" w:history="1">
        <w:r w:rsidRPr="00771A58">
          <w:rPr>
            <w:rStyle w:val="Hyperlink"/>
            <w:noProof/>
            <w:sz w:val="18"/>
            <w:szCs w:val="18"/>
          </w:rPr>
          <w:t>Figure 8</w:t>
        </w:r>
        <w:r w:rsidRPr="00771A58">
          <w:rPr>
            <w:rStyle w:val="Hyperlink"/>
            <w:noProof/>
            <w:sz w:val="18"/>
            <w:szCs w:val="18"/>
          </w:rPr>
          <w:noBreakHyphen/>
          <w:t>55: Section 1 - Schematic SW to NE Hydrogeological Section at RL 37m Lake Level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4 \h </w:instrText>
        </w:r>
        <w:r w:rsidRPr="00771A58">
          <w:rPr>
            <w:noProof/>
            <w:webHidden/>
            <w:sz w:val="18"/>
            <w:szCs w:val="18"/>
          </w:rPr>
        </w:r>
        <w:r w:rsidRPr="00771A58">
          <w:rPr>
            <w:noProof/>
            <w:webHidden/>
            <w:sz w:val="18"/>
            <w:szCs w:val="18"/>
          </w:rPr>
          <w:fldChar w:fldCharType="separate"/>
        </w:r>
        <w:r w:rsidR="00D35BC0">
          <w:rPr>
            <w:noProof/>
            <w:webHidden/>
            <w:sz w:val="18"/>
            <w:szCs w:val="18"/>
          </w:rPr>
          <w:t>230</w:t>
        </w:r>
        <w:r w:rsidRPr="00771A58">
          <w:rPr>
            <w:noProof/>
            <w:webHidden/>
            <w:sz w:val="18"/>
            <w:szCs w:val="18"/>
          </w:rPr>
          <w:fldChar w:fldCharType="end"/>
        </w:r>
      </w:hyperlink>
    </w:p>
    <w:p w14:paraId="19BAC166" w14:textId="1D2D821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5" w:history="1">
        <w:r w:rsidRPr="00771A58">
          <w:rPr>
            <w:rStyle w:val="Hyperlink"/>
            <w:noProof/>
            <w:sz w:val="18"/>
            <w:szCs w:val="18"/>
          </w:rPr>
          <w:t>Figure 8</w:t>
        </w:r>
        <w:r w:rsidRPr="00771A58">
          <w:rPr>
            <w:rStyle w:val="Hyperlink"/>
            <w:noProof/>
            <w:sz w:val="18"/>
            <w:szCs w:val="18"/>
          </w:rPr>
          <w:noBreakHyphen/>
          <w:t>56: Section 2 - Schematic N to S Hydrogeological Section at RL 11m Lake Level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5 \h </w:instrText>
        </w:r>
        <w:r w:rsidRPr="00771A58">
          <w:rPr>
            <w:noProof/>
            <w:webHidden/>
            <w:sz w:val="18"/>
            <w:szCs w:val="18"/>
          </w:rPr>
        </w:r>
        <w:r w:rsidRPr="00771A58">
          <w:rPr>
            <w:noProof/>
            <w:webHidden/>
            <w:sz w:val="18"/>
            <w:szCs w:val="18"/>
          </w:rPr>
          <w:fldChar w:fldCharType="separate"/>
        </w:r>
        <w:r w:rsidR="00D35BC0">
          <w:rPr>
            <w:noProof/>
            <w:webHidden/>
            <w:sz w:val="18"/>
            <w:szCs w:val="18"/>
          </w:rPr>
          <w:t>231</w:t>
        </w:r>
        <w:r w:rsidRPr="00771A58">
          <w:rPr>
            <w:noProof/>
            <w:webHidden/>
            <w:sz w:val="18"/>
            <w:szCs w:val="18"/>
          </w:rPr>
          <w:fldChar w:fldCharType="end"/>
        </w:r>
      </w:hyperlink>
    </w:p>
    <w:p w14:paraId="2C9A321C" w14:textId="339F034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6" w:history="1">
        <w:r w:rsidRPr="00771A58">
          <w:rPr>
            <w:rStyle w:val="Hyperlink"/>
            <w:noProof/>
            <w:sz w:val="18"/>
            <w:szCs w:val="18"/>
          </w:rPr>
          <w:t>Figure 8</w:t>
        </w:r>
        <w:r w:rsidRPr="00771A58">
          <w:rPr>
            <w:rStyle w:val="Hyperlink"/>
            <w:noProof/>
            <w:sz w:val="18"/>
            <w:szCs w:val="18"/>
          </w:rPr>
          <w:noBreakHyphen/>
          <w:t>57: Section 2 - Schematic N to S Hydrogeological Section at RL 37m Lake Level (GHD 2025c)</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6 \h </w:instrText>
        </w:r>
        <w:r w:rsidRPr="00771A58">
          <w:rPr>
            <w:noProof/>
            <w:webHidden/>
            <w:sz w:val="18"/>
            <w:szCs w:val="18"/>
          </w:rPr>
        </w:r>
        <w:r w:rsidRPr="00771A58">
          <w:rPr>
            <w:noProof/>
            <w:webHidden/>
            <w:sz w:val="18"/>
            <w:szCs w:val="18"/>
          </w:rPr>
          <w:fldChar w:fldCharType="separate"/>
        </w:r>
        <w:r w:rsidR="00D35BC0">
          <w:rPr>
            <w:noProof/>
            <w:webHidden/>
            <w:sz w:val="18"/>
            <w:szCs w:val="18"/>
          </w:rPr>
          <w:t>232</w:t>
        </w:r>
        <w:r w:rsidRPr="00771A58">
          <w:rPr>
            <w:noProof/>
            <w:webHidden/>
            <w:sz w:val="18"/>
            <w:szCs w:val="18"/>
          </w:rPr>
          <w:fldChar w:fldCharType="end"/>
        </w:r>
      </w:hyperlink>
    </w:p>
    <w:p w14:paraId="32811DA9" w14:textId="748E83A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7" w:history="1">
        <w:r w:rsidRPr="00771A58">
          <w:rPr>
            <w:rStyle w:val="Hyperlink"/>
            <w:noProof/>
            <w:sz w:val="18"/>
            <w:szCs w:val="18"/>
          </w:rPr>
          <w:t>Figure 8</w:t>
        </w:r>
        <w:r w:rsidRPr="00771A58">
          <w:rPr>
            <w:rStyle w:val="Hyperlink"/>
            <w:noProof/>
            <w:sz w:val="18"/>
            <w:szCs w:val="18"/>
          </w:rPr>
          <w:noBreakHyphen/>
          <w:t>58: Overview Method of Regional Hydrology and Water Balance Assessment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7 \h </w:instrText>
        </w:r>
        <w:r w:rsidRPr="00771A58">
          <w:rPr>
            <w:noProof/>
            <w:webHidden/>
            <w:sz w:val="18"/>
            <w:szCs w:val="18"/>
          </w:rPr>
        </w:r>
        <w:r w:rsidRPr="00771A58">
          <w:rPr>
            <w:noProof/>
            <w:webHidden/>
            <w:sz w:val="18"/>
            <w:szCs w:val="18"/>
          </w:rPr>
          <w:fldChar w:fldCharType="separate"/>
        </w:r>
        <w:r w:rsidR="00D35BC0">
          <w:rPr>
            <w:noProof/>
            <w:webHidden/>
            <w:sz w:val="18"/>
            <w:szCs w:val="18"/>
          </w:rPr>
          <w:t>237</w:t>
        </w:r>
        <w:r w:rsidRPr="00771A58">
          <w:rPr>
            <w:noProof/>
            <w:webHidden/>
            <w:sz w:val="18"/>
            <w:szCs w:val="18"/>
          </w:rPr>
          <w:fldChar w:fldCharType="end"/>
        </w:r>
      </w:hyperlink>
    </w:p>
    <w:p w14:paraId="1E5BACCC" w14:textId="33FA5B2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8" w:history="1">
        <w:r w:rsidRPr="00771A58">
          <w:rPr>
            <w:rStyle w:val="Hyperlink"/>
            <w:noProof/>
            <w:sz w:val="18"/>
            <w:szCs w:val="18"/>
          </w:rPr>
          <w:t>Figure 8</w:t>
        </w:r>
        <w:r w:rsidRPr="00771A58">
          <w:rPr>
            <w:rStyle w:val="Hyperlink"/>
            <w:noProof/>
            <w:sz w:val="18"/>
            <w:szCs w:val="18"/>
          </w:rPr>
          <w:noBreakHyphen/>
          <w:t>59: Combination of the Critical Hydrographs, Illustrating the Relative Magnitude of the Flows between Morwell and Latrobe Rivers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8 \h </w:instrText>
        </w:r>
        <w:r w:rsidRPr="00771A58">
          <w:rPr>
            <w:noProof/>
            <w:webHidden/>
            <w:sz w:val="18"/>
            <w:szCs w:val="18"/>
          </w:rPr>
        </w:r>
        <w:r w:rsidRPr="00771A58">
          <w:rPr>
            <w:noProof/>
            <w:webHidden/>
            <w:sz w:val="18"/>
            <w:szCs w:val="18"/>
          </w:rPr>
          <w:fldChar w:fldCharType="separate"/>
        </w:r>
        <w:r w:rsidR="00D35BC0">
          <w:rPr>
            <w:noProof/>
            <w:webHidden/>
            <w:sz w:val="18"/>
            <w:szCs w:val="18"/>
          </w:rPr>
          <w:t>240</w:t>
        </w:r>
        <w:r w:rsidRPr="00771A58">
          <w:rPr>
            <w:noProof/>
            <w:webHidden/>
            <w:sz w:val="18"/>
            <w:szCs w:val="18"/>
          </w:rPr>
          <w:fldChar w:fldCharType="end"/>
        </w:r>
      </w:hyperlink>
    </w:p>
    <w:p w14:paraId="3E00BDC4" w14:textId="1E496B6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59" w:history="1">
        <w:r w:rsidRPr="00771A58">
          <w:rPr>
            <w:rStyle w:val="Hyperlink"/>
            <w:noProof/>
            <w:sz w:val="18"/>
            <w:szCs w:val="18"/>
          </w:rPr>
          <w:t>Figure 8</w:t>
        </w:r>
        <w:r w:rsidRPr="00771A58">
          <w:rPr>
            <w:rStyle w:val="Hyperlink"/>
            <w:noProof/>
            <w:sz w:val="18"/>
            <w:szCs w:val="18"/>
          </w:rPr>
          <w:noBreakHyphen/>
          <w:t>60: Overview of Latrobe &amp; Morwell River Catchment for Event Based Hydrologic Modelling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59 \h </w:instrText>
        </w:r>
        <w:r w:rsidRPr="00771A58">
          <w:rPr>
            <w:noProof/>
            <w:webHidden/>
            <w:sz w:val="18"/>
            <w:szCs w:val="18"/>
          </w:rPr>
        </w:r>
        <w:r w:rsidRPr="00771A58">
          <w:rPr>
            <w:noProof/>
            <w:webHidden/>
            <w:sz w:val="18"/>
            <w:szCs w:val="18"/>
          </w:rPr>
          <w:fldChar w:fldCharType="separate"/>
        </w:r>
        <w:r w:rsidR="00D35BC0">
          <w:rPr>
            <w:noProof/>
            <w:webHidden/>
            <w:sz w:val="18"/>
            <w:szCs w:val="18"/>
          </w:rPr>
          <w:t>242</w:t>
        </w:r>
        <w:r w:rsidRPr="00771A58">
          <w:rPr>
            <w:noProof/>
            <w:webHidden/>
            <w:sz w:val="18"/>
            <w:szCs w:val="18"/>
          </w:rPr>
          <w:fldChar w:fldCharType="end"/>
        </w:r>
      </w:hyperlink>
    </w:p>
    <w:p w14:paraId="3D7CCFC3" w14:textId="793E8D7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0" w:history="1">
        <w:r w:rsidRPr="00771A58">
          <w:rPr>
            <w:rStyle w:val="Hyperlink"/>
            <w:noProof/>
            <w:sz w:val="18"/>
            <w:szCs w:val="18"/>
          </w:rPr>
          <w:t>Figure 8</w:t>
        </w:r>
        <w:r w:rsidRPr="00771A58">
          <w:rPr>
            <w:rStyle w:val="Hyperlink"/>
            <w:noProof/>
            <w:sz w:val="18"/>
            <w:szCs w:val="18"/>
          </w:rPr>
          <w:noBreakHyphen/>
          <w:t>61: Preliminary Design Arrangements &amp; Locations for Spillways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0 \h </w:instrText>
        </w:r>
        <w:r w:rsidRPr="00771A58">
          <w:rPr>
            <w:noProof/>
            <w:webHidden/>
            <w:sz w:val="18"/>
            <w:szCs w:val="18"/>
          </w:rPr>
        </w:r>
        <w:r w:rsidRPr="00771A58">
          <w:rPr>
            <w:noProof/>
            <w:webHidden/>
            <w:sz w:val="18"/>
            <w:szCs w:val="18"/>
          </w:rPr>
          <w:fldChar w:fldCharType="separate"/>
        </w:r>
        <w:r w:rsidR="00D35BC0">
          <w:rPr>
            <w:noProof/>
            <w:webHidden/>
            <w:sz w:val="18"/>
            <w:szCs w:val="18"/>
          </w:rPr>
          <w:t>247</w:t>
        </w:r>
        <w:r w:rsidRPr="00771A58">
          <w:rPr>
            <w:noProof/>
            <w:webHidden/>
            <w:sz w:val="18"/>
            <w:szCs w:val="18"/>
          </w:rPr>
          <w:fldChar w:fldCharType="end"/>
        </w:r>
      </w:hyperlink>
    </w:p>
    <w:p w14:paraId="783B3138" w14:textId="309CC9C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1" w:history="1">
        <w:r w:rsidRPr="00771A58">
          <w:rPr>
            <w:rStyle w:val="Hyperlink"/>
            <w:noProof/>
            <w:sz w:val="18"/>
            <w:szCs w:val="18"/>
          </w:rPr>
          <w:t>Figure 8</w:t>
        </w:r>
        <w:r w:rsidRPr="00771A58">
          <w:rPr>
            <w:rStyle w:val="Hyperlink"/>
            <w:noProof/>
            <w:sz w:val="18"/>
            <w:szCs w:val="18"/>
          </w:rPr>
          <w:noBreakHyphen/>
          <w:t>62: 0.05% AEP Latrobe River led event - Max Flood Depth – Design Conditions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1 \h </w:instrText>
        </w:r>
        <w:r w:rsidRPr="00771A58">
          <w:rPr>
            <w:noProof/>
            <w:webHidden/>
            <w:sz w:val="18"/>
            <w:szCs w:val="18"/>
          </w:rPr>
        </w:r>
        <w:r w:rsidRPr="00771A58">
          <w:rPr>
            <w:noProof/>
            <w:webHidden/>
            <w:sz w:val="18"/>
            <w:szCs w:val="18"/>
          </w:rPr>
          <w:fldChar w:fldCharType="separate"/>
        </w:r>
        <w:r w:rsidR="00D35BC0">
          <w:rPr>
            <w:noProof/>
            <w:webHidden/>
            <w:sz w:val="18"/>
            <w:szCs w:val="18"/>
          </w:rPr>
          <w:t>249</w:t>
        </w:r>
        <w:r w:rsidRPr="00771A58">
          <w:rPr>
            <w:noProof/>
            <w:webHidden/>
            <w:sz w:val="18"/>
            <w:szCs w:val="18"/>
          </w:rPr>
          <w:fldChar w:fldCharType="end"/>
        </w:r>
      </w:hyperlink>
    </w:p>
    <w:p w14:paraId="11DC3931" w14:textId="2C9CF07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2" w:history="1">
        <w:r w:rsidRPr="00771A58">
          <w:rPr>
            <w:rStyle w:val="Hyperlink"/>
            <w:noProof/>
            <w:sz w:val="18"/>
            <w:szCs w:val="18"/>
          </w:rPr>
          <w:t>Figure 8</w:t>
        </w:r>
        <w:r w:rsidRPr="00771A58">
          <w:rPr>
            <w:rStyle w:val="Hyperlink"/>
            <w:noProof/>
            <w:sz w:val="18"/>
            <w:szCs w:val="18"/>
          </w:rPr>
          <w:noBreakHyphen/>
          <w:t xml:space="preserve">63: </w:t>
        </w:r>
        <w:r w:rsidRPr="00771A58">
          <w:rPr>
            <w:rStyle w:val="Hyperlink"/>
            <w:iCs/>
            <w:noProof/>
            <w:sz w:val="18"/>
            <w:szCs w:val="18"/>
          </w:rPr>
          <w:t>0.05% AEP Latrobe River led event - Max velocities – Design Conditions (Alluviu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2 \h </w:instrText>
        </w:r>
        <w:r w:rsidRPr="00771A58">
          <w:rPr>
            <w:noProof/>
            <w:webHidden/>
            <w:sz w:val="18"/>
            <w:szCs w:val="18"/>
          </w:rPr>
        </w:r>
        <w:r w:rsidRPr="00771A58">
          <w:rPr>
            <w:noProof/>
            <w:webHidden/>
            <w:sz w:val="18"/>
            <w:szCs w:val="18"/>
          </w:rPr>
          <w:fldChar w:fldCharType="separate"/>
        </w:r>
        <w:r w:rsidR="00D35BC0">
          <w:rPr>
            <w:noProof/>
            <w:webHidden/>
            <w:sz w:val="18"/>
            <w:szCs w:val="18"/>
          </w:rPr>
          <w:t>250</w:t>
        </w:r>
        <w:r w:rsidRPr="00771A58">
          <w:rPr>
            <w:noProof/>
            <w:webHidden/>
            <w:sz w:val="18"/>
            <w:szCs w:val="18"/>
          </w:rPr>
          <w:fldChar w:fldCharType="end"/>
        </w:r>
      </w:hyperlink>
    </w:p>
    <w:p w14:paraId="488ACC6A" w14:textId="5907273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3" w:history="1">
        <w:r w:rsidRPr="00771A58">
          <w:rPr>
            <w:rStyle w:val="Hyperlink"/>
            <w:noProof/>
            <w:sz w:val="18"/>
            <w:szCs w:val="18"/>
          </w:rPr>
          <w:t>Figure 8</w:t>
        </w:r>
        <w:r w:rsidRPr="00771A58">
          <w:rPr>
            <w:rStyle w:val="Hyperlink"/>
            <w:noProof/>
            <w:sz w:val="18"/>
            <w:szCs w:val="18"/>
          </w:rPr>
          <w:noBreakHyphen/>
          <w:t>64: Example Layout - Articulated Concrete Mattress and Earthlok Concrete Mat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3 \h </w:instrText>
        </w:r>
        <w:r w:rsidRPr="00771A58">
          <w:rPr>
            <w:noProof/>
            <w:webHidden/>
            <w:sz w:val="18"/>
            <w:szCs w:val="18"/>
          </w:rPr>
        </w:r>
        <w:r w:rsidRPr="00771A58">
          <w:rPr>
            <w:noProof/>
            <w:webHidden/>
            <w:sz w:val="18"/>
            <w:szCs w:val="18"/>
          </w:rPr>
          <w:fldChar w:fldCharType="separate"/>
        </w:r>
        <w:r w:rsidR="00D35BC0">
          <w:rPr>
            <w:noProof/>
            <w:webHidden/>
            <w:sz w:val="18"/>
            <w:szCs w:val="18"/>
          </w:rPr>
          <w:t>261</w:t>
        </w:r>
        <w:r w:rsidRPr="00771A58">
          <w:rPr>
            <w:noProof/>
            <w:webHidden/>
            <w:sz w:val="18"/>
            <w:szCs w:val="18"/>
          </w:rPr>
          <w:fldChar w:fldCharType="end"/>
        </w:r>
      </w:hyperlink>
    </w:p>
    <w:p w14:paraId="0FD0E084" w14:textId="79A5DF0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4" w:history="1">
        <w:r w:rsidRPr="00771A58">
          <w:rPr>
            <w:rStyle w:val="Hyperlink"/>
            <w:noProof/>
            <w:sz w:val="18"/>
            <w:szCs w:val="18"/>
          </w:rPr>
          <w:t>Figure 8</w:t>
        </w:r>
        <w:r w:rsidRPr="00771A58">
          <w:rPr>
            <w:rStyle w:val="Hyperlink"/>
            <w:noProof/>
            <w:sz w:val="18"/>
            <w:szCs w:val="18"/>
          </w:rPr>
          <w:noBreakHyphen/>
          <w:t>65: Yallourn Mine Existing Peripheral Catchment Drainage Plan, Showing Flow Direction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4 \h </w:instrText>
        </w:r>
        <w:r w:rsidRPr="00771A58">
          <w:rPr>
            <w:noProof/>
            <w:webHidden/>
            <w:sz w:val="18"/>
            <w:szCs w:val="18"/>
          </w:rPr>
        </w:r>
        <w:r w:rsidRPr="00771A58">
          <w:rPr>
            <w:noProof/>
            <w:webHidden/>
            <w:sz w:val="18"/>
            <w:szCs w:val="18"/>
          </w:rPr>
          <w:fldChar w:fldCharType="separate"/>
        </w:r>
        <w:r w:rsidR="00D35BC0">
          <w:rPr>
            <w:noProof/>
            <w:webHidden/>
            <w:sz w:val="18"/>
            <w:szCs w:val="18"/>
          </w:rPr>
          <w:t>266</w:t>
        </w:r>
        <w:r w:rsidRPr="00771A58">
          <w:rPr>
            <w:noProof/>
            <w:webHidden/>
            <w:sz w:val="18"/>
            <w:szCs w:val="18"/>
          </w:rPr>
          <w:fldChar w:fldCharType="end"/>
        </w:r>
      </w:hyperlink>
    </w:p>
    <w:p w14:paraId="5B41F1E8" w14:textId="5091605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5" w:history="1">
        <w:r w:rsidRPr="00771A58">
          <w:rPr>
            <w:rStyle w:val="Hyperlink"/>
            <w:noProof/>
            <w:sz w:val="18"/>
            <w:szCs w:val="18"/>
          </w:rPr>
          <w:t>Figure 8</w:t>
        </w:r>
        <w:r w:rsidRPr="00771A58">
          <w:rPr>
            <w:rStyle w:val="Hyperlink"/>
            <w:noProof/>
            <w:sz w:val="18"/>
            <w:szCs w:val="18"/>
          </w:rPr>
          <w:noBreakHyphen/>
          <w:t>66 Yallourn Mine Proposed Peripheral Catchment Drainage Plan Yallourn Mine Rehabilitatio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5 \h </w:instrText>
        </w:r>
        <w:r w:rsidRPr="00771A58">
          <w:rPr>
            <w:noProof/>
            <w:webHidden/>
            <w:sz w:val="18"/>
            <w:szCs w:val="18"/>
          </w:rPr>
        </w:r>
        <w:r w:rsidRPr="00771A58">
          <w:rPr>
            <w:noProof/>
            <w:webHidden/>
            <w:sz w:val="18"/>
            <w:szCs w:val="18"/>
          </w:rPr>
          <w:fldChar w:fldCharType="separate"/>
        </w:r>
        <w:r w:rsidR="00D35BC0">
          <w:rPr>
            <w:noProof/>
            <w:webHidden/>
            <w:sz w:val="18"/>
            <w:szCs w:val="18"/>
          </w:rPr>
          <w:t>267</w:t>
        </w:r>
        <w:r w:rsidRPr="00771A58">
          <w:rPr>
            <w:noProof/>
            <w:webHidden/>
            <w:sz w:val="18"/>
            <w:szCs w:val="18"/>
          </w:rPr>
          <w:fldChar w:fldCharType="end"/>
        </w:r>
      </w:hyperlink>
    </w:p>
    <w:p w14:paraId="0BEA35D7" w14:textId="01753B8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6" w:history="1">
        <w:r w:rsidRPr="00771A58">
          <w:rPr>
            <w:rStyle w:val="Hyperlink"/>
            <w:noProof/>
            <w:sz w:val="18"/>
            <w:szCs w:val="18"/>
          </w:rPr>
          <w:t>Figure 8</w:t>
        </w:r>
        <w:r w:rsidRPr="00771A58">
          <w:rPr>
            <w:rStyle w:val="Hyperlink"/>
            <w:noProof/>
            <w:sz w:val="18"/>
            <w:szCs w:val="18"/>
          </w:rPr>
          <w:noBreakHyphen/>
          <w:t>67: Drainage Trial Using Earthlok Concrete Mat liner, Photo Taken Shortly After Construction</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6 \h </w:instrText>
        </w:r>
        <w:r w:rsidRPr="00771A58">
          <w:rPr>
            <w:noProof/>
            <w:webHidden/>
            <w:sz w:val="18"/>
            <w:szCs w:val="18"/>
          </w:rPr>
        </w:r>
        <w:r w:rsidRPr="00771A58">
          <w:rPr>
            <w:noProof/>
            <w:webHidden/>
            <w:sz w:val="18"/>
            <w:szCs w:val="18"/>
          </w:rPr>
          <w:fldChar w:fldCharType="separate"/>
        </w:r>
        <w:r w:rsidR="00D35BC0">
          <w:rPr>
            <w:noProof/>
            <w:webHidden/>
            <w:sz w:val="18"/>
            <w:szCs w:val="18"/>
          </w:rPr>
          <w:t>268</w:t>
        </w:r>
        <w:r w:rsidRPr="00771A58">
          <w:rPr>
            <w:noProof/>
            <w:webHidden/>
            <w:sz w:val="18"/>
            <w:szCs w:val="18"/>
          </w:rPr>
          <w:fldChar w:fldCharType="end"/>
        </w:r>
      </w:hyperlink>
    </w:p>
    <w:p w14:paraId="33202371" w14:textId="6CA1209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7" w:history="1">
        <w:r w:rsidRPr="00771A58">
          <w:rPr>
            <w:rStyle w:val="Hyperlink"/>
            <w:noProof/>
            <w:sz w:val="18"/>
            <w:szCs w:val="18"/>
          </w:rPr>
          <w:t>Figure 8</w:t>
        </w:r>
        <w:r w:rsidRPr="00771A58">
          <w:rPr>
            <w:rStyle w:val="Hyperlink"/>
            <w:noProof/>
            <w:sz w:val="18"/>
            <w:szCs w:val="18"/>
          </w:rPr>
          <w:noBreakHyphen/>
          <w:t>68: Standard Cross Section of ECM Drainage Trial</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7 \h </w:instrText>
        </w:r>
        <w:r w:rsidRPr="00771A58">
          <w:rPr>
            <w:noProof/>
            <w:webHidden/>
            <w:sz w:val="18"/>
            <w:szCs w:val="18"/>
          </w:rPr>
        </w:r>
        <w:r w:rsidRPr="00771A58">
          <w:rPr>
            <w:noProof/>
            <w:webHidden/>
            <w:sz w:val="18"/>
            <w:szCs w:val="18"/>
          </w:rPr>
          <w:fldChar w:fldCharType="separate"/>
        </w:r>
        <w:r w:rsidR="00D35BC0">
          <w:rPr>
            <w:noProof/>
            <w:webHidden/>
            <w:sz w:val="18"/>
            <w:szCs w:val="18"/>
          </w:rPr>
          <w:t>269</w:t>
        </w:r>
        <w:r w:rsidRPr="00771A58">
          <w:rPr>
            <w:noProof/>
            <w:webHidden/>
            <w:sz w:val="18"/>
            <w:szCs w:val="18"/>
          </w:rPr>
          <w:fldChar w:fldCharType="end"/>
        </w:r>
      </w:hyperlink>
    </w:p>
    <w:p w14:paraId="72FC7193" w14:textId="0D58B45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8" w:history="1">
        <w:r w:rsidRPr="00771A58">
          <w:rPr>
            <w:rStyle w:val="Hyperlink"/>
            <w:noProof/>
            <w:sz w:val="18"/>
            <w:szCs w:val="18"/>
          </w:rPr>
          <w:t>Figure 8</w:t>
        </w:r>
        <w:r w:rsidRPr="00771A58">
          <w:rPr>
            <w:rStyle w:val="Hyperlink"/>
            <w:noProof/>
            <w:sz w:val="18"/>
            <w:szCs w:val="18"/>
          </w:rPr>
          <w:noBreakHyphen/>
          <w:t>69: Water Balance and Water Quality Model Process Diagram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8 \h </w:instrText>
        </w:r>
        <w:r w:rsidRPr="00771A58">
          <w:rPr>
            <w:noProof/>
            <w:webHidden/>
            <w:sz w:val="18"/>
            <w:szCs w:val="18"/>
          </w:rPr>
        </w:r>
        <w:r w:rsidRPr="00771A58">
          <w:rPr>
            <w:noProof/>
            <w:webHidden/>
            <w:sz w:val="18"/>
            <w:szCs w:val="18"/>
          </w:rPr>
          <w:fldChar w:fldCharType="separate"/>
        </w:r>
        <w:r w:rsidR="00D35BC0">
          <w:rPr>
            <w:noProof/>
            <w:webHidden/>
            <w:sz w:val="18"/>
            <w:szCs w:val="18"/>
          </w:rPr>
          <w:t>271</w:t>
        </w:r>
        <w:r w:rsidRPr="00771A58">
          <w:rPr>
            <w:noProof/>
            <w:webHidden/>
            <w:sz w:val="18"/>
            <w:szCs w:val="18"/>
          </w:rPr>
          <w:fldChar w:fldCharType="end"/>
        </w:r>
      </w:hyperlink>
    </w:p>
    <w:p w14:paraId="599E1833" w14:textId="0D6201D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69" w:history="1">
        <w:r w:rsidRPr="00771A58">
          <w:rPr>
            <w:rStyle w:val="Hyperlink"/>
            <w:noProof/>
            <w:sz w:val="18"/>
            <w:szCs w:val="18"/>
          </w:rPr>
          <w:t>Figure 8</w:t>
        </w:r>
        <w:r w:rsidRPr="00771A58">
          <w:rPr>
            <w:rStyle w:val="Hyperlink"/>
            <w:noProof/>
            <w:sz w:val="18"/>
            <w:szCs w:val="18"/>
          </w:rPr>
          <w:noBreakHyphen/>
          <w:t>70: Climate change rainfall factors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69 \h </w:instrText>
        </w:r>
        <w:r w:rsidRPr="00771A58">
          <w:rPr>
            <w:noProof/>
            <w:webHidden/>
            <w:sz w:val="18"/>
            <w:szCs w:val="18"/>
          </w:rPr>
        </w:r>
        <w:r w:rsidRPr="00771A58">
          <w:rPr>
            <w:noProof/>
            <w:webHidden/>
            <w:sz w:val="18"/>
            <w:szCs w:val="18"/>
          </w:rPr>
          <w:fldChar w:fldCharType="separate"/>
        </w:r>
        <w:r w:rsidR="00D35BC0">
          <w:rPr>
            <w:noProof/>
            <w:webHidden/>
            <w:sz w:val="18"/>
            <w:szCs w:val="18"/>
          </w:rPr>
          <w:t>273</w:t>
        </w:r>
        <w:r w:rsidRPr="00771A58">
          <w:rPr>
            <w:noProof/>
            <w:webHidden/>
            <w:sz w:val="18"/>
            <w:szCs w:val="18"/>
          </w:rPr>
          <w:fldChar w:fldCharType="end"/>
        </w:r>
      </w:hyperlink>
    </w:p>
    <w:p w14:paraId="211349DA" w14:textId="69CE781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0" w:history="1">
        <w:r w:rsidRPr="00771A58">
          <w:rPr>
            <w:rStyle w:val="Hyperlink"/>
            <w:noProof/>
            <w:sz w:val="18"/>
            <w:szCs w:val="18"/>
          </w:rPr>
          <w:t>Figure 8</w:t>
        </w:r>
        <w:r w:rsidRPr="00771A58">
          <w:rPr>
            <w:rStyle w:val="Hyperlink"/>
            <w:noProof/>
            <w:sz w:val="18"/>
            <w:szCs w:val="18"/>
          </w:rPr>
          <w:noBreakHyphen/>
          <w:t>71: Final landform surface for YCM and surrounds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0 \h </w:instrText>
        </w:r>
        <w:r w:rsidRPr="00771A58">
          <w:rPr>
            <w:noProof/>
            <w:webHidden/>
            <w:sz w:val="18"/>
            <w:szCs w:val="18"/>
          </w:rPr>
        </w:r>
        <w:r w:rsidRPr="00771A58">
          <w:rPr>
            <w:noProof/>
            <w:webHidden/>
            <w:sz w:val="18"/>
            <w:szCs w:val="18"/>
          </w:rPr>
          <w:fldChar w:fldCharType="separate"/>
        </w:r>
        <w:r w:rsidR="00D35BC0">
          <w:rPr>
            <w:noProof/>
            <w:webHidden/>
            <w:sz w:val="18"/>
            <w:szCs w:val="18"/>
          </w:rPr>
          <w:t>274</w:t>
        </w:r>
        <w:r w:rsidRPr="00771A58">
          <w:rPr>
            <w:noProof/>
            <w:webHidden/>
            <w:sz w:val="18"/>
            <w:szCs w:val="18"/>
          </w:rPr>
          <w:fldChar w:fldCharType="end"/>
        </w:r>
      </w:hyperlink>
    </w:p>
    <w:p w14:paraId="7C04E431" w14:textId="6404EEF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1" w:history="1">
        <w:r w:rsidRPr="00771A58">
          <w:rPr>
            <w:rStyle w:val="Hyperlink"/>
            <w:noProof/>
            <w:sz w:val="18"/>
            <w:szCs w:val="18"/>
          </w:rPr>
          <w:t>Figure 8</w:t>
        </w:r>
        <w:r w:rsidRPr="00771A58">
          <w:rPr>
            <w:rStyle w:val="Hyperlink"/>
            <w:noProof/>
            <w:sz w:val="18"/>
            <w:szCs w:val="18"/>
          </w:rPr>
          <w:noBreakHyphen/>
          <w:t>72: Sub-catchment boundaries draining to pit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1 \h </w:instrText>
        </w:r>
        <w:r w:rsidRPr="00771A58">
          <w:rPr>
            <w:noProof/>
            <w:webHidden/>
            <w:sz w:val="18"/>
            <w:szCs w:val="18"/>
          </w:rPr>
        </w:r>
        <w:r w:rsidRPr="00771A58">
          <w:rPr>
            <w:noProof/>
            <w:webHidden/>
            <w:sz w:val="18"/>
            <w:szCs w:val="18"/>
          </w:rPr>
          <w:fldChar w:fldCharType="separate"/>
        </w:r>
        <w:r w:rsidR="00D35BC0">
          <w:rPr>
            <w:noProof/>
            <w:webHidden/>
            <w:sz w:val="18"/>
            <w:szCs w:val="18"/>
          </w:rPr>
          <w:t>275</w:t>
        </w:r>
        <w:r w:rsidRPr="00771A58">
          <w:rPr>
            <w:noProof/>
            <w:webHidden/>
            <w:sz w:val="18"/>
            <w:szCs w:val="18"/>
          </w:rPr>
          <w:fldChar w:fldCharType="end"/>
        </w:r>
      </w:hyperlink>
    </w:p>
    <w:p w14:paraId="62B32E40" w14:textId="1670CF2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2" w:history="1">
        <w:r w:rsidRPr="00771A58">
          <w:rPr>
            <w:rStyle w:val="Hyperlink"/>
            <w:noProof/>
            <w:sz w:val="18"/>
            <w:szCs w:val="18"/>
          </w:rPr>
          <w:t>Figure 8</w:t>
        </w:r>
        <w:r w:rsidRPr="00771A58">
          <w:rPr>
            <w:rStyle w:val="Hyperlink"/>
            <w:noProof/>
            <w:sz w:val="18"/>
            <w:szCs w:val="18"/>
          </w:rPr>
          <w:noBreakHyphen/>
          <w:t>73: Schematic of the Australian Water Balance Model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2 \h </w:instrText>
        </w:r>
        <w:r w:rsidRPr="00771A58">
          <w:rPr>
            <w:noProof/>
            <w:webHidden/>
            <w:sz w:val="18"/>
            <w:szCs w:val="18"/>
          </w:rPr>
        </w:r>
        <w:r w:rsidRPr="00771A58">
          <w:rPr>
            <w:noProof/>
            <w:webHidden/>
            <w:sz w:val="18"/>
            <w:szCs w:val="18"/>
          </w:rPr>
          <w:fldChar w:fldCharType="separate"/>
        </w:r>
        <w:r w:rsidR="00D35BC0">
          <w:rPr>
            <w:noProof/>
            <w:webHidden/>
            <w:sz w:val="18"/>
            <w:szCs w:val="18"/>
          </w:rPr>
          <w:t>276</w:t>
        </w:r>
        <w:r w:rsidRPr="00771A58">
          <w:rPr>
            <w:noProof/>
            <w:webHidden/>
            <w:sz w:val="18"/>
            <w:szCs w:val="18"/>
          </w:rPr>
          <w:fldChar w:fldCharType="end"/>
        </w:r>
      </w:hyperlink>
    </w:p>
    <w:p w14:paraId="0F02303C" w14:textId="7BB2755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3" w:history="1">
        <w:r w:rsidRPr="00771A58">
          <w:rPr>
            <w:rStyle w:val="Hyperlink"/>
            <w:noProof/>
            <w:sz w:val="18"/>
            <w:szCs w:val="18"/>
          </w:rPr>
          <w:t>Figure 8</w:t>
        </w:r>
        <w:r w:rsidRPr="00771A58">
          <w:rPr>
            <w:rStyle w:val="Hyperlink"/>
            <w:noProof/>
            <w:sz w:val="18"/>
            <w:szCs w:val="18"/>
          </w:rPr>
          <w:noBreakHyphen/>
          <w:t>74 Pit lake water level for YTF (50th percentile)(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3 \h </w:instrText>
        </w:r>
        <w:r w:rsidRPr="00771A58">
          <w:rPr>
            <w:noProof/>
            <w:webHidden/>
            <w:sz w:val="18"/>
            <w:szCs w:val="18"/>
          </w:rPr>
        </w:r>
        <w:r w:rsidRPr="00771A58">
          <w:rPr>
            <w:noProof/>
            <w:webHidden/>
            <w:sz w:val="18"/>
            <w:szCs w:val="18"/>
          </w:rPr>
          <w:fldChar w:fldCharType="separate"/>
        </w:r>
        <w:r w:rsidR="00D35BC0">
          <w:rPr>
            <w:noProof/>
            <w:webHidden/>
            <w:sz w:val="18"/>
            <w:szCs w:val="18"/>
          </w:rPr>
          <w:t>283</w:t>
        </w:r>
        <w:r w:rsidRPr="00771A58">
          <w:rPr>
            <w:noProof/>
            <w:webHidden/>
            <w:sz w:val="18"/>
            <w:szCs w:val="18"/>
          </w:rPr>
          <w:fldChar w:fldCharType="end"/>
        </w:r>
      </w:hyperlink>
    </w:p>
    <w:p w14:paraId="62011F3F" w14:textId="759F47B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4" w:history="1">
        <w:r w:rsidRPr="00771A58">
          <w:rPr>
            <w:rStyle w:val="Hyperlink"/>
            <w:noProof/>
            <w:sz w:val="18"/>
            <w:szCs w:val="18"/>
          </w:rPr>
          <w:t>Figure 8</w:t>
        </w:r>
        <w:r w:rsidRPr="00771A58">
          <w:rPr>
            <w:rStyle w:val="Hyperlink"/>
            <w:noProof/>
            <w:sz w:val="18"/>
            <w:szCs w:val="18"/>
          </w:rPr>
          <w:noBreakHyphen/>
          <w:t>75: Pit lake water level for YEF (50</w:t>
        </w:r>
        <w:r w:rsidRPr="00771A58">
          <w:rPr>
            <w:rStyle w:val="Hyperlink"/>
            <w:noProof/>
            <w:sz w:val="18"/>
            <w:szCs w:val="18"/>
            <w:vertAlign w:val="superscript"/>
          </w:rPr>
          <w:t>th</w:t>
        </w:r>
        <w:r w:rsidRPr="00771A58">
          <w:rPr>
            <w:rStyle w:val="Hyperlink"/>
            <w:noProof/>
            <w:sz w:val="18"/>
            <w:szCs w:val="18"/>
          </w:rPr>
          <w:t xml:space="preserve"> percentile) (RGS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4 \h </w:instrText>
        </w:r>
        <w:r w:rsidRPr="00771A58">
          <w:rPr>
            <w:noProof/>
            <w:webHidden/>
            <w:sz w:val="18"/>
            <w:szCs w:val="18"/>
          </w:rPr>
        </w:r>
        <w:r w:rsidRPr="00771A58">
          <w:rPr>
            <w:noProof/>
            <w:webHidden/>
            <w:sz w:val="18"/>
            <w:szCs w:val="18"/>
          </w:rPr>
          <w:fldChar w:fldCharType="separate"/>
        </w:r>
        <w:r w:rsidR="00D35BC0">
          <w:rPr>
            <w:noProof/>
            <w:webHidden/>
            <w:sz w:val="18"/>
            <w:szCs w:val="18"/>
          </w:rPr>
          <w:t>284</w:t>
        </w:r>
        <w:r w:rsidRPr="00771A58">
          <w:rPr>
            <w:noProof/>
            <w:webHidden/>
            <w:sz w:val="18"/>
            <w:szCs w:val="18"/>
          </w:rPr>
          <w:fldChar w:fldCharType="end"/>
        </w:r>
      </w:hyperlink>
    </w:p>
    <w:p w14:paraId="6018AF97" w14:textId="7A59DD4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5" w:history="1">
        <w:r w:rsidRPr="00771A58">
          <w:rPr>
            <w:rStyle w:val="Hyperlink"/>
            <w:noProof/>
            <w:sz w:val="18"/>
            <w:szCs w:val="18"/>
          </w:rPr>
          <w:t>Figure 8</w:t>
        </w:r>
        <w:r w:rsidRPr="00771A58">
          <w:rPr>
            <w:rStyle w:val="Hyperlink"/>
            <w:noProof/>
            <w:sz w:val="18"/>
            <w:szCs w:val="18"/>
          </w:rPr>
          <w:noBreakHyphen/>
          <w:t>76: Geotechnical risk rating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5 \h </w:instrText>
        </w:r>
        <w:r w:rsidRPr="00771A58">
          <w:rPr>
            <w:noProof/>
            <w:webHidden/>
            <w:sz w:val="18"/>
            <w:szCs w:val="18"/>
          </w:rPr>
        </w:r>
        <w:r w:rsidRPr="00771A58">
          <w:rPr>
            <w:noProof/>
            <w:webHidden/>
            <w:sz w:val="18"/>
            <w:szCs w:val="18"/>
          </w:rPr>
          <w:fldChar w:fldCharType="separate"/>
        </w:r>
        <w:r w:rsidR="00D35BC0">
          <w:rPr>
            <w:noProof/>
            <w:webHidden/>
            <w:sz w:val="18"/>
            <w:szCs w:val="18"/>
          </w:rPr>
          <w:t>296</w:t>
        </w:r>
        <w:r w:rsidRPr="00771A58">
          <w:rPr>
            <w:noProof/>
            <w:webHidden/>
            <w:sz w:val="18"/>
            <w:szCs w:val="18"/>
          </w:rPr>
          <w:fldChar w:fldCharType="end"/>
        </w:r>
      </w:hyperlink>
    </w:p>
    <w:p w14:paraId="2E152FCA" w14:textId="1D87D96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6" w:history="1">
        <w:r w:rsidRPr="00771A58">
          <w:rPr>
            <w:rStyle w:val="Hyperlink"/>
            <w:noProof/>
            <w:sz w:val="18"/>
            <w:szCs w:val="18"/>
          </w:rPr>
          <w:t>Figure 8</w:t>
        </w:r>
        <w:r w:rsidRPr="00771A58">
          <w:rPr>
            <w:rStyle w:val="Hyperlink"/>
            <w:noProof/>
            <w:sz w:val="18"/>
            <w:szCs w:val="18"/>
          </w:rPr>
          <w:noBreakHyphen/>
          <w:t>77: Domain surface water risk rating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6 \h </w:instrText>
        </w:r>
        <w:r w:rsidRPr="00771A58">
          <w:rPr>
            <w:noProof/>
            <w:webHidden/>
            <w:sz w:val="18"/>
            <w:szCs w:val="18"/>
          </w:rPr>
        </w:r>
        <w:r w:rsidRPr="00771A58">
          <w:rPr>
            <w:noProof/>
            <w:webHidden/>
            <w:sz w:val="18"/>
            <w:szCs w:val="18"/>
          </w:rPr>
          <w:fldChar w:fldCharType="separate"/>
        </w:r>
        <w:r w:rsidR="00D35BC0">
          <w:rPr>
            <w:noProof/>
            <w:webHidden/>
            <w:sz w:val="18"/>
            <w:szCs w:val="18"/>
          </w:rPr>
          <w:t>297</w:t>
        </w:r>
        <w:r w:rsidRPr="00771A58">
          <w:rPr>
            <w:noProof/>
            <w:webHidden/>
            <w:sz w:val="18"/>
            <w:szCs w:val="18"/>
          </w:rPr>
          <w:fldChar w:fldCharType="end"/>
        </w:r>
      </w:hyperlink>
    </w:p>
    <w:p w14:paraId="7DD71C7D" w14:textId="34D9436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7" w:history="1">
        <w:r w:rsidRPr="00771A58">
          <w:rPr>
            <w:rStyle w:val="Hyperlink"/>
            <w:noProof/>
            <w:sz w:val="18"/>
            <w:szCs w:val="18"/>
          </w:rPr>
          <w:t>Figure 8</w:t>
        </w:r>
        <w:r w:rsidRPr="00771A58">
          <w:rPr>
            <w:rStyle w:val="Hyperlink"/>
            <w:noProof/>
            <w:sz w:val="18"/>
            <w:szCs w:val="18"/>
          </w:rPr>
          <w:noBreakHyphen/>
          <w:t>78: Geotechnical domain consequence category plan</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7 \h </w:instrText>
        </w:r>
        <w:r w:rsidRPr="00771A58">
          <w:rPr>
            <w:noProof/>
            <w:webHidden/>
            <w:sz w:val="18"/>
            <w:szCs w:val="18"/>
          </w:rPr>
        </w:r>
        <w:r w:rsidRPr="00771A58">
          <w:rPr>
            <w:noProof/>
            <w:webHidden/>
            <w:sz w:val="18"/>
            <w:szCs w:val="18"/>
          </w:rPr>
          <w:fldChar w:fldCharType="separate"/>
        </w:r>
        <w:r w:rsidR="00D35BC0">
          <w:rPr>
            <w:noProof/>
            <w:webHidden/>
            <w:sz w:val="18"/>
            <w:szCs w:val="18"/>
          </w:rPr>
          <w:t>298</w:t>
        </w:r>
        <w:r w:rsidRPr="00771A58">
          <w:rPr>
            <w:noProof/>
            <w:webHidden/>
            <w:sz w:val="18"/>
            <w:szCs w:val="18"/>
          </w:rPr>
          <w:fldChar w:fldCharType="end"/>
        </w:r>
      </w:hyperlink>
    </w:p>
    <w:p w14:paraId="406CEBE2" w14:textId="0FDFC95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8" w:history="1">
        <w:r w:rsidRPr="00771A58">
          <w:rPr>
            <w:rStyle w:val="Hyperlink"/>
            <w:noProof/>
            <w:sz w:val="18"/>
            <w:szCs w:val="18"/>
          </w:rPr>
          <w:t>Figure 8</w:t>
        </w:r>
        <w:r w:rsidRPr="00771A58">
          <w:rPr>
            <w:rStyle w:val="Hyperlink"/>
            <w:noProof/>
            <w:sz w:val="18"/>
            <w:szCs w:val="18"/>
          </w:rPr>
          <w:noBreakHyphen/>
          <w:t>79: Validated direct shear failure envelope plots (residual shear strength)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8 \h </w:instrText>
        </w:r>
        <w:r w:rsidRPr="00771A58">
          <w:rPr>
            <w:noProof/>
            <w:webHidden/>
            <w:sz w:val="18"/>
            <w:szCs w:val="18"/>
          </w:rPr>
        </w:r>
        <w:r w:rsidRPr="00771A58">
          <w:rPr>
            <w:noProof/>
            <w:webHidden/>
            <w:sz w:val="18"/>
            <w:szCs w:val="18"/>
          </w:rPr>
          <w:fldChar w:fldCharType="separate"/>
        </w:r>
        <w:r w:rsidR="00D35BC0">
          <w:rPr>
            <w:noProof/>
            <w:webHidden/>
            <w:sz w:val="18"/>
            <w:szCs w:val="18"/>
          </w:rPr>
          <w:t>305</w:t>
        </w:r>
        <w:r w:rsidRPr="00771A58">
          <w:rPr>
            <w:noProof/>
            <w:webHidden/>
            <w:sz w:val="18"/>
            <w:szCs w:val="18"/>
          </w:rPr>
          <w:fldChar w:fldCharType="end"/>
        </w:r>
      </w:hyperlink>
    </w:p>
    <w:p w14:paraId="2DA21C56" w14:textId="7991C48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79" w:history="1">
        <w:r w:rsidRPr="00771A58">
          <w:rPr>
            <w:rStyle w:val="Hyperlink"/>
            <w:noProof/>
            <w:sz w:val="18"/>
            <w:szCs w:val="18"/>
          </w:rPr>
          <w:t>Figure 8</w:t>
        </w:r>
        <w:r w:rsidRPr="00771A58">
          <w:rPr>
            <w:rStyle w:val="Hyperlink"/>
            <w:noProof/>
            <w:sz w:val="18"/>
            <w:szCs w:val="18"/>
          </w:rPr>
          <w:noBreakHyphen/>
          <w:t>80 Multilinear and Block sliding failure mechanism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79 \h </w:instrText>
        </w:r>
        <w:r w:rsidRPr="00771A58">
          <w:rPr>
            <w:noProof/>
            <w:webHidden/>
            <w:sz w:val="18"/>
            <w:szCs w:val="18"/>
          </w:rPr>
        </w:r>
        <w:r w:rsidRPr="00771A58">
          <w:rPr>
            <w:noProof/>
            <w:webHidden/>
            <w:sz w:val="18"/>
            <w:szCs w:val="18"/>
          </w:rPr>
          <w:fldChar w:fldCharType="separate"/>
        </w:r>
        <w:r w:rsidR="00D35BC0">
          <w:rPr>
            <w:noProof/>
            <w:webHidden/>
            <w:sz w:val="18"/>
            <w:szCs w:val="18"/>
          </w:rPr>
          <w:t>307</w:t>
        </w:r>
        <w:r w:rsidRPr="00771A58">
          <w:rPr>
            <w:noProof/>
            <w:webHidden/>
            <w:sz w:val="18"/>
            <w:szCs w:val="18"/>
          </w:rPr>
          <w:fldChar w:fldCharType="end"/>
        </w:r>
      </w:hyperlink>
    </w:p>
    <w:p w14:paraId="3F25E3E9" w14:textId="2389FCF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0" w:history="1">
        <w:r w:rsidRPr="00771A58">
          <w:rPr>
            <w:rStyle w:val="Hyperlink"/>
            <w:noProof/>
            <w:sz w:val="18"/>
            <w:szCs w:val="18"/>
          </w:rPr>
          <w:t>Figure 8</w:t>
        </w:r>
        <w:r w:rsidRPr="00771A58">
          <w:rPr>
            <w:rStyle w:val="Hyperlink"/>
            <w:noProof/>
            <w:sz w:val="18"/>
            <w:szCs w:val="18"/>
          </w:rPr>
          <w:noBreakHyphen/>
          <w:t>81: Summary model of principal factors and considerations for rehabilitatio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0 \h </w:instrText>
        </w:r>
        <w:r w:rsidRPr="00771A58">
          <w:rPr>
            <w:noProof/>
            <w:webHidden/>
            <w:sz w:val="18"/>
            <w:szCs w:val="18"/>
          </w:rPr>
        </w:r>
        <w:r w:rsidRPr="00771A58">
          <w:rPr>
            <w:noProof/>
            <w:webHidden/>
            <w:sz w:val="18"/>
            <w:szCs w:val="18"/>
          </w:rPr>
          <w:fldChar w:fldCharType="separate"/>
        </w:r>
        <w:r w:rsidR="00D35BC0">
          <w:rPr>
            <w:noProof/>
            <w:webHidden/>
            <w:sz w:val="18"/>
            <w:szCs w:val="18"/>
          </w:rPr>
          <w:t>311</w:t>
        </w:r>
        <w:r w:rsidRPr="00771A58">
          <w:rPr>
            <w:noProof/>
            <w:webHidden/>
            <w:sz w:val="18"/>
            <w:szCs w:val="18"/>
          </w:rPr>
          <w:fldChar w:fldCharType="end"/>
        </w:r>
      </w:hyperlink>
    </w:p>
    <w:p w14:paraId="2BA5453A" w14:textId="456FA357"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1" w:history="1">
        <w:r w:rsidRPr="00771A58">
          <w:rPr>
            <w:rStyle w:val="Hyperlink"/>
            <w:noProof/>
            <w:sz w:val="18"/>
            <w:szCs w:val="18"/>
          </w:rPr>
          <w:t>Figure 8</w:t>
        </w:r>
        <w:r w:rsidRPr="00771A58">
          <w:rPr>
            <w:rStyle w:val="Hyperlink"/>
            <w:noProof/>
            <w:sz w:val="18"/>
            <w:szCs w:val="18"/>
          </w:rPr>
          <w:noBreakHyphen/>
          <w:t>82: Feasibility buttressing desig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1 \h </w:instrText>
        </w:r>
        <w:r w:rsidRPr="00771A58">
          <w:rPr>
            <w:noProof/>
            <w:webHidden/>
            <w:sz w:val="18"/>
            <w:szCs w:val="18"/>
          </w:rPr>
        </w:r>
        <w:r w:rsidRPr="00771A58">
          <w:rPr>
            <w:noProof/>
            <w:webHidden/>
            <w:sz w:val="18"/>
            <w:szCs w:val="18"/>
          </w:rPr>
          <w:fldChar w:fldCharType="separate"/>
        </w:r>
        <w:r w:rsidR="00D35BC0">
          <w:rPr>
            <w:noProof/>
            <w:webHidden/>
            <w:sz w:val="18"/>
            <w:szCs w:val="18"/>
          </w:rPr>
          <w:t>318</w:t>
        </w:r>
        <w:r w:rsidRPr="00771A58">
          <w:rPr>
            <w:noProof/>
            <w:webHidden/>
            <w:sz w:val="18"/>
            <w:szCs w:val="18"/>
          </w:rPr>
          <w:fldChar w:fldCharType="end"/>
        </w:r>
      </w:hyperlink>
    </w:p>
    <w:p w14:paraId="7E5D84E7" w14:textId="5AADBCA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2" w:history="1">
        <w:r w:rsidRPr="00771A58">
          <w:rPr>
            <w:rStyle w:val="Hyperlink"/>
            <w:noProof/>
            <w:sz w:val="18"/>
            <w:szCs w:val="18"/>
          </w:rPr>
          <w:t>Figure 8</w:t>
        </w:r>
        <w:r w:rsidRPr="00771A58">
          <w:rPr>
            <w:rStyle w:val="Hyperlink"/>
            <w:noProof/>
            <w:sz w:val="18"/>
            <w:szCs w:val="18"/>
          </w:rPr>
          <w:noBreakHyphen/>
          <w:t>83: Section 21 (YTF SWB) geotechnical stability section</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2 \h </w:instrText>
        </w:r>
        <w:r w:rsidRPr="00771A58">
          <w:rPr>
            <w:noProof/>
            <w:webHidden/>
            <w:sz w:val="18"/>
            <w:szCs w:val="18"/>
          </w:rPr>
        </w:r>
        <w:r w:rsidRPr="00771A58">
          <w:rPr>
            <w:noProof/>
            <w:webHidden/>
            <w:sz w:val="18"/>
            <w:szCs w:val="18"/>
          </w:rPr>
          <w:fldChar w:fldCharType="separate"/>
        </w:r>
        <w:r w:rsidR="00D35BC0">
          <w:rPr>
            <w:noProof/>
            <w:webHidden/>
            <w:sz w:val="18"/>
            <w:szCs w:val="18"/>
          </w:rPr>
          <w:t>319</w:t>
        </w:r>
        <w:r w:rsidRPr="00771A58">
          <w:rPr>
            <w:noProof/>
            <w:webHidden/>
            <w:sz w:val="18"/>
            <w:szCs w:val="18"/>
          </w:rPr>
          <w:fldChar w:fldCharType="end"/>
        </w:r>
      </w:hyperlink>
    </w:p>
    <w:p w14:paraId="64C09304" w14:textId="36A3BC7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3" w:history="1">
        <w:r w:rsidRPr="00771A58">
          <w:rPr>
            <w:rStyle w:val="Hyperlink"/>
            <w:noProof/>
            <w:sz w:val="18"/>
            <w:szCs w:val="18"/>
          </w:rPr>
          <w:t>Figure 8</w:t>
        </w:r>
        <w:r w:rsidRPr="00771A58">
          <w:rPr>
            <w:rStyle w:val="Hyperlink"/>
            <w:noProof/>
            <w:sz w:val="18"/>
            <w:szCs w:val="18"/>
          </w:rPr>
          <w:noBreakHyphen/>
          <w:t>84: Conceptual Representation of Floor Heave Mechanism (DJPR and DELWP 2000)</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3 \h </w:instrText>
        </w:r>
        <w:r w:rsidRPr="00771A58">
          <w:rPr>
            <w:noProof/>
            <w:webHidden/>
            <w:sz w:val="18"/>
            <w:szCs w:val="18"/>
          </w:rPr>
        </w:r>
        <w:r w:rsidRPr="00771A58">
          <w:rPr>
            <w:noProof/>
            <w:webHidden/>
            <w:sz w:val="18"/>
            <w:szCs w:val="18"/>
          </w:rPr>
          <w:fldChar w:fldCharType="separate"/>
        </w:r>
        <w:r w:rsidR="00D35BC0">
          <w:rPr>
            <w:noProof/>
            <w:webHidden/>
            <w:sz w:val="18"/>
            <w:szCs w:val="18"/>
          </w:rPr>
          <w:t>331</w:t>
        </w:r>
        <w:r w:rsidRPr="00771A58">
          <w:rPr>
            <w:noProof/>
            <w:webHidden/>
            <w:sz w:val="18"/>
            <w:szCs w:val="18"/>
          </w:rPr>
          <w:fldChar w:fldCharType="end"/>
        </w:r>
      </w:hyperlink>
    </w:p>
    <w:p w14:paraId="4AD4FF75" w14:textId="640FA7F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4" w:history="1">
        <w:r w:rsidRPr="00771A58">
          <w:rPr>
            <w:rStyle w:val="Hyperlink"/>
            <w:noProof/>
            <w:sz w:val="18"/>
            <w:szCs w:val="18"/>
          </w:rPr>
          <w:t>Figure 8</w:t>
        </w:r>
        <w:r w:rsidRPr="00771A58">
          <w:rPr>
            <w:rStyle w:val="Hyperlink"/>
            <w:noProof/>
            <w:sz w:val="18"/>
            <w:szCs w:val="18"/>
          </w:rPr>
          <w:noBreakHyphen/>
          <w:t>85: Yallourn Mine EOL pit void topographic surface (Yallourn Minescape Model,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4 \h </w:instrText>
        </w:r>
        <w:r w:rsidRPr="00771A58">
          <w:rPr>
            <w:noProof/>
            <w:webHidden/>
            <w:sz w:val="18"/>
            <w:szCs w:val="18"/>
          </w:rPr>
        </w:r>
        <w:r w:rsidRPr="00771A58">
          <w:rPr>
            <w:noProof/>
            <w:webHidden/>
            <w:sz w:val="18"/>
            <w:szCs w:val="18"/>
          </w:rPr>
          <w:fldChar w:fldCharType="separate"/>
        </w:r>
        <w:r w:rsidR="00D35BC0">
          <w:rPr>
            <w:noProof/>
            <w:webHidden/>
            <w:sz w:val="18"/>
            <w:szCs w:val="18"/>
          </w:rPr>
          <w:t>333</w:t>
        </w:r>
        <w:r w:rsidRPr="00771A58">
          <w:rPr>
            <w:noProof/>
            <w:webHidden/>
            <w:sz w:val="18"/>
            <w:szCs w:val="18"/>
          </w:rPr>
          <w:fldChar w:fldCharType="end"/>
        </w:r>
      </w:hyperlink>
    </w:p>
    <w:p w14:paraId="685900C5" w14:textId="147621D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5" w:history="1">
        <w:r w:rsidRPr="00771A58">
          <w:rPr>
            <w:rStyle w:val="Hyperlink"/>
            <w:noProof/>
            <w:sz w:val="18"/>
            <w:szCs w:val="18"/>
          </w:rPr>
          <w:t>Figure 8</w:t>
        </w:r>
        <w:r w:rsidRPr="00771A58">
          <w:rPr>
            <w:rStyle w:val="Hyperlink"/>
            <w:noProof/>
            <w:sz w:val="18"/>
            <w:szCs w:val="18"/>
          </w:rPr>
          <w:noBreakHyphen/>
          <w:t>86: Yallourn Mine weight balance plot for EOL Pit Void (Yallourn Minescape Model,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5 \h </w:instrText>
        </w:r>
        <w:r w:rsidRPr="00771A58">
          <w:rPr>
            <w:noProof/>
            <w:webHidden/>
            <w:sz w:val="18"/>
            <w:szCs w:val="18"/>
          </w:rPr>
        </w:r>
        <w:r w:rsidRPr="00771A58">
          <w:rPr>
            <w:noProof/>
            <w:webHidden/>
            <w:sz w:val="18"/>
            <w:szCs w:val="18"/>
          </w:rPr>
          <w:fldChar w:fldCharType="separate"/>
        </w:r>
        <w:r w:rsidR="00D35BC0">
          <w:rPr>
            <w:noProof/>
            <w:webHidden/>
            <w:sz w:val="18"/>
            <w:szCs w:val="18"/>
          </w:rPr>
          <w:t>334</w:t>
        </w:r>
        <w:r w:rsidRPr="00771A58">
          <w:rPr>
            <w:noProof/>
            <w:webHidden/>
            <w:sz w:val="18"/>
            <w:szCs w:val="18"/>
          </w:rPr>
          <w:fldChar w:fldCharType="end"/>
        </w:r>
      </w:hyperlink>
    </w:p>
    <w:p w14:paraId="397F7A88" w14:textId="119AA6EF"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6" w:history="1">
        <w:r w:rsidRPr="00771A58">
          <w:rPr>
            <w:rStyle w:val="Hyperlink"/>
            <w:noProof/>
            <w:sz w:val="18"/>
            <w:szCs w:val="18"/>
          </w:rPr>
          <w:t>Figure 8</w:t>
        </w:r>
        <w:r w:rsidRPr="00771A58">
          <w:rPr>
            <w:rStyle w:val="Hyperlink"/>
            <w:noProof/>
            <w:sz w:val="18"/>
            <w:szCs w:val="18"/>
          </w:rPr>
          <w:noBreakHyphen/>
          <w:t>87: Yallourn Mine weight balance plot for lake fill to RL+17m (Yallourn Minescape Model,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6 \h </w:instrText>
        </w:r>
        <w:r w:rsidRPr="00771A58">
          <w:rPr>
            <w:noProof/>
            <w:webHidden/>
            <w:sz w:val="18"/>
            <w:szCs w:val="18"/>
          </w:rPr>
        </w:r>
        <w:r w:rsidRPr="00771A58">
          <w:rPr>
            <w:noProof/>
            <w:webHidden/>
            <w:sz w:val="18"/>
            <w:szCs w:val="18"/>
          </w:rPr>
          <w:fldChar w:fldCharType="separate"/>
        </w:r>
        <w:r w:rsidR="00D35BC0">
          <w:rPr>
            <w:noProof/>
            <w:webHidden/>
            <w:sz w:val="18"/>
            <w:szCs w:val="18"/>
          </w:rPr>
          <w:t>335</w:t>
        </w:r>
        <w:r w:rsidRPr="00771A58">
          <w:rPr>
            <w:noProof/>
            <w:webHidden/>
            <w:sz w:val="18"/>
            <w:szCs w:val="18"/>
          </w:rPr>
          <w:fldChar w:fldCharType="end"/>
        </w:r>
      </w:hyperlink>
    </w:p>
    <w:p w14:paraId="6A8C7BA3" w14:textId="08FCDDA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7" w:history="1">
        <w:r w:rsidRPr="00771A58">
          <w:rPr>
            <w:rStyle w:val="Hyperlink"/>
            <w:noProof/>
            <w:sz w:val="18"/>
            <w:szCs w:val="18"/>
          </w:rPr>
          <w:t>Figure 8</w:t>
        </w:r>
        <w:r w:rsidRPr="00771A58">
          <w:rPr>
            <w:rStyle w:val="Hyperlink"/>
            <w:noProof/>
            <w:sz w:val="18"/>
            <w:szCs w:val="18"/>
          </w:rPr>
          <w:noBreakHyphen/>
          <w:t>88: MRD Terminology and Key Featur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7 \h </w:instrText>
        </w:r>
        <w:r w:rsidRPr="00771A58">
          <w:rPr>
            <w:noProof/>
            <w:webHidden/>
            <w:sz w:val="18"/>
            <w:szCs w:val="18"/>
          </w:rPr>
        </w:r>
        <w:r w:rsidRPr="00771A58">
          <w:rPr>
            <w:noProof/>
            <w:webHidden/>
            <w:sz w:val="18"/>
            <w:szCs w:val="18"/>
          </w:rPr>
          <w:fldChar w:fldCharType="separate"/>
        </w:r>
        <w:r w:rsidR="00D35BC0">
          <w:rPr>
            <w:noProof/>
            <w:webHidden/>
            <w:sz w:val="18"/>
            <w:szCs w:val="18"/>
          </w:rPr>
          <w:t>338</w:t>
        </w:r>
        <w:r w:rsidRPr="00771A58">
          <w:rPr>
            <w:noProof/>
            <w:webHidden/>
            <w:sz w:val="18"/>
            <w:szCs w:val="18"/>
          </w:rPr>
          <w:fldChar w:fldCharType="end"/>
        </w:r>
      </w:hyperlink>
    </w:p>
    <w:p w14:paraId="2A6FF9F4" w14:textId="1179EBA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8" w:history="1">
        <w:r w:rsidRPr="00771A58">
          <w:rPr>
            <w:rStyle w:val="Hyperlink"/>
            <w:noProof/>
            <w:sz w:val="18"/>
            <w:szCs w:val="18"/>
          </w:rPr>
          <w:t>Figure 8</w:t>
        </w:r>
        <w:r w:rsidRPr="00771A58">
          <w:rPr>
            <w:rStyle w:val="Hyperlink"/>
            <w:noProof/>
            <w:sz w:val="18"/>
            <w:szCs w:val="18"/>
          </w:rPr>
          <w:noBreakHyphen/>
          <w:t>89: MRD Sub-Domains, Cross-Section Lines &amp; Indicative Spillway locations for Rehabilitation Desig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8 \h </w:instrText>
        </w:r>
        <w:r w:rsidRPr="00771A58">
          <w:rPr>
            <w:noProof/>
            <w:webHidden/>
            <w:sz w:val="18"/>
            <w:szCs w:val="18"/>
          </w:rPr>
        </w:r>
        <w:r w:rsidRPr="00771A58">
          <w:rPr>
            <w:noProof/>
            <w:webHidden/>
            <w:sz w:val="18"/>
            <w:szCs w:val="18"/>
          </w:rPr>
          <w:fldChar w:fldCharType="separate"/>
        </w:r>
        <w:r w:rsidR="00D35BC0">
          <w:rPr>
            <w:noProof/>
            <w:webHidden/>
            <w:sz w:val="18"/>
            <w:szCs w:val="18"/>
          </w:rPr>
          <w:t>339</w:t>
        </w:r>
        <w:r w:rsidRPr="00771A58">
          <w:rPr>
            <w:noProof/>
            <w:webHidden/>
            <w:sz w:val="18"/>
            <w:szCs w:val="18"/>
          </w:rPr>
          <w:fldChar w:fldCharType="end"/>
        </w:r>
      </w:hyperlink>
    </w:p>
    <w:p w14:paraId="24D4C209" w14:textId="4983667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89" w:history="1">
        <w:r w:rsidRPr="00771A58">
          <w:rPr>
            <w:rStyle w:val="Hyperlink"/>
            <w:noProof/>
            <w:sz w:val="18"/>
            <w:szCs w:val="18"/>
          </w:rPr>
          <w:t>Figure 8</w:t>
        </w:r>
        <w:r w:rsidRPr="00771A58">
          <w:rPr>
            <w:rStyle w:val="Hyperlink"/>
            <w:noProof/>
            <w:sz w:val="18"/>
            <w:szCs w:val="18"/>
          </w:rPr>
          <w:noBreakHyphen/>
          <w:t>90: MRD Geotechnical Cross-Section (Section 32)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89 \h </w:instrText>
        </w:r>
        <w:r w:rsidRPr="00771A58">
          <w:rPr>
            <w:noProof/>
            <w:webHidden/>
            <w:sz w:val="18"/>
            <w:szCs w:val="18"/>
          </w:rPr>
        </w:r>
        <w:r w:rsidRPr="00771A58">
          <w:rPr>
            <w:noProof/>
            <w:webHidden/>
            <w:sz w:val="18"/>
            <w:szCs w:val="18"/>
          </w:rPr>
          <w:fldChar w:fldCharType="separate"/>
        </w:r>
        <w:r w:rsidR="00D35BC0">
          <w:rPr>
            <w:noProof/>
            <w:webHidden/>
            <w:sz w:val="18"/>
            <w:szCs w:val="18"/>
          </w:rPr>
          <w:t>340</w:t>
        </w:r>
        <w:r w:rsidRPr="00771A58">
          <w:rPr>
            <w:noProof/>
            <w:webHidden/>
            <w:sz w:val="18"/>
            <w:szCs w:val="18"/>
          </w:rPr>
          <w:fldChar w:fldCharType="end"/>
        </w:r>
      </w:hyperlink>
    </w:p>
    <w:p w14:paraId="1124962F" w14:textId="7B5D11F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0" w:history="1">
        <w:r w:rsidRPr="00771A58">
          <w:rPr>
            <w:rStyle w:val="Hyperlink"/>
            <w:noProof/>
            <w:sz w:val="18"/>
            <w:szCs w:val="18"/>
          </w:rPr>
          <w:t>Figure 8</w:t>
        </w:r>
        <w:r w:rsidRPr="00771A58">
          <w:rPr>
            <w:rStyle w:val="Hyperlink"/>
            <w:noProof/>
            <w:sz w:val="18"/>
            <w:szCs w:val="18"/>
          </w:rPr>
          <w:noBreakHyphen/>
          <w:t>91: Piping Analysis Results – Sunny Day Condition (East &amp; West Levee)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0 \h </w:instrText>
        </w:r>
        <w:r w:rsidRPr="00771A58">
          <w:rPr>
            <w:noProof/>
            <w:webHidden/>
            <w:sz w:val="18"/>
            <w:szCs w:val="18"/>
          </w:rPr>
        </w:r>
        <w:r w:rsidRPr="00771A58">
          <w:rPr>
            <w:noProof/>
            <w:webHidden/>
            <w:sz w:val="18"/>
            <w:szCs w:val="18"/>
          </w:rPr>
          <w:fldChar w:fldCharType="separate"/>
        </w:r>
        <w:r w:rsidR="00D35BC0">
          <w:rPr>
            <w:noProof/>
            <w:webHidden/>
            <w:sz w:val="18"/>
            <w:szCs w:val="18"/>
          </w:rPr>
          <w:t>350</w:t>
        </w:r>
        <w:r w:rsidRPr="00771A58">
          <w:rPr>
            <w:noProof/>
            <w:webHidden/>
            <w:sz w:val="18"/>
            <w:szCs w:val="18"/>
          </w:rPr>
          <w:fldChar w:fldCharType="end"/>
        </w:r>
      </w:hyperlink>
    </w:p>
    <w:p w14:paraId="43A2446B" w14:textId="14A741D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1" w:history="1">
        <w:r w:rsidRPr="00771A58">
          <w:rPr>
            <w:rStyle w:val="Hyperlink"/>
            <w:noProof/>
            <w:sz w:val="18"/>
            <w:szCs w:val="18"/>
          </w:rPr>
          <w:t>Figure 8</w:t>
        </w:r>
        <w:r w:rsidRPr="00771A58">
          <w:rPr>
            <w:rStyle w:val="Hyperlink"/>
            <w:noProof/>
            <w:sz w:val="18"/>
            <w:szCs w:val="18"/>
          </w:rPr>
          <w:noBreakHyphen/>
          <w:t>92: Piping Analysis Results – Flooded Condition (East &amp; West Levee)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1 \h </w:instrText>
        </w:r>
        <w:r w:rsidRPr="00771A58">
          <w:rPr>
            <w:noProof/>
            <w:webHidden/>
            <w:sz w:val="18"/>
            <w:szCs w:val="18"/>
          </w:rPr>
        </w:r>
        <w:r w:rsidRPr="00771A58">
          <w:rPr>
            <w:noProof/>
            <w:webHidden/>
            <w:sz w:val="18"/>
            <w:szCs w:val="18"/>
          </w:rPr>
          <w:fldChar w:fldCharType="separate"/>
        </w:r>
        <w:r w:rsidR="00D35BC0">
          <w:rPr>
            <w:noProof/>
            <w:webHidden/>
            <w:sz w:val="18"/>
            <w:szCs w:val="18"/>
          </w:rPr>
          <w:t>351</w:t>
        </w:r>
        <w:r w:rsidRPr="00771A58">
          <w:rPr>
            <w:noProof/>
            <w:webHidden/>
            <w:sz w:val="18"/>
            <w:szCs w:val="18"/>
          </w:rPr>
          <w:fldChar w:fldCharType="end"/>
        </w:r>
      </w:hyperlink>
    </w:p>
    <w:p w14:paraId="43279151" w14:textId="44D3BB0A"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2" w:history="1">
        <w:r w:rsidRPr="00771A58">
          <w:rPr>
            <w:rStyle w:val="Hyperlink"/>
            <w:noProof/>
            <w:sz w:val="18"/>
            <w:szCs w:val="18"/>
          </w:rPr>
          <w:t>Figure 8</w:t>
        </w:r>
        <w:r w:rsidRPr="00771A58">
          <w:rPr>
            <w:rStyle w:val="Hyperlink"/>
            <w:noProof/>
            <w:sz w:val="18"/>
            <w:szCs w:val="18"/>
          </w:rPr>
          <w:noBreakHyphen/>
          <w:t>93: Potential Collapse Settlement along MRD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2 \h </w:instrText>
        </w:r>
        <w:r w:rsidRPr="00771A58">
          <w:rPr>
            <w:noProof/>
            <w:webHidden/>
            <w:sz w:val="18"/>
            <w:szCs w:val="18"/>
          </w:rPr>
        </w:r>
        <w:r w:rsidRPr="00771A58">
          <w:rPr>
            <w:noProof/>
            <w:webHidden/>
            <w:sz w:val="18"/>
            <w:szCs w:val="18"/>
          </w:rPr>
          <w:fldChar w:fldCharType="separate"/>
        </w:r>
        <w:r w:rsidR="00D35BC0">
          <w:rPr>
            <w:noProof/>
            <w:webHidden/>
            <w:sz w:val="18"/>
            <w:szCs w:val="18"/>
          </w:rPr>
          <w:t>354</w:t>
        </w:r>
        <w:r w:rsidRPr="00771A58">
          <w:rPr>
            <w:noProof/>
            <w:webHidden/>
            <w:sz w:val="18"/>
            <w:szCs w:val="18"/>
          </w:rPr>
          <w:fldChar w:fldCharType="end"/>
        </w:r>
      </w:hyperlink>
    </w:p>
    <w:p w14:paraId="5FFE9F19" w14:textId="7389FC9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3" w:history="1">
        <w:r w:rsidRPr="00771A58">
          <w:rPr>
            <w:rStyle w:val="Hyperlink"/>
            <w:noProof/>
            <w:sz w:val="18"/>
            <w:szCs w:val="18"/>
          </w:rPr>
          <w:t>Figure 8</w:t>
        </w:r>
        <w:r w:rsidRPr="00771A58">
          <w:rPr>
            <w:rStyle w:val="Hyperlink"/>
            <w:noProof/>
            <w:sz w:val="18"/>
            <w:szCs w:val="18"/>
          </w:rPr>
          <w:noBreakHyphen/>
          <w:t>94 Wave Assessment Locations, Generated Wave Heights &amp; Durations for 100-Year ARI (Gilbert et al.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3 \h </w:instrText>
        </w:r>
        <w:r w:rsidRPr="00771A58">
          <w:rPr>
            <w:noProof/>
            <w:webHidden/>
            <w:sz w:val="18"/>
            <w:szCs w:val="18"/>
          </w:rPr>
        </w:r>
        <w:r w:rsidRPr="00771A58">
          <w:rPr>
            <w:noProof/>
            <w:webHidden/>
            <w:sz w:val="18"/>
            <w:szCs w:val="18"/>
          </w:rPr>
          <w:fldChar w:fldCharType="separate"/>
        </w:r>
        <w:r w:rsidR="00D35BC0">
          <w:rPr>
            <w:noProof/>
            <w:webHidden/>
            <w:sz w:val="18"/>
            <w:szCs w:val="18"/>
          </w:rPr>
          <w:t>361</w:t>
        </w:r>
        <w:r w:rsidRPr="00771A58">
          <w:rPr>
            <w:noProof/>
            <w:webHidden/>
            <w:sz w:val="18"/>
            <w:szCs w:val="18"/>
          </w:rPr>
          <w:fldChar w:fldCharType="end"/>
        </w:r>
      </w:hyperlink>
    </w:p>
    <w:p w14:paraId="462A77A5" w14:textId="56BA5EB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4" w:history="1">
        <w:r w:rsidRPr="00771A58">
          <w:rPr>
            <w:rStyle w:val="Hyperlink"/>
            <w:noProof/>
            <w:sz w:val="18"/>
            <w:szCs w:val="18"/>
          </w:rPr>
          <w:t>Figure 9</w:t>
        </w:r>
        <w:r w:rsidRPr="00771A58">
          <w:rPr>
            <w:rStyle w:val="Hyperlink"/>
            <w:noProof/>
            <w:sz w:val="18"/>
            <w:szCs w:val="18"/>
          </w:rPr>
          <w:noBreakHyphen/>
          <w:t>1: Post-mining Landform of the Mining Licence Area</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4 \h </w:instrText>
        </w:r>
        <w:r w:rsidRPr="00771A58">
          <w:rPr>
            <w:noProof/>
            <w:webHidden/>
            <w:sz w:val="18"/>
            <w:szCs w:val="18"/>
          </w:rPr>
        </w:r>
        <w:r w:rsidRPr="00771A58">
          <w:rPr>
            <w:noProof/>
            <w:webHidden/>
            <w:sz w:val="18"/>
            <w:szCs w:val="18"/>
          </w:rPr>
          <w:fldChar w:fldCharType="separate"/>
        </w:r>
        <w:r w:rsidR="00D35BC0">
          <w:rPr>
            <w:noProof/>
            <w:webHidden/>
            <w:sz w:val="18"/>
            <w:szCs w:val="18"/>
          </w:rPr>
          <w:t>375</w:t>
        </w:r>
        <w:r w:rsidRPr="00771A58">
          <w:rPr>
            <w:noProof/>
            <w:webHidden/>
            <w:sz w:val="18"/>
            <w:szCs w:val="18"/>
          </w:rPr>
          <w:fldChar w:fldCharType="end"/>
        </w:r>
      </w:hyperlink>
    </w:p>
    <w:p w14:paraId="663CCE8E" w14:textId="325A0C7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5" w:history="1">
        <w:r w:rsidRPr="00771A58">
          <w:rPr>
            <w:rStyle w:val="Hyperlink"/>
            <w:noProof/>
            <w:sz w:val="18"/>
            <w:szCs w:val="18"/>
          </w:rPr>
          <w:t>Figure 9</w:t>
        </w:r>
        <w:r w:rsidRPr="00771A58">
          <w:rPr>
            <w:rStyle w:val="Hyperlink"/>
            <w:noProof/>
            <w:sz w:val="18"/>
            <w:szCs w:val="18"/>
          </w:rPr>
          <w:noBreakHyphen/>
          <w:t>2: Post Mining Land Uses for Mining Licence Area</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5 \h </w:instrText>
        </w:r>
        <w:r w:rsidRPr="00771A58">
          <w:rPr>
            <w:noProof/>
            <w:webHidden/>
            <w:sz w:val="18"/>
            <w:szCs w:val="18"/>
          </w:rPr>
        </w:r>
        <w:r w:rsidRPr="00771A58">
          <w:rPr>
            <w:noProof/>
            <w:webHidden/>
            <w:sz w:val="18"/>
            <w:szCs w:val="18"/>
          </w:rPr>
          <w:fldChar w:fldCharType="separate"/>
        </w:r>
        <w:r w:rsidR="00D35BC0">
          <w:rPr>
            <w:noProof/>
            <w:webHidden/>
            <w:sz w:val="18"/>
            <w:szCs w:val="18"/>
          </w:rPr>
          <w:t>376</w:t>
        </w:r>
        <w:r w:rsidRPr="00771A58">
          <w:rPr>
            <w:noProof/>
            <w:webHidden/>
            <w:sz w:val="18"/>
            <w:szCs w:val="18"/>
          </w:rPr>
          <w:fldChar w:fldCharType="end"/>
        </w:r>
      </w:hyperlink>
    </w:p>
    <w:p w14:paraId="45CD00B7" w14:textId="747D6B3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6" w:history="1">
        <w:r w:rsidRPr="00771A58">
          <w:rPr>
            <w:rStyle w:val="Hyperlink"/>
            <w:noProof/>
            <w:sz w:val="18"/>
            <w:szCs w:val="18"/>
          </w:rPr>
          <w:t>Figure 10</w:t>
        </w:r>
        <w:r w:rsidRPr="00771A58">
          <w:rPr>
            <w:rStyle w:val="Hyperlink"/>
            <w:noProof/>
            <w:sz w:val="18"/>
            <w:szCs w:val="18"/>
          </w:rPr>
          <w:noBreakHyphen/>
          <w:t>1: Five clans of the Gunaikurnai nation (GLaWAC 2024)</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6 \h </w:instrText>
        </w:r>
        <w:r w:rsidRPr="00771A58">
          <w:rPr>
            <w:noProof/>
            <w:webHidden/>
            <w:sz w:val="18"/>
            <w:szCs w:val="18"/>
          </w:rPr>
        </w:r>
        <w:r w:rsidRPr="00771A58">
          <w:rPr>
            <w:noProof/>
            <w:webHidden/>
            <w:sz w:val="18"/>
            <w:szCs w:val="18"/>
          </w:rPr>
          <w:fldChar w:fldCharType="separate"/>
        </w:r>
        <w:r w:rsidR="00D35BC0">
          <w:rPr>
            <w:noProof/>
            <w:webHidden/>
            <w:sz w:val="18"/>
            <w:szCs w:val="18"/>
          </w:rPr>
          <w:t>390</w:t>
        </w:r>
        <w:r w:rsidRPr="00771A58">
          <w:rPr>
            <w:noProof/>
            <w:webHidden/>
            <w:sz w:val="18"/>
            <w:szCs w:val="18"/>
          </w:rPr>
          <w:fldChar w:fldCharType="end"/>
        </w:r>
      </w:hyperlink>
    </w:p>
    <w:p w14:paraId="64A1523B" w14:textId="23B0020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7" w:history="1">
        <w:r w:rsidRPr="00771A58">
          <w:rPr>
            <w:rStyle w:val="Hyperlink"/>
            <w:noProof/>
            <w:sz w:val="18"/>
            <w:szCs w:val="18"/>
          </w:rPr>
          <w:t>Figure 11</w:t>
        </w:r>
        <w:r w:rsidRPr="00771A58">
          <w:rPr>
            <w:rStyle w:val="Hyperlink"/>
            <w:noProof/>
            <w:sz w:val="18"/>
            <w:szCs w:val="18"/>
          </w:rPr>
          <w:noBreakHyphen/>
          <w:t>1: Risk Assessment Techniques (IEC and ISO 2019)</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7 \h </w:instrText>
        </w:r>
        <w:r w:rsidRPr="00771A58">
          <w:rPr>
            <w:noProof/>
            <w:webHidden/>
            <w:sz w:val="18"/>
            <w:szCs w:val="18"/>
          </w:rPr>
        </w:r>
        <w:r w:rsidRPr="00771A58">
          <w:rPr>
            <w:noProof/>
            <w:webHidden/>
            <w:sz w:val="18"/>
            <w:szCs w:val="18"/>
          </w:rPr>
          <w:fldChar w:fldCharType="separate"/>
        </w:r>
        <w:r w:rsidR="00D35BC0">
          <w:rPr>
            <w:noProof/>
            <w:webHidden/>
            <w:sz w:val="18"/>
            <w:szCs w:val="18"/>
          </w:rPr>
          <w:t>408</w:t>
        </w:r>
        <w:r w:rsidRPr="00771A58">
          <w:rPr>
            <w:noProof/>
            <w:webHidden/>
            <w:sz w:val="18"/>
            <w:szCs w:val="18"/>
          </w:rPr>
          <w:fldChar w:fldCharType="end"/>
        </w:r>
      </w:hyperlink>
    </w:p>
    <w:p w14:paraId="1BDC94E7" w14:textId="5B9CD9C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8" w:history="1">
        <w:r w:rsidRPr="00771A58">
          <w:rPr>
            <w:rStyle w:val="Hyperlink"/>
            <w:noProof/>
            <w:sz w:val="18"/>
            <w:szCs w:val="18"/>
          </w:rPr>
          <w:t>Figure 11</w:t>
        </w:r>
        <w:r w:rsidRPr="00771A58">
          <w:rPr>
            <w:rStyle w:val="Hyperlink"/>
            <w:noProof/>
            <w:sz w:val="18"/>
            <w:szCs w:val="18"/>
          </w:rPr>
          <w:noBreakHyphen/>
          <w:t>2: Control Identification decision tree (ICM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8 \h </w:instrText>
        </w:r>
        <w:r w:rsidRPr="00771A58">
          <w:rPr>
            <w:noProof/>
            <w:webHidden/>
            <w:sz w:val="18"/>
            <w:szCs w:val="18"/>
          </w:rPr>
        </w:r>
        <w:r w:rsidRPr="00771A58">
          <w:rPr>
            <w:noProof/>
            <w:webHidden/>
            <w:sz w:val="18"/>
            <w:szCs w:val="18"/>
          </w:rPr>
          <w:fldChar w:fldCharType="separate"/>
        </w:r>
        <w:r w:rsidR="00D35BC0">
          <w:rPr>
            <w:noProof/>
            <w:webHidden/>
            <w:sz w:val="18"/>
            <w:szCs w:val="18"/>
          </w:rPr>
          <w:t>417</w:t>
        </w:r>
        <w:r w:rsidRPr="00771A58">
          <w:rPr>
            <w:noProof/>
            <w:webHidden/>
            <w:sz w:val="18"/>
            <w:szCs w:val="18"/>
          </w:rPr>
          <w:fldChar w:fldCharType="end"/>
        </w:r>
      </w:hyperlink>
    </w:p>
    <w:p w14:paraId="784911DE" w14:textId="762165B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599" w:history="1">
        <w:r w:rsidRPr="00771A58">
          <w:rPr>
            <w:rStyle w:val="Hyperlink"/>
            <w:noProof/>
            <w:sz w:val="18"/>
            <w:szCs w:val="18"/>
          </w:rPr>
          <w:t>Figure 11</w:t>
        </w:r>
        <w:r w:rsidRPr="00771A58">
          <w:rPr>
            <w:rStyle w:val="Hyperlink"/>
            <w:noProof/>
            <w:sz w:val="18"/>
            <w:szCs w:val="18"/>
          </w:rPr>
          <w:noBreakHyphen/>
          <w:t>3: Overview of risk ratings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599 \h </w:instrText>
        </w:r>
        <w:r w:rsidRPr="00771A58">
          <w:rPr>
            <w:noProof/>
            <w:webHidden/>
            <w:sz w:val="18"/>
            <w:szCs w:val="18"/>
          </w:rPr>
        </w:r>
        <w:r w:rsidRPr="00771A58">
          <w:rPr>
            <w:noProof/>
            <w:webHidden/>
            <w:sz w:val="18"/>
            <w:szCs w:val="18"/>
          </w:rPr>
          <w:fldChar w:fldCharType="separate"/>
        </w:r>
        <w:r w:rsidR="00D35BC0">
          <w:rPr>
            <w:noProof/>
            <w:webHidden/>
            <w:sz w:val="18"/>
            <w:szCs w:val="18"/>
          </w:rPr>
          <w:t>418</w:t>
        </w:r>
        <w:r w:rsidRPr="00771A58">
          <w:rPr>
            <w:noProof/>
            <w:webHidden/>
            <w:sz w:val="18"/>
            <w:szCs w:val="18"/>
          </w:rPr>
          <w:fldChar w:fldCharType="end"/>
        </w:r>
      </w:hyperlink>
    </w:p>
    <w:p w14:paraId="263F7B72" w14:textId="346987D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0" w:history="1">
        <w:r w:rsidRPr="00771A58">
          <w:rPr>
            <w:rStyle w:val="Hyperlink"/>
            <w:noProof/>
            <w:sz w:val="18"/>
            <w:szCs w:val="18"/>
          </w:rPr>
          <w:t>Figure 11</w:t>
        </w:r>
        <w:r w:rsidRPr="00771A58">
          <w:rPr>
            <w:rStyle w:val="Hyperlink"/>
            <w:noProof/>
            <w:sz w:val="18"/>
            <w:szCs w:val="18"/>
          </w:rPr>
          <w:noBreakHyphen/>
          <w:t>4: Overview of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0 \h </w:instrText>
        </w:r>
        <w:r w:rsidRPr="00771A58">
          <w:rPr>
            <w:noProof/>
            <w:webHidden/>
            <w:sz w:val="18"/>
            <w:szCs w:val="18"/>
          </w:rPr>
        </w:r>
        <w:r w:rsidRPr="00771A58">
          <w:rPr>
            <w:noProof/>
            <w:webHidden/>
            <w:sz w:val="18"/>
            <w:szCs w:val="18"/>
          </w:rPr>
          <w:fldChar w:fldCharType="separate"/>
        </w:r>
        <w:r w:rsidR="00D35BC0">
          <w:rPr>
            <w:noProof/>
            <w:webHidden/>
            <w:sz w:val="18"/>
            <w:szCs w:val="18"/>
          </w:rPr>
          <w:t>419</w:t>
        </w:r>
        <w:r w:rsidRPr="00771A58">
          <w:rPr>
            <w:noProof/>
            <w:webHidden/>
            <w:sz w:val="18"/>
            <w:szCs w:val="18"/>
          </w:rPr>
          <w:fldChar w:fldCharType="end"/>
        </w:r>
      </w:hyperlink>
    </w:p>
    <w:p w14:paraId="6C6F7963" w14:textId="494D28E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1" w:history="1">
        <w:r w:rsidRPr="00771A58">
          <w:rPr>
            <w:rStyle w:val="Hyperlink"/>
            <w:noProof/>
            <w:sz w:val="18"/>
            <w:szCs w:val="18"/>
          </w:rPr>
          <w:t>Figure 11</w:t>
        </w:r>
        <w:r w:rsidRPr="00771A58">
          <w:rPr>
            <w:rStyle w:val="Hyperlink"/>
            <w:noProof/>
            <w:sz w:val="18"/>
            <w:szCs w:val="18"/>
          </w:rPr>
          <w:noBreakHyphen/>
          <w:t>5: Geotechnical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1 \h </w:instrText>
        </w:r>
        <w:r w:rsidRPr="00771A58">
          <w:rPr>
            <w:noProof/>
            <w:webHidden/>
            <w:sz w:val="18"/>
            <w:szCs w:val="18"/>
          </w:rPr>
        </w:r>
        <w:r w:rsidRPr="00771A58">
          <w:rPr>
            <w:noProof/>
            <w:webHidden/>
            <w:sz w:val="18"/>
            <w:szCs w:val="18"/>
          </w:rPr>
          <w:fldChar w:fldCharType="separate"/>
        </w:r>
        <w:r w:rsidR="00D35BC0">
          <w:rPr>
            <w:noProof/>
            <w:webHidden/>
            <w:sz w:val="18"/>
            <w:szCs w:val="18"/>
          </w:rPr>
          <w:t>420</w:t>
        </w:r>
        <w:r w:rsidRPr="00771A58">
          <w:rPr>
            <w:noProof/>
            <w:webHidden/>
            <w:sz w:val="18"/>
            <w:szCs w:val="18"/>
          </w:rPr>
          <w:fldChar w:fldCharType="end"/>
        </w:r>
      </w:hyperlink>
    </w:p>
    <w:p w14:paraId="0B90B4EB" w14:textId="4AC5604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2" w:history="1">
        <w:r w:rsidRPr="00771A58">
          <w:rPr>
            <w:rStyle w:val="Hyperlink"/>
            <w:noProof/>
            <w:sz w:val="18"/>
            <w:szCs w:val="18"/>
          </w:rPr>
          <w:t>Figure 11</w:t>
        </w:r>
        <w:r w:rsidRPr="00771A58">
          <w:rPr>
            <w:rStyle w:val="Hyperlink"/>
            <w:noProof/>
            <w:sz w:val="18"/>
            <w:szCs w:val="18"/>
          </w:rPr>
          <w:noBreakHyphen/>
          <w:t>6: Hydrogeology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2 \h </w:instrText>
        </w:r>
        <w:r w:rsidRPr="00771A58">
          <w:rPr>
            <w:noProof/>
            <w:webHidden/>
            <w:sz w:val="18"/>
            <w:szCs w:val="18"/>
          </w:rPr>
        </w:r>
        <w:r w:rsidRPr="00771A58">
          <w:rPr>
            <w:noProof/>
            <w:webHidden/>
            <w:sz w:val="18"/>
            <w:szCs w:val="18"/>
          </w:rPr>
          <w:fldChar w:fldCharType="separate"/>
        </w:r>
        <w:r w:rsidR="00D35BC0">
          <w:rPr>
            <w:noProof/>
            <w:webHidden/>
            <w:sz w:val="18"/>
            <w:szCs w:val="18"/>
          </w:rPr>
          <w:t>421</w:t>
        </w:r>
        <w:r w:rsidRPr="00771A58">
          <w:rPr>
            <w:noProof/>
            <w:webHidden/>
            <w:sz w:val="18"/>
            <w:szCs w:val="18"/>
          </w:rPr>
          <w:fldChar w:fldCharType="end"/>
        </w:r>
      </w:hyperlink>
    </w:p>
    <w:p w14:paraId="497948DA" w14:textId="2194B194"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3" w:history="1">
        <w:r w:rsidRPr="00771A58">
          <w:rPr>
            <w:rStyle w:val="Hyperlink"/>
            <w:noProof/>
            <w:sz w:val="18"/>
            <w:szCs w:val="18"/>
          </w:rPr>
          <w:t>Figure 11</w:t>
        </w:r>
        <w:r w:rsidRPr="00771A58">
          <w:rPr>
            <w:rStyle w:val="Hyperlink"/>
            <w:noProof/>
            <w:sz w:val="18"/>
            <w:szCs w:val="18"/>
          </w:rPr>
          <w:noBreakHyphen/>
          <w:t>7: Surface hydrology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3 \h </w:instrText>
        </w:r>
        <w:r w:rsidRPr="00771A58">
          <w:rPr>
            <w:noProof/>
            <w:webHidden/>
            <w:sz w:val="18"/>
            <w:szCs w:val="18"/>
          </w:rPr>
        </w:r>
        <w:r w:rsidRPr="00771A58">
          <w:rPr>
            <w:noProof/>
            <w:webHidden/>
            <w:sz w:val="18"/>
            <w:szCs w:val="18"/>
          </w:rPr>
          <w:fldChar w:fldCharType="separate"/>
        </w:r>
        <w:r w:rsidR="00D35BC0">
          <w:rPr>
            <w:noProof/>
            <w:webHidden/>
            <w:sz w:val="18"/>
            <w:szCs w:val="18"/>
          </w:rPr>
          <w:t>422</w:t>
        </w:r>
        <w:r w:rsidRPr="00771A58">
          <w:rPr>
            <w:noProof/>
            <w:webHidden/>
            <w:sz w:val="18"/>
            <w:szCs w:val="18"/>
          </w:rPr>
          <w:fldChar w:fldCharType="end"/>
        </w:r>
      </w:hyperlink>
    </w:p>
    <w:p w14:paraId="4CECB6D9" w14:textId="58B9050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4" w:history="1">
        <w:r w:rsidRPr="00771A58">
          <w:rPr>
            <w:rStyle w:val="Hyperlink"/>
            <w:noProof/>
            <w:sz w:val="18"/>
            <w:szCs w:val="18"/>
          </w:rPr>
          <w:t>Figure 11</w:t>
        </w:r>
        <w:r w:rsidRPr="00771A58">
          <w:rPr>
            <w:rStyle w:val="Hyperlink"/>
            <w:noProof/>
            <w:sz w:val="18"/>
            <w:szCs w:val="18"/>
          </w:rPr>
          <w:noBreakHyphen/>
          <w:t>8: Water access / delivery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4 \h </w:instrText>
        </w:r>
        <w:r w:rsidRPr="00771A58">
          <w:rPr>
            <w:noProof/>
            <w:webHidden/>
            <w:sz w:val="18"/>
            <w:szCs w:val="18"/>
          </w:rPr>
        </w:r>
        <w:r w:rsidRPr="00771A58">
          <w:rPr>
            <w:noProof/>
            <w:webHidden/>
            <w:sz w:val="18"/>
            <w:szCs w:val="18"/>
          </w:rPr>
          <w:fldChar w:fldCharType="separate"/>
        </w:r>
        <w:r w:rsidR="00D35BC0">
          <w:rPr>
            <w:noProof/>
            <w:webHidden/>
            <w:sz w:val="18"/>
            <w:szCs w:val="18"/>
          </w:rPr>
          <w:t>425</w:t>
        </w:r>
        <w:r w:rsidRPr="00771A58">
          <w:rPr>
            <w:noProof/>
            <w:webHidden/>
            <w:sz w:val="18"/>
            <w:szCs w:val="18"/>
          </w:rPr>
          <w:fldChar w:fldCharType="end"/>
        </w:r>
      </w:hyperlink>
    </w:p>
    <w:p w14:paraId="302F9300" w14:textId="59F1877E"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5" w:history="1">
        <w:r w:rsidRPr="00771A58">
          <w:rPr>
            <w:rStyle w:val="Hyperlink"/>
            <w:noProof/>
            <w:sz w:val="18"/>
            <w:szCs w:val="18"/>
          </w:rPr>
          <w:t>Figure 11</w:t>
        </w:r>
        <w:r w:rsidRPr="00771A58">
          <w:rPr>
            <w:rStyle w:val="Hyperlink"/>
            <w:noProof/>
            <w:sz w:val="18"/>
            <w:szCs w:val="18"/>
          </w:rPr>
          <w:noBreakHyphen/>
          <w:t>9 Site security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5 \h </w:instrText>
        </w:r>
        <w:r w:rsidRPr="00771A58">
          <w:rPr>
            <w:noProof/>
            <w:webHidden/>
            <w:sz w:val="18"/>
            <w:szCs w:val="18"/>
          </w:rPr>
        </w:r>
        <w:r w:rsidRPr="00771A58">
          <w:rPr>
            <w:noProof/>
            <w:webHidden/>
            <w:sz w:val="18"/>
            <w:szCs w:val="18"/>
          </w:rPr>
          <w:fldChar w:fldCharType="separate"/>
        </w:r>
        <w:r w:rsidR="00D35BC0">
          <w:rPr>
            <w:noProof/>
            <w:webHidden/>
            <w:sz w:val="18"/>
            <w:szCs w:val="18"/>
          </w:rPr>
          <w:t>426</w:t>
        </w:r>
        <w:r w:rsidRPr="00771A58">
          <w:rPr>
            <w:noProof/>
            <w:webHidden/>
            <w:sz w:val="18"/>
            <w:szCs w:val="18"/>
          </w:rPr>
          <w:fldChar w:fldCharType="end"/>
        </w:r>
      </w:hyperlink>
    </w:p>
    <w:p w14:paraId="2C273D9E" w14:textId="5547F4DC"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6" w:history="1">
        <w:r w:rsidRPr="00771A58">
          <w:rPr>
            <w:rStyle w:val="Hyperlink"/>
            <w:noProof/>
            <w:sz w:val="18"/>
            <w:szCs w:val="18"/>
          </w:rPr>
          <w:t>Figure 11</w:t>
        </w:r>
        <w:r w:rsidRPr="00771A58">
          <w:rPr>
            <w:rStyle w:val="Hyperlink"/>
            <w:noProof/>
            <w:sz w:val="18"/>
            <w:szCs w:val="18"/>
          </w:rPr>
          <w:noBreakHyphen/>
          <w:t>10 YNOC risks assessed across all phas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6 \h </w:instrText>
        </w:r>
        <w:r w:rsidRPr="00771A58">
          <w:rPr>
            <w:noProof/>
            <w:webHidden/>
            <w:sz w:val="18"/>
            <w:szCs w:val="18"/>
          </w:rPr>
        </w:r>
        <w:r w:rsidRPr="00771A58">
          <w:rPr>
            <w:noProof/>
            <w:webHidden/>
            <w:sz w:val="18"/>
            <w:szCs w:val="18"/>
          </w:rPr>
          <w:fldChar w:fldCharType="separate"/>
        </w:r>
        <w:r w:rsidR="00D35BC0">
          <w:rPr>
            <w:noProof/>
            <w:webHidden/>
            <w:sz w:val="18"/>
            <w:szCs w:val="18"/>
          </w:rPr>
          <w:t>427</w:t>
        </w:r>
        <w:r w:rsidRPr="00771A58">
          <w:rPr>
            <w:noProof/>
            <w:webHidden/>
            <w:sz w:val="18"/>
            <w:szCs w:val="18"/>
          </w:rPr>
          <w:fldChar w:fldCharType="end"/>
        </w:r>
      </w:hyperlink>
    </w:p>
    <w:p w14:paraId="7873AF56" w14:textId="696900A5"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7" w:history="1">
        <w:r w:rsidRPr="00771A58">
          <w:rPr>
            <w:rStyle w:val="Hyperlink"/>
            <w:noProof/>
            <w:sz w:val="18"/>
            <w:szCs w:val="18"/>
          </w:rPr>
          <w:t>Figure 12</w:t>
        </w:r>
        <w:r w:rsidRPr="00771A58">
          <w:rPr>
            <w:rStyle w:val="Hyperlink"/>
            <w:noProof/>
            <w:sz w:val="18"/>
            <w:szCs w:val="18"/>
          </w:rPr>
          <w:noBreakHyphen/>
          <w:t>1 Conceptual Pipes Layout – MRD Tunnel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7 \h </w:instrText>
        </w:r>
        <w:r w:rsidRPr="00771A58">
          <w:rPr>
            <w:noProof/>
            <w:webHidden/>
            <w:sz w:val="18"/>
            <w:szCs w:val="18"/>
          </w:rPr>
        </w:r>
        <w:r w:rsidRPr="00771A58">
          <w:rPr>
            <w:noProof/>
            <w:webHidden/>
            <w:sz w:val="18"/>
            <w:szCs w:val="18"/>
          </w:rPr>
          <w:fldChar w:fldCharType="separate"/>
        </w:r>
        <w:r w:rsidR="00D35BC0">
          <w:rPr>
            <w:noProof/>
            <w:webHidden/>
            <w:sz w:val="18"/>
            <w:szCs w:val="18"/>
          </w:rPr>
          <w:t>447</w:t>
        </w:r>
        <w:r w:rsidRPr="00771A58">
          <w:rPr>
            <w:noProof/>
            <w:webHidden/>
            <w:sz w:val="18"/>
            <w:szCs w:val="18"/>
          </w:rPr>
          <w:fldChar w:fldCharType="end"/>
        </w:r>
      </w:hyperlink>
    </w:p>
    <w:p w14:paraId="091A6763" w14:textId="59A03171"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8" w:history="1">
        <w:r w:rsidRPr="00771A58">
          <w:rPr>
            <w:rStyle w:val="Hyperlink"/>
            <w:noProof/>
            <w:sz w:val="18"/>
            <w:szCs w:val="18"/>
          </w:rPr>
          <w:t>Figure 12</w:t>
        </w:r>
        <w:r w:rsidRPr="00771A58">
          <w:rPr>
            <w:rStyle w:val="Hyperlink"/>
            <w:noProof/>
            <w:sz w:val="18"/>
            <w:szCs w:val="18"/>
          </w:rPr>
          <w:noBreakHyphen/>
          <w:t>2 MRD rehabilitation design sketch – typical cross-sections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8 \h </w:instrText>
        </w:r>
        <w:r w:rsidRPr="00771A58">
          <w:rPr>
            <w:noProof/>
            <w:webHidden/>
            <w:sz w:val="18"/>
            <w:szCs w:val="18"/>
          </w:rPr>
        </w:r>
        <w:r w:rsidRPr="00771A58">
          <w:rPr>
            <w:noProof/>
            <w:webHidden/>
            <w:sz w:val="18"/>
            <w:szCs w:val="18"/>
          </w:rPr>
          <w:fldChar w:fldCharType="separate"/>
        </w:r>
        <w:r w:rsidR="00D35BC0">
          <w:rPr>
            <w:noProof/>
            <w:webHidden/>
            <w:sz w:val="18"/>
            <w:szCs w:val="18"/>
          </w:rPr>
          <w:t>449</w:t>
        </w:r>
        <w:r w:rsidRPr="00771A58">
          <w:rPr>
            <w:noProof/>
            <w:webHidden/>
            <w:sz w:val="18"/>
            <w:szCs w:val="18"/>
          </w:rPr>
          <w:fldChar w:fldCharType="end"/>
        </w:r>
      </w:hyperlink>
    </w:p>
    <w:p w14:paraId="54FCFF3B" w14:textId="123122A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09" w:history="1">
        <w:r w:rsidRPr="00771A58">
          <w:rPr>
            <w:rStyle w:val="Hyperlink"/>
            <w:noProof/>
            <w:sz w:val="18"/>
            <w:szCs w:val="18"/>
          </w:rPr>
          <w:t>Figure 12</w:t>
        </w:r>
        <w:r w:rsidRPr="00771A58">
          <w:rPr>
            <w:rStyle w:val="Hyperlink"/>
            <w:noProof/>
            <w:sz w:val="18"/>
            <w:szCs w:val="18"/>
          </w:rPr>
          <w:noBreakHyphen/>
          <w:t>3 MRD rehabilitation design sketch – spillway and long section  (PSM 2025b)</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09 \h </w:instrText>
        </w:r>
        <w:r w:rsidRPr="00771A58">
          <w:rPr>
            <w:noProof/>
            <w:webHidden/>
            <w:sz w:val="18"/>
            <w:szCs w:val="18"/>
          </w:rPr>
        </w:r>
        <w:r w:rsidRPr="00771A58">
          <w:rPr>
            <w:noProof/>
            <w:webHidden/>
            <w:sz w:val="18"/>
            <w:szCs w:val="18"/>
          </w:rPr>
          <w:fldChar w:fldCharType="separate"/>
        </w:r>
        <w:r w:rsidR="00D35BC0">
          <w:rPr>
            <w:noProof/>
            <w:webHidden/>
            <w:sz w:val="18"/>
            <w:szCs w:val="18"/>
          </w:rPr>
          <w:t>450</w:t>
        </w:r>
        <w:r w:rsidRPr="00771A58">
          <w:rPr>
            <w:noProof/>
            <w:webHidden/>
            <w:sz w:val="18"/>
            <w:szCs w:val="18"/>
          </w:rPr>
          <w:fldChar w:fldCharType="end"/>
        </w:r>
      </w:hyperlink>
    </w:p>
    <w:p w14:paraId="08D8521A" w14:textId="223880B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0" w:history="1">
        <w:r w:rsidRPr="00771A58">
          <w:rPr>
            <w:rStyle w:val="Hyperlink"/>
            <w:noProof/>
            <w:sz w:val="18"/>
            <w:szCs w:val="18"/>
          </w:rPr>
          <w:t>Figure 12</w:t>
        </w:r>
        <w:r w:rsidRPr="00771A58">
          <w:rPr>
            <w:rStyle w:val="Hyperlink"/>
            <w:noProof/>
            <w:sz w:val="18"/>
            <w:szCs w:val="18"/>
          </w:rPr>
          <w:noBreakHyphen/>
          <w:t>4 MRD external embankments – shoreline erosion protection</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0 \h </w:instrText>
        </w:r>
        <w:r w:rsidRPr="00771A58">
          <w:rPr>
            <w:noProof/>
            <w:webHidden/>
            <w:sz w:val="18"/>
            <w:szCs w:val="18"/>
          </w:rPr>
        </w:r>
        <w:r w:rsidRPr="00771A58">
          <w:rPr>
            <w:noProof/>
            <w:webHidden/>
            <w:sz w:val="18"/>
            <w:szCs w:val="18"/>
          </w:rPr>
          <w:fldChar w:fldCharType="separate"/>
        </w:r>
        <w:r w:rsidR="00D35BC0">
          <w:rPr>
            <w:noProof/>
            <w:webHidden/>
            <w:sz w:val="18"/>
            <w:szCs w:val="18"/>
          </w:rPr>
          <w:t>452</w:t>
        </w:r>
        <w:r w:rsidRPr="00771A58">
          <w:rPr>
            <w:noProof/>
            <w:webHidden/>
            <w:sz w:val="18"/>
            <w:szCs w:val="18"/>
          </w:rPr>
          <w:fldChar w:fldCharType="end"/>
        </w:r>
      </w:hyperlink>
    </w:p>
    <w:p w14:paraId="6DD276D9" w14:textId="5A816C3B"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1" w:history="1">
        <w:r w:rsidRPr="00771A58">
          <w:rPr>
            <w:rStyle w:val="Hyperlink"/>
            <w:noProof/>
            <w:sz w:val="18"/>
            <w:szCs w:val="18"/>
          </w:rPr>
          <w:t>Figure 12</w:t>
        </w:r>
        <w:r w:rsidRPr="00771A58">
          <w:rPr>
            <w:rStyle w:val="Hyperlink"/>
            <w:noProof/>
            <w:sz w:val="18"/>
            <w:szCs w:val="18"/>
          </w:rPr>
          <w:noBreakHyphen/>
          <w:t>5 Conceptual Rehabilitated Landform Cross-Section (YTF Hernes Oak Batters shown her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1 \h </w:instrText>
        </w:r>
        <w:r w:rsidRPr="00771A58">
          <w:rPr>
            <w:noProof/>
            <w:webHidden/>
            <w:sz w:val="18"/>
            <w:szCs w:val="18"/>
          </w:rPr>
        </w:r>
        <w:r w:rsidRPr="00771A58">
          <w:rPr>
            <w:noProof/>
            <w:webHidden/>
            <w:sz w:val="18"/>
            <w:szCs w:val="18"/>
          </w:rPr>
          <w:fldChar w:fldCharType="separate"/>
        </w:r>
        <w:r w:rsidR="00D35BC0">
          <w:rPr>
            <w:noProof/>
            <w:webHidden/>
            <w:sz w:val="18"/>
            <w:szCs w:val="18"/>
          </w:rPr>
          <w:t>455</w:t>
        </w:r>
        <w:r w:rsidRPr="00771A58">
          <w:rPr>
            <w:noProof/>
            <w:webHidden/>
            <w:sz w:val="18"/>
            <w:szCs w:val="18"/>
          </w:rPr>
          <w:fldChar w:fldCharType="end"/>
        </w:r>
      </w:hyperlink>
    </w:p>
    <w:p w14:paraId="3E266702" w14:textId="5F44324D"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2" w:history="1">
        <w:r w:rsidRPr="00771A58">
          <w:rPr>
            <w:rStyle w:val="Hyperlink"/>
            <w:noProof/>
            <w:sz w:val="18"/>
            <w:szCs w:val="18"/>
          </w:rPr>
          <w:t>Figure 12</w:t>
        </w:r>
        <w:r w:rsidRPr="00771A58">
          <w:rPr>
            <w:rStyle w:val="Hyperlink"/>
            <w:noProof/>
            <w:sz w:val="18"/>
            <w:szCs w:val="18"/>
          </w:rPr>
          <w:noBreakHyphen/>
          <w:t>6 Yallourn Mine Rehabilitation – 1m Contours with RL +37m Lak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2 \h </w:instrText>
        </w:r>
        <w:r w:rsidRPr="00771A58">
          <w:rPr>
            <w:noProof/>
            <w:webHidden/>
            <w:sz w:val="18"/>
            <w:szCs w:val="18"/>
          </w:rPr>
        </w:r>
        <w:r w:rsidRPr="00771A58">
          <w:rPr>
            <w:noProof/>
            <w:webHidden/>
            <w:sz w:val="18"/>
            <w:szCs w:val="18"/>
          </w:rPr>
          <w:fldChar w:fldCharType="separate"/>
        </w:r>
        <w:r w:rsidR="00D35BC0">
          <w:rPr>
            <w:noProof/>
            <w:webHidden/>
            <w:sz w:val="18"/>
            <w:szCs w:val="18"/>
          </w:rPr>
          <w:t>458</w:t>
        </w:r>
        <w:r w:rsidRPr="00771A58">
          <w:rPr>
            <w:noProof/>
            <w:webHidden/>
            <w:sz w:val="18"/>
            <w:szCs w:val="18"/>
          </w:rPr>
          <w:fldChar w:fldCharType="end"/>
        </w:r>
      </w:hyperlink>
    </w:p>
    <w:p w14:paraId="624A7B16" w14:textId="06E9E252"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3" w:history="1">
        <w:r w:rsidRPr="00771A58">
          <w:rPr>
            <w:rStyle w:val="Hyperlink"/>
            <w:noProof/>
            <w:sz w:val="18"/>
            <w:szCs w:val="18"/>
          </w:rPr>
          <w:t>Figure 14</w:t>
        </w:r>
        <w:r w:rsidRPr="00771A58">
          <w:rPr>
            <w:rStyle w:val="Hyperlink"/>
            <w:noProof/>
            <w:sz w:val="18"/>
            <w:szCs w:val="18"/>
          </w:rPr>
          <w:noBreakHyphen/>
          <w:t>1: Rehabilitation project timeframes</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3 \h </w:instrText>
        </w:r>
        <w:r w:rsidRPr="00771A58">
          <w:rPr>
            <w:noProof/>
            <w:webHidden/>
            <w:sz w:val="18"/>
            <w:szCs w:val="18"/>
          </w:rPr>
        </w:r>
        <w:r w:rsidRPr="00771A58">
          <w:rPr>
            <w:noProof/>
            <w:webHidden/>
            <w:sz w:val="18"/>
            <w:szCs w:val="18"/>
          </w:rPr>
          <w:fldChar w:fldCharType="separate"/>
        </w:r>
        <w:r w:rsidR="00D35BC0">
          <w:rPr>
            <w:noProof/>
            <w:webHidden/>
            <w:sz w:val="18"/>
            <w:szCs w:val="18"/>
          </w:rPr>
          <w:t>463</w:t>
        </w:r>
        <w:r w:rsidRPr="00771A58">
          <w:rPr>
            <w:noProof/>
            <w:webHidden/>
            <w:sz w:val="18"/>
            <w:szCs w:val="18"/>
          </w:rPr>
          <w:fldChar w:fldCharType="end"/>
        </w:r>
      </w:hyperlink>
    </w:p>
    <w:p w14:paraId="5E60E025" w14:textId="62C4BFE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4" w:history="1">
        <w:r w:rsidRPr="00771A58">
          <w:rPr>
            <w:rStyle w:val="Hyperlink"/>
            <w:noProof/>
            <w:sz w:val="18"/>
            <w:szCs w:val="18"/>
          </w:rPr>
          <w:t>Figure 15</w:t>
        </w:r>
        <w:r w:rsidRPr="00771A58">
          <w:rPr>
            <w:rStyle w:val="Hyperlink"/>
            <w:noProof/>
            <w:sz w:val="18"/>
            <w:szCs w:val="18"/>
          </w:rPr>
          <w:noBreakHyphen/>
          <w:t>1: Change in Monitoring Intensity over the Rehabilitation Phases (Indicativ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4 \h </w:instrText>
        </w:r>
        <w:r w:rsidRPr="00771A58">
          <w:rPr>
            <w:noProof/>
            <w:webHidden/>
            <w:sz w:val="18"/>
            <w:szCs w:val="18"/>
          </w:rPr>
        </w:r>
        <w:r w:rsidRPr="00771A58">
          <w:rPr>
            <w:noProof/>
            <w:webHidden/>
            <w:sz w:val="18"/>
            <w:szCs w:val="18"/>
          </w:rPr>
          <w:fldChar w:fldCharType="separate"/>
        </w:r>
        <w:r w:rsidR="00D35BC0">
          <w:rPr>
            <w:noProof/>
            <w:webHidden/>
            <w:sz w:val="18"/>
            <w:szCs w:val="18"/>
          </w:rPr>
          <w:t>474</w:t>
        </w:r>
        <w:r w:rsidRPr="00771A58">
          <w:rPr>
            <w:noProof/>
            <w:webHidden/>
            <w:sz w:val="18"/>
            <w:szCs w:val="18"/>
          </w:rPr>
          <w:fldChar w:fldCharType="end"/>
        </w:r>
      </w:hyperlink>
    </w:p>
    <w:p w14:paraId="4583CD86" w14:textId="416A3E2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5" w:history="1">
        <w:r w:rsidRPr="00771A58">
          <w:rPr>
            <w:rStyle w:val="Hyperlink"/>
            <w:noProof/>
            <w:sz w:val="18"/>
            <w:szCs w:val="18"/>
          </w:rPr>
          <w:t>Figure 15</w:t>
        </w:r>
        <w:r w:rsidRPr="00771A58">
          <w:rPr>
            <w:rStyle w:val="Hyperlink"/>
            <w:noProof/>
            <w:sz w:val="18"/>
            <w:szCs w:val="18"/>
          </w:rPr>
          <w:noBreakHyphen/>
          <w:t>2 Yallourn bore monitoring network</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5 \h </w:instrText>
        </w:r>
        <w:r w:rsidRPr="00771A58">
          <w:rPr>
            <w:noProof/>
            <w:webHidden/>
            <w:sz w:val="18"/>
            <w:szCs w:val="18"/>
          </w:rPr>
        </w:r>
        <w:r w:rsidRPr="00771A58">
          <w:rPr>
            <w:noProof/>
            <w:webHidden/>
            <w:sz w:val="18"/>
            <w:szCs w:val="18"/>
          </w:rPr>
          <w:fldChar w:fldCharType="separate"/>
        </w:r>
        <w:r w:rsidR="00D35BC0">
          <w:rPr>
            <w:noProof/>
            <w:webHidden/>
            <w:sz w:val="18"/>
            <w:szCs w:val="18"/>
          </w:rPr>
          <w:t>479</w:t>
        </w:r>
        <w:r w:rsidRPr="00771A58">
          <w:rPr>
            <w:noProof/>
            <w:webHidden/>
            <w:sz w:val="18"/>
            <w:szCs w:val="18"/>
          </w:rPr>
          <w:fldChar w:fldCharType="end"/>
        </w:r>
      </w:hyperlink>
    </w:p>
    <w:p w14:paraId="6C705E9A" w14:textId="4F3F05A0"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6" w:history="1">
        <w:r w:rsidRPr="00771A58">
          <w:rPr>
            <w:rStyle w:val="Hyperlink"/>
            <w:noProof/>
            <w:sz w:val="18"/>
            <w:szCs w:val="18"/>
          </w:rPr>
          <w:t>Figure 15</w:t>
        </w:r>
        <w:r w:rsidRPr="00771A58">
          <w:rPr>
            <w:rStyle w:val="Hyperlink"/>
            <w:noProof/>
            <w:sz w:val="18"/>
            <w:szCs w:val="18"/>
          </w:rPr>
          <w:noBreakHyphen/>
          <w:t>3 Yallourn survey pin monitoring network</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6 \h </w:instrText>
        </w:r>
        <w:r w:rsidRPr="00771A58">
          <w:rPr>
            <w:noProof/>
            <w:webHidden/>
            <w:sz w:val="18"/>
            <w:szCs w:val="18"/>
          </w:rPr>
        </w:r>
        <w:r w:rsidRPr="00771A58">
          <w:rPr>
            <w:noProof/>
            <w:webHidden/>
            <w:sz w:val="18"/>
            <w:szCs w:val="18"/>
          </w:rPr>
          <w:fldChar w:fldCharType="separate"/>
        </w:r>
        <w:r w:rsidR="00D35BC0">
          <w:rPr>
            <w:noProof/>
            <w:webHidden/>
            <w:sz w:val="18"/>
            <w:szCs w:val="18"/>
          </w:rPr>
          <w:t>480</w:t>
        </w:r>
        <w:r w:rsidRPr="00771A58">
          <w:rPr>
            <w:noProof/>
            <w:webHidden/>
            <w:sz w:val="18"/>
            <w:szCs w:val="18"/>
          </w:rPr>
          <w:fldChar w:fldCharType="end"/>
        </w:r>
      </w:hyperlink>
    </w:p>
    <w:p w14:paraId="2DEA1A61" w14:textId="6AE21473"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7" w:history="1">
        <w:r w:rsidRPr="00771A58">
          <w:rPr>
            <w:rStyle w:val="Hyperlink"/>
            <w:noProof/>
            <w:sz w:val="18"/>
            <w:szCs w:val="18"/>
          </w:rPr>
          <w:t>Figure 15</w:t>
        </w:r>
        <w:r w:rsidRPr="00771A58">
          <w:rPr>
            <w:rStyle w:val="Hyperlink"/>
            <w:noProof/>
            <w:sz w:val="18"/>
            <w:szCs w:val="18"/>
          </w:rPr>
          <w:noBreakHyphen/>
          <w:t>4: Ground Water Sampling Location (Yellow in-pit / Red-ex pit)</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7 \h </w:instrText>
        </w:r>
        <w:r w:rsidRPr="00771A58">
          <w:rPr>
            <w:noProof/>
            <w:webHidden/>
            <w:sz w:val="18"/>
            <w:szCs w:val="18"/>
          </w:rPr>
        </w:r>
        <w:r w:rsidRPr="00771A58">
          <w:rPr>
            <w:noProof/>
            <w:webHidden/>
            <w:sz w:val="18"/>
            <w:szCs w:val="18"/>
          </w:rPr>
          <w:fldChar w:fldCharType="separate"/>
        </w:r>
        <w:r w:rsidR="00D35BC0">
          <w:rPr>
            <w:noProof/>
            <w:webHidden/>
            <w:sz w:val="18"/>
            <w:szCs w:val="18"/>
          </w:rPr>
          <w:t>485</w:t>
        </w:r>
        <w:r w:rsidRPr="00771A58">
          <w:rPr>
            <w:noProof/>
            <w:webHidden/>
            <w:sz w:val="18"/>
            <w:szCs w:val="18"/>
          </w:rPr>
          <w:fldChar w:fldCharType="end"/>
        </w:r>
      </w:hyperlink>
    </w:p>
    <w:p w14:paraId="0902CC64" w14:textId="2FD42D59"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8" w:history="1">
        <w:r w:rsidRPr="00771A58">
          <w:rPr>
            <w:rStyle w:val="Hyperlink"/>
            <w:noProof/>
            <w:sz w:val="18"/>
            <w:szCs w:val="18"/>
          </w:rPr>
          <w:t>Figure 15</w:t>
        </w:r>
        <w:r w:rsidRPr="00771A58">
          <w:rPr>
            <w:rStyle w:val="Hyperlink"/>
            <w:noProof/>
            <w:sz w:val="18"/>
            <w:szCs w:val="18"/>
          </w:rPr>
          <w:noBreakHyphen/>
          <w:t>5: River Height and Flow Monitoring at the Yallourn Site</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8 \h </w:instrText>
        </w:r>
        <w:r w:rsidRPr="00771A58">
          <w:rPr>
            <w:noProof/>
            <w:webHidden/>
            <w:sz w:val="18"/>
            <w:szCs w:val="18"/>
          </w:rPr>
        </w:r>
        <w:r w:rsidRPr="00771A58">
          <w:rPr>
            <w:noProof/>
            <w:webHidden/>
            <w:sz w:val="18"/>
            <w:szCs w:val="18"/>
          </w:rPr>
          <w:fldChar w:fldCharType="separate"/>
        </w:r>
        <w:r w:rsidR="00D35BC0">
          <w:rPr>
            <w:noProof/>
            <w:webHidden/>
            <w:sz w:val="18"/>
            <w:szCs w:val="18"/>
          </w:rPr>
          <w:t>486</w:t>
        </w:r>
        <w:r w:rsidRPr="00771A58">
          <w:rPr>
            <w:noProof/>
            <w:webHidden/>
            <w:sz w:val="18"/>
            <w:szCs w:val="18"/>
          </w:rPr>
          <w:fldChar w:fldCharType="end"/>
        </w:r>
      </w:hyperlink>
    </w:p>
    <w:p w14:paraId="4B67C0F0" w14:textId="1C36B248"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19" w:history="1">
        <w:r w:rsidRPr="00771A58">
          <w:rPr>
            <w:rStyle w:val="Hyperlink"/>
            <w:noProof/>
            <w:sz w:val="18"/>
            <w:szCs w:val="18"/>
          </w:rPr>
          <w:t>Figure 15</w:t>
        </w:r>
        <w:r w:rsidRPr="00771A58">
          <w:rPr>
            <w:rStyle w:val="Hyperlink"/>
            <w:noProof/>
            <w:sz w:val="18"/>
            <w:szCs w:val="18"/>
          </w:rPr>
          <w:noBreakHyphen/>
          <w:t>6: The point-centred quarter (PCQ) method of measuring spatial distribution of vegetation (IDE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19 \h </w:instrText>
        </w:r>
        <w:r w:rsidRPr="00771A58">
          <w:rPr>
            <w:noProof/>
            <w:webHidden/>
            <w:sz w:val="18"/>
            <w:szCs w:val="18"/>
          </w:rPr>
        </w:r>
        <w:r w:rsidRPr="00771A58">
          <w:rPr>
            <w:noProof/>
            <w:webHidden/>
            <w:sz w:val="18"/>
            <w:szCs w:val="18"/>
          </w:rPr>
          <w:fldChar w:fldCharType="separate"/>
        </w:r>
        <w:r w:rsidR="00D35BC0">
          <w:rPr>
            <w:noProof/>
            <w:webHidden/>
            <w:sz w:val="18"/>
            <w:szCs w:val="18"/>
          </w:rPr>
          <w:t>488</w:t>
        </w:r>
        <w:r w:rsidRPr="00771A58">
          <w:rPr>
            <w:noProof/>
            <w:webHidden/>
            <w:sz w:val="18"/>
            <w:szCs w:val="18"/>
          </w:rPr>
          <w:fldChar w:fldCharType="end"/>
        </w:r>
      </w:hyperlink>
    </w:p>
    <w:p w14:paraId="6661A242" w14:textId="45974386" w:rsidR="00946086" w:rsidRPr="00771A58" w:rsidRDefault="00946086" w:rsidP="00771A58">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5620" w:history="1">
        <w:r w:rsidRPr="00771A58">
          <w:rPr>
            <w:rStyle w:val="Hyperlink"/>
            <w:noProof/>
            <w:sz w:val="18"/>
            <w:szCs w:val="18"/>
          </w:rPr>
          <w:t>Figure 15</w:t>
        </w:r>
        <w:r w:rsidRPr="00771A58">
          <w:rPr>
            <w:rStyle w:val="Hyperlink"/>
            <w:noProof/>
            <w:sz w:val="18"/>
            <w:szCs w:val="18"/>
          </w:rPr>
          <w:noBreakHyphen/>
          <w:t>7: The wandering quarter (WQ) method of measuring spatial distribution of vegetation (IDEM 2025)</w:t>
        </w:r>
        <w:r w:rsidRPr="00771A58">
          <w:rPr>
            <w:noProof/>
            <w:webHidden/>
            <w:sz w:val="18"/>
            <w:szCs w:val="18"/>
          </w:rPr>
          <w:tab/>
        </w:r>
        <w:r w:rsidRPr="00771A58">
          <w:rPr>
            <w:noProof/>
            <w:webHidden/>
            <w:sz w:val="18"/>
            <w:szCs w:val="18"/>
          </w:rPr>
          <w:fldChar w:fldCharType="begin"/>
        </w:r>
        <w:r w:rsidRPr="00771A58">
          <w:rPr>
            <w:noProof/>
            <w:webHidden/>
            <w:sz w:val="18"/>
            <w:szCs w:val="18"/>
          </w:rPr>
          <w:instrText xml:space="preserve"> PAGEREF _Toc210125620 \h </w:instrText>
        </w:r>
        <w:r w:rsidRPr="00771A58">
          <w:rPr>
            <w:noProof/>
            <w:webHidden/>
            <w:sz w:val="18"/>
            <w:szCs w:val="18"/>
          </w:rPr>
        </w:r>
        <w:r w:rsidRPr="00771A58">
          <w:rPr>
            <w:noProof/>
            <w:webHidden/>
            <w:sz w:val="18"/>
            <w:szCs w:val="18"/>
          </w:rPr>
          <w:fldChar w:fldCharType="separate"/>
        </w:r>
        <w:r w:rsidR="00D35BC0">
          <w:rPr>
            <w:noProof/>
            <w:webHidden/>
            <w:sz w:val="18"/>
            <w:szCs w:val="18"/>
          </w:rPr>
          <w:t>488</w:t>
        </w:r>
        <w:r w:rsidRPr="00771A58">
          <w:rPr>
            <w:noProof/>
            <w:webHidden/>
            <w:sz w:val="18"/>
            <w:szCs w:val="18"/>
          </w:rPr>
          <w:fldChar w:fldCharType="end"/>
        </w:r>
      </w:hyperlink>
    </w:p>
    <w:p w14:paraId="110D6C11" w14:textId="4A9AAD78" w:rsidR="000D0E01" w:rsidRPr="00706200" w:rsidRDefault="000D0E01" w:rsidP="00771A58">
      <w:r w:rsidRPr="00771A58">
        <w:fldChar w:fldCharType="end"/>
      </w:r>
    </w:p>
    <w:p w14:paraId="2424A6CD" w14:textId="77777777" w:rsidR="001E6C12" w:rsidRDefault="001E6C12">
      <w:pPr>
        <w:spacing w:after="0" w:line="240" w:lineRule="auto"/>
        <w:rPr>
          <w:b/>
          <w:sz w:val="30"/>
          <w:szCs w:val="30"/>
          <w:lang w:eastAsia="en-AU"/>
        </w:rPr>
      </w:pPr>
      <w:r>
        <w:rPr>
          <w:b/>
          <w:sz w:val="30"/>
          <w:szCs w:val="30"/>
          <w:lang w:eastAsia="en-AU"/>
        </w:rPr>
        <w:br w:type="page"/>
      </w:r>
    </w:p>
    <w:p w14:paraId="4C212FF6" w14:textId="7A6FCB21" w:rsidR="00D536FB" w:rsidRPr="00B709DA" w:rsidRDefault="00D536FB" w:rsidP="00D536FB">
      <w:pPr>
        <w:rPr>
          <w:rFonts w:ascii="Arial" w:hAnsi="Arial" w:cs="Arial"/>
          <w:b/>
          <w:sz w:val="30"/>
          <w:szCs w:val="30"/>
          <w:lang w:eastAsia="en-AU"/>
        </w:rPr>
      </w:pPr>
      <w:r w:rsidRPr="00B709DA">
        <w:rPr>
          <w:rFonts w:ascii="Arial" w:hAnsi="Arial" w:cs="Arial"/>
          <w:b/>
          <w:sz w:val="30"/>
          <w:szCs w:val="30"/>
          <w:lang w:eastAsia="en-AU"/>
        </w:rPr>
        <w:lastRenderedPageBreak/>
        <w:t>List of Tables</w:t>
      </w:r>
    </w:p>
    <w:p w14:paraId="51D4BEF4" w14:textId="269A5182" w:rsidR="00B870A0" w:rsidRPr="00B870A0" w:rsidRDefault="000D0E01"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r w:rsidRPr="00B870A0">
        <w:rPr>
          <w:sz w:val="18"/>
          <w:szCs w:val="18"/>
        </w:rPr>
        <w:fldChar w:fldCharType="begin"/>
      </w:r>
      <w:r w:rsidRPr="00B870A0">
        <w:rPr>
          <w:sz w:val="18"/>
          <w:szCs w:val="18"/>
        </w:rPr>
        <w:instrText>TOC \h \z \c "Table"</w:instrText>
      </w:r>
      <w:r w:rsidRPr="00B870A0">
        <w:rPr>
          <w:sz w:val="18"/>
          <w:szCs w:val="18"/>
        </w:rPr>
        <w:fldChar w:fldCharType="separate"/>
      </w:r>
      <w:hyperlink w:anchor="_Toc210126952" w:history="1">
        <w:r w:rsidR="00B870A0" w:rsidRPr="00B870A0">
          <w:rPr>
            <w:rStyle w:val="Hyperlink"/>
            <w:noProof/>
            <w:sz w:val="18"/>
            <w:szCs w:val="18"/>
          </w:rPr>
          <w:t>Table 3</w:t>
        </w:r>
        <w:r w:rsidR="00B870A0" w:rsidRPr="00B870A0">
          <w:rPr>
            <w:rStyle w:val="Hyperlink"/>
            <w:noProof/>
            <w:sz w:val="18"/>
            <w:szCs w:val="18"/>
          </w:rPr>
          <w:noBreakHyphen/>
          <w:t>1: Summary of Mining Operations at Yallourn</w:t>
        </w:r>
        <w:r w:rsidR="00B870A0" w:rsidRPr="00B870A0">
          <w:rPr>
            <w:noProof/>
            <w:webHidden/>
            <w:sz w:val="18"/>
            <w:szCs w:val="18"/>
          </w:rPr>
          <w:tab/>
        </w:r>
        <w:r w:rsidR="00B870A0" w:rsidRPr="00B870A0">
          <w:rPr>
            <w:noProof/>
            <w:webHidden/>
            <w:sz w:val="18"/>
            <w:szCs w:val="18"/>
          </w:rPr>
          <w:fldChar w:fldCharType="begin"/>
        </w:r>
        <w:r w:rsidR="00B870A0" w:rsidRPr="00B870A0">
          <w:rPr>
            <w:noProof/>
            <w:webHidden/>
            <w:sz w:val="18"/>
            <w:szCs w:val="18"/>
          </w:rPr>
          <w:instrText xml:space="preserve"> PAGEREF _Toc210126952 \h </w:instrText>
        </w:r>
        <w:r w:rsidR="00B870A0" w:rsidRPr="00B870A0">
          <w:rPr>
            <w:noProof/>
            <w:webHidden/>
            <w:sz w:val="18"/>
            <w:szCs w:val="18"/>
          </w:rPr>
        </w:r>
        <w:r w:rsidR="00B870A0" w:rsidRPr="00B870A0">
          <w:rPr>
            <w:noProof/>
            <w:webHidden/>
            <w:sz w:val="18"/>
            <w:szCs w:val="18"/>
          </w:rPr>
          <w:fldChar w:fldCharType="separate"/>
        </w:r>
        <w:r w:rsidR="00D35BC0">
          <w:rPr>
            <w:noProof/>
            <w:webHidden/>
            <w:sz w:val="18"/>
            <w:szCs w:val="18"/>
          </w:rPr>
          <w:t>39</w:t>
        </w:r>
        <w:r w:rsidR="00B870A0" w:rsidRPr="00B870A0">
          <w:rPr>
            <w:noProof/>
            <w:webHidden/>
            <w:sz w:val="18"/>
            <w:szCs w:val="18"/>
          </w:rPr>
          <w:fldChar w:fldCharType="end"/>
        </w:r>
      </w:hyperlink>
    </w:p>
    <w:p w14:paraId="69AE64B7" w14:textId="6B0A3E6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3" w:history="1">
        <w:r w:rsidRPr="00B870A0">
          <w:rPr>
            <w:rStyle w:val="Hyperlink"/>
            <w:noProof/>
            <w:sz w:val="18"/>
            <w:szCs w:val="18"/>
          </w:rPr>
          <w:t>Table 3</w:t>
        </w:r>
        <w:r w:rsidRPr="00B870A0">
          <w:rPr>
            <w:rStyle w:val="Hyperlink"/>
            <w:noProof/>
            <w:sz w:val="18"/>
            <w:szCs w:val="18"/>
          </w:rPr>
          <w:noBreakHyphen/>
          <w:t>2: Yallourn Power Station History of Operation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3 \h </w:instrText>
        </w:r>
        <w:r w:rsidRPr="00B870A0">
          <w:rPr>
            <w:noProof/>
            <w:webHidden/>
            <w:sz w:val="18"/>
            <w:szCs w:val="18"/>
          </w:rPr>
        </w:r>
        <w:r w:rsidRPr="00B870A0">
          <w:rPr>
            <w:noProof/>
            <w:webHidden/>
            <w:sz w:val="18"/>
            <w:szCs w:val="18"/>
          </w:rPr>
          <w:fldChar w:fldCharType="separate"/>
        </w:r>
        <w:r w:rsidR="00D35BC0">
          <w:rPr>
            <w:noProof/>
            <w:webHidden/>
            <w:sz w:val="18"/>
            <w:szCs w:val="18"/>
          </w:rPr>
          <w:t>40</w:t>
        </w:r>
        <w:r w:rsidRPr="00B870A0">
          <w:rPr>
            <w:noProof/>
            <w:webHidden/>
            <w:sz w:val="18"/>
            <w:szCs w:val="18"/>
          </w:rPr>
          <w:fldChar w:fldCharType="end"/>
        </w:r>
      </w:hyperlink>
    </w:p>
    <w:p w14:paraId="625AA4A8" w14:textId="6D04F19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4" w:history="1">
        <w:r w:rsidRPr="00B870A0">
          <w:rPr>
            <w:rStyle w:val="Hyperlink"/>
            <w:noProof/>
            <w:sz w:val="18"/>
            <w:szCs w:val="18"/>
          </w:rPr>
          <w:t>Table 3</w:t>
        </w:r>
        <w:r w:rsidRPr="00B870A0">
          <w:rPr>
            <w:rStyle w:val="Hyperlink"/>
            <w:noProof/>
            <w:sz w:val="18"/>
            <w:szCs w:val="18"/>
          </w:rPr>
          <w:noBreakHyphen/>
          <w:t>3: Summary of Conceptual Rehabilitation Aspects and Timelin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4 \h </w:instrText>
        </w:r>
        <w:r w:rsidRPr="00B870A0">
          <w:rPr>
            <w:noProof/>
            <w:webHidden/>
            <w:sz w:val="18"/>
            <w:szCs w:val="18"/>
          </w:rPr>
        </w:r>
        <w:r w:rsidRPr="00B870A0">
          <w:rPr>
            <w:noProof/>
            <w:webHidden/>
            <w:sz w:val="18"/>
            <w:szCs w:val="18"/>
          </w:rPr>
          <w:fldChar w:fldCharType="separate"/>
        </w:r>
        <w:r w:rsidR="00D35BC0">
          <w:rPr>
            <w:noProof/>
            <w:webHidden/>
            <w:sz w:val="18"/>
            <w:szCs w:val="18"/>
          </w:rPr>
          <w:t>58</w:t>
        </w:r>
        <w:r w:rsidRPr="00B870A0">
          <w:rPr>
            <w:noProof/>
            <w:webHidden/>
            <w:sz w:val="18"/>
            <w:szCs w:val="18"/>
          </w:rPr>
          <w:fldChar w:fldCharType="end"/>
        </w:r>
      </w:hyperlink>
    </w:p>
    <w:p w14:paraId="4A6BBB9D" w14:textId="3E6FB99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5" w:history="1">
        <w:r w:rsidRPr="00B870A0">
          <w:rPr>
            <w:rStyle w:val="Hyperlink"/>
            <w:bCs/>
            <w:noProof/>
            <w:sz w:val="18"/>
            <w:szCs w:val="18"/>
          </w:rPr>
          <w:t>Table 4</w:t>
        </w:r>
        <w:r w:rsidRPr="00B870A0">
          <w:rPr>
            <w:rStyle w:val="Hyperlink"/>
            <w:bCs/>
            <w:noProof/>
            <w:sz w:val="18"/>
            <w:szCs w:val="18"/>
          </w:rPr>
          <w:noBreakHyphen/>
          <w:t>1: LVRRS Principl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5 \h </w:instrText>
        </w:r>
        <w:r w:rsidRPr="00B870A0">
          <w:rPr>
            <w:noProof/>
            <w:webHidden/>
            <w:sz w:val="18"/>
            <w:szCs w:val="18"/>
          </w:rPr>
        </w:r>
        <w:r w:rsidRPr="00B870A0">
          <w:rPr>
            <w:noProof/>
            <w:webHidden/>
            <w:sz w:val="18"/>
            <w:szCs w:val="18"/>
          </w:rPr>
          <w:fldChar w:fldCharType="separate"/>
        </w:r>
        <w:r w:rsidR="00D35BC0">
          <w:rPr>
            <w:noProof/>
            <w:webHidden/>
            <w:sz w:val="18"/>
            <w:szCs w:val="18"/>
          </w:rPr>
          <w:t>66</w:t>
        </w:r>
        <w:r w:rsidRPr="00B870A0">
          <w:rPr>
            <w:noProof/>
            <w:webHidden/>
            <w:sz w:val="18"/>
            <w:szCs w:val="18"/>
          </w:rPr>
          <w:fldChar w:fldCharType="end"/>
        </w:r>
      </w:hyperlink>
    </w:p>
    <w:p w14:paraId="2209562C" w14:textId="46D82A4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6" w:history="1">
        <w:r w:rsidRPr="00B870A0">
          <w:rPr>
            <w:rStyle w:val="Hyperlink"/>
            <w:noProof/>
            <w:sz w:val="18"/>
            <w:szCs w:val="18"/>
          </w:rPr>
          <w:t>Table 4</w:t>
        </w:r>
        <w:r w:rsidRPr="00B870A0">
          <w:rPr>
            <w:rStyle w:val="Hyperlink"/>
            <w:noProof/>
            <w:sz w:val="18"/>
            <w:szCs w:val="18"/>
          </w:rPr>
          <w:noBreakHyphen/>
          <w:t>2: Summary of Relevant Commonwealth Legisl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6 \h </w:instrText>
        </w:r>
        <w:r w:rsidRPr="00B870A0">
          <w:rPr>
            <w:noProof/>
            <w:webHidden/>
            <w:sz w:val="18"/>
            <w:szCs w:val="18"/>
          </w:rPr>
        </w:r>
        <w:r w:rsidRPr="00B870A0">
          <w:rPr>
            <w:noProof/>
            <w:webHidden/>
            <w:sz w:val="18"/>
            <w:szCs w:val="18"/>
          </w:rPr>
          <w:fldChar w:fldCharType="separate"/>
        </w:r>
        <w:r w:rsidR="00D35BC0">
          <w:rPr>
            <w:noProof/>
            <w:webHidden/>
            <w:sz w:val="18"/>
            <w:szCs w:val="18"/>
          </w:rPr>
          <w:t>69</w:t>
        </w:r>
        <w:r w:rsidRPr="00B870A0">
          <w:rPr>
            <w:noProof/>
            <w:webHidden/>
            <w:sz w:val="18"/>
            <w:szCs w:val="18"/>
          </w:rPr>
          <w:fldChar w:fldCharType="end"/>
        </w:r>
      </w:hyperlink>
    </w:p>
    <w:p w14:paraId="5B3B8B2F" w14:textId="7F1B574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7" w:history="1">
        <w:r w:rsidRPr="00B870A0">
          <w:rPr>
            <w:rStyle w:val="Hyperlink"/>
            <w:noProof/>
            <w:sz w:val="18"/>
            <w:szCs w:val="18"/>
          </w:rPr>
          <w:t>Table 4</w:t>
        </w:r>
        <w:r w:rsidRPr="00B870A0">
          <w:rPr>
            <w:rStyle w:val="Hyperlink"/>
            <w:noProof/>
            <w:sz w:val="18"/>
            <w:szCs w:val="18"/>
          </w:rPr>
          <w:noBreakHyphen/>
          <w:t>3: Summary of Relevant Victorian Legisl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7 \h </w:instrText>
        </w:r>
        <w:r w:rsidRPr="00B870A0">
          <w:rPr>
            <w:noProof/>
            <w:webHidden/>
            <w:sz w:val="18"/>
            <w:szCs w:val="18"/>
          </w:rPr>
        </w:r>
        <w:r w:rsidRPr="00B870A0">
          <w:rPr>
            <w:noProof/>
            <w:webHidden/>
            <w:sz w:val="18"/>
            <w:szCs w:val="18"/>
          </w:rPr>
          <w:fldChar w:fldCharType="separate"/>
        </w:r>
        <w:r w:rsidR="00D35BC0">
          <w:rPr>
            <w:noProof/>
            <w:webHidden/>
            <w:sz w:val="18"/>
            <w:szCs w:val="18"/>
          </w:rPr>
          <w:t>71</w:t>
        </w:r>
        <w:r w:rsidRPr="00B870A0">
          <w:rPr>
            <w:noProof/>
            <w:webHidden/>
            <w:sz w:val="18"/>
            <w:szCs w:val="18"/>
          </w:rPr>
          <w:fldChar w:fldCharType="end"/>
        </w:r>
      </w:hyperlink>
    </w:p>
    <w:p w14:paraId="16576291" w14:textId="072D025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8" w:history="1">
        <w:r w:rsidRPr="00B870A0">
          <w:rPr>
            <w:rStyle w:val="Hyperlink"/>
            <w:noProof/>
            <w:sz w:val="18"/>
            <w:szCs w:val="18"/>
          </w:rPr>
          <w:t>Table 4</w:t>
        </w:r>
        <w:r w:rsidRPr="00B870A0">
          <w:rPr>
            <w:rStyle w:val="Hyperlink"/>
            <w:noProof/>
            <w:sz w:val="18"/>
            <w:szCs w:val="18"/>
          </w:rPr>
          <w:noBreakHyphen/>
          <w:t>4: Summary of Guidance Documents for Yallourn Rehabilit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8 \h </w:instrText>
        </w:r>
        <w:r w:rsidRPr="00B870A0">
          <w:rPr>
            <w:noProof/>
            <w:webHidden/>
            <w:sz w:val="18"/>
            <w:szCs w:val="18"/>
          </w:rPr>
        </w:r>
        <w:r w:rsidRPr="00B870A0">
          <w:rPr>
            <w:noProof/>
            <w:webHidden/>
            <w:sz w:val="18"/>
            <w:szCs w:val="18"/>
          </w:rPr>
          <w:fldChar w:fldCharType="separate"/>
        </w:r>
        <w:r w:rsidR="00D35BC0">
          <w:rPr>
            <w:noProof/>
            <w:webHidden/>
            <w:sz w:val="18"/>
            <w:szCs w:val="18"/>
          </w:rPr>
          <w:t>78</w:t>
        </w:r>
        <w:r w:rsidRPr="00B870A0">
          <w:rPr>
            <w:noProof/>
            <w:webHidden/>
            <w:sz w:val="18"/>
            <w:szCs w:val="18"/>
          </w:rPr>
          <w:fldChar w:fldCharType="end"/>
        </w:r>
      </w:hyperlink>
    </w:p>
    <w:p w14:paraId="316D1C02" w14:textId="3C6E8E1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59" w:history="1">
        <w:r w:rsidRPr="00B870A0">
          <w:rPr>
            <w:rStyle w:val="Hyperlink"/>
            <w:noProof/>
            <w:sz w:val="18"/>
            <w:szCs w:val="18"/>
          </w:rPr>
          <w:t>Table 4</w:t>
        </w:r>
        <w:r w:rsidRPr="00B870A0">
          <w:rPr>
            <w:rStyle w:val="Hyperlink"/>
            <w:noProof/>
            <w:sz w:val="18"/>
            <w:szCs w:val="18"/>
          </w:rPr>
          <w:noBreakHyphen/>
          <w:t xml:space="preserve">5: </w:t>
        </w:r>
        <w:r w:rsidRPr="00B870A0">
          <w:rPr>
            <w:rStyle w:val="Hyperlink"/>
            <w:bCs/>
            <w:noProof/>
            <w:sz w:val="18"/>
            <w:szCs w:val="18"/>
          </w:rPr>
          <w:t>Existing Legal Approvals for Yallourn Mine (and relevance to rehabilit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59 \h </w:instrText>
        </w:r>
        <w:r w:rsidRPr="00B870A0">
          <w:rPr>
            <w:noProof/>
            <w:webHidden/>
            <w:sz w:val="18"/>
            <w:szCs w:val="18"/>
          </w:rPr>
        </w:r>
        <w:r w:rsidRPr="00B870A0">
          <w:rPr>
            <w:noProof/>
            <w:webHidden/>
            <w:sz w:val="18"/>
            <w:szCs w:val="18"/>
          </w:rPr>
          <w:fldChar w:fldCharType="separate"/>
        </w:r>
        <w:r w:rsidR="00D35BC0">
          <w:rPr>
            <w:noProof/>
            <w:webHidden/>
            <w:sz w:val="18"/>
            <w:szCs w:val="18"/>
          </w:rPr>
          <w:t>83</w:t>
        </w:r>
        <w:r w:rsidRPr="00B870A0">
          <w:rPr>
            <w:noProof/>
            <w:webHidden/>
            <w:sz w:val="18"/>
            <w:szCs w:val="18"/>
          </w:rPr>
          <w:fldChar w:fldCharType="end"/>
        </w:r>
      </w:hyperlink>
    </w:p>
    <w:p w14:paraId="41D84F92" w14:textId="5197635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0" w:history="1">
        <w:r w:rsidRPr="00B870A0">
          <w:rPr>
            <w:rStyle w:val="Hyperlink"/>
            <w:noProof/>
            <w:sz w:val="18"/>
            <w:szCs w:val="18"/>
          </w:rPr>
          <w:t>Table 4</w:t>
        </w:r>
        <w:r w:rsidRPr="00B870A0">
          <w:rPr>
            <w:rStyle w:val="Hyperlink"/>
            <w:noProof/>
            <w:sz w:val="18"/>
            <w:szCs w:val="18"/>
          </w:rPr>
          <w:noBreakHyphen/>
          <w:t>6: Key future legal approvals necessary to outcomes proposed in this DMRP</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0 \h </w:instrText>
        </w:r>
        <w:r w:rsidRPr="00B870A0">
          <w:rPr>
            <w:noProof/>
            <w:webHidden/>
            <w:sz w:val="18"/>
            <w:szCs w:val="18"/>
          </w:rPr>
        </w:r>
        <w:r w:rsidRPr="00B870A0">
          <w:rPr>
            <w:noProof/>
            <w:webHidden/>
            <w:sz w:val="18"/>
            <w:szCs w:val="18"/>
          </w:rPr>
          <w:fldChar w:fldCharType="separate"/>
        </w:r>
        <w:r w:rsidR="00D35BC0">
          <w:rPr>
            <w:noProof/>
            <w:webHidden/>
            <w:sz w:val="18"/>
            <w:szCs w:val="18"/>
          </w:rPr>
          <w:t>89</w:t>
        </w:r>
        <w:r w:rsidRPr="00B870A0">
          <w:rPr>
            <w:noProof/>
            <w:webHidden/>
            <w:sz w:val="18"/>
            <w:szCs w:val="18"/>
          </w:rPr>
          <w:fldChar w:fldCharType="end"/>
        </w:r>
      </w:hyperlink>
    </w:p>
    <w:p w14:paraId="22715B86" w14:textId="04CAB5C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1" w:history="1">
        <w:r w:rsidRPr="00B870A0">
          <w:rPr>
            <w:rStyle w:val="Hyperlink"/>
            <w:noProof/>
            <w:sz w:val="18"/>
            <w:szCs w:val="18"/>
          </w:rPr>
          <w:t>Table 5</w:t>
        </w:r>
        <w:r w:rsidRPr="00B870A0">
          <w:rPr>
            <w:rStyle w:val="Hyperlink"/>
            <w:noProof/>
            <w:sz w:val="18"/>
            <w:szCs w:val="18"/>
          </w:rPr>
          <w:noBreakHyphen/>
          <w:t>1: Summary of Rainfall at Yallourn Mine and Surround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1 \h </w:instrText>
        </w:r>
        <w:r w:rsidRPr="00B870A0">
          <w:rPr>
            <w:noProof/>
            <w:webHidden/>
            <w:sz w:val="18"/>
            <w:szCs w:val="18"/>
          </w:rPr>
        </w:r>
        <w:r w:rsidRPr="00B870A0">
          <w:rPr>
            <w:noProof/>
            <w:webHidden/>
            <w:sz w:val="18"/>
            <w:szCs w:val="18"/>
          </w:rPr>
          <w:fldChar w:fldCharType="separate"/>
        </w:r>
        <w:r w:rsidR="00D35BC0">
          <w:rPr>
            <w:noProof/>
            <w:webHidden/>
            <w:sz w:val="18"/>
            <w:szCs w:val="18"/>
          </w:rPr>
          <w:t>92</w:t>
        </w:r>
        <w:r w:rsidRPr="00B870A0">
          <w:rPr>
            <w:noProof/>
            <w:webHidden/>
            <w:sz w:val="18"/>
            <w:szCs w:val="18"/>
          </w:rPr>
          <w:fldChar w:fldCharType="end"/>
        </w:r>
      </w:hyperlink>
    </w:p>
    <w:p w14:paraId="71D0E218" w14:textId="30B32B8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2" w:history="1">
        <w:r w:rsidRPr="00B870A0">
          <w:rPr>
            <w:rStyle w:val="Hyperlink"/>
            <w:noProof/>
            <w:sz w:val="18"/>
            <w:szCs w:val="18"/>
          </w:rPr>
          <w:t>Table 5</w:t>
        </w:r>
        <w:r w:rsidRPr="00B870A0">
          <w:rPr>
            <w:rStyle w:val="Hyperlink"/>
            <w:noProof/>
            <w:sz w:val="18"/>
            <w:szCs w:val="18"/>
          </w:rPr>
          <w:noBreakHyphen/>
          <w:t>2: Evaporation – Average Daily per Month (RGS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2 \h </w:instrText>
        </w:r>
        <w:r w:rsidRPr="00B870A0">
          <w:rPr>
            <w:noProof/>
            <w:webHidden/>
            <w:sz w:val="18"/>
            <w:szCs w:val="18"/>
          </w:rPr>
        </w:r>
        <w:r w:rsidRPr="00B870A0">
          <w:rPr>
            <w:noProof/>
            <w:webHidden/>
            <w:sz w:val="18"/>
            <w:szCs w:val="18"/>
          </w:rPr>
          <w:fldChar w:fldCharType="separate"/>
        </w:r>
        <w:r w:rsidR="00D35BC0">
          <w:rPr>
            <w:noProof/>
            <w:webHidden/>
            <w:sz w:val="18"/>
            <w:szCs w:val="18"/>
          </w:rPr>
          <w:t>93</w:t>
        </w:r>
        <w:r w:rsidRPr="00B870A0">
          <w:rPr>
            <w:noProof/>
            <w:webHidden/>
            <w:sz w:val="18"/>
            <w:szCs w:val="18"/>
          </w:rPr>
          <w:fldChar w:fldCharType="end"/>
        </w:r>
      </w:hyperlink>
    </w:p>
    <w:p w14:paraId="757E9852" w14:textId="1AD8A0B1"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3" w:history="1">
        <w:r w:rsidRPr="00B870A0">
          <w:rPr>
            <w:rStyle w:val="Hyperlink"/>
            <w:noProof/>
            <w:sz w:val="18"/>
            <w:szCs w:val="18"/>
          </w:rPr>
          <w:t>Table 5</w:t>
        </w:r>
        <w:r w:rsidRPr="00B870A0">
          <w:rPr>
            <w:rStyle w:val="Hyperlink"/>
            <w:noProof/>
            <w:sz w:val="18"/>
            <w:szCs w:val="18"/>
          </w:rPr>
          <w:noBreakHyphen/>
          <w:t>3: Projected Change in Average Annual Temperature for the Latrobe Basin under Climate Change (DELWP 2020)</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3 \h </w:instrText>
        </w:r>
        <w:r w:rsidRPr="00B870A0">
          <w:rPr>
            <w:noProof/>
            <w:webHidden/>
            <w:sz w:val="18"/>
            <w:szCs w:val="18"/>
          </w:rPr>
        </w:r>
        <w:r w:rsidRPr="00B870A0">
          <w:rPr>
            <w:noProof/>
            <w:webHidden/>
            <w:sz w:val="18"/>
            <w:szCs w:val="18"/>
          </w:rPr>
          <w:fldChar w:fldCharType="separate"/>
        </w:r>
        <w:r w:rsidR="00D35BC0">
          <w:rPr>
            <w:noProof/>
            <w:webHidden/>
            <w:sz w:val="18"/>
            <w:szCs w:val="18"/>
          </w:rPr>
          <w:t>95</w:t>
        </w:r>
        <w:r w:rsidRPr="00B870A0">
          <w:rPr>
            <w:noProof/>
            <w:webHidden/>
            <w:sz w:val="18"/>
            <w:szCs w:val="18"/>
          </w:rPr>
          <w:fldChar w:fldCharType="end"/>
        </w:r>
      </w:hyperlink>
    </w:p>
    <w:p w14:paraId="14A66752" w14:textId="31040BB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4" w:history="1">
        <w:r w:rsidRPr="00B870A0">
          <w:rPr>
            <w:rStyle w:val="Hyperlink"/>
            <w:noProof/>
            <w:sz w:val="18"/>
            <w:szCs w:val="18"/>
          </w:rPr>
          <w:t>Table 5</w:t>
        </w:r>
        <w:r w:rsidRPr="00B870A0">
          <w:rPr>
            <w:rStyle w:val="Hyperlink"/>
            <w:noProof/>
            <w:sz w:val="18"/>
            <w:szCs w:val="18"/>
          </w:rPr>
          <w:noBreakHyphen/>
          <w:t>4: Projected Change in Rainfall for the Latrobe Basin under Climate Change (DELWP 2020)</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4 \h </w:instrText>
        </w:r>
        <w:r w:rsidRPr="00B870A0">
          <w:rPr>
            <w:noProof/>
            <w:webHidden/>
            <w:sz w:val="18"/>
            <w:szCs w:val="18"/>
          </w:rPr>
        </w:r>
        <w:r w:rsidRPr="00B870A0">
          <w:rPr>
            <w:noProof/>
            <w:webHidden/>
            <w:sz w:val="18"/>
            <w:szCs w:val="18"/>
          </w:rPr>
          <w:fldChar w:fldCharType="separate"/>
        </w:r>
        <w:r w:rsidR="00D35BC0">
          <w:rPr>
            <w:noProof/>
            <w:webHidden/>
            <w:sz w:val="18"/>
            <w:szCs w:val="18"/>
          </w:rPr>
          <w:t>96</w:t>
        </w:r>
        <w:r w:rsidRPr="00B870A0">
          <w:rPr>
            <w:noProof/>
            <w:webHidden/>
            <w:sz w:val="18"/>
            <w:szCs w:val="18"/>
          </w:rPr>
          <w:fldChar w:fldCharType="end"/>
        </w:r>
      </w:hyperlink>
    </w:p>
    <w:p w14:paraId="4ED66D0F" w14:textId="0BAA1B7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5" w:history="1">
        <w:r w:rsidRPr="00B870A0">
          <w:rPr>
            <w:rStyle w:val="Hyperlink"/>
            <w:noProof/>
            <w:sz w:val="18"/>
            <w:szCs w:val="18"/>
          </w:rPr>
          <w:t>Table 5</w:t>
        </w:r>
        <w:r w:rsidRPr="00B870A0">
          <w:rPr>
            <w:rStyle w:val="Hyperlink"/>
            <w:noProof/>
            <w:sz w:val="18"/>
            <w:szCs w:val="18"/>
          </w:rPr>
          <w:noBreakHyphen/>
          <w:t>5: Projected Change in Evapotranspiration for the Latrobe Basin under Climate Change (DELWP 2020)</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5 \h </w:instrText>
        </w:r>
        <w:r w:rsidRPr="00B870A0">
          <w:rPr>
            <w:noProof/>
            <w:webHidden/>
            <w:sz w:val="18"/>
            <w:szCs w:val="18"/>
          </w:rPr>
        </w:r>
        <w:r w:rsidRPr="00B870A0">
          <w:rPr>
            <w:noProof/>
            <w:webHidden/>
            <w:sz w:val="18"/>
            <w:szCs w:val="18"/>
          </w:rPr>
          <w:fldChar w:fldCharType="separate"/>
        </w:r>
        <w:r w:rsidR="00D35BC0">
          <w:rPr>
            <w:noProof/>
            <w:webHidden/>
            <w:sz w:val="18"/>
            <w:szCs w:val="18"/>
          </w:rPr>
          <w:t>96</w:t>
        </w:r>
        <w:r w:rsidRPr="00B870A0">
          <w:rPr>
            <w:noProof/>
            <w:webHidden/>
            <w:sz w:val="18"/>
            <w:szCs w:val="18"/>
          </w:rPr>
          <w:fldChar w:fldCharType="end"/>
        </w:r>
      </w:hyperlink>
    </w:p>
    <w:p w14:paraId="1322C21A" w14:textId="5853C67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6" w:history="1">
        <w:r w:rsidRPr="00B870A0">
          <w:rPr>
            <w:rStyle w:val="Hyperlink"/>
            <w:noProof/>
            <w:sz w:val="18"/>
            <w:szCs w:val="18"/>
          </w:rPr>
          <w:t>Table 5</w:t>
        </w:r>
        <w:r w:rsidRPr="00B870A0">
          <w:rPr>
            <w:rStyle w:val="Hyperlink"/>
            <w:noProof/>
            <w:sz w:val="18"/>
            <w:szCs w:val="18"/>
          </w:rPr>
          <w:noBreakHyphen/>
          <w:t>6: Major Geological &amp; Hydrogeological Units at Yallourn Mine</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6 \h </w:instrText>
        </w:r>
        <w:r w:rsidRPr="00B870A0">
          <w:rPr>
            <w:noProof/>
            <w:webHidden/>
            <w:sz w:val="18"/>
            <w:szCs w:val="18"/>
          </w:rPr>
        </w:r>
        <w:r w:rsidRPr="00B870A0">
          <w:rPr>
            <w:noProof/>
            <w:webHidden/>
            <w:sz w:val="18"/>
            <w:szCs w:val="18"/>
          </w:rPr>
          <w:fldChar w:fldCharType="separate"/>
        </w:r>
        <w:r w:rsidR="00D35BC0">
          <w:rPr>
            <w:noProof/>
            <w:webHidden/>
            <w:sz w:val="18"/>
            <w:szCs w:val="18"/>
          </w:rPr>
          <w:t>104</w:t>
        </w:r>
        <w:r w:rsidRPr="00B870A0">
          <w:rPr>
            <w:noProof/>
            <w:webHidden/>
            <w:sz w:val="18"/>
            <w:szCs w:val="18"/>
          </w:rPr>
          <w:fldChar w:fldCharType="end"/>
        </w:r>
      </w:hyperlink>
    </w:p>
    <w:p w14:paraId="377D1745" w14:textId="0ACFEA0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7" w:history="1">
        <w:r w:rsidRPr="00B870A0">
          <w:rPr>
            <w:rStyle w:val="Hyperlink"/>
            <w:noProof/>
            <w:sz w:val="18"/>
            <w:szCs w:val="18"/>
          </w:rPr>
          <w:t>Table 5</w:t>
        </w:r>
        <w:r w:rsidRPr="00B870A0">
          <w:rPr>
            <w:rStyle w:val="Hyperlink"/>
            <w:noProof/>
            <w:sz w:val="18"/>
            <w:szCs w:val="18"/>
          </w:rPr>
          <w:noBreakHyphen/>
          <w:t>7: Pre-mining Terrain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7 \h </w:instrText>
        </w:r>
        <w:r w:rsidRPr="00B870A0">
          <w:rPr>
            <w:noProof/>
            <w:webHidden/>
            <w:sz w:val="18"/>
            <w:szCs w:val="18"/>
          </w:rPr>
        </w:r>
        <w:r w:rsidRPr="00B870A0">
          <w:rPr>
            <w:noProof/>
            <w:webHidden/>
            <w:sz w:val="18"/>
            <w:szCs w:val="18"/>
          </w:rPr>
          <w:fldChar w:fldCharType="separate"/>
        </w:r>
        <w:r w:rsidR="00D35BC0">
          <w:rPr>
            <w:noProof/>
            <w:webHidden/>
            <w:sz w:val="18"/>
            <w:szCs w:val="18"/>
          </w:rPr>
          <w:t>107</w:t>
        </w:r>
        <w:r w:rsidRPr="00B870A0">
          <w:rPr>
            <w:noProof/>
            <w:webHidden/>
            <w:sz w:val="18"/>
            <w:szCs w:val="18"/>
          </w:rPr>
          <w:fldChar w:fldCharType="end"/>
        </w:r>
      </w:hyperlink>
    </w:p>
    <w:p w14:paraId="54F271E8" w14:textId="1D36CB9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8" w:history="1">
        <w:r w:rsidRPr="00B870A0">
          <w:rPr>
            <w:rStyle w:val="Hyperlink"/>
            <w:noProof/>
            <w:sz w:val="18"/>
            <w:szCs w:val="18"/>
          </w:rPr>
          <w:t>Table 5</w:t>
        </w:r>
        <w:r w:rsidRPr="00B870A0">
          <w:rPr>
            <w:rStyle w:val="Hyperlink"/>
            <w:noProof/>
            <w:sz w:val="18"/>
            <w:szCs w:val="18"/>
          </w:rPr>
          <w:noBreakHyphen/>
          <w:t>8: Summary of aquatic and terrestrial Groundwater Dependent Ecosystems (GDE) in sub-regions of Yallourn Mine.</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8 \h </w:instrText>
        </w:r>
        <w:r w:rsidRPr="00B870A0">
          <w:rPr>
            <w:noProof/>
            <w:webHidden/>
            <w:sz w:val="18"/>
            <w:szCs w:val="18"/>
          </w:rPr>
        </w:r>
        <w:r w:rsidRPr="00B870A0">
          <w:rPr>
            <w:noProof/>
            <w:webHidden/>
            <w:sz w:val="18"/>
            <w:szCs w:val="18"/>
          </w:rPr>
          <w:fldChar w:fldCharType="separate"/>
        </w:r>
        <w:r w:rsidR="00D35BC0">
          <w:rPr>
            <w:noProof/>
            <w:webHidden/>
            <w:sz w:val="18"/>
            <w:szCs w:val="18"/>
          </w:rPr>
          <w:t>113</w:t>
        </w:r>
        <w:r w:rsidRPr="00B870A0">
          <w:rPr>
            <w:noProof/>
            <w:webHidden/>
            <w:sz w:val="18"/>
            <w:szCs w:val="18"/>
          </w:rPr>
          <w:fldChar w:fldCharType="end"/>
        </w:r>
      </w:hyperlink>
    </w:p>
    <w:p w14:paraId="7408A1D4" w14:textId="74D9DA9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69" w:history="1">
        <w:r w:rsidRPr="00B870A0">
          <w:rPr>
            <w:rStyle w:val="Hyperlink"/>
            <w:noProof/>
            <w:sz w:val="18"/>
            <w:szCs w:val="18"/>
          </w:rPr>
          <w:t>Table 5</w:t>
        </w:r>
        <w:r w:rsidRPr="00B870A0">
          <w:rPr>
            <w:rStyle w:val="Hyperlink"/>
            <w:noProof/>
            <w:sz w:val="18"/>
            <w:szCs w:val="18"/>
          </w:rPr>
          <w:noBreakHyphen/>
          <w:t>9: Historical Flood Dates and Peak Flow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69 \h </w:instrText>
        </w:r>
        <w:r w:rsidRPr="00B870A0">
          <w:rPr>
            <w:noProof/>
            <w:webHidden/>
            <w:sz w:val="18"/>
            <w:szCs w:val="18"/>
          </w:rPr>
        </w:r>
        <w:r w:rsidRPr="00B870A0">
          <w:rPr>
            <w:noProof/>
            <w:webHidden/>
            <w:sz w:val="18"/>
            <w:szCs w:val="18"/>
          </w:rPr>
          <w:fldChar w:fldCharType="separate"/>
        </w:r>
        <w:r w:rsidR="00D35BC0">
          <w:rPr>
            <w:noProof/>
            <w:webHidden/>
            <w:sz w:val="18"/>
            <w:szCs w:val="18"/>
          </w:rPr>
          <w:t>122</w:t>
        </w:r>
        <w:r w:rsidRPr="00B870A0">
          <w:rPr>
            <w:noProof/>
            <w:webHidden/>
            <w:sz w:val="18"/>
            <w:szCs w:val="18"/>
          </w:rPr>
          <w:fldChar w:fldCharType="end"/>
        </w:r>
      </w:hyperlink>
    </w:p>
    <w:p w14:paraId="0A3525F9" w14:textId="09BA18D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0" w:history="1">
        <w:r w:rsidRPr="00B870A0">
          <w:rPr>
            <w:rStyle w:val="Hyperlink"/>
            <w:noProof/>
            <w:sz w:val="18"/>
            <w:szCs w:val="18"/>
          </w:rPr>
          <w:t>Table 5</w:t>
        </w:r>
        <w:r w:rsidRPr="00B870A0">
          <w:rPr>
            <w:rStyle w:val="Hyperlink"/>
            <w:noProof/>
            <w:sz w:val="18"/>
            <w:szCs w:val="18"/>
          </w:rPr>
          <w:noBreakHyphen/>
          <w:t>10: Summary of rare and threatened speci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0 \h </w:instrText>
        </w:r>
        <w:r w:rsidRPr="00B870A0">
          <w:rPr>
            <w:noProof/>
            <w:webHidden/>
            <w:sz w:val="18"/>
            <w:szCs w:val="18"/>
          </w:rPr>
        </w:r>
        <w:r w:rsidRPr="00B870A0">
          <w:rPr>
            <w:noProof/>
            <w:webHidden/>
            <w:sz w:val="18"/>
            <w:szCs w:val="18"/>
          </w:rPr>
          <w:fldChar w:fldCharType="separate"/>
        </w:r>
        <w:r w:rsidR="00D35BC0">
          <w:rPr>
            <w:noProof/>
            <w:webHidden/>
            <w:sz w:val="18"/>
            <w:szCs w:val="18"/>
          </w:rPr>
          <w:t>126</w:t>
        </w:r>
        <w:r w:rsidRPr="00B870A0">
          <w:rPr>
            <w:noProof/>
            <w:webHidden/>
            <w:sz w:val="18"/>
            <w:szCs w:val="18"/>
          </w:rPr>
          <w:fldChar w:fldCharType="end"/>
        </w:r>
      </w:hyperlink>
    </w:p>
    <w:p w14:paraId="33FE80EC" w14:textId="4129769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1" w:history="1">
        <w:r w:rsidRPr="00B870A0">
          <w:rPr>
            <w:rStyle w:val="Hyperlink"/>
            <w:noProof/>
            <w:sz w:val="18"/>
            <w:szCs w:val="18"/>
          </w:rPr>
          <w:t>Table 5</w:t>
        </w:r>
        <w:r w:rsidRPr="00B870A0">
          <w:rPr>
            <w:rStyle w:val="Hyperlink"/>
            <w:noProof/>
            <w:sz w:val="18"/>
            <w:szCs w:val="18"/>
          </w:rPr>
          <w:noBreakHyphen/>
          <w:t>11: Non-indigenous heritage sit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1 \h </w:instrText>
        </w:r>
        <w:r w:rsidRPr="00B870A0">
          <w:rPr>
            <w:noProof/>
            <w:webHidden/>
            <w:sz w:val="18"/>
            <w:szCs w:val="18"/>
          </w:rPr>
        </w:r>
        <w:r w:rsidRPr="00B870A0">
          <w:rPr>
            <w:noProof/>
            <w:webHidden/>
            <w:sz w:val="18"/>
            <w:szCs w:val="18"/>
          </w:rPr>
          <w:fldChar w:fldCharType="separate"/>
        </w:r>
        <w:r w:rsidR="00D35BC0">
          <w:rPr>
            <w:noProof/>
            <w:webHidden/>
            <w:sz w:val="18"/>
            <w:szCs w:val="18"/>
          </w:rPr>
          <w:t>130</w:t>
        </w:r>
        <w:r w:rsidRPr="00B870A0">
          <w:rPr>
            <w:noProof/>
            <w:webHidden/>
            <w:sz w:val="18"/>
            <w:szCs w:val="18"/>
          </w:rPr>
          <w:fldChar w:fldCharType="end"/>
        </w:r>
      </w:hyperlink>
    </w:p>
    <w:p w14:paraId="45A4B1CE" w14:textId="0DFA3200"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2" w:history="1">
        <w:r w:rsidRPr="00B870A0">
          <w:rPr>
            <w:rStyle w:val="Hyperlink"/>
            <w:noProof/>
            <w:sz w:val="18"/>
            <w:szCs w:val="18"/>
          </w:rPr>
          <w:t>Table 6</w:t>
        </w:r>
        <w:r w:rsidRPr="00B870A0">
          <w:rPr>
            <w:rStyle w:val="Hyperlink"/>
            <w:noProof/>
            <w:sz w:val="18"/>
            <w:szCs w:val="18"/>
          </w:rPr>
          <w:noBreakHyphen/>
          <w:t>1: Key Rehabilitation Principl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2 \h </w:instrText>
        </w:r>
        <w:r w:rsidRPr="00B870A0">
          <w:rPr>
            <w:noProof/>
            <w:webHidden/>
            <w:sz w:val="18"/>
            <w:szCs w:val="18"/>
          </w:rPr>
        </w:r>
        <w:r w:rsidRPr="00B870A0">
          <w:rPr>
            <w:noProof/>
            <w:webHidden/>
            <w:sz w:val="18"/>
            <w:szCs w:val="18"/>
          </w:rPr>
          <w:fldChar w:fldCharType="separate"/>
        </w:r>
        <w:r w:rsidR="00D35BC0">
          <w:rPr>
            <w:noProof/>
            <w:webHidden/>
            <w:sz w:val="18"/>
            <w:szCs w:val="18"/>
          </w:rPr>
          <w:t>133</w:t>
        </w:r>
        <w:r w:rsidRPr="00B870A0">
          <w:rPr>
            <w:noProof/>
            <w:webHidden/>
            <w:sz w:val="18"/>
            <w:szCs w:val="18"/>
          </w:rPr>
          <w:fldChar w:fldCharType="end"/>
        </w:r>
      </w:hyperlink>
    </w:p>
    <w:p w14:paraId="5A45FE08" w14:textId="4E89EFE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3" w:history="1">
        <w:r w:rsidRPr="00B870A0">
          <w:rPr>
            <w:rStyle w:val="Hyperlink"/>
            <w:noProof/>
            <w:sz w:val="18"/>
            <w:szCs w:val="18"/>
          </w:rPr>
          <w:t>Table 6</w:t>
        </w:r>
        <w:r w:rsidRPr="00B870A0">
          <w:rPr>
            <w:rStyle w:val="Hyperlink"/>
            <w:noProof/>
            <w:sz w:val="18"/>
            <w:szCs w:val="18"/>
          </w:rPr>
          <w:noBreakHyphen/>
          <w:t>2: Key Rehabilitation Objectiv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3 \h </w:instrText>
        </w:r>
        <w:r w:rsidRPr="00B870A0">
          <w:rPr>
            <w:noProof/>
            <w:webHidden/>
            <w:sz w:val="18"/>
            <w:szCs w:val="18"/>
          </w:rPr>
        </w:r>
        <w:r w:rsidRPr="00B870A0">
          <w:rPr>
            <w:noProof/>
            <w:webHidden/>
            <w:sz w:val="18"/>
            <w:szCs w:val="18"/>
          </w:rPr>
          <w:fldChar w:fldCharType="separate"/>
        </w:r>
        <w:r w:rsidR="00D35BC0">
          <w:rPr>
            <w:noProof/>
            <w:webHidden/>
            <w:sz w:val="18"/>
            <w:szCs w:val="18"/>
          </w:rPr>
          <w:t>134</w:t>
        </w:r>
        <w:r w:rsidRPr="00B870A0">
          <w:rPr>
            <w:noProof/>
            <w:webHidden/>
            <w:sz w:val="18"/>
            <w:szCs w:val="18"/>
          </w:rPr>
          <w:fldChar w:fldCharType="end"/>
        </w:r>
      </w:hyperlink>
    </w:p>
    <w:p w14:paraId="4A2F5CB6" w14:textId="78C38AB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4" w:history="1">
        <w:r w:rsidRPr="00B870A0">
          <w:rPr>
            <w:rStyle w:val="Hyperlink"/>
            <w:noProof/>
            <w:sz w:val="18"/>
            <w:szCs w:val="18"/>
          </w:rPr>
          <w:t>Table 8</w:t>
        </w:r>
        <w:r w:rsidRPr="00B870A0">
          <w:rPr>
            <w:rStyle w:val="Hyperlink"/>
            <w:noProof/>
            <w:sz w:val="18"/>
            <w:szCs w:val="18"/>
          </w:rPr>
          <w:noBreakHyphen/>
          <w:t>1: Model-derived Regional Hydrogeological Properti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4 \h </w:instrText>
        </w:r>
        <w:r w:rsidRPr="00B870A0">
          <w:rPr>
            <w:noProof/>
            <w:webHidden/>
            <w:sz w:val="18"/>
            <w:szCs w:val="18"/>
          </w:rPr>
        </w:r>
        <w:r w:rsidRPr="00B870A0">
          <w:rPr>
            <w:noProof/>
            <w:webHidden/>
            <w:sz w:val="18"/>
            <w:szCs w:val="18"/>
          </w:rPr>
          <w:fldChar w:fldCharType="separate"/>
        </w:r>
        <w:r w:rsidR="00D35BC0">
          <w:rPr>
            <w:noProof/>
            <w:webHidden/>
            <w:sz w:val="18"/>
            <w:szCs w:val="18"/>
          </w:rPr>
          <w:t>180</w:t>
        </w:r>
        <w:r w:rsidRPr="00B870A0">
          <w:rPr>
            <w:noProof/>
            <w:webHidden/>
            <w:sz w:val="18"/>
            <w:szCs w:val="18"/>
          </w:rPr>
          <w:fldChar w:fldCharType="end"/>
        </w:r>
      </w:hyperlink>
    </w:p>
    <w:p w14:paraId="160489DC" w14:textId="0AF4746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5" w:history="1">
        <w:r w:rsidRPr="00B870A0">
          <w:rPr>
            <w:rStyle w:val="Hyperlink"/>
            <w:noProof/>
            <w:sz w:val="18"/>
            <w:szCs w:val="18"/>
          </w:rPr>
          <w:t>Table 8</w:t>
        </w:r>
        <w:r w:rsidRPr="00B870A0">
          <w:rPr>
            <w:rStyle w:val="Hyperlink"/>
            <w:noProof/>
            <w:sz w:val="18"/>
            <w:szCs w:val="18"/>
          </w:rPr>
          <w:noBreakHyphen/>
          <w:t>2: GWNM layers and corresponding HSU (GHD 2025b)</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5 \h </w:instrText>
        </w:r>
        <w:r w:rsidRPr="00B870A0">
          <w:rPr>
            <w:noProof/>
            <w:webHidden/>
            <w:sz w:val="18"/>
            <w:szCs w:val="18"/>
          </w:rPr>
        </w:r>
        <w:r w:rsidRPr="00B870A0">
          <w:rPr>
            <w:noProof/>
            <w:webHidden/>
            <w:sz w:val="18"/>
            <w:szCs w:val="18"/>
          </w:rPr>
          <w:fldChar w:fldCharType="separate"/>
        </w:r>
        <w:r w:rsidR="00D35BC0">
          <w:rPr>
            <w:noProof/>
            <w:webHidden/>
            <w:sz w:val="18"/>
            <w:szCs w:val="18"/>
          </w:rPr>
          <w:t>197</w:t>
        </w:r>
        <w:r w:rsidRPr="00B870A0">
          <w:rPr>
            <w:noProof/>
            <w:webHidden/>
            <w:sz w:val="18"/>
            <w:szCs w:val="18"/>
          </w:rPr>
          <w:fldChar w:fldCharType="end"/>
        </w:r>
      </w:hyperlink>
    </w:p>
    <w:p w14:paraId="47298B4C" w14:textId="270DE77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6" w:history="1">
        <w:r w:rsidRPr="00B870A0">
          <w:rPr>
            <w:rStyle w:val="Hyperlink"/>
            <w:noProof/>
            <w:sz w:val="18"/>
            <w:szCs w:val="18"/>
          </w:rPr>
          <w:t>Table 8</w:t>
        </w:r>
        <w:r w:rsidRPr="00B870A0">
          <w:rPr>
            <w:rStyle w:val="Hyperlink"/>
            <w:noProof/>
            <w:sz w:val="18"/>
            <w:szCs w:val="18"/>
          </w:rPr>
          <w:noBreakHyphen/>
          <w:t>3: Critical flow rates and durations for design flooding events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6 \h </w:instrText>
        </w:r>
        <w:r w:rsidRPr="00B870A0">
          <w:rPr>
            <w:noProof/>
            <w:webHidden/>
            <w:sz w:val="18"/>
            <w:szCs w:val="18"/>
          </w:rPr>
        </w:r>
        <w:r w:rsidRPr="00B870A0">
          <w:rPr>
            <w:noProof/>
            <w:webHidden/>
            <w:sz w:val="18"/>
            <w:szCs w:val="18"/>
          </w:rPr>
          <w:fldChar w:fldCharType="separate"/>
        </w:r>
        <w:r w:rsidR="00D35BC0">
          <w:rPr>
            <w:noProof/>
            <w:webHidden/>
            <w:sz w:val="18"/>
            <w:szCs w:val="18"/>
          </w:rPr>
          <w:t>240</w:t>
        </w:r>
        <w:r w:rsidRPr="00B870A0">
          <w:rPr>
            <w:noProof/>
            <w:webHidden/>
            <w:sz w:val="18"/>
            <w:szCs w:val="18"/>
          </w:rPr>
          <w:fldChar w:fldCharType="end"/>
        </w:r>
      </w:hyperlink>
    </w:p>
    <w:p w14:paraId="1FD1BC4D" w14:textId="76B3CF39"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7" w:history="1">
        <w:r w:rsidRPr="00B870A0">
          <w:rPr>
            <w:rStyle w:val="Hyperlink"/>
            <w:noProof/>
            <w:sz w:val="18"/>
            <w:szCs w:val="18"/>
          </w:rPr>
          <w:t>Table 8</w:t>
        </w:r>
        <w:r w:rsidRPr="00B870A0">
          <w:rPr>
            <w:rStyle w:val="Hyperlink"/>
            <w:noProof/>
            <w:sz w:val="18"/>
            <w:szCs w:val="18"/>
          </w:rPr>
          <w:noBreakHyphen/>
          <w:t>4: Critical flow rates for design flooding events with climate change, SSP5-8.5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7 \h </w:instrText>
        </w:r>
        <w:r w:rsidRPr="00B870A0">
          <w:rPr>
            <w:noProof/>
            <w:webHidden/>
            <w:sz w:val="18"/>
            <w:szCs w:val="18"/>
          </w:rPr>
        </w:r>
        <w:r w:rsidRPr="00B870A0">
          <w:rPr>
            <w:noProof/>
            <w:webHidden/>
            <w:sz w:val="18"/>
            <w:szCs w:val="18"/>
          </w:rPr>
          <w:fldChar w:fldCharType="separate"/>
        </w:r>
        <w:r w:rsidR="00D35BC0">
          <w:rPr>
            <w:noProof/>
            <w:webHidden/>
            <w:sz w:val="18"/>
            <w:szCs w:val="18"/>
          </w:rPr>
          <w:t>241</w:t>
        </w:r>
        <w:r w:rsidRPr="00B870A0">
          <w:rPr>
            <w:noProof/>
            <w:webHidden/>
            <w:sz w:val="18"/>
            <w:szCs w:val="18"/>
          </w:rPr>
          <w:fldChar w:fldCharType="end"/>
        </w:r>
      </w:hyperlink>
    </w:p>
    <w:p w14:paraId="4C3199B5" w14:textId="07F28BC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8" w:history="1">
        <w:r w:rsidRPr="00B870A0">
          <w:rPr>
            <w:rStyle w:val="Hyperlink"/>
            <w:noProof/>
            <w:sz w:val="18"/>
            <w:szCs w:val="18"/>
          </w:rPr>
          <w:t>Table 8</w:t>
        </w:r>
        <w:r w:rsidRPr="00B870A0">
          <w:rPr>
            <w:rStyle w:val="Hyperlink"/>
            <w:noProof/>
            <w:sz w:val="18"/>
            <w:szCs w:val="18"/>
          </w:rPr>
          <w:noBreakHyphen/>
          <w:t>5: Summary of hydraulic model modification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8 \h </w:instrText>
        </w:r>
        <w:r w:rsidRPr="00B870A0">
          <w:rPr>
            <w:noProof/>
            <w:webHidden/>
            <w:sz w:val="18"/>
            <w:szCs w:val="18"/>
          </w:rPr>
        </w:r>
        <w:r w:rsidRPr="00B870A0">
          <w:rPr>
            <w:noProof/>
            <w:webHidden/>
            <w:sz w:val="18"/>
            <w:szCs w:val="18"/>
          </w:rPr>
          <w:fldChar w:fldCharType="separate"/>
        </w:r>
        <w:r w:rsidR="00D35BC0">
          <w:rPr>
            <w:noProof/>
            <w:webHidden/>
            <w:sz w:val="18"/>
            <w:szCs w:val="18"/>
          </w:rPr>
          <w:t>244</w:t>
        </w:r>
        <w:r w:rsidRPr="00B870A0">
          <w:rPr>
            <w:noProof/>
            <w:webHidden/>
            <w:sz w:val="18"/>
            <w:szCs w:val="18"/>
          </w:rPr>
          <w:fldChar w:fldCharType="end"/>
        </w:r>
      </w:hyperlink>
    </w:p>
    <w:p w14:paraId="25E29663" w14:textId="783352D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79" w:history="1">
        <w:r w:rsidRPr="00B870A0">
          <w:rPr>
            <w:rStyle w:val="Hyperlink"/>
            <w:noProof/>
            <w:sz w:val="18"/>
            <w:szCs w:val="18"/>
          </w:rPr>
          <w:t>Table 8</w:t>
        </w:r>
        <w:r w:rsidRPr="00B870A0">
          <w:rPr>
            <w:rStyle w:val="Hyperlink"/>
            <w:noProof/>
            <w:sz w:val="18"/>
            <w:szCs w:val="18"/>
          </w:rPr>
          <w:noBreakHyphen/>
          <w:t>6: Hydraulic Modelling Results For Existing Conditions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79 \h </w:instrText>
        </w:r>
        <w:r w:rsidRPr="00B870A0">
          <w:rPr>
            <w:noProof/>
            <w:webHidden/>
            <w:sz w:val="18"/>
            <w:szCs w:val="18"/>
          </w:rPr>
        </w:r>
        <w:r w:rsidRPr="00B870A0">
          <w:rPr>
            <w:noProof/>
            <w:webHidden/>
            <w:sz w:val="18"/>
            <w:szCs w:val="18"/>
          </w:rPr>
          <w:fldChar w:fldCharType="separate"/>
        </w:r>
        <w:r w:rsidR="00D35BC0">
          <w:rPr>
            <w:noProof/>
            <w:webHidden/>
            <w:sz w:val="18"/>
            <w:szCs w:val="18"/>
          </w:rPr>
          <w:t>245</w:t>
        </w:r>
        <w:r w:rsidRPr="00B870A0">
          <w:rPr>
            <w:noProof/>
            <w:webHidden/>
            <w:sz w:val="18"/>
            <w:szCs w:val="18"/>
          </w:rPr>
          <w:fldChar w:fldCharType="end"/>
        </w:r>
      </w:hyperlink>
    </w:p>
    <w:p w14:paraId="00B02172" w14:textId="456ED20E"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0" w:history="1">
        <w:r w:rsidRPr="00B870A0">
          <w:rPr>
            <w:rStyle w:val="Hyperlink"/>
            <w:noProof/>
            <w:sz w:val="18"/>
            <w:szCs w:val="18"/>
          </w:rPr>
          <w:t>Table 8</w:t>
        </w:r>
        <w:r w:rsidRPr="00B870A0">
          <w:rPr>
            <w:rStyle w:val="Hyperlink"/>
            <w:noProof/>
            <w:sz w:val="18"/>
            <w:szCs w:val="18"/>
          </w:rPr>
          <w:noBreakHyphen/>
          <w:t>7: Design Configuration of Spillways Considered for Hydraulic Assessmen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0 \h </w:instrText>
        </w:r>
        <w:r w:rsidRPr="00B870A0">
          <w:rPr>
            <w:noProof/>
            <w:webHidden/>
            <w:sz w:val="18"/>
            <w:szCs w:val="18"/>
          </w:rPr>
        </w:r>
        <w:r w:rsidRPr="00B870A0">
          <w:rPr>
            <w:noProof/>
            <w:webHidden/>
            <w:sz w:val="18"/>
            <w:szCs w:val="18"/>
          </w:rPr>
          <w:fldChar w:fldCharType="separate"/>
        </w:r>
        <w:r w:rsidR="00D35BC0">
          <w:rPr>
            <w:noProof/>
            <w:webHidden/>
            <w:sz w:val="18"/>
            <w:szCs w:val="18"/>
          </w:rPr>
          <w:t>247</w:t>
        </w:r>
        <w:r w:rsidRPr="00B870A0">
          <w:rPr>
            <w:noProof/>
            <w:webHidden/>
            <w:sz w:val="18"/>
            <w:szCs w:val="18"/>
          </w:rPr>
          <w:fldChar w:fldCharType="end"/>
        </w:r>
      </w:hyperlink>
    </w:p>
    <w:p w14:paraId="7FFFBED8" w14:textId="283E5CC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1" w:history="1">
        <w:r w:rsidRPr="00B870A0">
          <w:rPr>
            <w:rStyle w:val="Hyperlink"/>
            <w:noProof/>
            <w:sz w:val="18"/>
            <w:szCs w:val="18"/>
          </w:rPr>
          <w:t>Table 8</w:t>
        </w:r>
        <w:r w:rsidRPr="00B870A0">
          <w:rPr>
            <w:rStyle w:val="Hyperlink"/>
            <w:noProof/>
            <w:sz w:val="18"/>
            <w:szCs w:val="18"/>
          </w:rPr>
          <w:noBreakHyphen/>
          <w:t>8: Hydraulic Modelling Results for Design Conditions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1 \h </w:instrText>
        </w:r>
        <w:r w:rsidRPr="00B870A0">
          <w:rPr>
            <w:noProof/>
            <w:webHidden/>
            <w:sz w:val="18"/>
            <w:szCs w:val="18"/>
          </w:rPr>
        </w:r>
        <w:r w:rsidRPr="00B870A0">
          <w:rPr>
            <w:noProof/>
            <w:webHidden/>
            <w:sz w:val="18"/>
            <w:szCs w:val="18"/>
          </w:rPr>
          <w:fldChar w:fldCharType="separate"/>
        </w:r>
        <w:r w:rsidR="00D35BC0">
          <w:rPr>
            <w:noProof/>
            <w:webHidden/>
            <w:sz w:val="18"/>
            <w:szCs w:val="18"/>
          </w:rPr>
          <w:t>251</w:t>
        </w:r>
        <w:r w:rsidRPr="00B870A0">
          <w:rPr>
            <w:noProof/>
            <w:webHidden/>
            <w:sz w:val="18"/>
            <w:szCs w:val="18"/>
          </w:rPr>
          <w:fldChar w:fldCharType="end"/>
        </w:r>
      </w:hyperlink>
    </w:p>
    <w:p w14:paraId="114959A9" w14:textId="354219D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2" w:history="1">
        <w:r w:rsidRPr="00B870A0">
          <w:rPr>
            <w:rStyle w:val="Hyperlink"/>
            <w:noProof/>
            <w:sz w:val="18"/>
            <w:szCs w:val="18"/>
          </w:rPr>
          <w:t>Table 8</w:t>
        </w:r>
        <w:r w:rsidRPr="00B870A0">
          <w:rPr>
            <w:rStyle w:val="Hyperlink"/>
            <w:noProof/>
            <w:sz w:val="18"/>
            <w:szCs w:val="18"/>
          </w:rPr>
          <w:noBreakHyphen/>
          <w:t>9 Hydrologic likelihood (%) (PSM 2025b)</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2 \h </w:instrText>
        </w:r>
        <w:r w:rsidRPr="00B870A0">
          <w:rPr>
            <w:noProof/>
            <w:webHidden/>
            <w:sz w:val="18"/>
            <w:szCs w:val="18"/>
          </w:rPr>
        </w:r>
        <w:r w:rsidRPr="00B870A0">
          <w:rPr>
            <w:noProof/>
            <w:webHidden/>
            <w:sz w:val="18"/>
            <w:szCs w:val="18"/>
          </w:rPr>
          <w:fldChar w:fldCharType="separate"/>
        </w:r>
        <w:r w:rsidR="00D35BC0">
          <w:rPr>
            <w:noProof/>
            <w:webHidden/>
            <w:sz w:val="18"/>
            <w:szCs w:val="18"/>
          </w:rPr>
          <w:t>258</w:t>
        </w:r>
        <w:r w:rsidRPr="00B870A0">
          <w:rPr>
            <w:noProof/>
            <w:webHidden/>
            <w:sz w:val="18"/>
            <w:szCs w:val="18"/>
          </w:rPr>
          <w:fldChar w:fldCharType="end"/>
        </w:r>
      </w:hyperlink>
    </w:p>
    <w:p w14:paraId="46016AB5" w14:textId="7FA7A8D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3" w:history="1">
        <w:r w:rsidRPr="00B870A0">
          <w:rPr>
            <w:rStyle w:val="Hyperlink"/>
            <w:noProof/>
            <w:sz w:val="18"/>
            <w:szCs w:val="18"/>
          </w:rPr>
          <w:t>Table 8</w:t>
        </w:r>
        <w:r w:rsidRPr="00B870A0">
          <w:rPr>
            <w:rStyle w:val="Hyperlink"/>
            <w:noProof/>
            <w:sz w:val="18"/>
            <w:szCs w:val="18"/>
          </w:rPr>
          <w:noBreakHyphen/>
          <w:t>10: Types of Down Batter Drains and Key Featur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3 \h </w:instrText>
        </w:r>
        <w:r w:rsidRPr="00B870A0">
          <w:rPr>
            <w:noProof/>
            <w:webHidden/>
            <w:sz w:val="18"/>
            <w:szCs w:val="18"/>
          </w:rPr>
        </w:r>
        <w:r w:rsidRPr="00B870A0">
          <w:rPr>
            <w:noProof/>
            <w:webHidden/>
            <w:sz w:val="18"/>
            <w:szCs w:val="18"/>
          </w:rPr>
          <w:fldChar w:fldCharType="separate"/>
        </w:r>
        <w:r w:rsidR="00D35BC0">
          <w:rPr>
            <w:noProof/>
            <w:webHidden/>
            <w:sz w:val="18"/>
            <w:szCs w:val="18"/>
          </w:rPr>
          <w:t>260</w:t>
        </w:r>
        <w:r w:rsidRPr="00B870A0">
          <w:rPr>
            <w:noProof/>
            <w:webHidden/>
            <w:sz w:val="18"/>
            <w:szCs w:val="18"/>
          </w:rPr>
          <w:fldChar w:fldCharType="end"/>
        </w:r>
      </w:hyperlink>
    </w:p>
    <w:p w14:paraId="3F677214" w14:textId="0403733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4" w:history="1">
        <w:r w:rsidRPr="00B870A0">
          <w:rPr>
            <w:rStyle w:val="Hyperlink"/>
            <w:noProof/>
            <w:sz w:val="18"/>
            <w:szCs w:val="18"/>
          </w:rPr>
          <w:t>Table 8</w:t>
        </w:r>
        <w:r w:rsidRPr="00B870A0">
          <w:rPr>
            <w:rStyle w:val="Hyperlink"/>
            <w:noProof/>
            <w:sz w:val="18"/>
            <w:szCs w:val="18"/>
          </w:rPr>
          <w:noBreakHyphen/>
          <w:t>11: Summary of Drainage, Stability and Risks by Domai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4 \h </w:instrText>
        </w:r>
        <w:r w:rsidRPr="00B870A0">
          <w:rPr>
            <w:noProof/>
            <w:webHidden/>
            <w:sz w:val="18"/>
            <w:szCs w:val="18"/>
          </w:rPr>
        </w:r>
        <w:r w:rsidRPr="00B870A0">
          <w:rPr>
            <w:noProof/>
            <w:webHidden/>
            <w:sz w:val="18"/>
            <w:szCs w:val="18"/>
          </w:rPr>
          <w:fldChar w:fldCharType="separate"/>
        </w:r>
        <w:r w:rsidR="00D35BC0">
          <w:rPr>
            <w:noProof/>
            <w:webHidden/>
            <w:sz w:val="18"/>
            <w:szCs w:val="18"/>
          </w:rPr>
          <w:t>263</w:t>
        </w:r>
        <w:r w:rsidRPr="00B870A0">
          <w:rPr>
            <w:noProof/>
            <w:webHidden/>
            <w:sz w:val="18"/>
            <w:szCs w:val="18"/>
          </w:rPr>
          <w:fldChar w:fldCharType="end"/>
        </w:r>
      </w:hyperlink>
    </w:p>
    <w:p w14:paraId="7E903850" w14:textId="779B89D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5" w:history="1">
        <w:r w:rsidRPr="00B870A0">
          <w:rPr>
            <w:rStyle w:val="Hyperlink"/>
            <w:noProof/>
            <w:sz w:val="18"/>
            <w:szCs w:val="18"/>
          </w:rPr>
          <w:t>Table 8</w:t>
        </w:r>
        <w:r w:rsidRPr="00B870A0">
          <w:rPr>
            <w:rStyle w:val="Hyperlink"/>
            <w:noProof/>
            <w:sz w:val="18"/>
            <w:szCs w:val="18"/>
          </w:rPr>
          <w:noBreakHyphen/>
          <w:t>12: WB/WQ Modelling Scenario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5 \h </w:instrText>
        </w:r>
        <w:r w:rsidRPr="00B870A0">
          <w:rPr>
            <w:noProof/>
            <w:webHidden/>
            <w:sz w:val="18"/>
            <w:szCs w:val="18"/>
          </w:rPr>
        </w:r>
        <w:r w:rsidRPr="00B870A0">
          <w:rPr>
            <w:noProof/>
            <w:webHidden/>
            <w:sz w:val="18"/>
            <w:szCs w:val="18"/>
          </w:rPr>
          <w:fldChar w:fldCharType="separate"/>
        </w:r>
        <w:r w:rsidR="00D35BC0">
          <w:rPr>
            <w:noProof/>
            <w:webHidden/>
            <w:sz w:val="18"/>
            <w:szCs w:val="18"/>
          </w:rPr>
          <w:t>272</w:t>
        </w:r>
        <w:r w:rsidRPr="00B870A0">
          <w:rPr>
            <w:noProof/>
            <w:webHidden/>
            <w:sz w:val="18"/>
            <w:szCs w:val="18"/>
          </w:rPr>
          <w:fldChar w:fldCharType="end"/>
        </w:r>
      </w:hyperlink>
    </w:p>
    <w:p w14:paraId="7DCD471A" w14:textId="17E249B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6" w:history="1">
        <w:r w:rsidRPr="00B870A0">
          <w:rPr>
            <w:rStyle w:val="Hyperlink"/>
            <w:noProof/>
            <w:sz w:val="18"/>
            <w:szCs w:val="18"/>
          </w:rPr>
          <w:t>Table 8</w:t>
        </w:r>
        <w:r w:rsidRPr="00B870A0">
          <w:rPr>
            <w:rStyle w:val="Hyperlink"/>
            <w:noProof/>
            <w:sz w:val="18"/>
            <w:szCs w:val="18"/>
          </w:rPr>
          <w:noBreakHyphen/>
          <w:t>13:</w:t>
        </w:r>
        <w:r w:rsidRPr="00B870A0">
          <w:rPr>
            <w:rStyle w:val="Hyperlink"/>
            <w:rFonts w:cs="Arial"/>
            <w:noProof/>
            <w:sz w:val="18"/>
            <w:szCs w:val="18"/>
          </w:rPr>
          <w:t xml:space="preserve"> Pit Void Geometry Summary</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6 \h </w:instrText>
        </w:r>
        <w:r w:rsidRPr="00B870A0">
          <w:rPr>
            <w:noProof/>
            <w:webHidden/>
            <w:sz w:val="18"/>
            <w:szCs w:val="18"/>
          </w:rPr>
        </w:r>
        <w:r w:rsidRPr="00B870A0">
          <w:rPr>
            <w:noProof/>
            <w:webHidden/>
            <w:sz w:val="18"/>
            <w:szCs w:val="18"/>
          </w:rPr>
          <w:fldChar w:fldCharType="separate"/>
        </w:r>
        <w:r w:rsidR="00D35BC0">
          <w:rPr>
            <w:noProof/>
            <w:webHidden/>
            <w:sz w:val="18"/>
            <w:szCs w:val="18"/>
          </w:rPr>
          <w:t>274</w:t>
        </w:r>
        <w:r w:rsidRPr="00B870A0">
          <w:rPr>
            <w:noProof/>
            <w:webHidden/>
            <w:sz w:val="18"/>
            <w:szCs w:val="18"/>
          </w:rPr>
          <w:fldChar w:fldCharType="end"/>
        </w:r>
      </w:hyperlink>
    </w:p>
    <w:p w14:paraId="472D9BF8" w14:textId="5BF3FB4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7" w:history="1">
        <w:r w:rsidRPr="00B870A0">
          <w:rPr>
            <w:rStyle w:val="Hyperlink"/>
            <w:noProof/>
            <w:sz w:val="18"/>
            <w:szCs w:val="18"/>
          </w:rPr>
          <w:t>Table 8</w:t>
        </w:r>
        <w:r w:rsidRPr="00B870A0">
          <w:rPr>
            <w:rStyle w:val="Hyperlink"/>
            <w:noProof/>
            <w:sz w:val="18"/>
            <w:szCs w:val="18"/>
          </w:rPr>
          <w:noBreakHyphen/>
          <w:t>14: S</w:t>
        </w:r>
        <w:r w:rsidRPr="00B870A0">
          <w:rPr>
            <w:rStyle w:val="Hyperlink"/>
            <w:rFonts w:cs="Arial"/>
            <w:noProof/>
            <w:sz w:val="18"/>
            <w:szCs w:val="18"/>
          </w:rPr>
          <w:t>ub catchment area description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7 \h </w:instrText>
        </w:r>
        <w:r w:rsidRPr="00B870A0">
          <w:rPr>
            <w:noProof/>
            <w:webHidden/>
            <w:sz w:val="18"/>
            <w:szCs w:val="18"/>
          </w:rPr>
        </w:r>
        <w:r w:rsidRPr="00B870A0">
          <w:rPr>
            <w:noProof/>
            <w:webHidden/>
            <w:sz w:val="18"/>
            <w:szCs w:val="18"/>
          </w:rPr>
          <w:fldChar w:fldCharType="separate"/>
        </w:r>
        <w:r w:rsidR="00D35BC0">
          <w:rPr>
            <w:noProof/>
            <w:webHidden/>
            <w:sz w:val="18"/>
            <w:szCs w:val="18"/>
          </w:rPr>
          <w:t>275</w:t>
        </w:r>
        <w:r w:rsidRPr="00B870A0">
          <w:rPr>
            <w:noProof/>
            <w:webHidden/>
            <w:sz w:val="18"/>
            <w:szCs w:val="18"/>
          </w:rPr>
          <w:fldChar w:fldCharType="end"/>
        </w:r>
      </w:hyperlink>
    </w:p>
    <w:p w14:paraId="3BC545BF" w14:textId="79DD8CF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8" w:history="1">
        <w:r w:rsidRPr="00B870A0">
          <w:rPr>
            <w:rStyle w:val="Hyperlink"/>
            <w:noProof/>
            <w:sz w:val="18"/>
            <w:szCs w:val="18"/>
          </w:rPr>
          <w:t>Table 8</w:t>
        </w:r>
        <w:r w:rsidRPr="00B870A0">
          <w:rPr>
            <w:rStyle w:val="Hyperlink"/>
            <w:noProof/>
            <w:sz w:val="18"/>
            <w:szCs w:val="18"/>
          </w:rPr>
          <w:noBreakHyphen/>
          <w:t>15</w:t>
        </w:r>
        <w:r w:rsidRPr="00B870A0">
          <w:rPr>
            <w:rStyle w:val="Hyperlink"/>
            <w:rFonts w:cs="Arial"/>
            <w:noProof/>
            <w:sz w:val="18"/>
            <w:szCs w:val="18"/>
          </w:rPr>
          <w:t>: Sub-catchment areas (RGS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8 \h </w:instrText>
        </w:r>
        <w:r w:rsidRPr="00B870A0">
          <w:rPr>
            <w:noProof/>
            <w:webHidden/>
            <w:sz w:val="18"/>
            <w:szCs w:val="18"/>
          </w:rPr>
        </w:r>
        <w:r w:rsidRPr="00B870A0">
          <w:rPr>
            <w:noProof/>
            <w:webHidden/>
            <w:sz w:val="18"/>
            <w:szCs w:val="18"/>
          </w:rPr>
          <w:fldChar w:fldCharType="separate"/>
        </w:r>
        <w:r w:rsidR="00D35BC0">
          <w:rPr>
            <w:noProof/>
            <w:webHidden/>
            <w:sz w:val="18"/>
            <w:szCs w:val="18"/>
          </w:rPr>
          <w:t>276</w:t>
        </w:r>
        <w:r w:rsidRPr="00B870A0">
          <w:rPr>
            <w:noProof/>
            <w:webHidden/>
            <w:sz w:val="18"/>
            <w:szCs w:val="18"/>
          </w:rPr>
          <w:fldChar w:fldCharType="end"/>
        </w:r>
      </w:hyperlink>
    </w:p>
    <w:p w14:paraId="1A118343" w14:textId="4806CBD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89" w:history="1">
        <w:r w:rsidRPr="00B870A0">
          <w:rPr>
            <w:rStyle w:val="Hyperlink"/>
            <w:noProof/>
            <w:sz w:val="18"/>
            <w:szCs w:val="18"/>
          </w:rPr>
          <w:t>Table 8</w:t>
        </w:r>
        <w:r w:rsidRPr="00B870A0">
          <w:rPr>
            <w:rStyle w:val="Hyperlink"/>
            <w:noProof/>
            <w:sz w:val="18"/>
            <w:szCs w:val="18"/>
          </w:rPr>
          <w:noBreakHyphen/>
          <w:t>16: Geochemical data to derive source term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89 \h </w:instrText>
        </w:r>
        <w:r w:rsidRPr="00B870A0">
          <w:rPr>
            <w:noProof/>
            <w:webHidden/>
            <w:sz w:val="18"/>
            <w:szCs w:val="18"/>
          </w:rPr>
        </w:r>
        <w:r w:rsidRPr="00B870A0">
          <w:rPr>
            <w:noProof/>
            <w:webHidden/>
            <w:sz w:val="18"/>
            <w:szCs w:val="18"/>
          </w:rPr>
          <w:fldChar w:fldCharType="separate"/>
        </w:r>
        <w:r w:rsidR="00D35BC0">
          <w:rPr>
            <w:noProof/>
            <w:webHidden/>
            <w:sz w:val="18"/>
            <w:szCs w:val="18"/>
          </w:rPr>
          <w:t>277</w:t>
        </w:r>
        <w:r w:rsidRPr="00B870A0">
          <w:rPr>
            <w:noProof/>
            <w:webHidden/>
            <w:sz w:val="18"/>
            <w:szCs w:val="18"/>
          </w:rPr>
          <w:fldChar w:fldCharType="end"/>
        </w:r>
      </w:hyperlink>
    </w:p>
    <w:p w14:paraId="2CE550C5" w14:textId="43D4701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0" w:history="1">
        <w:r w:rsidRPr="00B870A0">
          <w:rPr>
            <w:rStyle w:val="Hyperlink"/>
            <w:noProof/>
            <w:sz w:val="18"/>
            <w:szCs w:val="18"/>
          </w:rPr>
          <w:t>Table 8</w:t>
        </w:r>
        <w:r w:rsidRPr="00B870A0">
          <w:rPr>
            <w:rStyle w:val="Hyperlink"/>
            <w:noProof/>
            <w:sz w:val="18"/>
            <w:szCs w:val="18"/>
          </w:rPr>
          <w:noBreakHyphen/>
          <w:t>17: Indicative annual pit inflows and outflows during filling</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0 \h </w:instrText>
        </w:r>
        <w:r w:rsidRPr="00B870A0">
          <w:rPr>
            <w:noProof/>
            <w:webHidden/>
            <w:sz w:val="18"/>
            <w:szCs w:val="18"/>
          </w:rPr>
        </w:r>
        <w:r w:rsidRPr="00B870A0">
          <w:rPr>
            <w:noProof/>
            <w:webHidden/>
            <w:sz w:val="18"/>
            <w:szCs w:val="18"/>
          </w:rPr>
          <w:fldChar w:fldCharType="separate"/>
        </w:r>
        <w:r w:rsidR="00D35BC0">
          <w:rPr>
            <w:noProof/>
            <w:webHidden/>
            <w:sz w:val="18"/>
            <w:szCs w:val="18"/>
          </w:rPr>
          <w:t>281</w:t>
        </w:r>
        <w:r w:rsidRPr="00B870A0">
          <w:rPr>
            <w:noProof/>
            <w:webHidden/>
            <w:sz w:val="18"/>
            <w:szCs w:val="18"/>
          </w:rPr>
          <w:fldChar w:fldCharType="end"/>
        </w:r>
      </w:hyperlink>
    </w:p>
    <w:p w14:paraId="74586E94" w14:textId="64EB9F1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1" w:history="1">
        <w:r w:rsidRPr="00B870A0">
          <w:rPr>
            <w:rStyle w:val="Hyperlink"/>
            <w:noProof/>
            <w:sz w:val="18"/>
            <w:szCs w:val="18"/>
          </w:rPr>
          <w:t>Table 8</w:t>
        </w:r>
        <w:r w:rsidRPr="00B870A0">
          <w:rPr>
            <w:rStyle w:val="Hyperlink"/>
            <w:noProof/>
            <w:sz w:val="18"/>
            <w:szCs w:val="18"/>
          </w:rPr>
          <w:noBreakHyphen/>
          <w:t>18: Indicative annual pit inflows and outflows post filling</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1 \h </w:instrText>
        </w:r>
        <w:r w:rsidRPr="00B870A0">
          <w:rPr>
            <w:noProof/>
            <w:webHidden/>
            <w:sz w:val="18"/>
            <w:szCs w:val="18"/>
          </w:rPr>
        </w:r>
        <w:r w:rsidRPr="00B870A0">
          <w:rPr>
            <w:noProof/>
            <w:webHidden/>
            <w:sz w:val="18"/>
            <w:szCs w:val="18"/>
          </w:rPr>
          <w:fldChar w:fldCharType="separate"/>
        </w:r>
        <w:r w:rsidR="00D35BC0">
          <w:rPr>
            <w:noProof/>
            <w:webHidden/>
            <w:sz w:val="18"/>
            <w:szCs w:val="18"/>
          </w:rPr>
          <w:t>282</w:t>
        </w:r>
        <w:r w:rsidRPr="00B870A0">
          <w:rPr>
            <w:noProof/>
            <w:webHidden/>
            <w:sz w:val="18"/>
            <w:szCs w:val="18"/>
          </w:rPr>
          <w:fldChar w:fldCharType="end"/>
        </w:r>
      </w:hyperlink>
    </w:p>
    <w:p w14:paraId="7F971BDF" w14:textId="33DA9B9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2" w:history="1">
        <w:r w:rsidRPr="00B870A0">
          <w:rPr>
            <w:rStyle w:val="Hyperlink"/>
            <w:noProof/>
            <w:sz w:val="18"/>
            <w:szCs w:val="18"/>
          </w:rPr>
          <w:t>Table 8</w:t>
        </w:r>
        <w:r w:rsidRPr="00B870A0">
          <w:rPr>
            <w:rStyle w:val="Hyperlink"/>
            <w:noProof/>
            <w:sz w:val="18"/>
            <w:szCs w:val="18"/>
          </w:rPr>
          <w:noBreakHyphen/>
          <w:t>19: Timeframes required to achieve the desired water level for each scenario</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2 \h </w:instrText>
        </w:r>
        <w:r w:rsidRPr="00B870A0">
          <w:rPr>
            <w:noProof/>
            <w:webHidden/>
            <w:sz w:val="18"/>
            <w:szCs w:val="18"/>
          </w:rPr>
        </w:r>
        <w:r w:rsidRPr="00B870A0">
          <w:rPr>
            <w:noProof/>
            <w:webHidden/>
            <w:sz w:val="18"/>
            <w:szCs w:val="18"/>
          </w:rPr>
          <w:fldChar w:fldCharType="separate"/>
        </w:r>
        <w:r w:rsidR="00D35BC0">
          <w:rPr>
            <w:noProof/>
            <w:webHidden/>
            <w:sz w:val="18"/>
            <w:szCs w:val="18"/>
          </w:rPr>
          <w:t>283</w:t>
        </w:r>
        <w:r w:rsidRPr="00B870A0">
          <w:rPr>
            <w:noProof/>
            <w:webHidden/>
            <w:sz w:val="18"/>
            <w:szCs w:val="18"/>
          </w:rPr>
          <w:fldChar w:fldCharType="end"/>
        </w:r>
      </w:hyperlink>
    </w:p>
    <w:p w14:paraId="631540CE" w14:textId="68D2374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3" w:history="1">
        <w:r w:rsidRPr="00B870A0">
          <w:rPr>
            <w:rStyle w:val="Hyperlink"/>
            <w:noProof/>
            <w:sz w:val="18"/>
            <w:szCs w:val="18"/>
          </w:rPr>
          <w:t>Table 8</w:t>
        </w:r>
        <w:r w:rsidRPr="00B870A0">
          <w:rPr>
            <w:rStyle w:val="Hyperlink"/>
            <w:noProof/>
            <w:sz w:val="18"/>
            <w:szCs w:val="18"/>
          </w:rPr>
          <w:noBreakHyphen/>
          <w:t>20: Volume of pumped water to achieve first fill for each scenario</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3 \h </w:instrText>
        </w:r>
        <w:r w:rsidRPr="00B870A0">
          <w:rPr>
            <w:noProof/>
            <w:webHidden/>
            <w:sz w:val="18"/>
            <w:szCs w:val="18"/>
          </w:rPr>
        </w:r>
        <w:r w:rsidRPr="00B870A0">
          <w:rPr>
            <w:noProof/>
            <w:webHidden/>
            <w:sz w:val="18"/>
            <w:szCs w:val="18"/>
          </w:rPr>
          <w:fldChar w:fldCharType="separate"/>
        </w:r>
        <w:r w:rsidR="00D35BC0">
          <w:rPr>
            <w:noProof/>
            <w:webHidden/>
            <w:sz w:val="18"/>
            <w:szCs w:val="18"/>
          </w:rPr>
          <w:t>283</w:t>
        </w:r>
        <w:r w:rsidRPr="00B870A0">
          <w:rPr>
            <w:noProof/>
            <w:webHidden/>
            <w:sz w:val="18"/>
            <w:szCs w:val="18"/>
          </w:rPr>
          <w:fldChar w:fldCharType="end"/>
        </w:r>
      </w:hyperlink>
    </w:p>
    <w:p w14:paraId="41641659" w14:textId="1AAFBFB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4" w:history="1">
        <w:r w:rsidRPr="00B870A0">
          <w:rPr>
            <w:rStyle w:val="Hyperlink"/>
            <w:noProof/>
            <w:sz w:val="18"/>
            <w:szCs w:val="18"/>
          </w:rPr>
          <w:t>Table 8</w:t>
        </w:r>
        <w:r w:rsidRPr="00B870A0">
          <w:rPr>
            <w:rStyle w:val="Hyperlink"/>
            <w:noProof/>
            <w:sz w:val="18"/>
            <w:szCs w:val="18"/>
          </w:rPr>
          <w:noBreakHyphen/>
          <w:t>21: Indicative annual pit top-up (post initial fill)</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4 \h </w:instrText>
        </w:r>
        <w:r w:rsidRPr="00B870A0">
          <w:rPr>
            <w:noProof/>
            <w:webHidden/>
            <w:sz w:val="18"/>
            <w:szCs w:val="18"/>
          </w:rPr>
        </w:r>
        <w:r w:rsidRPr="00B870A0">
          <w:rPr>
            <w:noProof/>
            <w:webHidden/>
            <w:sz w:val="18"/>
            <w:szCs w:val="18"/>
          </w:rPr>
          <w:fldChar w:fldCharType="separate"/>
        </w:r>
        <w:r w:rsidR="00D35BC0">
          <w:rPr>
            <w:noProof/>
            <w:webHidden/>
            <w:sz w:val="18"/>
            <w:szCs w:val="18"/>
          </w:rPr>
          <w:t>284</w:t>
        </w:r>
        <w:r w:rsidRPr="00B870A0">
          <w:rPr>
            <w:noProof/>
            <w:webHidden/>
            <w:sz w:val="18"/>
            <w:szCs w:val="18"/>
          </w:rPr>
          <w:fldChar w:fldCharType="end"/>
        </w:r>
      </w:hyperlink>
    </w:p>
    <w:p w14:paraId="37BA234F" w14:textId="50DE0B2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5" w:history="1">
        <w:r w:rsidRPr="00B870A0">
          <w:rPr>
            <w:rStyle w:val="Hyperlink"/>
            <w:noProof/>
            <w:sz w:val="18"/>
            <w:szCs w:val="18"/>
          </w:rPr>
          <w:t>Table 8</w:t>
        </w:r>
        <w:r w:rsidRPr="00B870A0">
          <w:rPr>
            <w:rStyle w:val="Hyperlink"/>
            <w:noProof/>
            <w:sz w:val="18"/>
            <w:szCs w:val="18"/>
          </w:rPr>
          <w:noBreakHyphen/>
          <w:t>22: Volume of pumped water to maintain lake water levels (post initial fill)</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5 \h </w:instrText>
        </w:r>
        <w:r w:rsidRPr="00B870A0">
          <w:rPr>
            <w:noProof/>
            <w:webHidden/>
            <w:sz w:val="18"/>
            <w:szCs w:val="18"/>
          </w:rPr>
        </w:r>
        <w:r w:rsidRPr="00B870A0">
          <w:rPr>
            <w:noProof/>
            <w:webHidden/>
            <w:sz w:val="18"/>
            <w:szCs w:val="18"/>
          </w:rPr>
          <w:fldChar w:fldCharType="separate"/>
        </w:r>
        <w:r w:rsidR="00D35BC0">
          <w:rPr>
            <w:noProof/>
            <w:webHidden/>
            <w:sz w:val="18"/>
            <w:szCs w:val="18"/>
          </w:rPr>
          <w:t>284</w:t>
        </w:r>
        <w:r w:rsidRPr="00B870A0">
          <w:rPr>
            <w:noProof/>
            <w:webHidden/>
            <w:sz w:val="18"/>
            <w:szCs w:val="18"/>
          </w:rPr>
          <w:fldChar w:fldCharType="end"/>
        </w:r>
      </w:hyperlink>
    </w:p>
    <w:p w14:paraId="7AE95268" w14:textId="429D8A0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6" w:history="1">
        <w:r w:rsidRPr="00B870A0">
          <w:rPr>
            <w:rStyle w:val="Hyperlink"/>
            <w:noProof/>
            <w:sz w:val="18"/>
            <w:szCs w:val="18"/>
          </w:rPr>
          <w:t>Table 8</w:t>
        </w:r>
        <w:r w:rsidRPr="00B870A0">
          <w:rPr>
            <w:rStyle w:val="Hyperlink"/>
            <w:noProof/>
            <w:sz w:val="18"/>
            <w:szCs w:val="18"/>
          </w:rPr>
          <w:noBreakHyphen/>
          <w:t>23: Estimated pH values for YTF and YEF over time using mass balance approach</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6 \h </w:instrText>
        </w:r>
        <w:r w:rsidRPr="00B870A0">
          <w:rPr>
            <w:noProof/>
            <w:webHidden/>
            <w:sz w:val="18"/>
            <w:szCs w:val="18"/>
          </w:rPr>
        </w:r>
        <w:r w:rsidRPr="00B870A0">
          <w:rPr>
            <w:noProof/>
            <w:webHidden/>
            <w:sz w:val="18"/>
            <w:szCs w:val="18"/>
          </w:rPr>
          <w:fldChar w:fldCharType="separate"/>
        </w:r>
        <w:r w:rsidR="00D35BC0">
          <w:rPr>
            <w:noProof/>
            <w:webHidden/>
            <w:sz w:val="18"/>
            <w:szCs w:val="18"/>
          </w:rPr>
          <w:t>286</w:t>
        </w:r>
        <w:r w:rsidRPr="00B870A0">
          <w:rPr>
            <w:noProof/>
            <w:webHidden/>
            <w:sz w:val="18"/>
            <w:szCs w:val="18"/>
          </w:rPr>
          <w:fldChar w:fldCharType="end"/>
        </w:r>
      </w:hyperlink>
    </w:p>
    <w:p w14:paraId="640B4F46" w14:textId="2604414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7" w:history="1">
        <w:r w:rsidRPr="00B870A0">
          <w:rPr>
            <w:rStyle w:val="Hyperlink"/>
            <w:noProof/>
            <w:sz w:val="18"/>
            <w:szCs w:val="18"/>
          </w:rPr>
          <w:t>Table 8</w:t>
        </w:r>
        <w:r w:rsidRPr="00B870A0">
          <w:rPr>
            <w:rStyle w:val="Hyperlink"/>
            <w:noProof/>
            <w:sz w:val="18"/>
            <w:szCs w:val="18"/>
          </w:rPr>
          <w:noBreakHyphen/>
          <w:t>24: Model estimated pH for the YTF and YEF pits for Scenario 2 after application of solubility controls and atmospheric equilibrium</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7 \h </w:instrText>
        </w:r>
        <w:r w:rsidRPr="00B870A0">
          <w:rPr>
            <w:noProof/>
            <w:webHidden/>
            <w:sz w:val="18"/>
            <w:szCs w:val="18"/>
          </w:rPr>
        </w:r>
        <w:r w:rsidRPr="00B870A0">
          <w:rPr>
            <w:noProof/>
            <w:webHidden/>
            <w:sz w:val="18"/>
            <w:szCs w:val="18"/>
          </w:rPr>
          <w:fldChar w:fldCharType="separate"/>
        </w:r>
        <w:r w:rsidR="00D35BC0">
          <w:rPr>
            <w:noProof/>
            <w:webHidden/>
            <w:sz w:val="18"/>
            <w:szCs w:val="18"/>
          </w:rPr>
          <w:t>287</w:t>
        </w:r>
        <w:r w:rsidRPr="00B870A0">
          <w:rPr>
            <w:noProof/>
            <w:webHidden/>
            <w:sz w:val="18"/>
            <w:szCs w:val="18"/>
          </w:rPr>
          <w:fldChar w:fldCharType="end"/>
        </w:r>
      </w:hyperlink>
    </w:p>
    <w:p w14:paraId="20ED1510" w14:textId="56230147"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8" w:history="1">
        <w:r w:rsidRPr="00B870A0">
          <w:rPr>
            <w:rStyle w:val="Hyperlink"/>
            <w:noProof/>
            <w:sz w:val="18"/>
            <w:szCs w:val="18"/>
          </w:rPr>
          <w:t>Table 8</w:t>
        </w:r>
        <w:r w:rsidRPr="00B870A0">
          <w:rPr>
            <w:rStyle w:val="Hyperlink"/>
            <w:noProof/>
            <w:sz w:val="18"/>
            <w:szCs w:val="18"/>
          </w:rPr>
          <w:noBreakHyphen/>
          <w:t>25 - Summary of model estimated TDS and major ion water qualities for each of the project scenarios at select yea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8 \h </w:instrText>
        </w:r>
        <w:r w:rsidRPr="00B870A0">
          <w:rPr>
            <w:noProof/>
            <w:webHidden/>
            <w:sz w:val="18"/>
            <w:szCs w:val="18"/>
          </w:rPr>
        </w:r>
        <w:r w:rsidRPr="00B870A0">
          <w:rPr>
            <w:noProof/>
            <w:webHidden/>
            <w:sz w:val="18"/>
            <w:szCs w:val="18"/>
          </w:rPr>
          <w:fldChar w:fldCharType="separate"/>
        </w:r>
        <w:r w:rsidR="00D35BC0">
          <w:rPr>
            <w:noProof/>
            <w:webHidden/>
            <w:sz w:val="18"/>
            <w:szCs w:val="18"/>
          </w:rPr>
          <w:t>288</w:t>
        </w:r>
        <w:r w:rsidRPr="00B870A0">
          <w:rPr>
            <w:noProof/>
            <w:webHidden/>
            <w:sz w:val="18"/>
            <w:szCs w:val="18"/>
          </w:rPr>
          <w:fldChar w:fldCharType="end"/>
        </w:r>
      </w:hyperlink>
    </w:p>
    <w:p w14:paraId="424DB81E" w14:textId="27298DE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6999" w:history="1">
        <w:r w:rsidRPr="00B870A0">
          <w:rPr>
            <w:rStyle w:val="Hyperlink"/>
            <w:noProof/>
            <w:sz w:val="18"/>
            <w:szCs w:val="18"/>
          </w:rPr>
          <w:t>Table 8</w:t>
        </w:r>
        <w:r w:rsidRPr="00B870A0">
          <w:rPr>
            <w:rStyle w:val="Hyperlink"/>
            <w:noProof/>
            <w:sz w:val="18"/>
            <w:szCs w:val="18"/>
          </w:rPr>
          <w:noBreakHyphen/>
          <w:t>26: Summary of estimated metal and metalloid concentrations at select yea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6999 \h </w:instrText>
        </w:r>
        <w:r w:rsidRPr="00B870A0">
          <w:rPr>
            <w:noProof/>
            <w:webHidden/>
            <w:sz w:val="18"/>
            <w:szCs w:val="18"/>
          </w:rPr>
        </w:r>
        <w:r w:rsidRPr="00B870A0">
          <w:rPr>
            <w:noProof/>
            <w:webHidden/>
            <w:sz w:val="18"/>
            <w:szCs w:val="18"/>
          </w:rPr>
          <w:fldChar w:fldCharType="separate"/>
        </w:r>
        <w:r w:rsidR="00D35BC0">
          <w:rPr>
            <w:noProof/>
            <w:webHidden/>
            <w:sz w:val="18"/>
            <w:szCs w:val="18"/>
          </w:rPr>
          <w:t>289</w:t>
        </w:r>
        <w:r w:rsidRPr="00B870A0">
          <w:rPr>
            <w:noProof/>
            <w:webHidden/>
            <w:sz w:val="18"/>
            <w:szCs w:val="18"/>
          </w:rPr>
          <w:fldChar w:fldCharType="end"/>
        </w:r>
      </w:hyperlink>
    </w:p>
    <w:p w14:paraId="3A9D1E4E" w14:textId="0E89EB7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0" w:history="1">
        <w:r w:rsidRPr="00B870A0">
          <w:rPr>
            <w:rStyle w:val="Hyperlink"/>
            <w:noProof/>
            <w:sz w:val="18"/>
            <w:szCs w:val="18"/>
          </w:rPr>
          <w:t>Table 8</w:t>
        </w:r>
        <w:r w:rsidRPr="00B870A0">
          <w:rPr>
            <w:rStyle w:val="Hyperlink"/>
            <w:noProof/>
            <w:sz w:val="18"/>
            <w:szCs w:val="18"/>
          </w:rPr>
          <w:noBreakHyphen/>
          <w:t>27: Summary of model estimated water qualities for the YTF and YEF pits for Scenario 2 after application of solubility controls and atmospheric equilibrium.</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0 \h </w:instrText>
        </w:r>
        <w:r w:rsidRPr="00B870A0">
          <w:rPr>
            <w:noProof/>
            <w:webHidden/>
            <w:sz w:val="18"/>
            <w:szCs w:val="18"/>
          </w:rPr>
        </w:r>
        <w:r w:rsidRPr="00B870A0">
          <w:rPr>
            <w:noProof/>
            <w:webHidden/>
            <w:sz w:val="18"/>
            <w:szCs w:val="18"/>
          </w:rPr>
          <w:fldChar w:fldCharType="separate"/>
        </w:r>
        <w:r w:rsidR="00D35BC0">
          <w:rPr>
            <w:noProof/>
            <w:webHidden/>
            <w:sz w:val="18"/>
            <w:szCs w:val="18"/>
          </w:rPr>
          <w:t>291</w:t>
        </w:r>
        <w:r w:rsidRPr="00B870A0">
          <w:rPr>
            <w:noProof/>
            <w:webHidden/>
            <w:sz w:val="18"/>
            <w:szCs w:val="18"/>
          </w:rPr>
          <w:fldChar w:fldCharType="end"/>
        </w:r>
      </w:hyperlink>
    </w:p>
    <w:p w14:paraId="38A07426" w14:textId="3D5297C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1" w:history="1">
        <w:r w:rsidRPr="00B870A0">
          <w:rPr>
            <w:rStyle w:val="Hyperlink"/>
            <w:noProof/>
            <w:sz w:val="18"/>
            <w:szCs w:val="18"/>
          </w:rPr>
          <w:t>Table 8</w:t>
        </w:r>
        <w:r w:rsidRPr="00B870A0">
          <w:rPr>
            <w:rStyle w:val="Hyperlink"/>
            <w:noProof/>
            <w:sz w:val="18"/>
            <w:szCs w:val="18"/>
          </w:rPr>
          <w:noBreakHyphen/>
          <w:t>28: List of Geotechnical Domains and Abbreviation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1 \h </w:instrText>
        </w:r>
        <w:r w:rsidRPr="00B870A0">
          <w:rPr>
            <w:noProof/>
            <w:webHidden/>
            <w:sz w:val="18"/>
            <w:szCs w:val="18"/>
          </w:rPr>
        </w:r>
        <w:r w:rsidRPr="00B870A0">
          <w:rPr>
            <w:noProof/>
            <w:webHidden/>
            <w:sz w:val="18"/>
            <w:szCs w:val="18"/>
          </w:rPr>
          <w:fldChar w:fldCharType="separate"/>
        </w:r>
        <w:r w:rsidR="00D35BC0">
          <w:rPr>
            <w:noProof/>
            <w:webHidden/>
            <w:sz w:val="18"/>
            <w:szCs w:val="18"/>
          </w:rPr>
          <w:t>294</w:t>
        </w:r>
        <w:r w:rsidRPr="00B870A0">
          <w:rPr>
            <w:noProof/>
            <w:webHidden/>
            <w:sz w:val="18"/>
            <w:szCs w:val="18"/>
          </w:rPr>
          <w:fldChar w:fldCharType="end"/>
        </w:r>
      </w:hyperlink>
    </w:p>
    <w:p w14:paraId="7E949929" w14:textId="1D25133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2" w:history="1">
        <w:r w:rsidRPr="00B870A0">
          <w:rPr>
            <w:rStyle w:val="Hyperlink"/>
            <w:noProof/>
            <w:sz w:val="18"/>
            <w:szCs w:val="18"/>
          </w:rPr>
          <w:t>Table 8</w:t>
        </w:r>
        <w:r w:rsidRPr="00B870A0">
          <w:rPr>
            <w:rStyle w:val="Hyperlink"/>
            <w:noProof/>
            <w:sz w:val="18"/>
            <w:szCs w:val="18"/>
          </w:rPr>
          <w:noBreakHyphen/>
          <w:t>29: Geotechnical Domain Design Risk Ranking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2 \h </w:instrText>
        </w:r>
        <w:r w:rsidRPr="00B870A0">
          <w:rPr>
            <w:noProof/>
            <w:webHidden/>
            <w:sz w:val="18"/>
            <w:szCs w:val="18"/>
          </w:rPr>
        </w:r>
        <w:r w:rsidRPr="00B870A0">
          <w:rPr>
            <w:noProof/>
            <w:webHidden/>
            <w:sz w:val="18"/>
            <w:szCs w:val="18"/>
          </w:rPr>
          <w:fldChar w:fldCharType="separate"/>
        </w:r>
        <w:r w:rsidR="00D35BC0">
          <w:rPr>
            <w:noProof/>
            <w:webHidden/>
            <w:sz w:val="18"/>
            <w:szCs w:val="18"/>
          </w:rPr>
          <w:t>299</w:t>
        </w:r>
        <w:r w:rsidRPr="00B870A0">
          <w:rPr>
            <w:noProof/>
            <w:webHidden/>
            <w:sz w:val="18"/>
            <w:szCs w:val="18"/>
          </w:rPr>
          <w:fldChar w:fldCharType="end"/>
        </w:r>
      </w:hyperlink>
    </w:p>
    <w:p w14:paraId="25C4C56A" w14:textId="666CE67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3" w:history="1">
        <w:r w:rsidRPr="00B870A0">
          <w:rPr>
            <w:rStyle w:val="Hyperlink"/>
            <w:noProof/>
            <w:sz w:val="18"/>
            <w:szCs w:val="18"/>
          </w:rPr>
          <w:t>Table 8</w:t>
        </w:r>
        <w:r w:rsidRPr="00B870A0">
          <w:rPr>
            <w:rStyle w:val="Hyperlink"/>
            <w:noProof/>
            <w:sz w:val="18"/>
            <w:szCs w:val="18"/>
          </w:rPr>
          <w:noBreakHyphen/>
          <w:t>30: Interpreted Yallourn Coal and Interseam Pore Pressur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3 \h </w:instrText>
        </w:r>
        <w:r w:rsidRPr="00B870A0">
          <w:rPr>
            <w:noProof/>
            <w:webHidden/>
            <w:sz w:val="18"/>
            <w:szCs w:val="18"/>
          </w:rPr>
        </w:r>
        <w:r w:rsidRPr="00B870A0">
          <w:rPr>
            <w:noProof/>
            <w:webHidden/>
            <w:sz w:val="18"/>
            <w:szCs w:val="18"/>
          </w:rPr>
          <w:fldChar w:fldCharType="separate"/>
        </w:r>
        <w:r w:rsidR="00D35BC0">
          <w:rPr>
            <w:noProof/>
            <w:webHidden/>
            <w:sz w:val="18"/>
            <w:szCs w:val="18"/>
          </w:rPr>
          <w:t>301</w:t>
        </w:r>
        <w:r w:rsidRPr="00B870A0">
          <w:rPr>
            <w:noProof/>
            <w:webHidden/>
            <w:sz w:val="18"/>
            <w:szCs w:val="18"/>
          </w:rPr>
          <w:fldChar w:fldCharType="end"/>
        </w:r>
      </w:hyperlink>
    </w:p>
    <w:p w14:paraId="08D62F61" w14:textId="79760ED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4" w:history="1">
        <w:r w:rsidRPr="00B870A0">
          <w:rPr>
            <w:rStyle w:val="Hyperlink"/>
            <w:noProof/>
            <w:sz w:val="18"/>
            <w:szCs w:val="18"/>
          </w:rPr>
          <w:t>Table 8</w:t>
        </w:r>
        <w:r w:rsidRPr="00B870A0">
          <w:rPr>
            <w:rStyle w:val="Hyperlink"/>
            <w:noProof/>
            <w:sz w:val="18"/>
            <w:szCs w:val="18"/>
          </w:rPr>
          <w:noBreakHyphen/>
          <w:t>31: Stability model Mohr-Coulomb material paramete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4 \h </w:instrText>
        </w:r>
        <w:r w:rsidRPr="00B870A0">
          <w:rPr>
            <w:noProof/>
            <w:webHidden/>
            <w:sz w:val="18"/>
            <w:szCs w:val="18"/>
          </w:rPr>
        </w:r>
        <w:r w:rsidRPr="00B870A0">
          <w:rPr>
            <w:noProof/>
            <w:webHidden/>
            <w:sz w:val="18"/>
            <w:szCs w:val="18"/>
          </w:rPr>
          <w:fldChar w:fldCharType="separate"/>
        </w:r>
        <w:r w:rsidR="00D35BC0">
          <w:rPr>
            <w:noProof/>
            <w:webHidden/>
            <w:sz w:val="18"/>
            <w:szCs w:val="18"/>
          </w:rPr>
          <w:t>303</w:t>
        </w:r>
        <w:r w:rsidRPr="00B870A0">
          <w:rPr>
            <w:noProof/>
            <w:webHidden/>
            <w:sz w:val="18"/>
            <w:szCs w:val="18"/>
          </w:rPr>
          <w:fldChar w:fldCharType="end"/>
        </w:r>
      </w:hyperlink>
    </w:p>
    <w:p w14:paraId="1BE454BD" w14:textId="40157300"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5" w:history="1">
        <w:r w:rsidRPr="00B870A0">
          <w:rPr>
            <w:rStyle w:val="Hyperlink"/>
            <w:noProof/>
            <w:sz w:val="18"/>
            <w:szCs w:val="18"/>
          </w:rPr>
          <w:t>Table 8</w:t>
        </w:r>
        <w:r w:rsidRPr="00B870A0">
          <w:rPr>
            <w:rStyle w:val="Hyperlink"/>
            <w:noProof/>
            <w:sz w:val="18"/>
            <w:szCs w:val="18"/>
          </w:rPr>
          <w:noBreakHyphen/>
          <w:t>32: Statistical spread of laboratory interseam residual shear strength valu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5 \h </w:instrText>
        </w:r>
        <w:r w:rsidRPr="00B870A0">
          <w:rPr>
            <w:noProof/>
            <w:webHidden/>
            <w:sz w:val="18"/>
            <w:szCs w:val="18"/>
          </w:rPr>
        </w:r>
        <w:r w:rsidRPr="00B870A0">
          <w:rPr>
            <w:noProof/>
            <w:webHidden/>
            <w:sz w:val="18"/>
            <w:szCs w:val="18"/>
          </w:rPr>
          <w:fldChar w:fldCharType="separate"/>
        </w:r>
        <w:r w:rsidR="00D35BC0">
          <w:rPr>
            <w:noProof/>
            <w:webHidden/>
            <w:sz w:val="18"/>
            <w:szCs w:val="18"/>
          </w:rPr>
          <w:t>304</w:t>
        </w:r>
        <w:r w:rsidRPr="00B870A0">
          <w:rPr>
            <w:noProof/>
            <w:webHidden/>
            <w:sz w:val="18"/>
            <w:szCs w:val="18"/>
          </w:rPr>
          <w:fldChar w:fldCharType="end"/>
        </w:r>
      </w:hyperlink>
    </w:p>
    <w:p w14:paraId="2193887D" w14:textId="4AEBC85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6" w:history="1">
        <w:r w:rsidRPr="00B870A0">
          <w:rPr>
            <w:rStyle w:val="Hyperlink"/>
            <w:noProof/>
            <w:sz w:val="18"/>
            <w:szCs w:val="18"/>
          </w:rPr>
          <w:t>Table 8</w:t>
        </w:r>
        <w:r w:rsidRPr="00B870A0">
          <w:rPr>
            <w:rStyle w:val="Hyperlink"/>
            <w:noProof/>
            <w:sz w:val="18"/>
            <w:szCs w:val="18"/>
          </w:rPr>
          <w:noBreakHyphen/>
          <w:t>33: Domain failure mod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6 \h </w:instrText>
        </w:r>
        <w:r w:rsidRPr="00B870A0">
          <w:rPr>
            <w:noProof/>
            <w:webHidden/>
            <w:sz w:val="18"/>
            <w:szCs w:val="18"/>
          </w:rPr>
        </w:r>
        <w:r w:rsidRPr="00B870A0">
          <w:rPr>
            <w:noProof/>
            <w:webHidden/>
            <w:sz w:val="18"/>
            <w:szCs w:val="18"/>
          </w:rPr>
          <w:fldChar w:fldCharType="separate"/>
        </w:r>
        <w:r w:rsidR="00D35BC0">
          <w:rPr>
            <w:noProof/>
            <w:webHidden/>
            <w:sz w:val="18"/>
            <w:szCs w:val="18"/>
          </w:rPr>
          <w:t>308</w:t>
        </w:r>
        <w:r w:rsidRPr="00B870A0">
          <w:rPr>
            <w:noProof/>
            <w:webHidden/>
            <w:sz w:val="18"/>
            <w:szCs w:val="18"/>
          </w:rPr>
          <w:fldChar w:fldCharType="end"/>
        </w:r>
      </w:hyperlink>
    </w:p>
    <w:p w14:paraId="33E7F53C" w14:textId="7EE1CA07"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7" w:history="1">
        <w:r w:rsidRPr="00B870A0">
          <w:rPr>
            <w:rStyle w:val="Hyperlink"/>
            <w:noProof/>
            <w:sz w:val="18"/>
            <w:szCs w:val="18"/>
          </w:rPr>
          <w:t>Table 8</w:t>
        </w:r>
        <w:r w:rsidRPr="00B870A0">
          <w:rPr>
            <w:rStyle w:val="Hyperlink"/>
            <w:noProof/>
            <w:sz w:val="18"/>
            <w:szCs w:val="18"/>
          </w:rPr>
          <w:noBreakHyphen/>
          <w:t>34 Stability analysis base case scenario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7 \h </w:instrText>
        </w:r>
        <w:r w:rsidRPr="00B870A0">
          <w:rPr>
            <w:noProof/>
            <w:webHidden/>
            <w:sz w:val="18"/>
            <w:szCs w:val="18"/>
          </w:rPr>
        </w:r>
        <w:r w:rsidRPr="00B870A0">
          <w:rPr>
            <w:noProof/>
            <w:webHidden/>
            <w:sz w:val="18"/>
            <w:szCs w:val="18"/>
          </w:rPr>
          <w:fldChar w:fldCharType="separate"/>
        </w:r>
        <w:r w:rsidR="00D35BC0">
          <w:rPr>
            <w:noProof/>
            <w:webHidden/>
            <w:sz w:val="18"/>
            <w:szCs w:val="18"/>
          </w:rPr>
          <w:t>308</w:t>
        </w:r>
        <w:r w:rsidRPr="00B870A0">
          <w:rPr>
            <w:noProof/>
            <w:webHidden/>
            <w:sz w:val="18"/>
            <w:szCs w:val="18"/>
          </w:rPr>
          <w:fldChar w:fldCharType="end"/>
        </w:r>
      </w:hyperlink>
    </w:p>
    <w:p w14:paraId="64B7BFC2" w14:textId="0A4AA02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8" w:history="1">
        <w:r w:rsidRPr="00B870A0">
          <w:rPr>
            <w:rStyle w:val="Hyperlink"/>
            <w:noProof/>
            <w:sz w:val="18"/>
            <w:szCs w:val="18"/>
          </w:rPr>
          <w:t>Table 8</w:t>
        </w:r>
        <w:r w:rsidRPr="00B870A0">
          <w:rPr>
            <w:rStyle w:val="Hyperlink"/>
            <w:noProof/>
            <w:sz w:val="18"/>
            <w:szCs w:val="18"/>
          </w:rPr>
          <w:noBreakHyphen/>
          <w:t>35: DEECA design acceptance criteria (PSM 2025b)</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8 \h </w:instrText>
        </w:r>
        <w:r w:rsidRPr="00B870A0">
          <w:rPr>
            <w:noProof/>
            <w:webHidden/>
            <w:sz w:val="18"/>
            <w:szCs w:val="18"/>
          </w:rPr>
        </w:r>
        <w:r w:rsidRPr="00B870A0">
          <w:rPr>
            <w:noProof/>
            <w:webHidden/>
            <w:sz w:val="18"/>
            <w:szCs w:val="18"/>
          </w:rPr>
          <w:fldChar w:fldCharType="separate"/>
        </w:r>
        <w:r w:rsidR="00D35BC0">
          <w:rPr>
            <w:noProof/>
            <w:webHidden/>
            <w:sz w:val="18"/>
            <w:szCs w:val="18"/>
          </w:rPr>
          <w:t>310</w:t>
        </w:r>
        <w:r w:rsidRPr="00B870A0">
          <w:rPr>
            <w:noProof/>
            <w:webHidden/>
            <w:sz w:val="18"/>
            <w:szCs w:val="18"/>
          </w:rPr>
          <w:fldChar w:fldCharType="end"/>
        </w:r>
      </w:hyperlink>
    </w:p>
    <w:p w14:paraId="784461D2" w14:textId="5B75F9F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09" w:history="1">
        <w:r w:rsidRPr="00B870A0">
          <w:rPr>
            <w:rStyle w:val="Hyperlink"/>
            <w:noProof/>
            <w:sz w:val="18"/>
            <w:szCs w:val="18"/>
          </w:rPr>
          <w:t>Table 8</w:t>
        </w:r>
        <w:r w:rsidRPr="00B870A0">
          <w:rPr>
            <w:rStyle w:val="Hyperlink"/>
            <w:noProof/>
            <w:sz w:val="18"/>
            <w:szCs w:val="18"/>
          </w:rPr>
          <w:noBreakHyphen/>
          <w:t>36: EAY Geotechnical DAC</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09 \h </w:instrText>
        </w:r>
        <w:r w:rsidRPr="00B870A0">
          <w:rPr>
            <w:noProof/>
            <w:webHidden/>
            <w:sz w:val="18"/>
            <w:szCs w:val="18"/>
          </w:rPr>
        </w:r>
        <w:r w:rsidRPr="00B870A0">
          <w:rPr>
            <w:noProof/>
            <w:webHidden/>
            <w:sz w:val="18"/>
            <w:szCs w:val="18"/>
          </w:rPr>
          <w:fldChar w:fldCharType="separate"/>
        </w:r>
        <w:r w:rsidR="00D35BC0">
          <w:rPr>
            <w:noProof/>
            <w:webHidden/>
            <w:sz w:val="18"/>
            <w:szCs w:val="18"/>
          </w:rPr>
          <w:t>313</w:t>
        </w:r>
        <w:r w:rsidRPr="00B870A0">
          <w:rPr>
            <w:noProof/>
            <w:webHidden/>
            <w:sz w:val="18"/>
            <w:szCs w:val="18"/>
          </w:rPr>
          <w:fldChar w:fldCharType="end"/>
        </w:r>
      </w:hyperlink>
    </w:p>
    <w:p w14:paraId="7269A827" w14:textId="25E4DD7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0" w:history="1">
        <w:r w:rsidRPr="00B870A0">
          <w:rPr>
            <w:rStyle w:val="Hyperlink"/>
            <w:noProof/>
            <w:sz w:val="18"/>
            <w:szCs w:val="18"/>
          </w:rPr>
          <w:t>Table 8</w:t>
        </w:r>
        <w:r w:rsidRPr="00B870A0">
          <w:rPr>
            <w:rStyle w:val="Hyperlink"/>
            <w:noProof/>
            <w:sz w:val="18"/>
            <w:szCs w:val="18"/>
          </w:rPr>
          <w:noBreakHyphen/>
          <w:t>37: Stability analysis result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0 \h </w:instrText>
        </w:r>
        <w:r w:rsidRPr="00B870A0">
          <w:rPr>
            <w:noProof/>
            <w:webHidden/>
            <w:sz w:val="18"/>
            <w:szCs w:val="18"/>
          </w:rPr>
        </w:r>
        <w:r w:rsidRPr="00B870A0">
          <w:rPr>
            <w:noProof/>
            <w:webHidden/>
            <w:sz w:val="18"/>
            <w:szCs w:val="18"/>
          </w:rPr>
          <w:fldChar w:fldCharType="separate"/>
        </w:r>
        <w:r w:rsidR="00D35BC0">
          <w:rPr>
            <w:noProof/>
            <w:webHidden/>
            <w:sz w:val="18"/>
            <w:szCs w:val="18"/>
          </w:rPr>
          <w:t>315</w:t>
        </w:r>
        <w:r w:rsidRPr="00B870A0">
          <w:rPr>
            <w:noProof/>
            <w:webHidden/>
            <w:sz w:val="18"/>
            <w:szCs w:val="18"/>
          </w:rPr>
          <w:fldChar w:fldCharType="end"/>
        </w:r>
      </w:hyperlink>
    </w:p>
    <w:p w14:paraId="5A64CB8A" w14:textId="499AA66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1" w:history="1">
        <w:r w:rsidRPr="00B870A0">
          <w:rPr>
            <w:rStyle w:val="Hyperlink"/>
            <w:noProof/>
            <w:sz w:val="18"/>
            <w:szCs w:val="18"/>
          </w:rPr>
          <w:t>Table 8</w:t>
        </w:r>
        <w:r w:rsidRPr="00B870A0">
          <w:rPr>
            <w:rStyle w:val="Hyperlink"/>
            <w:noProof/>
            <w:sz w:val="18"/>
            <w:szCs w:val="18"/>
          </w:rPr>
          <w:noBreakHyphen/>
          <w:t>38: YTF SB and YTF SWB stability analysis result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1 \h </w:instrText>
        </w:r>
        <w:r w:rsidRPr="00B870A0">
          <w:rPr>
            <w:noProof/>
            <w:webHidden/>
            <w:sz w:val="18"/>
            <w:szCs w:val="18"/>
          </w:rPr>
        </w:r>
        <w:r w:rsidRPr="00B870A0">
          <w:rPr>
            <w:noProof/>
            <w:webHidden/>
            <w:sz w:val="18"/>
            <w:szCs w:val="18"/>
          </w:rPr>
          <w:fldChar w:fldCharType="separate"/>
        </w:r>
        <w:r w:rsidR="00D35BC0">
          <w:rPr>
            <w:noProof/>
            <w:webHidden/>
            <w:sz w:val="18"/>
            <w:szCs w:val="18"/>
          </w:rPr>
          <w:t>321</w:t>
        </w:r>
        <w:r w:rsidRPr="00B870A0">
          <w:rPr>
            <w:noProof/>
            <w:webHidden/>
            <w:sz w:val="18"/>
            <w:szCs w:val="18"/>
          </w:rPr>
          <w:fldChar w:fldCharType="end"/>
        </w:r>
      </w:hyperlink>
    </w:p>
    <w:p w14:paraId="67E15235" w14:textId="1BC5B6B0"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2" w:history="1">
        <w:r w:rsidRPr="00B870A0">
          <w:rPr>
            <w:rStyle w:val="Hyperlink"/>
            <w:noProof/>
            <w:sz w:val="18"/>
            <w:szCs w:val="18"/>
          </w:rPr>
          <w:t>Table 8</w:t>
        </w:r>
        <w:r w:rsidRPr="00B870A0">
          <w:rPr>
            <w:rStyle w:val="Hyperlink"/>
            <w:noProof/>
            <w:sz w:val="18"/>
            <w:szCs w:val="18"/>
          </w:rPr>
          <w:noBreakHyphen/>
          <w:t>39: PGAs for desig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2 \h </w:instrText>
        </w:r>
        <w:r w:rsidRPr="00B870A0">
          <w:rPr>
            <w:noProof/>
            <w:webHidden/>
            <w:sz w:val="18"/>
            <w:szCs w:val="18"/>
          </w:rPr>
        </w:r>
        <w:r w:rsidRPr="00B870A0">
          <w:rPr>
            <w:noProof/>
            <w:webHidden/>
            <w:sz w:val="18"/>
            <w:szCs w:val="18"/>
          </w:rPr>
          <w:fldChar w:fldCharType="separate"/>
        </w:r>
        <w:r w:rsidR="00D35BC0">
          <w:rPr>
            <w:noProof/>
            <w:webHidden/>
            <w:sz w:val="18"/>
            <w:szCs w:val="18"/>
          </w:rPr>
          <w:t>325</w:t>
        </w:r>
        <w:r w:rsidRPr="00B870A0">
          <w:rPr>
            <w:noProof/>
            <w:webHidden/>
            <w:sz w:val="18"/>
            <w:szCs w:val="18"/>
          </w:rPr>
          <w:fldChar w:fldCharType="end"/>
        </w:r>
      </w:hyperlink>
    </w:p>
    <w:p w14:paraId="4A1BBCBB" w14:textId="5760E2A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3" w:history="1">
        <w:r w:rsidRPr="00B870A0">
          <w:rPr>
            <w:rStyle w:val="Hyperlink"/>
            <w:noProof/>
            <w:sz w:val="18"/>
            <w:szCs w:val="18"/>
          </w:rPr>
          <w:t>Table 8</w:t>
        </w:r>
        <w:r w:rsidRPr="00B870A0">
          <w:rPr>
            <w:rStyle w:val="Hyperlink"/>
            <w:noProof/>
            <w:sz w:val="18"/>
            <w:szCs w:val="18"/>
          </w:rPr>
          <w:noBreakHyphen/>
          <w:t>40: Empirical co-seismic displacement estimates for stability sections with a FoS &lt;1 for the 100-year design intent period</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3 \h </w:instrText>
        </w:r>
        <w:r w:rsidRPr="00B870A0">
          <w:rPr>
            <w:noProof/>
            <w:webHidden/>
            <w:sz w:val="18"/>
            <w:szCs w:val="18"/>
          </w:rPr>
        </w:r>
        <w:r w:rsidRPr="00B870A0">
          <w:rPr>
            <w:noProof/>
            <w:webHidden/>
            <w:sz w:val="18"/>
            <w:szCs w:val="18"/>
          </w:rPr>
          <w:fldChar w:fldCharType="separate"/>
        </w:r>
        <w:r w:rsidR="00D35BC0">
          <w:rPr>
            <w:noProof/>
            <w:webHidden/>
            <w:sz w:val="18"/>
            <w:szCs w:val="18"/>
          </w:rPr>
          <w:t>328</w:t>
        </w:r>
        <w:r w:rsidRPr="00B870A0">
          <w:rPr>
            <w:noProof/>
            <w:webHidden/>
            <w:sz w:val="18"/>
            <w:szCs w:val="18"/>
          </w:rPr>
          <w:fldChar w:fldCharType="end"/>
        </w:r>
      </w:hyperlink>
    </w:p>
    <w:p w14:paraId="252426FB" w14:textId="6076F28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4" w:history="1">
        <w:r w:rsidRPr="00B870A0">
          <w:rPr>
            <w:rStyle w:val="Hyperlink"/>
            <w:noProof/>
            <w:sz w:val="18"/>
            <w:szCs w:val="18"/>
          </w:rPr>
          <w:t>Table 8</w:t>
        </w:r>
        <w:r w:rsidRPr="00B870A0">
          <w:rPr>
            <w:rStyle w:val="Hyperlink"/>
            <w:noProof/>
            <w:sz w:val="18"/>
            <w:szCs w:val="18"/>
          </w:rPr>
          <w:noBreakHyphen/>
          <w:t>41: Morwell &amp; Latrobe River Catchment Peak Flows (m</w:t>
        </w:r>
        <w:r w:rsidRPr="00B870A0">
          <w:rPr>
            <w:rStyle w:val="Hyperlink"/>
            <w:noProof/>
            <w:sz w:val="18"/>
            <w:szCs w:val="18"/>
            <w:vertAlign w:val="superscript"/>
          </w:rPr>
          <w:t>3</w:t>
        </w:r>
        <w:r w:rsidRPr="00B870A0">
          <w:rPr>
            <w:rStyle w:val="Hyperlink"/>
            <w:noProof/>
            <w:sz w:val="18"/>
            <w:szCs w:val="18"/>
          </w:rPr>
          <w:t>/s)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4 \h </w:instrText>
        </w:r>
        <w:r w:rsidRPr="00B870A0">
          <w:rPr>
            <w:noProof/>
            <w:webHidden/>
            <w:sz w:val="18"/>
            <w:szCs w:val="18"/>
          </w:rPr>
        </w:r>
        <w:r w:rsidRPr="00B870A0">
          <w:rPr>
            <w:noProof/>
            <w:webHidden/>
            <w:sz w:val="18"/>
            <w:szCs w:val="18"/>
          </w:rPr>
          <w:fldChar w:fldCharType="separate"/>
        </w:r>
        <w:r w:rsidR="00D35BC0">
          <w:rPr>
            <w:noProof/>
            <w:webHidden/>
            <w:sz w:val="18"/>
            <w:szCs w:val="18"/>
          </w:rPr>
          <w:t>342</w:t>
        </w:r>
        <w:r w:rsidRPr="00B870A0">
          <w:rPr>
            <w:noProof/>
            <w:webHidden/>
            <w:sz w:val="18"/>
            <w:szCs w:val="18"/>
          </w:rPr>
          <w:fldChar w:fldCharType="end"/>
        </w:r>
      </w:hyperlink>
    </w:p>
    <w:p w14:paraId="76F824E0" w14:textId="754B3A0E"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5" w:history="1">
        <w:r w:rsidRPr="00B870A0">
          <w:rPr>
            <w:rStyle w:val="Hyperlink"/>
            <w:noProof/>
            <w:sz w:val="18"/>
            <w:szCs w:val="18"/>
          </w:rPr>
          <w:t>Table 8</w:t>
        </w:r>
        <w:r w:rsidRPr="00B870A0">
          <w:rPr>
            <w:rStyle w:val="Hyperlink"/>
            <w:noProof/>
            <w:sz w:val="18"/>
            <w:szCs w:val="18"/>
          </w:rPr>
          <w:noBreakHyphen/>
          <w:t>42: Probability of occurrence for design floods at the MRD (Alluvium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5 \h </w:instrText>
        </w:r>
        <w:r w:rsidRPr="00B870A0">
          <w:rPr>
            <w:noProof/>
            <w:webHidden/>
            <w:sz w:val="18"/>
            <w:szCs w:val="18"/>
          </w:rPr>
        </w:r>
        <w:r w:rsidRPr="00B870A0">
          <w:rPr>
            <w:noProof/>
            <w:webHidden/>
            <w:sz w:val="18"/>
            <w:szCs w:val="18"/>
          </w:rPr>
          <w:fldChar w:fldCharType="separate"/>
        </w:r>
        <w:r w:rsidR="00D35BC0">
          <w:rPr>
            <w:noProof/>
            <w:webHidden/>
            <w:sz w:val="18"/>
            <w:szCs w:val="18"/>
          </w:rPr>
          <w:t>343</w:t>
        </w:r>
        <w:r w:rsidRPr="00B870A0">
          <w:rPr>
            <w:noProof/>
            <w:webHidden/>
            <w:sz w:val="18"/>
            <w:szCs w:val="18"/>
          </w:rPr>
          <w:fldChar w:fldCharType="end"/>
        </w:r>
      </w:hyperlink>
    </w:p>
    <w:p w14:paraId="28ABA056" w14:textId="137D5B0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6" w:history="1">
        <w:r w:rsidRPr="00B870A0">
          <w:rPr>
            <w:rStyle w:val="Hyperlink"/>
            <w:noProof/>
            <w:sz w:val="18"/>
            <w:szCs w:val="18"/>
          </w:rPr>
          <w:t>Table 8</w:t>
        </w:r>
        <w:r w:rsidRPr="00B870A0">
          <w:rPr>
            <w:rStyle w:val="Hyperlink"/>
            <w:noProof/>
            <w:sz w:val="18"/>
            <w:szCs w:val="18"/>
          </w:rPr>
          <w:noBreakHyphen/>
          <w:t>43: MRD Failure Mechanism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6 \h </w:instrText>
        </w:r>
        <w:r w:rsidRPr="00B870A0">
          <w:rPr>
            <w:noProof/>
            <w:webHidden/>
            <w:sz w:val="18"/>
            <w:szCs w:val="18"/>
          </w:rPr>
        </w:r>
        <w:r w:rsidRPr="00B870A0">
          <w:rPr>
            <w:noProof/>
            <w:webHidden/>
            <w:sz w:val="18"/>
            <w:szCs w:val="18"/>
          </w:rPr>
          <w:fldChar w:fldCharType="separate"/>
        </w:r>
        <w:r w:rsidR="00D35BC0">
          <w:rPr>
            <w:noProof/>
            <w:webHidden/>
            <w:sz w:val="18"/>
            <w:szCs w:val="18"/>
          </w:rPr>
          <w:t>344</w:t>
        </w:r>
        <w:r w:rsidRPr="00B870A0">
          <w:rPr>
            <w:noProof/>
            <w:webHidden/>
            <w:sz w:val="18"/>
            <w:szCs w:val="18"/>
          </w:rPr>
          <w:fldChar w:fldCharType="end"/>
        </w:r>
      </w:hyperlink>
    </w:p>
    <w:p w14:paraId="5B32B990" w14:textId="3F884F8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7" w:history="1">
        <w:r w:rsidRPr="00B870A0">
          <w:rPr>
            <w:rStyle w:val="Hyperlink"/>
            <w:noProof/>
            <w:sz w:val="18"/>
            <w:szCs w:val="18"/>
          </w:rPr>
          <w:t>Table 8</w:t>
        </w:r>
        <w:r w:rsidRPr="00B870A0">
          <w:rPr>
            <w:rStyle w:val="Hyperlink"/>
            <w:noProof/>
            <w:sz w:val="18"/>
            <w:szCs w:val="18"/>
          </w:rPr>
          <w:noBreakHyphen/>
          <w:t>44: Results of Global Stability for MRD (PSM 2025b)</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7 \h </w:instrText>
        </w:r>
        <w:r w:rsidRPr="00B870A0">
          <w:rPr>
            <w:noProof/>
            <w:webHidden/>
            <w:sz w:val="18"/>
            <w:szCs w:val="18"/>
          </w:rPr>
        </w:r>
        <w:r w:rsidRPr="00B870A0">
          <w:rPr>
            <w:noProof/>
            <w:webHidden/>
            <w:sz w:val="18"/>
            <w:szCs w:val="18"/>
          </w:rPr>
          <w:fldChar w:fldCharType="separate"/>
        </w:r>
        <w:r w:rsidR="00D35BC0">
          <w:rPr>
            <w:noProof/>
            <w:webHidden/>
            <w:sz w:val="18"/>
            <w:szCs w:val="18"/>
          </w:rPr>
          <w:t>346</w:t>
        </w:r>
        <w:r w:rsidRPr="00B870A0">
          <w:rPr>
            <w:noProof/>
            <w:webHidden/>
            <w:sz w:val="18"/>
            <w:szCs w:val="18"/>
          </w:rPr>
          <w:fldChar w:fldCharType="end"/>
        </w:r>
      </w:hyperlink>
    </w:p>
    <w:p w14:paraId="4405BD9A" w14:textId="4B6303E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8" w:history="1">
        <w:r w:rsidRPr="00B870A0">
          <w:rPr>
            <w:rStyle w:val="Hyperlink"/>
            <w:noProof/>
            <w:sz w:val="18"/>
            <w:szCs w:val="18"/>
          </w:rPr>
          <w:t>Table 8</w:t>
        </w:r>
        <w:r w:rsidRPr="00B870A0">
          <w:rPr>
            <w:rStyle w:val="Hyperlink"/>
            <w:noProof/>
            <w:sz w:val="18"/>
            <w:szCs w:val="18"/>
          </w:rPr>
          <w:noBreakHyphen/>
          <w:t>45: MRD Levee Slopes – Stability Analysis Results (FoS) at MRD CH2000 (PSM 2025b)</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8 \h </w:instrText>
        </w:r>
        <w:r w:rsidRPr="00B870A0">
          <w:rPr>
            <w:noProof/>
            <w:webHidden/>
            <w:sz w:val="18"/>
            <w:szCs w:val="18"/>
          </w:rPr>
        </w:r>
        <w:r w:rsidRPr="00B870A0">
          <w:rPr>
            <w:noProof/>
            <w:webHidden/>
            <w:sz w:val="18"/>
            <w:szCs w:val="18"/>
          </w:rPr>
          <w:fldChar w:fldCharType="separate"/>
        </w:r>
        <w:r w:rsidR="00D35BC0">
          <w:rPr>
            <w:noProof/>
            <w:webHidden/>
            <w:sz w:val="18"/>
            <w:szCs w:val="18"/>
          </w:rPr>
          <w:t>347</w:t>
        </w:r>
        <w:r w:rsidRPr="00B870A0">
          <w:rPr>
            <w:noProof/>
            <w:webHidden/>
            <w:sz w:val="18"/>
            <w:szCs w:val="18"/>
          </w:rPr>
          <w:fldChar w:fldCharType="end"/>
        </w:r>
      </w:hyperlink>
    </w:p>
    <w:p w14:paraId="2B479330" w14:textId="2122DE0A"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19" w:history="1">
        <w:r w:rsidRPr="00B870A0">
          <w:rPr>
            <w:rStyle w:val="Hyperlink"/>
            <w:noProof/>
            <w:sz w:val="18"/>
            <w:szCs w:val="18"/>
          </w:rPr>
          <w:t>Table 8</w:t>
        </w:r>
        <w:r w:rsidRPr="00B870A0">
          <w:rPr>
            <w:rStyle w:val="Hyperlink"/>
            <w:noProof/>
            <w:sz w:val="18"/>
            <w:szCs w:val="18"/>
          </w:rPr>
          <w:noBreakHyphen/>
          <w:t>46: MRD LFC Stability Analysis Result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19 \h </w:instrText>
        </w:r>
        <w:r w:rsidRPr="00B870A0">
          <w:rPr>
            <w:noProof/>
            <w:webHidden/>
            <w:sz w:val="18"/>
            <w:szCs w:val="18"/>
          </w:rPr>
        </w:r>
        <w:r w:rsidRPr="00B870A0">
          <w:rPr>
            <w:noProof/>
            <w:webHidden/>
            <w:sz w:val="18"/>
            <w:szCs w:val="18"/>
          </w:rPr>
          <w:fldChar w:fldCharType="separate"/>
        </w:r>
        <w:r w:rsidR="00D35BC0">
          <w:rPr>
            <w:noProof/>
            <w:webHidden/>
            <w:sz w:val="18"/>
            <w:szCs w:val="18"/>
          </w:rPr>
          <w:t>348</w:t>
        </w:r>
        <w:r w:rsidRPr="00B870A0">
          <w:rPr>
            <w:noProof/>
            <w:webHidden/>
            <w:sz w:val="18"/>
            <w:szCs w:val="18"/>
          </w:rPr>
          <w:fldChar w:fldCharType="end"/>
        </w:r>
      </w:hyperlink>
    </w:p>
    <w:p w14:paraId="73E674E5" w14:textId="6FF7CE7F"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0" w:history="1">
        <w:r w:rsidRPr="00B870A0">
          <w:rPr>
            <w:rStyle w:val="Hyperlink"/>
            <w:noProof/>
            <w:sz w:val="18"/>
            <w:szCs w:val="18"/>
          </w:rPr>
          <w:t>Table 8</w:t>
        </w:r>
        <w:r w:rsidRPr="00B870A0">
          <w:rPr>
            <w:rStyle w:val="Hyperlink"/>
            <w:noProof/>
            <w:sz w:val="18"/>
            <w:szCs w:val="18"/>
          </w:rPr>
          <w:noBreakHyphen/>
          <w:t>47: Summary of Erosion Modelling Results Highlighting Vegetation Importance (Landloch 2022)</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0 \h </w:instrText>
        </w:r>
        <w:r w:rsidRPr="00B870A0">
          <w:rPr>
            <w:noProof/>
            <w:webHidden/>
            <w:sz w:val="18"/>
            <w:szCs w:val="18"/>
          </w:rPr>
        </w:r>
        <w:r w:rsidRPr="00B870A0">
          <w:rPr>
            <w:noProof/>
            <w:webHidden/>
            <w:sz w:val="18"/>
            <w:szCs w:val="18"/>
          </w:rPr>
          <w:fldChar w:fldCharType="separate"/>
        </w:r>
        <w:r w:rsidR="00D35BC0">
          <w:rPr>
            <w:noProof/>
            <w:webHidden/>
            <w:sz w:val="18"/>
            <w:szCs w:val="18"/>
          </w:rPr>
          <w:t>357</w:t>
        </w:r>
        <w:r w:rsidRPr="00B870A0">
          <w:rPr>
            <w:noProof/>
            <w:webHidden/>
            <w:sz w:val="18"/>
            <w:szCs w:val="18"/>
          </w:rPr>
          <w:fldChar w:fldCharType="end"/>
        </w:r>
      </w:hyperlink>
    </w:p>
    <w:p w14:paraId="6B1F7AF0" w14:textId="4218697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1" w:history="1">
        <w:r w:rsidRPr="00B870A0">
          <w:rPr>
            <w:rStyle w:val="Hyperlink"/>
            <w:noProof/>
            <w:sz w:val="18"/>
            <w:szCs w:val="18"/>
          </w:rPr>
          <w:t>Table 8</w:t>
        </w:r>
        <w:r w:rsidRPr="00B870A0">
          <w:rPr>
            <w:rStyle w:val="Hyperlink"/>
            <w:noProof/>
            <w:sz w:val="18"/>
            <w:szCs w:val="18"/>
          </w:rPr>
          <w:noBreakHyphen/>
          <w:t>48 Adopted design wind velocities - wind wave impact assessmen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1 \h </w:instrText>
        </w:r>
        <w:r w:rsidRPr="00B870A0">
          <w:rPr>
            <w:noProof/>
            <w:webHidden/>
            <w:sz w:val="18"/>
            <w:szCs w:val="18"/>
          </w:rPr>
        </w:r>
        <w:r w:rsidRPr="00B870A0">
          <w:rPr>
            <w:noProof/>
            <w:webHidden/>
            <w:sz w:val="18"/>
            <w:szCs w:val="18"/>
          </w:rPr>
          <w:fldChar w:fldCharType="separate"/>
        </w:r>
        <w:r w:rsidR="00D35BC0">
          <w:rPr>
            <w:noProof/>
            <w:webHidden/>
            <w:sz w:val="18"/>
            <w:szCs w:val="18"/>
          </w:rPr>
          <w:t>359</w:t>
        </w:r>
        <w:r w:rsidRPr="00B870A0">
          <w:rPr>
            <w:noProof/>
            <w:webHidden/>
            <w:sz w:val="18"/>
            <w:szCs w:val="18"/>
          </w:rPr>
          <w:fldChar w:fldCharType="end"/>
        </w:r>
      </w:hyperlink>
    </w:p>
    <w:p w14:paraId="31BC2BDF" w14:textId="2514D65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2" w:history="1">
        <w:r w:rsidRPr="00B870A0">
          <w:rPr>
            <w:rStyle w:val="Hyperlink"/>
            <w:noProof/>
            <w:sz w:val="18"/>
            <w:szCs w:val="18"/>
          </w:rPr>
          <w:t>Table 8</w:t>
        </w:r>
        <w:r w:rsidRPr="00B870A0">
          <w:rPr>
            <w:rStyle w:val="Hyperlink"/>
            <w:noProof/>
            <w:sz w:val="18"/>
            <w:szCs w:val="18"/>
          </w:rPr>
          <w:noBreakHyphen/>
          <w:t>49 High and low wave conditions in Township and Maryvale Fields for 100-year ARI (Gilbert et al. 2025)</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2 \h </w:instrText>
        </w:r>
        <w:r w:rsidRPr="00B870A0">
          <w:rPr>
            <w:noProof/>
            <w:webHidden/>
            <w:sz w:val="18"/>
            <w:szCs w:val="18"/>
          </w:rPr>
        </w:r>
        <w:r w:rsidRPr="00B870A0">
          <w:rPr>
            <w:noProof/>
            <w:webHidden/>
            <w:sz w:val="18"/>
            <w:szCs w:val="18"/>
          </w:rPr>
          <w:fldChar w:fldCharType="separate"/>
        </w:r>
        <w:r w:rsidR="00D35BC0">
          <w:rPr>
            <w:noProof/>
            <w:webHidden/>
            <w:sz w:val="18"/>
            <w:szCs w:val="18"/>
          </w:rPr>
          <w:t>362</w:t>
        </w:r>
        <w:r w:rsidRPr="00B870A0">
          <w:rPr>
            <w:noProof/>
            <w:webHidden/>
            <w:sz w:val="18"/>
            <w:szCs w:val="18"/>
          </w:rPr>
          <w:fldChar w:fldCharType="end"/>
        </w:r>
      </w:hyperlink>
    </w:p>
    <w:p w14:paraId="1AEBC608" w14:textId="69A481E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3" w:history="1">
        <w:r w:rsidRPr="00B870A0">
          <w:rPr>
            <w:rStyle w:val="Hyperlink"/>
            <w:noProof/>
            <w:sz w:val="18"/>
            <w:szCs w:val="18"/>
          </w:rPr>
          <w:t>Table 9</w:t>
        </w:r>
        <w:r w:rsidRPr="00B870A0">
          <w:rPr>
            <w:rStyle w:val="Hyperlink"/>
            <w:noProof/>
            <w:sz w:val="18"/>
            <w:szCs w:val="18"/>
          </w:rPr>
          <w:noBreakHyphen/>
          <w:t>1: Lake Yallourn Key Statistic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3 \h </w:instrText>
        </w:r>
        <w:r w:rsidRPr="00B870A0">
          <w:rPr>
            <w:noProof/>
            <w:webHidden/>
            <w:sz w:val="18"/>
            <w:szCs w:val="18"/>
          </w:rPr>
        </w:r>
        <w:r w:rsidRPr="00B870A0">
          <w:rPr>
            <w:noProof/>
            <w:webHidden/>
            <w:sz w:val="18"/>
            <w:szCs w:val="18"/>
          </w:rPr>
          <w:fldChar w:fldCharType="separate"/>
        </w:r>
        <w:r w:rsidR="00D35BC0">
          <w:rPr>
            <w:noProof/>
            <w:webHidden/>
            <w:sz w:val="18"/>
            <w:szCs w:val="18"/>
          </w:rPr>
          <w:t>377</w:t>
        </w:r>
        <w:r w:rsidRPr="00B870A0">
          <w:rPr>
            <w:noProof/>
            <w:webHidden/>
            <w:sz w:val="18"/>
            <w:szCs w:val="18"/>
          </w:rPr>
          <w:fldChar w:fldCharType="end"/>
        </w:r>
      </w:hyperlink>
    </w:p>
    <w:p w14:paraId="6218E756" w14:textId="45659D89"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4" w:history="1">
        <w:r w:rsidRPr="00B870A0">
          <w:rPr>
            <w:rStyle w:val="Hyperlink"/>
            <w:noProof/>
            <w:sz w:val="18"/>
            <w:szCs w:val="18"/>
          </w:rPr>
          <w:t>Table 9</w:t>
        </w:r>
        <w:r w:rsidRPr="00B870A0">
          <w:rPr>
            <w:rStyle w:val="Hyperlink"/>
            <w:noProof/>
            <w:sz w:val="18"/>
            <w:szCs w:val="18"/>
          </w:rPr>
          <w:noBreakHyphen/>
          <w:t>2: Lake Volume and Surface Area at 10m Increment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4 \h </w:instrText>
        </w:r>
        <w:r w:rsidRPr="00B870A0">
          <w:rPr>
            <w:noProof/>
            <w:webHidden/>
            <w:sz w:val="18"/>
            <w:szCs w:val="18"/>
          </w:rPr>
        </w:r>
        <w:r w:rsidRPr="00B870A0">
          <w:rPr>
            <w:noProof/>
            <w:webHidden/>
            <w:sz w:val="18"/>
            <w:szCs w:val="18"/>
          </w:rPr>
          <w:fldChar w:fldCharType="separate"/>
        </w:r>
        <w:r w:rsidR="00D35BC0">
          <w:rPr>
            <w:noProof/>
            <w:webHidden/>
            <w:sz w:val="18"/>
            <w:szCs w:val="18"/>
          </w:rPr>
          <w:t>377</w:t>
        </w:r>
        <w:r w:rsidRPr="00B870A0">
          <w:rPr>
            <w:noProof/>
            <w:webHidden/>
            <w:sz w:val="18"/>
            <w:szCs w:val="18"/>
          </w:rPr>
          <w:fldChar w:fldCharType="end"/>
        </w:r>
      </w:hyperlink>
    </w:p>
    <w:p w14:paraId="706FC48D" w14:textId="0F13D79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5" w:history="1">
        <w:r w:rsidRPr="00B870A0">
          <w:rPr>
            <w:rStyle w:val="Hyperlink"/>
            <w:noProof/>
            <w:sz w:val="18"/>
            <w:szCs w:val="18"/>
          </w:rPr>
          <w:t>Table 9</w:t>
        </w:r>
        <w:r w:rsidRPr="00B870A0">
          <w:rPr>
            <w:rStyle w:val="Hyperlink"/>
            <w:noProof/>
            <w:sz w:val="18"/>
            <w:szCs w:val="18"/>
          </w:rPr>
          <w:noBreakHyphen/>
          <w:t>3: Lake Yallourn Potential Beneficial Use Summary</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5 \h </w:instrText>
        </w:r>
        <w:r w:rsidRPr="00B870A0">
          <w:rPr>
            <w:noProof/>
            <w:webHidden/>
            <w:sz w:val="18"/>
            <w:szCs w:val="18"/>
          </w:rPr>
        </w:r>
        <w:r w:rsidRPr="00B870A0">
          <w:rPr>
            <w:noProof/>
            <w:webHidden/>
            <w:sz w:val="18"/>
            <w:szCs w:val="18"/>
          </w:rPr>
          <w:fldChar w:fldCharType="separate"/>
        </w:r>
        <w:r w:rsidR="00D35BC0">
          <w:rPr>
            <w:noProof/>
            <w:webHidden/>
            <w:sz w:val="18"/>
            <w:szCs w:val="18"/>
          </w:rPr>
          <w:t>380</w:t>
        </w:r>
        <w:r w:rsidRPr="00B870A0">
          <w:rPr>
            <w:noProof/>
            <w:webHidden/>
            <w:sz w:val="18"/>
            <w:szCs w:val="18"/>
          </w:rPr>
          <w:fldChar w:fldCharType="end"/>
        </w:r>
      </w:hyperlink>
    </w:p>
    <w:p w14:paraId="0AD44E29" w14:textId="0D565B9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6" w:history="1">
        <w:r w:rsidRPr="00B870A0">
          <w:rPr>
            <w:rStyle w:val="Hyperlink"/>
            <w:noProof/>
            <w:sz w:val="18"/>
            <w:szCs w:val="18"/>
          </w:rPr>
          <w:t>Table 9</w:t>
        </w:r>
        <w:r w:rsidRPr="00B870A0">
          <w:rPr>
            <w:rStyle w:val="Hyperlink"/>
            <w:noProof/>
            <w:sz w:val="18"/>
            <w:szCs w:val="18"/>
          </w:rPr>
          <w:noBreakHyphen/>
          <w:t>4: Range of Revegetation Targets for Environmental Land Us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6 \h </w:instrText>
        </w:r>
        <w:r w:rsidRPr="00B870A0">
          <w:rPr>
            <w:noProof/>
            <w:webHidden/>
            <w:sz w:val="18"/>
            <w:szCs w:val="18"/>
          </w:rPr>
        </w:r>
        <w:r w:rsidRPr="00B870A0">
          <w:rPr>
            <w:noProof/>
            <w:webHidden/>
            <w:sz w:val="18"/>
            <w:szCs w:val="18"/>
          </w:rPr>
          <w:fldChar w:fldCharType="separate"/>
        </w:r>
        <w:r w:rsidR="00D35BC0">
          <w:rPr>
            <w:noProof/>
            <w:webHidden/>
            <w:sz w:val="18"/>
            <w:szCs w:val="18"/>
          </w:rPr>
          <w:t>382</w:t>
        </w:r>
        <w:r w:rsidRPr="00B870A0">
          <w:rPr>
            <w:noProof/>
            <w:webHidden/>
            <w:sz w:val="18"/>
            <w:szCs w:val="18"/>
          </w:rPr>
          <w:fldChar w:fldCharType="end"/>
        </w:r>
      </w:hyperlink>
    </w:p>
    <w:p w14:paraId="0DC734F8" w14:textId="4879AEC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7" w:history="1">
        <w:r w:rsidRPr="00B870A0">
          <w:rPr>
            <w:rStyle w:val="Hyperlink"/>
            <w:noProof/>
            <w:sz w:val="18"/>
            <w:szCs w:val="18"/>
          </w:rPr>
          <w:t>Table 9</w:t>
        </w:r>
        <w:r w:rsidRPr="00B870A0">
          <w:rPr>
            <w:rStyle w:val="Hyperlink"/>
            <w:noProof/>
            <w:sz w:val="18"/>
            <w:szCs w:val="18"/>
          </w:rPr>
          <w:noBreakHyphen/>
          <w:t>5: Community and stakeholder feedback relating to land use</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7 \h </w:instrText>
        </w:r>
        <w:r w:rsidRPr="00B870A0">
          <w:rPr>
            <w:noProof/>
            <w:webHidden/>
            <w:sz w:val="18"/>
            <w:szCs w:val="18"/>
          </w:rPr>
        </w:r>
        <w:r w:rsidRPr="00B870A0">
          <w:rPr>
            <w:noProof/>
            <w:webHidden/>
            <w:sz w:val="18"/>
            <w:szCs w:val="18"/>
          </w:rPr>
          <w:fldChar w:fldCharType="separate"/>
        </w:r>
        <w:r w:rsidR="00D35BC0">
          <w:rPr>
            <w:noProof/>
            <w:webHidden/>
            <w:sz w:val="18"/>
            <w:szCs w:val="18"/>
          </w:rPr>
          <w:t>385</w:t>
        </w:r>
        <w:r w:rsidRPr="00B870A0">
          <w:rPr>
            <w:noProof/>
            <w:webHidden/>
            <w:sz w:val="18"/>
            <w:szCs w:val="18"/>
          </w:rPr>
          <w:fldChar w:fldCharType="end"/>
        </w:r>
      </w:hyperlink>
    </w:p>
    <w:p w14:paraId="2E47B8CE" w14:textId="4CA42D20"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8" w:history="1">
        <w:r w:rsidRPr="00B870A0">
          <w:rPr>
            <w:rStyle w:val="Hyperlink"/>
            <w:noProof/>
            <w:sz w:val="18"/>
            <w:szCs w:val="18"/>
          </w:rPr>
          <w:t>Table 11</w:t>
        </w:r>
        <w:r w:rsidRPr="00B870A0">
          <w:rPr>
            <w:rStyle w:val="Hyperlink"/>
            <w:noProof/>
            <w:sz w:val="18"/>
            <w:szCs w:val="18"/>
          </w:rPr>
          <w:noBreakHyphen/>
          <w:t>1: Summary of factors risk assessed and associated identifie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8 \h </w:instrText>
        </w:r>
        <w:r w:rsidRPr="00B870A0">
          <w:rPr>
            <w:noProof/>
            <w:webHidden/>
            <w:sz w:val="18"/>
            <w:szCs w:val="18"/>
          </w:rPr>
        </w:r>
        <w:r w:rsidRPr="00B870A0">
          <w:rPr>
            <w:noProof/>
            <w:webHidden/>
            <w:sz w:val="18"/>
            <w:szCs w:val="18"/>
          </w:rPr>
          <w:fldChar w:fldCharType="separate"/>
        </w:r>
        <w:r w:rsidR="00D35BC0">
          <w:rPr>
            <w:noProof/>
            <w:webHidden/>
            <w:sz w:val="18"/>
            <w:szCs w:val="18"/>
          </w:rPr>
          <w:t>396</w:t>
        </w:r>
        <w:r w:rsidRPr="00B870A0">
          <w:rPr>
            <w:noProof/>
            <w:webHidden/>
            <w:sz w:val="18"/>
            <w:szCs w:val="18"/>
          </w:rPr>
          <w:fldChar w:fldCharType="end"/>
        </w:r>
      </w:hyperlink>
    </w:p>
    <w:p w14:paraId="10897ED8" w14:textId="0453EAD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29" w:history="1">
        <w:r w:rsidRPr="00B870A0">
          <w:rPr>
            <w:rStyle w:val="Hyperlink"/>
            <w:noProof/>
            <w:sz w:val="18"/>
            <w:szCs w:val="18"/>
          </w:rPr>
          <w:t>Table 11</w:t>
        </w:r>
        <w:r w:rsidRPr="00B870A0">
          <w:rPr>
            <w:rStyle w:val="Hyperlink"/>
            <w:noProof/>
            <w:sz w:val="18"/>
            <w:szCs w:val="18"/>
          </w:rPr>
          <w:noBreakHyphen/>
          <w:t>2: Workshop dates and inform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29 \h </w:instrText>
        </w:r>
        <w:r w:rsidRPr="00B870A0">
          <w:rPr>
            <w:noProof/>
            <w:webHidden/>
            <w:sz w:val="18"/>
            <w:szCs w:val="18"/>
          </w:rPr>
        </w:r>
        <w:r w:rsidRPr="00B870A0">
          <w:rPr>
            <w:noProof/>
            <w:webHidden/>
            <w:sz w:val="18"/>
            <w:szCs w:val="18"/>
          </w:rPr>
          <w:fldChar w:fldCharType="separate"/>
        </w:r>
        <w:r w:rsidR="00D35BC0">
          <w:rPr>
            <w:noProof/>
            <w:webHidden/>
            <w:sz w:val="18"/>
            <w:szCs w:val="18"/>
          </w:rPr>
          <w:t>398</w:t>
        </w:r>
        <w:r w:rsidRPr="00B870A0">
          <w:rPr>
            <w:noProof/>
            <w:webHidden/>
            <w:sz w:val="18"/>
            <w:szCs w:val="18"/>
          </w:rPr>
          <w:fldChar w:fldCharType="end"/>
        </w:r>
      </w:hyperlink>
    </w:p>
    <w:p w14:paraId="05D3ED4E" w14:textId="10C82F2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0" w:history="1">
        <w:r w:rsidRPr="00B870A0">
          <w:rPr>
            <w:rStyle w:val="Hyperlink"/>
            <w:noProof/>
            <w:sz w:val="18"/>
            <w:szCs w:val="18"/>
          </w:rPr>
          <w:t>Table 11</w:t>
        </w:r>
        <w:r w:rsidRPr="00B870A0">
          <w:rPr>
            <w:rStyle w:val="Hyperlink"/>
            <w:noProof/>
            <w:sz w:val="18"/>
            <w:szCs w:val="18"/>
          </w:rPr>
          <w:noBreakHyphen/>
          <w:t>3: Geotechnical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0 \h </w:instrText>
        </w:r>
        <w:r w:rsidRPr="00B870A0">
          <w:rPr>
            <w:noProof/>
            <w:webHidden/>
            <w:sz w:val="18"/>
            <w:szCs w:val="18"/>
          </w:rPr>
        </w:r>
        <w:r w:rsidRPr="00B870A0">
          <w:rPr>
            <w:noProof/>
            <w:webHidden/>
            <w:sz w:val="18"/>
            <w:szCs w:val="18"/>
          </w:rPr>
          <w:fldChar w:fldCharType="separate"/>
        </w:r>
        <w:r w:rsidR="00D35BC0">
          <w:rPr>
            <w:noProof/>
            <w:webHidden/>
            <w:sz w:val="18"/>
            <w:szCs w:val="18"/>
          </w:rPr>
          <w:t>399</w:t>
        </w:r>
        <w:r w:rsidRPr="00B870A0">
          <w:rPr>
            <w:noProof/>
            <w:webHidden/>
            <w:sz w:val="18"/>
            <w:szCs w:val="18"/>
          </w:rPr>
          <w:fldChar w:fldCharType="end"/>
        </w:r>
      </w:hyperlink>
    </w:p>
    <w:p w14:paraId="2E436BBB" w14:textId="58141BA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1" w:history="1">
        <w:r w:rsidRPr="00B870A0">
          <w:rPr>
            <w:rStyle w:val="Hyperlink"/>
            <w:noProof/>
            <w:sz w:val="18"/>
            <w:szCs w:val="18"/>
          </w:rPr>
          <w:t>Table 11</w:t>
        </w:r>
        <w:r w:rsidRPr="00B870A0">
          <w:rPr>
            <w:rStyle w:val="Hyperlink"/>
            <w:noProof/>
            <w:sz w:val="18"/>
            <w:szCs w:val="18"/>
          </w:rPr>
          <w:noBreakHyphen/>
          <w:t>4: Groundwater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1 \h </w:instrText>
        </w:r>
        <w:r w:rsidRPr="00B870A0">
          <w:rPr>
            <w:noProof/>
            <w:webHidden/>
            <w:sz w:val="18"/>
            <w:szCs w:val="18"/>
          </w:rPr>
        </w:r>
        <w:r w:rsidRPr="00B870A0">
          <w:rPr>
            <w:noProof/>
            <w:webHidden/>
            <w:sz w:val="18"/>
            <w:szCs w:val="18"/>
          </w:rPr>
          <w:fldChar w:fldCharType="separate"/>
        </w:r>
        <w:r w:rsidR="00D35BC0">
          <w:rPr>
            <w:noProof/>
            <w:webHidden/>
            <w:sz w:val="18"/>
            <w:szCs w:val="18"/>
          </w:rPr>
          <w:t>400</w:t>
        </w:r>
        <w:r w:rsidRPr="00B870A0">
          <w:rPr>
            <w:noProof/>
            <w:webHidden/>
            <w:sz w:val="18"/>
            <w:szCs w:val="18"/>
          </w:rPr>
          <w:fldChar w:fldCharType="end"/>
        </w:r>
      </w:hyperlink>
    </w:p>
    <w:p w14:paraId="6B88A6B8" w14:textId="5E2B54A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2" w:history="1">
        <w:r w:rsidRPr="00B870A0">
          <w:rPr>
            <w:rStyle w:val="Hyperlink"/>
            <w:noProof/>
            <w:sz w:val="18"/>
            <w:szCs w:val="18"/>
          </w:rPr>
          <w:t>Table 11</w:t>
        </w:r>
        <w:r w:rsidRPr="00B870A0">
          <w:rPr>
            <w:rStyle w:val="Hyperlink"/>
            <w:noProof/>
            <w:sz w:val="18"/>
            <w:szCs w:val="18"/>
          </w:rPr>
          <w:noBreakHyphen/>
          <w:t>5: Surface Water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2 \h </w:instrText>
        </w:r>
        <w:r w:rsidRPr="00B870A0">
          <w:rPr>
            <w:noProof/>
            <w:webHidden/>
            <w:sz w:val="18"/>
            <w:szCs w:val="18"/>
          </w:rPr>
        </w:r>
        <w:r w:rsidRPr="00B870A0">
          <w:rPr>
            <w:noProof/>
            <w:webHidden/>
            <w:sz w:val="18"/>
            <w:szCs w:val="18"/>
          </w:rPr>
          <w:fldChar w:fldCharType="separate"/>
        </w:r>
        <w:r w:rsidR="00D35BC0">
          <w:rPr>
            <w:noProof/>
            <w:webHidden/>
            <w:sz w:val="18"/>
            <w:szCs w:val="18"/>
          </w:rPr>
          <w:t>400</w:t>
        </w:r>
        <w:r w:rsidRPr="00B870A0">
          <w:rPr>
            <w:noProof/>
            <w:webHidden/>
            <w:sz w:val="18"/>
            <w:szCs w:val="18"/>
          </w:rPr>
          <w:fldChar w:fldCharType="end"/>
        </w:r>
      </w:hyperlink>
    </w:p>
    <w:p w14:paraId="7470CD1D" w14:textId="56BAA4C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3" w:history="1">
        <w:r w:rsidRPr="00B870A0">
          <w:rPr>
            <w:rStyle w:val="Hyperlink"/>
            <w:noProof/>
            <w:sz w:val="18"/>
            <w:szCs w:val="18"/>
          </w:rPr>
          <w:t>Table 11</w:t>
        </w:r>
        <w:r w:rsidRPr="00B870A0">
          <w:rPr>
            <w:rStyle w:val="Hyperlink"/>
            <w:noProof/>
            <w:sz w:val="18"/>
            <w:szCs w:val="18"/>
          </w:rPr>
          <w:noBreakHyphen/>
          <w:t>6: Fire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3 \h </w:instrText>
        </w:r>
        <w:r w:rsidRPr="00B870A0">
          <w:rPr>
            <w:noProof/>
            <w:webHidden/>
            <w:sz w:val="18"/>
            <w:szCs w:val="18"/>
          </w:rPr>
        </w:r>
        <w:r w:rsidRPr="00B870A0">
          <w:rPr>
            <w:noProof/>
            <w:webHidden/>
            <w:sz w:val="18"/>
            <w:szCs w:val="18"/>
          </w:rPr>
          <w:fldChar w:fldCharType="separate"/>
        </w:r>
        <w:r w:rsidR="00D35BC0">
          <w:rPr>
            <w:noProof/>
            <w:webHidden/>
            <w:sz w:val="18"/>
            <w:szCs w:val="18"/>
          </w:rPr>
          <w:t>401</w:t>
        </w:r>
        <w:r w:rsidRPr="00B870A0">
          <w:rPr>
            <w:noProof/>
            <w:webHidden/>
            <w:sz w:val="18"/>
            <w:szCs w:val="18"/>
          </w:rPr>
          <w:fldChar w:fldCharType="end"/>
        </w:r>
      </w:hyperlink>
    </w:p>
    <w:p w14:paraId="2679BD82" w14:textId="264D9A71"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4" w:history="1">
        <w:r w:rsidRPr="00B870A0">
          <w:rPr>
            <w:rStyle w:val="Hyperlink"/>
            <w:noProof/>
            <w:sz w:val="18"/>
            <w:szCs w:val="18"/>
          </w:rPr>
          <w:t>Table 11</w:t>
        </w:r>
        <w:r w:rsidRPr="00B870A0">
          <w:rPr>
            <w:rStyle w:val="Hyperlink"/>
            <w:noProof/>
            <w:sz w:val="18"/>
            <w:szCs w:val="18"/>
          </w:rPr>
          <w:noBreakHyphen/>
          <w:t>7: Environment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4 \h </w:instrText>
        </w:r>
        <w:r w:rsidRPr="00B870A0">
          <w:rPr>
            <w:noProof/>
            <w:webHidden/>
            <w:sz w:val="18"/>
            <w:szCs w:val="18"/>
          </w:rPr>
        </w:r>
        <w:r w:rsidRPr="00B870A0">
          <w:rPr>
            <w:noProof/>
            <w:webHidden/>
            <w:sz w:val="18"/>
            <w:szCs w:val="18"/>
          </w:rPr>
          <w:fldChar w:fldCharType="separate"/>
        </w:r>
        <w:r w:rsidR="00D35BC0">
          <w:rPr>
            <w:noProof/>
            <w:webHidden/>
            <w:sz w:val="18"/>
            <w:szCs w:val="18"/>
          </w:rPr>
          <w:t>401</w:t>
        </w:r>
        <w:r w:rsidRPr="00B870A0">
          <w:rPr>
            <w:noProof/>
            <w:webHidden/>
            <w:sz w:val="18"/>
            <w:szCs w:val="18"/>
          </w:rPr>
          <w:fldChar w:fldCharType="end"/>
        </w:r>
      </w:hyperlink>
    </w:p>
    <w:p w14:paraId="2767F454" w14:textId="20E0F61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5" w:history="1">
        <w:r w:rsidRPr="00B870A0">
          <w:rPr>
            <w:rStyle w:val="Hyperlink"/>
            <w:noProof/>
            <w:sz w:val="18"/>
            <w:szCs w:val="18"/>
          </w:rPr>
          <w:t>Table 11</w:t>
        </w:r>
        <w:r w:rsidRPr="00B870A0">
          <w:rPr>
            <w:rStyle w:val="Hyperlink"/>
            <w:noProof/>
            <w:sz w:val="18"/>
            <w:szCs w:val="18"/>
          </w:rPr>
          <w:noBreakHyphen/>
          <w:t>8: Water Access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5 \h </w:instrText>
        </w:r>
        <w:r w:rsidRPr="00B870A0">
          <w:rPr>
            <w:noProof/>
            <w:webHidden/>
            <w:sz w:val="18"/>
            <w:szCs w:val="18"/>
          </w:rPr>
        </w:r>
        <w:r w:rsidRPr="00B870A0">
          <w:rPr>
            <w:noProof/>
            <w:webHidden/>
            <w:sz w:val="18"/>
            <w:szCs w:val="18"/>
          </w:rPr>
          <w:fldChar w:fldCharType="separate"/>
        </w:r>
        <w:r w:rsidR="00D35BC0">
          <w:rPr>
            <w:noProof/>
            <w:webHidden/>
            <w:sz w:val="18"/>
            <w:szCs w:val="18"/>
          </w:rPr>
          <w:t>402</w:t>
        </w:r>
        <w:r w:rsidRPr="00B870A0">
          <w:rPr>
            <w:noProof/>
            <w:webHidden/>
            <w:sz w:val="18"/>
            <w:szCs w:val="18"/>
          </w:rPr>
          <w:fldChar w:fldCharType="end"/>
        </w:r>
      </w:hyperlink>
    </w:p>
    <w:p w14:paraId="5A14F4A9" w14:textId="33B9240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6" w:history="1">
        <w:r w:rsidRPr="00B870A0">
          <w:rPr>
            <w:rStyle w:val="Hyperlink"/>
            <w:noProof/>
            <w:sz w:val="18"/>
            <w:szCs w:val="18"/>
          </w:rPr>
          <w:t>Table 11</w:t>
        </w:r>
        <w:r w:rsidRPr="00B870A0">
          <w:rPr>
            <w:rStyle w:val="Hyperlink"/>
            <w:noProof/>
            <w:sz w:val="18"/>
            <w:szCs w:val="18"/>
          </w:rPr>
          <w:noBreakHyphen/>
          <w:t>9: Site Security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6 \h </w:instrText>
        </w:r>
        <w:r w:rsidRPr="00B870A0">
          <w:rPr>
            <w:noProof/>
            <w:webHidden/>
            <w:sz w:val="18"/>
            <w:szCs w:val="18"/>
          </w:rPr>
        </w:r>
        <w:r w:rsidRPr="00B870A0">
          <w:rPr>
            <w:noProof/>
            <w:webHidden/>
            <w:sz w:val="18"/>
            <w:szCs w:val="18"/>
          </w:rPr>
          <w:fldChar w:fldCharType="separate"/>
        </w:r>
        <w:r w:rsidR="00D35BC0">
          <w:rPr>
            <w:noProof/>
            <w:webHidden/>
            <w:sz w:val="18"/>
            <w:szCs w:val="18"/>
          </w:rPr>
          <w:t>403</w:t>
        </w:r>
        <w:r w:rsidRPr="00B870A0">
          <w:rPr>
            <w:noProof/>
            <w:webHidden/>
            <w:sz w:val="18"/>
            <w:szCs w:val="18"/>
          </w:rPr>
          <w:fldChar w:fldCharType="end"/>
        </w:r>
      </w:hyperlink>
    </w:p>
    <w:p w14:paraId="70FACF6F" w14:textId="08EC3075"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7" w:history="1">
        <w:r w:rsidRPr="00B870A0">
          <w:rPr>
            <w:rStyle w:val="Hyperlink"/>
            <w:noProof/>
            <w:sz w:val="18"/>
            <w:szCs w:val="18"/>
          </w:rPr>
          <w:t>Table 11</w:t>
        </w:r>
        <w:r w:rsidRPr="00B870A0">
          <w:rPr>
            <w:rStyle w:val="Hyperlink"/>
            <w:noProof/>
            <w:sz w:val="18"/>
            <w:szCs w:val="18"/>
          </w:rPr>
          <w:noBreakHyphen/>
          <w:t>10: YNOC Risk Workshop Attendance Lis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7 \h </w:instrText>
        </w:r>
        <w:r w:rsidRPr="00B870A0">
          <w:rPr>
            <w:noProof/>
            <w:webHidden/>
            <w:sz w:val="18"/>
            <w:szCs w:val="18"/>
          </w:rPr>
        </w:r>
        <w:r w:rsidRPr="00B870A0">
          <w:rPr>
            <w:noProof/>
            <w:webHidden/>
            <w:sz w:val="18"/>
            <w:szCs w:val="18"/>
          </w:rPr>
          <w:fldChar w:fldCharType="separate"/>
        </w:r>
        <w:r w:rsidR="00D35BC0">
          <w:rPr>
            <w:noProof/>
            <w:webHidden/>
            <w:sz w:val="18"/>
            <w:szCs w:val="18"/>
          </w:rPr>
          <w:t>403</w:t>
        </w:r>
        <w:r w:rsidRPr="00B870A0">
          <w:rPr>
            <w:noProof/>
            <w:webHidden/>
            <w:sz w:val="18"/>
            <w:szCs w:val="18"/>
          </w:rPr>
          <w:fldChar w:fldCharType="end"/>
        </w:r>
      </w:hyperlink>
    </w:p>
    <w:p w14:paraId="60F4BF92" w14:textId="22F9CC0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8" w:history="1">
        <w:r w:rsidRPr="00B870A0">
          <w:rPr>
            <w:rStyle w:val="Hyperlink"/>
            <w:noProof/>
            <w:sz w:val="18"/>
            <w:szCs w:val="18"/>
          </w:rPr>
          <w:t>Table 11</w:t>
        </w:r>
        <w:r w:rsidRPr="00B870A0">
          <w:rPr>
            <w:rStyle w:val="Hyperlink"/>
            <w:noProof/>
            <w:sz w:val="18"/>
            <w:szCs w:val="18"/>
          </w:rPr>
          <w:noBreakHyphen/>
          <w:t>11: Phases of closure for risk assessmen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8 \h </w:instrText>
        </w:r>
        <w:r w:rsidRPr="00B870A0">
          <w:rPr>
            <w:noProof/>
            <w:webHidden/>
            <w:sz w:val="18"/>
            <w:szCs w:val="18"/>
          </w:rPr>
        </w:r>
        <w:r w:rsidRPr="00B870A0">
          <w:rPr>
            <w:noProof/>
            <w:webHidden/>
            <w:sz w:val="18"/>
            <w:szCs w:val="18"/>
          </w:rPr>
          <w:fldChar w:fldCharType="separate"/>
        </w:r>
        <w:r w:rsidR="00D35BC0">
          <w:rPr>
            <w:noProof/>
            <w:webHidden/>
            <w:sz w:val="18"/>
            <w:szCs w:val="18"/>
          </w:rPr>
          <w:t>410</w:t>
        </w:r>
        <w:r w:rsidRPr="00B870A0">
          <w:rPr>
            <w:noProof/>
            <w:webHidden/>
            <w:sz w:val="18"/>
            <w:szCs w:val="18"/>
          </w:rPr>
          <w:fldChar w:fldCharType="end"/>
        </w:r>
      </w:hyperlink>
    </w:p>
    <w:p w14:paraId="286633C2" w14:textId="2ED11258"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39" w:history="1">
        <w:r w:rsidRPr="00B870A0">
          <w:rPr>
            <w:rStyle w:val="Hyperlink"/>
            <w:noProof/>
            <w:sz w:val="18"/>
            <w:szCs w:val="18"/>
          </w:rPr>
          <w:t>Table 11</w:t>
        </w:r>
        <w:r w:rsidRPr="00B870A0">
          <w:rPr>
            <w:rStyle w:val="Hyperlink"/>
            <w:noProof/>
            <w:sz w:val="18"/>
            <w:szCs w:val="18"/>
          </w:rPr>
          <w:noBreakHyphen/>
          <w:t>12: Consequence Criteria</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39 \h </w:instrText>
        </w:r>
        <w:r w:rsidRPr="00B870A0">
          <w:rPr>
            <w:noProof/>
            <w:webHidden/>
            <w:sz w:val="18"/>
            <w:szCs w:val="18"/>
          </w:rPr>
        </w:r>
        <w:r w:rsidRPr="00B870A0">
          <w:rPr>
            <w:noProof/>
            <w:webHidden/>
            <w:sz w:val="18"/>
            <w:szCs w:val="18"/>
          </w:rPr>
          <w:fldChar w:fldCharType="separate"/>
        </w:r>
        <w:r w:rsidR="00D35BC0">
          <w:rPr>
            <w:noProof/>
            <w:webHidden/>
            <w:sz w:val="18"/>
            <w:szCs w:val="18"/>
          </w:rPr>
          <w:t>412</w:t>
        </w:r>
        <w:r w:rsidRPr="00B870A0">
          <w:rPr>
            <w:noProof/>
            <w:webHidden/>
            <w:sz w:val="18"/>
            <w:szCs w:val="18"/>
          </w:rPr>
          <w:fldChar w:fldCharType="end"/>
        </w:r>
      </w:hyperlink>
    </w:p>
    <w:p w14:paraId="73DC6CA5" w14:textId="57A82911"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0" w:history="1">
        <w:r w:rsidRPr="00B870A0">
          <w:rPr>
            <w:rStyle w:val="Hyperlink"/>
            <w:noProof/>
            <w:sz w:val="18"/>
            <w:szCs w:val="18"/>
          </w:rPr>
          <w:t>Table 11</w:t>
        </w:r>
        <w:r w:rsidRPr="00B870A0">
          <w:rPr>
            <w:rStyle w:val="Hyperlink"/>
            <w:noProof/>
            <w:sz w:val="18"/>
            <w:szCs w:val="18"/>
          </w:rPr>
          <w:noBreakHyphen/>
          <w:t>13: Likelihood Criteria</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0 \h </w:instrText>
        </w:r>
        <w:r w:rsidRPr="00B870A0">
          <w:rPr>
            <w:noProof/>
            <w:webHidden/>
            <w:sz w:val="18"/>
            <w:szCs w:val="18"/>
          </w:rPr>
        </w:r>
        <w:r w:rsidRPr="00B870A0">
          <w:rPr>
            <w:noProof/>
            <w:webHidden/>
            <w:sz w:val="18"/>
            <w:szCs w:val="18"/>
          </w:rPr>
          <w:fldChar w:fldCharType="separate"/>
        </w:r>
        <w:r w:rsidR="00D35BC0">
          <w:rPr>
            <w:noProof/>
            <w:webHidden/>
            <w:sz w:val="18"/>
            <w:szCs w:val="18"/>
          </w:rPr>
          <w:t>415</w:t>
        </w:r>
        <w:r w:rsidRPr="00B870A0">
          <w:rPr>
            <w:noProof/>
            <w:webHidden/>
            <w:sz w:val="18"/>
            <w:szCs w:val="18"/>
          </w:rPr>
          <w:fldChar w:fldCharType="end"/>
        </w:r>
      </w:hyperlink>
    </w:p>
    <w:p w14:paraId="6A40E79B" w14:textId="485332E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1" w:history="1">
        <w:r w:rsidRPr="00B870A0">
          <w:rPr>
            <w:rStyle w:val="Hyperlink"/>
            <w:noProof/>
            <w:sz w:val="18"/>
            <w:szCs w:val="18"/>
          </w:rPr>
          <w:t>Table 11</w:t>
        </w:r>
        <w:r w:rsidRPr="00B870A0">
          <w:rPr>
            <w:rStyle w:val="Hyperlink"/>
            <w:noProof/>
            <w:sz w:val="18"/>
            <w:szCs w:val="18"/>
          </w:rPr>
          <w:noBreakHyphen/>
          <w:t>14: Risk Matrix</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1 \h </w:instrText>
        </w:r>
        <w:r w:rsidRPr="00B870A0">
          <w:rPr>
            <w:noProof/>
            <w:webHidden/>
            <w:sz w:val="18"/>
            <w:szCs w:val="18"/>
          </w:rPr>
        </w:r>
        <w:r w:rsidRPr="00B870A0">
          <w:rPr>
            <w:noProof/>
            <w:webHidden/>
            <w:sz w:val="18"/>
            <w:szCs w:val="18"/>
          </w:rPr>
          <w:fldChar w:fldCharType="separate"/>
        </w:r>
        <w:r w:rsidR="00D35BC0">
          <w:rPr>
            <w:noProof/>
            <w:webHidden/>
            <w:sz w:val="18"/>
            <w:szCs w:val="18"/>
          </w:rPr>
          <w:t>415</w:t>
        </w:r>
        <w:r w:rsidRPr="00B870A0">
          <w:rPr>
            <w:noProof/>
            <w:webHidden/>
            <w:sz w:val="18"/>
            <w:szCs w:val="18"/>
          </w:rPr>
          <w:fldChar w:fldCharType="end"/>
        </w:r>
      </w:hyperlink>
    </w:p>
    <w:p w14:paraId="57021447" w14:textId="22FC84E4"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2" w:history="1">
        <w:r w:rsidRPr="00B870A0">
          <w:rPr>
            <w:rStyle w:val="Hyperlink"/>
            <w:noProof/>
            <w:sz w:val="18"/>
            <w:szCs w:val="18"/>
          </w:rPr>
          <w:t>Table 11</w:t>
        </w:r>
        <w:r w:rsidRPr="00B870A0">
          <w:rPr>
            <w:rStyle w:val="Hyperlink"/>
            <w:noProof/>
            <w:sz w:val="18"/>
            <w:szCs w:val="18"/>
          </w:rPr>
          <w:noBreakHyphen/>
          <w:t>15: Risk Classific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2 \h </w:instrText>
        </w:r>
        <w:r w:rsidRPr="00B870A0">
          <w:rPr>
            <w:noProof/>
            <w:webHidden/>
            <w:sz w:val="18"/>
            <w:szCs w:val="18"/>
          </w:rPr>
        </w:r>
        <w:r w:rsidRPr="00B870A0">
          <w:rPr>
            <w:noProof/>
            <w:webHidden/>
            <w:sz w:val="18"/>
            <w:szCs w:val="18"/>
          </w:rPr>
          <w:fldChar w:fldCharType="separate"/>
        </w:r>
        <w:r w:rsidR="00D35BC0">
          <w:rPr>
            <w:noProof/>
            <w:webHidden/>
            <w:sz w:val="18"/>
            <w:szCs w:val="18"/>
          </w:rPr>
          <w:t>416</w:t>
        </w:r>
        <w:r w:rsidRPr="00B870A0">
          <w:rPr>
            <w:noProof/>
            <w:webHidden/>
            <w:sz w:val="18"/>
            <w:szCs w:val="18"/>
          </w:rPr>
          <w:fldChar w:fldCharType="end"/>
        </w:r>
      </w:hyperlink>
    </w:p>
    <w:p w14:paraId="05D0C203" w14:textId="56D29212"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3" w:history="1">
        <w:r w:rsidRPr="00B870A0">
          <w:rPr>
            <w:rStyle w:val="Hyperlink"/>
            <w:noProof/>
            <w:sz w:val="18"/>
            <w:szCs w:val="18"/>
          </w:rPr>
          <w:t>Table 11</w:t>
        </w:r>
        <w:r w:rsidRPr="00B870A0">
          <w:rPr>
            <w:rStyle w:val="Hyperlink"/>
            <w:noProof/>
            <w:sz w:val="18"/>
            <w:szCs w:val="18"/>
          </w:rPr>
          <w:noBreakHyphen/>
          <w:t>16: Count of risk ratings across all phas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3 \h </w:instrText>
        </w:r>
        <w:r w:rsidRPr="00B870A0">
          <w:rPr>
            <w:noProof/>
            <w:webHidden/>
            <w:sz w:val="18"/>
            <w:szCs w:val="18"/>
          </w:rPr>
        </w:r>
        <w:r w:rsidRPr="00B870A0">
          <w:rPr>
            <w:noProof/>
            <w:webHidden/>
            <w:sz w:val="18"/>
            <w:szCs w:val="18"/>
          </w:rPr>
          <w:fldChar w:fldCharType="separate"/>
        </w:r>
        <w:r w:rsidR="00D35BC0">
          <w:rPr>
            <w:noProof/>
            <w:webHidden/>
            <w:sz w:val="18"/>
            <w:szCs w:val="18"/>
          </w:rPr>
          <w:t>417</w:t>
        </w:r>
        <w:r w:rsidRPr="00B870A0">
          <w:rPr>
            <w:noProof/>
            <w:webHidden/>
            <w:sz w:val="18"/>
            <w:szCs w:val="18"/>
          </w:rPr>
          <w:fldChar w:fldCharType="end"/>
        </w:r>
      </w:hyperlink>
    </w:p>
    <w:p w14:paraId="34AF94E1" w14:textId="4CDEA1F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4" w:history="1">
        <w:r w:rsidRPr="00B870A0">
          <w:rPr>
            <w:rStyle w:val="Hyperlink"/>
            <w:noProof/>
            <w:sz w:val="18"/>
            <w:szCs w:val="18"/>
          </w:rPr>
          <w:t>Table 11</w:t>
        </w:r>
        <w:r w:rsidRPr="00B870A0">
          <w:rPr>
            <w:rStyle w:val="Hyperlink"/>
            <w:noProof/>
            <w:sz w:val="18"/>
            <w:szCs w:val="18"/>
          </w:rPr>
          <w:noBreakHyphen/>
          <w:t>17: Summary of High Risks Identified in DMRP Risk Assessmen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4 \h </w:instrText>
        </w:r>
        <w:r w:rsidRPr="00B870A0">
          <w:rPr>
            <w:noProof/>
            <w:webHidden/>
            <w:sz w:val="18"/>
            <w:szCs w:val="18"/>
          </w:rPr>
        </w:r>
        <w:r w:rsidRPr="00B870A0">
          <w:rPr>
            <w:noProof/>
            <w:webHidden/>
            <w:sz w:val="18"/>
            <w:szCs w:val="18"/>
          </w:rPr>
          <w:fldChar w:fldCharType="separate"/>
        </w:r>
        <w:r w:rsidR="00D35BC0">
          <w:rPr>
            <w:noProof/>
            <w:webHidden/>
            <w:sz w:val="18"/>
            <w:szCs w:val="18"/>
          </w:rPr>
          <w:t>428</w:t>
        </w:r>
        <w:r w:rsidRPr="00B870A0">
          <w:rPr>
            <w:noProof/>
            <w:webHidden/>
            <w:sz w:val="18"/>
            <w:szCs w:val="18"/>
          </w:rPr>
          <w:fldChar w:fldCharType="end"/>
        </w:r>
      </w:hyperlink>
    </w:p>
    <w:p w14:paraId="4EEF4086" w14:textId="36E3054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5" w:history="1">
        <w:r w:rsidRPr="00B870A0">
          <w:rPr>
            <w:rStyle w:val="Hyperlink"/>
            <w:noProof/>
            <w:sz w:val="18"/>
            <w:szCs w:val="18"/>
          </w:rPr>
          <w:t>Table 11</w:t>
        </w:r>
        <w:r w:rsidRPr="00B870A0">
          <w:rPr>
            <w:rStyle w:val="Hyperlink"/>
            <w:noProof/>
            <w:sz w:val="18"/>
            <w:szCs w:val="18"/>
          </w:rPr>
          <w:noBreakHyphen/>
          <w:t>18: Actions from Risk Assessment</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5 \h </w:instrText>
        </w:r>
        <w:r w:rsidRPr="00B870A0">
          <w:rPr>
            <w:noProof/>
            <w:webHidden/>
            <w:sz w:val="18"/>
            <w:szCs w:val="18"/>
          </w:rPr>
        </w:r>
        <w:r w:rsidRPr="00B870A0">
          <w:rPr>
            <w:noProof/>
            <w:webHidden/>
            <w:sz w:val="18"/>
            <w:szCs w:val="18"/>
          </w:rPr>
          <w:fldChar w:fldCharType="separate"/>
        </w:r>
        <w:r w:rsidR="00D35BC0">
          <w:rPr>
            <w:noProof/>
            <w:webHidden/>
            <w:sz w:val="18"/>
            <w:szCs w:val="18"/>
          </w:rPr>
          <w:t>432</w:t>
        </w:r>
        <w:r w:rsidRPr="00B870A0">
          <w:rPr>
            <w:noProof/>
            <w:webHidden/>
            <w:sz w:val="18"/>
            <w:szCs w:val="18"/>
          </w:rPr>
          <w:fldChar w:fldCharType="end"/>
        </w:r>
      </w:hyperlink>
    </w:p>
    <w:p w14:paraId="4B8B24C7" w14:textId="00001D5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6" w:history="1">
        <w:r w:rsidRPr="00B870A0">
          <w:rPr>
            <w:rStyle w:val="Hyperlink"/>
            <w:noProof/>
            <w:sz w:val="18"/>
            <w:szCs w:val="18"/>
          </w:rPr>
          <w:t>Table 13</w:t>
        </w:r>
        <w:r w:rsidRPr="00B870A0">
          <w:rPr>
            <w:rStyle w:val="Hyperlink"/>
            <w:noProof/>
            <w:sz w:val="18"/>
            <w:szCs w:val="18"/>
          </w:rPr>
          <w:noBreakHyphen/>
          <w:t>1 Yallourn Mine Rehabilitation – Closure Criteria</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6 \h </w:instrText>
        </w:r>
        <w:r w:rsidRPr="00B870A0">
          <w:rPr>
            <w:noProof/>
            <w:webHidden/>
            <w:sz w:val="18"/>
            <w:szCs w:val="18"/>
          </w:rPr>
        </w:r>
        <w:r w:rsidRPr="00B870A0">
          <w:rPr>
            <w:noProof/>
            <w:webHidden/>
            <w:sz w:val="18"/>
            <w:szCs w:val="18"/>
          </w:rPr>
          <w:fldChar w:fldCharType="separate"/>
        </w:r>
        <w:r w:rsidR="00D35BC0">
          <w:rPr>
            <w:noProof/>
            <w:webHidden/>
            <w:sz w:val="18"/>
            <w:szCs w:val="18"/>
          </w:rPr>
          <w:t>460</w:t>
        </w:r>
        <w:r w:rsidRPr="00B870A0">
          <w:rPr>
            <w:noProof/>
            <w:webHidden/>
            <w:sz w:val="18"/>
            <w:szCs w:val="18"/>
          </w:rPr>
          <w:fldChar w:fldCharType="end"/>
        </w:r>
      </w:hyperlink>
    </w:p>
    <w:p w14:paraId="340EC6CD" w14:textId="195D29C0"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7" w:history="1">
        <w:r w:rsidRPr="00B870A0">
          <w:rPr>
            <w:rStyle w:val="Hyperlink"/>
            <w:noProof/>
            <w:sz w:val="18"/>
            <w:szCs w:val="18"/>
          </w:rPr>
          <w:t>Table 14</w:t>
        </w:r>
        <w:r w:rsidRPr="00B870A0">
          <w:rPr>
            <w:rStyle w:val="Hyperlink"/>
            <w:noProof/>
            <w:sz w:val="18"/>
            <w:szCs w:val="18"/>
          </w:rPr>
          <w:noBreakHyphen/>
          <w:t>1: Yallourn Mine Rehabilitation Roles &amp; Responsibiliti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7 \h </w:instrText>
        </w:r>
        <w:r w:rsidRPr="00B870A0">
          <w:rPr>
            <w:noProof/>
            <w:webHidden/>
            <w:sz w:val="18"/>
            <w:szCs w:val="18"/>
          </w:rPr>
        </w:r>
        <w:r w:rsidRPr="00B870A0">
          <w:rPr>
            <w:noProof/>
            <w:webHidden/>
            <w:sz w:val="18"/>
            <w:szCs w:val="18"/>
          </w:rPr>
          <w:fldChar w:fldCharType="separate"/>
        </w:r>
        <w:r w:rsidR="00D35BC0">
          <w:rPr>
            <w:noProof/>
            <w:webHidden/>
            <w:sz w:val="18"/>
            <w:szCs w:val="18"/>
          </w:rPr>
          <w:t>466</w:t>
        </w:r>
        <w:r w:rsidRPr="00B870A0">
          <w:rPr>
            <w:noProof/>
            <w:webHidden/>
            <w:sz w:val="18"/>
            <w:szCs w:val="18"/>
          </w:rPr>
          <w:fldChar w:fldCharType="end"/>
        </w:r>
      </w:hyperlink>
    </w:p>
    <w:p w14:paraId="35ED7E84" w14:textId="6AE558F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8" w:history="1">
        <w:r w:rsidRPr="00B870A0">
          <w:rPr>
            <w:rStyle w:val="Hyperlink"/>
            <w:noProof/>
            <w:sz w:val="18"/>
            <w:szCs w:val="18"/>
          </w:rPr>
          <w:t>Table 14</w:t>
        </w:r>
        <w:r w:rsidRPr="00B870A0">
          <w:rPr>
            <w:rStyle w:val="Hyperlink"/>
            <w:noProof/>
            <w:sz w:val="18"/>
            <w:szCs w:val="18"/>
          </w:rPr>
          <w:noBreakHyphen/>
          <w:t>2: Data Inputs – Operation and Closure Planning</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8 \h </w:instrText>
        </w:r>
        <w:r w:rsidRPr="00B870A0">
          <w:rPr>
            <w:noProof/>
            <w:webHidden/>
            <w:sz w:val="18"/>
            <w:szCs w:val="18"/>
          </w:rPr>
        </w:r>
        <w:r w:rsidRPr="00B870A0">
          <w:rPr>
            <w:noProof/>
            <w:webHidden/>
            <w:sz w:val="18"/>
            <w:szCs w:val="18"/>
          </w:rPr>
          <w:fldChar w:fldCharType="separate"/>
        </w:r>
        <w:r w:rsidR="00D35BC0">
          <w:rPr>
            <w:noProof/>
            <w:webHidden/>
            <w:sz w:val="18"/>
            <w:szCs w:val="18"/>
          </w:rPr>
          <w:t>469</w:t>
        </w:r>
        <w:r w:rsidRPr="00B870A0">
          <w:rPr>
            <w:noProof/>
            <w:webHidden/>
            <w:sz w:val="18"/>
            <w:szCs w:val="18"/>
          </w:rPr>
          <w:fldChar w:fldCharType="end"/>
        </w:r>
      </w:hyperlink>
    </w:p>
    <w:p w14:paraId="731B51D6" w14:textId="4A6B9B8C"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49" w:history="1">
        <w:r w:rsidRPr="00B870A0">
          <w:rPr>
            <w:rStyle w:val="Hyperlink"/>
            <w:noProof/>
            <w:sz w:val="18"/>
            <w:szCs w:val="18"/>
          </w:rPr>
          <w:t>Table 14</w:t>
        </w:r>
        <w:r w:rsidRPr="00B870A0">
          <w:rPr>
            <w:rStyle w:val="Hyperlink"/>
            <w:noProof/>
            <w:sz w:val="18"/>
            <w:szCs w:val="18"/>
          </w:rPr>
          <w:noBreakHyphen/>
          <w:t>3: Data Inputs – Rehabilitation Implement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49 \h </w:instrText>
        </w:r>
        <w:r w:rsidRPr="00B870A0">
          <w:rPr>
            <w:noProof/>
            <w:webHidden/>
            <w:sz w:val="18"/>
            <w:szCs w:val="18"/>
          </w:rPr>
        </w:r>
        <w:r w:rsidRPr="00B870A0">
          <w:rPr>
            <w:noProof/>
            <w:webHidden/>
            <w:sz w:val="18"/>
            <w:szCs w:val="18"/>
          </w:rPr>
          <w:fldChar w:fldCharType="separate"/>
        </w:r>
        <w:r w:rsidR="00D35BC0">
          <w:rPr>
            <w:noProof/>
            <w:webHidden/>
            <w:sz w:val="18"/>
            <w:szCs w:val="18"/>
          </w:rPr>
          <w:t>470</w:t>
        </w:r>
        <w:r w:rsidRPr="00B870A0">
          <w:rPr>
            <w:noProof/>
            <w:webHidden/>
            <w:sz w:val="18"/>
            <w:szCs w:val="18"/>
          </w:rPr>
          <w:fldChar w:fldCharType="end"/>
        </w:r>
      </w:hyperlink>
    </w:p>
    <w:p w14:paraId="7A1F6E4F" w14:textId="7EA1F50B"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0" w:history="1">
        <w:r w:rsidRPr="00B870A0">
          <w:rPr>
            <w:rStyle w:val="Hyperlink"/>
            <w:noProof/>
            <w:sz w:val="18"/>
            <w:szCs w:val="18"/>
          </w:rPr>
          <w:t>Table 14</w:t>
        </w:r>
        <w:r w:rsidRPr="00B870A0">
          <w:rPr>
            <w:rStyle w:val="Hyperlink"/>
            <w:noProof/>
            <w:sz w:val="18"/>
            <w:szCs w:val="18"/>
          </w:rPr>
          <w:noBreakHyphen/>
          <w:t>4: Data Inputs – Post Rehabilitation</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0 \h </w:instrText>
        </w:r>
        <w:r w:rsidRPr="00B870A0">
          <w:rPr>
            <w:noProof/>
            <w:webHidden/>
            <w:sz w:val="18"/>
            <w:szCs w:val="18"/>
          </w:rPr>
        </w:r>
        <w:r w:rsidRPr="00B870A0">
          <w:rPr>
            <w:noProof/>
            <w:webHidden/>
            <w:sz w:val="18"/>
            <w:szCs w:val="18"/>
          </w:rPr>
          <w:fldChar w:fldCharType="separate"/>
        </w:r>
        <w:r w:rsidR="00D35BC0">
          <w:rPr>
            <w:noProof/>
            <w:webHidden/>
            <w:sz w:val="18"/>
            <w:szCs w:val="18"/>
          </w:rPr>
          <w:t>471</w:t>
        </w:r>
        <w:r w:rsidRPr="00B870A0">
          <w:rPr>
            <w:noProof/>
            <w:webHidden/>
            <w:sz w:val="18"/>
            <w:szCs w:val="18"/>
          </w:rPr>
          <w:fldChar w:fldCharType="end"/>
        </w:r>
      </w:hyperlink>
    </w:p>
    <w:p w14:paraId="22D7B860" w14:textId="66545E6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1" w:history="1">
        <w:r w:rsidRPr="00B870A0">
          <w:rPr>
            <w:rStyle w:val="Hyperlink"/>
            <w:noProof/>
            <w:sz w:val="18"/>
            <w:szCs w:val="18"/>
          </w:rPr>
          <w:t>Table 14</w:t>
        </w:r>
        <w:r w:rsidRPr="00B870A0">
          <w:rPr>
            <w:rStyle w:val="Hyperlink"/>
            <w:noProof/>
            <w:sz w:val="18"/>
            <w:szCs w:val="18"/>
          </w:rPr>
          <w:noBreakHyphen/>
          <w:t>5: Annual Report requirement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1 \h </w:instrText>
        </w:r>
        <w:r w:rsidRPr="00B870A0">
          <w:rPr>
            <w:noProof/>
            <w:webHidden/>
            <w:sz w:val="18"/>
            <w:szCs w:val="18"/>
          </w:rPr>
        </w:r>
        <w:r w:rsidRPr="00B870A0">
          <w:rPr>
            <w:noProof/>
            <w:webHidden/>
            <w:sz w:val="18"/>
            <w:szCs w:val="18"/>
          </w:rPr>
          <w:fldChar w:fldCharType="separate"/>
        </w:r>
        <w:r w:rsidR="00D35BC0">
          <w:rPr>
            <w:noProof/>
            <w:webHidden/>
            <w:sz w:val="18"/>
            <w:szCs w:val="18"/>
          </w:rPr>
          <w:t>473</w:t>
        </w:r>
        <w:r w:rsidRPr="00B870A0">
          <w:rPr>
            <w:noProof/>
            <w:webHidden/>
            <w:sz w:val="18"/>
            <w:szCs w:val="18"/>
          </w:rPr>
          <w:fldChar w:fldCharType="end"/>
        </w:r>
      </w:hyperlink>
    </w:p>
    <w:p w14:paraId="48C8EF1A" w14:textId="11F8A5F3"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2" w:history="1">
        <w:r w:rsidRPr="00B870A0">
          <w:rPr>
            <w:rStyle w:val="Hyperlink"/>
            <w:noProof/>
            <w:sz w:val="18"/>
            <w:szCs w:val="18"/>
          </w:rPr>
          <w:t>Table 15</w:t>
        </w:r>
        <w:r w:rsidRPr="00B870A0">
          <w:rPr>
            <w:rStyle w:val="Hyperlink"/>
            <w:noProof/>
            <w:sz w:val="18"/>
            <w:szCs w:val="18"/>
          </w:rPr>
          <w:noBreakHyphen/>
          <w:t>1: Change in Relative Risk Rankings over the Rehabilitation Phase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2 \h </w:instrText>
        </w:r>
        <w:r w:rsidRPr="00B870A0">
          <w:rPr>
            <w:noProof/>
            <w:webHidden/>
            <w:sz w:val="18"/>
            <w:szCs w:val="18"/>
          </w:rPr>
        </w:r>
        <w:r w:rsidRPr="00B870A0">
          <w:rPr>
            <w:noProof/>
            <w:webHidden/>
            <w:sz w:val="18"/>
            <w:szCs w:val="18"/>
          </w:rPr>
          <w:fldChar w:fldCharType="separate"/>
        </w:r>
        <w:r w:rsidR="00D35BC0">
          <w:rPr>
            <w:noProof/>
            <w:webHidden/>
            <w:sz w:val="18"/>
            <w:szCs w:val="18"/>
          </w:rPr>
          <w:t>478</w:t>
        </w:r>
        <w:r w:rsidRPr="00B870A0">
          <w:rPr>
            <w:noProof/>
            <w:webHidden/>
            <w:sz w:val="18"/>
            <w:szCs w:val="18"/>
          </w:rPr>
          <w:fldChar w:fldCharType="end"/>
        </w:r>
      </w:hyperlink>
    </w:p>
    <w:p w14:paraId="5F898313" w14:textId="12EECA89"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3" w:history="1">
        <w:r w:rsidRPr="00B870A0">
          <w:rPr>
            <w:rStyle w:val="Hyperlink"/>
            <w:noProof/>
            <w:sz w:val="18"/>
            <w:szCs w:val="18"/>
          </w:rPr>
          <w:t>Table 15</w:t>
        </w:r>
        <w:r w:rsidRPr="00B870A0">
          <w:rPr>
            <w:rStyle w:val="Hyperlink"/>
            <w:noProof/>
            <w:sz w:val="18"/>
            <w:szCs w:val="18"/>
          </w:rPr>
          <w:noBreakHyphen/>
          <w:t>2: Rehabilitation Water Quality Monitoring Paramete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3 \h </w:instrText>
        </w:r>
        <w:r w:rsidRPr="00B870A0">
          <w:rPr>
            <w:noProof/>
            <w:webHidden/>
            <w:sz w:val="18"/>
            <w:szCs w:val="18"/>
          </w:rPr>
        </w:r>
        <w:r w:rsidRPr="00B870A0">
          <w:rPr>
            <w:noProof/>
            <w:webHidden/>
            <w:sz w:val="18"/>
            <w:szCs w:val="18"/>
          </w:rPr>
          <w:fldChar w:fldCharType="separate"/>
        </w:r>
        <w:r w:rsidR="00D35BC0">
          <w:rPr>
            <w:noProof/>
            <w:webHidden/>
            <w:sz w:val="18"/>
            <w:szCs w:val="18"/>
          </w:rPr>
          <w:t>481</w:t>
        </w:r>
        <w:r w:rsidRPr="00B870A0">
          <w:rPr>
            <w:noProof/>
            <w:webHidden/>
            <w:sz w:val="18"/>
            <w:szCs w:val="18"/>
          </w:rPr>
          <w:fldChar w:fldCharType="end"/>
        </w:r>
      </w:hyperlink>
    </w:p>
    <w:p w14:paraId="39764672" w14:textId="41EE3E0D"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4" w:history="1">
        <w:r w:rsidRPr="00B870A0">
          <w:rPr>
            <w:rStyle w:val="Hyperlink"/>
            <w:noProof/>
            <w:sz w:val="18"/>
            <w:szCs w:val="18"/>
          </w:rPr>
          <w:t>Table 15</w:t>
        </w:r>
        <w:r w:rsidRPr="00B870A0">
          <w:rPr>
            <w:rStyle w:val="Hyperlink"/>
            <w:noProof/>
            <w:sz w:val="18"/>
            <w:szCs w:val="18"/>
          </w:rPr>
          <w:noBreakHyphen/>
          <w:t>3: Groundwater Quality Monitoring Parameter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4 \h </w:instrText>
        </w:r>
        <w:r w:rsidRPr="00B870A0">
          <w:rPr>
            <w:noProof/>
            <w:webHidden/>
            <w:sz w:val="18"/>
            <w:szCs w:val="18"/>
          </w:rPr>
        </w:r>
        <w:r w:rsidRPr="00B870A0">
          <w:rPr>
            <w:noProof/>
            <w:webHidden/>
            <w:sz w:val="18"/>
            <w:szCs w:val="18"/>
          </w:rPr>
          <w:fldChar w:fldCharType="separate"/>
        </w:r>
        <w:r w:rsidR="00D35BC0">
          <w:rPr>
            <w:noProof/>
            <w:webHidden/>
            <w:sz w:val="18"/>
            <w:szCs w:val="18"/>
          </w:rPr>
          <w:t>483</w:t>
        </w:r>
        <w:r w:rsidRPr="00B870A0">
          <w:rPr>
            <w:noProof/>
            <w:webHidden/>
            <w:sz w:val="18"/>
            <w:szCs w:val="18"/>
          </w:rPr>
          <w:fldChar w:fldCharType="end"/>
        </w:r>
      </w:hyperlink>
    </w:p>
    <w:p w14:paraId="09795564" w14:textId="0DA498B6" w:rsidR="00B870A0" w:rsidRPr="00B870A0" w:rsidRDefault="00B870A0" w:rsidP="00B870A0">
      <w:pPr>
        <w:pStyle w:val="TableofFigures"/>
        <w:tabs>
          <w:tab w:val="right" w:leader="dot" w:pos="10479"/>
        </w:tabs>
        <w:spacing w:line="360" w:lineRule="auto"/>
        <w:rPr>
          <w:rFonts w:asciiTheme="minorHAnsi" w:eastAsiaTheme="minorEastAsia" w:hAnsiTheme="minorHAnsi" w:cstheme="minorBidi"/>
          <w:noProof/>
          <w:color w:val="auto"/>
          <w:kern w:val="2"/>
          <w:sz w:val="18"/>
          <w:szCs w:val="18"/>
          <w14:ligatures w14:val="standardContextual"/>
        </w:rPr>
      </w:pPr>
      <w:hyperlink w:anchor="_Toc210127055" w:history="1">
        <w:r w:rsidRPr="00B870A0">
          <w:rPr>
            <w:rStyle w:val="Hyperlink"/>
            <w:noProof/>
            <w:sz w:val="18"/>
            <w:szCs w:val="18"/>
          </w:rPr>
          <w:t>Table 17</w:t>
        </w:r>
        <w:r w:rsidRPr="00B870A0">
          <w:rPr>
            <w:rStyle w:val="Hyperlink"/>
            <w:noProof/>
            <w:sz w:val="18"/>
            <w:szCs w:val="18"/>
          </w:rPr>
          <w:noBreakHyphen/>
          <w:t>1: Action Plan to Reduce Knowledge Gaps</w:t>
        </w:r>
        <w:r w:rsidRPr="00B870A0">
          <w:rPr>
            <w:noProof/>
            <w:webHidden/>
            <w:sz w:val="18"/>
            <w:szCs w:val="18"/>
          </w:rPr>
          <w:tab/>
        </w:r>
        <w:r w:rsidRPr="00B870A0">
          <w:rPr>
            <w:noProof/>
            <w:webHidden/>
            <w:sz w:val="18"/>
            <w:szCs w:val="18"/>
          </w:rPr>
          <w:fldChar w:fldCharType="begin"/>
        </w:r>
        <w:r w:rsidRPr="00B870A0">
          <w:rPr>
            <w:noProof/>
            <w:webHidden/>
            <w:sz w:val="18"/>
            <w:szCs w:val="18"/>
          </w:rPr>
          <w:instrText xml:space="preserve"> PAGEREF _Toc210127055 \h </w:instrText>
        </w:r>
        <w:r w:rsidRPr="00B870A0">
          <w:rPr>
            <w:noProof/>
            <w:webHidden/>
            <w:sz w:val="18"/>
            <w:szCs w:val="18"/>
          </w:rPr>
        </w:r>
        <w:r w:rsidRPr="00B870A0">
          <w:rPr>
            <w:noProof/>
            <w:webHidden/>
            <w:sz w:val="18"/>
            <w:szCs w:val="18"/>
          </w:rPr>
          <w:fldChar w:fldCharType="separate"/>
        </w:r>
        <w:r w:rsidR="00D35BC0">
          <w:rPr>
            <w:noProof/>
            <w:webHidden/>
            <w:sz w:val="18"/>
            <w:szCs w:val="18"/>
          </w:rPr>
          <w:t>494</w:t>
        </w:r>
        <w:r w:rsidRPr="00B870A0">
          <w:rPr>
            <w:noProof/>
            <w:webHidden/>
            <w:sz w:val="18"/>
            <w:szCs w:val="18"/>
          </w:rPr>
          <w:fldChar w:fldCharType="end"/>
        </w:r>
      </w:hyperlink>
    </w:p>
    <w:p w14:paraId="7ECC40EE" w14:textId="0ECD85DE" w:rsidR="00E749D6" w:rsidRPr="00D536FB" w:rsidRDefault="000D0E01" w:rsidP="00B870A0">
      <w:pPr>
        <w:pStyle w:val="TableofFigures"/>
        <w:tabs>
          <w:tab w:val="right" w:leader="dot" w:pos="10766"/>
        </w:tabs>
        <w:spacing w:line="360" w:lineRule="auto"/>
        <w:rPr>
          <w:sz w:val="18"/>
          <w:szCs w:val="18"/>
        </w:rPr>
      </w:pPr>
      <w:r w:rsidRPr="00B870A0">
        <w:rPr>
          <w:sz w:val="18"/>
          <w:szCs w:val="18"/>
        </w:rPr>
        <w:fldChar w:fldCharType="end"/>
      </w:r>
    </w:p>
    <w:p w14:paraId="7AD65DEA" w14:textId="77777777" w:rsidR="00D305C2" w:rsidRPr="00D536FB" w:rsidRDefault="00E749D6" w:rsidP="00E749D6">
      <w:pPr>
        <w:spacing w:after="0" w:line="240" w:lineRule="auto"/>
        <w:rPr>
          <w:rFonts w:eastAsia="MS Mincho"/>
          <w:lang w:eastAsia="en-AU"/>
        </w:rPr>
      </w:pPr>
      <w:r w:rsidRPr="00D536FB">
        <w:br w:type="page"/>
      </w:r>
    </w:p>
    <w:p w14:paraId="7CE3E078" w14:textId="46D5D032" w:rsidR="00D305C2" w:rsidRPr="006901F1" w:rsidRDefault="006901F1" w:rsidP="00ED69BB">
      <w:pPr>
        <w:pStyle w:val="Heading1"/>
        <w:numPr>
          <w:ilvl w:val="0"/>
          <w:numId w:val="203"/>
        </w:numPr>
      </w:pPr>
      <w:r w:rsidRPr="006901F1">
        <w:lastRenderedPageBreak/>
        <w:t xml:space="preserve"> </w:t>
      </w:r>
      <w:bookmarkStart w:id="3" w:name="_Toc210048990"/>
      <w:r w:rsidR="00D305C2" w:rsidRPr="006901F1">
        <w:t>Purpose</w:t>
      </w:r>
      <w:bookmarkEnd w:id="3"/>
    </w:p>
    <w:p w14:paraId="4D275F18" w14:textId="6B550FC0" w:rsidR="000D0E01" w:rsidRDefault="000D0E01" w:rsidP="00E749D6">
      <w:pPr>
        <w:pStyle w:val="Heading2"/>
        <w:ind w:left="720"/>
      </w:pPr>
      <w:bookmarkStart w:id="4" w:name="_Toc210048991"/>
      <w:r w:rsidRPr="00317E54">
        <w:t>Background</w:t>
      </w:r>
      <w:bookmarkEnd w:id="4"/>
    </w:p>
    <w:p w14:paraId="119B6F0B" w14:textId="77777777" w:rsidR="00D54B74" w:rsidRPr="00D54B74" w:rsidRDefault="00D54B74" w:rsidP="00D54B74">
      <w:r w:rsidRPr="00D54B74">
        <w:t>For nearly a century, Yallourn has played a vital role in powering Victoria and supporting the Latrobe Valley community. Recognising this deep connection, EnergyAustralia gave seven years’ notice of the planned closure of the Yallourn Power Station and Mine. This early notice reflects our commitment to a responsible and respectful transition for the region.</w:t>
      </w:r>
    </w:p>
    <w:p w14:paraId="7A77ED2A" w14:textId="6A0CF15E" w:rsidR="000D0E01" w:rsidRDefault="000D0E01" w:rsidP="000D0E01">
      <w:r w:rsidRPr="000D0E01">
        <w:t>EnergyAustralia Yallourn (</w:t>
      </w:r>
      <w:r w:rsidRPr="00930C50">
        <w:rPr>
          <w:b/>
          <w:bCs/>
        </w:rPr>
        <w:t>EAY</w:t>
      </w:r>
      <w:r w:rsidRPr="000D0E01">
        <w:t>) Pty Ltd operates the Yallourn Power Station and Mine</w:t>
      </w:r>
      <w:r w:rsidR="00AD2930">
        <w:t xml:space="preserve"> </w:t>
      </w:r>
      <w:r w:rsidRPr="000D0E01">
        <w:t>in Victoria’s Latrobe Valley. The site is located approximately 150 km south-east of Melbourne on the traditional lands of the Brayakaulung</w:t>
      </w:r>
      <w:r w:rsidRPr="00D056BC">
        <w:t xml:space="preserve"> people of the Gunaikurnai</w:t>
      </w:r>
      <w:r>
        <w:t xml:space="preserve"> nation</w:t>
      </w:r>
      <w:r w:rsidRPr="00D056BC">
        <w:t>.</w:t>
      </w:r>
      <w:r>
        <w:t xml:space="preserve"> </w:t>
      </w:r>
      <w:r w:rsidRPr="00D056BC">
        <w:t xml:space="preserve">The </w:t>
      </w:r>
      <w:r w:rsidR="00325A66">
        <w:t>m</w:t>
      </w:r>
      <w:r w:rsidRPr="00D056BC">
        <w:t>ine</w:t>
      </w:r>
      <w:r w:rsidR="009C6CF6">
        <w:t xml:space="preserve"> (also referred to as the </w:t>
      </w:r>
      <w:r w:rsidR="009C6CF6" w:rsidRPr="00DC6BFF">
        <w:rPr>
          <w:b/>
          <w:bCs/>
        </w:rPr>
        <w:t>site</w:t>
      </w:r>
      <w:r w:rsidR="009C6CF6">
        <w:t>)</w:t>
      </w:r>
      <w:r w:rsidRPr="00D056BC">
        <w:t xml:space="preserve"> is located within the Latrobe City Council in Victoria and is situated between the townships of Newborough, Morwell and Yallourn North</w:t>
      </w:r>
      <w:r>
        <w:t xml:space="preserve">.  The </w:t>
      </w:r>
      <w:r w:rsidR="00325A66">
        <w:t>m</w:t>
      </w:r>
      <w:r>
        <w:t xml:space="preserve">ine is situated within </w:t>
      </w:r>
      <w:r w:rsidRPr="00D9724F">
        <w:t>the</w:t>
      </w:r>
      <w:r>
        <w:t xml:space="preserve"> </w:t>
      </w:r>
      <w:r w:rsidRPr="00D9724F">
        <w:t>flood plains of the Morwell and Latrobe</w:t>
      </w:r>
      <w:r>
        <w:t xml:space="preserve"> </w:t>
      </w:r>
      <w:r w:rsidRPr="00D9724F">
        <w:t>Rivers</w:t>
      </w:r>
      <w:r w:rsidRPr="00D056BC">
        <w:t>.</w:t>
      </w:r>
    </w:p>
    <w:p w14:paraId="486A16E8" w14:textId="0B196807" w:rsidR="009D34A4" w:rsidRDefault="009D34A4" w:rsidP="000D0E01">
      <w:r>
        <w:t xml:space="preserve">EAY is an indirectly wholly owned subsidiary of EnergyAustralia Holdings Limited, which is the Australian parent company for the EnergyAustralia group of companies (together </w:t>
      </w:r>
      <w:r>
        <w:rPr>
          <w:b/>
          <w:bCs/>
        </w:rPr>
        <w:t>EnergyAustralia</w:t>
      </w:r>
      <w:r>
        <w:t>).</w:t>
      </w:r>
    </w:p>
    <w:p w14:paraId="60A8CB0B" w14:textId="31D96369" w:rsidR="009D34A4" w:rsidRDefault="000D0E01" w:rsidP="000D0E01">
      <w:r w:rsidRPr="00D056BC">
        <w:t xml:space="preserve">In March 2021 </w:t>
      </w:r>
      <w:r w:rsidR="00631843" w:rsidRPr="00D056BC">
        <w:t>E</w:t>
      </w:r>
      <w:r w:rsidR="00631843">
        <w:t>nergyAustralia</w:t>
      </w:r>
      <w:r w:rsidRPr="00D056BC">
        <w:t xml:space="preserve"> announced </w:t>
      </w:r>
      <w:r w:rsidRPr="009E1986">
        <w:t>that the Yallourn Power Station was to cease operation in mid-2028, at which point the Yallourn Mine would also cease production</w:t>
      </w:r>
      <w:r w:rsidR="00EA0DB0">
        <w:t xml:space="preserve"> </w:t>
      </w:r>
      <w:r w:rsidR="00A85C16">
        <w:fldChar w:fldCharType="begin"/>
      </w:r>
      <w:r w:rsidR="001B655D">
        <w:instrText xml:space="preserve"> ADDIN EN.CITE &lt;EndNote&gt;&lt;Cite&gt;&lt;Author&gt;EnergyAustralia&lt;/Author&gt;&lt;Year&gt;2021&lt;/Year&gt;&lt;RecNum&gt;92&lt;/RecNum&gt;&lt;DisplayText&gt;(EnergyAustralia 2021)&lt;/DisplayText&gt;&lt;record&gt;&lt;rec-number&gt;92&lt;/rec-number&gt;&lt;foreign-keys&gt;&lt;key app="EN" db-id="spaff0s0osz0sqe0t5a55fezradpx9psfrzt" timestamp="1747181637" guid="75c4adf5-3801-4689-90e0-f915fcafe3e2"&gt;92&lt;/key&gt;&lt;/foreign-keys&gt;&lt;ref-type name="Web Page"&gt;12&lt;/ref-type&gt;&lt;contributors&gt;&lt;authors&gt;&lt;author&gt;EnergyAustralia&lt;/author&gt;&lt;/authors&gt;&lt;/contributors&gt;&lt;titles&gt;&lt;title&gt;EnergyAustralia powers ahead with energy transition&lt;/title&gt;&lt;/titles&gt;&lt;number&gt;14/5/2025&lt;/number&gt;&lt;dates&gt;&lt;year&gt;2021&lt;/year&gt;&lt;/dates&gt;&lt;pub-location&gt;https://www.energyaustralia.com.au/about-us/media/news/energyaustralia-powers-ahead-energy-transition&lt;/pub-location&gt;&lt;urls&gt;&lt;related-urls&gt;&lt;url&gt;https://www.energyaustralia.com.au/about-us/media/news/energyaustralia-powers-ahead-energy-transition&lt;/url&gt;&lt;/related-urls&gt;&lt;/urls&gt;&lt;/record&gt;&lt;/Cite&gt;&lt;/EndNote&gt;</w:instrText>
      </w:r>
      <w:r w:rsidR="00A85C16">
        <w:fldChar w:fldCharType="separate"/>
      </w:r>
      <w:r w:rsidR="00A85C16">
        <w:rPr>
          <w:noProof/>
        </w:rPr>
        <w:t>(EnergyAustralia 2021)</w:t>
      </w:r>
      <w:r w:rsidR="00A85C16">
        <w:fldChar w:fldCharType="end"/>
      </w:r>
      <w:r w:rsidRPr="009E1986">
        <w:t xml:space="preserve">. </w:t>
      </w:r>
      <w:r w:rsidR="00E0717E">
        <w:t xml:space="preserve"> </w:t>
      </w:r>
    </w:p>
    <w:p w14:paraId="1ED7102D" w14:textId="226B315F" w:rsidR="000724BA" w:rsidRDefault="00DE6F1B" w:rsidP="000724BA">
      <w:r>
        <w:t xml:space="preserve">The </w:t>
      </w:r>
      <w:r w:rsidRPr="00DE6F1B">
        <w:t>Yallourn Mine</w:t>
      </w:r>
      <w:r>
        <w:t xml:space="preserve"> is one of three mines in Victoria that are “declared mines” for the purposes of the </w:t>
      </w:r>
      <w:r w:rsidRPr="003A1F58">
        <w:rPr>
          <w:i/>
        </w:rPr>
        <w:t>Mineral Resources Sustainable Development Act 1990</w:t>
      </w:r>
      <w:r>
        <w:t xml:space="preserve"> (</w:t>
      </w:r>
      <w:r w:rsidRPr="00CF0B92">
        <w:rPr>
          <w:b/>
          <w:bCs/>
        </w:rPr>
        <w:t>MRSDA</w:t>
      </w:r>
      <w:r>
        <w:t xml:space="preserve">).  </w:t>
      </w:r>
      <w:r w:rsidR="000724BA">
        <w:t>Under the MRSDA, EAY is required to prepare and submit a Declared Mine Rehabilitation Plan (</w:t>
      </w:r>
      <w:r w:rsidR="000724BA" w:rsidRPr="00CF0B92">
        <w:rPr>
          <w:b/>
          <w:bCs/>
        </w:rPr>
        <w:t>DMRP</w:t>
      </w:r>
      <w:r w:rsidR="000724BA">
        <w:t xml:space="preserve">) for the </w:t>
      </w:r>
      <w:r w:rsidR="000724BA" w:rsidRPr="0098142A">
        <w:t>Yallourn Mine</w:t>
      </w:r>
      <w:r w:rsidR="000724BA">
        <w:t xml:space="preserve"> to the Minister for Resources on or </w:t>
      </w:r>
      <w:r w:rsidR="0098142A">
        <w:t xml:space="preserve">before </w:t>
      </w:r>
      <w:r w:rsidR="000F5E92">
        <w:t>September 30</w:t>
      </w:r>
      <w:r w:rsidR="000724BA">
        <w:t>, 2025 (subject to any extension to that timeframe in accordance with the MRSDA).  Among other things, the DMRP is required to address the safe, stable, and sustainable rehabilitation of the Yallourn Mine.</w:t>
      </w:r>
    </w:p>
    <w:p w14:paraId="01671639" w14:textId="4229FB29" w:rsidR="003E5BBE" w:rsidRDefault="00067534" w:rsidP="00C61F4A">
      <w:pPr>
        <w:spacing w:after="0"/>
      </w:pPr>
      <w:r>
        <w:t xml:space="preserve">This DMRP </w:t>
      </w:r>
      <w:r w:rsidR="00796515">
        <w:t>satisfies</w:t>
      </w:r>
      <w:r>
        <w:t xml:space="preserve"> the requirements of the MRSDA</w:t>
      </w:r>
      <w:r w:rsidR="003E5BBE">
        <w:t xml:space="preserve">, providing detail </w:t>
      </w:r>
      <w:r w:rsidR="001660E9">
        <w:t>on prescribe</w:t>
      </w:r>
      <w:r w:rsidR="00F21651">
        <w:t>d</w:t>
      </w:r>
      <w:r w:rsidR="001660E9">
        <w:t xml:space="preserve"> matters including:</w:t>
      </w:r>
      <w:r w:rsidR="00267CE9">
        <w:t xml:space="preserve"> </w:t>
      </w:r>
      <w:r w:rsidR="000D0E01" w:rsidRPr="009E1986">
        <w:t xml:space="preserve"> </w:t>
      </w:r>
      <w:r w:rsidR="00E0717E">
        <w:t xml:space="preserve"> </w:t>
      </w:r>
    </w:p>
    <w:p w14:paraId="3061AFFB" w14:textId="77777777" w:rsidR="003E5BBE" w:rsidRPr="00B3050D" w:rsidRDefault="003E5BBE" w:rsidP="00C61F4A">
      <w:pPr>
        <w:pStyle w:val="ListParagraph"/>
        <w:spacing w:before="0"/>
      </w:pPr>
      <w:r w:rsidRPr="00B3050D">
        <w:t>Post-mining land use – proposed outcomes for land use, for after mining and rehabilitation</w:t>
      </w:r>
    </w:p>
    <w:p w14:paraId="2EA8EB61" w14:textId="77777777" w:rsidR="003E5BBE" w:rsidRPr="00B3050D" w:rsidRDefault="003E5BBE" w:rsidP="000C511A">
      <w:pPr>
        <w:pStyle w:val="ListParagraph"/>
      </w:pPr>
      <w:r w:rsidRPr="00B3050D">
        <w:t>Knowledge base – repository of information, data and reports used to inform, monitor and evaluate rehabilitation planning activities. The DMRP outlines the ongoing research that will be undertaken to grow the knowledge base, to target and resolve any data gaps</w:t>
      </w:r>
    </w:p>
    <w:p w14:paraId="215AAEBF" w14:textId="77777777" w:rsidR="003E5BBE" w:rsidRPr="00B3050D" w:rsidRDefault="003E5BBE" w:rsidP="000C511A">
      <w:pPr>
        <w:pStyle w:val="ListParagraph"/>
      </w:pPr>
      <w:r w:rsidRPr="00B3050D">
        <w:t>Closure objectives –the goals for what rehabilitation aims to achieve</w:t>
      </w:r>
    </w:p>
    <w:p w14:paraId="2EEEAC4E" w14:textId="77777777" w:rsidR="003E5BBE" w:rsidRPr="00B3050D" w:rsidRDefault="003E5BBE" w:rsidP="000C511A">
      <w:pPr>
        <w:pStyle w:val="ListParagraph"/>
      </w:pPr>
      <w:r w:rsidRPr="00B3050D">
        <w:t>Closure criteria – metric</w:t>
      </w:r>
      <w:r>
        <w:t>s</w:t>
      </w:r>
      <w:r w:rsidRPr="00B3050D">
        <w:t xml:space="preserve"> to measure the success of rehabilitation </w:t>
      </w:r>
    </w:p>
    <w:p w14:paraId="1554FACA" w14:textId="2F46AB38" w:rsidR="003E5BBE" w:rsidRPr="00B3050D" w:rsidRDefault="003E5BBE" w:rsidP="000C511A">
      <w:pPr>
        <w:pStyle w:val="ListParagraph"/>
      </w:pPr>
      <w:r w:rsidRPr="00B3050D">
        <w:t>Closure and rehabilitation</w:t>
      </w:r>
      <w:r>
        <w:t xml:space="preserve"> </w:t>
      </w:r>
      <w:r w:rsidRPr="00B3050D">
        <w:t xml:space="preserve">milestones – the milestones the licensee </w:t>
      </w:r>
      <w:r>
        <w:t xml:space="preserve">nominate to demonstrate that </w:t>
      </w:r>
      <w:r w:rsidRPr="00B3050D">
        <w:t xml:space="preserve">rehabilitation </w:t>
      </w:r>
      <w:r>
        <w:t xml:space="preserve">works are </w:t>
      </w:r>
      <w:r w:rsidR="008A13DF" w:rsidRPr="00B3050D">
        <w:t>progressin</w:t>
      </w:r>
      <w:r w:rsidR="008A13DF">
        <w:t>g</w:t>
      </w:r>
      <w:r>
        <w:t xml:space="preserve"> and </w:t>
      </w:r>
      <w:r w:rsidRPr="00B3050D">
        <w:t xml:space="preserve">‘on-track’ to achieving the outlined closure objectives / criteria. This includes milestones relating to ongoing engagement, obtaining legal approvals, and other rehabilitation activities. </w:t>
      </w:r>
    </w:p>
    <w:p w14:paraId="7825D1AD" w14:textId="77777777" w:rsidR="003E5BBE" w:rsidRPr="00B3050D" w:rsidRDefault="003E5BBE" w:rsidP="000C511A">
      <w:pPr>
        <w:pStyle w:val="ListParagraph"/>
      </w:pPr>
      <w:r w:rsidRPr="00B3050D">
        <w:t>Post-closure plan –the monitoring and maintenance to be carried out following rehabilitation and license relinquishment</w:t>
      </w:r>
    </w:p>
    <w:p w14:paraId="6B70E3BB" w14:textId="58C65B91" w:rsidR="003E5BBE" w:rsidRPr="00B3050D" w:rsidRDefault="003E5BBE" w:rsidP="000C511A">
      <w:pPr>
        <w:pStyle w:val="ListParagraph"/>
      </w:pPr>
      <w:r w:rsidRPr="00B3050D">
        <w:t xml:space="preserve">Stakeholder engagement plan </w:t>
      </w:r>
      <w:r w:rsidR="00662F3C">
        <w:t xml:space="preserve">– </w:t>
      </w:r>
      <w:r w:rsidR="00D54E01">
        <w:t xml:space="preserve">identifying who has been, and will be, consulted in relation to the DMRP, and the strategies and milestones for that engagement. </w:t>
      </w:r>
      <w:r w:rsidR="00662F3C">
        <w:t xml:space="preserve"> </w:t>
      </w:r>
    </w:p>
    <w:p w14:paraId="64DD7438" w14:textId="77777777" w:rsidR="003E5BBE" w:rsidRPr="00B3050D" w:rsidRDefault="003E5BBE" w:rsidP="000C511A">
      <w:pPr>
        <w:pStyle w:val="ListParagraph"/>
      </w:pPr>
      <w:r w:rsidRPr="00B3050D">
        <w:t xml:space="preserve">Risk assessment – identifies and assesses rehabilitation related risks, and an associated risk management plan that specifies the actions that will be taken to mitigate these risks </w:t>
      </w:r>
    </w:p>
    <w:p w14:paraId="1EC068C7" w14:textId="77777777" w:rsidR="003E5BBE" w:rsidRPr="00B3050D" w:rsidRDefault="003E5BBE" w:rsidP="000C511A">
      <w:pPr>
        <w:pStyle w:val="ListParagraph"/>
      </w:pPr>
      <w:r w:rsidRPr="00B3050D">
        <w:t xml:space="preserve">An overview of roles and responsibilities of licensees’ employees  </w:t>
      </w:r>
    </w:p>
    <w:p w14:paraId="6D94B52C" w14:textId="4C61F871" w:rsidR="002E0D0E" w:rsidRPr="00252CB1" w:rsidRDefault="000D0E01" w:rsidP="00C61F4A">
      <w:r w:rsidRPr="00252CB1">
        <w:t>EA is committed to honouring Yallourn’s legacy and want the site to be part of the region’s transition to new economic opportunities while providing beneficial future land uses beyond mining.</w:t>
      </w:r>
      <w:r w:rsidR="002E0D0E">
        <w:br w:type="page"/>
      </w:r>
    </w:p>
    <w:p w14:paraId="6C978464" w14:textId="77A0F621" w:rsidR="000D0E01" w:rsidRPr="00795F44" w:rsidRDefault="00AF13C4" w:rsidP="00B75E20">
      <w:pPr>
        <w:pStyle w:val="Heading2"/>
      </w:pPr>
      <w:bookmarkStart w:id="5" w:name="_Toc210048992"/>
      <w:r w:rsidRPr="00795F44">
        <w:lastRenderedPageBreak/>
        <w:t xml:space="preserve">General </w:t>
      </w:r>
      <w:r w:rsidR="000D0E01" w:rsidRPr="00795F44">
        <w:t>Overview</w:t>
      </w:r>
      <w:bookmarkEnd w:id="5"/>
    </w:p>
    <w:p w14:paraId="37328253" w14:textId="17DE2DD1" w:rsidR="000D0E01" w:rsidRPr="00556542" w:rsidRDefault="000D0E01" w:rsidP="00556542">
      <w:pPr>
        <w:pStyle w:val="Heading3"/>
      </w:pPr>
      <w:r w:rsidRPr="00556542">
        <w:t xml:space="preserve">EnergyAustralia Overview </w:t>
      </w:r>
    </w:p>
    <w:p w14:paraId="5FA1EBD8" w14:textId="77777777" w:rsidR="00A7788B" w:rsidRDefault="000D0E01" w:rsidP="000D0E01">
      <w:r>
        <w:t xml:space="preserve">EnergyAustralia supplies electricity, gas and renewable energy products and services to around 1.6 million customers in Australia. </w:t>
      </w:r>
      <w:r w:rsidRPr="0023608B">
        <w:t>The E</w:t>
      </w:r>
      <w:r>
        <w:t>nergy</w:t>
      </w:r>
      <w:r w:rsidRPr="0023608B">
        <w:t>A</w:t>
      </w:r>
      <w:r>
        <w:t>ustralia</w:t>
      </w:r>
      <w:r w:rsidRPr="0023608B">
        <w:t xml:space="preserve"> </w:t>
      </w:r>
      <w:r w:rsidR="00FD03E6">
        <w:t>purpose</w:t>
      </w:r>
      <w:r w:rsidRPr="0023608B">
        <w:t xml:space="preserve"> is </w:t>
      </w:r>
      <w:r w:rsidRPr="00D1078D">
        <w:rPr>
          <w:i/>
          <w:iCs/>
        </w:rPr>
        <w:t>to lead and accelerate the clean energy transformation for all</w:t>
      </w:r>
      <w:r>
        <w:t xml:space="preserve">, which includes reaching net-zero </w:t>
      </w:r>
      <w:r w:rsidR="00FD03E6" w:rsidRPr="00FD03E6">
        <w:t>greenhouse gas emissions across Scopes 1 and 2 by 2050</w:t>
      </w:r>
      <w:r w:rsidR="00A7788B">
        <w:t xml:space="preserve">. </w:t>
      </w:r>
    </w:p>
    <w:p w14:paraId="53FBE9B7" w14:textId="724C2C85" w:rsidR="000D0E01" w:rsidRDefault="000D0E01" w:rsidP="000D0E01">
      <w:r>
        <w:t xml:space="preserve">EnergyAustralia </w:t>
      </w:r>
      <w:r w:rsidR="002A7918">
        <w:t>is</w:t>
      </w:r>
      <w:r>
        <w:t xml:space="preserve"> wholly owned by CLP Holdings Limited which is listed on the Stock Exchange of Hong Kong.</w:t>
      </w:r>
      <w:r w:rsidR="00D1078D">
        <w:t xml:space="preserve">  </w:t>
      </w:r>
      <w:r w:rsidRPr="00436059">
        <w:t>EnergyAustralia</w:t>
      </w:r>
      <w:r w:rsidR="002E07E6">
        <w:t xml:space="preserve"> has ownership rights, or contractual arrangement, in relatio</w:t>
      </w:r>
      <w:r w:rsidR="00BD30CD">
        <w:t xml:space="preserve">n to </w:t>
      </w:r>
      <w:r w:rsidR="002A7918">
        <w:t>o</w:t>
      </w:r>
      <w:r>
        <w:t>perational assets</w:t>
      </w:r>
      <w:r w:rsidR="00BD30CD">
        <w:t xml:space="preserve"> i</w:t>
      </w:r>
      <w:r>
        <w:t xml:space="preserve">n Victoria, New South Wales and South Australia as per </w:t>
      </w:r>
      <w:r w:rsidR="00476F44">
        <w:fldChar w:fldCharType="begin"/>
      </w:r>
      <w:r w:rsidR="00476F44">
        <w:instrText xml:space="preserve"> REF _Ref194058927 \h </w:instrText>
      </w:r>
      <w:r w:rsidR="00476F44">
        <w:fldChar w:fldCharType="separate"/>
      </w:r>
      <w:r w:rsidR="00D35BC0">
        <w:t xml:space="preserve">Figure </w:t>
      </w:r>
      <w:r w:rsidR="00D35BC0">
        <w:rPr>
          <w:noProof/>
        </w:rPr>
        <w:t>1</w:t>
      </w:r>
      <w:r w:rsidR="00D35BC0">
        <w:noBreakHyphen/>
      </w:r>
      <w:r w:rsidR="00D35BC0">
        <w:rPr>
          <w:noProof/>
        </w:rPr>
        <w:t>1</w:t>
      </w:r>
      <w:r w:rsidR="00476F44">
        <w:fldChar w:fldCharType="end"/>
      </w:r>
      <w:r w:rsidR="00BD30CD">
        <w:t xml:space="preserve"> (</w:t>
      </w:r>
      <w:r w:rsidR="008E7DEF" w:rsidRPr="00D052A8">
        <w:t xml:space="preserve">the Yallourn Site shown </w:t>
      </w:r>
      <w:r w:rsidR="00D052A8" w:rsidRPr="00D052A8">
        <w:t>as item 9</w:t>
      </w:r>
      <w:r w:rsidR="00BD30CD">
        <w:t>)</w:t>
      </w:r>
      <w:r w:rsidR="00476F44">
        <w:t>.</w:t>
      </w:r>
      <w:r>
        <w:t xml:space="preserve">  </w:t>
      </w:r>
    </w:p>
    <w:p w14:paraId="02420600" w14:textId="77777777" w:rsidR="000D0E01" w:rsidRDefault="000D0E01" w:rsidP="000D0E01"/>
    <w:p w14:paraId="36C0C102" w14:textId="77777777" w:rsidR="00476F44" w:rsidRDefault="000D0E01" w:rsidP="00D24F45">
      <w:pPr>
        <w:jc w:val="center"/>
      </w:pPr>
      <w:r w:rsidRPr="00C86516">
        <w:rPr>
          <w:noProof/>
        </w:rPr>
        <w:drawing>
          <wp:inline distT="0" distB="0" distL="0" distR="0" wp14:anchorId="670E4097" wp14:editId="0334F695">
            <wp:extent cx="6058115" cy="5142586"/>
            <wp:effectExtent l="0" t="0" r="0" b="1270"/>
            <wp:docPr id="1121754816" name="Picture 1" descr="A map of australia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754816" name="Picture 1" descr="A map of australia with green text&#10;&#10;Description automatically generated"/>
                    <pic:cNvPicPr/>
                  </pic:nvPicPr>
                  <pic:blipFill>
                    <a:blip r:embed="rId19"/>
                    <a:stretch>
                      <a:fillRect/>
                    </a:stretch>
                  </pic:blipFill>
                  <pic:spPr>
                    <a:xfrm>
                      <a:off x="0" y="0"/>
                      <a:ext cx="6066370" cy="5149593"/>
                    </a:xfrm>
                    <a:prstGeom prst="rect">
                      <a:avLst/>
                    </a:prstGeom>
                  </pic:spPr>
                </pic:pic>
              </a:graphicData>
            </a:graphic>
          </wp:inline>
        </w:drawing>
      </w:r>
    </w:p>
    <w:p w14:paraId="39ECCC6C" w14:textId="62D71F98" w:rsidR="000D0E01" w:rsidRDefault="00476F44" w:rsidP="00C43772">
      <w:pPr>
        <w:pStyle w:val="Caption"/>
      </w:pPr>
      <w:bookmarkStart w:id="6" w:name="_Ref194058927"/>
      <w:bookmarkStart w:id="7" w:name="_Toc210125461"/>
      <w:r>
        <w:t xml:space="preserve">Figure </w:t>
      </w:r>
      <w:r w:rsidR="00946086">
        <w:fldChar w:fldCharType="begin"/>
      </w:r>
      <w:r w:rsidR="00946086">
        <w:instrText xml:space="preserve"> STYLEREF 1 \s </w:instrText>
      </w:r>
      <w:r w:rsidR="00946086">
        <w:fldChar w:fldCharType="separate"/>
      </w:r>
      <w:r w:rsidR="00D35BC0">
        <w:rPr>
          <w:noProof/>
        </w:rPr>
        <w:t>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6"/>
      <w:r>
        <w:t xml:space="preserve">: EnergyAustralia </w:t>
      </w:r>
      <w:r w:rsidR="007F0945">
        <w:t>O</w:t>
      </w:r>
      <w:r>
        <w:t xml:space="preserve">wned </w:t>
      </w:r>
      <w:r w:rsidR="007F0945">
        <w:t>O</w:t>
      </w:r>
      <w:r>
        <w:t xml:space="preserve">perational </w:t>
      </w:r>
      <w:r w:rsidR="007F0945">
        <w:t>A</w:t>
      </w:r>
      <w:r>
        <w:t xml:space="preserve">ssets and </w:t>
      </w:r>
      <w:r w:rsidR="007F0945">
        <w:t>P</w:t>
      </w:r>
      <w:r>
        <w:t xml:space="preserve">ower </w:t>
      </w:r>
      <w:r w:rsidR="007F0945">
        <w:t>P</w:t>
      </w:r>
      <w:r>
        <w:t xml:space="preserve">urchase and </w:t>
      </w:r>
      <w:r w:rsidR="007F0945">
        <w:t>S</w:t>
      </w:r>
      <w:r>
        <w:t xml:space="preserve">torage </w:t>
      </w:r>
      <w:r w:rsidR="007F0945">
        <w:t>A</w:t>
      </w:r>
      <w:r>
        <w:t>greements.</w:t>
      </w:r>
      <w:bookmarkEnd w:id="7"/>
    </w:p>
    <w:p w14:paraId="50CA6C1D" w14:textId="77777777" w:rsidR="002E0D0E" w:rsidRDefault="002E0D0E">
      <w:pPr>
        <w:spacing w:after="0" w:line="240" w:lineRule="auto"/>
        <w:rPr>
          <w:rFonts w:ascii="Arial" w:hAnsi="Arial"/>
          <w:b/>
          <w:color w:val="auto"/>
          <w:sz w:val="22"/>
          <w:szCs w:val="20"/>
        </w:rPr>
      </w:pPr>
      <w:r>
        <w:br w:type="page"/>
      </w:r>
    </w:p>
    <w:p w14:paraId="4090ADE2" w14:textId="21E45CD7" w:rsidR="000D0E01" w:rsidRPr="00556542" w:rsidRDefault="000D0E01" w:rsidP="00556542">
      <w:pPr>
        <w:pStyle w:val="Heading3"/>
      </w:pPr>
      <w:r w:rsidRPr="00556542">
        <w:lastRenderedPageBreak/>
        <w:t>Yallourn Mine Overview</w:t>
      </w:r>
    </w:p>
    <w:p w14:paraId="096B8435" w14:textId="6FB07976" w:rsidR="000D0E01" w:rsidRDefault="000D0E01" w:rsidP="00C21B6F">
      <w:r w:rsidRPr="009F7210">
        <w:t>EAY</w:t>
      </w:r>
      <w:r w:rsidR="008A614F">
        <w:t xml:space="preserve"> </w:t>
      </w:r>
      <w:r w:rsidRPr="009F7210">
        <w:t xml:space="preserve">is the private owner of the Yallourn Mine which became a declared mine in 2010 in accordance with the MRSDA. </w:t>
      </w:r>
      <w:r w:rsidR="00D437CD">
        <w:t xml:space="preserve">The </w:t>
      </w:r>
      <w:r w:rsidRPr="009F7210">
        <w:t>Yallourn Mine is comprised of mining licenses MIN5003 (5,173 ha); MIN5216 (152 ha); and MIN5304 (83 ha</w:t>
      </w:r>
      <w:r w:rsidR="00CA6BAF">
        <w:t>).</w:t>
      </w:r>
      <w:r w:rsidRPr="009F7210">
        <w:t xml:space="preserve"> </w:t>
      </w:r>
    </w:p>
    <w:p w14:paraId="604A7597" w14:textId="245B4EFF" w:rsidR="000D0E01" w:rsidRPr="009F7210" w:rsidRDefault="002807DA" w:rsidP="000D0E01">
      <w:r>
        <w:t xml:space="preserve">The </w:t>
      </w:r>
      <w:r w:rsidR="000D0E01" w:rsidRPr="009F7210">
        <w:t xml:space="preserve">Yallourn </w:t>
      </w:r>
      <w:r>
        <w:t>Mine and Power Station site</w:t>
      </w:r>
      <w:r w:rsidR="000D0E01" w:rsidRPr="009F7210">
        <w:t xml:space="preserve"> has </w:t>
      </w:r>
      <w:r w:rsidR="00F1126E">
        <w:t>a long</w:t>
      </w:r>
      <w:r w:rsidR="00B82D2A">
        <w:t xml:space="preserve"> history</w:t>
      </w:r>
      <w:r w:rsidR="000D0E01" w:rsidRPr="009F7210">
        <w:t xml:space="preserve"> with brown coal mining beginning in the Yallourn North Open Cut area in 1888. </w:t>
      </w:r>
      <w:r w:rsidR="00B82D2A">
        <w:t>M</w:t>
      </w:r>
      <w:r w:rsidR="000D0E01" w:rsidRPr="009F7210">
        <w:t xml:space="preserve">ining and power generation have occurred at the </w:t>
      </w:r>
      <w:r w:rsidR="006630AC">
        <w:t>S</w:t>
      </w:r>
      <w:r w:rsidR="000D0E01" w:rsidRPr="009F7210">
        <w:t>ite since the establishment of the State Electricity Commission Victoria (</w:t>
      </w:r>
      <w:r w:rsidR="000D0E01" w:rsidRPr="00CE22C1">
        <w:rPr>
          <w:b/>
        </w:rPr>
        <w:t>SECV</w:t>
      </w:r>
      <w:r w:rsidR="000D0E01" w:rsidRPr="009F7210">
        <w:t xml:space="preserve">) in the 1920s. Whilst Yallourn was originally part of the SECV, it was privatised in 1996. </w:t>
      </w:r>
      <w:r w:rsidR="004D7B56">
        <w:t xml:space="preserve"> Post privatisation</w:t>
      </w:r>
      <w:r w:rsidR="00350522">
        <w:t xml:space="preserve">, </w:t>
      </w:r>
      <w:r w:rsidR="00934BD1">
        <w:t xml:space="preserve">the owners of the </w:t>
      </w:r>
      <w:r w:rsidR="004810BE">
        <w:t>Site have</w:t>
      </w:r>
      <w:r w:rsidR="00350522">
        <w:t xml:space="preserve"> continued developing the </w:t>
      </w:r>
      <w:r w:rsidR="004810BE">
        <w:t>Yallourn M</w:t>
      </w:r>
      <w:r w:rsidR="00350522">
        <w:t xml:space="preserve">ine and </w:t>
      </w:r>
      <w:r w:rsidR="00466549">
        <w:t>producing electricity</w:t>
      </w:r>
      <w:r w:rsidR="00852238">
        <w:t>.</w:t>
      </w:r>
    </w:p>
    <w:p w14:paraId="238E1BEA" w14:textId="009FF02B" w:rsidR="000D0E01" w:rsidRPr="009F7210" w:rsidRDefault="000D0E01" w:rsidP="000D0E01">
      <w:r w:rsidRPr="009F7210">
        <w:t xml:space="preserve">The main features of the Yallourn Mine licence areas are shown in </w:t>
      </w:r>
      <w:r w:rsidR="00F54641">
        <w:t>Figure 1-2</w:t>
      </w:r>
      <w:r w:rsidRPr="009F7210">
        <w:t xml:space="preserve">, and comprise: </w:t>
      </w:r>
    </w:p>
    <w:p w14:paraId="1DD1B5BA" w14:textId="77777777" w:rsidR="000D0E01" w:rsidRDefault="000D0E01" w:rsidP="000C511A">
      <w:pPr>
        <w:pStyle w:val="ListParagraph"/>
      </w:pPr>
      <w:r w:rsidRPr="00C039C9">
        <w:t>Township Field</w:t>
      </w:r>
      <w:r>
        <w:t xml:space="preserve"> (comprises the previously mined areas of Yallourn Open Cut, South Field, and Township Field)</w:t>
      </w:r>
    </w:p>
    <w:p w14:paraId="1135729F" w14:textId="7A2E488B" w:rsidR="000D0E01" w:rsidRDefault="000D0E01" w:rsidP="000C511A">
      <w:pPr>
        <w:pStyle w:val="ListParagraph"/>
      </w:pPr>
      <w:r w:rsidRPr="00C039C9">
        <w:t>East Field</w:t>
      </w:r>
      <w:r>
        <w:t xml:space="preserve"> (comprises previously mined areas of East Field and East Field Extension, along with the current operational area of </w:t>
      </w:r>
      <w:r w:rsidR="00611BF5">
        <w:t>the</w:t>
      </w:r>
      <w:r>
        <w:t xml:space="preserve"> </w:t>
      </w:r>
      <w:r w:rsidRPr="00C039C9">
        <w:t>Maryvale Field</w:t>
      </w:r>
      <w:r>
        <w:t>)</w:t>
      </w:r>
    </w:p>
    <w:p w14:paraId="4A7AED44" w14:textId="09FC5FA0" w:rsidR="000D0E01" w:rsidRDefault="00611BF5" w:rsidP="000C511A">
      <w:pPr>
        <w:pStyle w:val="ListParagraph"/>
      </w:pPr>
      <w:r>
        <w:t xml:space="preserve">the </w:t>
      </w:r>
      <w:r w:rsidR="000D0E01" w:rsidRPr="00C40C5A">
        <w:t>Morwell River Diversion (</w:t>
      </w:r>
      <w:r w:rsidR="000D0E01" w:rsidRPr="00EC50EC">
        <w:rPr>
          <w:b/>
        </w:rPr>
        <w:t>MRD</w:t>
      </w:r>
      <w:r w:rsidR="000D0E01" w:rsidRPr="00C40C5A">
        <w:t xml:space="preserve">) </w:t>
      </w:r>
      <w:r>
        <w:t xml:space="preserve">which is </w:t>
      </w:r>
      <w:r w:rsidR="007F7276">
        <w:t xml:space="preserve">the man-made river </w:t>
      </w:r>
      <w:r w:rsidR="1CE7EB9F">
        <w:t>channel</w:t>
      </w:r>
      <w:r w:rsidR="1E4E8FA8">
        <w:t xml:space="preserve"> </w:t>
      </w:r>
      <w:r w:rsidR="007F7276">
        <w:t>that carries th</w:t>
      </w:r>
      <w:r w:rsidR="07C605E1">
        <w:t>e</w:t>
      </w:r>
      <w:r w:rsidR="007F7276">
        <w:t xml:space="preserve"> </w:t>
      </w:r>
      <w:r w:rsidR="00A15D46">
        <w:t>Morwell</w:t>
      </w:r>
      <w:r w:rsidR="007F7276">
        <w:t xml:space="preserve"> River </w:t>
      </w:r>
      <w:r w:rsidR="000D0E01" w:rsidRPr="00C40C5A">
        <w:t xml:space="preserve">through the centre of the </w:t>
      </w:r>
      <w:r w:rsidR="00EC50EC">
        <w:t>S</w:t>
      </w:r>
      <w:r w:rsidR="000D0E01" w:rsidRPr="00C40C5A">
        <w:t xml:space="preserve">ite, dividing the </w:t>
      </w:r>
      <w:r w:rsidR="00EC50EC">
        <w:t>Yallourn M</w:t>
      </w:r>
      <w:r w:rsidR="000D0E01" w:rsidRPr="00C40C5A">
        <w:t xml:space="preserve">ine into two main open cut pits, with Township </w:t>
      </w:r>
      <w:r w:rsidR="000D0E01">
        <w:t>F</w:t>
      </w:r>
      <w:r w:rsidR="000D0E01" w:rsidRPr="00C40C5A">
        <w:t xml:space="preserve">ield to the west and East </w:t>
      </w:r>
      <w:r w:rsidR="000D0E01">
        <w:t>Field to the east</w:t>
      </w:r>
      <w:r w:rsidR="000D0E01" w:rsidRPr="00C40C5A">
        <w:t>.</w:t>
      </w:r>
    </w:p>
    <w:p w14:paraId="68ED29AF" w14:textId="459A3DE0" w:rsidR="000D0E01" w:rsidRDefault="00332584" w:rsidP="000C511A">
      <w:pPr>
        <w:pStyle w:val="ListParagraph"/>
      </w:pPr>
      <w:r>
        <w:t>t</w:t>
      </w:r>
      <w:r w:rsidR="000D0E01" w:rsidRPr="00C40C5A">
        <w:t xml:space="preserve">he Latrobe River </w:t>
      </w:r>
      <w:r w:rsidR="00224165">
        <w:t xml:space="preserve">which </w:t>
      </w:r>
      <w:r w:rsidR="000D0E01" w:rsidRPr="00C40C5A">
        <w:t xml:space="preserve">runs along the northern boundary of the </w:t>
      </w:r>
      <w:r w:rsidR="000D0E01">
        <w:t>Yallourn M</w:t>
      </w:r>
      <w:r w:rsidR="000D0E01" w:rsidRPr="00C40C5A">
        <w:t>ine</w:t>
      </w:r>
      <w:r>
        <w:t xml:space="preserve"> and</w:t>
      </w:r>
    </w:p>
    <w:p w14:paraId="11A31C4F" w14:textId="039C2B63" w:rsidR="000D0E01" w:rsidRDefault="00332584" w:rsidP="000D0E01">
      <w:pPr>
        <w:pStyle w:val="ListParagraph"/>
      </w:pPr>
      <w:r>
        <w:t>t</w:t>
      </w:r>
      <w:r w:rsidR="0011426C">
        <w:t xml:space="preserve">he </w:t>
      </w:r>
      <w:r w:rsidR="0011426C" w:rsidRPr="00C40C5A">
        <w:t>Yallourn North Open Cut (</w:t>
      </w:r>
      <w:r w:rsidR="0011426C" w:rsidRPr="003D3DD6">
        <w:rPr>
          <w:b/>
        </w:rPr>
        <w:t>YNOC</w:t>
      </w:r>
      <w:r w:rsidR="0011426C" w:rsidRPr="00C40C5A">
        <w:t>)</w:t>
      </w:r>
      <w:r w:rsidR="0011426C">
        <w:t xml:space="preserve"> </w:t>
      </w:r>
      <w:r w:rsidR="008520BA">
        <w:t>which now</w:t>
      </w:r>
      <w:r w:rsidR="0011426C">
        <w:t xml:space="preserve"> includ</w:t>
      </w:r>
      <w:r w:rsidR="008520BA">
        <w:t>e</w:t>
      </w:r>
      <w:r w:rsidR="00596FE2">
        <w:t>s</w:t>
      </w:r>
      <w:r w:rsidR="0011426C">
        <w:t xml:space="preserve"> t</w:t>
      </w:r>
      <w:r w:rsidR="000D0E01">
        <w:t xml:space="preserve">he EPA licenced landfills </w:t>
      </w:r>
      <w:r w:rsidR="000D0E01" w:rsidRPr="00C40C5A">
        <w:t>to the north of the Latrobe River</w:t>
      </w:r>
      <w:r w:rsidR="00596FE2">
        <w:t>.</w:t>
      </w:r>
    </w:p>
    <w:p w14:paraId="502CE329" w14:textId="62F430D5" w:rsidR="00301C8D" w:rsidRDefault="00301C8D" w:rsidP="00765488">
      <w:pPr>
        <w:jc w:val="center"/>
      </w:pPr>
      <w:r w:rsidRPr="00CA6BAF">
        <w:rPr>
          <w:noProof/>
        </w:rPr>
        <w:lastRenderedPageBreak/>
        <w:drawing>
          <wp:inline distT="0" distB="0" distL="0" distR="0" wp14:anchorId="4D02574F" wp14:editId="13F55C7F">
            <wp:extent cx="8245211" cy="5785782"/>
            <wp:effectExtent l="0" t="8573" r="0" b="0"/>
            <wp:docPr id="1446629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29017" name=""/>
                    <pic:cNvPicPr/>
                  </pic:nvPicPr>
                  <pic:blipFill>
                    <a:blip r:embed="rId20"/>
                    <a:stretch>
                      <a:fillRect/>
                    </a:stretch>
                  </pic:blipFill>
                  <pic:spPr>
                    <a:xfrm rot="16200000">
                      <a:off x="0" y="0"/>
                      <a:ext cx="8300896" cy="5824857"/>
                    </a:xfrm>
                    <a:prstGeom prst="rect">
                      <a:avLst/>
                    </a:prstGeom>
                  </pic:spPr>
                </pic:pic>
              </a:graphicData>
            </a:graphic>
          </wp:inline>
        </w:drawing>
      </w:r>
    </w:p>
    <w:p w14:paraId="15F251D7" w14:textId="7B8D9631" w:rsidR="008C53BB" w:rsidRDefault="00301C8D" w:rsidP="0072050D">
      <w:pPr>
        <w:pStyle w:val="Caption"/>
      </w:pPr>
      <w:bookmarkStart w:id="8" w:name="_Ref199151078"/>
      <w:bookmarkStart w:id="9" w:name="_Toc210125462"/>
      <w:bookmarkStart w:id="10" w:name="_Ref198294950"/>
      <w:bookmarkStart w:id="11" w:name="_Ref198295514"/>
      <w:r>
        <w:t xml:space="preserve">Figure </w:t>
      </w:r>
      <w:r w:rsidR="00946086">
        <w:fldChar w:fldCharType="begin"/>
      </w:r>
      <w:r w:rsidR="00946086">
        <w:instrText xml:space="preserve"> STYLEREF 1 \s </w:instrText>
      </w:r>
      <w:r w:rsidR="00946086">
        <w:fldChar w:fldCharType="separate"/>
      </w:r>
      <w:r w:rsidR="00D35BC0">
        <w:rPr>
          <w:noProof/>
        </w:rPr>
        <w:t>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8"/>
      <w:r>
        <w:t>: Location Plan including Mining Licence Boundaries</w:t>
      </w:r>
      <w:bookmarkEnd w:id="9"/>
    </w:p>
    <w:p w14:paraId="1784A33B" w14:textId="503699AD" w:rsidR="008E42A6" w:rsidRPr="008E42A6" w:rsidRDefault="000D0E01" w:rsidP="00B75E20">
      <w:pPr>
        <w:pStyle w:val="Heading2"/>
      </w:pPr>
      <w:bookmarkStart w:id="12" w:name="_Toc210048993"/>
      <w:bookmarkEnd w:id="10"/>
      <w:bookmarkEnd w:id="11"/>
      <w:r>
        <w:t>EnergyAustralia Values</w:t>
      </w:r>
      <w:r w:rsidR="00B605D9">
        <w:t xml:space="preserve"> and Policies</w:t>
      </w:r>
      <w:bookmarkEnd w:id="12"/>
    </w:p>
    <w:p w14:paraId="76781116" w14:textId="77777777" w:rsidR="000D0E01" w:rsidRPr="00556542" w:rsidRDefault="000D0E01" w:rsidP="00556542">
      <w:pPr>
        <w:pStyle w:val="Heading3"/>
      </w:pPr>
      <w:r w:rsidRPr="00556542">
        <w:t xml:space="preserve">EnergyAustralia HSSE Policy </w:t>
      </w:r>
    </w:p>
    <w:p w14:paraId="3A8DCEC7" w14:textId="087FF385" w:rsidR="0068281B" w:rsidRDefault="000D0E01" w:rsidP="000D0E01">
      <w:r>
        <w:t>E</w:t>
      </w:r>
      <w:r w:rsidR="00AE5530">
        <w:t>nergy</w:t>
      </w:r>
      <w:r>
        <w:t>A</w:t>
      </w:r>
      <w:r w:rsidR="00AE5530">
        <w:t>ustralia (</w:t>
      </w:r>
      <w:r w:rsidR="00AE5530" w:rsidRPr="00A93EC7">
        <w:rPr>
          <w:b/>
        </w:rPr>
        <w:t>EA</w:t>
      </w:r>
      <w:r w:rsidR="00AE5530">
        <w:t>)</w:t>
      </w:r>
      <w:r>
        <w:t xml:space="preserve"> maintains a </w:t>
      </w:r>
      <w:r w:rsidRPr="00F10FCE">
        <w:rPr>
          <w:i/>
          <w:iCs/>
        </w:rPr>
        <w:t>Health, Safety, Security and Environment Policy</w:t>
      </w:r>
      <w:r w:rsidR="00C33625" w:rsidRPr="00140A24">
        <w:t xml:space="preserve"> </w:t>
      </w:r>
      <w:r w:rsidR="00C33625" w:rsidRPr="00140A24">
        <w:fldChar w:fldCharType="begin"/>
      </w:r>
      <w:r w:rsidR="001B655D">
        <w:instrText xml:space="preserve"> ADDIN EN.CITE &lt;EndNote&gt;&lt;Cite&gt;&lt;Author&gt;EnergyAustralia&lt;/Author&gt;&lt;Year&gt;2024&lt;/Year&gt;&lt;RecNum&gt;3&lt;/RecNum&gt;&lt;DisplayText&gt;(EnergyAustralia 2024b)&lt;/DisplayText&gt;&lt;record&gt;&lt;rec-number&gt;3&lt;/rec-number&gt;&lt;foreign-keys&gt;&lt;key app="EN" db-id="spaff0s0osz0sqe0t5a55fezradpx9psfrzt" timestamp="1744947463" guid="03baa280-7d35-48e7-bd17-6bc097e40483"&gt;3&lt;/key&gt;&lt;/foreign-keys&gt;&lt;ref-type name="Report"&gt;27&lt;/ref-type&gt;&lt;contributors&gt;&lt;authors&gt;&lt;author&gt;EnergyAustralia&lt;/author&gt;&lt;/authors&gt;&lt;/contributors&gt;&lt;titles&gt;&lt;title&gt;Health, Safety, Security and Environment (HSSE) Policy&lt;/title&gt;&lt;/titles&gt;&lt;dates&gt;&lt;year&gt;2024&lt;/year&gt;&lt;/dates&gt;&lt;pub-location&gt;https://www.energyaustralia.com.au/about-us/sustainability/health-safety-security-and-environment&lt;/pub-location&gt;&lt;urls&gt;&lt;related-urls&gt;&lt;url&gt;https://www.energyaustralia.com.au/about-us/sustainability/health-safety-security-and-environment&lt;/url&gt;&lt;/related-urls&gt;&lt;/urls&gt;&lt;/record&gt;&lt;/Cite&gt;&lt;/EndNote&gt;</w:instrText>
      </w:r>
      <w:r w:rsidR="00C33625" w:rsidRPr="00140A24">
        <w:fldChar w:fldCharType="separate"/>
      </w:r>
      <w:r w:rsidR="005A03A9">
        <w:rPr>
          <w:noProof/>
        </w:rPr>
        <w:t>(EnergyAustralia 2024b)</w:t>
      </w:r>
      <w:r w:rsidR="00C33625" w:rsidRPr="00140A24">
        <w:fldChar w:fldCharType="end"/>
      </w:r>
      <w:r>
        <w:t xml:space="preserve">, the principles of which </w:t>
      </w:r>
      <w:r w:rsidR="008A40FD">
        <w:t>have been</w:t>
      </w:r>
      <w:r w:rsidR="00732496">
        <w:t xml:space="preserve"> and will continue to be</w:t>
      </w:r>
      <w:r w:rsidR="008A40FD">
        <w:t xml:space="preserve"> </w:t>
      </w:r>
      <w:r>
        <w:t xml:space="preserve">incorporated into rehabilitation </w:t>
      </w:r>
      <w:r w:rsidR="005878D3">
        <w:t xml:space="preserve">works to date and </w:t>
      </w:r>
      <w:r>
        <w:t>planning</w:t>
      </w:r>
      <w:r w:rsidR="00732496">
        <w:t xml:space="preserve">. </w:t>
      </w:r>
      <w:r w:rsidR="00A94C18">
        <w:t>In accordance with</w:t>
      </w:r>
      <w:r>
        <w:t xml:space="preserve"> the policy, </w:t>
      </w:r>
      <w:r w:rsidRPr="00B22256">
        <w:t>E</w:t>
      </w:r>
      <w:r w:rsidR="00A94C18">
        <w:t>nergy</w:t>
      </w:r>
      <w:r>
        <w:t>A</w:t>
      </w:r>
      <w:r w:rsidR="00A94C18">
        <w:t>ustralia</w:t>
      </w:r>
      <w:r w:rsidRPr="00B22256">
        <w:t xml:space="preserve"> is committed to providing a safe, healthy and secure work environment for all people at our workplaces, </w:t>
      </w:r>
      <w:r w:rsidR="007F7100">
        <w:t>for</w:t>
      </w:r>
      <w:r w:rsidRPr="00B22256">
        <w:t xml:space="preserve"> those affected by our operations</w:t>
      </w:r>
      <w:r w:rsidR="007F7100">
        <w:t>,</w:t>
      </w:r>
      <w:r w:rsidRPr="00B22256">
        <w:t xml:space="preserve"> and to meet all environmental obligations. </w:t>
      </w:r>
    </w:p>
    <w:p w14:paraId="24A9DFB8" w14:textId="17A879CB" w:rsidR="00BA1DF8" w:rsidRDefault="000D0E01" w:rsidP="000D0E01">
      <w:r w:rsidRPr="00B22256">
        <w:t>EnergyAustralia is also committed to the principles of sustainable development and environmental stewardship – the value of balancing our responsibility to meet the needs of our customers with the environmental, social and economic needs of our people, communities and other stakeholders.</w:t>
      </w:r>
      <w:r w:rsidR="00660C14">
        <w:t xml:space="preserve"> </w:t>
      </w:r>
      <w:r w:rsidR="003B3B52">
        <w:t xml:space="preserve">This has been </w:t>
      </w:r>
      <w:r w:rsidR="002F4626">
        <w:t xml:space="preserve">incorporated into the definition of ‘safe, stable and sustainable’ </w:t>
      </w:r>
      <w:r w:rsidR="005E3397">
        <w:t xml:space="preserve">in relation to the rehabilitation of the Yallourn Mine </w:t>
      </w:r>
      <w:r w:rsidR="002F4626">
        <w:t>(</w:t>
      </w:r>
      <w:r w:rsidR="005E3397">
        <w:t xml:space="preserve">see </w:t>
      </w:r>
      <w:r w:rsidR="00BA1DF8">
        <w:fldChar w:fldCharType="begin"/>
      </w:r>
      <w:r w:rsidR="00BA1DF8">
        <w:instrText xml:space="preserve"> REF _Ref195867685 \r \h </w:instrText>
      </w:r>
      <w:r w:rsidR="00BA1DF8">
        <w:fldChar w:fldCharType="separate"/>
      </w:r>
      <w:r w:rsidR="00D35BC0">
        <w:t>Chapter 6</w:t>
      </w:r>
      <w:r w:rsidR="00BA1DF8">
        <w:fldChar w:fldCharType="end"/>
      </w:r>
      <w:r w:rsidR="002F4626">
        <w:t>)</w:t>
      </w:r>
      <w:r w:rsidR="000C4ED6">
        <w:t>.</w:t>
      </w:r>
    </w:p>
    <w:p w14:paraId="686C445E" w14:textId="77777777" w:rsidR="000D0E01" w:rsidRPr="00556542" w:rsidRDefault="000D0E01" w:rsidP="00556542">
      <w:pPr>
        <w:pStyle w:val="Heading3"/>
      </w:pPr>
      <w:r w:rsidRPr="00556542">
        <w:t>Climate Transition Action Plan</w:t>
      </w:r>
    </w:p>
    <w:p w14:paraId="1C87C39C" w14:textId="5C164B79" w:rsidR="000D0E01" w:rsidRPr="0037501E" w:rsidRDefault="000D0E01" w:rsidP="000D0E01">
      <w:r w:rsidRPr="0037501E">
        <w:t xml:space="preserve">In August 2023, EnergyAustralia released its </w:t>
      </w:r>
      <w:r w:rsidRPr="00874C05">
        <w:rPr>
          <w:i/>
          <w:iCs/>
        </w:rPr>
        <w:t>Climate Transition Action Plan</w:t>
      </w:r>
      <w:r>
        <w:t xml:space="preserve"> (</w:t>
      </w:r>
      <w:r w:rsidRPr="00C92FCF">
        <w:rPr>
          <w:b/>
        </w:rPr>
        <w:t>CTAP</w:t>
      </w:r>
      <w:r>
        <w:t>)</w:t>
      </w:r>
      <w:r w:rsidRPr="0037501E">
        <w:t>, which outline</w:t>
      </w:r>
      <w:r>
        <w:t>d</w:t>
      </w:r>
      <w:r w:rsidRPr="0037501E">
        <w:t xml:space="preserve"> </w:t>
      </w:r>
      <w:r w:rsidRPr="00AE691D">
        <w:t xml:space="preserve">EA’s plan to achieve Net Zero by 2050. The plan was updated in 2024 </w:t>
      </w:r>
      <w:r w:rsidR="004C7024">
        <w:fldChar w:fldCharType="begin"/>
      </w:r>
      <w:r w:rsidR="001B655D">
        <w:instrText xml:space="preserve"> ADDIN EN.CITE &lt;EndNote&gt;&lt;Cite&gt;&lt;Author&gt;EnergyAustralia&lt;/Author&gt;&lt;Year&gt;2024&lt;/Year&gt;&lt;RecNum&gt;4&lt;/RecNum&gt;&lt;DisplayText&gt;(EnergyAustralia 2024a)&lt;/DisplayText&gt;&lt;record&gt;&lt;rec-number&gt;4&lt;/rec-number&gt;&lt;foreign-keys&gt;&lt;key app="EN" db-id="spaff0s0osz0sqe0t5a55fezradpx9psfrzt" timestamp="1744947774" guid="6a8725c0-f60e-4817-abfb-690c47c07d1a"&gt;4&lt;/key&gt;&lt;/foreign-keys&gt;&lt;ref-type name="Report"&gt;27&lt;/ref-type&gt;&lt;contributors&gt;&lt;authors&gt;&lt;author&gt;EnergyAustralia&lt;/author&gt;&lt;/authors&gt;&lt;/contributors&gt;&lt;titles&gt;&lt;title&gt;Climate Transition Action Plan 2024&lt;/title&gt;&lt;/titles&gt;&lt;dates&gt;&lt;year&gt;2024&lt;/year&gt;&lt;/dates&gt;&lt;pub-location&gt;https://www.energyaustralia.com.au/about-us/sustainability&lt;/pub-location&gt;&lt;urls&gt;&lt;related-urls&gt;&lt;url&gt;https://www.energyaustralia.com.au/sites/default/files/2024-12/Climate%20Transition%20Action%20Plan.pdf&lt;/url&gt;&lt;/related-urls&gt;&lt;/urls&gt;&lt;/record&gt;&lt;/Cite&gt;&lt;/EndNote&gt;</w:instrText>
      </w:r>
      <w:r w:rsidR="004C7024">
        <w:fldChar w:fldCharType="separate"/>
      </w:r>
      <w:r w:rsidR="005A03A9">
        <w:rPr>
          <w:noProof/>
        </w:rPr>
        <w:t>(EnergyAustralia 2024a)</w:t>
      </w:r>
      <w:r w:rsidR="004C7024">
        <w:fldChar w:fldCharType="end"/>
      </w:r>
      <w:r w:rsidR="00571BBE">
        <w:t xml:space="preserve"> </w:t>
      </w:r>
      <w:r w:rsidRPr="00AE691D">
        <w:t>with the following targets:</w:t>
      </w:r>
      <w:r w:rsidRPr="0037501E">
        <w:t xml:space="preserve"> </w:t>
      </w:r>
    </w:p>
    <w:p w14:paraId="1F67FC02" w14:textId="74F91319" w:rsidR="000D0E01" w:rsidRPr="000F65D7" w:rsidRDefault="00805530" w:rsidP="000C511A">
      <w:pPr>
        <w:pStyle w:val="ListParagraph"/>
      </w:pPr>
      <w:r>
        <w:t>c</w:t>
      </w:r>
      <w:r w:rsidR="000D0E01" w:rsidRPr="000F65D7">
        <w:t>ommitment to achieving Net Zero greenhouse gas emissions across Scope 1 and 2 by 2050</w:t>
      </w:r>
    </w:p>
    <w:p w14:paraId="733BA560" w14:textId="51666F90" w:rsidR="000D0E01" w:rsidRPr="000F65D7" w:rsidRDefault="00805530" w:rsidP="000C511A">
      <w:pPr>
        <w:pStyle w:val="ListParagraph"/>
      </w:pPr>
      <w:r>
        <w:t>a</w:t>
      </w:r>
      <w:r w:rsidR="000D0E01" w:rsidRPr="000F65D7">
        <w:t>mbition to achieve Net Zero emissions for Scope 3 by 2050</w:t>
      </w:r>
    </w:p>
    <w:p w14:paraId="52444D1C" w14:textId="4BC73170" w:rsidR="000D0E01" w:rsidRPr="000F65D7" w:rsidRDefault="00805530" w:rsidP="000C511A">
      <w:pPr>
        <w:pStyle w:val="ListParagraph"/>
      </w:pPr>
      <w:r>
        <w:t>e</w:t>
      </w:r>
      <w:r w:rsidR="000D0E01" w:rsidRPr="000F65D7">
        <w:t>xpanding our renewable portfolio by up to 3GW by 2030</w:t>
      </w:r>
      <w:r w:rsidR="00E74953">
        <w:t xml:space="preserve"> and</w:t>
      </w:r>
    </w:p>
    <w:p w14:paraId="214F011E" w14:textId="05AD1AC0" w:rsidR="000D0E01" w:rsidRDefault="00805530" w:rsidP="000C511A">
      <w:pPr>
        <w:pStyle w:val="ListParagraph"/>
      </w:pPr>
      <w:r>
        <w:t>p</w:t>
      </w:r>
      <w:r w:rsidR="000D0E01" w:rsidRPr="00B139F5">
        <w:t>lanned retirement of coal generation with Yallourn closing in mid-2028 and Mount Piper by 2040</w:t>
      </w:r>
    </w:p>
    <w:p w14:paraId="2E12BBD5" w14:textId="77777777" w:rsidR="000D0E01" w:rsidRPr="00556542" w:rsidRDefault="000D0E01" w:rsidP="00556542">
      <w:pPr>
        <w:pStyle w:val="Heading3"/>
      </w:pPr>
      <w:bookmarkStart w:id="13" w:name="_Ref196905477"/>
      <w:bookmarkStart w:id="14" w:name="_Ref196905488"/>
      <w:r w:rsidRPr="00556542">
        <w:t>Reconciliation Action Plan</w:t>
      </w:r>
      <w:bookmarkEnd w:id="13"/>
      <w:bookmarkEnd w:id="14"/>
    </w:p>
    <w:p w14:paraId="22413DB6" w14:textId="5B0998FA" w:rsidR="000D0E01" w:rsidRDefault="000D0E01" w:rsidP="000D0E01">
      <w:r>
        <w:t>As outlined in</w:t>
      </w:r>
      <w:r w:rsidRPr="00C34B0E" w:rsidDel="007722D9">
        <w:t xml:space="preserve"> </w:t>
      </w:r>
      <w:r w:rsidR="007722D9">
        <w:t>EA</w:t>
      </w:r>
      <w:r w:rsidR="007722D9" w:rsidRPr="00C34B0E">
        <w:t xml:space="preserve">’s </w:t>
      </w:r>
      <w:r w:rsidRPr="00BA1DF8">
        <w:rPr>
          <w:i/>
          <w:iCs/>
        </w:rPr>
        <w:t>2023-2025 Innovate Reconciliation Action Plan</w:t>
      </w:r>
      <w:r>
        <w:t xml:space="preserve"> </w:t>
      </w:r>
      <w:r w:rsidR="00DA32F3">
        <w:fldChar w:fldCharType="begin"/>
      </w:r>
      <w:r w:rsidR="001B655D">
        <w:instrText xml:space="preserve"> ADDIN EN.CITE &lt;EndNote&gt;&lt;Cite&gt;&lt;Author&gt;EnergyAustralia&lt;/Author&gt;&lt;Year&gt;2023&lt;/Year&gt;&lt;RecNum&gt;5&lt;/RecNum&gt;&lt;DisplayText&gt;(EnergyAustralia 2023a)&lt;/DisplayText&gt;&lt;record&gt;&lt;rec-number&gt;5&lt;/rec-number&gt;&lt;foreign-keys&gt;&lt;key app="EN" db-id="spaff0s0osz0sqe0t5a55fezradpx9psfrzt" timestamp="1744948097" guid="e14616a3-df29-4aa3-aa2d-90a5f84e8e18"&gt;5&lt;/key&gt;&lt;/foreign-keys&gt;&lt;ref-type name="Report"&gt;27&lt;/ref-type&gt;&lt;contributors&gt;&lt;authors&gt;&lt;author&gt;EnergyAustralia&lt;/author&gt;&lt;/authors&gt;&lt;/contributors&gt;&lt;titles&gt;&lt;title&gt;Innovate Reconciliation Action Plan 2023 - 2025&lt;/title&gt;&lt;/titles&gt;&lt;dates&gt;&lt;year&gt;2023&lt;/year&gt;&lt;/dates&gt;&lt;pub-location&gt;https://www.energyaustralia.com.au/about-us/community/supporting-first-nations-peoples&lt;/pub-location&gt;&lt;urls&gt;&lt;related-urls&gt;&lt;url&gt;https://www.energyaustralia.com.au/sites/default/files/2023-03/EnergyAustralia%202023-2025%20Innovate%20RAP.pdf&lt;/url&gt;&lt;/related-urls&gt;&lt;/urls&gt;&lt;/record&gt;&lt;/Cite&gt;&lt;/EndNote&gt;</w:instrText>
      </w:r>
      <w:r w:rsidR="00DA32F3">
        <w:fldChar w:fldCharType="separate"/>
      </w:r>
      <w:r w:rsidR="008C366E">
        <w:rPr>
          <w:noProof/>
        </w:rPr>
        <w:t>(EnergyAustralia 2023a)</w:t>
      </w:r>
      <w:r w:rsidR="00DA32F3">
        <w:fldChar w:fldCharType="end"/>
      </w:r>
      <w:r w:rsidR="00052667">
        <w:t>, EnergyAustralia’s</w:t>
      </w:r>
      <w:r>
        <w:t xml:space="preserve"> vision for reconciliation is that we are a unified nation that acknowledges and celebrates First Nations peoples, their resilience, and their living cultures so that we can work collaboratively to lead and accelerate a clean energy future for all Australians. </w:t>
      </w:r>
      <w:r w:rsidR="00796773">
        <w:t xml:space="preserve">EnergyAustralia aims to </w:t>
      </w:r>
      <w:r w:rsidRPr="00134310">
        <w:t xml:space="preserve">bring </w:t>
      </w:r>
      <w:r>
        <w:t>this</w:t>
      </w:r>
      <w:r w:rsidRPr="00134310">
        <w:t xml:space="preserve"> vision to life by: </w:t>
      </w:r>
    </w:p>
    <w:p w14:paraId="3BE93B05" w14:textId="0994894E" w:rsidR="000D0E01" w:rsidRDefault="00796773" w:rsidP="000C511A">
      <w:pPr>
        <w:pStyle w:val="ListParagraph"/>
      </w:pPr>
      <w:r>
        <w:t>i</w:t>
      </w:r>
      <w:r w:rsidR="000D0E01" w:rsidRPr="00134310">
        <w:t>ncreasing the understanding of First Nations peoples, histories, and cultures across our organisation through nation</w:t>
      </w:r>
      <w:r w:rsidR="000D0E01">
        <w:t>-</w:t>
      </w:r>
      <w:r w:rsidR="000D0E01" w:rsidRPr="00134310">
        <w:t>specific engagement strategies and localised cultural learning for our employees, contractors and partners</w:t>
      </w:r>
    </w:p>
    <w:p w14:paraId="7D8A08BA" w14:textId="72C2D261" w:rsidR="000D0E01" w:rsidRDefault="00796773" w:rsidP="000C511A">
      <w:pPr>
        <w:pStyle w:val="ListParagraph"/>
      </w:pPr>
      <w:r>
        <w:t>r</w:t>
      </w:r>
      <w:r w:rsidR="000D0E01" w:rsidRPr="00134310">
        <w:t>evising and improving our approach to supplier and employment participation to ensure greater supplier diversity and creating employment pathways for Aboriginal and Torres Strait Islander peoples into our business</w:t>
      </w:r>
    </w:p>
    <w:p w14:paraId="337DC693" w14:textId="355D0E6B" w:rsidR="000D0E01" w:rsidRDefault="00796773" w:rsidP="000C511A">
      <w:pPr>
        <w:pStyle w:val="ListParagraph"/>
      </w:pPr>
      <w:r>
        <w:t>e</w:t>
      </w:r>
      <w:r w:rsidR="000D0E01" w:rsidRPr="00134310">
        <w:t>stablishing new partnerships and other collaborative opportunities to engage First Nations communities in the clean energy transition</w:t>
      </w:r>
      <w:r>
        <w:t xml:space="preserve"> and</w:t>
      </w:r>
    </w:p>
    <w:p w14:paraId="7B37CABE" w14:textId="46CC6FFE" w:rsidR="000D0E01" w:rsidRPr="00134310" w:rsidRDefault="00796773" w:rsidP="000C511A">
      <w:pPr>
        <w:pStyle w:val="ListParagraph"/>
      </w:pPr>
      <w:r>
        <w:t>v</w:t>
      </w:r>
      <w:r w:rsidR="000D0E01" w:rsidRPr="00134310">
        <w:t>oicing our support for reconciliation, and the Uluru Statement from the Heart and encourage our people to participate in reconciliation activities.</w:t>
      </w:r>
    </w:p>
    <w:p w14:paraId="61CF4559" w14:textId="1D5A1058" w:rsidR="00BA1DF8" w:rsidRDefault="000D0E01" w:rsidP="000D0E01">
      <w:r>
        <w:t xml:space="preserve">The rehabilitation of the Yallourn </w:t>
      </w:r>
      <w:r w:rsidR="00564935">
        <w:t>M</w:t>
      </w:r>
      <w:r>
        <w:t xml:space="preserve">ine offers a unique opportunity to build on existing relationships with Traditional Owners to achieve positive outcomes that benefit the Indigenous community. Mining activities at the </w:t>
      </w:r>
      <w:r w:rsidR="003A491A">
        <w:t>s</w:t>
      </w:r>
      <w:r>
        <w:t>ite have changed the land and waters and it is important that EA</w:t>
      </w:r>
      <w:r w:rsidR="00C4214E">
        <w:t>Y</w:t>
      </w:r>
      <w:r>
        <w:t xml:space="preserve"> engage with, and listen to, the Traditional Owners</w:t>
      </w:r>
      <w:r w:rsidR="00936899">
        <w:t xml:space="preserve"> </w:t>
      </w:r>
      <w:r>
        <w:t xml:space="preserve">and respect their future vision for the </w:t>
      </w:r>
      <w:r w:rsidR="000E0E0E">
        <w:t>s</w:t>
      </w:r>
      <w:r>
        <w:t xml:space="preserve">ite. Details of stakeholder and community engagement can be found in </w:t>
      </w:r>
      <w:r w:rsidR="00A21FC3">
        <w:fldChar w:fldCharType="begin"/>
      </w:r>
      <w:r w:rsidR="00A21FC3">
        <w:instrText xml:space="preserve"> REF _Ref194059222 \r \h </w:instrText>
      </w:r>
      <w:r w:rsidR="00B2103C">
        <w:instrText xml:space="preserve"> \* MERGEFORMAT </w:instrText>
      </w:r>
      <w:r w:rsidR="00A21FC3">
        <w:fldChar w:fldCharType="separate"/>
      </w:r>
      <w:r w:rsidR="00D35BC0">
        <w:t>Chapter 10</w:t>
      </w:r>
      <w:r w:rsidR="00A21FC3">
        <w:fldChar w:fldCharType="end"/>
      </w:r>
      <w:r w:rsidRPr="00B2103C">
        <w:t>.</w:t>
      </w:r>
      <w:r>
        <w:t xml:space="preserve"> </w:t>
      </w:r>
    </w:p>
    <w:p w14:paraId="14FD4B6D" w14:textId="2166AAFF" w:rsidR="000D0E01" w:rsidRPr="00556542" w:rsidRDefault="000D0E01" w:rsidP="00556542">
      <w:pPr>
        <w:pStyle w:val="Heading3"/>
      </w:pPr>
      <w:r w:rsidRPr="00556542">
        <w:t xml:space="preserve">Leading </w:t>
      </w:r>
      <w:r w:rsidR="00D27EA4">
        <w:t>T</w:t>
      </w:r>
      <w:r w:rsidRPr="00556542">
        <w:t>ransition</w:t>
      </w:r>
    </w:p>
    <w:p w14:paraId="743FE90D" w14:textId="1C37A455" w:rsidR="00094538" w:rsidRDefault="00094538" w:rsidP="00C54F77">
      <w:pPr>
        <w:rPr>
          <w:sz w:val="24"/>
          <w:lang w:eastAsia="en-AU"/>
        </w:rPr>
      </w:pPr>
      <w:r>
        <w:t xml:space="preserve">EnergyAustralia is committed to delivering a leading employment transition experience for its workforce and enabling prosperity and amenity to be derived from the Yallourn </w:t>
      </w:r>
      <w:r w:rsidR="00697275">
        <w:t>S</w:t>
      </w:r>
      <w:r>
        <w:t xml:space="preserve">ite and its surrounds for generations to come. Our commitment to an orderly transition has been demonstrated with </w:t>
      </w:r>
      <w:r w:rsidR="00EF3743">
        <w:t>seven</w:t>
      </w:r>
      <w:r>
        <w:t xml:space="preserve"> years advance notice of closure for the Yallourn </w:t>
      </w:r>
      <w:r w:rsidR="00D15D30">
        <w:t>P</w:t>
      </w:r>
      <w:r>
        <w:t xml:space="preserve">ower </w:t>
      </w:r>
      <w:r w:rsidR="00D15D30">
        <w:t>S</w:t>
      </w:r>
      <w:r>
        <w:t>tation; a $10 million support package for training and support services for the workforce (including reskilling and job opportunities in mine rehabilitation); and reinvestment in the region with the 350MW/4hr Wooreen battery storage system</w:t>
      </w:r>
      <w:r w:rsidR="00F822E4">
        <w:t xml:space="preserve"> </w:t>
      </w:r>
      <w:r w:rsidR="00A85C16">
        <w:fldChar w:fldCharType="begin"/>
      </w:r>
      <w:r w:rsidR="001B655D">
        <w:instrText xml:space="preserve"> ADDIN EN.CITE &lt;EndNote&gt;&lt;Cite&gt;&lt;Author&gt;EnergyAustralia&lt;/Author&gt;&lt;Year&gt;2023&lt;/Year&gt;&lt;RecNum&gt;93&lt;/RecNum&gt;&lt;DisplayText&gt;(EnergyAustralia 2023c)&lt;/DisplayText&gt;&lt;record&gt;&lt;rec-number&gt;93&lt;/rec-number&gt;&lt;foreign-keys&gt;&lt;key app="EN" db-id="spaff0s0osz0sqe0t5a55fezradpx9psfrzt" timestamp="1747182040" guid="47438d9f-785a-4dd1-9080-949ffd514463"&gt;93&lt;/key&gt;&lt;/foreign-keys&gt;&lt;ref-type name="Report"&gt;27&lt;/ref-type&gt;&lt;contributors&gt;&lt;authors&gt;&lt;author&gt;EnergyAustralia&lt;/author&gt;&lt;/authors&gt;&lt;/contributors&gt;&lt;titles&gt;&lt;title&gt;Wooreen Energy Storage System Project Fact Sheet&lt;/title&gt;&lt;/titles&gt;&lt;dates&gt;&lt;year&gt;2023&lt;/year&gt;&lt;/dates&gt;&lt;pub-location&gt;https://www.energyaustralia.com.au/about-us/what-we-do/new-energy-projects/wooreen-energy-storage-system&lt;/pub-location&gt;&lt;urls&gt;&lt;related-urls&gt;&lt;url&gt;https://www.energyaustralia.com.au/sites/default/files/2023-11/EA_168_WESS%20Fact%20Sheet_v3.pdf&lt;/url&gt;&lt;/related-urls&gt;&lt;/urls&gt;&lt;access-date&gt;14/5/2025&lt;/access-date&gt;&lt;/record&gt;&lt;/Cite&gt;&lt;/EndNote&gt;</w:instrText>
      </w:r>
      <w:r w:rsidR="00A85C16">
        <w:fldChar w:fldCharType="separate"/>
      </w:r>
      <w:r w:rsidR="00A85C16">
        <w:rPr>
          <w:noProof/>
        </w:rPr>
        <w:t>(EnergyAustralia 2023c)</w:t>
      </w:r>
      <w:r w:rsidR="00A85C16">
        <w:fldChar w:fldCharType="end"/>
      </w:r>
      <w:r>
        <w:t xml:space="preserve">. </w:t>
      </w:r>
    </w:p>
    <w:p w14:paraId="34984DEB" w14:textId="3C68A9A9" w:rsidR="000D0E01" w:rsidRPr="00EF59D5" w:rsidRDefault="000D0E01" w:rsidP="000D0E01">
      <w:r w:rsidRPr="00EF59D5">
        <w:t xml:space="preserve">Launched in November 2022, the $10 million </w:t>
      </w:r>
      <w:r w:rsidRPr="00EF59D5">
        <w:rPr>
          <w:i/>
          <w:iCs/>
        </w:rPr>
        <w:t>Yallourn Transition Program</w:t>
      </w:r>
      <w:r w:rsidRPr="00EF59D5">
        <w:t xml:space="preserve"> provides the opportunity for employees to retrain and be job ready ahead of Yallourn’s closure. The program casts a wide net, supporting workers that call Yallourn home, with access to services to plan, prepare and upskill for the future, whether that be finding a new job, retirement or self-employment.</w:t>
      </w:r>
    </w:p>
    <w:p w14:paraId="51F20EDB" w14:textId="77777777" w:rsidR="000D0E01" w:rsidRPr="00EF59D5" w:rsidRDefault="000D0E01" w:rsidP="000D0E01">
      <w:r w:rsidRPr="00EF59D5">
        <w:t>Specifically, the program provides Yallourn workers with support to:</w:t>
      </w:r>
    </w:p>
    <w:p w14:paraId="4E30C345" w14:textId="77777777" w:rsidR="000D0E01" w:rsidRPr="00EF59D5" w:rsidRDefault="000D0E01" w:rsidP="000C511A">
      <w:pPr>
        <w:pStyle w:val="ListParagraph"/>
      </w:pPr>
      <w:r w:rsidRPr="00EF59D5">
        <w:t xml:space="preserve">develop personalised career plans </w:t>
      </w:r>
    </w:p>
    <w:p w14:paraId="3FC0147E" w14:textId="77777777" w:rsidR="000D0E01" w:rsidRPr="00EF59D5" w:rsidRDefault="000D0E01" w:rsidP="000C511A">
      <w:pPr>
        <w:pStyle w:val="ListParagraph"/>
      </w:pPr>
      <w:r w:rsidRPr="00EF59D5">
        <w:t xml:space="preserve">access to all reasonable training </w:t>
      </w:r>
    </w:p>
    <w:p w14:paraId="46DF0B3A" w14:textId="77777777" w:rsidR="000D0E01" w:rsidRPr="00EF59D5" w:rsidRDefault="000D0E01" w:rsidP="000C511A">
      <w:pPr>
        <w:pStyle w:val="ListParagraph"/>
      </w:pPr>
      <w:r w:rsidRPr="00EF59D5">
        <w:t xml:space="preserve">individual career coaching </w:t>
      </w:r>
    </w:p>
    <w:p w14:paraId="75BE87A9" w14:textId="77777777" w:rsidR="000D0E01" w:rsidRPr="00EF59D5" w:rsidRDefault="000D0E01" w:rsidP="000C511A">
      <w:pPr>
        <w:pStyle w:val="ListParagraph"/>
      </w:pPr>
      <w:r w:rsidRPr="00EF59D5">
        <w:t xml:space="preserve">financial advice and planning </w:t>
      </w:r>
    </w:p>
    <w:p w14:paraId="29674533" w14:textId="77777777" w:rsidR="000D0E01" w:rsidRPr="00EF59D5" w:rsidRDefault="000D0E01" w:rsidP="000C511A">
      <w:pPr>
        <w:pStyle w:val="ListParagraph"/>
      </w:pPr>
      <w:r w:rsidRPr="00EF59D5">
        <w:t xml:space="preserve">small business seed funding </w:t>
      </w:r>
    </w:p>
    <w:p w14:paraId="79D67118" w14:textId="77777777" w:rsidR="000D0E01" w:rsidRPr="00EF59D5" w:rsidRDefault="000D0E01" w:rsidP="000C511A">
      <w:pPr>
        <w:pStyle w:val="ListParagraph"/>
      </w:pPr>
      <w:r w:rsidRPr="00EF59D5">
        <w:t xml:space="preserve">secondment opportunities </w:t>
      </w:r>
    </w:p>
    <w:p w14:paraId="32BD8F12" w14:textId="77777777" w:rsidR="000D0E01" w:rsidRPr="00EF59D5" w:rsidRDefault="000D0E01" w:rsidP="000C511A">
      <w:pPr>
        <w:pStyle w:val="ListParagraph"/>
      </w:pPr>
      <w:r w:rsidRPr="00EF59D5">
        <w:t>recognition of prior learning</w:t>
      </w:r>
    </w:p>
    <w:p w14:paraId="2D266800" w14:textId="77777777" w:rsidR="000D0E01" w:rsidRPr="00EF59D5" w:rsidRDefault="000D0E01" w:rsidP="000C511A">
      <w:pPr>
        <w:pStyle w:val="ListParagraph"/>
      </w:pPr>
      <w:r w:rsidRPr="00EF59D5">
        <w:t xml:space="preserve">job application assistance </w:t>
      </w:r>
    </w:p>
    <w:p w14:paraId="3570A643" w14:textId="77777777" w:rsidR="000D0E01" w:rsidRPr="00EF59D5" w:rsidRDefault="000D0E01" w:rsidP="000C511A">
      <w:pPr>
        <w:pStyle w:val="ListParagraph"/>
      </w:pPr>
      <w:r w:rsidRPr="00EF59D5">
        <w:t xml:space="preserve">links to employment opportunities, and </w:t>
      </w:r>
    </w:p>
    <w:p w14:paraId="3DA71F26" w14:textId="77777777" w:rsidR="000D0E01" w:rsidRPr="00EF59D5" w:rsidRDefault="000D0E01" w:rsidP="000C511A">
      <w:pPr>
        <w:pStyle w:val="ListParagraph"/>
      </w:pPr>
      <w:r w:rsidRPr="00EF59D5">
        <w:t>adult apprenticeships.</w:t>
      </w:r>
    </w:p>
    <w:p w14:paraId="4E91F9B4" w14:textId="73191B47" w:rsidR="00BA1DF8" w:rsidRDefault="000D0E01" w:rsidP="000D0E01">
      <w:r w:rsidRPr="00EF59D5">
        <w:t>In addition, E</w:t>
      </w:r>
      <w:r w:rsidR="00D15D30">
        <w:t>nergy</w:t>
      </w:r>
      <w:r w:rsidRPr="00EF59D5">
        <w:t>A</w:t>
      </w:r>
      <w:r w:rsidR="00D15D30">
        <w:t>ustralia</w:t>
      </w:r>
      <w:r w:rsidRPr="00EF59D5">
        <w:t xml:space="preserve"> is actively working to understand where the new sources of employment will be in the region and create links for the Yallourn workforce. Identifying new industries is </w:t>
      </w:r>
      <w:r w:rsidR="001D47FA">
        <w:t>also</w:t>
      </w:r>
      <w:r w:rsidRPr="00EF59D5">
        <w:t xml:space="preserve"> important for Yallourn’s supply chain to have the opportunity to pivot to potential new customers before Yallourn closes. </w:t>
      </w:r>
      <w:r w:rsidR="003A3B4E" w:rsidRPr="00980A38">
        <w:t xml:space="preserve">EnergyAustralia will </w:t>
      </w:r>
      <w:r w:rsidR="000A122E" w:rsidRPr="00980A38">
        <w:t xml:space="preserve">also </w:t>
      </w:r>
      <w:r w:rsidR="003A3B4E" w:rsidRPr="00980A38">
        <w:t>utilise its existing generation assets and projects</w:t>
      </w:r>
      <w:r w:rsidR="000A122E" w:rsidRPr="00980A38">
        <w:t xml:space="preserve"> to provide employment opportunities for workers impacted by the transition.</w:t>
      </w:r>
    </w:p>
    <w:p w14:paraId="542F1887" w14:textId="77777777" w:rsidR="000D0E01" w:rsidRPr="00093372" w:rsidRDefault="000D0E01" w:rsidP="00B75E20">
      <w:pPr>
        <w:pStyle w:val="Heading2"/>
      </w:pPr>
      <w:bookmarkStart w:id="15" w:name="_Toc169507594"/>
      <w:bookmarkStart w:id="16" w:name="_Toc210048994"/>
      <w:r>
        <w:t>K</w:t>
      </w:r>
      <w:r w:rsidRPr="00093372">
        <w:t>ey Legislation</w:t>
      </w:r>
      <w:bookmarkEnd w:id="15"/>
      <w:r>
        <w:t xml:space="preserve"> and Administration</w:t>
      </w:r>
      <w:bookmarkEnd w:id="16"/>
    </w:p>
    <w:p w14:paraId="62879EC2" w14:textId="5B612D45" w:rsidR="00093584" w:rsidRDefault="000D0E01" w:rsidP="000D0E01">
      <w:r w:rsidRPr="00C727AD">
        <w:t>The MRSDA is the ley legislative instrument that governs mining in Victoria. In 2019</w:t>
      </w:r>
      <w:r>
        <w:t>,</w:t>
      </w:r>
      <w:r w:rsidRPr="00C727AD">
        <w:t xml:space="preserve"> </w:t>
      </w:r>
      <w:r w:rsidR="00F63C3D">
        <w:t xml:space="preserve">amendments to </w:t>
      </w:r>
      <w:r w:rsidRPr="00C727AD">
        <w:t>the Act w</w:t>
      </w:r>
      <w:r w:rsidR="007A5D12">
        <w:t>ere inserted</w:t>
      </w:r>
      <w:r w:rsidR="000F1A14">
        <w:t>, including</w:t>
      </w:r>
      <w:r w:rsidRPr="00C727AD">
        <w:t xml:space="preserve"> provisions relating to the rehabilitation of declared mine land, with additional regulatory requirements for rehabilitation, stakeholder engagement, post closure management and financial security. </w:t>
      </w:r>
      <w:r w:rsidR="000B5B80">
        <w:t xml:space="preserve"> </w:t>
      </w:r>
      <w:r w:rsidRPr="00C727AD">
        <w:t xml:space="preserve">The </w:t>
      </w:r>
      <w:r w:rsidR="0013710C" w:rsidRPr="006422A5">
        <w:rPr>
          <w:i/>
          <w:iCs/>
        </w:rPr>
        <w:t xml:space="preserve">Mineral Resources (Sustainable Development) (Mineral Industries) Regulations 2019 </w:t>
      </w:r>
      <w:r w:rsidR="0013710C">
        <w:t>(Vic)</w:t>
      </w:r>
      <w:r w:rsidR="0013710C" w:rsidRPr="00C727AD">
        <w:t xml:space="preserve"> </w:t>
      </w:r>
      <w:r w:rsidR="0013710C">
        <w:t>(</w:t>
      </w:r>
      <w:r>
        <w:rPr>
          <w:b/>
        </w:rPr>
        <w:t>MRSDMIR</w:t>
      </w:r>
      <w:r w:rsidR="0013710C">
        <w:t>)</w:t>
      </w:r>
      <w:r w:rsidRPr="00C727AD">
        <w:t xml:space="preserve"> were subsequently amended in 2022 to include amended regulations for declared mines. The amend</w:t>
      </w:r>
      <w:r w:rsidR="00AC2249">
        <w:t>ed</w:t>
      </w:r>
      <w:r w:rsidRPr="00C727AD">
        <w:t xml:space="preserve"> regulations commenced on 30 September 2022. </w:t>
      </w:r>
    </w:p>
    <w:p w14:paraId="350DD9FC" w14:textId="7475C5FE" w:rsidR="00D74F4B" w:rsidRDefault="000D0E01" w:rsidP="001E6974">
      <w:pPr>
        <w:sectPr w:rsidR="00D74F4B" w:rsidSect="00B17CC5">
          <w:headerReference w:type="even" r:id="rId21"/>
          <w:headerReference w:type="default" r:id="rId22"/>
          <w:headerReference w:type="first" r:id="rId23"/>
          <w:footerReference w:type="first" r:id="rId24"/>
          <w:pgSz w:w="11910" w:h="16840"/>
          <w:pgMar w:top="709" w:right="570" w:bottom="1315" w:left="851" w:header="720" w:footer="356" w:gutter="0"/>
          <w:cols w:space="709"/>
          <w:titlePg/>
          <w:docGrid w:linePitch="299"/>
        </w:sectPr>
      </w:pPr>
      <w:r w:rsidRPr="00DD2672">
        <w:t>A declared mine is defined in the MRSDA, as</w:t>
      </w:r>
      <w:r>
        <w:t xml:space="preserve"> a</w:t>
      </w:r>
      <w:r w:rsidRPr="00DD2672">
        <w:t xml:space="preserve"> mine or quarry in Victoria declared by the Minister to have geotechnical</w:t>
      </w:r>
      <w:r>
        <w:t>,</w:t>
      </w:r>
      <w:r w:rsidRPr="00DD2672">
        <w:t xml:space="preserve"> hydrogeological</w:t>
      </w:r>
      <w:r>
        <w:t xml:space="preserve">, water quality or hydrological </w:t>
      </w:r>
      <w:r w:rsidRPr="00DD2672">
        <w:t>factors within th</w:t>
      </w:r>
      <w:r>
        <w:t>e mine or quarry that</w:t>
      </w:r>
      <w:r w:rsidRPr="00DD2672">
        <w:t xml:space="preserve"> pose a significant risk to public safety, the environment or infrastructure.</w:t>
      </w:r>
      <w:r w:rsidR="00DA448F">
        <w:t xml:space="preserve"> </w:t>
      </w:r>
      <w:r w:rsidR="0013710C">
        <w:t>The</w:t>
      </w:r>
      <w:r w:rsidR="00DA448F">
        <w:t xml:space="preserve"> </w:t>
      </w:r>
      <w:r w:rsidR="00A14782">
        <w:t xml:space="preserve">Yallourn </w:t>
      </w:r>
      <w:r w:rsidR="0013710C">
        <w:t>M</w:t>
      </w:r>
      <w:r w:rsidR="00A14782">
        <w:t xml:space="preserve">ine, along with </w:t>
      </w:r>
      <w:r w:rsidR="0013710C">
        <w:t>the</w:t>
      </w:r>
      <w:r w:rsidR="00A14782">
        <w:t xml:space="preserve"> Hazelwood and Loy Yang </w:t>
      </w:r>
      <w:r w:rsidR="0013710C">
        <w:t>mine</w:t>
      </w:r>
      <w:r w:rsidR="00A14782">
        <w:t xml:space="preserve"> are currently the only declared mines in Victoria. </w:t>
      </w:r>
      <w:r w:rsidR="006906F8">
        <w:t>The MRSDA requires a de</w:t>
      </w:r>
      <w:r w:rsidR="00295350">
        <w:t>clared mine rehabilitation plan in relation to each d</w:t>
      </w:r>
      <w:r w:rsidR="00DA448F">
        <w:t>eclared mine</w:t>
      </w:r>
      <w:r w:rsidR="00295350">
        <w:t xml:space="preserve"> to be </w:t>
      </w:r>
      <w:r w:rsidR="00DA448F">
        <w:t>submit</w:t>
      </w:r>
      <w:r w:rsidR="00295350">
        <w:t>ted</w:t>
      </w:r>
      <w:r w:rsidR="00DA448F">
        <w:t xml:space="preserve"> by</w:t>
      </w:r>
      <w:r w:rsidR="007B7AA0">
        <w:t xml:space="preserve"> </w:t>
      </w:r>
      <w:r w:rsidR="00AC2CBD">
        <w:t>30 September</w:t>
      </w:r>
      <w:r>
        <w:t xml:space="preserve"> 2025</w:t>
      </w:r>
      <w:r w:rsidR="00F84E6A">
        <w:t xml:space="preserve"> </w:t>
      </w:r>
      <w:r w:rsidR="00D9113D">
        <w:t>meeting</w:t>
      </w:r>
      <w:r w:rsidR="00F84E6A">
        <w:t xml:space="preserve"> the requirements specified in the MRSDA and MRS</w:t>
      </w:r>
      <w:r w:rsidR="001A6FC5">
        <w:t>DMIR</w:t>
      </w:r>
      <w:r>
        <w:t xml:space="preserve">. The DMRP </w:t>
      </w:r>
      <w:r w:rsidR="00D9113D">
        <w:t xml:space="preserve">for the Yallourn Mine </w:t>
      </w:r>
      <w:r>
        <w:t>will super</w:t>
      </w:r>
      <w:r w:rsidR="00F130FF">
        <w:t>s</w:t>
      </w:r>
      <w:r>
        <w:t xml:space="preserve">ede </w:t>
      </w:r>
      <w:r w:rsidR="00543125">
        <w:t>the</w:t>
      </w:r>
      <w:r>
        <w:t xml:space="preserve"> existing mine rehabilitation plans. </w:t>
      </w:r>
      <w:r w:rsidR="00D74F4B">
        <w:br w:type="page"/>
      </w:r>
    </w:p>
    <w:p w14:paraId="52C8751B" w14:textId="2EC36DD7" w:rsidR="000D0E01" w:rsidRPr="00740BA2" w:rsidRDefault="000D0E01" w:rsidP="006901F1">
      <w:pPr>
        <w:pStyle w:val="Heading1"/>
      </w:pPr>
      <w:r>
        <w:t xml:space="preserve"> </w:t>
      </w:r>
      <w:bookmarkStart w:id="17" w:name="_Toc210048995"/>
      <w:r w:rsidRPr="00740BA2">
        <w:t>Scope</w:t>
      </w:r>
      <w:bookmarkEnd w:id="17"/>
    </w:p>
    <w:p w14:paraId="4A6D5ADE" w14:textId="54A87BFB" w:rsidR="000D0E01" w:rsidRDefault="00CA623A" w:rsidP="00E11204">
      <w:pPr>
        <w:pStyle w:val="Heading2"/>
      </w:pPr>
      <w:bookmarkStart w:id="18" w:name="_Toc210048996"/>
      <w:r>
        <w:t>Intr</w:t>
      </w:r>
      <w:r w:rsidR="009634E3">
        <w:t>o</w:t>
      </w:r>
      <w:r>
        <w:t>duction</w:t>
      </w:r>
      <w:bookmarkEnd w:id="18"/>
    </w:p>
    <w:p w14:paraId="260F2CA9" w14:textId="74551AB4" w:rsidR="000D0E01" w:rsidRDefault="000D0E01" w:rsidP="000D0E01">
      <w:r w:rsidRPr="000C3A8E">
        <w:t xml:space="preserve">The purpose of this chapter is to outline the boundaries and intentions of the DMRP in relation to the requirements of the Act and Regulations. </w:t>
      </w:r>
      <w:r>
        <w:t xml:space="preserve">Key exclusions will also be detailed to provide clarity. </w:t>
      </w:r>
    </w:p>
    <w:p w14:paraId="62D171DA" w14:textId="63D521D8" w:rsidR="000D0E01" w:rsidRDefault="000D0E01" w:rsidP="00E11204">
      <w:pPr>
        <w:pStyle w:val="Heading2"/>
      </w:pPr>
      <w:bookmarkStart w:id="19" w:name="_Toc210048997"/>
      <w:r>
        <w:t>Mining Licences</w:t>
      </w:r>
      <w:bookmarkEnd w:id="19"/>
    </w:p>
    <w:p w14:paraId="191FB809" w14:textId="631AB2DA" w:rsidR="000D0E01" w:rsidRDefault="000D0E01" w:rsidP="000D0E01">
      <w:r w:rsidRPr="00D84179">
        <w:t xml:space="preserve">The DMRP </w:t>
      </w:r>
      <w:r w:rsidR="00FF1E16">
        <w:t xml:space="preserve">scope </w:t>
      </w:r>
      <w:r w:rsidRPr="00D84179">
        <w:t>includes all land within the Yallourn Mining Licences (M</w:t>
      </w:r>
      <w:r>
        <w:t>IN</w:t>
      </w:r>
      <w:r w:rsidRPr="00D84179">
        <w:t>5003, 5216 and 5304), which excludes the Yallourn Power Station. EA</w:t>
      </w:r>
      <w:r w:rsidR="00873129">
        <w:t>Y</w:t>
      </w:r>
      <w:r w:rsidRPr="00D84179">
        <w:t xml:space="preserve"> owns the majority of the land within the licence area, with portions of the site leased for grazing and use by other third-parties (such as electricity transmission networks</w:t>
      </w:r>
      <w:r>
        <w:t>, business, recreational bodies</w:t>
      </w:r>
      <w:r w:rsidRPr="00D84179">
        <w:t>).</w:t>
      </w:r>
      <w:r w:rsidR="004A37E0">
        <w:t xml:space="preserve"> </w:t>
      </w:r>
      <w:r w:rsidR="007F2CBF">
        <w:t xml:space="preserve"> Crown Land and other private ownership </w:t>
      </w:r>
      <w:r w:rsidR="00E95BFB">
        <w:t xml:space="preserve">are </w:t>
      </w:r>
      <w:r w:rsidR="007F2CBF">
        <w:t xml:space="preserve">also </w:t>
      </w:r>
      <w:r w:rsidR="00E95BFB">
        <w:t>situated within the Mining Licence</w:t>
      </w:r>
      <w:r w:rsidR="003A45D7">
        <w:t xml:space="preserve"> as shown in </w:t>
      </w:r>
      <w:r w:rsidR="003A45D7">
        <w:fldChar w:fldCharType="begin"/>
      </w:r>
      <w:r w:rsidR="003A45D7">
        <w:instrText xml:space="preserve"> REF _Ref198555052 \h </w:instrText>
      </w:r>
      <w:r w:rsidR="003A45D7">
        <w:fldChar w:fldCharType="separate"/>
      </w:r>
      <w:r w:rsidR="00D35BC0">
        <w:t xml:space="preserve">Figure </w:t>
      </w:r>
      <w:r w:rsidR="00D35BC0">
        <w:rPr>
          <w:noProof/>
        </w:rPr>
        <w:t>2</w:t>
      </w:r>
      <w:r w:rsidR="00D35BC0">
        <w:noBreakHyphen/>
      </w:r>
      <w:r w:rsidR="00D35BC0">
        <w:rPr>
          <w:noProof/>
        </w:rPr>
        <w:t>1</w:t>
      </w:r>
      <w:r w:rsidR="003A45D7">
        <w:fldChar w:fldCharType="end"/>
      </w:r>
      <w:r w:rsidR="00E95BFB">
        <w:t>.</w:t>
      </w:r>
    </w:p>
    <w:p w14:paraId="5C962659" w14:textId="77777777" w:rsidR="000D0E01" w:rsidRPr="00556542" w:rsidRDefault="000D0E01" w:rsidP="00556542">
      <w:pPr>
        <w:pStyle w:val="Heading3"/>
      </w:pPr>
      <w:bookmarkStart w:id="20" w:name="_Toc192591875"/>
      <w:r w:rsidRPr="00556542">
        <w:t>Licence MIN5003</w:t>
      </w:r>
      <w:bookmarkEnd w:id="20"/>
    </w:p>
    <w:p w14:paraId="0749F987" w14:textId="2F414112" w:rsidR="000D0E01" w:rsidRDefault="000D0E01" w:rsidP="000D0E01">
      <w:r>
        <w:t>Mining Licence MIN5003 is the major Yallourn Mining Licence. The licence covers 5,173 hectares</w:t>
      </w:r>
      <w:r w:rsidR="001602F9">
        <w:t xml:space="preserve"> (Ha)</w:t>
      </w:r>
      <w:r>
        <w:t xml:space="preserve"> of land and the entire mining disturbance area.  </w:t>
      </w:r>
      <w:r w:rsidR="00B23770">
        <w:t>The m</w:t>
      </w:r>
      <w:r>
        <w:t xml:space="preserve">ajority of land within the licence area is owned by EAY, however rivers and floodplains, roads, railway, and some other titles, are owned by </w:t>
      </w:r>
      <w:r w:rsidR="00096D41">
        <w:t>third</w:t>
      </w:r>
      <w:r>
        <w:t xml:space="preserve"> parties.</w:t>
      </w:r>
      <w:r w:rsidR="001160D3">
        <w:t xml:space="preserve"> </w:t>
      </w:r>
      <w:r w:rsidR="0058580C">
        <w:t xml:space="preserve">These </w:t>
      </w:r>
      <w:r w:rsidR="00096D41">
        <w:t>third</w:t>
      </w:r>
      <w:r w:rsidR="002B0A42">
        <w:t>-</w:t>
      </w:r>
      <w:r w:rsidR="0058580C">
        <w:t xml:space="preserve">party areas are addressed by </w:t>
      </w:r>
      <w:r w:rsidR="00F03219">
        <w:t>the DMRP, with a priority placed on protecting their current use.</w:t>
      </w:r>
      <w:r>
        <w:t xml:space="preserve"> </w:t>
      </w:r>
    </w:p>
    <w:p w14:paraId="7959F432" w14:textId="0CEB7978" w:rsidR="000D0E01" w:rsidRPr="00556542" w:rsidRDefault="000D0E01" w:rsidP="00556542">
      <w:pPr>
        <w:pStyle w:val="Heading3"/>
      </w:pPr>
      <w:bookmarkStart w:id="21" w:name="_Toc192591876"/>
      <w:bookmarkStart w:id="22" w:name="_Toc192591877"/>
      <w:bookmarkStart w:id="23" w:name="_Toc192591878"/>
      <w:bookmarkStart w:id="24" w:name="_Toc192591879"/>
      <w:bookmarkStart w:id="25" w:name="_Toc192591880"/>
      <w:bookmarkStart w:id="26" w:name="_Toc192591881"/>
      <w:bookmarkStart w:id="27" w:name="_Toc192591882"/>
      <w:bookmarkStart w:id="28" w:name="_Toc192591883"/>
      <w:bookmarkStart w:id="29" w:name="_Toc192591884"/>
      <w:bookmarkStart w:id="30" w:name="_Toc192591885"/>
      <w:bookmarkStart w:id="31" w:name="_Toc192591886"/>
      <w:bookmarkStart w:id="32" w:name="_Toc192591887"/>
      <w:bookmarkStart w:id="33" w:name="_Toc192591888"/>
      <w:bookmarkStart w:id="34" w:name="_Toc192591889"/>
      <w:bookmarkStart w:id="35" w:name="_Toc192591890"/>
      <w:bookmarkStart w:id="36" w:name="_Toc192591891"/>
      <w:bookmarkStart w:id="37" w:name="_Toc192591892"/>
      <w:bookmarkStart w:id="38" w:name="_Toc192591893"/>
      <w:bookmarkStart w:id="39" w:name="_Toc192591894"/>
      <w:bookmarkStart w:id="40" w:name="_Ref195112879"/>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556542">
        <w:t>Licence MIN5216</w:t>
      </w:r>
      <w:bookmarkEnd w:id="39"/>
      <w:bookmarkEnd w:id="40"/>
      <w:r w:rsidRPr="00556542">
        <w:t xml:space="preserve"> </w:t>
      </w:r>
    </w:p>
    <w:p w14:paraId="398C5BE4" w14:textId="0DA542D6" w:rsidR="000D0E01" w:rsidRDefault="000D0E01" w:rsidP="000D0E01">
      <w:r>
        <w:t xml:space="preserve">MIN5216 is a small </w:t>
      </w:r>
      <w:r w:rsidR="009267DB">
        <w:t>152-hectare</w:t>
      </w:r>
      <w:r w:rsidR="001602F9">
        <w:t xml:space="preserve"> </w:t>
      </w:r>
      <w:r>
        <w:t xml:space="preserve">area situated on the southeastern portion of the site towards Morwell. The land is used for conservation and agricultural purposes with no coal mining taking place. No changes </w:t>
      </w:r>
      <w:r w:rsidR="00827669">
        <w:t>to</w:t>
      </w:r>
      <w:r>
        <w:t xml:space="preserve"> land use are proposed for this area.  Some recreational access is </w:t>
      </w:r>
      <w:r w:rsidR="00B4306A">
        <w:t xml:space="preserve">currently </w:t>
      </w:r>
      <w:r>
        <w:t>allowed through the</w:t>
      </w:r>
      <w:r w:rsidR="00C50904">
        <w:t xml:space="preserve"> public</w:t>
      </w:r>
      <w:r>
        <w:t xml:space="preserve"> </w:t>
      </w:r>
      <w:r w:rsidR="00C50904">
        <w:t xml:space="preserve">walking track </w:t>
      </w:r>
      <w:r>
        <w:t>which connects Latrobe Rd to Toners Lane through the Morwell West Drain Revegetation Project.</w:t>
      </w:r>
    </w:p>
    <w:p w14:paraId="58AE1F48" w14:textId="77777777" w:rsidR="000D0E01" w:rsidRPr="00556542" w:rsidRDefault="000D0E01" w:rsidP="00556542">
      <w:pPr>
        <w:pStyle w:val="Heading3"/>
      </w:pPr>
      <w:bookmarkStart w:id="41" w:name="_Toc192591895"/>
      <w:bookmarkStart w:id="42" w:name="_Ref195112863"/>
      <w:r w:rsidRPr="00556542">
        <w:t>Licence MIN5304</w:t>
      </w:r>
      <w:bookmarkEnd w:id="41"/>
      <w:bookmarkEnd w:id="42"/>
    </w:p>
    <w:p w14:paraId="1A332705" w14:textId="0BE74768" w:rsidR="00057B50" w:rsidRPr="00057B50" w:rsidRDefault="000D0E01" w:rsidP="00057B50">
      <w:r>
        <w:t xml:space="preserve">MIN5304 is a small </w:t>
      </w:r>
      <w:r w:rsidR="009267DB">
        <w:t>83-hectare</w:t>
      </w:r>
      <w:r>
        <w:t xml:space="preserve"> area situated alongside MIN5216. The land is also used for conservation and agricultural purposes with no coal mining taking place. Part of the </w:t>
      </w:r>
      <w:r w:rsidR="00C50904">
        <w:t>public walking track</w:t>
      </w:r>
      <w:r>
        <w:t xml:space="preserve"> also </w:t>
      </w:r>
      <w:r w:rsidR="00B33A0E">
        <w:t>passes</w:t>
      </w:r>
      <w:r>
        <w:t xml:space="preserve"> through this licence. </w:t>
      </w:r>
    </w:p>
    <w:p w14:paraId="376C996C" w14:textId="1A48D291" w:rsidR="00057B50" w:rsidRPr="00057B50" w:rsidRDefault="00057B50" w:rsidP="00104533">
      <w:pPr>
        <w:pStyle w:val="Heading2"/>
      </w:pPr>
      <w:bookmarkStart w:id="43" w:name="_Toc192591896"/>
      <w:bookmarkStart w:id="44" w:name="_Toc210048998"/>
      <w:r w:rsidRPr="00057B50">
        <w:t>Timeframes</w:t>
      </w:r>
      <w:bookmarkEnd w:id="43"/>
      <w:bookmarkEnd w:id="44"/>
    </w:p>
    <w:p w14:paraId="03E8A756" w14:textId="10BAD22D" w:rsidR="003A45D7" w:rsidRDefault="0029231B" w:rsidP="00057B50">
      <w:r>
        <w:t xml:space="preserve">This DMRP accounts for </w:t>
      </w:r>
      <w:r w:rsidR="00EC3373">
        <w:t xml:space="preserve">the </w:t>
      </w:r>
      <w:r w:rsidR="00633285">
        <w:t>remaining</w:t>
      </w:r>
      <w:r w:rsidR="00EC3373">
        <w:t xml:space="preserve"> period of mining operations and progressive rehabilitation, final rehabilitation implementation</w:t>
      </w:r>
      <w:r w:rsidR="00B72E1B">
        <w:t>, monitoring, maintenance, and management until relinquishment</w:t>
      </w:r>
      <w:r w:rsidR="00DE0519">
        <w:t xml:space="preserve"> of the rehabilitated land</w:t>
      </w:r>
      <w:r w:rsidR="00B72E1B">
        <w:t xml:space="preserve">.  At relinquishment, the responsibility </w:t>
      </w:r>
      <w:r w:rsidR="006312B9">
        <w:t>of post closure management will fall to another party</w:t>
      </w:r>
      <w:r w:rsidR="00E70A77">
        <w:t xml:space="preserve">, however </w:t>
      </w:r>
      <w:r w:rsidR="00C52F2A">
        <w:t>a plan of what this post-closure management entails is required in this DMRP</w:t>
      </w:r>
      <w:r w:rsidR="006312B9">
        <w:t>.</w:t>
      </w:r>
      <w:r w:rsidR="00861F95">
        <w:t xml:space="preserve"> </w:t>
      </w:r>
      <w:r w:rsidR="009F349C">
        <w:t>An ind</w:t>
      </w:r>
      <w:r w:rsidR="00271554">
        <w:t xml:space="preserve">icative timeline from operations through to relinquishment </w:t>
      </w:r>
      <w:r w:rsidR="005219A6">
        <w:t xml:space="preserve">for this DMRP is shown in </w:t>
      </w:r>
      <w:r w:rsidR="0029376D">
        <w:fldChar w:fldCharType="begin"/>
      </w:r>
      <w:r w:rsidR="0029376D">
        <w:instrText xml:space="preserve"> REF _Ref197007377 \r \h </w:instrText>
      </w:r>
      <w:r w:rsidR="0029376D">
        <w:fldChar w:fldCharType="separate"/>
      </w:r>
      <w:r w:rsidR="00D35BC0">
        <w:t>Chapter 14</w:t>
      </w:r>
      <w:r w:rsidR="0029376D">
        <w:fldChar w:fldCharType="end"/>
      </w:r>
      <w:r w:rsidR="0029376D">
        <w:t>.</w:t>
      </w:r>
    </w:p>
    <w:p w14:paraId="60145D7E" w14:textId="77777777" w:rsidR="003A45D7" w:rsidRDefault="003A45D7">
      <w:pPr>
        <w:spacing w:after="0" w:line="240" w:lineRule="auto"/>
      </w:pPr>
      <w:r>
        <w:br w:type="page"/>
      </w:r>
    </w:p>
    <w:p w14:paraId="10AB87CD" w14:textId="77777777" w:rsidR="003A45D7" w:rsidRDefault="003A45D7" w:rsidP="003A45D7">
      <w:pPr>
        <w:keepNext/>
        <w:jc w:val="center"/>
      </w:pPr>
      <w:r w:rsidRPr="003A45D7">
        <w:rPr>
          <w:noProof/>
        </w:rPr>
        <w:drawing>
          <wp:inline distT="0" distB="0" distL="0" distR="0" wp14:anchorId="687CFB7C" wp14:editId="061B7228">
            <wp:extent cx="8348241" cy="5916437"/>
            <wp:effectExtent l="0" t="3493" r="0" b="0"/>
            <wp:docPr id="1966397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757" name=""/>
                    <pic:cNvPicPr/>
                  </pic:nvPicPr>
                  <pic:blipFill>
                    <a:blip r:embed="rId25"/>
                    <a:stretch>
                      <a:fillRect/>
                    </a:stretch>
                  </pic:blipFill>
                  <pic:spPr>
                    <a:xfrm rot="16200000">
                      <a:off x="0" y="0"/>
                      <a:ext cx="8358361" cy="5923609"/>
                    </a:xfrm>
                    <a:prstGeom prst="rect">
                      <a:avLst/>
                    </a:prstGeom>
                  </pic:spPr>
                </pic:pic>
              </a:graphicData>
            </a:graphic>
          </wp:inline>
        </w:drawing>
      </w:r>
    </w:p>
    <w:p w14:paraId="7D5BB726" w14:textId="14402F8D" w:rsidR="00B72E1B" w:rsidRDefault="003A45D7" w:rsidP="003A45D7">
      <w:pPr>
        <w:pStyle w:val="Caption"/>
      </w:pPr>
      <w:bookmarkStart w:id="45" w:name="_Ref198555052"/>
      <w:bookmarkStart w:id="46" w:name="_Toc210125463"/>
      <w:r>
        <w:t xml:space="preserve">Figure </w:t>
      </w:r>
      <w:r w:rsidR="00946086">
        <w:fldChar w:fldCharType="begin"/>
      </w:r>
      <w:r w:rsidR="00946086">
        <w:instrText xml:space="preserve"> STYLEREF 1 \s </w:instrText>
      </w:r>
      <w:r w:rsidR="00946086">
        <w:fldChar w:fldCharType="separate"/>
      </w:r>
      <w:r w:rsidR="00D35BC0">
        <w:rPr>
          <w:noProof/>
        </w:rPr>
        <w:t>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45"/>
      <w:r>
        <w:t>: Mining Licence Land Ownership Status</w:t>
      </w:r>
      <w:bookmarkEnd w:id="46"/>
    </w:p>
    <w:p w14:paraId="21539F39" w14:textId="77777777" w:rsidR="00057B50" w:rsidRPr="00057B50" w:rsidRDefault="00057B50" w:rsidP="00E11204">
      <w:pPr>
        <w:pStyle w:val="Heading2"/>
      </w:pPr>
      <w:bookmarkStart w:id="47" w:name="_Toc192591897"/>
      <w:bookmarkStart w:id="48" w:name="_Toc192591898"/>
      <w:bookmarkStart w:id="49" w:name="_Toc192591899"/>
      <w:bookmarkStart w:id="50" w:name="_Toc192591910"/>
      <w:bookmarkStart w:id="51" w:name="_Toc192591911"/>
      <w:bookmarkStart w:id="52" w:name="_Toc192591912"/>
      <w:bookmarkStart w:id="53" w:name="_Toc192591913"/>
      <w:bookmarkStart w:id="54" w:name="_Toc192591914"/>
      <w:bookmarkStart w:id="55" w:name="_Toc192591915"/>
      <w:bookmarkStart w:id="56" w:name="_Toc192591916"/>
      <w:bookmarkStart w:id="57" w:name="_Toc192591917"/>
      <w:bookmarkStart w:id="58" w:name="_Toc192591906"/>
      <w:bookmarkStart w:id="59" w:name="_Toc210048999"/>
      <w:bookmarkEnd w:id="47"/>
      <w:bookmarkEnd w:id="48"/>
      <w:bookmarkEnd w:id="49"/>
      <w:bookmarkEnd w:id="50"/>
      <w:bookmarkEnd w:id="51"/>
      <w:bookmarkEnd w:id="52"/>
      <w:bookmarkEnd w:id="53"/>
      <w:bookmarkEnd w:id="54"/>
      <w:bookmarkEnd w:id="55"/>
      <w:bookmarkEnd w:id="56"/>
      <w:bookmarkEnd w:id="57"/>
      <w:r w:rsidRPr="00057B50">
        <w:t>Exclusions</w:t>
      </w:r>
      <w:bookmarkEnd w:id="58"/>
      <w:bookmarkEnd w:id="59"/>
    </w:p>
    <w:p w14:paraId="20101335" w14:textId="70D07086" w:rsidR="00057B50" w:rsidRPr="00057B50" w:rsidRDefault="00057B50" w:rsidP="00DB1677">
      <w:pPr>
        <w:pStyle w:val="Heading3"/>
      </w:pPr>
      <w:bookmarkStart w:id="60" w:name="_Toc192591907"/>
      <w:r>
        <w:t xml:space="preserve">Yallourn </w:t>
      </w:r>
      <w:r w:rsidRPr="00057B50">
        <w:t>Power Station</w:t>
      </w:r>
      <w:bookmarkEnd w:id="60"/>
    </w:p>
    <w:p w14:paraId="397CA87B" w14:textId="2DB4BD94" w:rsidR="00057B50" w:rsidRDefault="00057B50" w:rsidP="00AA51A4">
      <w:r>
        <w:t xml:space="preserve">The Yallourn Power Station area is not within </w:t>
      </w:r>
      <w:r w:rsidR="005256A5">
        <w:t xml:space="preserve">any of </w:t>
      </w:r>
      <w:r>
        <w:t>the mining licen</w:t>
      </w:r>
      <w:r w:rsidR="005256A5">
        <w:t>ce areas</w:t>
      </w:r>
      <w:r>
        <w:t xml:space="preserve"> and </w:t>
      </w:r>
      <w:r w:rsidR="005256A5">
        <w:t xml:space="preserve">so </w:t>
      </w:r>
      <w:r>
        <w:t xml:space="preserve">is not </w:t>
      </w:r>
      <w:r w:rsidR="005256A5">
        <w:t xml:space="preserve">required to be addressed </w:t>
      </w:r>
      <w:r w:rsidR="00385892">
        <w:t xml:space="preserve">in the </w:t>
      </w:r>
      <w:r>
        <w:t>DMRP.</w:t>
      </w:r>
      <w:r w:rsidR="004C12BD">
        <w:t xml:space="preserve"> </w:t>
      </w:r>
      <w:r>
        <w:t>A separate project and planning process for the decommissioning, demolition, and rehabilitation of the Power Station and associated infrastructure is being developed.</w:t>
      </w:r>
    </w:p>
    <w:p w14:paraId="6DEA786B" w14:textId="77777777" w:rsidR="003B55BA" w:rsidRPr="003B55BA" w:rsidRDefault="003B55BA" w:rsidP="003B55BA">
      <w:pPr>
        <w:pStyle w:val="BodyText"/>
      </w:pPr>
    </w:p>
    <w:p w14:paraId="35E8A1B3" w14:textId="3890163C" w:rsidR="00AA51A4" w:rsidRDefault="00AA51A4" w:rsidP="00C43772">
      <w:r>
        <w:br w:type="page"/>
      </w:r>
    </w:p>
    <w:p w14:paraId="18DFCD85" w14:textId="01C36E9E" w:rsidR="00631F84" w:rsidRDefault="00631F84" w:rsidP="006901F1">
      <w:pPr>
        <w:pStyle w:val="Heading1"/>
      </w:pPr>
      <w:r>
        <w:t xml:space="preserve"> </w:t>
      </w:r>
      <w:bookmarkStart w:id="61" w:name="_Ref198215479"/>
      <w:bookmarkStart w:id="62" w:name="_Ref198215482"/>
      <w:bookmarkStart w:id="63" w:name="_Toc210049000"/>
      <w:r>
        <w:t>Project Overview</w:t>
      </w:r>
      <w:r w:rsidR="00253B68">
        <w:t xml:space="preserve"> and History</w:t>
      </w:r>
      <w:bookmarkEnd w:id="61"/>
      <w:bookmarkEnd w:id="62"/>
      <w:bookmarkEnd w:id="63"/>
    </w:p>
    <w:p w14:paraId="237D1476" w14:textId="386D3679" w:rsidR="00631F84" w:rsidRPr="00C17310" w:rsidRDefault="00730A3C" w:rsidP="00B75E20">
      <w:pPr>
        <w:pStyle w:val="Heading2"/>
      </w:pPr>
      <w:bookmarkStart w:id="64" w:name="_Toc210049001"/>
      <w:r>
        <w:t>Introduction</w:t>
      </w:r>
      <w:bookmarkEnd w:id="64"/>
    </w:p>
    <w:p w14:paraId="2CA868E6" w14:textId="763C57D8" w:rsidR="003D0397" w:rsidRDefault="00C17310" w:rsidP="00C17310">
      <w:r w:rsidRPr="00C17310">
        <w:t>This chapter outline</w:t>
      </w:r>
      <w:r w:rsidR="00D10486">
        <w:t>s</w:t>
      </w:r>
      <w:r w:rsidRPr="00C17310">
        <w:t xml:space="preserve"> the site setting including the operational history, </w:t>
      </w:r>
      <w:r w:rsidR="009C7914">
        <w:t>rehabilitation plan history</w:t>
      </w:r>
      <w:r w:rsidRPr="00C17310">
        <w:t>,</w:t>
      </w:r>
      <w:r w:rsidR="00817FF9">
        <w:t xml:space="preserve"> the </w:t>
      </w:r>
      <w:r w:rsidR="00367CDD">
        <w:t xml:space="preserve">rehabilitation </w:t>
      </w:r>
      <w:r w:rsidR="00817FF9">
        <w:t>concept,</w:t>
      </w:r>
      <w:r w:rsidRPr="00C17310">
        <w:t xml:space="preserve"> and legacy decisions which have contributed towards a pit lake final rehabilitation plan.</w:t>
      </w:r>
    </w:p>
    <w:p w14:paraId="2DCF3D0E" w14:textId="09D9B3FB" w:rsidR="00C17310" w:rsidRPr="00C17310" w:rsidRDefault="00C17310" w:rsidP="00B75E20">
      <w:pPr>
        <w:pStyle w:val="Heading2"/>
      </w:pPr>
      <w:bookmarkStart w:id="65" w:name="_Toc210049002"/>
      <w:r w:rsidRPr="00C17310">
        <w:t>History of Mining</w:t>
      </w:r>
      <w:bookmarkEnd w:id="65"/>
    </w:p>
    <w:p w14:paraId="02661808" w14:textId="5EC9A8AD" w:rsidR="00C17310" w:rsidRDefault="00C17310" w:rsidP="00C17310">
      <w:r w:rsidRPr="00C17310">
        <w:t>Mining at Yallourn started north of the Latrobe River in 1888 within the Yallourn North Open Cut. Coal was discovered at ground surface near the Latrobe River and tunnels were constructed at first development. The site soon transitioned to an open cut operation although it did not experience continuous operation throughout its early phase</w:t>
      </w:r>
      <w:r w:rsidR="004D0225">
        <w:t>.</w:t>
      </w:r>
      <w:r w:rsidRPr="00C17310">
        <w:t xml:space="preserve"> These early coal workings were performed by the private Great Morwell Coal Company before the beginning of the SECV. The SECV took control of this site after its formation and began developing the Yallourn Mine in 1921 with first coal and electricity production in 1924</w:t>
      </w:r>
      <w:r w:rsidR="002C3E58">
        <w:t xml:space="preserve"> at Yallourn A Station</w:t>
      </w:r>
      <w:r w:rsidR="00F06434">
        <w:t xml:space="preserve"> </w:t>
      </w:r>
      <w:r w:rsidR="00F37432">
        <w:fldChar w:fldCharType="begin"/>
      </w:r>
      <w:r w:rsidR="001B655D">
        <w:instrText xml:space="preserve"> ADDIN EN.CITE &lt;EndNote&gt;&lt;Cite&gt;&lt;Author&gt;DELWP&lt;/Author&gt;&lt;Year&gt;2019&lt;/Year&gt;&lt;RecNum&gt;69&lt;/RecNum&gt;&lt;DisplayText&gt;(DELWP 2019)&lt;/DisplayText&gt;&lt;record&gt;&lt;rec-number&gt;69&lt;/rec-number&gt;&lt;foreign-keys&gt;&lt;key app="EN" db-id="spaff0s0osz0sqe0t5a55fezradpx9psfrzt" timestamp="1747014295" guid="208df395-8286-47a1-b05d-1379b5fb32af"&gt;69&lt;/key&gt;&lt;/foreign-keys&gt;&lt;ref-type name="Report"&gt;27&lt;/ref-type&gt;&lt;contributors&gt;&lt;authors&gt;&lt;author&gt;DELWP&lt;/author&gt;&lt;/authors&gt;&lt;secondary-authors&gt;&lt;author&gt;Department of Environment,, Land, Water and Planning&lt;/author&gt;&lt;/secondary-authors&gt;&lt;/contributors&gt;&lt;titles&gt;&lt;title&gt;Latrobe Valley Social History: Celebrating and recognising Latrobe Valley&amp;apos;s history and heritage&lt;/title&gt;&lt;/titles&gt;&lt;number&gt;A1734693&lt;/number&gt;&lt;dates&gt;&lt;year&gt;2019&lt;/year&gt;&lt;/dates&gt;&lt;pub-location&gt;https://resources.vic.gov.au/projects/lvrrs/reports&lt;/pub-location&gt;&lt;publisher&gt;State Government of Victoria&lt;/publisher&gt;&lt;urls&gt;&lt;related-urls&gt;&lt;url&gt;https://www.planning.vic.gov.au/__data/assets/pdf_file/0032/637088/LatrobeSocialHistory-WebsiteVersion-updated.pdf&lt;/url&gt;&lt;/related-urls&gt;&lt;/urls&gt;&lt;access-date&gt;12/05/2025&lt;/access-date&gt;&lt;/record&gt;&lt;/Cite&gt;&lt;/EndNote&gt;</w:instrText>
      </w:r>
      <w:r w:rsidR="00F37432">
        <w:fldChar w:fldCharType="separate"/>
      </w:r>
      <w:r w:rsidR="00F37432">
        <w:rPr>
          <w:noProof/>
        </w:rPr>
        <w:t>(DELWP 2019)</w:t>
      </w:r>
      <w:r w:rsidR="00F37432">
        <w:fldChar w:fldCharType="end"/>
      </w:r>
      <w:r w:rsidRPr="00C17310">
        <w:t>.</w:t>
      </w:r>
    </w:p>
    <w:p w14:paraId="21B4AB7F" w14:textId="5479BEF1" w:rsidR="00C17310" w:rsidRDefault="00C17310" w:rsidP="00C17310">
      <w:r w:rsidRPr="00C17310">
        <w:t xml:space="preserve">The Yallourn Mine developed in a southerly direction from its initial Latrobe River location, before pivoting in a westerly direction during the 1960s and 1970s. After moving west through the South Field, operations moved to a northerly direction in the late 1970s which </w:t>
      </w:r>
      <w:r w:rsidR="003F4F1E">
        <w:t>necessitated</w:t>
      </w:r>
      <w:r w:rsidRPr="00C17310">
        <w:t xml:space="preserve"> in the removal of the Yallourn Township.  This area of the operating mine was named the Township Field, which has since become the name of the entire western section of the Yallourn Mine.  The Township Field finished coal operations in 1997 and now contains key water management infrastructure, some coal conveyors, and </w:t>
      </w:r>
      <w:r w:rsidR="00EA503C">
        <w:t xml:space="preserve">has been the subject of </w:t>
      </w:r>
      <w:r w:rsidRPr="00C17310">
        <w:t>significant progressive rehabilitation. The Township Field name carries strong cultural context, especially</w:t>
      </w:r>
      <w:r w:rsidR="007A4A1F">
        <w:t xml:space="preserve"> for</w:t>
      </w:r>
      <w:r w:rsidRPr="00C17310">
        <w:t xml:space="preserve"> those that lived in the town and carry a connection</w:t>
      </w:r>
      <w:r w:rsidR="00BD5DFE">
        <w:t xml:space="preserve"> to it</w:t>
      </w:r>
      <w:r w:rsidRPr="00C17310">
        <w:t>.</w:t>
      </w:r>
    </w:p>
    <w:p w14:paraId="2B23F0A5" w14:textId="1F1ED318" w:rsidR="00C17310" w:rsidRDefault="00C17310" w:rsidP="00C17310">
      <w:r w:rsidRPr="00C17310">
        <w:t>With</w:t>
      </w:r>
      <w:r w:rsidR="00553485">
        <w:t xml:space="preserve"> the</w:t>
      </w:r>
      <w:r w:rsidRPr="00C17310">
        <w:t xml:space="preserve"> Township Field</w:t>
      </w:r>
      <w:r w:rsidR="007A4A1F">
        <w:t xml:space="preserve"> coal</w:t>
      </w:r>
      <w:r w:rsidRPr="00C17310">
        <w:t xml:space="preserve"> resources becoming exhausted, the East Field development began in 1991 to provide continued supply to the Yallourn Power Station.  East Field</w:t>
      </w:r>
      <w:r w:rsidR="004C0559">
        <w:t xml:space="preserve"> was</w:t>
      </w:r>
      <w:r w:rsidRPr="00C17310">
        <w:t xml:space="preserve"> mined in an easterly direction through the former Morwell River floodplain and then further east into the East Field Extension Development where mining was completed in 2015.</w:t>
      </w:r>
    </w:p>
    <w:p w14:paraId="1CD3BBB1" w14:textId="54EC7DEB" w:rsidR="00C17310" w:rsidRDefault="00C17310" w:rsidP="00C17310">
      <w:r w:rsidRPr="00C17310">
        <w:t xml:space="preserve">Coal and </w:t>
      </w:r>
      <w:r w:rsidR="0002606F">
        <w:t>o</w:t>
      </w:r>
      <w:r w:rsidRPr="00C17310">
        <w:t>verburden operations are currently situated in the Maryvale Field where production began in 2011. Mining is currently in a southeasterly direction towards the Morwell Township.</w:t>
      </w:r>
      <w:r w:rsidR="00C07E8D">
        <w:t xml:space="preserve"> </w:t>
      </w:r>
      <w:r w:rsidR="00A74456">
        <w:t xml:space="preserve">As of 2025, </w:t>
      </w:r>
      <w:r w:rsidR="002F798F">
        <w:t xml:space="preserve">with closure expedited to 2028, </w:t>
      </w:r>
      <w:r w:rsidR="00763C5F">
        <w:t>only minimal</w:t>
      </w:r>
      <w:r w:rsidR="00A74456">
        <w:t xml:space="preserve"> further land will be disturbed due to mining</w:t>
      </w:r>
      <w:r w:rsidR="009671CC">
        <w:t>, so</w:t>
      </w:r>
      <w:r w:rsidR="00A74456">
        <w:t xml:space="preserve"> the current extent of excavation </w:t>
      </w:r>
      <w:r w:rsidR="00763C5F">
        <w:t xml:space="preserve">almost </w:t>
      </w:r>
      <w:r w:rsidR="00A74456">
        <w:t>represent</w:t>
      </w:r>
      <w:r w:rsidR="009671CC">
        <w:t>s</w:t>
      </w:r>
      <w:r w:rsidR="00A74456">
        <w:t xml:space="preserve"> </w:t>
      </w:r>
      <w:r w:rsidR="005F39EC">
        <w:t>the final footprint of the mine.</w:t>
      </w:r>
    </w:p>
    <w:p w14:paraId="473B3D0C" w14:textId="3600B62C" w:rsidR="004062BD" w:rsidRDefault="00C17310" w:rsidP="00C17310">
      <w:pPr>
        <w:rPr>
          <w:highlight w:val="yellow"/>
        </w:rPr>
      </w:pPr>
      <w:r w:rsidRPr="00C17310">
        <w:t>Coal and overburden mining at Yallourn from the 1920s to mid</w:t>
      </w:r>
      <w:r w:rsidR="009671CC" w:rsidRPr="00C17310">
        <w:t>-</w:t>
      </w:r>
      <w:r w:rsidRPr="00C17310">
        <w:t>2000s was typically performed through</w:t>
      </w:r>
      <w:r w:rsidR="001E461E">
        <w:t xml:space="preserve"> </w:t>
      </w:r>
      <w:r w:rsidR="00763C5F">
        <w:t>b</w:t>
      </w:r>
      <w:r w:rsidR="00763C5F" w:rsidRPr="00C17310">
        <w:t>ucket</w:t>
      </w:r>
      <w:r w:rsidRPr="00C17310">
        <w:t xml:space="preserve"> </w:t>
      </w:r>
      <w:r w:rsidR="001E461E">
        <w:t>w</w:t>
      </w:r>
      <w:r w:rsidRPr="00C17310">
        <w:t xml:space="preserve">heel or </w:t>
      </w:r>
      <w:r w:rsidR="001E461E">
        <w:t>l</w:t>
      </w:r>
      <w:r w:rsidRPr="00C17310">
        <w:t xml:space="preserve">adder </w:t>
      </w:r>
      <w:r w:rsidR="001E461E">
        <w:t>c</w:t>
      </w:r>
      <w:r w:rsidRPr="00C17310">
        <w:t xml:space="preserve">hain </w:t>
      </w:r>
      <w:r w:rsidR="001E461E">
        <w:t>e</w:t>
      </w:r>
      <w:r w:rsidRPr="00C17310">
        <w:t>xcavators</w:t>
      </w:r>
      <w:r w:rsidR="007A0164">
        <w:t xml:space="preserve"> (also </w:t>
      </w:r>
      <w:r w:rsidRPr="00C17310">
        <w:t xml:space="preserve">known as </w:t>
      </w:r>
      <w:r w:rsidR="007A0164">
        <w:t>d</w:t>
      </w:r>
      <w:r w:rsidRPr="00C17310">
        <w:t>redgers</w:t>
      </w:r>
      <w:r w:rsidR="007A0164">
        <w:t>)</w:t>
      </w:r>
      <w:r w:rsidRPr="00C17310">
        <w:t xml:space="preserve">. Dredgers are large mining machines which are capable of </w:t>
      </w:r>
      <w:r w:rsidR="00BB6D26">
        <w:t>mining</w:t>
      </w:r>
      <w:r w:rsidRPr="00C17310">
        <w:t xml:space="preserve"> large quantities of material continuously. Importantly, these dredgers are able to leave very steep operating slopes which is efficient for mine production, although it does add complexity and possible constraints to the rehabilitation task</w:t>
      </w:r>
      <w:r w:rsidRPr="000A3A65">
        <w:t>.</w:t>
      </w:r>
      <w:r w:rsidR="004062BD" w:rsidRPr="000A3A65">
        <w:t xml:space="preserve">  </w:t>
      </w:r>
      <w:r w:rsidR="00763C5F" w:rsidRPr="000A3A65">
        <w:t>Dredgers load their material (coal and overburden) onto conveyors</w:t>
      </w:r>
      <w:r w:rsidR="00CA7852" w:rsidRPr="000A3A65">
        <w:t xml:space="preserve"> which transport the material to its end location.  For coal, the end location is the power station and electricity production. For overburden, the material is transported by conveyor </w:t>
      </w:r>
      <w:r w:rsidR="008C5A41" w:rsidRPr="000A3A65">
        <w:t xml:space="preserve">to a stacker, being a large mining structure which places the overburden back inside the mine void.  This process </w:t>
      </w:r>
      <w:r w:rsidR="00D73BA9">
        <w:t xml:space="preserve">is designed to </w:t>
      </w:r>
      <w:r w:rsidR="008C5A41" w:rsidRPr="000A3A65">
        <w:t xml:space="preserve">aid geotechnical stability </w:t>
      </w:r>
      <w:r w:rsidR="0003126A" w:rsidRPr="000A3A65">
        <w:t xml:space="preserve">by </w:t>
      </w:r>
      <w:r w:rsidR="00997016" w:rsidRPr="000A3A65">
        <w:t xml:space="preserve">adding weight </w:t>
      </w:r>
      <w:r w:rsidR="000A3A65" w:rsidRPr="000A3A65">
        <w:t xml:space="preserve">and resistance forces within the void, </w:t>
      </w:r>
      <w:r w:rsidR="00505BDF">
        <w:t>with the aim of</w:t>
      </w:r>
      <w:r w:rsidR="0003126A" w:rsidRPr="000A3A65">
        <w:t xml:space="preserve"> </w:t>
      </w:r>
      <w:r w:rsidR="007C52BD">
        <w:t>minimising</w:t>
      </w:r>
      <w:r w:rsidR="0003126A" w:rsidRPr="000A3A65">
        <w:t xml:space="preserve"> ground movements.</w:t>
      </w:r>
    </w:p>
    <w:p w14:paraId="442740B7" w14:textId="559C9575" w:rsidR="00C17310" w:rsidRDefault="00C17310" w:rsidP="00C17310">
      <w:r w:rsidRPr="00C17310">
        <w:t>In the mid</w:t>
      </w:r>
      <w:r w:rsidR="000A3A65" w:rsidRPr="00C17310">
        <w:t>-</w:t>
      </w:r>
      <w:r w:rsidRPr="00C17310">
        <w:t xml:space="preserve">2000s, </w:t>
      </w:r>
      <w:r w:rsidR="007A0164">
        <w:t>EAY introduced d</w:t>
      </w:r>
      <w:r w:rsidRPr="00C17310">
        <w:t xml:space="preserve">ozer and </w:t>
      </w:r>
      <w:r w:rsidR="007A0164">
        <w:t>f</w:t>
      </w:r>
      <w:r w:rsidRPr="00C17310">
        <w:t xml:space="preserve">eeder </w:t>
      </w:r>
      <w:r w:rsidR="007A0164">
        <w:t>b</w:t>
      </w:r>
      <w:r w:rsidRPr="00C17310">
        <w:t>reaker mining method</w:t>
      </w:r>
      <w:r w:rsidR="007A0164">
        <w:t>s</w:t>
      </w:r>
      <w:r w:rsidRPr="00C17310">
        <w:t xml:space="preserve"> at </w:t>
      </w:r>
      <w:r w:rsidR="007A0164">
        <w:t xml:space="preserve">the </w:t>
      </w:r>
      <w:r w:rsidR="004A7051">
        <w:t>S</w:t>
      </w:r>
      <w:r w:rsidR="007A0164">
        <w:t>ite</w:t>
      </w:r>
      <w:r w:rsidR="004A7051">
        <w:t xml:space="preserve"> for coal mining</w:t>
      </w:r>
      <w:r w:rsidRPr="00C17310">
        <w:t>.</w:t>
      </w:r>
      <w:r w:rsidR="003C665E">
        <w:t xml:space="preserve"> </w:t>
      </w:r>
      <w:r w:rsidRPr="00C17310">
        <w:t xml:space="preserve">This method uses </w:t>
      </w:r>
      <w:r w:rsidR="00327B28">
        <w:t>large</w:t>
      </w:r>
      <w:r w:rsidRPr="00C17310">
        <w:t xml:space="preserve"> bulldozers to push coal into a </w:t>
      </w:r>
      <w:r w:rsidR="003A3F12">
        <w:t>f</w:t>
      </w:r>
      <w:r w:rsidRPr="00C17310">
        <w:t xml:space="preserve">eeder </w:t>
      </w:r>
      <w:r w:rsidR="003A3F12">
        <w:t>b</w:t>
      </w:r>
      <w:r w:rsidRPr="00C17310">
        <w:t xml:space="preserve">reaker. The </w:t>
      </w:r>
      <w:r w:rsidR="003A3F12">
        <w:t>f</w:t>
      </w:r>
      <w:r w:rsidRPr="00C17310">
        <w:t xml:space="preserve">eeder </w:t>
      </w:r>
      <w:r w:rsidR="003A3F12">
        <w:t>b</w:t>
      </w:r>
      <w:r w:rsidRPr="00C17310">
        <w:t>reaker then processes and loads this coal onto conveyors where it is transported to the Raw Coal Bunker and then</w:t>
      </w:r>
      <w:r w:rsidR="004C0559">
        <w:t xml:space="preserve"> delivered to</w:t>
      </w:r>
      <w:r w:rsidRPr="00C17310">
        <w:t xml:space="preserve"> Yallourn Power Station. The change to dozer mining has allowed less steep mine walls to be developed </w:t>
      </w:r>
      <w:r w:rsidR="00B40480">
        <w:t xml:space="preserve">in coal areas </w:t>
      </w:r>
      <w:r w:rsidRPr="00C17310">
        <w:t>which assists in future rehabilitation.</w:t>
      </w:r>
    </w:p>
    <w:p w14:paraId="0FF84E55" w14:textId="43256CA0" w:rsidR="001F6EE7" w:rsidRPr="00C17310" w:rsidRDefault="00C17310" w:rsidP="00C17310">
      <w:r w:rsidRPr="00C17310">
        <w:t xml:space="preserve">In addition to overburden mining by </w:t>
      </w:r>
      <w:r w:rsidR="00F00038">
        <w:t>d</w:t>
      </w:r>
      <w:r w:rsidRPr="00C17310">
        <w:t xml:space="preserve">redger, areas of thick overburden are mined through </w:t>
      </w:r>
      <w:r w:rsidR="00F00038">
        <w:t>m</w:t>
      </w:r>
      <w:r w:rsidRPr="00C17310">
        <w:t xml:space="preserve">obile </w:t>
      </w:r>
      <w:r w:rsidR="00F00038">
        <w:t>p</w:t>
      </w:r>
      <w:r w:rsidRPr="00C17310">
        <w:t>lant</w:t>
      </w:r>
      <w:r w:rsidR="00AD340B">
        <w:t>, also known as</w:t>
      </w:r>
      <w:r w:rsidRPr="00C17310">
        <w:t xml:space="preserve"> a ‘truck and shovel’ method</w:t>
      </w:r>
      <w:r w:rsidR="00C15B0F">
        <w:t>, whereby excavators remove the overburden and place it into dump trucks</w:t>
      </w:r>
      <w:r w:rsidR="00B677D9">
        <w:t>,</w:t>
      </w:r>
      <w:r w:rsidR="00C15B0F">
        <w:t xml:space="preserve"> which</w:t>
      </w:r>
      <w:r w:rsidR="00B677D9">
        <w:t xml:space="preserve"> instead of using co</w:t>
      </w:r>
      <w:r w:rsidR="00C07E8D">
        <w:t>nv</w:t>
      </w:r>
      <w:r w:rsidR="00B677D9">
        <w:t xml:space="preserve">eyors, transport it to the required </w:t>
      </w:r>
      <w:r w:rsidR="00A46E09">
        <w:t xml:space="preserve">overburden backfill (dump) </w:t>
      </w:r>
      <w:r w:rsidR="00B677D9">
        <w:t>area</w:t>
      </w:r>
      <w:r w:rsidRPr="00C17310">
        <w:t>. These thick overburden deposits are named overheight due to the height</w:t>
      </w:r>
      <w:r w:rsidR="00EF620C">
        <w:t xml:space="preserve"> of material</w:t>
      </w:r>
      <w:r w:rsidRPr="00C17310">
        <w:t xml:space="preserve"> being above the practical height reach of a dredger. Truck and shovel operations provide flexibility for overburden placement which EAY has utili</w:t>
      </w:r>
      <w:r w:rsidR="00397391">
        <w:t>s</w:t>
      </w:r>
      <w:r w:rsidRPr="00C17310">
        <w:t>ed to stabili</w:t>
      </w:r>
      <w:r w:rsidR="00397391">
        <w:t>s</w:t>
      </w:r>
      <w:r w:rsidRPr="00C17310">
        <w:t>e the batters and floor of the mine against geotechnical instability.</w:t>
      </w:r>
    </w:p>
    <w:p w14:paraId="4DD4C5D6" w14:textId="15BE4947" w:rsidR="00ED0B11" w:rsidRDefault="00ED0B11" w:rsidP="00ED0B11">
      <w:pPr>
        <w:pStyle w:val="Caption"/>
      </w:pPr>
      <w:bookmarkStart w:id="66" w:name="_Toc210126952"/>
      <w:r>
        <w:t xml:space="preserve">Table </w:t>
      </w:r>
      <w:r w:rsidR="00971AAD">
        <w:fldChar w:fldCharType="begin"/>
      </w:r>
      <w:r w:rsidR="00971AAD">
        <w:instrText xml:space="preserve"> STYLEREF 1 \s </w:instrText>
      </w:r>
      <w:r w:rsidR="00971AAD">
        <w:fldChar w:fldCharType="separate"/>
      </w:r>
      <w:r w:rsidR="00D35BC0">
        <w:rPr>
          <w:noProof/>
        </w:rPr>
        <w:t>3</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r>
        <w:rPr>
          <w:noProof/>
        </w:rPr>
        <w:t>:</w:t>
      </w:r>
      <w:r w:rsidRPr="0096624D">
        <w:t xml:space="preserve"> Summary of </w:t>
      </w:r>
      <w:r w:rsidR="00D553D2">
        <w:t>M</w:t>
      </w:r>
      <w:r w:rsidRPr="0096624D">
        <w:t xml:space="preserve">ining </w:t>
      </w:r>
      <w:r w:rsidR="00D553D2">
        <w:t>O</w:t>
      </w:r>
      <w:r w:rsidRPr="0096624D">
        <w:t>perations at Yallourn</w:t>
      </w:r>
      <w:bookmarkEnd w:id="66"/>
    </w:p>
    <w:tbl>
      <w:tblPr>
        <w:tblStyle w:val="DMRPTable"/>
        <w:tblW w:w="3224" w:type="pct"/>
        <w:jc w:val="center"/>
        <w:tblLook w:val="0620" w:firstRow="1" w:lastRow="0" w:firstColumn="0" w:lastColumn="0" w:noHBand="1" w:noVBand="1"/>
      </w:tblPr>
      <w:tblGrid>
        <w:gridCol w:w="3170"/>
        <w:gridCol w:w="3772"/>
      </w:tblGrid>
      <w:tr w:rsidR="00ED0B11" w:rsidRPr="00ED0B11" w14:paraId="07126CE7" w14:textId="77777777" w:rsidTr="00ED0B11">
        <w:trPr>
          <w:cnfStyle w:val="100000000000" w:firstRow="1" w:lastRow="0" w:firstColumn="0" w:lastColumn="0" w:oddVBand="0" w:evenVBand="0" w:oddHBand="0" w:evenHBand="0" w:firstRowFirstColumn="0" w:firstRowLastColumn="0" w:lastRowFirstColumn="0" w:lastRowLastColumn="0"/>
          <w:jc w:val="center"/>
        </w:trPr>
        <w:tc>
          <w:tcPr>
            <w:tcW w:w="3170" w:type="dxa"/>
          </w:tcPr>
          <w:p w14:paraId="76B693F5" w14:textId="77777777" w:rsidR="00ED0B11" w:rsidRPr="00ED0B11" w:rsidRDefault="00ED0B11" w:rsidP="00ED0B11">
            <w:pPr>
              <w:pStyle w:val="TableHeading"/>
              <w:jc w:val="left"/>
              <w:rPr>
                <w:rFonts w:ascii="Verdana" w:hAnsi="Verdana"/>
                <w:b/>
                <w:bCs/>
                <w:sz w:val="18"/>
                <w:szCs w:val="18"/>
              </w:rPr>
            </w:pPr>
            <w:r w:rsidRPr="00ED0B11">
              <w:rPr>
                <w:rFonts w:ascii="Verdana" w:hAnsi="Verdana"/>
                <w:b/>
                <w:bCs/>
                <w:sz w:val="18"/>
                <w:szCs w:val="18"/>
              </w:rPr>
              <w:t>Field</w:t>
            </w:r>
          </w:p>
        </w:tc>
        <w:tc>
          <w:tcPr>
            <w:tcW w:w="3771" w:type="dxa"/>
          </w:tcPr>
          <w:p w14:paraId="55570973" w14:textId="77777777" w:rsidR="00ED0B11" w:rsidRPr="00ED0B11" w:rsidRDefault="00ED0B11" w:rsidP="00ED0B11">
            <w:pPr>
              <w:pStyle w:val="TableHeading"/>
              <w:jc w:val="left"/>
              <w:rPr>
                <w:rFonts w:ascii="Verdana" w:hAnsi="Verdana"/>
                <w:b/>
                <w:bCs/>
                <w:sz w:val="18"/>
                <w:szCs w:val="18"/>
              </w:rPr>
            </w:pPr>
            <w:r w:rsidRPr="00ED0B11">
              <w:rPr>
                <w:rFonts w:ascii="Verdana" w:hAnsi="Verdana"/>
                <w:b/>
                <w:bCs/>
                <w:sz w:val="18"/>
                <w:szCs w:val="18"/>
              </w:rPr>
              <w:t>Years of Operation</w:t>
            </w:r>
          </w:p>
        </w:tc>
      </w:tr>
      <w:tr w:rsidR="00ED0B11" w:rsidRPr="00ED0B11" w14:paraId="0D4AE22A" w14:textId="77777777" w:rsidTr="00ED0B11">
        <w:trPr>
          <w:jc w:val="center"/>
        </w:trPr>
        <w:tc>
          <w:tcPr>
            <w:tcW w:w="3170" w:type="dxa"/>
          </w:tcPr>
          <w:p w14:paraId="68E89183" w14:textId="77777777" w:rsidR="00ED0B11" w:rsidRPr="00ED0B11" w:rsidRDefault="00ED0B11" w:rsidP="00ED0B11">
            <w:pPr>
              <w:pStyle w:val="BodyText"/>
            </w:pPr>
            <w:r w:rsidRPr="00ED0B11">
              <w:t>Yallourn North Open Cut</w:t>
            </w:r>
          </w:p>
        </w:tc>
        <w:tc>
          <w:tcPr>
            <w:tcW w:w="3771" w:type="dxa"/>
          </w:tcPr>
          <w:p w14:paraId="3D234640" w14:textId="77777777" w:rsidR="00ED0B11" w:rsidRPr="00ED0B11" w:rsidRDefault="00ED0B11" w:rsidP="00ED0B11">
            <w:pPr>
              <w:pStyle w:val="BodyText"/>
            </w:pPr>
            <w:r w:rsidRPr="00ED0B11">
              <w:t>Intermittent from 1889 to 1963</w:t>
            </w:r>
          </w:p>
        </w:tc>
      </w:tr>
      <w:tr w:rsidR="00ED0B11" w:rsidRPr="00ED0B11" w14:paraId="121B675E" w14:textId="77777777" w:rsidTr="00ED0B11">
        <w:trPr>
          <w:jc w:val="center"/>
        </w:trPr>
        <w:tc>
          <w:tcPr>
            <w:tcW w:w="3170" w:type="dxa"/>
          </w:tcPr>
          <w:p w14:paraId="0CD321BA" w14:textId="77777777" w:rsidR="00ED0B11" w:rsidRPr="00ED0B11" w:rsidRDefault="00ED0B11" w:rsidP="00ED0B11">
            <w:pPr>
              <w:pStyle w:val="BodyText"/>
            </w:pPr>
            <w:r w:rsidRPr="00ED0B11">
              <w:t>Yallourn North Extension</w:t>
            </w:r>
          </w:p>
        </w:tc>
        <w:tc>
          <w:tcPr>
            <w:tcW w:w="3771" w:type="dxa"/>
          </w:tcPr>
          <w:p w14:paraId="1AC1A674" w14:textId="77777777" w:rsidR="00ED0B11" w:rsidRPr="00ED0B11" w:rsidRDefault="00ED0B11" w:rsidP="00ED0B11">
            <w:pPr>
              <w:pStyle w:val="BodyText"/>
            </w:pPr>
            <w:r w:rsidRPr="00ED0B11">
              <w:t>1956 to 1989</w:t>
            </w:r>
          </w:p>
        </w:tc>
      </w:tr>
      <w:tr w:rsidR="00ED0B11" w:rsidRPr="00ED0B11" w14:paraId="3EAB47D3" w14:textId="77777777" w:rsidTr="00ED0B11">
        <w:trPr>
          <w:jc w:val="center"/>
        </w:trPr>
        <w:tc>
          <w:tcPr>
            <w:tcW w:w="3170" w:type="dxa"/>
          </w:tcPr>
          <w:p w14:paraId="40592F9B" w14:textId="77777777" w:rsidR="00ED0B11" w:rsidRPr="00ED0B11" w:rsidRDefault="00ED0B11" w:rsidP="00ED0B11">
            <w:pPr>
              <w:pStyle w:val="BodyText"/>
            </w:pPr>
            <w:r w:rsidRPr="00ED0B11">
              <w:t>Yallourn Open Cut</w:t>
            </w:r>
          </w:p>
        </w:tc>
        <w:tc>
          <w:tcPr>
            <w:tcW w:w="3771" w:type="dxa"/>
          </w:tcPr>
          <w:p w14:paraId="38841876" w14:textId="77777777" w:rsidR="00ED0B11" w:rsidRPr="00ED0B11" w:rsidRDefault="00ED0B11" w:rsidP="00ED0B11">
            <w:pPr>
              <w:pStyle w:val="BodyText"/>
            </w:pPr>
            <w:r w:rsidRPr="00ED0B11">
              <w:t>1921 to 1959</w:t>
            </w:r>
          </w:p>
        </w:tc>
      </w:tr>
      <w:tr w:rsidR="00ED0B11" w:rsidRPr="00ED0B11" w14:paraId="6493AA65" w14:textId="77777777" w:rsidTr="00ED0B11">
        <w:trPr>
          <w:jc w:val="center"/>
        </w:trPr>
        <w:tc>
          <w:tcPr>
            <w:tcW w:w="3170" w:type="dxa"/>
          </w:tcPr>
          <w:p w14:paraId="4BEF4524" w14:textId="77777777" w:rsidR="00ED0B11" w:rsidRPr="00ED0B11" w:rsidRDefault="00ED0B11" w:rsidP="00ED0B11">
            <w:pPr>
              <w:pStyle w:val="BodyText"/>
            </w:pPr>
            <w:r w:rsidRPr="00ED0B11">
              <w:t>South East Field</w:t>
            </w:r>
          </w:p>
        </w:tc>
        <w:tc>
          <w:tcPr>
            <w:tcW w:w="3771" w:type="dxa"/>
          </w:tcPr>
          <w:p w14:paraId="353C479A" w14:textId="77777777" w:rsidR="00ED0B11" w:rsidRPr="00ED0B11" w:rsidRDefault="00ED0B11" w:rsidP="00ED0B11">
            <w:pPr>
              <w:pStyle w:val="BodyText"/>
            </w:pPr>
            <w:r w:rsidRPr="00ED0B11">
              <w:t>1960 to 1969</w:t>
            </w:r>
          </w:p>
        </w:tc>
      </w:tr>
      <w:tr w:rsidR="00ED0B11" w:rsidRPr="00ED0B11" w14:paraId="75DBB898" w14:textId="77777777" w:rsidTr="00ED0B11">
        <w:trPr>
          <w:jc w:val="center"/>
        </w:trPr>
        <w:tc>
          <w:tcPr>
            <w:tcW w:w="3170" w:type="dxa"/>
          </w:tcPr>
          <w:p w14:paraId="0FFCE186" w14:textId="77777777" w:rsidR="00ED0B11" w:rsidRPr="00ED0B11" w:rsidRDefault="00ED0B11" w:rsidP="00ED0B11">
            <w:pPr>
              <w:pStyle w:val="BodyText"/>
            </w:pPr>
            <w:r w:rsidRPr="00ED0B11">
              <w:t>South West Field</w:t>
            </w:r>
          </w:p>
        </w:tc>
        <w:tc>
          <w:tcPr>
            <w:tcW w:w="3771" w:type="dxa"/>
          </w:tcPr>
          <w:p w14:paraId="73649CAE" w14:textId="77777777" w:rsidR="00ED0B11" w:rsidRPr="00ED0B11" w:rsidRDefault="00ED0B11" w:rsidP="00ED0B11">
            <w:pPr>
              <w:pStyle w:val="BodyText"/>
            </w:pPr>
            <w:r w:rsidRPr="00ED0B11">
              <w:t>1969 to 1980</w:t>
            </w:r>
          </w:p>
        </w:tc>
      </w:tr>
      <w:tr w:rsidR="00ED0B11" w:rsidRPr="00ED0B11" w14:paraId="61432616" w14:textId="77777777" w:rsidTr="00ED0B11">
        <w:trPr>
          <w:jc w:val="center"/>
        </w:trPr>
        <w:tc>
          <w:tcPr>
            <w:tcW w:w="3170" w:type="dxa"/>
          </w:tcPr>
          <w:p w14:paraId="094582F4" w14:textId="77777777" w:rsidR="00ED0B11" w:rsidRPr="00ED0B11" w:rsidRDefault="00ED0B11" w:rsidP="00ED0B11">
            <w:pPr>
              <w:pStyle w:val="BodyText"/>
            </w:pPr>
            <w:r w:rsidRPr="00ED0B11">
              <w:t>Township Field</w:t>
            </w:r>
          </w:p>
        </w:tc>
        <w:tc>
          <w:tcPr>
            <w:tcW w:w="3771" w:type="dxa"/>
          </w:tcPr>
          <w:p w14:paraId="4ABD7520" w14:textId="77777777" w:rsidR="00ED0B11" w:rsidRPr="00ED0B11" w:rsidRDefault="00ED0B11" w:rsidP="00ED0B11">
            <w:pPr>
              <w:pStyle w:val="BodyText"/>
            </w:pPr>
            <w:r w:rsidRPr="00ED0B11">
              <w:t>1980 to 1998</w:t>
            </w:r>
          </w:p>
        </w:tc>
      </w:tr>
      <w:tr w:rsidR="00ED0B11" w:rsidRPr="00ED0B11" w14:paraId="6A2162E9" w14:textId="77777777" w:rsidTr="00ED0B11">
        <w:trPr>
          <w:jc w:val="center"/>
        </w:trPr>
        <w:tc>
          <w:tcPr>
            <w:tcW w:w="3170" w:type="dxa"/>
          </w:tcPr>
          <w:p w14:paraId="6819158C" w14:textId="77777777" w:rsidR="00ED0B11" w:rsidRPr="00ED0B11" w:rsidRDefault="00ED0B11" w:rsidP="00ED0B11">
            <w:pPr>
              <w:pStyle w:val="BodyText"/>
            </w:pPr>
            <w:r w:rsidRPr="00ED0B11">
              <w:t>East Field</w:t>
            </w:r>
          </w:p>
        </w:tc>
        <w:tc>
          <w:tcPr>
            <w:tcW w:w="3771" w:type="dxa"/>
          </w:tcPr>
          <w:p w14:paraId="255C89DB" w14:textId="77777777" w:rsidR="00ED0B11" w:rsidRPr="00ED0B11" w:rsidRDefault="00ED0B11" w:rsidP="00ED0B11">
            <w:pPr>
              <w:pStyle w:val="BodyText"/>
            </w:pPr>
            <w:r w:rsidRPr="00ED0B11">
              <w:t>1991 to 2009</w:t>
            </w:r>
          </w:p>
        </w:tc>
      </w:tr>
      <w:tr w:rsidR="00ED0B11" w:rsidRPr="00ED0B11" w14:paraId="230DB919" w14:textId="77777777" w:rsidTr="00ED0B11">
        <w:trPr>
          <w:jc w:val="center"/>
        </w:trPr>
        <w:tc>
          <w:tcPr>
            <w:tcW w:w="3170" w:type="dxa"/>
          </w:tcPr>
          <w:p w14:paraId="1DDC6202" w14:textId="77777777" w:rsidR="00ED0B11" w:rsidRPr="00ED0B11" w:rsidRDefault="00ED0B11" w:rsidP="00ED0B11">
            <w:pPr>
              <w:pStyle w:val="BodyText"/>
            </w:pPr>
            <w:r w:rsidRPr="00ED0B11">
              <w:t>East Field Extension</w:t>
            </w:r>
          </w:p>
        </w:tc>
        <w:tc>
          <w:tcPr>
            <w:tcW w:w="3771" w:type="dxa"/>
          </w:tcPr>
          <w:p w14:paraId="2AA8A6A4" w14:textId="77777777" w:rsidR="00ED0B11" w:rsidRPr="00ED0B11" w:rsidRDefault="00ED0B11" w:rsidP="00ED0B11">
            <w:pPr>
              <w:pStyle w:val="BodyText"/>
            </w:pPr>
            <w:r w:rsidRPr="00ED0B11">
              <w:t>2009 to 2015</w:t>
            </w:r>
          </w:p>
        </w:tc>
      </w:tr>
      <w:tr w:rsidR="00ED0B11" w:rsidRPr="00ED0B11" w14:paraId="56D0C667" w14:textId="77777777" w:rsidTr="00ED0B11">
        <w:trPr>
          <w:jc w:val="center"/>
        </w:trPr>
        <w:tc>
          <w:tcPr>
            <w:tcW w:w="3170" w:type="dxa"/>
          </w:tcPr>
          <w:p w14:paraId="6082AD8D" w14:textId="77777777" w:rsidR="00ED0B11" w:rsidRPr="00ED0B11" w:rsidRDefault="00ED0B11" w:rsidP="00ED0B11">
            <w:pPr>
              <w:pStyle w:val="BodyText"/>
            </w:pPr>
            <w:r w:rsidRPr="00ED0B11">
              <w:t>Maryvale Field</w:t>
            </w:r>
          </w:p>
        </w:tc>
        <w:tc>
          <w:tcPr>
            <w:tcW w:w="3771" w:type="dxa"/>
          </w:tcPr>
          <w:p w14:paraId="1048E047" w14:textId="77777777" w:rsidR="00ED0B11" w:rsidRPr="00ED0B11" w:rsidRDefault="00ED0B11" w:rsidP="00ED0B11">
            <w:pPr>
              <w:pStyle w:val="BodyText"/>
            </w:pPr>
            <w:r w:rsidRPr="00ED0B11">
              <w:t xml:space="preserve">From 2011 </w:t>
            </w:r>
          </w:p>
        </w:tc>
      </w:tr>
    </w:tbl>
    <w:p w14:paraId="78FE461D" w14:textId="0FD15C23" w:rsidR="00ED0B11" w:rsidRPr="00C17310" w:rsidRDefault="00ED0B11" w:rsidP="00C17310"/>
    <w:p w14:paraId="6DC87112" w14:textId="77777777" w:rsidR="00D96525" w:rsidRDefault="00D96525">
      <w:pPr>
        <w:spacing w:after="0" w:line="240" w:lineRule="auto"/>
      </w:pPr>
      <w:r>
        <w:br w:type="page"/>
      </w:r>
    </w:p>
    <w:p w14:paraId="2FE3F2CC" w14:textId="78490EEB" w:rsidR="00C11FAC" w:rsidRDefault="00134A65" w:rsidP="00B75E20">
      <w:pPr>
        <w:pStyle w:val="Heading2"/>
      </w:pPr>
      <w:bookmarkStart w:id="67" w:name="_Toc210049003"/>
      <w:r>
        <w:t>History of Power Generation</w:t>
      </w:r>
      <w:bookmarkEnd w:id="67"/>
    </w:p>
    <w:p w14:paraId="31CBDFC9" w14:textId="4A40B1D7" w:rsidR="00A22078" w:rsidRDefault="00654659" w:rsidP="00A22078">
      <w:r>
        <w:t>Yallourn has a long and proud history of p</w:t>
      </w:r>
      <w:r w:rsidR="003449DF">
        <w:t>ower generation</w:t>
      </w:r>
      <w:r w:rsidR="001D20A5">
        <w:t xml:space="preserve"> which </w:t>
      </w:r>
      <w:r w:rsidR="00B92C94">
        <w:t>helped grow Victoria’s economy and standard of living.</w:t>
      </w:r>
      <w:r w:rsidR="00864230">
        <w:t xml:space="preserve">  The table below shows the </w:t>
      </w:r>
      <w:r w:rsidR="00B63622">
        <w:t xml:space="preserve">operating dates from each of Yallourn’s Power Station dating back to </w:t>
      </w:r>
      <w:r w:rsidR="00A40174">
        <w:t xml:space="preserve">the </w:t>
      </w:r>
      <w:r w:rsidR="00B63622">
        <w:t>first electricity</w:t>
      </w:r>
      <w:r w:rsidR="00A40174">
        <w:t xml:space="preserve"> sent to Melbourne in </w:t>
      </w:r>
      <w:r w:rsidR="00B63622">
        <w:t>1924</w:t>
      </w:r>
      <w:r w:rsidR="00A40174">
        <w:t>.</w:t>
      </w:r>
      <w:r w:rsidR="00F40EFA">
        <w:t xml:space="preserve">  Prior to 1924, an electricity demonstration plant was also constructed at the Yallourn site</w:t>
      </w:r>
      <w:r w:rsidR="0054510E">
        <w:t>, using coal from the Yallourn North Open Cut area.</w:t>
      </w:r>
    </w:p>
    <w:p w14:paraId="1435D265" w14:textId="6758B682" w:rsidR="000E59EE" w:rsidRDefault="000E59EE" w:rsidP="000E59EE">
      <w:pPr>
        <w:pStyle w:val="Caption"/>
        <w:keepNext/>
      </w:pPr>
      <w:bookmarkStart w:id="68" w:name="_Toc210126953"/>
      <w:r>
        <w:t xml:space="preserve">Table </w:t>
      </w:r>
      <w:r w:rsidR="00971AAD">
        <w:fldChar w:fldCharType="begin"/>
      </w:r>
      <w:r w:rsidR="00971AAD">
        <w:instrText xml:space="preserve"> STYLEREF 1 \s </w:instrText>
      </w:r>
      <w:r w:rsidR="00971AAD">
        <w:fldChar w:fldCharType="separate"/>
      </w:r>
      <w:r w:rsidR="00D35BC0">
        <w:rPr>
          <w:noProof/>
        </w:rPr>
        <w:t>3</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r>
        <w:t>: Yallourn Power Station History of Operations</w:t>
      </w:r>
      <w:bookmarkEnd w:id="68"/>
    </w:p>
    <w:tbl>
      <w:tblPr>
        <w:tblStyle w:val="DMRPTable"/>
        <w:tblW w:w="0" w:type="auto"/>
        <w:tblLook w:val="04A0" w:firstRow="1" w:lastRow="0" w:firstColumn="1" w:lastColumn="0" w:noHBand="0" w:noVBand="1"/>
      </w:tblPr>
      <w:tblGrid>
        <w:gridCol w:w="3586"/>
        <w:gridCol w:w="3587"/>
        <w:gridCol w:w="3587"/>
      </w:tblGrid>
      <w:tr w:rsidR="0010399C" w14:paraId="58C35999" w14:textId="77777777" w:rsidTr="0010399C">
        <w:trPr>
          <w:cnfStyle w:val="100000000000" w:firstRow="1" w:lastRow="0" w:firstColumn="0" w:lastColumn="0" w:oddVBand="0" w:evenVBand="0" w:oddHBand="0" w:evenHBand="0" w:firstRowFirstColumn="0" w:firstRowLastColumn="0" w:lastRowFirstColumn="0" w:lastRowLastColumn="0"/>
        </w:trPr>
        <w:tc>
          <w:tcPr>
            <w:tcW w:w="3586" w:type="dxa"/>
          </w:tcPr>
          <w:p w14:paraId="3E8E21E7" w14:textId="49093016" w:rsidR="0010399C" w:rsidRDefault="00C1769C" w:rsidP="000203BF">
            <w:pPr>
              <w:pStyle w:val="BodyText"/>
            </w:pPr>
            <w:r>
              <w:t>Yallourn Power Station Name</w:t>
            </w:r>
          </w:p>
        </w:tc>
        <w:tc>
          <w:tcPr>
            <w:tcW w:w="3587" w:type="dxa"/>
          </w:tcPr>
          <w:p w14:paraId="6DB7731B" w14:textId="2AB861E1" w:rsidR="0010399C" w:rsidRDefault="00992952" w:rsidP="000203BF">
            <w:pPr>
              <w:pStyle w:val="BodyText"/>
            </w:pPr>
            <w:r>
              <w:t>Start of Operations</w:t>
            </w:r>
          </w:p>
        </w:tc>
        <w:tc>
          <w:tcPr>
            <w:tcW w:w="3587" w:type="dxa"/>
          </w:tcPr>
          <w:p w14:paraId="31C7CAFF" w14:textId="2E28AE20" w:rsidR="0010399C" w:rsidRDefault="00992952" w:rsidP="000203BF">
            <w:pPr>
              <w:pStyle w:val="BodyText"/>
            </w:pPr>
            <w:r>
              <w:t>Decommissioned</w:t>
            </w:r>
          </w:p>
        </w:tc>
      </w:tr>
      <w:tr w:rsidR="0010399C" w14:paraId="1E9C8BCC" w14:textId="77777777" w:rsidTr="0010399C">
        <w:tc>
          <w:tcPr>
            <w:tcW w:w="3586" w:type="dxa"/>
          </w:tcPr>
          <w:p w14:paraId="59512EED" w14:textId="1431BB4D" w:rsidR="0010399C" w:rsidRDefault="00992952" w:rsidP="000203BF">
            <w:pPr>
              <w:pStyle w:val="BodyText"/>
            </w:pPr>
            <w:r>
              <w:t>Yallourn A Station</w:t>
            </w:r>
          </w:p>
        </w:tc>
        <w:tc>
          <w:tcPr>
            <w:tcW w:w="3587" w:type="dxa"/>
          </w:tcPr>
          <w:p w14:paraId="1A822CF7" w14:textId="21505EE9" w:rsidR="0010399C" w:rsidRDefault="00992952" w:rsidP="000203BF">
            <w:pPr>
              <w:pStyle w:val="BodyText"/>
            </w:pPr>
            <w:r>
              <w:t>1924</w:t>
            </w:r>
          </w:p>
        </w:tc>
        <w:tc>
          <w:tcPr>
            <w:tcW w:w="3587" w:type="dxa"/>
          </w:tcPr>
          <w:p w14:paraId="0F03C4AB" w14:textId="1FFE8E2E" w:rsidR="0010399C" w:rsidRDefault="00FC6DD3" w:rsidP="000203BF">
            <w:pPr>
              <w:pStyle w:val="BodyText"/>
            </w:pPr>
            <w:r>
              <w:t>1969</w:t>
            </w:r>
          </w:p>
        </w:tc>
      </w:tr>
      <w:tr w:rsidR="0010399C" w14:paraId="237F8E25" w14:textId="77777777" w:rsidTr="0010399C">
        <w:tc>
          <w:tcPr>
            <w:tcW w:w="3586" w:type="dxa"/>
          </w:tcPr>
          <w:p w14:paraId="76ABC302" w14:textId="62C36C2A" w:rsidR="0010399C" w:rsidRDefault="00992952" w:rsidP="000203BF">
            <w:pPr>
              <w:pStyle w:val="BodyText"/>
            </w:pPr>
            <w:r>
              <w:t>Yallourn B Station</w:t>
            </w:r>
          </w:p>
        </w:tc>
        <w:tc>
          <w:tcPr>
            <w:tcW w:w="3587" w:type="dxa"/>
          </w:tcPr>
          <w:p w14:paraId="366522E1" w14:textId="34F4FC80" w:rsidR="0010399C" w:rsidRDefault="00FC6DD3" w:rsidP="000203BF">
            <w:pPr>
              <w:pStyle w:val="BodyText"/>
            </w:pPr>
            <w:r>
              <w:t>1932</w:t>
            </w:r>
          </w:p>
        </w:tc>
        <w:tc>
          <w:tcPr>
            <w:tcW w:w="3587" w:type="dxa"/>
          </w:tcPr>
          <w:p w14:paraId="60F7F504" w14:textId="549A049F" w:rsidR="0010399C" w:rsidRDefault="00FC6DD3" w:rsidP="000203BF">
            <w:pPr>
              <w:pStyle w:val="BodyText"/>
            </w:pPr>
            <w:r>
              <w:t>1970</w:t>
            </w:r>
          </w:p>
        </w:tc>
      </w:tr>
      <w:tr w:rsidR="0010399C" w14:paraId="08D46AFA" w14:textId="77777777" w:rsidTr="0010399C">
        <w:tc>
          <w:tcPr>
            <w:tcW w:w="3586" w:type="dxa"/>
          </w:tcPr>
          <w:p w14:paraId="6F7CE64C" w14:textId="338B75C2" w:rsidR="0010399C" w:rsidRDefault="00992952" w:rsidP="000203BF">
            <w:pPr>
              <w:pStyle w:val="BodyText"/>
            </w:pPr>
            <w:r>
              <w:t>Yallourn C Station</w:t>
            </w:r>
          </w:p>
        </w:tc>
        <w:tc>
          <w:tcPr>
            <w:tcW w:w="3587" w:type="dxa"/>
          </w:tcPr>
          <w:p w14:paraId="259BEF0B" w14:textId="4205B3F9" w:rsidR="0010399C" w:rsidRDefault="00FC6DD3" w:rsidP="000203BF">
            <w:pPr>
              <w:pStyle w:val="BodyText"/>
            </w:pPr>
            <w:r>
              <w:t>1954</w:t>
            </w:r>
          </w:p>
        </w:tc>
        <w:tc>
          <w:tcPr>
            <w:tcW w:w="3587" w:type="dxa"/>
          </w:tcPr>
          <w:p w14:paraId="6A2E2F2B" w14:textId="1AD5EF8E" w:rsidR="0010399C" w:rsidRDefault="00FC6DD3" w:rsidP="000203BF">
            <w:pPr>
              <w:pStyle w:val="BodyText"/>
            </w:pPr>
            <w:r>
              <w:t>1985</w:t>
            </w:r>
          </w:p>
        </w:tc>
      </w:tr>
      <w:tr w:rsidR="0010399C" w14:paraId="346365A8" w14:textId="77777777" w:rsidTr="0010399C">
        <w:tc>
          <w:tcPr>
            <w:tcW w:w="3586" w:type="dxa"/>
          </w:tcPr>
          <w:p w14:paraId="5818B0F1" w14:textId="683930C1" w:rsidR="0010399C" w:rsidRDefault="00992952" w:rsidP="000203BF">
            <w:pPr>
              <w:pStyle w:val="BodyText"/>
            </w:pPr>
            <w:r>
              <w:t>Yallourn D Station</w:t>
            </w:r>
          </w:p>
        </w:tc>
        <w:tc>
          <w:tcPr>
            <w:tcW w:w="3587" w:type="dxa"/>
          </w:tcPr>
          <w:p w14:paraId="4648E943" w14:textId="123E6AA4" w:rsidR="0010399C" w:rsidRDefault="00FC6DD3" w:rsidP="000203BF">
            <w:pPr>
              <w:pStyle w:val="BodyText"/>
            </w:pPr>
            <w:r>
              <w:t>1957</w:t>
            </w:r>
          </w:p>
        </w:tc>
        <w:tc>
          <w:tcPr>
            <w:tcW w:w="3587" w:type="dxa"/>
          </w:tcPr>
          <w:p w14:paraId="762995C4" w14:textId="0B87F295" w:rsidR="0010399C" w:rsidRDefault="00FC6DD3" w:rsidP="000203BF">
            <w:pPr>
              <w:pStyle w:val="BodyText"/>
            </w:pPr>
            <w:r>
              <w:t>1986</w:t>
            </w:r>
          </w:p>
        </w:tc>
      </w:tr>
      <w:tr w:rsidR="0010399C" w14:paraId="3786455B" w14:textId="77777777" w:rsidTr="0010399C">
        <w:tc>
          <w:tcPr>
            <w:tcW w:w="3586" w:type="dxa"/>
          </w:tcPr>
          <w:p w14:paraId="643FB5C5" w14:textId="0E6AAFD8" w:rsidR="0010399C" w:rsidRDefault="00992952" w:rsidP="000203BF">
            <w:pPr>
              <w:pStyle w:val="BodyText"/>
            </w:pPr>
            <w:r>
              <w:t>Yallourn E Station</w:t>
            </w:r>
          </w:p>
        </w:tc>
        <w:tc>
          <w:tcPr>
            <w:tcW w:w="3587" w:type="dxa"/>
          </w:tcPr>
          <w:p w14:paraId="7B2D3B4D" w14:textId="214E2F9E" w:rsidR="0010399C" w:rsidRDefault="00FC6DD3" w:rsidP="000203BF">
            <w:pPr>
              <w:pStyle w:val="BodyText"/>
            </w:pPr>
            <w:r>
              <w:t>1961</w:t>
            </w:r>
          </w:p>
        </w:tc>
        <w:tc>
          <w:tcPr>
            <w:tcW w:w="3587" w:type="dxa"/>
          </w:tcPr>
          <w:p w14:paraId="1148F907" w14:textId="001EE202" w:rsidR="0010399C" w:rsidRDefault="00FC6DD3" w:rsidP="000203BF">
            <w:pPr>
              <w:pStyle w:val="BodyText"/>
            </w:pPr>
            <w:r>
              <w:t>1989</w:t>
            </w:r>
          </w:p>
        </w:tc>
      </w:tr>
      <w:tr w:rsidR="00992952" w14:paraId="227F3697" w14:textId="77777777" w:rsidTr="0010399C">
        <w:tc>
          <w:tcPr>
            <w:tcW w:w="3586" w:type="dxa"/>
          </w:tcPr>
          <w:p w14:paraId="0FAC1ABA" w14:textId="04B5DAF6" w:rsidR="00992952" w:rsidRDefault="00992952" w:rsidP="000203BF">
            <w:pPr>
              <w:pStyle w:val="BodyText"/>
            </w:pPr>
            <w:r>
              <w:t>Yallourn W Station (now known as Yallourn Power Station)</w:t>
            </w:r>
          </w:p>
        </w:tc>
        <w:tc>
          <w:tcPr>
            <w:tcW w:w="3587" w:type="dxa"/>
          </w:tcPr>
          <w:p w14:paraId="5889FEAD" w14:textId="1EF48CDC" w:rsidR="00992952" w:rsidRDefault="00FC6DD3" w:rsidP="000203BF">
            <w:pPr>
              <w:pStyle w:val="BodyText"/>
            </w:pPr>
            <w:r>
              <w:t>1974</w:t>
            </w:r>
          </w:p>
        </w:tc>
        <w:tc>
          <w:tcPr>
            <w:tcW w:w="3587" w:type="dxa"/>
          </w:tcPr>
          <w:p w14:paraId="40FC1A06" w14:textId="0F51742F" w:rsidR="00992952" w:rsidRDefault="00986951" w:rsidP="000203BF">
            <w:pPr>
              <w:pStyle w:val="BodyText"/>
            </w:pPr>
            <w:r>
              <w:t>I</w:t>
            </w:r>
            <w:r w:rsidR="00FC6DD3">
              <w:t>n operation</w:t>
            </w:r>
          </w:p>
        </w:tc>
      </w:tr>
    </w:tbl>
    <w:p w14:paraId="764C3487" w14:textId="5DBA5449" w:rsidR="00134A65" w:rsidRPr="00134A65" w:rsidRDefault="00134A65" w:rsidP="000203BF">
      <w:pPr>
        <w:pStyle w:val="BodyText"/>
      </w:pPr>
    </w:p>
    <w:p w14:paraId="2E21D822" w14:textId="5040545A" w:rsidR="00C17310" w:rsidRPr="00C17310" w:rsidRDefault="00C17310" w:rsidP="00B75E20">
      <w:pPr>
        <w:pStyle w:val="Heading2"/>
      </w:pPr>
      <w:bookmarkStart w:id="69" w:name="_Toc210049004"/>
      <w:r w:rsidRPr="00C17310">
        <w:t>EAY as Owner</w:t>
      </w:r>
      <w:bookmarkEnd w:id="69"/>
    </w:p>
    <w:p w14:paraId="636D538F" w14:textId="1253B39F" w:rsidR="00C17310" w:rsidRDefault="00C17310" w:rsidP="00C17310">
      <w:r w:rsidRPr="00C17310">
        <w:t>EAY is the private owner of the Yallourn Mine and adjacent Yallourn Power Station.  Prior to EAY ownership, the SECV owned and operated the Yallourn Site from 1919 to the mid</w:t>
      </w:r>
      <w:r w:rsidR="00D463FE" w:rsidRPr="00C17310">
        <w:t>-</w:t>
      </w:r>
      <w:r w:rsidRPr="00C17310">
        <w:t xml:space="preserve">1990s.   In the 1990s, the Victorian State Government determined that it would privatise some of its energy generation assets, including the Yallourn Mine and associated power station. </w:t>
      </w:r>
      <w:r w:rsidR="009B612A" w:rsidRPr="00C17310">
        <w:t>To</w:t>
      </w:r>
      <w:r w:rsidRPr="00C17310">
        <w:t xml:space="preserve"> </w:t>
      </w:r>
      <w:r w:rsidR="00F32441">
        <w:t xml:space="preserve">enable sale, </w:t>
      </w:r>
      <w:r w:rsidRPr="00C17310">
        <w:t>the Government created an unlisted public company, Yallourn Energy Ltd. Yallourn Energy Ltd was owned by the State of Victoria and prior to privatisation all of the shares in the company were held by the State-owned corporation named State Trustees Limited.</w:t>
      </w:r>
    </w:p>
    <w:p w14:paraId="742B9287" w14:textId="20ECF8B2" w:rsidR="00C17310" w:rsidRDefault="00C17310" w:rsidP="00C17310">
      <w:r w:rsidRPr="00C17310">
        <w:t xml:space="preserve">In April 1996, State Trustees Limited transferred ownership of </w:t>
      </w:r>
      <w:r w:rsidR="004C6315" w:rsidRPr="00C17310">
        <w:t>all</w:t>
      </w:r>
      <w:r w:rsidRPr="00C17310">
        <w:t xml:space="preserve"> shares in Yallourn Energy Ltd to AusPower Pty Ltd, which was owned by a consortium led by Powergen UK Plc. Following a series of changes in shareholders, AusPower Pty Ltd became a member of what is now the EnergyAustralia Group.</w:t>
      </w:r>
    </w:p>
    <w:p w14:paraId="46A12F5E" w14:textId="3E0D7B96" w:rsidR="00C17310" w:rsidRPr="00C17310" w:rsidRDefault="00C17310" w:rsidP="00C17310">
      <w:r w:rsidRPr="00C17310">
        <w:t>Since 1996, Yallourn Energy Ltd has undergone name changes as follows:</w:t>
      </w:r>
    </w:p>
    <w:p w14:paraId="30A2F966" w14:textId="264B08CE" w:rsidR="00C17310" w:rsidRPr="00C17310" w:rsidRDefault="00297F08" w:rsidP="000C511A">
      <w:pPr>
        <w:pStyle w:val="ListParagraph"/>
      </w:pPr>
      <w:r>
        <w:t>i</w:t>
      </w:r>
      <w:r w:rsidR="00C17310" w:rsidRPr="00C17310">
        <w:t xml:space="preserve">n 1996 </w:t>
      </w:r>
      <w:r w:rsidR="00802745">
        <w:t>i</w:t>
      </w:r>
      <w:r w:rsidR="00C17310" w:rsidRPr="00C17310">
        <w:t>t changed its name to Yallourn Energy Pty Ltd,</w:t>
      </w:r>
    </w:p>
    <w:p w14:paraId="77468622" w14:textId="279D7C1D" w:rsidR="00C17310" w:rsidRPr="00C17310" w:rsidRDefault="00297F08" w:rsidP="000C511A">
      <w:pPr>
        <w:pStyle w:val="ListParagraph"/>
      </w:pPr>
      <w:r>
        <w:t>i</w:t>
      </w:r>
      <w:r w:rsidR="00C17310" w:rsidRPr="00C17310">
        <w:t xml:space="preserve">n 2005 </w:t>
      </w:r>
      <w:r w:rsidR="00802745">
        <w:t>i</w:t>
      </w:r>
      <w:r w:rsidR="00C17310" w:rsidRPr="00C17310">
        <w:t>t changed its name to TRUenergy Yallourn Pty Ltd, and</w:t>
      </w:r>
    </w:p>
    <w:p w14:paraId="6794BC83" w14:textId="5FAF1DA1" w:rsidR="00C17310" w:rsidRPr="00C17310" w:rsidRDefault="00297F08" w:rsidP="000C511A">
      <w:pPr>
        <w:pStyle w:val="ListParagraph"/>
      </w:pPr>
      <w:r>
        <w:t>i</w:t>
      </w:r>
      <w:r w:rsidR="00C17310" w:rsidRPr="00C17310">
        <w:t xml:space="preserve">n 2012 </w:t>
      </w:r>
      <w:r w:rsidR="00802745">
        <w:t>i</w:t>
      </w:r>
      <w:r w:rsidR="00C17310" w:rsidRPr="00C17310">
        <w:t>t changed its name to EnergyAustralia Yallourn Pty Ltd</w:t>
      </w:r>
    </w:p>
    <w:p w14:paraId="6D7352C3" w14:textId="32350D66" w:rsidR="003D0397" w:rsidRPr="00C17310" w:rsidRDefault="00C17310" w:rsidP="008E169C">
      <w:r w:rsidRPr="00C17310">
        <w:t xml:space="preserve">To simplify this DMRP and the ownership history since privatisation, EAY </w:t>
      </w:r>
      <w:r w:rsidR="00802745">
        <w:t>i</w:t>
      </w:r>
      <w:r w:rsidRPr="00C17310">
        <w:t>s used interchangeably as the site owner from April 1996 to present.</w:t>
      </w:r>
    </w:p>
    <w:p w14:paraId="6697A132" w14:textId="620FE0B1" w:rsidR="00D96525" w:rsidRDefault="00D96525">
      <w:pPr>
        <w:spacing w:after="0" w:line="240" w:lineRule="auto"/>
      </w:pPr>
      <w:r>
        <w:br w:type="page"/>
      </w:r>
    </w:p>
    <w:p w14:paraId="1A927B19" w14:textId="32AAF0CD" w:rsidR="00C17310" w:rsidRPr="00C17310" w:rsidRDefault="007B614C" w:rsidP="00B75E20">
      <w:pPr>
        <w:pStyle w:val="Heading2"/>
      </w:pPr>
      <w:bookmarkStart w:id="70" w:name="_Ref195861565"/>
      <w:bookmarkStart w:id="71" w:name="_Toc210049005"/>
      <w:r>
        <w:t xml:space="preserve">Rehabilitation Concept </w:t>
      </w:r>
      <w:r w:rsidR="00C70F80">
        <w:t xml:space="preserve">and Approvals </w:t>
      </w:r>
      <w:r>
        <w:t>History</w:t>
      </w:r>
      <w:bookmarkEnd w:id="70"/>
      <w:bookmarkEnd w:id="71"/>
    </w:p>
    <w:p w14:paraId="511C9A42" w14:textId="5C109310" w:rsidR="003D0397" w:rsidRDefault="00C17310" w:rsidP="00C17310">
      <w:r w:rsidRPr="00C17310">
        <w:t xml:space="preserve">The full pit lake concept has been developed and refined through a large body of work the SECV and EAY have completed since the 1990s. By the time of </w:t>
      </w:r>
      <w:r w:rsidR="00DD77CB" w:rsidRPr="00C17310">
        <w:t>privatisation</w:t>
      </w:r>
      <w:r w:rsidRPr="00C17310">
        <w:t>, the SECV already had a clear vision to transform the Yallourn Mine into a flooded lake</w:t>
      </w:r>
      <w:r w:rsidR="00D12B61">
        <w:t>.</w:t>
      </w:r>
    </w:p>
    <w:p w14:paraId="223E9465" w14:textId="518DFBF9" w:rsidR="00D60899" w:rsidRPr="00C17310" w:rsidRDefault="00B31D96" w:rsidP="00B31D96">
      <w:pPr>
        <w:pStyle w:val="Heading3"/>
      </w:pPr>
      <w:r w:rsidRPr="00B31D96">
        <w:t>SEC</w:t>
      </w:r>
      <w:r>
        <w:t>V</w:t>
      </w:r>
      <w:r w:rsidRPr="00B31D96">
        <w:t xml:space="preserve"> </w:t>
      </w:r>
      <w:r w:rsidR="00E053E3">
        <w:t xml:space="preserve">Mine </w:t>
      </w:r>
      <w:r w:rsidRPr="00B31D96">
        <w:t>Rehabilitation Plans </w:t>
      </w:r>
    </w:p>
    <w:p w14:paraId="4B2E268B" w14:textId="0320E948" w:rsidR="002F62EE" w:rsidRPr="00A158F0" w:rsidRDefault="00F33BC4" w:rsidP="00C43772">
      <w:pPr>
        <w:rPr>
          <w:rFonts w:ascii="Segoe UI" w:hAnsi="Segoe UI"/>
          <w:lang w:eastAsia="en-AU"/>
        </w:rPr>
      </w:pPr>
      <w:r w:rsidRPr="00F33BC4">
        <w:rPr>
          <w:lang w:eastAsia="en-AU"/>
        </w:rPr>
        <w:t>Prior to privati</w:t>
      </w:r>
      <w:r w:rsidR="00C772BE">
        <w:rPr>
          <w:lang w:eastAsia="en-AU"/>
        </w:rPr>
        <w:t>s</w:t>
      </w:r>
      <w:r w:rsidRPr="00F33BC4">
        <w:rPr>
          <w:lang w:eastAsia="en-AU"/>
        </w:rPr>
        <w:t>ation of the Yallourn Mine and Power</w:t>
      </w:r>
      <w:r w:rsidR="004A6DF3">
        <w:rPr>
          <w:lang w:eastAsia="en-AU"/>
        </w:rPr>
        <w:t xml:space="preserve"> </w:t>
      </w:r>
      <w:r w:rsidRPr="00F33BC4">
        <w:rPr>
          <w:lang w:eastAsia="en-AU"/>
        </w:rPr>
        <w:t>Station, the SEC</w:t>
      </w:r>
      <w:r w:rsidR="009F5DF4">
        <w:rPr>
          <w:lang w:eastAsia="en-AU"/>
        </w:rPr>
        <w:t>V</w:t>
      </w:r>
      <w:r w:rsidRPr="00F33BC4">
        <w:rPr>
          <w:lang w:eastAsia="en-AU"/>
        </w:rPr>
        <w:t xml:space="preserve"> had produced plans to rehabilitate the Yallourn Mine to a </w:t>
      </w:r>
      <w:r w:rsidR="00EA195A">
        <w:rPr>
          <w:lang w:eastAsia="en-AU"/>
        </w:rPr>
        <w:t>f</w:t>
      </w:r>
      <w:r w:rsidRPr="00F33BC4">
        <w:rPr>
          <w:lang w:eastAsia="en-AU"/>
        </w:rPr>
        <w:t xml:space="preserve">ull </w:t>
      </w:r>
      <w:r w:rsidR="00EA195A">
        <w:rPr>
          <w:lang w:eastAsia="en-AU"/>
        </w:rPr>
        <w:t>p</w:t>
      </w:r>
      <w:r w:rsidRPr="00F33BC4">
        <w:rPr>
          <w:lang w:eastAsia="en-AU"/>
        </w:rPr>
        <w:t xml:space="preserve">it </w:t>
      </w:r>
      <w:r w:rsidR="00EA195A">
        <w:rPr>
          <w:lang w:eastAsia="en-AU"/>
        </w:rPr>
        <w:t>l</w:t>
      </w:r>
      <w:r w:rsidRPr="00F33BC4">
        <w:rPr>
          <w:lang w:eastAsia="en-AU"/>
        </w:rPr>
        <w:t>ake. A preliminary hydrological study by SECV/Geo-eng (1992) covering the developed mine areas (excluding Maryvale Field) found that natural filling by rainfall only would result in a period of some 65 years to fill the lake</w:t>
      </w:r>
      <w:r w:rsidR="00A1402C">
        <w:rPr>
          <w:lang w:eastAsia="en-AU"/>
        </w:rPr>
        <w:t xml:space="preserve"> </w:t>
      </w:r>
      <w:r w:rsidR="00A1402C">
        <w:rPr>
          <w:lang w:eastAsia="en-AU"/>
        </w:rPr>
        <w:fldChar w:fldCharType="begin"/>
      </w:r>
      <w:r w:rsidR="001B655D">
        <w:rPr>
          <w:lang w:eastAsia="en-AU"/>
        </w:rPr>
        <w:instrText xml:space="preserve"> ADDIN EN.CITE &lt;EndNote&gt;&lt;Cite&gt;&lt;Author&gt;Yallourn Energy Pty Ltd&lt;/Author&gt;&lt;Year&gt;2001&lt;/Year&gt;&lt;RecNum&gt;26&lt;/RecNum&gt;&lt;DisplayText&gt;(Yallourn Energy Pty Ltd 2001)&lt;/DisplayText&gt;&lt;record&gt;&lt;rec-number&gt;26&lt;/rec-number&gt;&lt;foreign-keys&gt;&lt;key app="EN" db-id="spaff0s0osz0sqe0t5a55fezradpx9psfrzt" timestamp="1745991460" guid="02b9f8e6-3593-476f-8cd9-eb9fe7bfdf25"&gt;26&lt;/key&gt;&lt;/foreign-keys&gt;&lt;ref-type name="Report"&gt;27&lt;/ref-type&gt;&lt;contributors&gt;&lt;authors&gt;&lt;author&gt;Yallourn Energy Pty Ltd,&lt;/author&gt;&lt;/authors&gt;&lt;/contributors&gt;&lt;titles&gt;&lt;title&gt;Mine Rehabilitation Master Plan&lt;/title&gt;&lt;/titles&gt;&lt;number&gt;A1124153&lt;/number&gt;&lt;dates&gt;&lt;year&gt;2001&lt;/year&gt;&lt;pub-dates&gt;&lt;date&gt;December 2011&lt;/date&gt;&lt;/pub-dates&gt;&lt;/dates&gt;&lt;urls&gt;&lt;/urls&gt;&lt;/record&gt;&lt;/Cite&gt;&lt;/EndNote&gt;</w:instrText>
      </w:r>
      <w:r w:rsidR="00A1402C">
        <w:rPr>
          <w:lang w:eastAsia="en-AU"/>
        </w:rPr>
        <w:fldChar w:fldCharType="separate"/>
      </w:r>
      <w:r w:rsidR="00A1402C">
        <w:rPr>
          <w:noProof/>
          <w:lang w:eastAsia="en-AU"/>
        </w:rPr>
        <w:t>(Yallourn Energy Pty Ltd 2001)</w:t>
      </w:r>
      <w:r w:rsidR="00A1402C">
        <w:rPr>
          <w:lang w:eastAsia="en-AU"/>
        </w:rPr>
        <w:fldChar w:fldCharType="end"/>
      </w:r>
      <w:r w:rsidRPr="00F33BC4">
        <w:rPr>
          <w:lang w:eastAsia="en-AU"/>
        </w:rPr>
        <w:t>. This was considered an unacceptably long period to complete a rehabilitation program following mine closure, so an evaluation was made of the time to fill assuming diversion of both or either of the Morwell and Latrobe Rivers. Assuming that desirable environmental flows were retained in the rivers, the lake filling time was estimated at below ten years.</w:t>
      </w:r>
    </w:p>
    <w:p w14:paraId="44897DB8" w14:textId="1946061D" w:rsidR="002F62EE" w:rsidRPr="00F33BC4" w:rsidRDefault="002F62EE" w:rsidP="002F62EE">
      <w:pPr>
        <w:rPr>
          <w:rFonts w:ascii="Segoe UI" w:hAnsi="Segoe UI"/>
          <w:lang w:eastAsia="en-AU"/>
        </w:rPr>
      </w:pPr>
      <w:r w:rsidRPr="00F33BC4">
        <w:rPr>
          <w:lang w:eastAsia="en-AU"/>
        </w:rPr>
        <w:t xml:space="preserve">The SECV </w:t>
      </w:r>
      <w:r>
        <w:rPr>
          <w:lang w:eastAsia="en-AU"/>
        </w:rPr>
        <w:t xml:space="preserve">then </w:t>
      </w:r>
      <w:r w:rsidRPr="00F33BC4">
        <w:rPr>
          <w:lang w:eastAsia="en-AU"/>
        </w:rPr>
        <w:t xml:space="preserve">commissioned a report </w:t>
      </w:r>
      <w:r w:rsidR="00886D5C">
        <w:rPr>
          <w:lang w:eastAsia="en-AU"/>
        </w:rPr>
        <w:fldChar w:fldCharType="begin"/>
      </w:r>
      <w:r w:rsidR="001B655D">
        <w:rPr>
          <w:lang w:eastAsia="en-AU"/>
        </w:rPr>
        <w:instrText xml:space="preserve"> ADDIN EN.CITE &lt;EndNote&gt;&lt;Cite&gt;&lt;Author&gt;Geo-Eng&lt;/Author&gt;&lt;Year&gt;1993&lt;/Year&gt;&lt;RecNum&gt;102&lt;/RecNum&gt;&lt;DisplayText&gt;(Geo-Eng 1993)&lt;/DisplayText&gt;&lt;record&gt;&lt;rec-number&gt;102&lt;/rec-number&gt;&lt;foreign-keys&gt;&lt;key app="EN" db-id="spaff0s0osz0sqe0t5a55fezradpx9psfrzt" timestamp="1747552237" guid="b3a0e319-1f7a-4cbb-9e9e-ae37e9a18386"&gt;102&lt;/key&gt;&lt;/foreign-keys&gt;&lt;ref-type name="Report"&gt;27&lt;/ref-type&gt;&lt;contributors&gt;&lt;authors&gt;&lt;author&gt;Geo-Eng&lt;/author&gt;&lt;/authors&gt;&lt;secondary-authors&gt;&lt;author&gt;Geo-eng Pty Ltd&lt;/author&gt;&lt;/secondary-authors&gt;&lt;/contributors&gt;&lt;titles&gt;&lt;title&gt;Yallourn Open Cut Mine Rehabilitation Assessment of Open Cut Stability Proposed Flooding Option&lt;/title&gt;&lt;/titles&gt;&lt;number&gt;A1219556&lt;/number&gt;&lt;dates&gt;&lt;year&gt;1993&lt;/year&gt;&lt;/dates&gt;&lt;isbn&gt;1155/2&lt;/isbn&gt;&lt;urls&gt;&lt;/urls&gt;&lt;/record&gt;&lt;/Cite&gt;&lt;/EndNote&gt;</w:instrText>
      </w:r>
      <w:r w:rsidR="00886D5C">
        <w:rPr>
          <w:lang w:eastAsia="en-AU"/>
        </w:rPr>
        <w:fldChar w:fldCharType="separate"/>
      </w:r>
      <w:r w:rsidR="00886D5C">
        <w:rPr>
          <w:noProof/>
          <w:lang w:eastAsia="en-AU"/>
        </w:rPr>
        <w:t>(Geo-Eng 1993)</w:t>
      </w:r>
      <w:r w:rsidR="00886D5C">
        <w:rPr>
          <w:lang w:eastAsia="en-AU"/>
        </w:rPr>
        <w:fldChar w:fldCharType="end"/>
      </w:r>
      <w:r w:rsidRPr="00F33BC4">
        <w:rPr>
          <w:lang w:eastAsia="en-AU"/>
        </w:rPr>
        <w:t xml:space="preserve"> to investigate the open cut stability under different flooding options. The report concluded that </w:t>
      </w:r>
      <w:r>
        <w:rPr>
          <w:lang w:eastAsia="en-AU"/>
        </w:rPr>
        <w:t>mine</w:t>
      </w:r>
      <w:r w:rsidRPr="00F33BC4">
        <w:rPr>
          <w:lang w:eastAsia="en-AU"/>
        </w:rPr>
        <w:t xml:space="preserve"> batters would be stable in the short and long term when flooded.</w:t>
      </w:r>
    </w:p>
    <w:p w14:paraId="0B45FB5D" w14:textId="5040C546" w:rsidR="00FD6BFC" w:rsidRPr="00C17310" w:rsidRDefault="00FD6BFC" w:rsidP="00FD6BFC">
      <w:r w:rsidRPr="00C17310">
        <w:t xml:space="preserve">In 1995, Yallourn Energy Ltd which was still owed by the SECV, </w:t>
      </w:r>
      <w:r>
        <w:t>submitted</w:t>
      </w:r>
      <w:r w:rsidRPr="00C17310">
        <w:t xml:space="preserve"> a Mining Licence Work Plan</w:t>
      </w:r>
      <w:r>
        <w:t xml:space="preserve"> </w:t>
      </w:r>
      <w:r w:rsidR="003E6285">
        <w:t>shown in Figure 3-1</w:t>
      </w:r>
      <w:r>
        <w:t xml:space="preserve"> </w:t>
      </w:r>
      <w:r w:rsidR="00493261">
        <w:fldChar w:fldCharType="begin"/>
      </w:r>
      <w:r w:rsidR="001B655D">
        <w:instrText xml:space="preserve"> ADDIN EN.CITE &lt;EndNote&gt;&lt;Cite&gt;&lt;Author&gt;Yallourn Energy Pty Ltd&lt;/Author&gt;&lt;Year&gt;1995&lt;/Year&gt;&lt;RecNum&gt;17&lt;/RecNum&gt;&lt;DisplayText&gt;(Yallourn Energy Pty Ltd 1995)&lt;/DisplayText&gt;&lt;record&gt;&lt;rec-number&gt;17&lt;/rec-number&gt;&lt;foreign-keys&gt;&lt;key app="EN" db-id="spaff0s0osz0sqe0t5a55fezradpx9psfrzt" timestamp="1745815333" guid="3f31a317-7f5d-4ee0-90f8-76b37d4e49b6"&gt;17&lt;/key&gt;&lt;/foreign-keys&gt;&lt;ref-type name="Report"&gt;27&lt;/ref-type&gt;&lt;contributors&gt;&lt;authors&gt;&lt;author&gt;Yallourn Energy Pty Ltd,&lt;/author&gt;&lt;/authors&gt;&lt;/contributors&gt;&lt;titles&gt;&lt;title&gt;Mining Licence Work Plan Part &amp;quot;B&amp;quot; Environmental Monitoring Program&lt;/title&gt;&lt;/titles&gt;&lt;number&gt;A1066240&lt;/number&gt;&lt;dates&gt;&lt;year&gt;1995&lt;/year&gt;&lt;/dates&gt;&lt;urls&gt;&lt;/urls&gt;&lt;/record&gt;&lt;/Cite&gt;&lt;/EndNote&gt;</w:instrText>
      </w:r>
      <w:r w:rsidR="00493261">
        <w:fldChar w:fldCharType="separate"/>
      </w:r>
      <w:r w:rsidR="0071350F">
        <w:rPr>
          <w:noProof/>
        </w:rPr>
        <w:t>(Yallourn Energy Pty Ltd 1995)</w:t>
      </w:r>
      <w:r w:rsidR="00493261">
        <w:fldChar w:fldCharType="end"/>
      </w:r>
      <w:r w:rsidR="007A510B">
        <w:t xml:space="preserve"> </w:t>
      </w:r>
      <w:r>
        <w:t>which was approved</w:t>
      </w:r>
      <w:r w:rsidRPr="00C17310">
        <w:t xml:space="preserve">. Included </w:t>
      </w:r>
      <w:r w:rsidR="00D3681D">
        <w:t>i</w:t>
      </w:r>
      <w:r w:rsidRPr="00C17310">
        <w:t xml:space="preserve">n the plan </w:t>
      </w:r>
      <w:r>
        <w:t>we</w:t>
      </w:r>
      <w:r w:rsidRPr="00C17310">
        <w:t>re:</w:t>
      </w:r>
    </w:p>
    <w:p w14:paraId="16C8D2F1" w14:textId="5CA08CF4" w:rsidR="00FD6BFC" w:rsidRPr="00C17310" w:rsidRDefault="00D3681D" w:rsidP="000C511A">
      <w:pPr>
        <w:pStyle w:val="ListParagraph"/>
      </w:pPr>
      <w:r>
        <w:t>a</w:t>
      </w:r>
      <w:r w:rsidR="00FD6BFC" w:rsidRPr="00C17310">
        <w:t xml:space="preserve"> high</w:t>
      </w:r>
      <w:r w:rsidRPr="00C17310">
        <w:t>-</w:t>
      </w:r>
      <w:r w:rsidR="00FD6BFC" w:rsidRPr="00C17310">
        <w:t>water level of RL 38m for the lake proposed by the Rehabilitation Plan </w:t>
      </w:r>
    </w:p>
    <w:p w14:paraId="31511BD8" w14:textId="086F2064" w:rsidR="00FD6BFC" w:rsidRPr="00C17310" w:rsidRDefault="00E91E3F" w:rsidP="000C511A">
      <w:pPr>
        <w:pStyle w:val="ListParagraph"/>
      </w:pPr>
      <w:r>
        <w:t xml:space="preserve">plans to </w:t>
      </w:r>
      <w:r w:rsidR="00D3681D">
        <w:t>p</w:t>
      </w:r>
      <w:r w:rsidR="00FD6BFC" w:rsidRPr="00C17310">
        <w:t>repare areas above RL 38</w:t>
      </w:r>
      <w:r w:rsidR="00F55862">
        <w:t>m</w:t>
      </w:r>
      <w:r w:rsidR="00FD6BFC" w:rsidRPr="00C17310">
        <w:t xml:space="preserve"> to function as stable landscaped batters and banks </w:t>
      </w:r>
      <w:r w:rsidR="00750852">
        <w:t>and</w:t>
      </w:r>
    </w:p>
    <w:p w14:paraId="0FA5EFD2" w14:textId="37FB62C8" w:rsidR="00FD6BFC" w:rsidRDefault="00D3681D" w:rsidP="000C511A">
      <w:pPr>
        <w:pStyle w:val="ListParagraph"/>
      </w:pPr>
      <w:r>
        <w:t>i</w:t>
      </w:r>
      <w:r w:rsidR="00FD6BFC" w:rsidRPr="00C17310">
        <w:t>nterim management of area below RL 38</w:t>
      </w:r>
      <w:r w:rsidR="00D11F77">
        <w:t>m</w:t>
      </w:r>
      <w:r w:rsidR="00FD6BFC" w:rsidRPr="00C17310">
        <w:t xml:space="preserve"> and progressive rehabilitation preparation for inundation </w:t>
      </w:r>
    </w:p>
    <w:p w14:paraId="6BEE0BEA" w14:textId="7B3A2D71" w:rsidR="00FD6BFC" w:rsidRDefault="00FD6BFC" w:rsidP="00107CA4">
      <w:pPr>
        <w:pStyle w:val="BodyTextFirstIndent"/>
        <w:ind w:firstLine="0"/>
      </w:pPr>
      <w:r>
        <w:t xml:space="preserve">In 1996, ownership of the site and responsibility for delivering these rehabilitation commitments was transferred </w:t>
      </w:r>
      <w:r w:rsidR="00750852">
        <w:t xml:space="preserve">with the change in ownership </w:t>
      </w:r>
      <w:r>
        <w:t>to EAY.</w:t>
      </w:r>
    </w:p>
    <w:p w14:paraId="0646AA6B" w14:textId="77777777" w:rsidR="00BC4D59" w:rsidRDefault="00BC4D59" w:rsidP="00107CA4">
      <w:pPr>
        <w:pStyle w:val="BodyTextFirstIndent"/>
        <w:ind w:firstLine="0"/>
      </w:pPr>
    </w:p>
    <w:p w14:paraId="0C98D26B" w14:textId="77777777" w:rsidR="009D2C11" w:rsidRDefault="009D2C11" w:rsidP="00C43772">
      <w:pPr>
        <w:sectPr w:rsidR="009D2C11" w:rsidSect="00602833">
          <w:pgSz w:w="11910" w:h="16840"/>
          <w:pgMar w:top="1134" w:right="567" w:bottom="1315" w:left="567" w:header="720" w:footer="356" w:gutter="0"/>
          <w:cols w:space="709"/>
          <w:titlePg/>
          <w:docGrid w:linePitch="299"/>
        </w:sectPr>
      </w:pPr>
    </w:p>
    <w:p w14:paraId="70C05C56" w14:textId="77777777" w:rsidR="00032CB7" w:rsidRDefault="00F33BC4" w:rsidP="00D24F45">
      <w:pPr>
        <w:jc w:val="center"/>
      </w:pPr>
      <w:r w:rsidRPr="00F33BC4">
        <w:rPr>
          <w:noProof/>
          <w:lang w:eastAsia="en-AU"/>
        </w:rPr>
        <w:drawing>
          <wp:inline distT="0" distB="0" distL="0" distR="0" wp14:anchorId="178E0BF6" wp14:editId="58EC882E">
            <wp:extent cx="7744691" cy="5482331"/>
            <wp:effectExtent l="0" t="0" r="8890" b="4445"/>
            <wp:docPr id="1278126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783322" cy="5509677"/>
                    </a:xfrm>
                    <a:prstGeom prst="rect">
                      <a:avLst/>
                    </a:prstGeom>
                    <a:noFill/>
                    <a:ln>
                      <a:noFill/>
                    </a:ln>
                  </pic:spPr>
                </pic:pic>
              </a:graphicData>
            </a:graphic>
          </wp:inline>
        </w:drawing>
      </w:r>
    </w:p>
    <w:p w14:paraId="1EA3342C" w14:textId="604A15D6" w:rsidR="00032CB7" w:rsidRDefault="00032CB7" w:rsidP="004C7CB8">
      <w:pPr>
        <w:pStyle w:val="Caption"/>
      </w:pPr>
      <w:bookmarkStart w:id="72" w:name="_Toc210125464"/>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t>: Mine Rehabilitation Plan for Work Plan (1995)</w:t>
      </w:r>
      <w:bookmarkEnd w:id="72"/>
    </w:p>
    <w:p w14:paraId="5DCD1269" w14:textId="77777777" w:rsidR="009D2C11" w:rsidRDefault="009D2C11" w:rsidP="00C43772">
      <w:pPr>
        <w:rPr>
          <w:lang w:eastAsia="en-AU"/>
        </w:rPr>
        <w:sectPr w:rsidR="009D2C11" w:rsidSect="00B37EC0">
          <w:pgSz w:w="16840" w:h="11910" w:orient="landscape"/>
          <w:pgMar w:top="567" w:right="567" w:bottom="567" w:left="567" w:header="720" w:footer="357" w:gutter="0"/>
          <w:cols w:space="709"/>
          <w:titlePg/>
          <w:docGrid w:linePitch="299"/>
        </w:sectPr>
      </w:pPr>
    </w:p>
    <w:p w14:paraId="1F8EE50D" w14:textId="7A85ED50" w:rsidR="00FE1C66" w:rsidRDefault="00E053E3" w:rsidP="00E053E3">
      <w:pPr>
        <w:pStyle w:val="Heading3"/>
      </w:pPr>
      <w:bookmarkStart w:id="73" w:name="_Ref200525588"/>
      <w:r>
        <w:t>EAY Mine Rehabilitation Plans</w:t>
      </w:r>
      <w:bookmarkEnd w:id="73"/>
      <w:r w:rsidR="008C0CD4">
        <w:t xml:space="preserve"> </w:t>
      </w:r>
    </w:p>
    <w:p w14:paraId="43ED0154" w14:textId="59B9B0C8" w:rsidR="00FE1C66" w:rsidRDefault="00CA6D8E" w:rsidP="00CA6D8E">
      <w:pPr>
        <w:pStyle w:val="Heading4"/>
      </w:pPr>
      <w:r>
        <w:t>Environmental Effects Statement 1999</w:t>
      </w:r>
    </w:p>
    <w:p w14:paraId="1882A241" w14:textId="6B5A6EB2" w:rsidR="00FF5D7E" w:rsidRPr="00FF5D7E" w:rsidRDefault="00FF5D7E" w:rsidP="00FF5D7E">
      <w:r w:rsidRPr="00FF5D7E">
        <w:t>On the 30</w:t>
      </w:r>
      <w:r w:rsidRPr="00FF5D7E">
        <w:rPr>
          <w:vertAlign w:val="superscript"/>
        </w:rPr>
        <w:t>th</w:t>
      </w:r>
      <w:r w:rsidRPr="00FF5D7E">
        <w:t xml:space="preserve"> of March 1998 the Minister for Planning and Local Government advised </w:t>
      </w:r>
      <w:r>
        <w:t>EAY</w:t>
      </w:r>
      <w:r w:rsidRPr="00FF5D7E">
        <w:t xml:space="preserve"> that it should prepare an Environmental Effects Statement for the proposed Maryvale Coalfield Project due to the large scale of the project and its relatively close proximity </w:t>
      </w:r>
      <w:r w:rsidR="00D42FC5">
        <w:t>to</w:t>
      </w:r>
      <w:r w:rsidRPr="00FF5D7E">
        <w:t xml:space="preserve"> </w:t>
      </w:r>
      <w:r w:rsidR="00D42FC5">
        <w:t>the</w:t>
      </w:r>
      <w:r w:rsidRPr="00FF5D7E">
        <w:t xml:space="preserve"> major town</w:t>
      </w:r>
      <w:r w:rsidR="00D42FC5">
        <w:t xml:space="preserve"> of Morwell</w:t>
      </w:r>
      <w:r w:rsidRPr="00FF5D7E">
        <w:t xml:space="preserve">. This project presented plans to divert the Morwell River to the </w:t>
      </w:r>
      <w:r w:rsidR="007C6A52">
        <w:t>e</w:t>
      </w:r>
      <w:r w:rsidRPr="00FF5D7E">
        <w:t>ast of the Maryvale Field</w:t>
      </w:r>
      <w:r w:rsidR="005509C5">
        <w:t>,</w:t>
      </w:r>
      <w:r w:rsidRPr="00FF5D7E">
        <w:t xml:space="preserve"> with conventional dredger mining techniques to transition from East</w:t>
      </w:r>
      <w:r>
        <w:t xml:space="preserve"> F</w:t>
      </w:r>
      <w:r w:rsidRPr="00FF5D7E">
        <w:t xml:space="preserve">ield into Maryvale Field. These plans </w:t>
      </w:r>
      <w:r w:rsidR="003702E6">
        <w:t xml:space="preserve">would </w:t>
      </w:r>
      <w:r w:rsidRPr="00FF5D7E">
        <w:t>allow the Mine to supply brown coal to the Yallourn W Power Station from 2005 to at least 2027.</w:t>
      </w:r>
    </w:p>
    <w:p w14:paraId="66975786" w14:textId="3510F852" w:rsidR="00FF5D7E" w:rsidRPr="00FF5D7E" w:rsidRDefault="00FF5D7E" w:rsidP="00FF5D7E">
      <w:r w:rsidRPr="00FF5D7E">
        <w:t>By January 1999 the EES for the Maryvale Coal Field Development had been completed and submitted</w:t>
      </w:r>
      <w:r w:rsidR="0071350F">
        <w:t xml:space="preserve"> </w:t>
      </w:r>
      <w:r w:rsidR="0071350F">
        <w:fldChar w:fldCharType="begin"/>
      </w:r>
      <w:r w:rsidR="001B655D">
        <w:instrText xml:space="preserve"> ADDIN EN.CITE &lt;EndNote&gt;&lt;Cite&gt;&lt;Author&gt;AGC Woodward-Clyde Pty Ltd&lt;/Author&gt;&lt;Year&gt;1999&lt;/Year&gt;&lt;RecNum&gt;18&lt;/RecNum&gt;&lt;DisplayText&gt;(AGC Woodward-Clyde Pty Ltd 1999)&lt;/DisplayText&gt;&lt;record&gt;&lt;rec-number&gt;18&lt;/rec-number&gt;&lt;foreign-keys&gt;&lt;key app="EN" db-id="spaff0s0osz0sqe0t5a55fezradpx9psfrzt" timestamp="1745816452" guid="29606543-3b56-4f21-afeb-4bde8b41e585"&gt;18&lt;/key&gt;&lt;/foreign-keys&gt;&lt;ref-type name="Report"&gt;27&lt;/ref-type&gt;&lt;contributors&gt;&lt;authors&gt;&lt;author&gt;AGC Woodward-Clyde Pty Ltd,&lt;/author&gt;&lt;/authors&gt;&lt;/contributors&gt;&lt;titles&gt;&lt;title&gt;Environmental Effects Statement Maryvale Coal Field Development&lt;/title&gt;&lt;/titles&gt;&lt;number&gt;A1313912&lt;/number&gt;&lt;dates&gt;&lt;year&gt;1999&lt;/year&gt;&lt;pub-dates&gt;&lt;date&gt;January 1999&lt;/date&gt;&lt;/pub-dates&gt;&lt;/dates&gt;&lt;urls&gt;&lt;/urls&gt;&lt;/record&gt;&lt;/Cite&gt;&lt;/EndNote&gt;</w:instrText>
      </w:r>
      <w:r w:rsidR="0071350F">
        <w:fldChar w:fldCharType="separate"/>
      </w:r>
      <w:r w:rsidR="0071350F">
        <w:rPr>
          <w:noProof/>
        </w:rPr>
        <w:t>(AGC Woodward-Clyde Pty Ltd 1999)</w:t>
      </w:r>
      <w:r w:rsidR="0071350F">
        <w:fldChar w:fldCharType="end"/>
      </w:r>
      <w:r w:rsidRPr="00FF5D7E">
        <w:t>. The EES presented a full pit lake rehabilitation plan with the lake to be filled to the surrounding river level height. This plan provided incorporation of various features such as:</w:t>
      </w:r>
    </w:p>
    <w:p w14:paraId="5705AD8F" w14:textId="6206A81A" w:rsidR="00FF5D7E" w:rsidRPr="00FF5D7E" w:rsidRDefault="00FF5D7E" w:rsidP="000C511A">
      <w:pPr>
        <w:pStyle w:val="ListParagraph"/>
      </w:pPr>
      <w:r w:rsidRPr="00FF5D7E">
        <w:t xml:space="preserve">Public recreational </w:t>
      </w:r>
      <w:r w:rsidR="00421948" w:rsidRPr="00FF5D7E">
        <w:t>amenity.</w:t>
      </w:r>
    </w:p>
    <w:p w14:paraId="0FE026C9" w14:textId="27CB960B" w:rsidR="00FF5D7E" w:rsidRPr="00FF5D7E" w:rsidRDefault="00FF5D7E" w:rsidP="000C511A">
      <w:pPr>
        <w:pStyle w:val="ListParagraph"/>
      </w:pPr>
      <w:r w:rsidRPr="00FF5D7E">
        <w:t xml:space="preserve">Conservation and Wildlife </w:t>
      </w:r>
      <w:r w:rsidR="00421948" w:rsidRPr="00FF5D7E">
        <w:t>values.</w:t>
      </w:r>
    </w:p>
    <w:p w14:paraId="253CACB6" w14:textId="279BD7D7" w:rsidR="00FF5D7E" w:rsidRPr="00FF5D7E" w:rsidRDefault="00421948" w:rsidP="000C511A">
      <w:pPr>
        <w:pStyle w:val="ListParagraph"/>
      </w:pPr>
      <w:r w:rsidRPr="00FF5D7E">
        <w:t>Wetland</w:t>
      </w:r>
      <w:r>
        <w:t>s</w:t>
      </w:r>
      <w:r w:rsidRPr="00FF5D7E">
        <w:t>.</w:t>
      </w:r>
    </w:p>
    <w:p w14:paraId="23BA84BB" w14:textId="3ABCF6A1" w:rsidR="00FF5D7E" w:rsidRPr="00FF5D7E" w:rsidRDefault="00FF5D7E" w:rsidP="000C511A">
      <w:pPr>
        <w:pStyle w:val="ListParagraph"/>
      </w:pPr>
      <w:r w:rsidRPr="00FF5D7E">
        <w:t xml:space="preserve">Grazing/forestry capability in perimeter </w:t>
      </w:r>
      <w:r w:rsidR="00421948" w:rsidRPr="00FF5D7E">
        <w:t>area.</w:t>
      </w:r>
    </w:p>
    <w:p w14:paraId="4582BFC4" w14:textId="3BCE14B0" w:rsidR="00FF5D7E" w:rsidRPr="00FF5D7E" w:rsidRDefault="00FF5D7E" w:rsidP="000C511A">
      <w:pPr>
        <w:pStyle w:val="ListParagraph"/>
      </w:pPr>
      <w:r w:rsidRPr="00FF5D7E">
        <w:t>Industrial/commercial park capability in perimeter area; and</w:t>
      </w:r>
    </w:p>
    <w:p w14:paraId="1E217077" w14:textId="51EC4096" w:rsidR="000344E9" w:rsidRDefault="00FF5D7E" w:rsidP="000C511A">
      <w:pPr>
        <w:pStyle w:val="ListParagraph"/>
      </w:pPr>
      <w:r w:rsidRPr="00FF5D7E">
        <w:t>Heritage themes associated with past use.</w:t>
      </w:r>
    </w:p>
    <w:p w14:paraId="3C341366" w14:textId="57772435" w:rsidR="002E4D35" w:rsidRDefault="00835B75" w:rsidP="00A171D6">
      <w:pPr>
        <w:pStyle w:val="BodyTextFirstIndent"/>
        <w:ind w:firstLine="0"/>
      </w:pPr>
      <w:r>
        <w:t xml:space="preserve">The Minister for Planning </w:t>
      </w:r>
      <w:r w:rsidR="00E730E1">
        <w:t xml:space="preserve">released </w:t>
      </w:r>
      <w:r w:rsidR="2D8A3281">
        <w:t>the</w:t>
      </w:r>
      <w:r w:rsidR="00E730E1">
        <w:t xml:space="preserve"> finding</w:t>
      </w:r>
      <w:r w:rsidR="000344E9">
        <w:t>s</w:t>
      </w:r>
      <w:r w:rsidR="00E730E1">
        <w:t xml:space="preserve"> on the EES in November 1999</w:t>
      </w:r>
      <w:r w:rsidR="00A171D6">
        <w:t xml:space="preserve"> stating that</w:t>
      </w:r>
      <w:r w:rsidR="002E4D35">
        <w:t>:</w:t>
      </w:r>
      <w:r w:rsidR="00A171D6">
        <w:t xml:space="preserve"> </w:t>
      </w:r>
    </w:p>
    <w:p w14:paraId="638D8215" w14:textId="168E15E6" w:rsidR="009B06E3" w:rsidRDefault="00A171D6" w:rsidP="00A171D6">
      <w:pPr>
        <w:pStyle w:val="BodyTextFirstIndent"/>
        <w:ind w:firstLine="0"/>
      </w:pPr>
      <w:r>
        <w:t>“</w:t>
      </w:r>
      <w:r w:rsidRPr="00A171D6">
        <w:rPr>
          <w:i/>
          <w:iCs/>
          <w:lang w:val="en-US"/>
        </w:rPr>
        <w:t xml:space="preserve">It is my assessment that, prior to the commencement of mining at the Maryvale field, the Department of Natural Resources and Environment (DNRE) </w:t>
      </w:r>
      <w:r w:rsidRPr="000344E9">
        <w:rPr>
          <w:i/>
          <w:iCs/>
          <w:lang w:val="en-US"/>
        </w:rPr>
        <w:t>establish the process, principles and timeframe for preparation of a final rehabilitation plan</w:t>
      </w:r>
      <w:r w:rsidRPr="00A171D6">
        <w:rPr>
          <w:i/>
          <w:iCs/>
          <w:lang w:val="en-US"/>
        </w:rPr>
        <w:t xml:space="preserve">, in consultation with Yallourn Energy, the West Gippsland Catchment Management Authority and the Department of Infrastructure (DOI). </w:t>
      </w:r>
      <w:r w:rsidRPr="000344E9">
        <w:rPr>
          <w:i/>
          <w:iCs/>
          <w:lang w:val="en-US"/>
        </w:rPr>
        <w:t>Principles for the rehabilitation plan should give priority to the water management regime and landform concept design</w:t>
      </w:r>
      <w:r w:rsidRPr="00A171D6">
        <w:rPr>
          <w:i/>
          <w:iCs/>
          <w:lang w:val="en-US"/>
        </w:rPr>
        <w:t>. It will be appropriate to review both the plan and progress of rehabilitation at least at five-year intervals, as the development of the mine proceeds and catchment management priorities evolve</w:t>
      </w:r>
      <w:r w:rsidR="00737B30">
        <w:rPr>
          <w:i/>
          <w:iCs/>
          <w:lang w:val="en-US"/>
        </w:rPr>
        <w:t>”</w:t>
      </w:r>
      <w:r w:rsidR="00971DD5">
        <w:rPr>
          <w:i/>
          <w:iCs/>
          <w:lang w:val="en-US"/>
        </w:rPr>
        <w:t xml:space="preserve"> </w:t>
      </w:r>
      <w:r w:rsidR="00386524">
        <w:rPr>
          <w:i/>
          <w:iCs/>
          <w:lang w:val="en-US"/>
        </w:rPr>
        <w:fldChar w:fldCharType="begin"/>
      </w:r>
      <w:r w:rsidR="001B655D">
        <w:rPr>
          <w:i/>
          <w:iCs/>
          <w:lang w:val="en-US"/>
        </w:rPr>
        <w:instrText xml:space="preserve"> ADDIN EN.CITE &lt;EndNote&gt;&lt;Cite&gt;&lt;Author&gt;Minister for Planning&lt;/Author&gt;&lt;Year&gt;2002&lt;/Year&gt;&lt;RecNum&gt;20&lt;/RecNum&gt;&lt;DisplayText&gt;(Minister for Planning 2002)&lt;/DisplayText&gt;&lt;record&gt;&lt;rec-number&gt;20&lt;/rec-number&gt;&lt;foreign-keys&gt;&lt;key app="EN" db-id="spaff0s0osz0sqe0t5a55fezradpx9psfrzt" timestamp="1745817761" guid="8422890e-a35b-4e65-8ba9-cea6bf57c247"&gt;20&lt;/key&gt;&lt;/foreign-keys&gt;&lt;ref-type name="Report"&gt;27&lt;/ref-type&gt;&lt;contributors&gt;&lt;authors&gt;&lt;author&gt;Minister for Planning,&lt;/author&gt;&lt;/authors&gt;&lt;secondary-authors&gt;&lt;author&gt;Hon John Thwaites MP,&lt;/author&gt;&lt;/secondary-authors&gt;&lt;/contributors&gt;&lt;titles&gt;&lt;title&gt;Assessment of the Supplementary Report to the Maryvale Coal Field Development EES - Yallourn Energy Pty Ltd&lt;/title&gt;&lt;/titles&gt;&lt;number&gt;A1122941&lt;/number&gt;&lt;dates&gt;&lt;year&gt;2002&lt;/year&gt;&lt;pub-dates&gt;&lt;date&gt;25 March 2022&lt;/date&gt;&lt;/pub-dates&gt;&lt;/dates&gt;&lt;urls&gt;&lt;/urls&gt;&lt;/record&gt;&lt;/Cite&gt;&lt;/EndNote&gt;</w:instrText>
      </w:r>
      <w:r w:rsidR="00386524">
        <w:rPr>
          <w:i/>
          <w:iCs/>
          <w:lang w:val="en-US"/>
        </w:rPr>
        <w:fldChar w:fldCharType="separate"/>
      </w:r>
      <w:r w:rsidR="00386524">
        <w:rPr>
          <w:i/>
          <w:iCs/>
          <w:noProof/>
          <w:lang w:val="en-US"/>
        </w:rPr>
        <w:t>(Minister for Planning 2002)</w:t>
      </w:r>
      <w:r w:rsidR="00386524">
        <w:rPr>
          <w:i/>
          <w:iCs/>
          <w:lang w:val="en-US"/>
        </w:rPr>
        <w:fldChar w:fldCharType="end"/>
      </w:r>
      <w:r w:rsidRPr="00A171D6">
        <w:rPr>
          <w:i/>
          <w:iCs/>
          <w:lang w:val="en-US"/>
        </w:rPr>
        <w:t>.</w:t>
      </w:r>
    </w:p>
    <w:p w14:paraId="56897371" w14:textId="77777777" w:rsidR="009B06E3" w:rsidRPr="009B06E3" w:rsidRDefault="009B06E3" w:rsidP="001F2652">
      <w:pPr>
        <w:pStyle w:val="BodyTextFirstIndent"/>
      </w:pPr>
    </w:p>
    <w:p w14:paraId="192A1512" w14:textId="77777777" w:rsidR="005650C4" w:rsidRDefault="005650C4" w:rsidP="00C43772">
      <w:pPr>
        <w:pStyle w:val="BodyText"/>
        <w:sectPr w:rsidR="005650C4" w:rsidSect="00602833">
          <w:pgSz w:w="11910" w:h="16840"/>
          <w:pgMar w:top="1134" w:right="567" w:bottom="1315" w:left="567" w:header="720" w:footer="356" w:gutter="0"/>
          <w:cols w:space="709"/>
          <w:titlePg/>
          <w:docGrid w:linePitch="299"/>
        </w:sectPr>
      </w:pPr>
    </w:p>
    <w:p w14:paraId="65334690" w14:textId="77777777" w:rsidR="00ED2EEC" w:rsidRDefault="00CF5D65" w:rsidP="00ED2EEC">
      <w:pPr>
        <w:pStyle w:val="BodyText"/>
        <w:keepNext/>
        <w:jc w:val="center"/>
      </w:pPr>
      <w:r w:rsidRPr="00FF5D7E">
        <w:rPr>
          <w:noProof/>
        </w:rPr>
        <w:drawing>
          <wp:inline distT="0" distB="0" distL="0" distR="0" wp14:anchorId="6090FBA1" wp14:editId="31FBCD88">
            <wp:extent cx="7653867" cy="5313654"/>
            <wp:effectExtent l="0" t="0" r="4445" b="1905"/>
            <wp:docPr id="341636562" name="Picture 7" descr="A map of a l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36562" name="Picture 7" descr="A map of a lak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653867" cy="5313654"/>
                    </a:xfrm>
                    <a:prstGeom prst="rect">
                      <a:avLst/>
                    </a:prstGeom>
                    <a:noFill/>
                    <a:ln>
                      <a:noFill/>
                    </a:ln>
                  </pic:spPr>
                </pic:pic>
              </a:graphicData>
            </a:graphic>
          </wp:inline>
        </w:drawing>
      </w:r>
    </w:p>
    <w:p w14:paraId="7D08E5C7" w14:textId="1B77E1FA" w:rsidR="005650C4" w:rsidRDefault="00ED2EEC" w:rsidP="00ED2EEC">
      <w:pPr>
        <w:pStyle w:val="Caption"/>
      </w:pPr>
      <w:bookmarkStart w:id="74" w:name="_Toc210125465"/>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r>
        <w:t xml:space="preserve">: </w:t>
      </w:r>
      <w:r w:rsidRPr="00A712B6">
        <w:t>Mine Rehabilitation Plan Presented in EES 1999</w:t>
      </w:r>
      <w:bookmarkEnd w:id="74"/>
    </w:p>
    <w:p w14:paraId="7E771E9D" w14:textId="38A63223" w:rsidR="005650C4" w:rsidRDefault="005650C4" w:rsidP="00416468">
      <w:pPr>
        <w:pStyle w:val="BodyTextFirstIndent"/>
        <w:sectPr w:rsidR="005650C4" w:rsidSect="005650C4">
          <w:pgSz w:w="16840" w:h="11910" w:orient="landscape"/>
          <w:pgMar w:top="567" w:right="567" w:bottom="567" w:left="567" w:header="720" w:footer="357" w:gutter="0"/>
          <w:cols w:space="709"/>
          <w:titlePg/>
          <w:docGrid w:linePitch="299"/>
        </w:sectPr>
      </w:pPr>
    </w:p>
    <w:p w14:paraId="3B52329F" w14:textId="7D0EE622" w:rsidR="0081303F" w:rsidRPr="0081303F" w:rsidRDefault="0081303F" w:rsidP="0081303F">
      <w:pPr>
        <w:pStyle w:val="Heading4"/>
      </w:pPr>
      <w:r>
        <w:t>Supplementary Environmental Effects Statement 2001</w:t>
      </w:r>
    </w:p>
    <w:p w14:paraId="7418E303" w14:textId="23AA0168" w:rsidR="00D06E85" w:rsidRDefault="0099431E" w:rsidP="00ED0719">
      <w:r>
        <w:t>In November 2000, advice from the Minister for Planning was sough</w:t>
      </w:r>
      <w:r w:rsidR="003C3257">
        <w:t xml:space="preserve">t for changes to the </w:t>
      </w:r>
      <w:r w:rsidR="002B4D2B" w:rsidRPr="00FF5D7E">
        <w:t>Maryvale Coal Field Development</w:t>
      </w:r>
      <w:r w:rsidR="002B4D2B">
        <w:t>. These changes</w:t>
      </w:r>
      <w:r w:rsidR="001C4737">
        <w:t xml:space="preserve"> included an </w:t>
      </w:r>
      <w:r w:rsidR="00F06390">
        <w:t>alternative</w:t>
      </w:r>
      <w:r w:rsidR="001C4737">
        <w:t xml:space="preserve"> alignment for the MRD</w:t>
      </w:r>
      <w:r w:rsidR="003C3257">
        <w:t xml:space="preserve"> </w:t>
      </w:r>
      <w:r w:rsidR="00A754F6">
        <w:t xml:space="preserve">(AMRD) </w:t>
      </w:r>
      <w:r w:rsidR="00192015">
        <w:t xml:space="preserve">which would change the alignment from </w:t>
      </w:r>
      <w:r w:rsidR="00FE78E6">
        <w:t xml:space="preserve">being along the </w:t>
      </w:r>
      <w:r w:rsidR="00D32085">
        <w:t>east of Maryvale Field</w:t>
      </w:r>
      <w:r w:rsidR="00897538">
        <w:t xml:space="preserve"> as per the EES,</w:t>
      </w:r>
      <w:r w:rsidR="00FE78E6">
        <w:t xml:space="preserve"> to being on the western boundary of East Field</w:t>
      </w:r>
      <w:r w:rsidR="000344E9">
        <w:t xml:space="preserve"> (the current location)</w:t>
      </w:r>
      <w:r w:rsidR="00FE78E6">
        <w:t>.</w:t>
      </w:r>
      <w:r w:rsidR="004B310A">
        <w:t xml:space="preserve"> </w:t>
      </w:r>
      <w:r w:rsidR="00FE78E6">
        <w:t xml:space="preserve"> </w:t>
      </w:r>
      <w:r w:rsidR="004B310A">
        <w:t>The Minister provided a</w:t>
      </w:r>
      <w:r w:rsidR="009B7CC7">
        <w:t xml:space="preserve">dvice </w:t>
      </w:r>
      <w:r w:rsidR="004B310A">
        <w:t xml:space="preserve">in December </w:t>
      </w:r>
      <w:r w:rsidR="1733F916">
        <w:t>2</w:t>
      </w:r>
      <w:r w:rsidR="0CDFB42D">
        <w:t>0</w:t>
      </w:r>
      <w:r w:rsidR="1733F916">
        <w:t>00</w:t>
      </w:r>
      <w:r w:rsidR="004B310A">
        <w:t xml:space="preserve"> </w:t>
      </w:r>
      <w:r w:rsidR="009B7CC7">
        <w:t xml:space="preserve">that a </w:t>
      </w:r>
      <w:r w:rsidR="004B310A">
        <w:t xml:space="preserve">supplementary EES </w:t>
      </w:r>
      <w:r w:rsidR="00D06E85">
        <w:t xml:space="preserve">should be prepared. </w:t>
      </w:r>
      <w:r w:rsidR="00897538">
        <w:t xml:space="preserve"> </w:t>
      </w:r>
    </w:p>
    <w:p w14:paraId="438BB47E" w14:textId="2146CCC4" w:rsidR="00B6581F" w:rsidRDefault="00C17310" w:rsidP="00ED0719">
      <w:r w:rsidRPr="00C17310">
        <w:t xml:space="preserve">In 2001, a supplementary </w:t>
      </w:r>
      <w:r w:rsidRPr="000344E9">
        <w:t>EES was prepared</w:t>
      </w:r>
      <w:r w:rsidR="00151330">
        <w:t>,</w:t>
      </w:r>
      <w:r w:rsidRPr="00C17310">
        <w:t xml:space="preserve"> </w:t>
      </w:r>
      <w:r w:rsidR="003E3F31">
        <w:t>with</w:t>
      </w:r>
      <w:r w:rsidR="000344E9">
        <w:t xml:space="preserve"> </w:t>
      </w:r>
      <w:r w:rsidR="003E3F31">
        <w:t>t</w:t>
      </w:r>
      <w:r w:rsidRPr="00C17310">
        <w:t xml:space="preserve">he full pit lake again </w:t>
      </w:r>
      <w:r w:rsidR="00340AAA">
        <w:t>determine</w:t>
      </w:r>
      <w:r w:rsidR="0645D34A">
        <w:t>d</w:t>
      </w:r>
      <w:r w:rsidR="00340AAA">
        <w:t xml:space="preserve"> to be the preferred </w:t>
      </w:r>
      <w:r w:rsidRPr="00C17310">
        <w:t xml:space="preserve">final rehabilitation </w:t>
      </w:r>
      <w:r w:rsidR="008630CE">
        <w:t>landform</w:t>
      </w:r>
      <w:r w:rsidR="00FB4A13">
        <w:t xml:space="preserve"> </w:t>
      </w:r>
      <w:r w:rsidR="00FB4A13">
        <w:fldChar w:fldCharType="begin"/>
      </w:r>
      <w:r w:rsidR="001B655D">
        <w:instrText xml:space="preserve"> ADDIN EN.CITE &lt;EndNote&gt;&lt;Cite&gt;&lt;Author&gt;Maunsell McIntyre&lt;/Author&gt;&lt;Year&gt;2001&lt;/Year&gt;&lt;RecNum&gt;19&lt;/RecNum&gt;&lt;DisplayText&gt;(Maunsell McIntyre 2001)&lt;/DisplayText&gt;&lt;record&gt;&lt;rec-number&gt;19&lt;/rec-number&gt;&lt;foreign-keys&gt;&lt;key app="EN" db-id="spaff0s0osz0sqe0t5a55fezradpx9psfrzt" timestamp="1745817207" guid="d903e57e-0c3d-40bc-ab06-a36d3f755280"&gt;19&lt;/key&gt;&lt;/foreign-keys&gt;&lt;ref-type name="Report"&gt;27&lt;/ref-type&gt;&lt;contributors&gt;&lt;authors&gt;&lt;author&gt;Maunsell McIntyre,&lt;/author&gt;&lt;/authors&gt;&lt;/contributors&gt;&lt;titles&gt;&lt;title&gt;Supplementary Report to the Maryvale Coal Field Development Environmental Effects Statement&lt;/title&gt;&lt;/titles&gt;&lt;number&gt;A1313905&lt;/number&gt;&lt;dates&gt;&lt;year&gt;2001&lt;/year&gt;&lt;pub-dates&gt;&lt;date&gt;July 2001&lt;/date&gt;&lt;/pub-dates&gt;&lt;/dates&gt;&lt;urls&gt;&lt;/urls&gt;&lt;/record&gt;&lt;/Cite&gt;&lt;/EndNote&gt;</w:instrText>
      </w:r>
      <w:r w:rsidR="00FB4A13">
        <w:fldChar w:fldCharType="separate"/>
      </w:r>
      <w:r w:rsidR="00FB4A13">
        <w:rPr>
          <w:noProof/>
        </w:rPr>
        <w:t>(Maunsell McIntyre 2001)</w:t>
      </w:r>
      <w:r w:rsidR="00FB4A13">
        <w:fldChar w:fldCharType="end"/>
      </w:r>
      <w:r w:rsidR="003E3F31">
        <w:t>. However</w:t>
      </w:r>
      <w:r w:rsidRPr="00C17310">
        <w:t xml:space="preserve">, the lakes were </w:t>
      </w:r>
      <w:r w:rsidR="003E3F31">
        <w:t xml:space="preserve">now </w:t>
      </w:r>
      <w:r w:rsidRPr="00C17310">
        <w:t>split by the MRD running through the centre of the mine site</w:t>
      </w:r>
      <w:r w:rsidR="003E3F31">
        <w:t xml:space="preserve"> (</w:t>
      </w:r>
      <w:r w:rsidR="003E3F31">
        <w:fldChar w:fldCharType="begin"/>
      </w:r>
      <w:r w:rsidR="003E3F31">
        <w:instrText xml:space="preserve"> REF _Ref195190863 \h </w:instrText>
      </w:r>
      <w:r w:rsidR="003E3F31">
        <w:fldChar w:fldCharType="separate"/>
      </w:r>
      <w:r w:rsidR="00D35BC0">
        <w:t xml:space="preserve">Figure </w:t>
      </w:r>
      <w:r w:rsidR="00D35BC0">
        <w:rPr>
          <w:noProof/>
        </w:rPr>
        <w:t>3</w:t>
      </w:r>
      <w:r w:rsidR="00D35BC0">
        <w:noBreakHyphen/>
      </w:r>
      <w:r w:rsidR="00D35BC0">
        <w:rPr>
          <w:noProof/>
        </w:rPr>
        <w:t>3</w:t>
      </w:r>
      <w:r w:rsidR="003E3F31">
        <w:fldChar w:fldCharType="end"/>
      </w:r>
      <w:r w:rsidR="003E3F31">
        <w:t>)</w:t>
      </w:r>
      <w:r w:rsidRPr="00C17310">
        <w:t>.</w:t>
      </w:r>
    </w:p>
    <w:p w14:paraId="5A6B4E69" w14:textId="236D0E13" w:rsidR="00FD5EF7" w:rsidRDefault="00FD5EF7" w:rsidP="00D54853">
      <w:r>
        <w:t>The Minister for Planning released finding</w:t>
      </w:r>
      <w:r w:rsidR="00774250">
        <w:t>s</w:t>
      </w:r>
      <w:r>
        <w:t xml:space="preserve"> on the </w:t>
      </w:r>
      <w:r w:rsidR="00BF20BC">
        <w:t xml:space="preserve">supplementary </w:t>
      </w:r>
      <w:r>
        <w:t xml:space="preserve">EES in November 2001 stating that: </w:t>
      </w:r>
    </w:p>
    <w:p w14:paraId="4A58BDF6" w14:textId="5E7E767D" w:rsidR="00774250" w:rsidRPr="00CD414B" w:rsidRDefault="003561D6" w:rsidP="00D54853">
      <w:pPr>
        <w:rPr>
          <w:i/>
        </w:rPr>
      </w:pPr>
      <w:r w:rsidRPr="000344E9">
        <w:rPr>
          <w:i/>
          <w:iCs/>
        </w:rPr>
        <w:t>“I am satisfied on the basis of the Supplementary Report</w:t>
      </w:r>
      <w:r w:rsidR="00F04F21" w:rsidRPr="000344E9">
        <w:rPr>
          <w:i/>
          <w:iCs/>
        </w:rPr>
        <w:t xml:space="preserve"> and its subsequent review by relevant Government authorities, that the Yallourn Coal Field Development can occur </w:t>
      </w:r>
      <w:r w:rsidR="00205E0C" w:rsidRPr="000344E9">
        <w:rPr>
          <w:i/>
          <w:iCs/>
        </w:rPr>
        <w:t>without significant adverse impacts on residents in the area, water quality or flows in the Morwell River, while also having a substantially reduced effect on indigenous flora and fauna. It is therefore my assessment that the diversion of the Morwell River and development of the Maryvale Coal Field be approved generally as proposed in the Supplementary Report and in accordance with other specific aspects of this Assessment</w:t>
      </w:r>
      <w:r w:rsidR="00283D36" w:rsidRPr="000344E9">
        <w:rPr>
          <w:i/>
          <w:iCs/>
        </w:rPr>
        <w:t>”</w:t>
      </w:r>
      <w:r w:rsidR="00101D67">
        <w:rPr>
          <w:i/>
          <w:iCs/>
        </w:rPr>
        <w:t xml:space="preserve"> </w:t>
      </w:r>
      <w:r w:rsidR="00A95A01" w:rsidRPr="009F0DFE">
        <w:fldChar w:fldCharType="begin"/>
      </w:r>
      <w:r w:rsidR="001B655D">
        <w:instrText xml:space="preserve"> ADDIN EN.CITE &lt;EndNote&gt;&lt;Cite&gt;&lt;Author&gt;Minister for Planning&lt;/Author&gt;&lt;Year&gt;2002&lt;/Year&gt;&lt;RecNum&gt;20&lt;/RecNum&gt;&lt;DisplayText&gt;(Minister for Planning 2002)&lt;/DisplayText&gt;&lt;record&gt;&lt;rec-number&gt;20&lt;/rec-number&gt;&lt;foreign-keys&gt;&lt;key app="EN" db-id="spaff0s0osz0sqe0t5a55fezradpx9psfrzt" timestamp="1745817761" guid="8422890e-a35b-4e65-8ba9-cea6bf57c247"&gt;20&lt;/key&gt;&lt;/foreign-keys&gt;&lt;ref-type name="Report"&gt;27&lt;/ref-type&gt;&lt;contributors&gt;&lt;authors&gt;&lt;author&gt;Minister for Planning,&lt;/author&gt;&lt;/authors&gt;&lt;secondary-authors&gt;&lt;author&gt;Hon John Thwaites MP,&lt;/author&gt;&lt;/secondary-authors&gt;&lt;/contributors&gt;&lt;titles&gt;&lt;title&gt;Assessment of the Supplementary Report to the Maryvale Coal Field Development EES - Yallourn Energy Pty Ltd&lt;/title&gt;&lt;/titles&gt;&lt;number&gt;A1122941&lt;/number&gt;&lt;dates&gt;&lt;year&gt;2002&lt;/year&gt;&lt;pub-dates&gt;&lt;date&gt;25 March 2022&lt;/date&gt;&lt;/pub-dates&gt;&lt;/dates&gt;&lt;urls&gt;&lt;/urls&gt;&lt;/record&gt;&lt;/Cite&gt;&lt;/EndNote&gt;</w:instrText>
      </w:r>
      <w:r w:rsidR="00A95A01" w:rsidRPr="009F0DFE">
        <w:fldChar w:fldCharType="separate"/>
      </w:r>
      <w:r w:rsidR="00A95A01" w:rsidRPr="009F0DFE">
        <w:rPr>
          <w:noProof/>
        </w:rPr>
        <w:t>(Minister for Planning 2002)</w:t>
      </w:r>
      <w:r w:rsidR="00A95A01" w:rsidRPr="009F0DFE">
        <w:fldChar w:fldCharType="end"/>
      </w:r>
      <w:r w:rsidR="004B28B5" w:rsidRPr="000344E9">
        <w:rPr>
          <w:i/>
          <w:iCs/>
        </w:rPr>
        <w:t xml:space="preserve">. </w:t>
      </w:r>
    </w:p>
    <w:p w14:paraId="56D767E3" w14:textId="2FD80CA2" w:rsidR="001A1EDB" w:rsidRDefault="001A1EDB" w:rsidP="00D54853">
      <w:r>
        <w:t>Speci</w:t>
      </w:r>
      <w:r w:rsidR="00F71026">
        <w:t>fic</w:t>
      </w:r>
      <w:r>
        <w:t>ally for rehabilitation the following was s</w:t>
      </w:r>
      <w:r w:rsidR="00774250">
        <w:t>t</w:t>
      </w:r>
      <w:r>
        <w:t>ated:</w:t>
      </w:r>
    </w:p>
    <w:p w14:paraId="40D1A1E4" w14:textId="162263D8" w:rsidR="00D54853" w:rsidRPr="00D54853" w:rsidRDefault="00D54853" w:rsidP="00D54853">
      <w:r>
        <w:rPr>
          <w:i/>
          <w:iCs/>
          <w:lang w:val="en-US"/>
        </w:rPr>
        <w:t>“</w:t>
      </w:r>
      <w:r w:rsidRPr="00D54853">
        <w:rPr>
          <w:i/>
          <w:iCs/>
          <w:lang w:val="en-US"/>
        </w:rPr>
        <w:t>I note that the need to use a considerable amount of the overburden material for the construction of the AMRD embankment has redirected this material away from rehabilitation purposes and resulted in the need for the Rehabilitation Plan to be revised. This was an issue raised by Advance Morwell in their submission and has been addressed to their satisfaction by Yallourn Energy.</w:t>
      </w:r>
    </w:p>
    <w:p w14:paraId="453C827E" w14:textId="2B38D349" w:rsidR="00D54853" w:rsidRPr="00D54853" w:rsidRDefault="00D54853" w:rsidP="00D54853">
      <w:r w:rsidRPr="00D54853">
        <w:rPr>
          <w:i/>
          <w:iCs/>
          <w:lang w:val="en-US"/>
        </w:rPr>
        <w:t xml:space="preserve">It is my assessment that those changes to the rehabilitation plan agreed to by Yallourn Energy and Advance Morwell should now form part of the </w:t>
      </w:r>
      <w:r w:rsidRPr="00883998">
        <w:rPr>
          <w:i/>
          <w:lang w:val="en-US"/>
        </w:rPr>
        <w:t>revised rehabilitation plan</w:t>
      </w:r>
      <w:r w:rsidRPr="00D54853">
        <w:rPr>
          <w:i/>
          <w:iCs/>
          <w:lang w:val="en-US"/>
        </w:rPr>
        <w:t>, which incorporates anticipated rehabilitation levels at various year stages. This agreement includes monitoring and review of implementation, by the Environment Review Committee and an annual public reporting of progress by Yallourn Energy.</w:t>
      </w:r>
    </w:p>
    <w:p w14:paraId="2802CF64" w14:textId="6BDFA06C" w:rsidR="00D54853" w:rsidRDefault="00D54853" w:rsidP="00ED0719">
      <w:pPr>
        <w:rPr>
          <w:i/>
          <w:lang w:val="en-US"/>
        </w:rPr>
      </w:pPr>
      <w:r w:rsidRPr="00D54853">
        <w:rPr>
          <w:i/>
          <w:iCs/>
          <w:lang w:val="en-US"/>
        </w:rPr>
        <w:t xml:space="preserve">Further, </w:t>
      </w:r>
      <w:r w:rsidRPr="00151330">
        <w:rPr>
          <w:i/>
          <w:lang w:val="en-US"/>
        </w:rPr>
        <w:t xml:space="preserve">the proposal for the ultimate rehabilitation of the mine area with interconnected lakes either side of the AMRD requires further research work and studies to be undertaken to advance development of the lake concept </w:t>
      </w:r>
      <w:r w:rsidRPr="00D54853">
        <w:rPr>
          <w:i/>
          <w:iCs/>
          <w:lang w:val="en-US"/>
        </w:rPr>
        <w:t>and consider potential connection of the river to the lake system under normal flows. I look to the Environmental Review Committee to oversee these matters.</w:t>
      </w:r>
      <w:r>
        <w:rPr>
          <w:i/>
          <w:iCs/>
          <w:lang w:val="en-US"/>
        </w:rPr>
        <w:t>”</w:t>
      </w:r>
    </w:p>
    <w:p w14:paraId="2117EF9F" w14:textId="405D0174" w:rsidR="00E35472" w:rsidRDefault="00E35472">
      <w:pPr>
        <w:spacing w:after="0" w:line="240" w:lineRule="auto"/>
        <w:rPr>
          <w:i/>
          <w:iCs/>
          <w:lang w:val="en-US"/>
        </w:rPr>
      </w:pPr>
    </w:p>
    <w:p w14:paraId="25DEC63E" w14:textId="417ECFD8" w:rsidR="00B6581F" w:rsidRDefault="00C47383" w:rsidP="00B6581F">
      <w:pPr>
        <w:pStyle w:val="Heading4"/>
      </w:pPr>
      <w:bookmarkStart w:id="75" w:name="_Ref197587195"/>
      <w:r>
        <w:t>Rehabilitation</w:t>
      </w:r>
      <w:r w:rsidR="00B6581F">
        <w:t xml:space="preserve"> Master Plan 200</w:t>
      </w:r>
      <w:r w:rsidR="00893056">
        <w:t>1</w:t>
      </w:r>
      <w:bookmarkEnd w:id="75"/>
    </w:p>
    <w:p w14:paraId="2E24B640" w14:textId="16D3BFE9" w:rsidR="00F02BD9" w:rsidRDefault="009B28B4" w:rsidP="00151330">
      <w:r>
        <w:t>EAY submitted t</w:t>
      </w:r>
      <w:r w:rsidR="00C17310" w:rsidRPr="00C17310">
        <w:t>he Rehabilitation Master Plan</w:t>
      </w:r>
      <w:r w:rsidR="00C47383">
        <w:t xml:space="preserve"> (RMP</w:t>
      </w:r>
      <w:r w:rsidR="00810DBB">
        <w:t xml:space="preserve">) </w:t>
      </w:r>
      <w:r w:rsidR="009976A4">
        <w:fldChar w:fldCharType="begin"/>
      </w:r>
      <w:r w:rsidR="001B655D">
        <w:instrText xml:space="preserve"> ADDIN EN.CITE &lt;EndNote&gt;&lt;Cite&gt;&lt;Author&gt;Yallourn Energy Pty Ltd&lt;/Author&gt;&lt;Year&gt;2001&lt;/Year&gt;&lt;RecNum&gt;26&lt;/RecNum&gt;&lt;DisplayText&gt;(Yallourn Energy Pty Ltd 2001)&lt;/DisplayText&gt;&lt;record&gt;&lt;rec-number&gt;26&lt;/rec-number&gt;&lt;foreign-keys&gt;&lt;key app="EN" db-id="spaff0s0osz0sqe0t5a55fezradpx9psfrzt" timestamp="1745991460" guid="02b9f8e6-3593-476f-8cd9-eb9fe7bfdf25"&gt;26&lt;/key&gt;&lt;/foreign-keys&gt;&lt;ref-type name="Report"&gt;27&lt;/ref-type&gt;&lt;contributors&gt;&lt;authors&gt;&lt;author&gt;Yallourn Energy Pty Ltd,&lt;/author&gt;&lt;/authors&gt;&lt;/contributors&gt;&lt;titles&gt;&lt;title&gt;Mine Rehabilitation Master Plan&lt;/title&gt;&lt;/titles&gt;&lt;number&gt;A1124153&lt;/number&gt;&lt;dates&gt;&lt;year&gt;2001&lt;/year&gt;&lt;pub-dates&gt;&lt;date&gt;December 2011&lt;/date&gt;&lt;/pub-dates&gt;&lt;/dates&gt;&lt;urls&gt;&lt;/urls&gt;&lt;/record&gt;&lt;/Cite&gt;&lt;/EndNote&gt;</w:instrText>
      </w:r>
      <w:r w:rsidR="009976A4">
        <w:fldChar w:fldCharType="separate"/>
      </w:r>
      <w:r w:rsidR="009976A4">
        <w:rPr>
          <w:noProof/>
        </w:rPr>
        <w:t>(Yallourn Energy Pty Ltd 2001)</w:t>
      </w:r>
      <w:r w:rsidR="009976A4">
        <w:fldChar w:fldCharType="end"/>
      </w:r>
      <w:r w:rsidR="00810DBB">
        <w:t xml:space="preserve"> </w:t>
      </w:r>
      <w:r w:rsidR="00B6581F">
        <w:t xml:space="preserve">per the </w:t>
      </w:r>
      <w:r w:rsidR="0042096B">
        <w:t xml:space="preserve">conditions </w:t>
      </w:r>
      <w:r w:rsidR="00B6581F">
        <w:t xml:space="preserve">of the </w:t>
      </w:r>
      <w:r w:rsidR="00C17310" w:rsidRPr="00C17310">
        <w:t>Supplementary EES</w:t>
      </w:r>
      <w:r w:rsidR="003D572D">
        <w:t xml:space="preserve"> for a ‘</w:t>
      </w:r>
      <w:r w:rsidR="003D572D" w:rsidRPr="000359A7">
        <w:rPr>
          <w:i/>
          <w:lang w:val="en-US"/>
        </w:rPr>
        <w:t>revised rehabilitation plan’</w:t>
      </w:r>
      <w:r w:rsidR="00C17310" w:rsidRPr="00C17310">
        <w:t xml:space="preserve">. The </w:t>
      </w:r>
      <w:r w:rsidR="00C47383">
        <w:t>RMP</w:t>
      </w:r>
      <w:r w:rsidR="00C17310" w:rsidRPr="00C17310">
        <w:t xml:space="preserve"> showed the full pit lake surrounded by </w:t>
      </w:r>
      <w:r w:rsidR="00151330">
        <w:t>o</w:t>
      </w:r>
      <w:r w:rsidR="00C17310" w:rsidRPr="00C17310">
        <w:t xml:space="preserve">pen </w:t>
      </w:r>
      <w:r w:rsidR="00151330">
        <w:t>w</w:t>
      </w:r>
      <w:r w:rsidR="00C17310" w:rsidRPr="00C17310">
        <w:t xml:space="preserve">oodland, </w:t>
      </w:r>
      <w:r w:rsidR="00151330">
        <w:t>c</w:t>
      </w:r>
      <w:r w:rsidR="00C17310" w:rsidRPr="00C17310">
        <w:t xml:space="preserve">losed </w:t>
      </w:r>
      <w:r w:rsidR="00151330">
        <w:t>w</w:t>
      </w:r>
      <w:r w:rsidR="00C17310" w:rsidRPr="00C17310">
        <w:t xml:space="preserve">oodland, </w:t>
      </w:r>
      <w:r w:rsidR="00151330">
        <w:t>w</w:t>
      </w:r>
      <w:r w:rsidR="00C17310" w:rsidRPr="00C17310">
        <w:t xml:space="preserve">etland, </w:t>
      </w:r>
      <w:r w:rsidR="00151330">
        <w:t>c</w:t>
      </w:r>
      <w:r w:rsidR="00C17310" w:rsidRPr="00C17310">
        <w:t xml:space="preserve">onservation, and </w:t>
      </w:r>
      <w:r w:rsidR="00151330">
        <w:t>a</w:t>
      </w:r>
      <w:r w:rsidR="00C17310" w:rsidRPr="00C17310">
        <w:t>gricultural areas whilst also showing a flood spillway from the Morwell River into the lake and an outlet spillway from the lake to the Latrobe River.</w:t>
      </w:r>
      <w:r w:rsidR="005E5B07">
        <w:t xml:space="preserve"> </w:t>
      </w:r>
      <w:r w:rsidR="00911FA1" w:rsidRPr="00911FA1">
        <w:t xml:space="preserve">The RMP </w:t>
      </w:r>
      <w:r w:rsidR="00151330">
        <w:t>explains</w:t>
      </w:r>
      <w:r w:rsidR="00911FA1" w:rsidRPr="00911FA1">
        <w:t xml:space="preserve"> that the full pit lake option provide</w:t>
      </w:r>
      <w:r w:rsidR="002E3924">
        <w:t>d</w:t>
      </w:r>
      <w:r w:rsidR="00911FA1" w:rsidRPr="00911FA1">
        <w:t xml:space="preserve"> the optimum balance of</w:t>
      </w:r>
      <w:r w:rsidR="007A7152">
        <w:t xml:space="preserve"> </w:t>
      </w:r>
      <w:r w:rsidR="00911FA1" w:rsidRPr="00911FA1">
        <w:t xml:space="preserve">sustainability, public amenity, safety and cost, hence why it was </w:t>
      </w:r>
      <w:r w:rsidR="00F02BD9">
        <w:t>selected and approved</w:t>
      </w:r>
      <w:r w:rsidR="00911FA1" w:rsidRPr="00911FA1">
        <w:t xml:space="preserve"> as the preferred</w:t>
      </w:r>
      <w:r w:rsidR="00221ACB">
        <w:t xml:space="preserve"> </w:t>
      </w:r>
      <w:r w:rsidR="00F02BD9">
        <w:t>l</w:t>
      </w:r>
      <w:r w:rsidR="00911FA1" w:rsidRPr="00911FA1">
        <w:t>andform.</w:t>
      </w:r>
    </w:p>
    <w:p w14:paraId="631C91CF" w14:textId="792733A1" w:rsidR="008F218E" w:rsidRDefault="00BB0A6F" w:rsidP="00C43772">
      <w:r>
        <w:t>The RMP was approved in January 20</w:t>
      </w:r>
      <w:r w:rsidR="00163711">
        <w:t>0</w:t>
      </w:r>
      <w:r>
        <w:t>2 as part of the Work Plan Variation approval</w:t>
      </w:r>
      <w:r w:rsidR="00373990">
        <w:t xml:space="preserve"> </w:t>
      </w:r>
      <w:r w:rsidR="009976A4">
        <w:fldChar w:fldCharType="begin"/>
      </w:r>
      <w:r w:rsidR="001B655D">
        <w:instrText xml:space="preserve"> ADDIN EN.CITE &lt;EndNote&gt;&lt;Cite&gt;&lt;Author&gt;DNRE&lt;/Author&gt;&lt;Year&gt;2002&lt;/Year&gt;&lt;RecNum&gt;27&lt;/RecNum&gt;&lt;DisplayText&gt;(DNRE 2002)&lt;/DisplayText&gt;&lt;record&gt;&lt;rec-number&gt;27&lt;/rec-number&gt;&lt;foreign-keys&gt;&lt;key app="EN" db-id="spaff0s0osz0sqe0t5a55fezradpx9psfrzt" timestamp="1745991791" guid="7ce47ce3-f9c8-43a0-9f41-f8009e05f38e"&gt;27&lt;/key&gt;&lt;/foreign-keys&gt;&lt;ref-type name="Report"&gt;27&lt;/ref-type&gt;&lt;contributors&gt;&lt;authors&gt;&lt;author&gt;DNRE&lt;/author&gt;&lt;/authors&gt;&lt;secondary-authors&gt;&lt;author&gt;Department of Natural Resources and Environment,&lt;/author&gt;&lt;/secondary-authors&gt;&lt;/contributors&gt;&lt;titles&gt;&lt;title&gt;Work Plan Variation - Mining Licences 5003, 5216 and 5304&lt;/title&gt;&lt;/titles&gt;&lt;number&gt;A1120924&lt;/number&gt;&lt;dates&gt;&lt;year&gt;2002&lt;/year&gt;&lt;pub-dates&gt;&lt;date&gt;25 January 2002&lt;/date&gt;&lt;/pub-dates&gt;&lt;/dates&gt;&lt;publisher&gt;State Government of Victoria&lt;/publisher&gt;&lt;urls&gt;&lt;/urls&gt;&lt;/record&gt;&lt;/Cite&gt;&lt;/EndNote&gt;</w:instrText>
      </w:r>
      <w:r w:rsidR="009976A4">
        <w:fldChar w:fldCharType="separate"/>
      </w:r>
      <w:r w:rsidR="009976A4">
        <w:rPr>
          <w:noProof/>
        </w:rPr>
        <w:t>(DNRE 2002)</w:t>
      </w:r>
      <w:r w:rsidR="009976A4">
        <w:fldChar w:fldCharType="end"/>
      </w:r>
      <w:r>
        <w:t>.</w:t>
      </w:r>
      <w:r w:rsidR="00373990">
        <w:t xml:space="preserve"> </w:t>
      </w:r>
      <w:r>
        <w:t xml:space="preserve"> </w:t>
      </w:r>
    </w:p>
    <w:p w14:paraId="31FFDB43" w14:textId="132FDFDB" w:rsidR="00BB0A6F" w:rsidRDefault="00BB0A6F" w:rsidP="00C43772">
      <w:pPr>
        <w:sectPr w:rsidR="00BB0A6F" w:rsidSect="00602833">
          <w:pgSz w:w="11910" w:h="16840"/>
          <w:pgMar w:top="1134" w:right="567" w:bottom="1315" w:left="567" w:header="720" w:footer="356" w:gutter="0"/>
          <w:cols w:space="709"/>
          <w:titlePg/>
          <w:docGrid w:linePitch="299"/>
        </w:sectPr>
      </w:pPr>
    </w:p>
    <w:p w14:paraId="59E80A1D" w14:textId="77777777" w:rsidR="00032CB7" w:rsidRDefault="00F02BD9" w:rsidP="00257677">
      <w:pPr>
        <w:jc w:val="center"/>
      </w:pPr>
      <w:r w:rsidRPr="00F02BD9">
        <w:rPr>
          <w:noProof/>
        </w:rPr>
        <w:drawing>
          <wp:inline distT="0" distB="0" distL="0" distR="0" wp14:anchorId="614763CE" wp14:editId="08AF7692">
            <wp:extent cx="7771513" cy="5510815"/>
            <wp:effectExtent l="0" t="0" r="1270" b="0"/>
            <wp:docPr id="2577721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821010" cy="5545914"/>
                    </a:xfrm>
                    <a:prstGeom prst="rect">
                      <a:avLst/>
                    </a:prstGeom>
                    <a:noFill/>
                    <a:ln>
                      <a:noFill/>
                    </a:ln>
                  </pic:spPr>
                </pic:pic>
              </a:graphicData>
            </a:graphic>
          </wp:inline>
        </w:drawing>
      </w:r>
    </w:p>
    <w:p w14:paraId="35D8E47C" w14:textId="5398703E" w:rsidR="00032CB7" w:rsidRDefault="00032CB7" w:rsidP="00846627">
      <w:pPr>
        <w:pStyle w:val="Caption"/>
      </w:pPr>
      <w:bookmarkStart w:id="76" w:name="_Ref195190863"/>
      <w:bookmarkStart w:id="77" w:name="_Toc210125466"/>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76"/>
      <w:r>
        <w:t xml:space="preserve">: Mine Rehabilitation </w:t>
      </w:r>
      <w:r w:rsidR="3F2998CF">
        <w:t>Pla</w:t>
      </w:r>
      <w:r w:rsidR="013EF6ED">
        <w:t>n</w:t>
      </w:r>
      <w:r>
        <w:t xml:space="preserve"> Presented in Rehabilitation Master Plan 2002</w:t>
      </w:r>
      <w:bookmarkEnd w:id="77"/>
    </w:p>
    <w:p w14:paraId="3F8B5462" w14:textId="77777777" w:rsidR="003053DD" w:rsidRDefault="003053DD" w:rsidP="00C43772">
      <w:pPr>
        <w:sectPr w:rsidR="003053DD" w:rsidSect="00846627">
          <w:pgSz w:w="16840" w:h="11910" w:orient="landscape"/>
          <w:pgMar w:top="567" w:right="567" w:bottom="567" w:left="567" w:header="720" w:footer="357" w:gutter="0"/>
          <w:cols w:space="709"/>
          <w:titlePg/>
          <w:docGrid w:linePitch="299"/>
        </w:sectPr>
      </w:pPr>
    </w:p>
    <w:p w14:paraId="03C5C970" w14:textId="4A9E5B12" w:rsidR="002B5FEC" w:rsidRDefault="00D63935" w:rsidP="002B5FEC">
      <w:pPr>
        <w:pStyle w:val="Heading4"/>
      </w:pPr>
      <w:r>
        <w:t>Environment Report</w:t>
      </w:r>
      <w:r w:rsidR="002B5FEC">
        <w:t xml:space="preserve"> 2010</w:t>
      </w:r>
    </w:p>
    <w:p w14:paraId="1F733CBB" w14:textId="6ACCF253" w:rsidR="00992FDC" w:rsidRDefault="00C17310" w:rsidP="00E82118">
      <w:r w:rsidRPr="00C17310">
        <w:t xml:space="preserve">In 2009, EAY required planning approval to change the alignment of the Maryvale Field. This change in alignment would keep the Maryvale Field further away from the Morwell River and the Morwell Township. The Minister </w:t>
      </w:r>
      <w:r w:rsidR="00245A41">
        <w:t>for Planning</w:t>
      </w:r>
      <w:r w:rsidRPr="00C17310">
        <w:t xml:space="preserve"> assessed that an EES was not required </w:t>
      </w:r>
      <w:r w:rsidR="00FC365D">
        <w:t>under the condition that a</w:t>
      </w:r>
      <w:r w:rsidR="008C3D87">
        <w:t>n environment report was prepared</w:t>
      </w:r>
      <w:r w:rsidR="008414CC">
        <w:t xml:space="preserve">. </w:t>
      </w:r>
    </w:p>
    <w:p w14:paraId="73D9CD5E" w14:textId="38CCF999" w:rsidR="000D080C" w:rsidRDefault="00A80620" w:rsidP="00E82118">
      <w:r>
        <w:t>The Environment Report</w:t>
      </w:r>
      <w:r w:rsidR="00D971D0">
        <w:t xml:space="preserve"> </w:t>
      </w:r>
      <w:r w:rsidR="009976A4">
        <w:fldChar w:fldCharType="begin"/>
      </w:r>
      <w:r w:rsidR="001B655D">
        <w:instrText xml:space="preserve"> ADDIN EN.CITE &lt;EndNote&gt;&lt;Cite&gt;&lt;Author&gt;AECOM&lt;/Author&gt;&lt;Year&gt;2009&lt;/Year&gt;&lt;RecNum&gt;28&lt;/RecNum&gt;&lt;DisplayText&gt;(AECOM 2009)&lt;/DisplayText&gt;&lt;record&gt;&lt;rec-number&gt;28&lt;/rec-number&gt;&lt;foreign-keys&gt;&lt;key app="EN" db-id="spaff0s0osz0sqe0t5a55fezradpx9psfrzt" timestamp="1745992563" guid="cfe95b2c-2e1b-4a87-853a-d17f5184080e"&gt;28&lt;/key&gt;&lt;/foreign-keys&gt;&lt;ref-type name="Report"&gt;27&lt;/ref-type&gt;&lt;contributors&gt;&lt;authors&gt;&lt;author&gt;AECOM&lt;/author&gt;&lt;/authors&gt;&lt;secondary-authors&gt;&lt;author&gt;AECOM Australia Pty Ltd,&lt;/author&gt;&lt;/secondary-authors&gt;&lt;/contributors&gt;&lt;titles&gt;&lt;title&gt;Yallourn Coal Field Re-alignment Environment Report&lt;/title&gt;&lt;/titles&gt;&lt;number&gt;A1994452&lt;/number&gt;&lt;dates&gt;&lt;year&gt;2009&lt;/year&gt;&lt;/dates&gt;&lt;isbn&gt;60022019&lt;/isbn&gt;&lt;urls&gt;&lt;/urls&gt;&lt;/record&gt;&lt;/Cite&gt;&lt;/EndNote&gt;</w:instrText>
      </w:r>
      <w:r w:rsidR="009976A4">
        <w:fldChar w:fldCharType="separate"/>
      </w:r>
      <w:r w:rsidR="009976A4">
        <w:rPr>
          <w:noProof/>
        </w:rPr>
        <w:t>(AECOM 2009)</w:t>
      </w:r>
      <w:r w:rsidR="009976A4">
        <w:fldChar w:fldCharType="end"/>
      </w:r>
      <w:r w:rsidR="008A4DA7">
        <w:t xml:space="preserve"> </w:t>
      </w:r>
      <w:r w:rsidR="002B13AC">
        <w:t xml:space="preserve">was prepared </w:t>
      </w:r>
      <w:r w:rsidR="00D971D0">
        <w:t>with the Minister for Planning</w:t>
      </w:r>
      <w:r w:rsidR="002B13AC">
        <w:t xml:space="preserve"> </w:t>
      </w:r>
      <w:r w:rsidR="00953C2F">
        <w:t xml:space="preserve">providing </w:t>
      </w:r>
      <w:r w:rsidR="000E1692">
        <w:t>their</w:t>
      </w:r>
      <w:r w:rsidR="007E74C1">
        <w:t xml:space="preserve"> assessment in June 2010. The assessment concluded</w:t>
      </w:r>
      <w:r w:rsidR="00F902B8">
        <w:t xml:space="preserve"> that</w:t>
      </w:r>
      <w:r w:rsidR="007E74C1">
        <w:t xml:space="preserve"> </w:t>
      </w:r>
      <w:r w:rsidR="00953C2F">
        <w:t>“</w:t>
      </w:r>
      <w:r w:rsidR="00992FDC">
        <w:t>t</w:t>
      </w:r>
      <w:r w:rsidR="00953C2F">
        <w:t xml:space="preserve">he project should be implemented in accordance with the measures recommended in this Assessment”. </w:t>
      </w:r>
      <w:r w:rsidR="000E1692">
        <w:t xml:space="preserve"> Comme</w:t>
      </w:r>
      <w:r w:rsidR="00E82118">
        <w:t xml:space="preserve">ntary was also provided for </w:t>
      </w:r>
      <w:r w:rsidR="000D080C">
        <w:t>rehabilitation</w:t>
      </w:r>
      <w:r w:rsidR="00E82118">
        <w:t xml:space="preserve">: </w:t>
      </w:r>
    </w:p>
    <w:p w14:paraId="17C731E1" w14:textId="68E7EA54" w:rsidR="007F4C34" w:rsidRPr="009976A4" w:rsidRDefault="000D080C" w:rsidP="007F4C34">
      <w:pPr>
        <w:rPr>
          <w:lang w:val="en-US"/>
        </w:rPr>
      </w:pPr>
      <w:r>
        <w:t>“</w:t>
      </w:r>
      <w:r w:rsidR="00E82118" w:rsidRPr="007F4C34">
        <w:rPr>
          <w:i/>
          <w:iCs/>
          <w:lang w:val="en-US"/>
        </w:rPr>
        <w:t>The final rehabilitation plan for the mine will not differ in its basic form from that endorsed for the approved Yallourn Coal Field Development Project</w:t>
      </w:r>
      <w:r w:rsidR="00E82118" w:rsidRPr="000D080C">
        <w:rPr>
          <w:i/>
          <w:iCs/>
          <w:lang w:val="en-US"/>
        </w:rPr>
        <w:t xml:space="preserve">. The Work Plan drawings approved on 18 January 2002 following the Supplementary Environment Report and then Minister for Planning's Assessment allow for permanent side batters of 1:1. This would not change under the proposed mine re-alignment. </w:t>
      </w:r>
      <w:r w:rsidR="00E82118" w:rsidRPr="007F4C34">
        <w:rPr>
          <w:i/>
          <w:iCs/>
          <w:lang w:val="en-US"/>
        </w:rPr>
        <w:t>The Rehabilitation Master Plan for the project adopts the final concept of flooding the mine to form a large lake with interconnection to the local river systems. The depth of the lake will depend upon water availability at the end of the project.</w:t>
      </w:r>
      <w:r w:rsidRPr="007F4C34">
        <w:rPr>
          <w:i/>
          <w:iCs/>
          <w:lang w:val="en-US"/>
        </w:rPr>
        <w:t>”</w:t>
      </w:r>
      <w:r w:rsidR="009976A4">
        <w:rPr>
          <w:i/>
          <w:iCs/>
          <w:lang w:val="en-US"/>
        </w:rPr>
        <w:t xml:space="preserve"> </w:t>
      </w:r>
      <w:r w:rsidR="009976A4" w:rsidRPr="00E33670">
        <w:rPr>
          <w:lang w:val="en-US"/>
        </w:rPr>
        <w:fldChar w:fldCharType="begin"/>
      </w:r>
      <w:r w:rsidR="001B655D">
        <w:rPr>
          <w:lang w:val="en-US"/>
        </w:rPr>
        <w:instrText xml:space="preserve"> ADDIN EN.CITE &lt;EndNote&gt;&lt;Cite&gt;&lt;Author&gt;Minister for Planning&lt;/Author&gt;&lt;Year&gt;2010&lt;/Year&gt;&lt;RecNum&gt;29&lt;/RecNum&gt;&lt;DisplayText&gt;(Minister for Planning 2010)&lt;/DisplayText&gt;&lt;record&gt;&lt;rec-number&gt;29&lt;/rec-number&gt;&lt;foreign-keys&gt;&lt;key app="EN" db-id="spaff0s0osz0sqe0t5a55fezradpx9psfrzt" timestamp="1745992786" guid="f60401fd-5f8f-4513-a7ce-d9c3142a827d"&gt;29&lt;/key&gt;&lt;/foreign-keys&gt;&lt;ref-type name="Report"&gt;27&lt;/ref-type&gt;&lt;contributors&gt;&lt;authors&gt;&lt;author&gt;Minister for Planning,&lt;/author&gt;&lt;/authors&gt;&lt;secondary-authors&gt;&lt;author&gt;Justin Madden MLC,&lt;/author&gt;&lt;/secondary-authors&gt;&lt;/contributors&gt;&lt;titles&gt;&lt;title&gt;Yallourn Coal Field Re-alignment Project Environment Report Assessment&lt;/title&gt;&lt;/titles&gt;&lt;number&gt;A1035853&lt;/number&gt;&lt;dates&gt;&lt;year&gt;2010&lt;/year&gt;&lt;pub-dates&gt;&lt;date&gt;June 2010&lt;/date&gt;&lt;/pub-dates&gt;&lt;/dates&gt;&lt;pub-location&gt;https://www.planning.vic.gov.au/__data/assets/pdf_file/0024/687111/Final_Ministers_Assessment_Yallourn_Environment_Report_June_2010.pdf&lt;/pub-location&gt;&lt;isbn&gt;BMIN005344&lt;/isbn&gt;&lt;urls&gt;&lt;/urls&gt;&lt;access-date&gt;30/4/2025&lt;/access-date&gt;&lt;/record&gt;&lt;/Cite&gt;&lt;/EndNote&gt;</w:instrText>
      </w:r>
      <w:r w:rsidR="009976A4" w:rsidRPr="00E33670">
        <w:rPr>
          <w:lang w:val="en-US"/>
        </w:rPr>
        <w:fldChar w:fldCharType="separate"/>
      </w:r>
      <w:r w:rsidR="009976A4" w:rsidRPr="00E33670">
        <w:rPr>
          <w:noProof/>
          <w:lang w:val="en-US"/>
        </w:rPr>
        <w:t>(Minister for Planning 2010)</w:t>
      </w:r>
      <w:r w:rsidR="009976A4" w:rsidRPr="00E33670">
        <w:rPr>
          <w:lang w:val="en-US"/>
        </w:rPr>
        <w:fldChar w:fldCharType="end"/>
      </w:r>
    </w:p>
    <w:p w14:paraId="7CEF3225" w14:textId="405F30B7" w:rsidR="00A74B38" w:rsidRPr="00C17310" w:rsidRDefault="00A74B38" w:rsidP="00A74B38">
      <w:pPr>
        <w:pStyle w:val="Heading4"/>
      </w:pPr>
      <w:r w:rsidRPr="00A74B38">
        <w:t>Work Plan Variation 2011</w:t>
      </w:r>
    </w:p>
    <w:p w14:paraId="2504A974" w14:textId="77F36100" w:rsidR="00C17310" w:rsidRPr="00C17310" w:rsidRDefault="00C17310" w:rsidP="00ED0719">
      <w:r w:rsidRPr="00C17310">
        <w:t xml:space="preserve">In 2011, </w:t>
      </w:r>
      <w:r w:rsidR="00284A81">
        <w:t>a</w:t>
      </w:r>
      <w:r w:rsidRPr="00C17310">
        <w:t xml:space="preserve"> Work Plan Variation </w:t>
      </w:r>
      <w:r w:rsidR="00284A81">
        <w:t xml:space="preserve">was submitted </w:t>
      </w:r>
      <w:r w:rsidR="00A74B38">
        <w:t xml:space="preserve">to the </w:t>
      </w:r>
      <w:r w:rsidR="00DB19FE">
        <w:t>then Department of Primary Industries (DPI)</w:t>
      </w:r>
      <w:r w:rsidRPr="00C17310">
        <w:t xml:space="preserve"> which again showed the final rehabilitation plan as </w:t>
      </w:r>
      <w:r w:rsidR="001D12DD">
        <w:t xml:space="preserve">a </w:t>
      </w:r>
      <w:r w:rsidRPr="00C17310">
        <w:t>full lake</w:t>
      </w:r>
      <w:r w:rsidR="001D12DD">
        <w:t xml:space="preserve"> consistent with the RMP</w:t>
      </w:r>
      <w:r w:rsidR="00516D0D">
        <w:t xml:space="preserve"> </w:t>
      </w:r>
      <w:r w:rsidR="00762D74">
        <w:fldChar w:fldCharType="begin"/>
      </w:r>
      <w:r w:rsidR="001B655D">
        <w:instrText xml:space="preserve"> ADDIN EN.CITE &lt;EndNote&gt;&lt;Cite&gt;&lt;Author&gt;TRUenergy&lt;/Author&gt;&lt;Year&gt;2011&lt;/Year&gt;&lt;RecNum&gt;30&lt;/RecNum&gt;&lt;DisplayText&gt;(TRUenergy 2011)&lt;/DisplayText&gt;&lt;record&gt;&lt;rec-number&gt;30&lt;/rec-number&gt;&lt;foreign-keys&gt;&lt;key app="EN" db-id="spaff0s0osz0sqe0t5a55fezradpx9psfrzt" timestamp="1746053690" guid="70d09ac1-9452-4627-9bee-7abde82df155"&gt;30&lt;/key&gt;&lt;/foreign-keys&gt;&lt;ref-type name="Report"&gt;27&lt;/ref-type&gt;&lt;contributors&gt;&lt;authors&gt;&lt;author&gt;TRUenergy,&lt;/author&gt;&lt;/authors&gt;&lt;secondary-authors&gt;&lt;author&gt;TRUenergy Yallourn Pty Ltd,&lt;/author&gt;&lt;/secondary-authors&gt;&lt;/contributors&gt;&lt;titles&gt;&lt;title&gt;Submission for a variation to the Approved Work Plan for Mining Licences No. 5003, No. 5216 &amp;amp; No. 5304&lt;/title&gt;&lt;/titles&gt;&lt;number&gt;A1046135&lt;/number&gt;&lt;dates&gt;&lt;year&gt;2011&lt;/year&gt;&lt;/dates&gt;&lt;urls&gt;&lt;/urls&gt;&lt;/record&gt;&lt;/Cite&gt;&lt;/EndNote&gt;</w:instrText>
      </w:r>
      <w:r w:rsidR="00762D74">
        <w:fldChar w:fldCharType="separate"/>
      </w:r>
      <w:r w:rsidR="00762D74">
        <w:rPr>
          <w:noProof/>
        </w:rPr>
        <w:t>(TRUenergy 2011)</w:t>
      </w:r>
      <w:r w:rsidR="00762D74">
        <w:fldChar w:fldCharType="end"/>
      </w:r>
      <w:r w:rsidRPr="00C17310">
        <w:t xml:space="preserve">. </w:t>
      </w:r>
      <w:r w:rsidR="009D7DDC">
        <w:t>DPI</w:t>
      </w:r>
      <w:r w:rsidRPr="00C17310" w:rsidDel="009D7DDC">
        <w:t xml:space="preserve"> </w:t>
      </w:r>
      <w:r w:rsidRPr="00C17310">
        <w:t xml:space="preserve">approved </w:t>
      </w:r>
      <w:r w:rsidR="009D7DDC">
        <w:t xml:space="preserve">this plan </w:t>
      </w:r>
      <w:r w:rsidRPr="00C17310">
        <w:t>with a condition that required a review of the full lake rehabilitation option</w:t>
      </w:r>
      <w:r w:rsidR="00B42934">
        <w:t xml:space="preserve"> </w:t>
      </w:r>
      <w:r w:rsidR="00762D74">
        <w:fldChar w:fldCharType="begin"/>
      </w:r>
      <w:r w:rsidR="001B655D">
        <w:instrText xml:space="preserve"> ADDIN EN.CITE &lt;EndNote&gt;&lt;Cite&gt;&lt;Author&gt;DPI&lt;/Author&gt;&lt;Year&gt;2011&lt;/Year&gt;&lt;RecNum&gt;31&lt;/RecNum&gt;&lt;DisplayText&gt;(DPI 2011)&lt;/DisplayText&gt;&lt;record&gt;&lt;rec-number&gt;31&lt;/rec-number&gt;&lt;foreign-keys&gt;&lt;key app="EN" db-id="spaff0s0osz0sqe0t5a55fezradpx9psfrzt" timestamp="1746053836" guid="2eef8c45-a076-4837-9c21-cdf1543e6245"&gt;31&lt;/key&gt;&lt;/foreign-keys&gt;&lt;ref-type name="Report"&gt;27&lt;/ref-type&gt;&lt;contributors&gt;&lt;authors&gt;&lt;author&gt;DPI&lt;/author&gt;&lt;/authors&gt;&lt;secondary-authors&gt;&lt;author&gt;Department of Primary Industries,&lt;/author&gt;&lt;/secondary-authors&gt;&lt;/contributors&gt;&lt;titles&gt;&lt;title&gt;Mining Licence 5003&lt;/title&gt;&lt;/titles&gt;&lt;number&gt;A1040310&lt;/number&gt;&lt;dates&gt;&lt;year&gt;2011&lt;/year&gt;&lt;pub-dates&gt;&lt;date&gt;17 June 2011&lt;/date&gt;&lt;/pub-dates&gt;&lt;/dates&gt;&lt;publisher&gt;State Government of Victoria&lt;/publisher&gt;&lt;urls&gt;&lt;/urls&gt;&lt;/record&gt;&lt;/Cite&gt;&lt;/EndNote&gt;</w:instrText>
      </w:r>
      <w:r w:rsidR="00762D74">
        <w:fldChar w:fldCharType="separate"/>
      </w:r>
      <w:r w:rsidR="00762D74">
        <w:rPr>
          <w:noProof/>
        </w:rPr>
        <w:t>(DPI 2011)</w:t>
      </w:r>
      <w:r w:rsidR="00762D74">
        <w:fldChar w:fldCharType="end"/>
      </w:r>
      <w:r w:rsidRPr="00C17310">
        <w:t>. This condition (Condition Seven) of the approval required a review of the Rehabilitation Master Plan which considered:</w:t>
      </w:r>
    </w:p>
    <w:p w14:paraId="3EE57D9D" w14:textId="1FA4F46C" w:rsidR="00C17310" w:rsidRPr="00C17310" w:rsidRDefault="00C17310" w:rsidP="00CF157C">
      <w:pPr>
        <w:pStyle w:val="ListParagraph"/>
      </w:pPr>
      <w:r w:rsidRPr="00C17310">
        <w:t xml:space="preserve">the feasibility of the flooded mine scenario versus other </w:t>
      </w:r>
      <w:r w:rsidR="00421948" w:rsidRPr="00C17310">
        <w:t>alternatives.</w:t>
      </w:r>
    </w:p>
    <w:p w14:paraId="0510CBE7" w14:textId="6C15F790" w:rsidR="00C17310" w:rsidRPr="00C17310" w:rsidRDefault="00C17310" w:rsidP="00CF157C">
      <w:pPr>
        <w:pStyle w:val="ListParagraph"/>
      </w:pPr>
      <w:r w:rsidRPr="00C17310">
        <w:t xml:space="preserve">long term water balance </w:t>
      </w:r>
      <w:r w:rsidR="00421948" w:rsidRPr="00C17310">
        <w:t>studies.</w:t>
      </w:r>
    </w:p>
    <w:p w14:paraId="706B048D" w14:textId="717F8388" w:rsidR="00C17310" w:rsidRPr="00C17310" w:rsidRDefault="00C17310" w:rsidP="00CF157C">
      <w:pPr>
        <w:pStyle w:val="ListParagraph"/>
      </w:pPr>
      <w:r w:rsidRPr="00C17310">
        <w:t xml:space="preserve">how to form safe and stable rehabilitated batters, including for the non-flooded mine </w:t>
      </w:r>
      <w:r w:rsidR="00421948" w:rsidRPr="00C17310">
        <w:t>scenario.</w:t>
      </w:r>
    </w:p>
    <w:p w14:paraId="549A98CC" w14:textId="66DE7D3E" w:rsidR="00C17310" w:rsidRPr="00C17310" w:rsidRDefault="00C17310" w:rsidP="00CF157C">
      <w:pPr>
        <w:pStyle w:val="ListParagraph"/>
      </w:pPr>
      <w:r w:rsidRPr="00C17310">
        <w:t xml:space="preserve">how to minimise mine floor heave, including for the non-flooded mine </w:t>
      </w:r>
      <w:r w:rsidR="00421948" w:rsidRPr="00C17310">
        <w:t>scenario.</w:t>
      </w:r>
    </w:p>
    <w:p w14:paraId="49E4A273" w14:textId="6457BAB8" w:rsidR="00C17310" w:rsidRPr="00C17310" w:rsidRDefault="00C17310" w:rsidP="00CF157C">
      <w:pPr>
        <w:pStyle w:val="ListParagraph"/>
      </w:pPr>
      <w:r w:rsidRPr="00C17310">
        <w:t>strategic use of overburden in flooded and non-flooded mine scenarios; and</w:t>
      </w:r>
    </w:p>
    <w:p w14:paraId="6338F589" w14:textId="14A323C6" w:rsidR="00C17310" w:rsidRPr="00C17310" w:rsidRDefault="00C17310" w:rsidP="00CF157C">
      <w:pPr>
        <w:pStyle w:val="ListParagraph"/>
      </w:pPr>
      <w:r w:rsidRPr="00C17310">
        <w:t>the advantages and disadvantages of the flooded and non-flooded mine scenarios regarding progressive rehabilitation opportunities.</w:t>
      </w:r>
    </w:p>
    <w:p w14:paraId="2AA9960B" w14:textId="07379369" w:rsidR="009776CA" w:rsidRDefault="00FD42AB" w:rsidP="00ED0719">
      <w:r>
        <w:t>A</w:t>
      </w:r>
      <w:r w:rsidR="00C17310" w:rsidRPr="00C17310">
        <w:t xml:space="preserve"> </w:t>
      </w:r>
      <w:r w:rsidR="00527ED9">
        <w:t>technical review</w:t>
      </w:r>
      <w:r>
        <w:t xml:space="preserve"> was completed</w:t>
      </w:r>
      <w:r w:rsidR="00527ED9">
        <w:t xml:space="preserve">, including </w:t>
      </w:r>
      <w:r w:rsidR="00347F30">
        <w:t xml:space="preserve">technical studies, workshops, </w:t>
      </w:r>
      <w:r w:rsidR="002A3E8B">
        <w:t xml:space="preserve">and design </w:t>
      </w:r>
      <w:r w:rsidR="00C17310" w:rsidRPr="00C17310">
        <w:t>work to demonstrate compliance with this condition</w:t>
      </w:r>
      <w:r w:rsidR="002A3E8B">
        <w:t xml:space="preserve">.  This body of work </w:t>
      </w:r>
      <w:r w:rsidR="00C17310" w:rsidRPr="00C17310">
        <w:t xml:space="preserve">again reached the conclusion </w:t>
      </w:r>
      <w:r>
        <w:t>the approved full pit lake option “</w:t>
      </w:r>
      <w:r w:rsidRPr="00FD42AB">
        <w:rPr>
          <w:i/>
          <w:iCs/>
        </w:rPr>
        <w:t>provides all stakeholders with the most achievable, sustainable, economical and responsible solution</w:t>
      </w:r>
      <w:r>
        <w:t xml:space="preserve">.” </w:t>
      </w:r>
    </w:p>
    <w:p w14:paraId="02924005" w14:textId="1B13AF6B" w:rsidR="009F6B75" w:rsidRDefault="00527ED9" w:rsidP="00ED0719">
      <w:r>
        <w:t>EAY submitted the</w:t>
      </w:r>
      <w:r w:rsidR="002A3E8B" w:rsidDel="00527ED9">
        <w:t xml:space="preserve"> </w:t>
      </w:r>
      <w:r w:rsidR="002A3E8B">
        <w:t>Condition Seven response to DPI in 2012</w:t>
      </w:r>
      <w:r w:rsidR="00D47306">
        <w:t xml:space="preserve"> </w:t>
      </w:r>
      <w:r w:rsidR="00762D74">
        <w:fldChar w:fldCharType="begin"/>
      </w:r>
      <w:r w:rsidR="001B655D">
        <w:instrText xml:space="preserve"> ADDIN EN.CITE &lt;EndNote&gt;&lt;Cite&gt;&lt;Author&gt;TRUenergy&lt;/Author&gt;&lt;Year&gt;2012&lt;/Year&gt;&lt;RecNum&gt;32&lt;/RecNum&gt;&lt;DisplayText&gt;(TRUenergy 2012)&lt;/DisplayText&gt;&lt;record&gt;&lt;rec-number&gt;32&lt;/rec-number&gt;&lt;foreign-keys&gt;&lt;key app="EN" db-id="spaff0s0osz0sqe0t5a55fezradpx9psfrzt" timestamp="1746054066" guid="8a1c7d81-0df6-48cd-aa70-5fd3863aaa79"&gt;32&lt;/key&gt;&lt;/foreign-keys&gt;&lt;ref-type name="Report"&gt;27&lt;/ref-type&gt;&lt;contributors&gt;&lt;authors&gt;&lt;author&gt;TRUenergy,&lt;/author&gt;&lt;/authors&gt;&lt;secondary-authors&gt;&lt;author&gt;TRUenergy Yallourn Pty Ltd,&lt;/author&gt;&lt;/secondary-authors&gt;&lt;/contributors&gt;&lt;titles&gt;&lt;title&gt;Review of Yallourn Mine Rehabilitation Master Plan MIN5003 Work Plan Variation Condition 7&lt;/title&gt;&lt;/titles&gt;&lt;number&gt;A1615655&lt;/number&gt;&lt;dates&gt;&lt;year&gt;2012&lt;/year&gt;&lt;pub-dates&gt;&lt;date&gt;5 June 2012&lt;/date&gt;&lt;/pub-dates&gt;&lt;/dates&gt;&lt;urls&gt;&lt;/urls&gt;&lt;/record&gt;&lt;/Cite&gt;&lt;/EndNote&gt;</w:instrText>
      </w:r>
      <w:r w:rsidR="00762D74">
        <w:fldChar w:fldCharType="separate"/>
      </w:r>
      <w:r w:rsidR="00762D74">
        <w:rPr>
          <w:noProof/>
        </w:rPr>
        <w:t>(TRUenergy 2012)</w:t>
      </w:r>
      <w:r w:rsidR="00762D74">
        <w:fldChar w:fldCharType="end"/>
      </w:r>
      <w:r w:rsidR="001E2EA0">
        <w:t xml:space="preserve"> and </w:t>
      </w:r>
      <w:r w:rsidR="00B30BCD">
        <w:t>summarised</w:t>
      </w:r>
      <w:r w:rsidR="00DF104A">
        <w:t xml:space="preserve"> the findings in the </w:t>
      </w:r>
      <w:r w:rsidR="00B30BCD">
        <w:t>2019 Work Plan Variation submission</w:t>
      </w:r>
      <w:r w:rsidR="00B439EF">
        <w:t xml:space="preserve"> </w:t>
      </w:r>
      <w:r w:rsidR="00B439EF">
        <w:fldChar w:fldCharType="begin"/>
      </w:r>
      <w:r w:rsidR="001B655D">
        <w:instrText xml:space="preserve"> ADDIN EN.CITE &lt;EndNote&gt;&lt;Cite&gt;&lt;Author&gt;EnergyAustralia&lt;/Author&gt;&lt;Year&gt;2019&lt;/Year&gt;&lt;RecNum&gt;33&lt;/RecNum&gt;&lt;DisplayText&gt;(EnergyAustralia 2019)&lt;/DisplayText&gt;&lt;record&gt;&lt;rec-number&gt;33&lt;/rec-number&gt;&lt;foreign-keys&gt;&lt;key app="EN" db-id="spaff0s0osz0sqe0t5a55fezradpx9psfrzt" timestamp="1746054756" guid="728bf524-c5a4-439f-980c-bd242d7dfdc2"&gt;33&lt;/key&gt;&lt;/foreign-keys&gt;&lt;ref-type name="Report"&gt;27&lt;/ref-type&gt;&lt;contributors&gt;&lt;authors&gt;&lt;author&gt;EnergyAustralia&lt;/author&gt;&lt;/authors&gt;&lt;/contributors&gt;&lt;titles&gt;&lt;title&gt;SHEMS07-MIN-L02 Yallourn Mine Rehabilitation and Closure Plan (RCP)&lt;/title&gt;&lt;/titles&gt;&lt;number&gt;A1405987&lt;/number&gt;&lt;dates&gt;&lt;year&gt;2019&lt;/year&gt;&lt;/dates&gt;&lt;urls&gt;&lt;/urls&gt;&lt;/record&gt;&lt;/Cite&gt;&lt;/EndNote&gt;</w:instrText>
      </w:r>
      <w:r w:rsidR="00B439EF">
        <w:fldChar w:fldCharType="separate"/>
      </w:r>
      <w:r w:rsidR="00B439EF">
        <w:rPr>
          <w:noProof/>
        </w:rPr>
        <w:t>(EnergyAustralia 2019)</w:t>
      </w:r>
      <w:r w:rsidR="00B439EF">
        <w:fldChar w:fldCharType="end"/>
      </w:r>
      <w:r w:rsidR="002104EE">
        <w:t xml:space="preserve"> as discussed below</w:t>
      </w:r>
      <w:r w:rsidR="00B30BCD">
        <w:t xml:space="preserve">. </w:t>
      </w:r>
    </w:p>
    <w:p w14:paraId="7D79F894" w14:textId="4B424CA3" w:rsidR="00F97B94" w:rsidRDefault="00F97B94">
      <w:pPr>
        <w:spacing w:after="0" w:line="240" w:lineRule="auto"/>
      </w:pPr>
      <w:r>
        <w:br w:type="page"/>
      </w:r>
    </w:p>
    <w:p w14:paraId="3D648CBC" w14:textId="6F6633BA" w:rsidR="0068658C" w:rsidRDefault="0068658C" w:rsidP="0068658C">
      <w:pPr>
        <w:pStyle w:val="Heading4"/>
      </w:pPr>
      <w:r w:rsidRPr="0068658C">
        <w:t>Rehabilitation and Closure Plan 201</w:t>
      </w:r>
      <w:r>
        <w:t>9</w:t>
      </w:r>
    </w:p>
    <w:p w14:paraId="1760328B" w14:textId="3C0A49B7" w:rsidR="00A1169E" w:rsidRPr="00A1169E" w:rsidRDefault="00C17310" w:rsidP="00A1169E">
      <w:r w:rsidRPr="00C17310">
        <w:t>In 2019, EAY submitted a Work Plan Variation and a Rehabilitation and Closure Plan</w:t>
      </w:r>
      <w:r w:rsidR="0068658C">
        <w:t xml:space="preserve"> (RCP)</w:t>
      </w:r>
      <w:r w:rsidRPr="00C17310">
        <w:t xml:space="preserve"> </w:t>
      </w:r>
      <w:r w:rsidR="00CD1828">
        <w:t>to the Earth Resources Regulator (</w:t>
      </w:r>
      <w:r w:rsidR="00CD1828" w:rsidRPr="00CD1828">
        <w:rPr>
          <w:b/>
          <w:bCs/>
        </w:rPr>
        <w:t>ERR</w:t>
      </w:r>
      <w:r w:rsidR="0068658C">
        <w:t>)</w:t>
      </w:r>
      <w:r w:rsidRPr="00C17310">
        <w:t xml:space="preserve"> for consideration</w:t>
      </w:r>
      <w:r w:rsidR="00F87938">
        <w:t xml:space="preserve"> </w:t>
      </w:r>
      <w:r w:rsidR="00F87938">
        <w:fldChar w:fldCharType="begin"/>
      </w:r>
      <w:r w:rsidR="001B655D">
        <w:instrText xml:space="preserve"> ADDIN EN.CITE &lt;EndNote&gt;&lt;Cite&gt;&lt;Author&gt;EnergyAustralia&lt;/Author&gt;&lt;Year&gt;2019&lt;/Year&gt;&lt;RecNum&gt;33&lt;/RecNum&gt;&lt;DisplayText&gt;(EnergyAustralia 2019)&lt;/DisplayText&gt;&lt;record&gt;&lt;rec-number&gt;33&lt;/rec-number&gt;&lt;foreign-keys&gt;&lt;key app="EN" db-id="spaff0s0osz0sqe0t5a55fezradpx9psfrzt" timestamp="1746054756" guid="728bf524-c5a4-439f-980c-bd242d7dfdc2"&gt;33&lt;/key&gt;&lt;/foreign-keys&gt;&lt;ref-type name="Report"&gt;27&lt;/ref-type&gt;&lt;contributors&gt;&lt;authors&gt;&lt;author&gt;EnergyAustralia&lt;/author&gt;&lt;/authors&gt;&lt;/contributors&gt;&lt;titles&gt;&lt;title&gt;SHEMS07-MIN-L02 Yallourn Mine Rehabilitation and Closure Plan (RCP)&lt;/title&gt;&lt;/titles&gt;&lt;number&gt;A1405987&lt;/number&gt;&lt;dates&gt;&lt;year&gt;2019&lt;/year&gt;&lt;/dates&gt;&lt;urls&gt;&lt;/urls&gt;&lt;/record&gt;&lt;/Cite&gt;&lt;/EndNote&gt;</w:instrText>
      </w:r>
      <w:r w:rsidR="00F87938">
        <w:fldChar w:fldCharType="separate"/>
      </w:r>
      <w:r w:rsidR="00F87938">
        <w:rPr>
          <w:noProof/>
        </w:rPr>
        <w:t>(EnergyAustralia 2019)</w:t>
      </w:r>
      <w:r w:rsidR="00F87938">
        <w:fldChar w:fldCharType="end"/>
      </w:r>
      <w:r w:rsidRPr="00C17310">
        <w:t xml:space="preserve">. </w:t>
      </w:r>
      <w:r w:rsidR="00A1169E">
        <w:t>A core</w:t>
      </w:r>
      <w:r w:rsidR="00A1169E" w:rsidRPr="00A1169E">
        <w:t xml:space="preserve"> purpose of this RCP was to present the</w:t>
      </w:r>
      <w:r w:rsidR="000401F6">
        <w:t xml:space="preserve"> then</w:t>
      </w:r>
      <w:r w:rsidR="00A1169E" w:rsidRPr="00A1169E">
        <w:t xml:space="preserve"> current understanding and future planning to be undertaken prior to closure of the Mine</w:t>
      </w:r>
      <w:r w:rsidR="0001672C">
        <w:t xml:space="preserve"> </w:t>
      </w:r>
      <w:r w:rsidR="000824E3">
        <w:fldChar w:fldCharType="begin"/>
      </w:r>
      <w:r w:rsidR="001B655D">
        <w:instrText xml:space="preserve"> ADDIN EN.CITE &lt;EndNote&gt;&lt;Cite&gt;&lt;Author&gt;EnergyAustralia&lt;/Author&gt;&lt;Year&gt;2019&lt;/Year&gt;&lt;RecNum&gt;33&lt;/RecNum&gt;&lt;DisplayText&gt;(EnergyAustralia 2019)&lt;/DisplayText&gt;&lt;record&gt;&lt;rec-number&gt;33&lt;/rec-number&gt;&lt;foreign-keys&gt;&lt;key app="EN" db-id="spaff0s0osz0sqe0t5a55fezradpx9psfrzt" timestamp="1746054756" guid="728bf524-c5a4-439f-980c-bd242d7dfdc2"&gt;33&lt;/key&gt;&lt;/foreign-keys&gt;&lt;ref-type name="Report"&gt;27&lt;/ref-type&gt;&lt;contributors&gt;&lt;authors&gt;&lt;author&gt;EnergyAustralia&lt;/author&gt;&lt;/authors&gt;&lt;/contributors&gt;&lt;titles&gt;&lt;title&gt;SHEMS07-MIN-L02 Yallourn Mine Rehabilitation and Closure Plan (RCP)&lt;/title&gt;&lt;/titles&gt;&lt;number&gt;A1405987&lt;/number&gt;&lt;dates&gt;&lt;year&gt;2019&lt;/year&gt;&lt;/dates&gt;&lt;urls&gt;&lt;/urls&gt;&lt;/record&gt;&lt;/Cite&gt;&lt;/EndNote&gt;</w:instrText>
      </w:r>
      <w:r w:rsidR="000824E3">
        <w:fldChar w:fldCharType="separate"/>
      </w:r>
      <w:r w:rsidR="000824E3">
        <w:rPr>
          <w:noProof/>
        </w:rPr>
        <w:t>(EnergyAustralia 2019)</w:t>
      </w:r>
      <w:r w:rsidR="000824E3">
        <w:fldChar w:fldCharType="end"/>
      </w:r>
      <w:r w:rsidR="00A1169E" w:rsidRPr="00A1169E">
        <w:t xml:space="preserve">. </w:t>
      </w:r>
      <w:r w:rsidR="00582F66">
        <w:t xml:space="preserve"> </w:t>
      </w:r>
      <w:r w:rsidR="00A1169E" w:rsidRPr="00A1169E">
        <w:t>This incorporate</w:t>
      </w:r>
      <w:r w:rsidR="00582F66">
        <w:t>d</w:t>
      </w:r>
      <w:r w:rsidR="00A1169E" w:rsidRPr="00A1169E">
        <w:t xml:space="preserve"> the requirements of </w:t>
      </w:r>
      <w:r w:rsidR="00582F66">
        <w:t xml:space="preserve">the Department’s </w:t>
      </w:r>
      <w:r w:rsidR="00A1169E" w:rsidRPr="00A1169E">
        <w:t>‘</w:t>
      </w:r>
      <w:r w:rsidR="00582F66" w:rsidRPr="00A30408">
        <w:rPr>
          <w:i/>
          <w:iCs/>
        </w:rPr>
        <w:t xml:space="preserve">Draft </w:t>
      </w:r>
      <w:r w:rsidR="00A1169E" w:rsidRPr="00A30408">
        <w:rPr>
          <w:i/>
          <w:iCs/>
        </w:rPr>
        <w:t>Rehabilitation and Closure Plan Guideline for the Mining Industry, v05b, January 2017’</w:t>
      </w:r>
      <w:r w:rsidR="00A1169E" w:rsidRPr="00A1169E">
        <w:t xml:space="preserve">. The rehabilitation </w:t>
      </w:r>
      <w:r w:rsidR="00553779">
        <w:t>concept</w:t>
      </w:r>
      <w:r w:rsidR="00A1169E" w:rsidRPr="00A1169E">
        <w:t xml:space="preserve"> presented in th</w:t>
      </w:r>
      <w:r w:rsidR="00553779">
        <w:t>e</w:t>
      </w:r>
      <w:r w:rsidR="00A1169E" w:rsidRPr="00A1169E">
        <w:t xml:space="preserve"> </w:t>
      </w:r>
      <w:r w:rsidR="00553779">
        <w:t xml:space="preserve">RCP included a short list </w:t>
      </w:r>
      <w:r w:rsidR="00A1169E" w:rsidRPr="00A1169E">
        <w:t>of refinements that were different from the 2002 approval of the RMP</w:t>
      </w:r>
      <w:r w:rsidR="00757EFD">
        <w:t xml:space="preserve"> (</w:t>
      </w:r>
      <w:r w:rsidR="00D376AC">
        <w:t>S</w:t>
      </w:r>
      <w:r w:rsidR="00757EFD">
        <w:t xml:space="preserve">ection </w:t>
      </w:r>
      <w:r w:rsidR="00757EFD">
        <w:fldChar w:fldCharType="begin"/>
      </w:r>
      <w:r w:rsidR="00757EFD">
        <w:instrText xml:space="preserve"> REF _Ref197587195 \r \h </w:instrText>
      </w:r>
      <w:r w:rsidR="00757EFD">
        <w:fldChar w:fldCharType="separate"/>
      </w:r>
      <w:r w:rsidR="00D35BC0">
        <w:t>3.5.2.3</w:t>
      </w:r>
      <w:r w:rsidR="00757EFD">
        <w:fldChar w:fldCharType="end"/>
      </w:r>
      <w:r w:rsidR="00A1169E" w:rsidRPr="00A1169E">
        <w:t>)</w:t>
      </w:r>
      <w:r w:rsidR="006E05FE">
        <w:t>.</w:t>
      </w:r>
      <w:r w:rsidR="001F3BE7">
        <w:t xml:space="preserve"> </w:t>
      </w:r>
      <w:r w:rsidR="006E05FE">
        <w:t>T</w:t>
      </w:r>
      <w:r w:rsidR="001F3BE7">
        <w:t>hese included:</w:t>
      </w:r>
    </w:p>
    <w:p w14:paraId="68AC75E4" w14:textId="5D19ADF5" w:rsidR="0057316D" w:rsidRDefault="00CB778C" w:rsidP="00CF157C">
      <w:pPr>
        <w:pStyle w:val="ListParagraph"/>
      </w:pPr>
      <w:r>
        <w:t>a</w:t>
      </w:r>
      <w:r w:rsidR="00327CBA">
        <w:t xml:space="preserve"> r</w:t>
      </w:r>
      <w:r w:rsidR="00A1169E" w:rsidRPr="00A1169E">
        <w:t xml:space="preserve">eduction in the pit lake water level from RL </w:t>
      </w:r>
      <w:r w:rsidR="00A30408">
        <w:t>+</w:t>
      </w:r>
      <w:r w:rsidR="00A1169E" w:rsidRPr="00A1169E">
        <w:t>38</w:t>
      </w:r>
      <w:r w:rsidR="00A30408">
        <w:t>m</w:t>
      </w:r>
      <w:r w:rsidR="00A1169E" w:rsidRPr="00A1169E">
        <w:t xml:space="preserve"> to RL </w:t>
      </w:r>
      <w:r w:rsidR="00A30408">
        <w:t>+</w:t>
      </w:r>
      <w:r w:rsidR="00A1169E" w:rsidRPr="00A1169E">
        <w:t>37</w:t>
      </w:r>
      <w:r w:rsidR="00A30408">
        <w:t>m</w:t>
      </w:r>
      <w:r w:rsidR="00A1169E" w:rsidRPr="00A1169E">
        <w:t xml:space="preserve"> to </w:t>
      </w:r>
      <w:r w:rsidR="001F3BE7">
        <w:t xml:space="preserve">better </w:t>
      </w:r>
      <w:r w:rsidR="00A1169E" w:rsidRPr="00A1169E">
        <w:t>facilitate integration of the Morwell River with the pit lake</w:t>
      </w:r>
      <w:r w:rsidR="009625E7">
        <w:t xml:space="preserve"> and discharge into the Latrobe </w:t>
      </w:r>
      <w:r w:rsidR="00421948">
        <w:t>River</w:t>
      </w:r>
      <w:r w:rsidR="00421948" w:rsidRPr="00A1169E">
        <w:t>.</w:t>
      </w:r>
    </w:p>
    <w:p w14:paraId="05231CB4" w14:textId="32939DDA" w:rsidR="0057316D" w:rsidRDefault="00327CBA" w:rsidP="00CF157C">
      <w:pPr>
        <w:pStyle w:val="ListParagraph"/>
      </w:pPr>
      <w:r>
        <w:t>r</w:t>
      </w:r>
      <w:r w:rsidR="00A1169E" w:rsidRPr="00A1169E">
        <w:t xml:space="preserve">eflecting the </w:t>
      </w:r>
      <w:r w:rsidR="00FB59E6">
        <w:t xml:space="preserve">approved 2032 business plan </w:t>
      </w:r>
      <w:r w:rsidR="00A1169E" w:rsidRPr="00A1169E">
        <w:t>mine shape; and</w:t>
      </w:r>
    </w:p>
    <w:p w14:paraId="2581E130" w14:textId="0D0E4482" w:rsidR="00A1169E" w:rsidRPr="00A1169E" w:rsidRDefault="00327CBA" w:rsidP="00CF157C">
      <w:pPr>
        <w:pStyle w:val="ListParagraph"/>
      </w:pPr>
      <w:r>
        <w:t>l</w:t>
      </w:r>
      <w:r w:rsidR="00A1169E" w:rsidRPr="00A1169E">
        <w:t>andscaping the MRD in two sections to allow the Morwell River to flow into the mine void.</w:t>
      </w:r>
    </w:p>
    <w:p w14:paraId="02A8C73B" w14:textId="41499D9F" w:rsidR="00A1169E" w:rsidRPr="00A1169E" w:rsidRDefault="00A1169E" w:rsidP="00A1169E">
      <w:r w:rsidRPr="00A1169E">
        <w:t>When these plans were produced the planned closure of the Yallourn Mine w</w:t>
      </w:r>
      <w:r w:rsidR="00ED3F0F">
        <w:t>as</w:t>
      </w:r>
      <w:r w:rsidRPr="00A1169E">
        <w:t xml:space="preserve"> still scheduled for 2032</w:t>
      </w:r>
      <w:r w:rsidR="00327CBA">
        <w:t>,</w:t>
      </w:r>
      <w:r w:rsidRPr="00A1169E">
        <w:t xml:space="preserve"> </w:t>
      </w:r>
      <w:r w:rsidR="00ED3F0F">
        <w:t>with the</w:t>
      </w:r>
      <w:r w:rsidRPr="00A1169E">
        <w:t xml:space="preserve"> pit shape </w:t>
      </w:r>
      <w:r w:rsidR="0001101E">
        <w:t xml:space="preserve">design </w:t>
      </w:r>
      <w:r w:rsidRPr="00A1169E">
        <w:t>reflected</w:t>
      </w:r>
      <w:r w:rsidR="00ED3F0F">
        <w:t xml:space="preserve"> in</w:t>
      </w:r>
      <w:r w:rsidRPr="00A1169E">
        <w:t xml:space="preserve"> th</w:t>
      </w:r>
      <w:r w:rsidR="00ED3F0F">
        <w:t>o</w:t>
      </w:r>
      <w:r w:rsidRPr="00A1169E">
        <w:t>se plans. Th</w:t>
      </w:r>
      <w:r w:rsidR="009E7371">
        <w:t>e</w:t>
      </w:r>
      <w:r w:rsidRPr="00A1169E">
        <w:t xml:space="preserve"> RCP was intended to remain as a live document and would be updated and refined as new information became available</w:t>
      </w:r>
      <w:r w:rsidR="000B36BC">
        <w:t>,</w:t>
      </w:r>
      <w:r w:rsidRPr="00A1169E">
        <w:t xml:space="preserve"> including</w:t>
      </w:r>
      <w:r w:rsidR="000B36BC">
        <w:t>:</w:t>
      </w:r>
      <w:r w:rsidRPr="00A1169E">
        <w:t xml:space="preserve"> new knowledge, technological shifts, government approvals and policy reforms, </w:t>
      </w:r>
      <w:r w:rsidR="0083000B">
        <w:t>the</w:t>
      </w:r>
      <w:r w:rsidRPr="00A1169E">
        <w:t xml:space="preserve"> findings </w:t>
      </w:r>
      <w:r w:rsidR="0083000B">
        <w:t xml:space="preserve">coming out </w:t>
      </w:r>
      <w:r w:rsidR="006A24DA">
        <w:t>of the Latrobe Valley Regional Rehabilitation Strategy (</w:t>
      </w:r>
      <w:r w:rsidR="006A24DA">
        <w:rPr>
          <w:b/>
          <w:bCs/>
        </w:rPr>
        <w:t xml:space="preserve">LVRRS) </w:t>
      </w:r>
      <w:r w:rsidRPr="00A1169E">
        <w:t xml:space="preserve">and </w:t>
      </w:r>
      <w:r w:rsidR="000B36BC">
        <w:t>new research</w:t>
      </w:r>
      <w:r w:rsidRPr="00A1169E">
        <w:t>.</w:t>
      </w:r>
    </w:p>
    <w:p w14:paraId="4C9429FD" w14:textId="0E025838" w:rsidR="00E31E9F" w:rsidRPr="00A1169E" w:rsidRDefault="00E31E9F" w:rsidP="00041B37">
      <w:r w:rsidRPr="00454D9A">
        <w:t xml:space="preserve">The WPV was </w:t>
      </w:r>
      <w:r w:rsidR="007C067C" w:rsidRPr="00454D9A">
        <w:t>approved</w:t>
      </w:r>
      <w:r w:rsidR="00F33003" w:rsidRPr="00454D9A">
        <w:t xml:space="preserve"> with Conditions 5 &amp; 6</w:t>
      </w:r>
      <w:r w:rsidR="008A375F" w:rsidRPr="00454D9A">
        <w:t xml:space="preserve"> </w:t>
      </w:r>
      <w:r w:rsidR="00D46C6B" w:rsidRPr="00454D9A">
        <w:t>relating</w:t>
      </w:r>
      <w:r w:rsidR="00F33003" w:rsidRPr="00454D9A">
        <w:t xml:space="preserve"> to the RCP needing to be </w:t>
      </w:r>
      <w:r w:rsidR="008A375F" w:rsidRPr="00454D9A">
        <w:t>reviewed</w:t>
      </w:r>
      <w:r w:rsidR="00F33003" w:rsidRPr="00454D9A">
        <w:t xml:space="preserve"> following publication</w:t>
      </w:r>
      <w:r w:rsidR="00D46C6B" w:rsidRPr="00454D9A">
        <w:t xml:space="preserve"> </w:t>
      </w:r>
      <w:r w:rsidR="00F33003" w:rsidRPr="00454D9A">
        <w:t xml:space="preserve">of the </w:t>
      </w:r>
      <w:r w:rsidR="00D46C6B" w:rsidRPr="00454D9A">
        <w:t xml:space="preserve">LVRRS. However, </w:t>
      </w:r>
      <w:r w:rsidR="00AC73B7" w:rsidRPr="00454D9A">
        <w:t>the LVRRS did not contain prescriptive requirements</w:t>
      </w:r>
      <w:r w:rsidR="008C171F" w:rsidRPr="00454D9A">
        <w:t xml:space="preserve"> </w:t>
      </w:r>
      <w:r w:rsidR="00E91FFC" w:rsidRPr="00454D9A">
        <w:t xml:space="preserve">that warranted a review of the RCP. ERR provided confirmation in October 2020 that </w:t>
      </w:r>
      <w:r w:rsidR="00A615F6" w:rsidRPr="00454D9A">
        <w:t>EAY was not required</w:t>
      </w:r>
      <w:r w:rsidR="00A615F6">
        <w:t xml:space="preserve"> to meet</w:t>
      </w:r>
      <w:r w:rsidR="005A773F">
        <w:t xml:space="preserve"> </w:t>
      </w:r>
      <w:r w:rsidR="00E91FFC">
        <w:t xml:space="preserve">Conditions 5 &amp; 6 </w:t>
      </w:r>
      <w:r w:rsidR="005A773F">
        <w:t xml:space="preserve">of the 2019 WPV </w:t>
      </w:r>
      <w:r w:rsidR="00FF616B">
        <w:fldChar w:fldCharType="begin"/>
      </w:r>
      <w:r w:rsidR="001B655D">
        <w:instrText xml:space="preserve"> ADDIN EN.CITE &lt;EndNote&gt;&lt;Cite&gt;&lt;Author&gt;DJPR&lt;/Author&gt;&lt;Year&gt;2020&lt;/Year&gt;&lt;RecNum&gt;53&lt;/RecNum&gt;&lt;DisplayText&gt;(DJPR 2020)&lt;/DisplayText&gt;&lt;record&gt;&lt;rec-number&gt;53&lt;/rec-number&gt;&lt;foreign-keys&gt;&lt;key app="EN" db-id="spaff0s0osz0sqe0t5a55fezradpx9psfrzt" timestamp="1746420156" guid="219a16a1-e0d9-4dca-a7a2-6e4fb6216cdc"&gt;53&lt;/key&gt;&lt;/foreign-keys&gt;&lt;ref-type name="Report"&gt;27&lt;/ref-type&gt;&lt;contributors&gt;&lt;authors&gt;&lt;author&gt;DJPR&lt;/author&gt;&lt;/authors&gt;&lt;secondary-authors&gt;&lt;author&gt;Department of Jobs,, Precincts and Regions,&lt;/author&gt;&lt;/secondary-authors&gt;&lt;/contributors&gt;&lt;titles&gt;&lt;title&gt;EnergyAustralia Yallourn 2019 Work Plan Variation (WPV) Conditions 5 &amp;amp; 6&lt;/title&gt;&lt;/titles&gt;&lt;number&gt;A1910687&lt;/number&gt;&lt;dates&gt;&lt;year&gt;2020&lt;/year&gt;&lt;/dates&gt;&lt;publisher&gt;State Government of Victoria&lt;/publisher&gt;&lt;urls&gt;&lt;/urls&gt;&lt;access-date&gt;18/04/2025&lt;/access-date&gt;&lt;/record&gt;&lt;/Cite&gt;&lt;/EndNote&gt;</w:instrText>
      </w:r>
      <w:r w:rsidR="00FF616B">
        <w:fldChar w:fldCharType="separate"/>
      </w:r>
      <w:r w:rsidR="00FF616B">
        <w:rPr>
          <w:noProof/>
        </w:rPr>
        <w:t>(DJPR 2020)</w:t>
      </w:r>
      <w:r w:rsidR="00FF616B">
        <w:fldChar w:fldCharType="end"/>
      </w:r>
      <w:r w:rsidR="005A773F">
        <w:t xml:space="preserve">. </w:t>
      </w:r>
    </w:p>
    <w:p w14:paraId="1F8C8BA6" w14:textId="13AE5531" w:rsidR="00C31493" w:rsidRDefault="00C31493" w:rsidP="00A1169E">
      <w:pPr>
        <w:sectPr w:rsidR="00C31493" w:rsidSect="00602833">
          <w:pgSz w:w="11910" w:h="16840"/>
          <w:pgMar w:top="1134" w:right="567" w:bottom="1315" w:left="567" w:header="720" w:footer="356" w:gutter="0"/>
          <w:cols w:space="709"/>
          <w:titlePg/>
          <w:docGrid w:linePitch="299"/>
        </w:sectPr>
      </w:pPr>
    </w:p>
    <w:p w14:paraId="00B3C24D" w14:textId="77777777" w:rsidR="00D02BBA" w:rsidRDefault="00D02BBA" w:rsidP="00D02BBA">
      <w:pPr>
        <w:keepNext/>
        <w:ind w:right="-2675"/>
        <w:jc w:val="center"/>
      </w:pPr>
      <w:r w:rsidRPr="00A1169E">
        <w:rPr>
          <w:noProof/>
        </w:rPr>
        <w:drawing>
          <wp:inline distT="0" distB="0" distL="0" distR="0" wp14:anchorId="05349FA3" wp14:editId="6C271A3F">
            <wp:extent cx="8315325" cy="5702374"/>
            <wp:effectExtent l="0" t="0" r="0" b="0"/>
            <wp:docPr id="503588322" name="Picture 11" descr="A map of a farm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588322" name="Picture 11" descr="A map of a farm land&#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340782" cy="5719831"/>
                    </a:xfrm>
                    <a:prstGeom prst="rect">
                      <a:avLst/>
                    </a:prstGeom>
                    <a:noFill/>
                    <a:ln>
                      <a:noFill/>
                    </a:ln>
                  </pic:spPr>
                </pic:pic>
              </a:graphicData>
            </a:graphic>
          </wp:inline>
        </w:drawing>
      </w:r>
    </w:p>
    <w:p w14:paraId="124EF226" w14:textId="7D5E9147" w:rsidR="00D02BBA" w:rsidRDefault="00D02BBA" w:rsidP="007A5366">
      <w:pPr>
        <w:pStyle w:val="Caption"/>
        <w:sectPr w:rsidR="00D02BBA" w:rsidSect="00D02BBA">
          <w:pgSz w:w="16840" w:h="11910" w:orient="landscape"/>
          <w:pgMar w:top="567" w:right="1134" w:bottom="567" w:left="1315" w:header="720" w:footer="357" w:gutter="0"/>
          <w:cols w:space="709"/>
          <w:titlePg/>
          <w:docGrid w:linePitch="299"/>
        </w:sectPr>
      </w:pPr>
      <w:bookmarkStart w:id="78" w:name="_Toc210125467"/>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r>
        <w:t xml:space="preserve">: </w:t>
      </w:r>
      <w:r w:rsidRPr="000124A9">
        <w:t>Mine Rehabilitation Plan Presented in 2019 Rehabilitation and Closure Pla</w:t>
      </w:r>
      <w:r>
        <w:t>n</w:t>
      </w:r>
      <w:bookmarkEnd w:id="78"/>
    </w:p>
    <w:p w14:paraId="6661589B" w14:textId="4A8254AF" w:rsidR="00AE10BD" w:rsidRDefault="00266EE3" w:rsidP="00B75E20">
      <w:pPr>
        <w:pStyle w:val="Heading2"/>
      </w:pPr>
      <w:bookmarkStart w:id="79" w:name="_Toc210049006"/>
      <w:r>
        <w:t>Government Policy</w:t>
      </w:r>
      <w:r w:rsidR="0073052A">
        <w:t xml:space="preserve"> </w:t>
      </w:r>
      <w:r w:rsidR="00CA4EB8">
        <w:t>and Decisions</w:t>
      </w:r>
      <w:bookmarkEnd w:id="79"/>
    </w:p>
    <w:p w14:paraId="47473602" w14:textId="4F5B3422" w:rsidR="000B113D" w:rsidRPr="000B113D" w:rsidRDefault="007369C0" w:rsidP="00AA472A">
      <w:r>
        <w:t>G</w:t>
      </w:r>
      <w:r w:rsidR="000B113D">
        <w:t xml:space="preserve">overnment policy and decisions during </w:t>
      </w:r>
      <w:r w:rsidR="00881E58">
        <w:t xml:space="preserve">Yallourn’s operation have influenced rehabilitation planning.  A summary of key government </w:t>
      </w:r>
      <w:r w:rsidR="00AA472A">
        <w:t>decisions and policies is highlighted below.</w:t>
      </w:r>
    </w:p>
    <w:p w14:paraId="430D7034" w14:textId="77889FF1" w:rsidR="00266EE3" w:rsidRDefault="00266EE3" w:rsidP="00266EE3">
      <w:pPr>
        <w:pStyle w:val="Heading3"/>
      </w:pPr>
      <w:r>
        <w:t>DPI Mine Rehabilitation Option</w:t>
      </w:r>
      <w:r w:rsidR="0095706D">
        <w:t>s Assessment</w:t>
      </w:r>
      <w:r w:rsidR="004D25D4">
        <w:t xml:space="preserve"> 2009</w:t>
      </w:r>
    </w:p>
    <w:p w14:paraId="296A5A5A" w14:textId="447FBBBB" w:rsidR="00457135" w:rsidRDefault="00D67FCC" w:rsidP="00C822CA">
      <w:r>
        <w:t xml:space="preserve">This government </w:t>
      </w:r>
      <w:r w:rsidR="008C266D">
        <w:t>l</w:t>
      </w:r>
      <w:r w:rsidRPr="00CF157C">
        <w:t>ed</w:t>
      </w:r>
      <w:r>
        <w:t xml:space="preserve"> study </w:t>
      </w:r>
      <w:r w:rsidR="00631922">
        <w:t>aimed to review the existing rehabilitation plans for the Latrobe Valley Mines and recommend a framework for rehabilitation design and approval</w:t>
      </w:r>
      <w:r w:rsidR="003507B2">
        <w:t xml:space="preserve"> </w:t>
      </w:r>
      <w:r w:rsidR="00386524">
        <w:fldChar w:fldCharType="begin"/>
      </w:r>
      <w:r w:rsidR="001B655D">
        <w:instrText xml:space="preserve"> ADDIN EN.CITE &lt;EndNote&gt;&lt;Cite&gt;&lt;Author&gt;GHD&lt;/Author&gt;&lt;Year&gt;2009&lt;/Year&gt;&lt;RecNum&gt;110&lt;/RecNum&gt;&lt;DisplayText&gt;(GHD 2009)&lt;/DisplayText&gt;&lt;record&gt;&lt;rec-number&gt;110&lt;/rec-number&gt;&lt;foreign-keys&gt;&lt;key app="EN" db-id="spaff0s0osz0sqe0t5a55fezradpx9psfrzt" timestamp="1747705753" guid="938ae628-3bcd-4dc8-b2d7-cc41bf2e435f"&gt;110&lt;/key&gt;&lt;/foreign-keys&gt;&lt;ref-type name="Report"&gt;27&lt;/ref-type&gt;&lt;contributors&gt;&lt;authors&gt;&lt;author&gt;GHD&lt;/author&gt;&lt;/authors&gt;&lt;secondary-authors&gt;&lt;author&gt;Regional Monitoring Committee,&lt;/author&gt;&lt;/secondary-authors&gt;&lt;/contributors&gt;&lt;titles&gt;&lt;title&gt;Mine Rehabilitation Options and Scenarios for the Latrobe Valley: Developing a Rehabilitation Framework&lt;/title&gt;&lt;secondary-title&gt;prepared for Department of Primary Industries&lt;/secondary-title&gt;&lt;/titles&gt;&lt;number&gt;A1043124&lt;/number&gt;&lt;dates&gt;&lt;year&gt;2009&lt;/year&gt;&lt;pub-dates&gt;&lt;date&gt;June 2009&lt;/date&gt;&lt;/pub-dates&gt;&lt;/dates&gt;&lt;isbn&gt;31/22098/152999&lt;/isbn&gt;&lt;urls&gt;&lt;/urls&gt;&lt;/record&gt;&lt;/Cite&gt;&lt;/EndNote&gt;</w:instrText>
      </w:r>
      <w:r w:rsidR="00386524">
        <w:fldChar w:fldCharType="separate"/>
      </w:r>
      <w:r w:rsidR="00386524">
        <w:rPr>
          <w:noProof/>
        </w:rPr>
        <w:t>(GHD 2009)</w:t>
      </w:r>
      <w:r w:rsidR="00386524">
        <w:fldChar w:fldCharType="end"/>
      </w:r>
      <w:r w:rsidR="00631922">
        <w:t>.</w:t>
      </w:r>
      <w:r w:rsidR="000B3C4B">
        <w:t xml:space="preserve">  </w:t>
      </w:r>
      <w:r w:rsidR="00F835C2">
        <w:t xml:space="preserve">Key findings </w:t>
      </w:r>
      <w:r w:rsidR="000B3C4B">
        <w:t>from the study include</w:t>
      </w:r>
      <w:r w:rsidR="00981EC3">
        <w:t>d</w:t>
      </w:r>
      <w:r w:rsidR="000B3C4B">
        <w:t>:</w:t>
      </w:r>
    </w:p>
    <w:p w14:paraId="7FCCD13D" w14:textId="643453C4" w:rsidR="00457135" w:rsidRDefault="00457135" w:rsidP="000C511A">
      <w:pPr>
        <w:pStyle w:val="ListParagraph"/>
      </w:pPr>
      <w:r>
        <w:t>Mining should progress towards the final landform</w:t>
      </w:r>
      <w:r w:rsidR="007D52AA">
        <w:t xml:space="preserve"> so worked out areas can be progressively rehabilitated.  Changing the final landform part way through </w:t>
      </w:r>
      <w:r w:rsidR="00D96440">
        <w:t xml:space="preserve">the life of mine is likely to be a </w:t>
      </w:r>
      <w:r w:rsidR="008B445E">
        <w:t>difficult and costly exercise.</w:t>
      </w:r>
    </w:p>
    <w:p w14:paraId="77F386DB" w14:textId="23E85D72" w:rsidR="008E7F68" w:rsidRDefault="008E7F68" w:rsidP="000C511A">
      <w:pPr>
        <w:pStyle w:val="ListParagraph"/>
      </w:pPr>
      <w:r>
        <w:t>Key elements to consider in rehabilitation design include:</w:t>
      </w:r>
      <w:r w:rsidR="00E91CFC">
        <w:t xml:space="preserve"> stability of the base of the mine, batter stability, fire risk of exposed coal, flooding and associated erosion, </w:t>
      </w:r>
      <w:r w:rsidR="00DE1FB3">
        <w:t>coal utilisation, surface and groundwater resources, costs</w:t>
      </w:r>
      <w:r w:rsidR="000612DC">
        <w:t>.</w:t>
      </w:r>
    </w:p>
    <w:p w14:paraId="029C8010" w14:textId="085816B3" w:rsidR="000612DC" w:rsidRPr="00457135" w:rsidRDefault="000612DC" w:rsidP="000C511A">
      <w:pPr>
        <w:pStyle w:val="ListParagraph"/>
      </w:pPr>
      <w:r>
        <w:t xml:space="preserve">There are broadly two options for final rehabilitation, being a flooded lake </w:t>
      </w:r>
      <w:r w:rsidR="005A67B5">
        <w:t>option and a lowered landscape option</w:t>
      </w:r>
    </w:p>
    <w:p w14:paraId="1C038E22" w14:textId="46BDF817" w:rsidR="00266EE3" w:rsidRPr="00360519" w:rsidRDefault="00266EE3" w:rsidP="00360519">
      <w:pPr>
        <w:pStyle w:val="Heading3"/>
      </w:pPr>
      <w:r w:rsidRPr="00360519">
        <w:t>Hazelwood Mine Fire Inquiry</w:t>
      </w:r>
      <w:r w:rsidR="00F40EEF" w:rsidRPr="00360519">
        <w:t xml:space="preserve"> </w:t>
      </w:r>
      <w:r w:rsidR="006112EF">
        <w:t xml:space="preserve">2015 - </w:t>
      </w:r>
      <w:r w:rsidR="00F40EEF" w:rsidRPr="00360519">
        <w:t>1</w:t>
      </w:r>
      <w:r w:rsidR="00884E46" w:rsidRPr="00360519">
        <w:t>6</w:t>
      </w:r>
    </w:p>
    <w:p w14:paraId="78751EC9" w14:textId="77B0CCFB" w:rsidR="00C2794B" w:rsidRDefault="00C2794B" w:rsidP="00E14D84">
      <w:r w:rsidRPr="00C17310">
        <w:t xml:space="preserve">In 2015, the </w:t>
      </w:r>
      <w:r w:rsidRPr="000A1500">
        <w:t>Hazelwood Mine Fire Inquiry</w:t>
      </w:r>
      <w:r w:rsidRPr="00C17310">
        <w:t xml:space="preserve"> </w:t>
      </w:r>
      <w:r w:rsidR="00BC639F">
        <w:t>(HMFI)</w:t>
      </w:r>
      <w:r w:rsidR="000752B9">
        <w:t xml:space="preserve"> </w:t>
      </w:r>
      <w:r w:rsidR="00C04FE1">
        <w:fldChar w:fldCharType="begin"/>
      </w:r>
      <w:r w:rsidR="001B655D">
        <w:instrText xml:space="preserve"> ADDIN EN.CITE &lt;EndNote&gt;&lt;Cite&gt;&lt;Author&gt;Teague&lt;/Author&gt;&lt;Year&gt;2016&lt;/Year&gt;&lt;RecNum&gt;6&lt;/RecNum&gt;&lt;DisplayText&gt;(Teague and Catford 2016)&lt;/DisplayText&gt;&lt;record&gt;&lt;rec-number&gt;6&lt;/rec-number&gt;&lt;foreign-keys&gt;&lt;key app="EN" db-id="spaff0s0osz0sqe0t5a55fezradpx9psfrzt" timestamp="1744949574" guid="29a2bdab-a4fd-4ad7-91c9-e693c07b8204"&gt;6&lt;/key&gt;&lt;/foreign-keys&gt;&lt;ref-type name="Report"&gt;27&lt;/ref-type&gt;&lt;contributors&gt;&lt;authors&gt;&lt;author&gt;Teague, Bernard&lt;/author&gt;&lt;author&gt;Catford, John&lt;/author&gt;&lt;/authors&gt;&lt;secondary-authors&gt;&lt;author&gt;Victorian Government Printer,&lt;/author&gt;&lt;/secondary-authors&gt;&lt;/contributors&gt;&lt;titles&gt;&lt;title&gt;Hazelwood Mine Fire Inquiry Report 2015/2016 Volume IV - Mine Rehabilitation&lt;/title&gt;&lt;/titles&gt;&lt;number&gt;A1091921&lt;/number&gt;&lt;dates&gt;&lt;year&gt;2016&lt;/year&gt;&lt;/dates&gt;&lt;pub-location&gt;http://hazelwoodinquiry.archive.vic.gov.au/201516-report/index.html&lt;/pub-location&gt;&lt;urls&gt;&lt;/urls&gt;&lt;access-date&gt;29/4/2025&lt;/access-date&gt;&lt;/record&gt;&lt;/Cite&gt;&lt;/EndNote&gt;</w:instrText>
      </w:r>
      <w:r w:rsidR="00C04FE1">
        <w:fldChar w:fldCharType="separate"/>
      </w:r>
      <w:r w:rsidR="00677A99">
        <w:rPr>
          <w:noProof/>
        </w:rPr>
        <w:t>(</w:t>
      </w:r>
      <w:r w:rsidR="00360CA9">
        <w:rPr>
          <w:noProof/>
        </w:rPr>
        <w:t>Teague and Catford 2016</w:t>
      </w:r>
      <w:r w:rsidR="00677A99">
        <w:rPr>
          <w:noProof/>
        </w:rPr>
        <w:t>)</w:t>
      </w:r>
      <w:r w:rsidR="00C04FE1">
        <w:fldChar w:fldCharType="end"/>
      </w:r>
      <w:r w:rsidR="00BC639F">
        <w:t xml:space="preserve"> </w:t>
      </w:r>
      <w:r w:rsidRPr="00C17310">
        <w:t xml:space="preserve">investigated </w:t>
      </w:r>
      <w:r>
        <w:t>m</w:t>
      </w:r>
      <w:r w:rsidRPr="00C17310">
        <w:t xml:space="preserve">ine </w:t>
      </w:r>
      <w:r>
        <w:t>r</w:t>
      </w:r>
      <w:r w:rsidRPr="00C17310">
        <w:t>ehabilitation within its Terms of Reference. After four days of public inquiry,</w:t>
      </w:r>
      <w:r>
        <w:t xml:space="preserve"> extensive community consultation and public workshops,</w:t>
      </w:r>
      <w:r w:rsidRPr="00C17310">
        <w:t xml:space="preserve"> </w:t>
      </w:r>
      <w:r>
        <w:t>technical</w:t>
      </w:r>
      <w:r w:rsidRPr="00C17310">
        <w:t xml:space="preserve"> workshops, technical studies, interviews and tours of the Yallourn Mine, the HMFI concluded that </w:t>
      </w:r>
      <w:r>
        <w:t>pit lakes offered the best outcomes to Latrobe Valley Coal Mine Rehabilitation</w:t>
      </w:r>
      <w:r w:rsidR="0044470B">
        <w:t>,</w:t>
      </w:r>
      <w:r>
        <w:t xml:space="preserve"> but that further studies and consideration of water resourcing was required.</w:t>
      </w:r>
    </w:p>
    <w:p w14:paraId="7C73A636" w14:textId="73C461FD" w:rsidR="00413FF2" w:rsidRDefault="00AA7DE5" w:rsidP="00E14D84">
      <w:r>
        <w:t xml:space="preserve">The </w:t>
      </w:r>
      <w:r w:rsidR="001C7B52">
        <w:t xml:space="preserve">HMFI Report on mine rehabilitation </w:t>
      </w:r>
      <w:r w:rsidR="00530EC1">
        <w:t xml:space="preserve">states that rehabilitating coal mines is essential in providing </w:t>
      </w:r>
      <w:r w:rsidR="00E14D84">
        <w:t>long-term safe, stable, and sustainable conditions.</w:t>
      </w:r>
      <w:r w:rsidR="00B743EF">
        <w:t xml:space="preserve">  </w:t>
      </w:r>
      <w:r w:rsidR="00214F74">
        <w:t>To achieve this</w:t>
      </w:r>
      <w:r w:rsidR="005E0EFD">
        <w:t>,</w:t>
      </w:r>
      <w:r w:rsidR="00652318">
        <w:t xml:space="preserve"> the board </w:t>
      </w:r>
      <w:r w:rsidR="00D343C0">
        <w:t>conclude</w:t>
      </w:r>
      <w:r w:rsidR="005E0EFD">
        <w:t>d</w:t>
      </w:r>
      <w:r w:rsidR="00D343C0">
        <w:t xml:space="preserve"> that</w:t>
      </w:r>
      <w:r w:rsidR="00652318">
        <w:t>:</w:t>
      </w:r>
    </w:p>
    <w:p w14:paraId="46FF2B36" w14:textId="47A9BCDB" w:rsidR="00652318" w:rsidRPr="005505D5" w:rsidRDefault="005E0EFD" w:rsidP="000C511A">
      <w:pPr>
        <w:pStyle w:val="ListParagraph"/>
      </w:pPr>
      <w:r>
        <w:t>p</w:t>
      </w:r>
      <w:r w:rsidR="00A932B8" w:rsidRPr="005505D5">
        <w:t>it lakes are the most viable option for each Latrobe Valley mine</w:t>
      </w:r>
      <w:r w:rsidR="005B6EFF" w:rsidRPr="005505D5">
        <w:t>.</w:t>
      </w:r>
    </w:p>
    <w:p w14:paraId="1AF8135E" w14:textId="023C2250" w:rsidR="005B6EFF" w:rsidRPr="005505D5" w:rsidRDefault="005E0EFD" w:rsidP="000C511A">
      <w:pPr>
        <w:pStyle w:val="ListParagraph"/>
      </w:pPr>
      <w:r>
        <w:t>t</w:t>
      </w:r>
      <w:r w:rsidR="005B6EFF" w:rsidRPr="005505D5">
        <w:t>his closely aligns with current rehabilitation plan for the Yallourn Mine</w:t>
      </w:r>
      <w:r>
        <w:t xml:space="preserve"> and</w:t>
      </w:r>
    </w:p>
    <w:p w14:paraId="2857A721" w14:textId="2A8454DA" w:rsidR="005B6EFF" w:rsidRDefault="005E0EFD" w:rsidP="000C511A">
      <w:pPr>
        <w:pStyle w:val="ListParagraph"/>
      </w:pPr>
      <w:r>
        <w:t>c</w:t>
      </w:r>
      <w:r w:rsidR="00983FF7" w:rsidRPr="005505D5">
        <w:t>oncerns about mine stability, sourcing water, and water quality</w:t>
      </w:r>
      <w:r w:rsidR="005505D5" w:rsidRPr="005505D5">
        <w:t xml:space="preserve"> require further research</w:t>
      </w:r>
    </w:p>
    <w:p w14:paraId="3A4A2FAA" w14:textId="6919DA8D" w:rsidR="00A9168A" w:rsidRDefault="005E0EFD" w:rsidP="00881BDE">
      <w:r>
        <w:t xml:space="preserve">The </w:t>
      </w:r>
      <w:r w:rsidR="00881BDE">
        <w:t xml:space="preserve">Yallourn Mine has undertaken extensive studies to address concerns about mine stability, sourcing water, and water quality.  These are </w:t>
      </w:r>
      <w:r w:rsidR="00137E13">
        <w:t>discussed</w:t>
      </w:r>
      <w:r w:rsidR="00881BDE">
        <w:t xml:space="preserve"> in </w:t>
      </w:r>
      <w:r w:rsidR="00881BDE">
        <w:fldChar w:fldCharType="begin"/>
      </w:r>
      <w:r w:rsidR="00881BDE">
        <w:instrText xml:space="preserve"> REF _Ref195077860 \r \h </w:instrText>
      </w:r>
      <w:r w:rsidR="00881BDE">
        <w:fldChar w:fldCharType="separate"/>
      </w:r>
      <w:r w:rsidR="00D35BC0">
        <w:t>Chapter 8</w:t>
      </w:r>
      <w:r w:rsidR="00881BDE">
        <w:fldChar w:fldCharType="end"/>
      </w:r>
      <w:r w:rsidR="00881BDE">
        <w:t>.</w:t>
      </w:r>
    </w:p>
    <w:p w14:paraId="22BEBE9A" w14:textId="70BAA46B" w:rsidR="00B67C47" w:rsidRDefault="00B67C47" w:rsidP="00B67C47">
      <w:pPr>
        <w:pStyle w:val="Heading3"/>
      </w:pPr>
      <w:bookmarkStart w:id="80" w:name="_Ref195179456"/>
      <w:r>
        <w:t>Latrobe Valley Regional Rehabilitation Strategy</w:t>
      </w:r>
      <w:bookmarkEnd w:id="80"/>
    </w:p>
    <w:p w14:paraId="78E8673A" w14:textId="7D912FC9" w:rsidR="00FB1441" w:rsidRDefault="00FB1441" w:rsidP="009E0FF1">
      <w:r>
        <w:t>The LVRRS</w:t>
      </w:r>
      <w:r w:rsidR="002C4C7D">
        <w:t xml:space="preserve"> </w:t>
      </w:r>
      <w:r w:rsidR="002C4C7D">
        <w:fldChar w:fldCharType="begin"/>
      </w:r>
      <w:r w:rsidR="001B655D">
        <w:instrText xml:space="preserve"> ADDIN EN.CITE &lt;EndNote&gt;&lt;Cite&gt;&lt;Author&gt;DJPR&lt;/Author&gt;&lt;Year&gt;2000&lt;/Year&gt;&lt;RecNum&gt;64&lt;/RecNum&gt;&lt;DisplayText&gt;(DJPR and DELWP 2000)&lt;/DisplayText&gt;&lt;record&gt;&lt;rec-number&gt;64&lt;/rec-number&gt;&lt;foreign-keys&gt;&lt;key app="EN" db-id="spaff0s0osz0sqe0t5a55fezradpx9psfrzt" timestamp="1746660720" guid="74134353-7c43-49d5-97fc-1dcecbcdccdb"&gt;64&lt;/key&gt;&lt;/foreign-keys&gt;&lt;ref-type name="Report"&gt;27&lt;/ref-type&gt;&lt;contributors&gt;&lt;authors&gt;&lt;author&gt;DJPR&lt;/author&gt;&lt;author&gt;DELWP&lt;/author&gt;&lt;/authors&gt;&lt;secondary-authors&gt;&lt;author&gt;Department of Jobs,, Precincts and Regions, and Department of Environment, Land, Water and Planning,&lt;/author&gt;&lt;/secondary-authors&gt;&lt;/contributors&gt;&lt;titles&gt;&lt;title&gt;</w:instrText>
      </w:r>
      <w:r w:rsidR="001B655D">
        <w:rPr>
          <w:rFonts w:ascii="Arial" w:hAnsi="Arial" w:cs="Arial"/>
        </w:rPr>
        <w:instrText>​​</w:instrText>
      </w:r>
      <w:r w:rsidR="001B655D">
        <w:instrText>Latrobe Valley Regional Rehabilitation Strategy&lt;/title&gt;&lt;/titles&gt;&lt;number&gt;A2329886&lt;/number&gt;&lt;dates&gt;&lt;year&gt;2000&lt;/year&gt;&lt;/dates&gt;&lt;pub-location&gt;https://resources.vic.gov.au/projects/lvrrs&lt;/pub-location&gt;&lt;publisher&gt;State Government of Victoria&lt;/publisher&gt;&lt;urls&gt;&lt;related-urls&gt;&lt;url&gt;https://resources.vic.gov.au/__data/assets/pdf_file/0004/984082/Latrobe-Valley-Regional-Rehabilitation-Strategy-Amendment.pdf&lt;/url&gt;&lt;/related-urls&gt;&lt;/urls&gt;&lt;access-date&gt;18/04/2025&lt;/access-date&gt;&lt;/record&gt;&lt;/Cite&gt;&lt;/EndNote&gt;</w:instrText>
      </w:r>
      <w:r w:rsidR="002C4C7D">
        <w:fldChar w:fldCharType="separate"/>
      </w:r>
      <w:r w:rsidR="002C4C7D">
        <w:rPr>
          <w:noProof/>
        </w:rPr>
        <w:t>(DJPR and DELWP 2000)</w:t>
      </w:r>
      <w:r w:rsidR="002C4C7D">
        <w:fldChar w:fldCharType="end"/>
      </w:r>
      <w:r w:rsidR="00383B55">
        <w:t xml:space="preserve">, </w:t>
      </w:r>
      <w:r w:rsidR="00DA6BBC">
        <w:t xml:space="preserve">was </w:t>
      </w:r>
      <w:r w:rsidR="00383B55">
        <w:t>undertaken to meet the requirement of further research recommended in the HMFI,</w:t>
      </w:r>
      <w:r w:rsidR="008F08F3">
        <w:t xml:space="preserve"> </w:t>
      </w:r>
      <w:r w:rsidR="0058447B">
        <w:t>and</w:t>
      </w:r>
      <w:r w:rsidR="008F08F3">
        <w:t xml:space="preserve"> deliver </w:t>
      </w:r>
      <w:r w:rsidR="00CC04A2">
        <w:t xml:space="preserve">the </w:t>
      </w:r>
      <w:r w:rsidR="0077670C">
        <w:t xml:space="preserve">legislative requirement </w:t>
      </w:r>
      <w:r w:rsidR="001C04BE">
        <w:t>for the Minster for Resources to develop a document that sets out the</w:t>
      </w:r>
      <w:r w:rsidR="000514BA">
        <w:t xml:space="preserve"> strategy in relation to:</w:t>
      </w:r>
    </w:p>
    <w:p w14:paraId="7AF5BE17" w14:textId="7C17FB14" w:rsidR="00F55D1A" w:rsidRDefault="00B50669" w:rsidP="000C511A">
      <w:pPr>
        <w:pStyle w:val="ListParagraph"/>
      </w:pPr>
      <w:r>
        <w:t>t</w:t>
      </w:r>
      <w:r w:rsidR="000514BA">
        <w:t xml:space="preserve">he safety, </w:t>
      </w:r>
      <w:r w:rsidR="00F55D1A" w:rsidRPr="00F55D1A">
        <w:t xml:space="preserve">stability and sustainability of coal mine land and any adjacent </w:t>
      </w:r>
      <w:r w:rsidR="00421948" w:rsidRPr="00F55D1A">
        <w:t>land.</w:t>
      </w:r>
    </w:p>
    <w:p w14:paraId="5A078067" w14:textId="38923BD7" w:rsidR="0025327A" w:rsidRDefault="00B50669" w:rsidP="000C511A">
      <w:pPr>
        <w:pStyle w:val="ListParagraph"/>
      </w:pPr>
      <w:r>
        <w:t>t</w:t>
      </w:r>
      <w:r w:rsidR="00F55D1A" w:rsidRPr="00F55D1A">
        <w:t xml:space="preserve">he planning for the Latrobe Valley region in relation to the rehabilitation of coal mine land and any adjacent land, and the relationship between each mine </w:t>
      </w:r>
      <w:r w:rsidR="00421948" w:rsidRPr="00F55D1A">
        <w:t>void.</w:t>
      </w:r>
    </w:p>
    <w:p w14:paraId="3991F55F" w14:textId="4CB3B334" w:rsidR="000514BA" w:rsidRDefault="00B50669" w:rsidP="000C511A">
      <w:pPr>
        <w:pStyle w:val="ListParagraph"/>
      </w:pPr>
      <w:r>
        <w:t>t</w:t>
      </w:r>
      <w:r w:rsidR="00F55D1A" w:rsidRPr="00F55D1A">
        <w:t>he development of a plan for the monitoring and evaluation of coal mine land after rehabilitation of that land is complete</w:t>
      </w:r>
      <w:r w:rsidR="00495399">
        <w:t>.</w:t>
      </w:r>
    </w:p>
    <w:p w14:paraId="277D9EE5" w14:textId="4ECB91B4" w:rsidR="00816FCE" w:rsidRDefault="00B27D6F" w:rsidP="00495399">
      <w:r>
        <w:t xml:space="preserve">The LVRRS does not prescribe a preferred landform but acknowledges that safe and stable conditions are best met by a pit lake.  It also highlights </w:t>
      </w:r>
      <w:r w:rsidR="00A81E26">
        <w:t xml:space="preserve">rehabilitation </w:t>
      </w:r>
      <w:r>
        <w:t xml:space="preserve">challenges </w:t>
      </w:r>
      <w:r w:rsidR="00C239A7">
        <w:t>and other environmental aspects</w:t>
      </w:r>
      <w:r>
        <w:t xml:space="preserve"> in</w:t>
      </w:r>
      <w:r w:rsidR="00A81E26">
        <w:t>cluding:</w:t>
      </w:r>
      <w:r>
        <w:t xml:space="preserve"> </w:t>
      </w:r>
    </w:p>
    <w:p w14:paraId="02595618" w14:textId="4CC5E792" w:rsidR="004C0673" w:rsidRDefault="00EC4D6D" w:rsidP="000C511A">
      <w:pPr>
        <w:pStyle w:val="ListParagraph"/>
      </w:pPr>
      <w:r>
        <w:t>i</w:t>
      </w:r>
      <w:r w:rsidR="00816FCE">
        <w:t xml:space="preserve">f dry conditions </w:t>
      </w:r>
      <w:r w:rsidR="00AE254A">
        <w:t xml:space="preserve">continue, there is a risk of impacts </w:t>
      </w:r>
      <w:r w:rsidR="004C0673">
        <w:t xml:space="preserve">if surface water is supplied without conditions that </w:t>
      </w:r>
      <w:r w:rsidR="004F15C1">
        <w:t>protect</w:t>
      </w:r>
      <w:r w:rsidR="004C0673">
        <w:t xml:space="preserve"> other users and the </w:t>
      </w:r>
      <w:r w:rsidR="004F15C1">
        <w:t>environment</w:t>
      </w:r>
    </w:p>
    <w:p w14:paraId="1ECC4565" w14:textId="5AF3934C" w:rsidR="004C0673" w:rsidRDefault="00EC4D6D" w:rsidP="000C511A">
      <w:pPr>
        <w:pStyle w:val="ListParagraph"/>
      </w:pPr>
      <w:r>
        <w:t>i</w:t>
      </w:r>
      <w:r w:rsidR="004C0673">
        <w:t>t would take 15 to 30 years to fill each mine using existing water sources.</w:t>
      </w:r>
    </w:p>
    <w:p w14:paraId="6A1C73CE" w14:textId="3D5FCA81" w:rsidR="00DF0BA2" w:rsidRDefault="00DE641B" w:rsidP="000C511A">
      <w:pPr>
        <w:pStyle w:val="ListParagraph"/>
      </w:pPr>
      <w:r>
        <w:t>t</w:t>
      </w:r>
      <w:r w:rsidR="00C86D23">
        <w:t xml:space="preserve">here are currently no </w:t>
      </w:r>
      <w:r w:rsidR="004F15C1">
        <w:t>alternative</w:t>
      </w:r>
      <w:r w:rsidR="00C86D23">
        <w:t xml:space="preserve"> water sources considered more feasible than </w:t>
      </w:r>
      <w:r w:rsidR="004F15C1">
        <w:t>the existing water sources.</w:t>
      </w:r>
    </w:p>
    <w:p w14:paraId="14CD72F0" w14:textId="5791A2C4" w:rsidR="004F15C1" w:rsidRDefault="00DE641B" w:rsidP="000C511A">
      <w:pPr>
        <w:pStyle w:val="ListParagraph"/>
      </w:pPr>
      <w:r>
        <w:t>w</w:t>
      </w:r>
      <w:r w:rsidR="004F15C1">
        <w:t>ater quality risks are not significant and are manageable</w:t>
      </w:r>
    </w:p>
    <w:p w14:paraId="66B0B52A" w14:textId="4B837137" w:rsidR="004F15C1" w:rsidRDefault="00DE641B" w:rsidP="000C511A">
      <w:pPr>
        <w:pStyle w:val="ListParagraph"/>
      </w:pPr>
      <w:r>
        <w:t>f</w:t>
      </w:r>
      <w:r w:rsidR="00C239A7">
        <w:t>ailure to deliver minimum flow requirements in the Latrobe River would likely result in unacceptable impacts</w:t>
      </w:r>
      <w:r>
        <w:t xml:space="preserve"> and </w:t>
      </w:r>
    </w:p>
    <w:p w14:paraId="1DF8AB26" w14:textId="5973A9C4" w:rsidR="003D0397" w:rsidRDefault="00DE641B" w:rsidP="000C511A">
      <w:pPr>
        <w:pStyle w:val="ListParagraph"/>
      </w:pPr>
      <w:r>
        <w:t>ex</w:t>
      </w:r>
      <w:r w:rsidR="00C239A7">
        <w:t>isting groundwater monitoring activities appear to be adequate considering the known risks</w:t>
      </w:r>
    </w:p>
    <w:p w14:paraId="636C42DE" w14:textId="3A85E9D8" w:rsidR="00E06622" w:rsidRDefault="00E06622" w:rsidP="00E06622">
      <w:pPr>
        <w:pStyle w:val="Heading3"/>
      </w:pPr>
      <w:bookmarkStart w:id="81" w:name="_Ref195179457"/>
      <w:r>
        <w:t>Latrobe Valley Regional Rehabilitation Strategy 2023 Amendment</w:t>
      </w:r>
      <w:bookmarkEnd w:id="81"/>
    </w:p>
    <w:p w14:paraId="54F8E24A" w14:textId="666F6C87" w:rsidR="003D0397" w:rsidRDefault="00737FC9" w:rsidP="009F23A9">
      <w:r>
        <w:t xml:space="preserve">The 2023 update to the LVRRS </w:t>
      </w:r>
      <w:r w:rsidR="00C73C45">
        <w:fldChar w:fldCharType="begin"/>
      </w:r>
      <w:r w:rsidR="00F647D2">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rPr>
        <w:instrText>​​</w:instrText>
      </w:r>
      <w:r w:rsidR="00F647D2">
        <w:instrText>Latrobe Valley Regional Rehabilitation Strategy - Amendment</w:instrText>
      </w:r>
      <w:r w:rsidR="00F647D2">
        <w:rPr>
          <w:rFonts w:ascii="Arial" w:hAnsi="Arial" w:cs="Arial"/>
        </w:rPr>
        <w:instrText>​</w:instrText>
      </w:r>
      <w:r w:rsidR="00F647D2">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rsidR="00C73C45">
        <w:fldChar w:fldCharType="separate"/>
      </w:r>
      <w:r w:rsidR="00F647D2">
        <w:rPr>
          <w:noProof/>
        </w:rPr>
        <w:t>(DEECA 2024b)</w:t>
      </w:r>
      <w:r w:rsidR="00C73C45">
        <w:fldChar w:fldCharType="end"/>
      </w:r>
      <w:r w:rsidR="00960D65">
        <w:t xml:space="preserve"> </w:t>
      </w:r>
      <w:r>
        <w:t xml:space="preserve">recognises </w:t>
      </w:r>
      <w:r w:rsidR="003B4B5C">
        <w:t xml:space="preserve">Yallourn’s unique site setting, especially the MRD, Latrobe River, and historical stability challenges.  The strategy </w:t>
      </w:r>
      <w:r w:rsidR="008E73A8">
        <w:t>states the full</w:t>
      </w:r>
      <w:r w:rsidR="00D21FC7">
        <w:t xml:space="preserve">y flooded voids </w:t>
      </w:r>
      <w:r w:rsidR="00DE1E2A">
        <w:t xml:space="preserve">provide the highest </w:t>
      </w:r>
      <w:r w:rsidR="0041231E">
        <w:t xml:space="preserve">likelihood of </w:t>
      </w:r>
      <w:r w:rsidR="0029112C">
        <w:t>long-term stability</w:t>
      </w:r>
      <w:r w:rsidR="00C45E54">
        <w:t xml:space="preserve"> as</w:t>
      </w:r>
      <w:r w:rsidR="00AB07A5">
        <w:t xml:space="preserve"> they </w:t>
      </w:r>
      <w:r w:rsidR="003E67DB">
        <w:t xml:space="preserve">better eliminate fire risk </w:t>
      </w:r>
      <w:r w:rsidR="00633F56">
        <w:t>and require least maintenance</w:t>
      </w:r>
      <w:r w:rsidR="00B80ABE">
        <w:t>.</w:t>
      </w:r>
      <w:r w:rsidR="003D7CB7">
        <w:t xml:space="preserve">  Also</w:t>
      </w:r>
      <w:r w:rsidR="00B80ABE">
        <w:t xml:space="preserve"> </w:t>
      </w:r>
      <w:r w:rsidR="00286F5C">
        <w:t xml:space="preserve">included are </w:t>
      </w:r>
      <w:r w:rsidR="00DF2CA5">
        <w:t xml:space="preserve">potential conditions for </w:t>
      </w:r>
      <w:r w:rsidR="00D50123">
        <w:t xml:space="preserve">accessing water </w:t>
      </w:r>
      <w:r w:rsidR="00B46F1C">
        <w:t>for lake filling</w:t>
      </w:r>
      <w:r w:rsidR="009F23A9">
        <w:t xml:space="preserve"> without having detrimental impacts on the environment.</w:t>
      </w:r>
      <w:r w:rsidR="0029112C">
        <w:t xml:space="preserve"> </w:t>
      </w:r>
      <w:r w:rsidR="003D7CB7">
        <w:t xml:space="preserve"> These conditions are utilised </w:t>
      </w:r>
      <w:r w:rsidR="006E67D9">
        <w:t xml:space="preserve">in the various technical studies referenced within this report.  The conditions </w:t>
      </w:r>
      <w:r w:rsidR="008D2B25">
        <w:t>also set the terms for a B</w:t>
      </w:r>
      <w:r w:rsidR="009E6A7A">
        <w:t>ulk Water Entitlement (</w:t>
      </w:r>
      <w:r w:rsidR="009E6A7A" w:rsidRPr="009E6A7A">
        <w:rPr>
          <w:b/>
          <w:bCs/>
        </w:rPr>
        <w:t>B</w:t>
      </w:r>
      <w:r w:rsidR="008D2B25" w:rsidRPr="009E6A7A">
        <w:rPr>
          <w:b/>
          <w:bCs/>
        </w:rPr>
        <w:t>WE</w:t>
      </w:r>
      <w:r w:rsidR="009E6A7A">
        <w:t>)</w:t>
      </w:r>
      <w:r w:rsidR="008D2B25">
        <w:t xml:space="preserve"> application</w:t>
      </w:r>
      <w:r w:rsidR="00AF77F2">
        <w:t xml:space="preserve"> to provide access to water for flooding the Yallourn Mine following the closure of the Yallourn Power Station.</w:t>
      </w:r>
    </w:p>
    <w:p w14:paraId="4514AF47" w14:textId="44EF0BA4" w:rsidR="000137B7" w:rsidRPr="00B27D6F" w:rsidRDefault="000137B7" w:rsidP="009F23A9">
      <w:r>
        <w:t xml:space="preserve">The </w:t>
      </w:r>
      <w:r w:rsidRPr="000137B7">
        <w:t>LV</w:t>
      </w:r>
      <w:r w:rsidR="0051423E">
        <w:t>R</w:t>
      </w:r>
      <w:r w:rsidRPr="000137B7">
        <w:t>RS</w:t>
      </w:r>
      <w:r w:rsidR="00D84921">
        <w:t xml:space="preserve"> also </w:t>
      </w:r>
      <w:r w:rsidR="0051423E">
        <w:t xml:space="preserve">provided a further review of the feasibility of using manufactured water for mine </w:t>
      </w:r>
      <w:r w:rsidR="009641A1">
        <w:t>rehabilitation</w:t>
      </w:r>
      <w:r w:rsidR="0051423E">
        <w:t>.</w:t>
      </w:r>
      <w:r w:rsidR="009641A1">
        <w:t xml:space="preserve"> The analysis confirmed that</w:t>
      </w:r>
      <w:r w:rsidR="0051423E">
        <w:t xml:space="preserve"> </w:t>
      </w:r>
      <w:r w:rsidRPr="00BE294B">
        <w:rPr>
          <w:rFonts w:cs="Arial"/>
        </w:rPr>
        <w:t>“while a manufactured water supply for mine rehabilitation is feasible, it remains complex and expensive”.</w:t>
      </w:r>
    </w:p>
    <w:p w14:paraId="5DAFF89D" w14:textId="3706B444" w:rsidR="00BA0D80" w:rsidRDefault="00826854" w:rsidP="00B75E20">
      <w:pPr>
        <w:pStyle w:val="Heading2"/>
      </w:pPr>
      <w:bookmarkStart w:id="82" w:name="_Ref196377035"/>
      <w:bookmarkStart w:id="83" w:name="_Toc210049007"/>
      <w:r>
        <w:t xml:space="preserve">Yallourn Mine </w:t>
      </w:r>
      <w:r w:rsidR="00BA0D80">
        <w:t>Rehabilitation Overview</w:t>
      </w:r>
      <w:bookmarkEnd w:id="82"/>
      <w:bookmarkEnd w:id="83"/>
    </w:p>
    <w:p w14:paraId="2181EE21" w14:textId="297F4618" w:rsidR="00046979" w:rsidRPr="00046979" w:rsidRDefault="00046979" w:rsidP="00046979">
      <w:r w:rsidRPr="00046979">
        <w:t>Rehabilitation of the Yallourn Mine aims to satisfy the vision:</w:t>
      </w:r>
    </w:p>
    <w:p w14:paraId="10993F6F" w14:textId="77777777" w:rsidR="00046979" w:rsidRPr="00046979" w:rsidRDefault="00046979" w:rsidP="00046979">
      <w:pPr>
        <w:pStyle w:val="ParagraphSubHeading"/>
      </w:pPr>
      <w:r w:rsidRPr="00046979">
        <w:t>To transform the Yallourn site into a landscape that enables ongoing prosperity and amenity for all. One that is an example of what can be achieved when business, government, communities, and custodians of the land work together. </w:t>
      </w:r>
    </w:p>
    <w:p w14:paraId="4CE53944" w14:textId="375DEA85" w:rsidR="00046979" w:rsidRPr="00046979" w:rsidRDefault="00046979" w:rsidP="008E169C">
      <w:r w:rsidRPr="00046979">
        <w:t xml:space="preserve">To achieve this, a technical focus on meeting safe, stable, and sustainable criteria </w:t>
      </w:r>
      <w:r w:rsidR="00F61F4E">
        <w:t xml:space="preserve">for the rehabilitation outcome </w:t>
      </w:r>
      <w:r>
        <w:t>i</w:t>
      </w:r>
      <w:r w:rsidRPr="00046979">
        <w:t>s required.</w:t>
      </w:r>
      <w:r w:rsidR="006D50FB">
        <w:t xml:space="preserve"> </w:t>
      </w:r>
      <w:r w:rsidRPr="00046979">
        <w:t xml:space="preserve"> The concept which best addresses these criteria </w:t>
      </w:r>
      <w:r>
        <w:t>i</w:t>
      </w:r>
      <w:r w:rsidRPr="00046979">
        <w:t>s a full pit lake operating at RL 37m.</w:t>
      </w:r>
      <w:r w:rsidR="006D50FB">
        <w:t xml:space="preserve">  </w:t>
      </w:r>
      <w:r w:rsidR="001A38DB" w:rsidRPr="002E4103">
        <w:t>The main aspects of the rehabilitation project include:</w:t>
      </w:r>
    </w:p>
    <w:p w14:paraId="584B32DB" w14:textId="33BD2D0A" w:rsidR="00155ED9" w:rsidRPr="002E4103" w:rsidRDefault="008A4FDE" w:rsidP="000C511A">
      <w:pPr>
        <w:pStyle w:val="ListParagraph"/>
      </w:pPr>
      <w:r>
        <w:t>d</w:t>
      </w:r>
      <w:r w:rsidR="00155ED9" w:rsidRPr="002E4103">
        <w:t>ecommissioning and removing redundant operational infrastructure</w:t>
      </w:r>
    </w:p>
    <w:p w14:paraId="57EAD95E" w14:textId="4FAC1554" w:rsidR="00155ED9" w:rsidRPr="002E4103" w:rsidRDefault="008A4FDE" w:rsidP="000C511A">
      <w:pPr>
        <w:pStyle w:val="ListParagraph"/>
      </w:pPr>
      <w:r>
        <w:t>f</w:t>
      </w:r>
      <w:r w:rsidR="00155ED9" w:rsidRPr="002E4103">
        <w:t>illing the voids to</w:t>
      </w:r>
      <w:r w:rsidR="00155ED9">
        <w:t xml:space="preserve"> </w:t>
      </w:r>
      <w:r w:rsidR="00155ED9" w:rsidRPr="00410E60">
        <w:t>RL</w:t>
      </w:r>
      <w:r w:rsidR="00155ED9" w:rsidRPr="002E4103">
        <w:t xml:space="preserve"> 37m with </w:t>
      </w:r>
      <w:r w:rsidR="00155ED9">
        <w:t xml:space="preserve">approximately </w:t>
      </w:r>
      <w:r w:rsidR="00155ED9" w:rsidRPr="002E4103">
        <w:t>665</w:t>
      </w:r>
      <w:r w:rsidR="00155ED9">
        <w:t xml:space="preserve"> </w:t>
      </w:r>
      <w:r w:rsidR="00276C2A">
        <w:t>g</w:t>
      </w:r>
      <w:r w:rsidR="00155ED9">
        <w:t>igalitres</w:t>
      </w:r>
      <w:r w:rsidR="00155ED9" w:rsidRPr="002E4103">
        <w:t xml:space="preserve"> </w:t>
      </w:r>
      <w:r w:rsidR="00155ED9">
        <w:t>(</w:t>
      </w:r>
      <w:r w:rsidR="00155ED9" w:rsidRPr="00511217">
        <w:rPr>
          <w:b/>
          <w:bCs/>
        </w:rPr>
        <w:t>GL</w:t>
      </w:r>
      <w:r w:rsidR="00155ED9">
        <w:t>)</w:t>
      </w:r>
      <w:r w:rsidR="00155ED9" w:rsidRPr="002E4103">
        <w:t xml:space="preserve"> of water </w:t>
      </w:r>
    </w:p>
    <w:p w14:paraId="67A1D4DF" w14:textId="3431DC18" w:rsidR="00155ED9" w:rsidRPr="002E4103" w:rsidRDefault="008A4FDE" w:rsidP="000C511A">
      <w:pPr>
        <w:pStyle w:val="ListParagraph"/>
      </w:pPr>
      <w:r>
        <w:t>r</w:t>
      </w:r>
      <w:r w:rsidR="00D759D6">
        <w:t>eshaping</w:t>
      </w:r>
      <w:r w:rsidR="00155ED9" w:rsidRPr="002E4103">
        <w:t xml:space="preserve"> </w:t>
      </w:r>
      <w:r w:rsidR="00155ED9">
        <w:t xml:space="preserve">and revegetating </w:t>
      </w:r>
      <w:r w:rsidR="00391EEF">
        <w:t>areas</w:t>
      </w:r>
      <w:r w:rsidR="00155ED9" w:rsidRPr="002E4103">
        <w:t xml:space="preserve"> above the pit lake level</w:t>
      </w:r>
    </w:p>
    <w:p w14:paraId="4670542A" w14:textId="4E3215C9" w:rsidR="00155ED9" w:rsidRPr="00C25900" w:rsidRDefault="008A4FDE" w:rsidP="000C511A">
      <w:pPr>
        <w:pStyle w:val="ListParagraph"/>
      </w:pPr>
      <w:r>
        <w:t>m</w:t>
      </w:r>
      <w:r w:rsidR="00155ED9" w:rsidRPr="00C25900">
        <w:t>aintain</w:t>
      </w:r>
      <w:r w:rsidR="00155ED9">
        <w:t>ing</w:t>
      </w:r>
      <w:r w:rsidR="00155ED9" w:rsidRPr="00C25900">
        <w:t xml:space="preserve"> the </w:t>
      </w:r>
      <w:r w:rsidR="00511217">
        <w:t>MRD</w:t>
      </w:r>
      <w:r w:rsidR="00155ED9" w:rsidRPr="00C25900">
        <w:t xml:space="preserve"> in its current location with improvement works to </w:t>
      </w:r>
      <w:r w:rsidR="00155ED9">
        <w:t>enhance</w:t>
      </w:r>
      <w:r w:rsidR="00155ED9" w:rsidRPr="00C25900">
        <w:t xml:space="preserve"> long term stability</w:t>
      </w:r>
    </w:p>
    <w:p w14:paraId="5E59B156" w14:textId="53D06FC9" w:rsidR="00155ED9" w:rsidRPr="00C25900" w:rsidRDefault="008A4FDE" w:rsidP="000C511A">
      <w:pPr>
        <w:pStyle w:val="ListParagraph"/>
      </w:pPr>
      <w:r>
        <w:t>w</w:t>
      </w:r>
      <w:r w:rsidR="00155ED9" w:rsidRPr="00C25900">
        <w:t xml:space="preserve">orks to allow the current conveyor tunnels </w:t>
      </w:r>
      <w:r w:rsidR="00DB6A33">
        <w:t xml:space="preserve">under the MRD </w:t>
      </w:r>
      <w:r w:rsidR="00155ED9" w:rsidRPr="00C25900">
        <w:t>to be used as tunnels</w:t>
      </w:r>
      <w:r w:rsidR="00155ED9">
        <w:t xml:space="preserve"> to transfer water and provide equilibrium between the lakes</w:t>
      </w:r>
    </w:p>
    <w:p w14:paraId="31F52787" w14:textId="3CE5284A" w:rsidR="00155ED9" w:rsidRPr="00C25900" w:rsidRDefault="008A4FDE" w:rsidP="000C511A">
      <w:pPr>
        <w:pStyle w:val="ListParagraph"/>
      </w:pPr>
      <w:r>
        <w:t>e</w:t>
      </w:r>
      <w:r w:rsidR="00155ED9">
        <w:t>mploying geomorphic principles in the design of the final landform and r</w:t>
      </w:r>
      <w:r w:rsidR="00155ED9" w:rsidRPr="00C25900">
        <w:t xml:space="preserve">eshaping of batters to meet </w:t>
      </w:r>
      <w:r w:rsidR="00155ED9">
        <w:t>that design.</w:t>
      </w:r>
    </w:p>
    <w:p w14:paraId="24FA467A" w14:textId="4BEF3AE8" w:rsidR="00155ED9" w:rsidRPr="00C25900" w:rsidRDefault="00624F37" w:rsidP="000C511A">
      <w:pPr>
        <w:pStyle w:val="ListParagraph"/>
      </w:pPr>
      <w:r>
        <w:t>r</w:t>
      </w:r>
      <w:r w:rsidR="00155ED9" w:rsidRPr="00C25900">
        <w:t>e</w:t>
      </w:r>
      <w:r>
        <w:t xml:space="preserve">moval of </w:t>
      </w:r>
      <w:r w:rsidR="00681F8E">
        <w:t xml:space="preserve">constructed </w:t>
      </w:r>
      <w:r w:rsidR="00155ED9">
        <w:t>operational</w:t>
      </w:r>
      <w:r w:rsidR="00155ED9" w:rsidRPr="00C25900">
        <w:t xml:space="preserve"> surface water</w:t>
      </w:r>
      <w:r w:rsidR="00155ED9">
        <w:t xml:space="preserve"> diversion features</w:t>
      </w:r>
      <w:r w:rsidR="00155ED9" w:rsidRPr="00C25900">
        <w:t xml:space="preserve"> that ha</w:t>
      </w:r>
      <w:r w:rsidR="00155ED9">
        <w:t>ve</w:t>
      </w:r>
      <w:r w:rsidR="00155ED9" w:rsidRPr="00C25900">
        <w:t xml:space="preserve"> been </w:t>
      </w:r>
      <w:r w:rsidR="00A276C4">
        <w:t xml:space="preserve">installed to keep water out of the mine </w:t>
      </w:r>
      <w:r w:rsidR="00155ED9" w:rsidRPr="00C25900">
        <w:t xml:space="preserve">during operations </w:t>
      </w:r>
    </w:p>
    <w:p w14:paraId="306E8765" w14:textId="14009233" w:rsidR="00155ED9" w:rsidRPr="00C25900" w:rsidRDefault="008A4FDE" w:rsidP="000C511A">
      <w:pPr>
        <w:pStyle w:val="ListParagraph"/>
      </w:pPr>
      <w:r>
        <w:t>c</w:t>
      </w:r>
      <w:r w:rsidR="00155ED9" w:rsidRPr="00C25900">
        <w:t xml:space="preserve">onstruction of spillways to take Morwell River </w:t>
      </w:r>
      <w:r w:rsidR="00155ED9">
        <w:t xml:space="preserve">and </w:t>
      </w:r>
      <w:r w:rsidR="00155ED9" w:rsidRPr="00C25900">
        <w:t>Latrobe River flood flows</w:t>
      </w:r>
      <w:r w:rsidR="00155ED9">
        <w:t xml:space="preserve"> </w:t>
      </w:r>
      <w:r w:rsidR="00DB6A33">
        <w:t xml:space="preserve">out of the MRD and </w:t>
      </w:r>
      <w:r w:rsidR="00155ED9">
        <w:t>into the pit</w:t>
      </w:r>
      <w:r w:rsidR="00155ED9" w:rsidRPr="00C25900">
        <w:t xml:space="preserve"> to protect the </w:t>
      </w:r>
      <w:r w:rsidR="00E51A11">
        <w:t>integrity of the MRD</w:t>
      </w:r>
    </w:p>
    <w:p w14:paraId="1B4CF5B3" w14:textId="281270E9" w:rsidR="00155ED9" w:rsidRDefault="00E51A11" w:rsidP="000C511A">
      <w:pPr>
        <w:pStyle w:val="ListParagraph"/>
      </w:pPr>
      <w:r>
        <w:t>c</w:t>
      </w:r>
      <w:r w:rsidR="00155ED9" w:rsidRPr="00C25900">
        <w:t xml:space="preserve">onstruction of </w:t>
      </w:r>
      <w:r w:rsidR="00A15239">
        <w:t>a spillway</w:t>
      </w:r>
      <w:r w:rsidR="00155ED9" w:rsidRPr="00C25900">
        <w:t xml:space="preserve"> in </w:t>
      </w:r>
      <w:r>
        <w:t xml:space="preserve">the </w:t>
      </w:r>
      <w:r w:rsidR="00155ED9" w:rsidRPr="00C25900">
        <w:t xml:space="preserve">northeast corner of the East </w:t>
      </w:r>
      <w:r w:rsidR="00155ED9">
        <w:t>F</w:t>
      </w:r>
      <w:r w:rsidR="00155ED9" w:rsidRPr="00C25900">
        <w:t>ield</w:t>
      </w:r>
      <w:r w:rsidR="00155ED9">
        <w:t xml:space="preserve"> to direct lake overflow to the Latrobe River</w:t>
      </w:r>
    </w:p>
    <w:p w14:paraId="727A9CDB" w14:textId="6528F2B3" w:rsidR="00155ED9" w:rsidRDefault="00E51A11" w:rsidP="000C511A">
      <w:pPr>
        <w:pStyle w:val="ListParagraph"/>
      </w:pPr>
      <w:r>
        <w:t>m</w:t>
      </w:r>
      <w:r w:rsidR="00155ED9">
        <w:t>anage mining and rehabilitation risks throughout the project</w:t>
      </w:r>
    </w:p>
    <w:p w14:paraId="64E06CAD" w14:textId="0DC4A369" w:rsidR="00155ED9" w:rsidRPr="00C25900" w:rsidRDefault="00516047" w:rsidP="000C511A">
      <w:pPr>
        <w:pStyle w:val="ListParagraph"/>
      </w:pPr>
      <w:r>
        <w:t>p</w:t>
      </w:r>
      <w:r w:rsidR="00155ED9">
        <w:t>rovide ongoing p</w:t>
      </w:r>
      <w:r w:rsidR="00155ED9" w:rsidRPr="00C25900">
        <w:t xml:space="preserve">rotection of conservation </w:t>
      </w:r>
      <w:r w:rsidR="00155ED9">
        <w:t>areas</w:t>
      </w:r>
    </w:p>
    <w:p w14:paraId="10B61113" w14:textId="452119C5" w:rsidR="00155ED9" w:rsidRDefault="00516047" w:rsidP="000C511A">
      <w:pPr>
        <w:pStyle w:val="ListParagraph"/>
      </w:pPr>
      <w:r>
        <w:t>r</w:t>
      </w:r>
      <w:r w:rsidR="00155ED9">
        <w:t xml:space="preserve">evegetating areas above lake level to agricultural, environmental, and </w:t>
      </w:r>
      <w:r w:rsidR="0068403E">
        <w:t>recreational</w:t>
      </w:r>
      <w:r w:rsidR="00155ED9">
        <w:t xml:space="preserve"> beneficial land uses</w:t>
      </w:r>
    </w:p>
    <w:p w14:paraId="3F75421C" w14:textId="227F5AC6" w:rsidR="003D0397" w:rsidRDefault="00516047" w:rsidP="000C511A">
      <w:pPr>
        <w:pStyle w:val="ListParagraph"/>
      </w:pPr>
      <w:r>
        <w:t>p</w:t>
      </w:r>
      <w:r w:rsidR="00155ED9">
        <w:t xml:space="preserve">roviding opportunities for commercial and industrial beneficial land uses </w:t>
      </w:r>
    </w:p>
    <w:p w14:paraId="454F6DC4" w14:textId="72E14666" w:rsidR="00A75593" w:rsidRPr="00DF7D44" w:rsidRDefault="00A75593" w:rsidP="003423CB">
      <w:pPr>
        <w:pStyle w:val="Heading3"/>
      </w:pPr>
      <w:bookmarkStart w:id="84" w:name="_Ref198539398"/>
      <w:r w:rsidRPr="00DF7D44">
        <w:t>Rehabilitation Planning and Review</w:t>
      </w:r>
      <w:bookmarkEnd w:id="84"/>
    </w:p>
    <w:p w14:paraId="072A5F64" w14:textId="77777777" w:rsidR="0005567B" w:rsidRDefault="0005567B" w:rsidP="0005567B">
      <w:r>
        <w:t>Closure and rehabilitation of the site has been integrated into the Life of Mine (LoM) planning. The envisaged final landform of a lake has underpinned decision making during operations such as the planning for progressive rehabilitation or how coal will be mined to leave suitable batter angles for future land use.</w:t>
      </w:r>
    </w:p>
    <w:p w14:paraId="58D2A38F" w14:textId="43660ACB" w:rsidR="0005567B" w:rsidRDefault="0005567B" w:rsidP="0005567B">
      <w:r>
        <w:t xml:space="preserve">The </w:t>
      </w:r>
      <w:r>
        <w:rPr>
          <w:i/>
          <w:iCs/>
        </w:rPr>
        <w:t>Integrated Mine Closure</w:t>
      </w:r>
      <w:r w:rsidR="00EA34B3">
        <w:rPr>
          <w:i/>
          <w:iCs/>
        </w:rPr>
        <w:t>:</w:t>
      </w:r>
      <w:r>
        <w:t xml:space="preserve"> </w:t>
      </w:r>
      <w:r>
        <w:rPr>
          <w:i/>
          <w:iCs/>
        </w:rPr>
        <w:t>Good Practice Guide</w:t>
      </w:r>
      <w:r>
        <w:t xml:space="preserve"> </w:t>
      </w:r>
      <w:r>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fldChar w:fldCharType="separate"/>
      </w:r>
      <w:r>
        <w:rPr>
          <w:noProof/>
        </w:rPr>
        <w:t>(ICMM 2025)</w:t>
      </w:r>
      <w:r>
        <w:fldChar w:fldCharType="end"/>
      </w:r>
      <w:r>
        <w:t xml:space="preserve"> has been used as a guide for mine closure planning with relevant sections of the guide discussed in this DMRP. As per the guide, mine closure planning is an iterative process that takes into account environmental, social and economic considerations.  This iterative nature of planning will result in updates to the DMRP (Section </w:t>
      </w:r>
      <w:r>
        <w:fldChar w:fldCharType="begin"/>
      </w:r>
      <w:r>
        <w:instrText xml:space="preserve"> REF _Ref197440492 \r \h </w:instrText>
      </w:r>
      <w:r>
        <w:fldChar w:fldCharType="separate"/>
      </w:r>
      <w:r w:rsidR="00D35BC0">
        <w:t>14.7</w:t>
      </w:r>
      <w:r>
        <w:fldChar w:fldCharType="end"/>
      </w:r>
      <w:r>
        <w:t xml:space="preserve">) </w:t>
      </w:r>
      <w:r w:rsidR="00706C67" w:rsidRPr="00706C67">
        <w:t>to include the latest evidence base and status of other regulatory processes</w:t>
      </w:r>
      <w:r w:rsidR="00416A79">
        <w:t>.</w:t>
      </w:r>
    </w:p>
    <w:p w14:paraId="51B76D75" w14:textId="1E1A65D6" w:rsidR="008C4E7F" w:rsidRDefault="008C4E7F" w:rsidP="0005567B">
      <w:r>
        <w:t xml:space="preserve">Additional guidance documents used for planning closure and rehabilitation are </w:t>
      </w:r>
      <w:r w:rsidR="000F7A86">
        <w:t xml:space="preserve">discussed in Section </w:t>
      </w:r>
      <w:r w:rsidR="0080090E">
        <w:fldChar w:fldCharType="begin"/>
      </w:r>
      <w:r w:rsidR="0080090E">
        <w:instrText xml:space="preserve"> REF _Ref200548937 \r \h </w:instrText>
      </w:r>
      <w:r w:rsidR="0080090E">
        <w:fldChar w:fldCharType="separate"/>
      </w:r>
      <w:r w:rsidR="00D35BC0">
        <w:t>4.1</w:t>
      </w:r>
      <w:r w:rsidR="0080090E">
        <w:fldChar w:fldCharType="end"/>
      </w:r>
      <w:r w:rsidR="008E2F98">
        <w:t>.</w:t>
      </w:r>
    </w:p>
    <w:p w14:paraId="72C5195B" w14:textId="77777777" w:rsidR="005C1C2A" w:rsidRDefault="006A7A8E" w:rsidP="005C1C2A">
      <w:pPr>
        <w:keepNext/>
        <w:jc w:val="center"/>
      </w:pPr>
      <w:r w:rsidRPr="006A7A8E">
        <w:rPr>
          <w:i/>
          <w:iCs/>
          <w:noProof/>
        </w:rPr>
        <w:drawing>
          <wp:inline distT="0" distB="0" distL="0" distR="0" wp14:anchorId="62FDFDF2" wp14:editId="4D8484F0">
            <wp:extent cx="5975985" cy="4333920"/>
            <wp:effectExtent l="0" t="0" r="5715" b="9525"/>
            <wp:docPr id="29162540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25409" name="Picture 1" descr="A diagram of a process&#10;&#10;AI-generated content may be incorrect."/>
                    <pic:cNvPicPr/>
                  </pic:nvPicPr>
                  <pic:blipFill>
                    <a:blip r:embed="rId30"/>
                    <a:stretch>
                      <a:fillRect/>
                    </a:stretch>
                  </pic:blipFill>
                  <pic:spPr>
                    <a:xfrm>
                      <a:off x="0" y="0"/>
                      <a:ext cx="5979607" cy="4336547"/>
                    </a:xfrm>
                    <a:prstGeom prst="rect">
                      <a:avLst/>
                    </a:prstGeom>
                  </pic:spPr>
                </pic:pic>
              </a:graphicData>
            </a:graphic>
          </wp:inline>
        </w:drawing>
      </w:r>
    </w:p>
    <w:p w14:paraId="6053A871" w14:textId="065F9AD1" w:rsidR="006A7A8E" w:rsidRDefault="005C1C2A" w:rsidP="005C1C2A">
      <w:pPr>
        <w:pStyle w:val="Caption"/>
      </w:pPr>
      <w:bookmarkStart w:id="85" w:name="_Toc210125468"/>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r>
        <w:t xml:space="preserve">: </w:t>
      </w:r>
      <w:r w:rsidRPr="00015CB0">
        <w:t>Integrated Mine Closure Planning (ICMM 2025)</w:t>
      </w:r>
      <w:bookmarkEnd w:id="85"/>
    </w:p>
    <w:p w14:paraId="64D163F3" w14:textId="3F423988" w:rsidR="00FA4174" w:rsidRDefault="00FA4174" w:rsidP="003423CB">
      <w:pPr>
        <w:pStyle w:val="Heading3"/>
      </w:pPr>
      <w:bookmarkStart w:id="86" w:name="_Ref197355855"/>
      <w:r>
        <w:t>Rehabilitation Design Intent Period</w:t>
      </w:r>
      <w:bookmarkEnd w:id="86"/>
    </w:p>
    <w:p w14:paraId="56DB1193" w14:textId="61BD0782" w:rsidR="00901E01" w:rsidRDefault="00ED4AB3" w:rsidP="0075418D">
      <w:pPr>
        <w:pStyle w:val="Heading4"/>
      </w:pPr>
      <w:r>
        <w:t xml:space="preserve">Industry </w:t>
      </w:r>
      <w:r w:rsidR="00EB73A5">
        <w:t>Guidance</w:t>
      </w:r>
    </w:p>
    <w:p w14:paraId="7A37305E" w14:textId="0E5C6A05" w:rsidR="00DF40C5" w:rsidRDefault="00DF40C5" w:rsidP="00DF40C5">
      <w:r>
        <w:t xml:space="preserve">The Yallourn Mine Rehabilitation </w:t>
      </w:r>
      <w:r w:rsidR="00D13F77">
        <w:t>d</w:t>
      </w:r>
      <w:r>
        <w:t xml:space="preserve">esign defines three key planning milestones: End of Mining (EOM) set for 2028, Lake Filling, and Post-Relinquishment. </w:t>
      </w:r>
      <w:r w:rsidR="002F1CD2">
        <w:t xml:space="preserve">The </w:t>
      </w:r>
      <w:r w:rsidR="007E2419">
        <w:t>“</w:t>
      </w:r>
      <w:r w:rsidR="002F1CD2" w:rsidRPr="007E2419">
        <w:rPr>
          <w:b/>
        </w:rPr>
        <w:t>Design Intent Period</w:t>
      </w:r>
      <w:r w:rsidR="007E2419">
        <w:rPr>
          <w:b/>
          <w:bCs/>
        </w:rPr>
        <w:t>”</w:t>
      </w:r>
      <w:r w:rsidR="002F1CD2">
        <w:t xml:space="preserve"> refers to the </w:t>
      </w:r>
      <w:r w:rsidR="00EA35DD" w:rsidRPr="00EA35DD">
        <w:t>period over which the design and performance of the rehabilitated landform, including any associated water bodies or infrastructure, is expected to remain effective and consistent with the post-mining land use, without the need for significant intervention or reconstruction.</w:t>
      </w:r>
      <w:r w:rsidR="00720C1A" w:rsidRPr="00296614">
        <w:t xml:space="preserve"> This period begins </w:t>
      </w:r>
      <w:r w:rsidR="003C46A8" w:rsidRPr="00296614">
        <w:t xml:space="preserve">upon </w:t>
      </w:r>
      <w:r w:rsidR="00296614" w:rsidRPr="00296614">
        <w:t>completion of rehabilitation works</w:t>
      </w:r>
      <w:r w:rsidR="00610971">
        <w:t xml:space="preserve"> </w:t>
      </w:r>
      <w:r w:rsidR="00982004">
        <w:t>and</w:t>
      </w:r>
      <w:r w:rsidR="00610971">
        <w:t xml:space="preserve"> reaching the </w:t>
      </w:r>
      <w:r w:rsidR="006B14A1">
        <w:t>post-relinquishment</w:t>
      </w:r>
      <w:r w:rsidR="00296614" w:rsidRPr="00296614">
        <w:t xml:space="preserve"> </w:t>
      </w:r>
      <w:r w:rsidR="00610971">
        <w:t>milestone</w:t>
      </w:r>
      <w:r w:rsidR="000F007B">
        <w:t xml:space="preserve"> -</w:t>
      </w:r>
      <w:r w:rsidR="00610971">
        <w:t xml:space="preserve"> </w:t>
      </w:r>
      <w:r w:rsidR="00296614" w:rsidRPr="00296614">
        <w:t>when the rehabilitated landform has reached the condition where it can be expected to perform as designed, with only minor maintenance or management interventions.</w:t>
      </w:r>
    </w:p>
    <w:p w14:paraId="768566DA" w14:textId="3814039B" w:rsidR="005F49CF" w:rsidRDefault="00DF40C5" w:rsidP="005F49CF">
      <w:r>
        <w:t xml:space="preserve">Design standards typically refer to </w:t>
      </w:r>
      <w:r w:rsidR="000B7EEE">
        <w:t xml:space="preserve">a </w:t>
      </w:r>
      <w:r>
        <w:t>'design service life'</w:t>
      </w:r>
      <w:r w:rsidR="000B7EEE">
        <w:t xml:space="preserve">, being </w:t>
      </w:r>
      <w:r>
        <w:t>the period a structure is expected to perform its intended function. For general infrastructure effective service lives vary</w:t>
      </w:r>
      <w:r w:rsidR="00053674">
        <w:t xml:space="preserve">. </w:t>
      </w:r>
      <w:r w:rsidR="00053674" w:rsidRPr="00053674">
        <w:t xml:space="preserve">The </w:t>
      </w:r>
      <w:r w:rsidR="00053674" w:rsidRPr="00F72B19">
        <w:rPr>
          <w:i/>
        </w:rPr>
        <w:t>Australian Rainfall and Runoff</w:t>
      </w:r>
      <w:r w:rsidR="00F72B19" w:rsidRPr="00F72B19">
        <w:rPr>
          <w:i/>
          <w:iCs/>
        </w:rPr>
        <w:t>: A Guide to Flood Estimation</w:t>
      </w:r>
      <w:r w:rsidR="00053674" w:rsidRPr="00053674">
        <w:t xml:space="preserve"> </w:t>
      </w:r>
      <w:r w:rsidR="005C3892">
        <w:fldChar w:fldCharType="begin"/>
      </w:r>
      <w:r w:rsidR="001B655D">
        <w:instrText xml:space="preserve"> ADDIN EN.CITE &lt;EndNote&gt;&lt;Cite&gt;&lt;Author&gt;Ball&lt;/Author&gt;&lt;Year&gt;2019&lt;/Year&gt;&lt;RecNum&gt;79&lt;/RecNum&gt;&lt;DisplayText&gt;(Ball et al. 2019)&lt;/DisplayText&gt;&lt;record&gt;&lt;rec-number&gt;79&lt;/rec-number&gt;&lt;foreign-keys&gt;&lt;key app="EN" db-id="spaff0s0osz0sqe0t5a55fezradpx9psfrzt" timestamp="1747097657" guid="f25ceff2-78fa-47bd-b08f-bb8b54189347"&gt;79&lt;/key&gt;&lt;/foreign-keys&gt;&lt;ref-type name="Report"&gt;27&lt;/ref-type&gt;&lt;contributors&gt;&lt;authors&gt;&lt;author&gt;Ball, J&lt;/author&gt;&lt;author&gt;Babister, M&lt;/author&gt;&lt;author&gt;Nathan, R&lt;/author&gt;&lt;author&gt;Weeks, W&lt;/author&gt;&lt;author&gt;Weinmann, E&lt;/author&gt;&lt;author&gt;Retallick, M&lt;/author&gt;&lt;author&gt;Testoni, I&lt;/author&gt;&lt;/authors&gt;&lt;secondary-authors&gt;&lt;author&gt;Commonwealth of Australia,&lt;/author&gt;&lt;/secondary-authors&gt;&lt;/contributors&gt;&lt;titles&gt;&lt;title&gt;Australian Rainfall and Runoff: A Guide to Flood Estimation&lt;/title&gt;&lt;/titles&gt;&lt;number&gt;A2407529&lt;/number&gt;&lt;dates&gt;&lt;year&gt;2019&lt;/year&gt;&lt;/dates&gt;&lt;pub-location&gt;https://arr.ga.gov.au/&lt;/pub-location&gt;&lt;urls&gt;&lt;/urls&gt;&lt;/record&gt;&lt;/Cite&gt;&lt;/EndNote&gt;</w:instrText>
      </w:r>
      <w:r w:rsidR="005C3892">
        <w:fldChar w:fldCharType="separate"/>
      </w:r>
      <w:r w:rsidR="002956F8">
        <w:rPr>
          <w:noProof/>
        </w:rPr>
        <w:t>(Ball et al. 2019)</w:t>
      </w:r>
      <w:r w:rsidR="005C3892">
        <w:fldChar w:fldCharType="end"/>
      </w:r>
      <w:r w:rsidR="00F72B19">
        <w:t xml:space="preserve"> </w:t>
      </w:r>
      <w:r w:rsidR="00053674" w:rsidRPr="00053674">
        <w:t xml:space="preserve">summarises typical effective services lives for some example </w:t>
      </w:r>
      <w:r w:rsidR="00053674">
        <w:t>i</w:t>
      </w:r>
      <w:r w:rsidR="00053674" w:rsidRPr="00053674">
        <w:t>nfrastructure types</w:t>
      </w:r>
      <w:r>
        <w:t xml:space="preserve">: </w:t>
      </w:r>
      <w:r w:rsidR="000A313D">
        <w:t>roads</w:t>
      </w:r>
      <w:r>
        <w:t xml:space="preserve"> (</w:t>
      </w:r>
      <w:r w:rsidR="000A313D">
        <w:t>35</w:t>
      </w:r>
      <w:r>
        <w:t>–</w:t>
      </w:r>
      <w:r w:rsidR="000A313D">
        <w:t>110</w:t>
      </w:r>
      <w:r>
        <w:t xml:space="preserve"> years), stormwater pipes (80–100 years), </w:t>
      </w:r>
      <w:r w:rsidR="00412A21">
        <w:t>open stormwater channels (</w:t>
      </w:r>
      <w:r w:rsidR="00B47EFF">
        <w:t xml:space="preserve">10-100 years) </w:t>
      </w:r>
      <w:r>
        <w:t xml:space="preserve">and dams (50–500 years). Tailings dams, due to their </w:t>
      </w:r>
      <w:r w:rsidR="00000FC1">
        <w:t xml:space="preserve">significant </w:t>
      </w:r>
      <w:r>
        <w:t>environmental risks, may have design lives up to 1,000 years.</w:t>
      </w:r>
      <w:r w:rsidR="000A313D">
        <w:t xml:space="preserve"> </w:t>
      </w:r>
      <w:r w:rsidR="005F49CF">
        <w:t>Some problems with the general guidance from published standards and other sources are that much of it:</w:t>
      </w:r>
    </w:p>
    <w:p w14:paraId="76C79EA5" w14:textId="1673659D" w:rsidR="005F49CF" w:rsidRDefault="005F49CF" w:rsidP="00ED69BB">
      <w:pPr>
        <w:pStyle w:val="ListParagraph"/>
        <w:numPr>
          <w:ilvl w:val="0"/>
          <w:numId w:val="151"/>
        </w:numPr>
      </w:pPr>
      <w:r>
        <w:t>Refers to concrete structures.</w:t>
      </w:r>
    </w:p>
    <w:p w14:paraId="631E1E0B" w14:textId="6AEFD2E5" w:rsidR="005F49CF" w:rsidRDefault="005F49CF" w:rsidP="00ED69BB">
      <w:pPr>
        <w:pStyle w:val="ListParagraph"/>
        <w:numPr>
          <w:ilvl w:val="0"/>
          <w:numId w:val="151"/>
        </w:numPr>
      </w:pPr>
      <w:r>
        <w:t>Is focussed heavily on civil structures constructed within urban type environments.</w:t>
      </w:r>
    </w:p>
    <w:p w14:paraId="157380D0" w14:textId="4DE8A4A4" w:rsidR="005F49CF" w:rsidRDefault="005F49CF" w:rsidP="00ED69BB">
      <w:pPr>
        <w:pStyle w:val="ListParagraph"/>
        <w:numPr>
          <w:ilvl w:val="0"/>
          <w:numId w:val="151"/>
        </w:numPr>
      </w:pPr>
      <w:r>
        <w:t xml:space="preserve">Forms part of civic infrastructure systems with well-established permanent management and maintenance regimes, for example bridges, buildings, roads and civil water supply infrastructure. </w:t>
      </w:r>
    </w:p>
    <w:p w14:paraId="242B3E43" w14:textId="3EEC2484" w:rsidR="005F49CF" w:rsidRDefault="005F49CF" w:rsidP="00ED69BB">
      <w:pPr>
        <w:pStyle w:val="ListParagraph"/>
        <w:numPr>
          <w:ilvl w:val="0"/>
          <w:numId w:val="151"/>
        </w:numPr>
      </w:pPr>
      <w:r>
        <w:t>Is focussed on water storage bodies with significant downstream safety implications under dam breach</w:t>
      </w:r>
      <w:r w:rsidR="00C324FB">
        <w:t>.</w:t>
      </w:r>
    </w:p>
    <w:p w14:paraId="38A2A86B" w14:textId="48B766B6" w:rsidR="00C324FB" w:rsidRDefault="00C324FB" w:rsidP="00ED69BB">
      <w:pPr>
        <w:pStyle w:val="ListParagraph"/>
        <w:numPr>
          <w:ilvl w:val="0"/>
          <w:numId w:val="151"/>
        </w:numPr>
      </w:pPr>
      <w:r>
        <w:t>Is for structures with potential for severe environmental contamination (e.g. tailings dams).</w:t>
      </w:r>
    </w:p>
    <w:p w14:paraId="194C3C83" w14:textId="1E063CA1" w:rsidR="00B306F7" w:rsidRDefault="00747C99" w:rsidP="00740198">
      <w:r>
        <w:t xml:space="preserve">Consequently, it is difficult to readily fit </w:t>
      </w:r>
      <w:r w:rsidR="00993717">
        <w:t xml:space="preserve">the </w:t>
      </w:r>
      <w:r>
        <w:t>Yallourn Mine</w:t>
      </w:r>
      <w:r w:rsidR="00C324FB">
        <w:t xml:space="preserve"> rehabilitation</w:t>
      </w:r>
      <w:r>
        <w:t xml:space="preserve"> into the available guidance.</w:t>
      </w:r>
    </w:p>
    <w:p w14:paraId="1A069641" w14:textId="4BC9B16F" w:rsidR="00632426" w:rsidRDefault="001034B4" w:rsidP="00740198">
      <w:r>
        <w:t xml:space="preserve">The Western Australia </w:t>
      </w:r>
      <w:r w:rsidR="00607296">
        <w:t>“</w:t>
      </w:r>
      <w:r w:rsidRPr="00757C5A">
        <w:rPr>
          <w:i/>
          <w:iCs/>
        </w:rPr>
        <w:t>Guideline for Preparing Mine Closure Plans</w:t>
      </w:r>
      <w:r w:rsidR="00607296">
        <w:rPr>
          <w:i/>
          <w:iCs/>
        </w:rPr>
        <w:t>”</w:t>
      </w:r>
      <w:r>
        <w:t xml:space="preserve"> </w:t>
      </w:r>
      <w:r w:rsidR="000366E9">
        <w:fldChar w:fldCharType="begin"/>
      </w:r>
      <w:r w:rsidR="001B655D">
        <w:instrText xml:space="preserve"> ADDIN EN.CITE &lt;EndNote&gt;&lt;Cite&gt;&lt;Author&gt;DEMIRS&lt;/Author&gt;&lt;Year&gt;2025&lt;/Year&gt;&lt;RecNum&gt;34&lt;/RecNum&gt;&lt;DisplayText&gt;(DEMIRS 2025)&lt;/DisplayText&gt;&lt;record&gt;&lt;rec-number&gt;34&lt;/rec-number&gt;&lt;foreign-keys&gt;&lt;key app="EN" db-id="spaff0s0osz0sqe0t5a55fezradpx9psfrzt" timestamp="1746056161" guid="733eaf8b-f80c-4965-ba7d-76eab490fd8d"&gt;34&lt;/key&gt;&lt;/foreign-keys&gt;&lt;ref-type name="Report"&gt;27&lt;/ref-type&gt;&lt;contributors&gt;&lt;authors&gt;&lt;author&gt;DEMIRS&lt;/author&gt;&lt;/authors&gt;&lt;secondary-authors&gt;&lt;author&gt;Department of Energy,, Mines, Industry Regulation and Safety&lt;/author&gt;&lt;/secondary-authors&gt;&lt;/contributors&gt;&lt;titles&gt;&lt;title&gt;Guideline for preparing Mine Closure Plans&lt;/title&gt;&lt;/titles&gt;&lt;number&gt;A2407225&lt;/number&gt;&lt;dates&gt;&lt;year&gt;2025&lt;/year&gt;&lt;/dates&gt;&lt;pub-location&gt;https://www.wa.gov.au/system/files/2025-04/guideline_preparing_mining_closure_plan.pdf&lt;/pub-location&gt;&lt;publisher&gt;Government of Western Australia&lt;/publisher&gt;&lt;urls&gt;&lt;/urls&gt;&lt;access-date&gt;1/5/2025&lt;/access-date&gt;&lt;/record&gt;&lt;/Cite&gt;&lt;/EndNote&gt;</w:instrText>
      </w:r>
      <w:r w:rsidR="000366E9">
        <w:fldChar w:fldCharType="separate"/>
      </w:r>
      <w:r w:rsidR="000366E9">
        <w:rPr>
          <w:noProof/>
        </w:rPr>
        <w:t>(DEMIRS 2025)</w:t>
      </w:r>
      <w:r w:rsidR="000366E9">
        <w:fldChar w:fldCharType="end"/>
      </w:r>
      <w:r w:rsidR="005C4E1E">
        <w:t xml:space="preserve"> </w:t>
      </w:r>
      <w:r>
        <w:t>does not provide specific guidance on closure design life, but references that “</w:t>
      </w:r>
      <w:r w:rsidR="00F96F32" w:rsidRPr="00F96F32">
        <w:rPr>
          <w:i/>
          <w:iCs/>
        </w:rPr>
        <w:t>The identified completion criteria and associated performance indicators must be able</w:t>
      </w:r>
      <w:r w:rsidR="00AB2E3A" w:rsidRPr="00AB2E3A">
        <w:rPr>
          <w:i/>
          <w:iCs/>
        </w:rPr>
        <w:t xml:space="preserve"> to </w:t>
      </w:r>
      <w:r w:rsidR="00F96F32" w:rsidRPr="00F96F32">
        <w:rPr>
          <w:i/>
          <w:iCs/>
        </w:rPr>
        <w:t>demonstrate that rehabilitation</w:t>
      </w:r>
      <w:r w:rsidR="00AB2E3A" w:rsidRPr="00AB2E3A">
        <w:rPr>
          <w:i/>
          <w:iCs/>
        </w:rPr>
        <w:t xml:space="preserve"> is </w:t>
      </w:r>
      <w:r w:rsidR="00F96F32" w:rsidRPr="00F96F32">
        <w:rPr>
          <w:i/>
          <w:iCs/>
        </w:rPr>
        <w:t>progressing as anticipated, particularly where numerical modelling is utilised to predict long-term (usually in</w:t>
      </w:r>
      <w:r w:rsidR="00AB2E3A" w:rsidRPr="00AB2E3A">
        <w:rPr>
          <w:i/>
          <w:iCs/>
        </w:rPr>
        <w:t xml:space="preserve"> </w:t>
      </w:r>
      <w:r w:rsidRPr="00635C16">
        <w:rPr>
          <w:i/>
          <w:iCs/>
        </w:rPr>
        <w:t xml:space="preserve">the </w:t>
      </w:r>
      <w:r w:rsidR="00F96F32" w:rsidRPr="00F96F32">
        <w:rPr>
          <w:i/>
          <w:iCs/>
        </w:rPr>
        <w:t>order</w:t>
      </w:r>
      <w:r w:rsidR="00AB2E3A" w:rsidRPr="00AB2E3A">
        <w:rPr>
          <w:i/>
          <w:iCs/>
        </w:rPr>
        <w:t xml:space="preserve"> of </w:t>
      </w:r>
      <w:r w:rsidR="00F96F32" w:rsidRPr="00F96F32">
        <w:rPr>
          <w:i/>
          <w:iCs/>
        </w:rPr>
        <w:t xml:space="preserve">300 years or longer) environmental performance </w:t>
      </w:r>
      <w:r w:rsidR="00AB2E3A" w:rsidRPr="00AB2E3A">
        <w:rPr>
          <w:i/>
          <w:iCs/>
        </w:rPr>
        <w:t xml:space="preserve">for </w:t>
      </w:r>
      <w:r w:rsidR="00F96F32" w:rsidRPr="00F96F32">
        <w:rPr>
          <w:i/>
          <w:iCs/>
        </w:rPr>
        <w:t>such structures as waste rock landforms.</w:t>
      </w:r>
      <w:r w:rsidR="00AB2E3A">
        <w:rPr>
          <w:i/>
          <w:iCs/>
        </w:rPr>
        <w:t>”</w:t>
      </w:r>
      <w:r>
        <w:t xml:space="preserve">. </w:t>
      </w:r>
      <w:r w:rsidR="00740198">
        <w:t>Tailings dams can often be associated with severe environmental and/or safety implications and hence</w:t>
      </w:r>
      <w:r w:rsidR="00B306F7">
        <w:t xml:space="preserve"> the very long</w:t>
      </w:r>
      <w:r w:rsidR="00740198">
        <w:t xml:space="preserve"> Design Intent Periods for these structures are not considered applicable at Yallourn. </w:t>
      </w:r>
      <w:r w:rsidR="004B2232" w:rsidRPr="004B2232">
        <w:t xml:space="preserve">It is also important to note that for the MRD and the </w:t>
      </w:r>
      <w:r w:rsidR="00D7201B">
        <w:t>Yallourn M</w:t>
      </w:r>
      <w:r w:rsidR="004B2232" w:rsidRPr="004B2232">
        <w:t>ine lakes, downstream safety under a breach scenario does not apply</w:t>
      </w:r>
      <w:r w:rsidR="00FD69A3">
        <w:t xml:space="preserve">, therefore </w:t>
      </w:r>
      <w:r w:rsidR="00233440">
        <w:t xml:space="preserve">the available guidance on dams is not considered directly applicable </w:t>
      </w:r>
      <w:r w:rsidR="00F721E8">
        <w:t>at</w:t>
      </w:r>
      <w:r w:rsidR="00233440">
        <w:t xml:space="preserve"> Yallourn</w:t>
      </w:r>
      <w:r w:rsidR="004B2232" w:rsidRPr="004B2232">
        <w:t>. The remaining data indicate</w:t>
      </w:r>
      <w:r w:rsidR="00DE4E12">
        <w:t>s</w:t>
      </w:r>
      <w:r w:rsidR="004B2232" w:rsidRPr="004B2232">
        <w:t xml:space="preserve"> that a Design Intent Period of ≤ 100 years </w:t>
      </w:r>
      <w:r w:rsidR="00DE4E12">
        <w:t xml:space="preserve">is </w:t>
      </w:r>
      <w:r w:rsidR="004B2232" w:rsidRPr="004B2232">
        <w:t>appropriate for Yallourn.</w:t>
      </w:r>
    </w:p>
    <w:p w14:paraId="32DBDE97" w14:textId="41F7CA7B" w:rsidR="005C29C8" w:rsidRDefault="005C29C8" w:rsidP="00B410A6">
      <w:r w:rsidRPr="005C29C8">
        <w:t>In the context of mines,</w:t>
      </w:r>
      <w:r w:rsidR="00102646">
        <w:t xml:space="preserve"> Anderson and Butler (201</w:t>
      </w:r>
      <w:r w:rsidR="00990CDC">
        <w:t>6</w:t>
      </w:r>
      <w:r w:rsidR="00102646">
        <w:t>)</w:t>
      </w:r>
      <w:r w:rsidR="0013406A">
        <w:t xml:space="preserve"> </w:t>
      </w:r>
      <w:r w:rsidRPr="005C29C8">
        <w:t>provides design life period recommendations for engineered mine waste structures, mainly mine waste dumps and tailings dams in Australia, with recommended periods ranging between 25 and 75 years depending on the consequence of failure</w:t>
      </w:r>
      <w:r w:rsidR="007745BC">
        <w:t xml:space="preserve">, </w:t>
      </w:r>
      <w:r w:rsidR="007745BC">
        <w:fldChar w:fldCharType="begin"/>
      </w:r>
      <w:r w:rsidR="007745BC">
        <w:instrText xml:space="preserve"> REF _Ref195771485 \h </w:instrText>
      </w:r>
      <w:r w:rsidR="007745BC">
        <w:fldChar w:fldCharType="separate"/>
      </w:r>
      <w:r w:rsidR="00D35BC0">
        <w:t xml:space="preserve">Figure </w:t>
      </w:r>
      <w:r w:rsidR="00D35BC0">
        <w:rPr>
          <w:noProof/>
        </w:rPr>
        <w:t>3</w:t>
      </w:r>
      <w:r w:rsidR="00D35BC0">
        <w:noBreakHyphen/>
      </w:r>
      <w:r w:rsidR="00D35BC0">
        <w:rPr>
          <w:noProof/>
        </w:rPr>
        <w:t>6</w:t>
      </w:r>
      <w:r w:rsidR="007745BC">
        <w:fldChar w:fldCharType="end"/>
      </w:r>
      <w:r w:rsidR="00B410A6">
        <w:t>. This assessment is heavily focussed on the longer term and two structures with high potential for generating adverse environmental pollution.</w:t>
      </w:r>
      <w:r w:rsidR="00344DCA">
        <w:t xml:space="preserve"> </w:t>
      </w:r>
      <w:r w:rsidR="00B410A6">
        <w:t>Again</w:t>
      </w:r>
      <w:r w:rsidR="00436477">
        <w:t>,</w:t>
      </w:r>
      <w:r w:rsidR="00B410A6">
        <w:t xml:space="preserve"> the focus for this guidance is around </w:t>
      </w:r>
      <w:r w:rsidR="007F1965">
        <w:t xml:space="preserve">risk of </w:t>
      </w:r>
      <w:r w:rsidR="00AD1D0D">
        <w:t xml:space="preserve">significant </w:t>
      </w:r>
      <w:r w:rsidR="00B410A6">
        <w:t>environmental pollution.</w:t>
      </w:r>
    </w:p>
    <w:p w14:paraId="0DDB120E" w14:textId="77777777" w:rsidR="003D0397" w:rsidRDefault="003D0397" w:rsidP="00B410A6"/>
    <w:p w14:paraId="77811DDC" w14:textId="1B6160E0" w:rsidR="003D0397" w:rsidRDefault="009C5742" w:rsidP="003C7D38">
      <w:pPr>
        <w:keepNext/>
        <w:jc w:val="center"/>
      </w:pPr>
      <w:r w:rsidRPr="009250B6">
        <w:rPr>
          <w:noProof/>
        </w:rPr>
        <w:drawing>
          <wp:inline distT="0" distB="0" distL="0" distR="0" wp14:anchorId="2EDB973D" wp14:editId="3945C0F3">
            <wp:extent cx="5743298" cy="4296872"/>
            <wp:effectExtent l="0" t="0" r="0" b="8890"/>
            <wp:docPr id="1026" name="Picture 2" descr="A blue and white chart with black text&#10;&#10;Description automatically generated">
              <a:extLst xmlns:a="http://schemas.openxmlformats.org/drawingml/2006/main">
                <a:ext uri="{FF2B5EF4-FFF2-40B4-BE49-F238E27FC236}">
                  <a16:creationId xmlns:a16="http://schemas.microsoft.com/office/drawing/2014/main" id="{B258F5F9-1969-8BBE-6F34-6947D78B90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blue and white chart with black text&#10;&#10;Description automatically generated">
                      <a:extLst>
                        <a:ext uri="{FF2B5EF4-FFF2-40B4-BE49-F238E27FC236}">
                          <a16:creationId xmlns:a16="http://schemas.microsoft.com/office/drawing/2014/main" id="{B258F5F9-1969-8BBE-6F34-6947D78B9069}"/>
                        </a:ext>
                      </a:extLst>
                    </pic:cNvP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3298" cy="429687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69BF65A" w14:textId="4883965A" w:rsidR="009C5742" w:rsidRDefault="00B410A6" w:rsidP="003C7D38">
      <w:pPr>
        <w:pStyle w:val="Caption"/>
      </w:pPr>
      <w:bookmarkStart w:id="87" w:name="_Ref195771485"/>
      <w:bookmarkStart w:id="88" w:name="_Toc210125469"/>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bookmarkEnd w:id="87"/>
      <w:r w:rsidR="00AF5B08">
        <w:t>:</w:t>
      </w:r>
      <w:r>
        <w:t xml:space="preserve"> Engineered </w:t>
      </w:r>
      <w:r w:rsidR="003A24A9">
        <w:t>M</w:t>
      </w:r>
      <w:r>
        <w:t xml:space="preserve">ine </w:t>
      </w:r>
      <w:r w:rsidR="003A24A9">
        <w:t>W</w:t>
      </w:r>
      <w:r>
        <w:t xml:space="preserve">aste </w:t>
      </w:r>
      <w:r w:rsidR="003A24A9">
        <w:t>S</w:t>
      </w:r>
      <w:r>
        <w:t xml:space="preserve">tructure </w:t>
      </w:r>
      <w:r w:rsidR="003A24A9">
        <w:t>D</w:t>
      </w:r>
      <w:r>
        <w:t xml:space="preserve">esign </w:t>
      </w:r>
      <w:r w:rsidR="003A24A9">
        <w:t>L</w:t>
      </w:r>
      <w:r>
        <w:t>ife</w:t>
      </w:r>
      <w:r w:rsidR="00750B7C">
        <w:t xml:space="preserve"> </w:t>
      </w:r>
      <w:r w:rsidR="002E3CC1">
        <w:fldChar w:fldCharType="begin"/>
      </w:r>
      <w:r w:rsidR="001B655D">
        <w:instrText xml:space="preserve"> ADDIN EN.CITE &lt;EndNote&gt;&lt;Cite&gt;&lt;Author&gt;Anderson&lt;/Author&gt;&lt;Year&gt;2016&lt;/Year&gt;&lt;RecNum&gt;94&lt;/RecNum&gt;&lt;DisplayText&gt;(Anderson and Butler 2016)&lt;/DisplayText&gt;&lt;record&gt;&lt;rec-number&gt;94&lt;/rec-number&gt;&lt;foreign-keys&gt;&lt;key app="EN" db-id="spaff0s0osz0sqe0t5a55fezradpx9psfrzt" timestamp="1747185899" guid="56a2d782-872a-4d47-99d2-979d0e67e79d"&gt;94&lt;/key&gt;&lt;/foreign-keys&gt;&lt;ref-type name="Journal Article"&gt;17&lt;/ref-type&gt;&lt;contributors&gt;&lt;authors&gt;&lt;author&gt;Anderson, Timothy&lt;/author&gt;&lt;author&gt;Butler, Andrew&lt;/author&gt;&lt;/authors&gt;&lt;/contributors&gt;&lt;titles&gt;&lt;title&gt;A standard for design life and durability for engineered mine wastes structures&lt;/title&gt;&lt;secondary-title&gt;Journal of Cleaner Production,&lt;/secondary-title&gt;&lt;/titles&gt;&lt;periodical&gt;&lt;full-title&gt;Journal of Cleaner Production,&lt;/full-title&gt;&lt;/periodical&gt;&lt;pages&gt;pg 67-74&lt;/pages&gt;&lt;number&gt;141&lt;/number&gt;&lt;dates&gt;&lt;year&gt;2016&lt;/year&gt;&lt;/dates&gt;&lt;pub-location&gt;https://www.sciencedirect.com/science/article/abs/pii/S095965261631383X&lt;/pub-location&gt;&lt;urls&gt;&lt;related-urls&gt;&lt;url&gt;https://www.sciencedirect.com/science/article/abs/pii/S095965261631383X&lt;/url&gt;&lt;/related-urls&gt;&lt;/urls&gt;&lt;/record&gt;&lt;/Cite&gt;&lt;/EndNote&gt;</w:instrText>
      </w:r>
      <w:r w:rsidR="002E3CC1">
        <w:fldChar w:fldCharType="separate"/>
      </w:r>
      <w:r w:rsidR="00990CDC">
        <w:rPr>
          <w:noProof/>
        </w:rPr>
        <w:t>(Anderson and Butler 2016)</w:t>
      </w:r>
      <w:bookmarkEnd w:id="88"/>
      <w:r w:rsidR="002E3CC1">
        <w:fldChar w:fldCharType="end"/>
      </w:r>
    </w:p>
    <w:p w14:paraId="5DC48555" w14:textId="5F051F6E" w:rsidR="00A650DA" w:rsidRDefault="000D30A3" w:rsidP="00DF40C5">
      <w:r w:rsidRPr="000D30A3">
        <w:t xml:space="preserve">Some recent studies described in </w:t>
      </w:r>
      <w:r w:rsidR="00253164">
        <w:t>Anderson and Butler (201</w:t>
      </w:r>
      <w:r w:rsidR="00990CDC">
        <w:t>6</w:t>
      </w:r>
      <w:r w:rsidR="00253164">
        <w:t>)</w:t>
      </w:r>
      <w:r w:rsidR="00253164" w:rsidRPr="005C29C8">
        <w:t xml:space="preserve"> </w:t>
      </w:r>
      <w:r w:rsidRPr="000D30A3">
        <w:t>provide good guidance on the actual design service life experienced in practice with engineered earth structures and some mine waste structures, essentially with soil and rock materials used for the rehabilitation. This guidance is supported by a number of Australian based research projects into the success rate of mine rehabilitation outcomes</w:t>
      </w:r>
      <w:r w:rsidR="007E2A6C">
        <w:t xml:space="preserve"> </w:t>
      </w:r>
      <w:r w:rsidR="002E3CC1">
        <w:fldChar w:fldCharType="begin"/>
      </w:r>
      <w:r w:rsidR="001B655D">
        <w:instrText xml:space="preserve"> ADDIN EN.CITE &lt;EndNote&gt;&lt;Cite&gt;&lt;Author&gt;Anderson&lt;/Author&gt;&lt;Year&gt;2016&lt;/Year&gt;&lt;RecNum&gt;94&lt;/RecNum&gt;&lt;DisplayText&gt;(Anderson and Butler 2016)&lt;/DisplayText&gt;&lt;record&gt;&lt;rec-number&gt;94&lt;/rec-number&gt;&lt;foreign-keys&gt;&lt;key app="EN" db-id="spaff0s0osz0sqe0t5a55fezradpx9psfrzt" timestamp="1747185899" guid="56a2d782-872a-4d47-99d2-979d0e67e79d"&gt;94&lt;/key&gt;&lt;/foreign-keys&gt;&lt;ref-type name="Journal Article"&gt;17&lt;/ref-type&gt;&lt;contributors&gt;&lt;authors&gt;&lt;author&gt;Anderson, Timothy&lt;/author&gt;&lt;author&gt;Butler, Andrew&lt;/author&gt;&lt;/authors&gt;&lt;/contributors&gt;&lt;titles&gt;&lt;title&gt;A standard for design life and durability for engineered mine wastes structures&lt;/title&gt;&lt;secondary-title&gt;Journal of Cleaner Production,&lt;/secondary-title&gt;&lt;/titles&gt;&lt;periodical&gt;&lt;full-title&gt;Journal of Cleaner Production,&lt;/full-title&gt;&lt;/periodical&gt;&lt;pages&gt;pg 67-74&lt;/pages&gt;&lt;number&gt;141&lt;/number&gt;&lt;dates&gt;&lt;year&gt;2016&lt;/year&gt;&lt;/dates&gt;&lt;pub-location&gt;https://www.sciencedirect.com/science/article/abs/pii/S095965261631383X&lt;/pub-location&gt;&lt;urls&gt;&lt;related-urls&gt;&lt;url&gt;https://www.sciencedirect.com/science/article/abs/pii/S095965261631383X&lt;/url&gt;&lt;/related-urls&gt;&lt;/urls&gt;&lt;/record&gt;&lt;/Cite&gt;&lt;/EndNote&gt;</w:instrText>
      </w:r>
      <w:r w:rsidR="002E3CC1">
        <w:fldChar w:fldCharType="separate"/>
      </w:r>
      <w:r w:rsidR="00990CDC">
        <w:rPr>
          <w:noProof/>
        </w:rPr>
        <w:t>(Anderson and Butler 2016)</w:t>
      </w:r>
      <w:r w:rsidR="002E3CC1">
        <w:fldChar w:fldCharType="end"/>
      </w:r>
      <w:r w:rsidRPr="000D30A3">
        <w:t xml:space="preserve">. </w:t>
      </w:r>
      <w:r>
        <w:t>However,</w:t>
      </w:r>
      <w:r w:rsidRPr="000D30A3">
        <w:t xml:space="preserve"> once again these studies are focussed on mine facilities</w:t>
      </w:r>
      <w:r w:rsidR="009C447A">
        <w:t xml:space="preserve"> with </w:t>
      </w:r>
      <w:r w:rsidR="009C447A" w:rsidRPr="000D30A3">
        <w:t>high</w:t>
      </w:r>
      <w:r w:rsidR="009C447A">
        <w:t xml:space="preserve"> environmental </w:t>
      </w:r>
      <w:r w:rsidR="009C447A" w:rsidRPr="000D30A3">
        <w:t>risk</w:t>
      </w:r>
      <w:r w:rsidR="009C447A">
        <w:t>,</w:t>
      </w:r>
      <w:r w:rsidRPr="000D30A3">
        <w:t xml:space="preserve"> such as tailings dams and waste rock dumps with acid mine drainage potential</w:t>
      </w:r>
      <w:r>
        <w:t xml:space="preserve">. </w:t>
      </w:r>
      <w:r w:rsidRPr="000D30A3">
        <w:t>The studies are also focussed on the earth cap</w:t>
      </w:r>
      <w:r>
        <w:t>p</w:t>
      </w:r>
      <w:r w:rsidRPr="000D30A3">
        <w:t>ing used to limit surface water infiltration</w:t>
      </w:r>
      <w:r w:rsidR="009C447A">
        <w:t>,</w:t>
      </w:r>
      <w:r w:rsidRPr="000D30A3">
        <w:t xml:space="preserve"> </w:t>
      </w:r>
      <w:r>
        <w:t>which is a</w:t>
      </w:r>
      <w:r w:rsidRPr="000D30A3">
        <w:t xml:space="preserve"> key factor in the control of adverse environmental effects long-term. It is important to note that this experience is with very important engineering structures where it would be reasonable to assume that at least some had detailed and careful engineering design and construction.</w:t>
      </w:r>
    </w:p>
    <w:p w14:paraId="3F91F843" w14:textId="354BE4B0" w:rsidR="00A903C7" w:rsidRDefault="00052AD3" w:rsidP="00A903C7">
      <w:r>
        <w:t>As discussed above, w</w:t>
      </w:r>
      <w:r w:rsidRPr="008E7705">
        <w:t>hil</w:t>
      </w:r>
      <w:r>
        <w:t>st</w:t>
      </w:r>
      <w:r w:rsidRPr="008E7705">
        <w:t xml:space="preserve"> much of the </w:t>
      </w:r>
      <w:r>
        <w:t xml:space="preserve">industry </w:t>
      </w:r>
      <w:r w:rsidRPr="008E7705">
        <w:t xml:space="preserve">experience is considered to have only limited direct relevance to </w:t>
      </w:r>
      <w:r>
        <w:t xml:space="preserve">the </w:t>
      </w:r>
      <w:r w:rsidRPr="008E7705">
        <w:t xml:space="preserve">Yallourn </w:t>
      </w:r>
      <w:r>
        <w:t>rehabilitation project</w:t>
      </w:r>
      <w:r w:rsidRPr="008E7705">
        <w:t xml:space="preserve">, the experience with reference to the longer-term behaviour of engineered earth structures is directly relevant to the MRD. The other aspects set out in </w:t>
      </w:r>
      <w:r w:rsidR="007E2A6C">
        <w:t>Anderson and Butler (201</w:t>
      </w:r>
      <w:r w:rsidR="008435B3">
        <w:t>6</w:t>
      </w:r>
      <w:r w:rsidR="007E2A6C">
        <w:t>)</w:t>
      </w:r>
      <w:r w:rsidR="007E2A6C" w:rsidRPr="005C29C8">
        <w:t xml:space="preserve"> </w:t>
      </w:r>
      <w:r w:rsidRPr="008E7705">
        <w:t>in relation to the Design Intent Period are the addition of the concepts of the complexity of the structure under consideration, it’s durability and the assumed maintenance.</w:t>
      </w:r>
      <w:r>
        <w:t xml:space="preserve"> </w:t>
      </w:r>
      <w:r w:rsidR="0041542C" w:rsidRPr="0041542C">
        <w:t>Durability also relates in part to the design complexity of the structure, and i</w:t>
      </w:r>
      <w:r w:rsidR="008E7705">
        <w:t>t</w:t>
      </w:r>
      <w:r w:rsidR="0041542C" w:rsidRPr="0041542C">
        <w:t xml:space="preserve"> </w:t>
      </w:r>
      <w:r w:rsidR="008E7705">
        <w:t>is</w:t>
      </w:r>
      <w:r w:rsidR="0041542C" w:rsidRPr="0041542C">
        <w:t xml:space="preserve"> logically inferred that a less complex structure would have an increased durability. Thus, durability also relates directly to the level of maintenance required such that the structure can perform in accordance with the design objectives. </w:t>
      </w:r>
      <w:r w:rsidR="005C09E1">
        <w:t>Therefore,</w:t>
      </w:r>
      <w:r w:rsidR="0041542C" w:rsidRPr="0041542C">
        <w:t xml:space="preserve"> the design strategy adopted for Yallourn Mine </w:t>
      </w:r>
      <w:r w:rsidR="005C09E1">
        <w:t>rehabilitation</w:t>
      </w:r>
      <w:r w:rsidR="0041542C" w:rsidRPr="0041542C">
        <w:t xml:space="preserve"> </w:t>
      </w:r>
      <w:r w:rsidR="005C09E1">
        <w:t>has</w:t>
      </w:r>
      <w:r w:rsidR="0041542C" w:rsidRPr="0041542C">
        <w:t xml:space="preserve"> design simplicity and durability as key elements.</w:t>
      </w:r>
      <w:r w:rsidR="00A903C7">
        <w:br w:type="page"/>
      </w:r>
    </w:p>
    <w:p w14:paraId="6785B47F" w14:textId="04D9F165" w:rsidR="003762F3" w:rsidRDefault="00901E01" w:rsidP="00901E01">
      <w:pPr>
        <w:pStyle w:val="Heading4"/>
      </w:pPr>
      <w:r>
        <w:t>Summary</w:t>
      </w:r>
    </w:p>
    <w:p w14:paraId="6947A608" w14:textId="6CD4B91C" w:rsidR="004521EF" w:rsidRDefault="00E34CBA" w:rsidP="00E34CBA">
      <w:r>
        <w:t>Typically, geotechnical engineered earth structures have a design life of 50 to 70 years</w:t>
      </w:r>
      <w:r w:rsidR="00037E7E">
        <w:t xml:space="preserve"> </w:t>
      </w:r>
      <w:r w:rsidR="004C52FC">
        <w:fldChar w:fldCharType="begin"/>
      </w:r>
      <w:r w:rsidR="001B655D">
        <w:instrText xml:space="preserve"> ADDIN EN.CITE &lt;EndNote&gt;&lt;Cite&gt;&lt;Author&gt;Fourie&lt;/Author&gt;&lt;Year&gt;2021&lt;/Year&gt;&lt;RecNum&gt;95&lt;/RecNum&gt;&lt;DisplayText&gt;(Fourie et al. 2021)&lt;/DisplayText&gt;&lt;record&gt;&lt;rec-number&gt;95&lt;/rec-number&gt;&lt;foreign-keys&gt;&lt;key app="EN" db-id="spaff0s0osz0sqe0t5a55fezradpx9psfrzt" timestamp="1747187091" guid="27c07746-e282-495b-ad95-7f924dd08f0d"&gt;95&lt;/key&gt;&lt;/foreign-keys&gt;&lt;ref-type name="Conference Proceedings"&gt;10&lt;/ref-type&gt;&lt;contributors&gt;&lt;authors&gt;&lt;author&gt;Fourie, A.B.&lt;/author&gt;&lt;author&gt;Tibbett, M.&lt;/author&gt;&lt;author&gt;De Jong, J.&lt;/author&gt;&lt;/authors&gt;&lt;secondary-authors&gt;&lt;author&gt;Australian Centre for Geomechanics,&lt;/author&gt;&lt;/secondary-authors&gt;&lt;/contributors&gt;&lt;titles&gt;&lt;title&gt;The fallacy of designing for in-perpetuity: geotechnical presumptions, ecosystem responses and concepts for managing inevitable change&lt;/title&gt;&lt;secondary-title&gt;Mine Closure 2012: Proceedings of the Seventh International Conference on Mine Closure&lt;/secondary-title&gt;&lt;/titles&gt;&lt;pages&gt;pg 127-136&lt;/pages&gt;&lt;dates&gt;&lt;year&gt;2021&lt;/year&gt;&lt;/dates&gt;&lt;pub-location&gt;Perth&lt;/pub-location&gt;&lt;urls&gt;&lt;/urls&gt;&lt;/record&gt;&lt;/Cite&gt;&lt;/EndNote&gt;</w:instrText>
      </w:r>
      <w:r w:rsidR="004C52FC">
        <w:fldChar w:fldCharType="separate"/>
      </w:r>
      <w:r w:rsidR="004C52FC">
        <w:rPr>
          <w:noProof/>
        </w:rPr>
        <w:t>(Fourie et al. 2021)</w:t>
      </w:r>
      <w:r w:rsidR="004C52FC">
        <w:fldChar w:fldCharType="end"/>
      </w:r>
      <w:r w:rsidR="00FB3A11">
        <w:t>.</w:t>
      </w:r>
      <w:r>
        <w:t xml:space="preserve"> This does not mean the structure ceases to perform as intended after that period, rather that all engineered structures require some post-construction monitoring and maintenance.</w:t>
      </w:r>
      <w:r w:rsidR="00123163">
        <w:t xml:space="preserve"> </w:t>
      </w:r>
      <w:r>
        <w:t xml:space="preserve">The design of earth structures needs to consider the design complexity and the durability as part of the considerations </w:t>
      </w:r>
      <w:r w:rsidR="00574803">
        <w:t>for the Design Intent Period.</w:t>
      </w:r>
    </w:p>
    <w:p w14:paraId="2E7AD4DF" w14:textId="0B308BDA" w:rsidR="00250135" w:rsidRDefault="00432B18" w:rsidP="00250135">
      <w:r>
        <w:t>Some regulators,</w:t>
      </w:r>
      <w:r w:rsidR="00250135">
        <w:t xml:space="preserve"> published guidelines and ANCOLD</w:t>
      </w:r>
      <w:r w:rsidR="009920CD">
        <w:t xml:space="preserve"> (Australian National Committee on Large Dams)</w:t>
      </w:r>
      <w:r w:rsidR="00250135">
        <w:t xml:space="preserve">, reference Design Intent Periods for earth structures of 100 years, 1000 years and “in perpetuity”. However, these </w:t>
      </w:r>
      <w:r w:rsidR="006D4169">
        <w:t xml:space="preserve">extended </w:t>
      </w:r>
      <w:r w:rsidR="00250135">
        <w:t>periods</w:t>
      </w:r>
      <w:r w:rsidR="006D4169">
        <w:t xml:space="preserve"> carry </w:t>
      </w:r>
      <w:r w:rsidR="00BD55D2">
        <w:t>low certainty as</w:t>
      </w:r>
      <w:r w:rsidR="00250135">
        <w:t xml:space="preserve"> no engineered structure functions in perpetuity</w:t>
      </w:r>
      <w:r w:rsidR="002346B2">
        <w:t xml:space="preserve"> </w:t>
      </w:r>
      <w:r w:rsidR="002346B2">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2346B2">
        <w:fldChar w:fldCharType="separate"/>
      </w:r>
      <w:r w:rsidR="002346B2">
        <w:rPr>
          <w:noProof/>
        </w:rPr>
        <w:t>(PSM 2025b)</w:t>
      </w:r>
      <w:r w:rsidR="002346B2">
        <w:fldChar w:fldCharType="end"/>
      </w:r>
      <w:r w:rsidR="00BD55D2">
        <w:t>.</w:t>
      </w:r>
      <w:r w:rsidR="00250135">
        <w:t xml:space="preserve"> </w:t>
      </w:r>
    </w:p>
    <w:p w14:paraId="0C622ED9" w14:textId="77777777" w:rsidR="007B0652" w:rsidRDefault="00DF40C5" w:rsidP="0058174F">
      <w:r>
        <w:t xml:space="preserve">Climate change introduces </w:t>
      </w:r>
      <w:r w:rsidR="00874FAE">
        <w:t xml:space="preserve">another layer of complexity, with </w:t>
      </w:r>
      <w:r>
        <w:t>significant uncertainties in long-term predictions. Current guidelines recommend an adaptive design approach, allowing for future modifications as climate projections evolve. Given that climate predictions for the Latrobe Valley extend only to 2065–2099, setting a Design Intent Period beyond 100 years would be speculative.</w:t>
      </w:r>
    </w:p>
    <w:p w14:paraId="3BCE5007" w14:textId="1F85ABE7" w:rsidR="002D0CC8" w:rsidRDefault="00DF40C5" w:rsidP="0058174F">
      <w:r>
        <w:t xml:space="preserve">Therefore, a 100-year </w:t>
      </w:r>
      <w:r w:rsidR="007B0652">
        <w:t>Design Intent P</w:t>
      </w:r>
      <w:r>
        <w:t>eriod</w:t>
      </w:r>
      <w:r w:rsidR="005A3047">
        <w:t xml:space="preserve"> has been adopted for the Yallourn</w:t>
      </w:r>
      <w:r w:rsidR="00347FCC">
        <w:t xml:space="preserve"> Mine</w:t>
      </w:r>
      <w:r w:rsidR="005A3047">
        <w:t xml:space="preserve"> </w:t>
      </w:r>
      <w:r w:rsidR="00347FCC">
        <w:t>R</w:t>
      </w:r>
      <w:r w:rsidR="005A3047">
        <w:t>ehabilitation</w:t>
      </w:r>
      <w:r w:rsidR="00347FCC">
        <w:t xml:space="preserve"> Design</w:t>
      </w:r>
      <w:r w:rsidR="005A3047">
        <w:t>, as this</w:t>
      </w:r>
      <w:r>
        <w:t xml:space="preserve"> balances durability, maintenance and adaptability to climate uncertainties.</w:t>
      </w:r>
    </w:p>
    <w:p w14:paraId="310F5139" w14:textId="10FB87BF" w:rsidR="00046979" w:rsidRPr="00046979" w:rsidRDefault="00046979" w:rsidP="003423CB">
      <w:pPr>
        <w:pStyle w:val="Heading3"/>
      </w:pPr>
      <w:r w:rsidRPr="00046979">
        <w:t>Lake Yallourn</w:t>
      </w:r>
    </w:p>
    <w:p w14:paraId="79CF0985" w14:textId="6C9D7705" w:rsidR="003D0397" w:rsidRPr="00046979" w:rsidRDefault="00046979" w:rsidP="00397B03">
      <w:r w:rsidRPr="00046979">
        <w:t>The key feature of the rehabilitated landform is the 66</w:t>
      </w:r>
      <w:r w:rsidR="00986816">
        <w:t>5</w:t>
      </w:r>
      <w:r w:rsidRPr="00046979">
        <w:t xml:space="preserve"> GL Lake Yallourn. The lake will operate at 37m above sea level baseline with slight fluctuations based on local climate and flood conditions.  This level matches the nearby Morwell and Latrobe Rivers ensuring minimal hydraulic gradient between the lake and the rivers.  This provides the best hydrogeological stability for the rehabilitated landform. </w:t>
      </w:r>
    </w:p>
    <w:p w14:paraId="10D25F10" w14:textId="2A3CB3DC" w:rsidR="00046979" w:rsidRPr="00046979" w:rsidRDefault="00046979" w:rsidP="008957C1">
      <w:pPr>
        <w:pStyle w:val="Heading3"/>
      </w:pPr>
      <w:bookmarkStart w:id="89" w:name="_Ref198557882"/>
      <w:bookmarkStart w:id="90" w:name="_Ref198564693"/>
      <w:bookmarkStart w:id="91" w:name="_Ref198564698"/>
      <w:r w:rsidRPr="00046979">
        <w:t xml:space="preserve">Water to </w:t>
      </w:r>
      <w:r w:rsidR="008957C1">
        <w:t>F</w:t>
      </w:r>
      <w:r w:rsidRPr="00046979">
        <w:t xml:space="preserve">ill </w:t>
      </w:r>
      <w:r w:rsidR="008957C1">
        <w:t>L</w:t>
      </w:r>
      <w:r w:rsidRPr="00046979">
        <w:t>ake</w:t>
      </w:r>
      <w:r w:rsidR="00814204">
        <w:t xml:space="preserve"> </w:t>
      </w:r>
      <w:r w:rsidR="008957C1">
        <w:t>Yallourn</w:t>
      </w:r>
      <w:bookmarkEnd w:id="89"/>
      <w:bookmarkEnd w:id="90"/>
      <w:bookmarkEnd w:id="91"/>
    </w:p>
    <w:p w14:paraId="1B223669" w14:textId="38D1361D" w:rsidR="003D0397" w:rsidRDefault="00046979" w:rsidP="008E169C">
      <w:r w:rsidRPr="00046979">
        <w:t xml:space="preserve">To fill the lake, water </w:t>
      </w:r>
      <w:r w:rsidR="007D00F1" w:rsidRPr="00926A3B">
        <w:t xml:space="preserve">is planned to </w:t>
      </w:r>
      <w:r w:rsidRPr="00926A3B">
        <w:t>be</w:t>
      </w:r>
      <w:r w:rsidRPr="00046979">
        <w:t xml:space="preserve"> sourced from the Latrobe System via </w:t>
      </w:r>
      <w:r w:rsidR="00782691" w:rsidRPr="00DC5E4F">
        <w:t>the</w:t>
      </w:r>
      <w:r w:rsidRPr="00DC5E4F">
        <w:t xml:space="preserve"> Bulk Water Entitlement (BWE). This entitlement will provide up to 27 GL of water per year with strict conditions that restrict use in dry periods.</w:t>
      </w:r>
      <w:r w:rsidR="0080293A" w:rsidRPr="00DC5E4F">
        <w:t xml:space="preserve">  These conditions are set out by the LVRRS </w:t>
      </w:r>
      <w:r w:rsidR="007C039C" w:rsidRPr="00DC5E4F">
        <w:t>amendment</w:t>
      </w:r>
      <w:r w:rsidR="00DC5E4F">
        <w:t xml:space="preserve"> </w:t>
      </w:r>
      <w:r w:rsidR="00DC5E4F">
        <w:fldChar w:fldCharType="begin"/>
      </w:r>
      <w:r w:rsidR="00F647D2">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rPr>
        <w:instrText>​​</w:instrText>
      </w:r>
      <w:r w:rsidR="00F647D2">
        <w:instrText>Latrobe Valley Regional Rehabilitation Strategy - Amendment</w:instrText>
      </w:r>
      <w:r w:rsidR="00F647D2">
        <w:rPr>
          <w:rFonts w:ascii="Arial" w:hAnsi="Arial" w:cs="Arial"/>
        </w:rPr>
        <w:instrText>​</w:instrText>
      </w:r>
      <w:r w:rsidR="00F647D2">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rsidR="00DC5E4F">
        <w:fldChar w:fldCharType="separate"/>
      </w:r>
      <w:r w:rsidR="00F647D2">
        <w:rPr>
          <w:noProof/>
        </w:rPr>
        <w:t>(DEECA 2024b)</w:t>
      </w:r>
      <w:r w:rsidR="00DC5E4F">
        <w:fldChar w:fldCharType="end"/>
      </w:r>
      <w:r w:rsidR="00FA684A">
        <w:t xml:space="preserve"> and include:</w:t>
      </w:r>
      <w:r w:rsidRPr="00046979">
        <w:t xml:space="preserve"> </w:t>
      </w:r>
    </w:p>
    <w:p w14:paraId="0EBFE71E" w14:textId="77777777" w:rsidR="00FA684A" w:rsidRPr="00FA684A" w:rsidRDefault="00FA684A" w:rsidP="00481DA1">
      <w:pPr>
        <w:pStyle w:val="ListParagraph"/>
      </w:pPr>
      <w:r w:rsidRPr="00FA684A">
        <w:t>restricting diversion for use to the wettest months of the year (June to November)</w:t>
      </w:r>
    </w:p>
    <w:p w14:paraId="7312265D" w14:textId="77777777" w:rsidR="00FA684A" w:rsidRPr="00FA684A" w:rsidRDefault="00FA684A" w:rsidP="00481DA1">
      <w:pPr>
        <w:pStyle w:val="ListParagraph"/>
      </w:pPr>
      <w:r w:rsidRPr="00FA684A">
        <w:t>a threshold to prevent winter-spring baseflow in the Latrobe River from being diverted</w:t>
      </w:r>
    </w:p>
    <w:p w14:paraId="1A56AE08" w14:textId="77777777" w:rsidR="00FA684A" w:rsidRPr="00FA684A" w:rsidRDefault="00FA684A" w:rsidP="00481DA1">
      <w:pPr>
        <w:pStyle w:val="ListParagraph"/>
      </w:pPr>
      <w:r w:rsidRPr="00FA684A">
        <w:t>a limit on annual releases from Blue Rock Reservoir</w:t>
      </w:r>
    </w:p>
    <w:p w14:paraId="0A5F2048" w14:textId="77777777" w:rsidR="00FA684A" w:rsidRPr="00FA684A" w:rsidRDefault="00FA684A" w:rsidP="00481DA1">
      <w:pPr>
        <w:pStyle w:val="ListParagraph"/>
      </w:pPr>
      <w:r w:rsidRPr="00FA684A">
        <w:t>a maximum period of water access for mine rehabilitation purposes of up to 30 years from the initial supply date at each mine or until 2065, whichever is earlier.</w:t>
      </w:r>
    </w:p>
    <w:p w14:paraId="1BB5C562" w14:textId="24887DE3" w:rsidR="00D5536F" w:rsidRPr="00D5536F" w:rsidRDefault="00157FCC" w:rsidP="00D5536F">
      <w:pPr>
        <w:rPr>
          <w:lang w:val="en-US"/>
        </w:rPr>
      </w:pPr>
      <w:r>
        <w:t>To access this water</w:t>
      </w:r>
      <w:r w:rsidR="00081F84">
        <w:t xml:space="preserve">, EAY will apply for a new BWE </w:t>
      </w:r>
      <w:r w:rsidR="00D5536F" w:rsidRPr="00D5536F">
        <w:rPr>
          <w:lang w:val="en-US"/>
        </w:rPr>
        <w:t xml:space="preserve">from the </w:t>
      </w:r>
      <w:r w:rsidR="00D5536F" w:rsidRPr="00C303FC">
        <w:rPr>
          <w:lang w:val="en-US"/>
        </w:rPr>
        <w:t>System Waterway</w:t>
      </w:r>
      <w:r w:rsidR="00D5536F" w:rsidRPr="00D5536F">
        <w:rPr>
          <w:lang w:val="en-US"/>
        </w:rPr>
        <w:t xml:space="preserve">, which is defined as the Tanjil River between Blue Rock Reservoir and the Latrobe River, and the Latrobe River downstream of its confluence with the Tanjil River to Lake Wellington, including the pools formed by, and immediately upstream of, the Blue Rock and Narracan Dams, and Yallourn Weir.  The water used for rehabilitation will contribute to the safe, stable and sustainable rehabilitation of the Yallourn Mine, as required by the MRSD Act.  </w:t>
      </w:r>
    </w:p>
    <w:p w14:paraId="2761F3C8" w14:textId="6FD37D1D" w:rsidR="00D5536F" w:rsidRPr="00D5536F" w:rsidRDefault="00481DA1" w:rsidP="00D5536F">
      <w:pPr>
        <w:rPr>
          <w:lang w:val="en-US"/>
        </w:rPr>
      </w:pPr>
      <w:r>
        <w:rPr>
          <w:lang w:val="en-US"/>
        </w:rPr>
        <w:t>The</w:t>
      </w:r>
      <w:r w:rsidR="00D5536F" w:rsidRPr="00D5536F">
        <w:rPr>
          <w:lang w:val="en-US"/>
        </w:rPr>
        <w:t xml:space="preserve"> BWE Application </w:t>
      </w:r>
      <w:r w:rsidR="00D83477">
        <w:rPr>
          <w:lang w:val="en-US"/>
        </w:rPr>
        <w:t>is to be</w:t>
      </w:r>
      <w:r w:rsidR="00D5536F" w:rsidRPr="00D5536F">
        <w:rPr>
          <w:lang w:val="en-US"/>
        </w:rPr>
        <w:t xml:space="preserve"> made under section 36(1) of the Water Act.  It </w:t>
      </w:r>
      <w:r w:rsidR="00D83477">
        <w:rPr>
          <w:lang w:val="en-US"/>
        </w:rPr>
        <w:t xml:space="preserve">will </w:t>
      </w:r>
      <w:r w:rsidR="00D5536F" w:rsidRPr="00D5536F">
        <w:rPr>
          <w:lang w:val="en-US"/>
        </w:rPr>
        <w:t xml:space="preserve">specifically address the Section 40 Matters that the Minister </w:t>
      </w:r>
      <w:r>
        <w:rPr>
          <w:lang w:val="en-US"/>
        </w:rPr>
        <w:t xml:space="preserve">for Water </w:t>
      </w:r>
      <w:r w:rsidR="00D5536F" w:rsidRPr="00D5536F">
        <w:rPr>
          <w:lang w:val="en-US"/>
        </w:rPr>
        <w:t xml:space="preserve">must consider in responding to the BWE Application. </w:t>
      </w:r>
    </w:p>
    <w:p w14:paraId="73D1F574" w14:textId="77777777" w:rsidR="00D5536F" w:rsidRPr="00D5536F" w:rsidRDefault="00D5536F" w:rsidP="00D5536F">
      <w:pPr>
        <w:rPr>
          <w:lang w:val="en-US"/>
        </w:rPr>
      </w:pPr>
      <w:r w:rsidRPr="00D5536F">
        <w:rPr>
          <w:lang w:val="en-US"/>
        </w:rPr>
        <w:t>The proposed annual extraction volume for the New BWE is 27,000 ML from the System Waterway, using a combination of Lake Narracan, Blue Rock and run of river proportions.  The following specific conditions on the New BWE are proposed:</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2"/>
        <w:gridCol w:w="1275"/>
        <w:gridCol w:w="1418"/>
        <w:gridCol w:w="4252"/>
      </w:tblGrid>
      <w:tr w:rsidR="00D5536F" w:rsidRPr="00D5536F" w14:paraId="31115F42" w14:textId="77777777" w:rsidTr="00273E92">
        <w:trPr>
          <w:trHeight w:val="255"/>
          <w:jc w:val="center"/>
        </w:trPr>
        <w:tc>
          <w:tcPr>
            <w:tcW w:w="9067" w:type="dxa"/>
            <w:gridSpan w:val="4"/>
            <w:shd w:val="clear" w:color="auto" w:fill="8BC600"/>
            <w:noWrap/>
            <w:vAlign w:val="bottom"/>
          </w:tcPr>
          <w:p w14:paraId="58C24D03" w14:textId="37131638" w:rsidR="00D5536F" w:rsidRPr="00D5536F" w:rsidRDefault="00D5536F" w:rsidP="00D5536F">
            <w:pPr>
              <w:rPr>
                <w:b/>
                <w:lang w:val="en-US"/>
              </w:rPr>
            </w:pPr>
            <w:r w:rsidRPr="00D5536F">
              <w:rPr>
                <w:b/>
                <w:lang w:val="en-US"/>
              </w:rPr>
              <w:t>Yallourn shares</w:t>
            </w:r>
          </w:p>
        </w:tc>
      </w:tr>
      <w:tr w:rsidR="00D5536F" w:rsidRPr="00D5536F" w14:paraId="67AD99B7" w14:textId="77777777" w:rsidTr="00273E92">
        <w:trPr>
          <w:trHeight w:val="255"/>
          <w:jc w:val="center"/>
        </w:trPr>
        <w:tc>
          <w:tcPr>
            <w:tcW w:w="2122" w:type="dxa"/>
            <w:shd w:val="clear" w:color="auto" w:fill="D9D9D9" w:themeFill="background1" w:themeFillShade="D9"/>
            <w:noWrap/>
            <w:vAlign w:val="bottom"/>
          </w:tcPr>
          <w:p w14:paraId="0280216D" w14:textId="77777777" w:rsidR="00D5536F" w:rsidRPr="00D5536F" w:rsidRDefault="00D5536F" w:rsidP="00D5536F">
            <w:pPr>
              <w:rPr>
                <w:b/>
                <w:lang w:val="en-US"/>
              </w:rPr>
            </w:pPr>
            <w:r w:rsidRPr="00D5536F">
              <w:rPr>
                <w:b/>
                <w:lang w:val="en-US"/>
              </w:rPr>
              <w:t>Storage Source</w:t>
            </w:r>
          </w:p>
        </w:tc>
        <w:tc>
          <w:tcPr>
            <w:tcW w:w="2693" w:type="dxa"/>
            <w:gridSpan w:val="2"/>
            <w:shd w:val="clear" w:color="auto" w:fill="D9D9D9" w:themeFill="background1" w:themeFillShade="D9"/>
            <w:noWrap/>
            <w:vAlign w:val="bottom"/>
          </w:tcPr>
          <w:p w14:paraId="088EF9CA" w14:textId="77777777" w:rsidR="00D5536F" w:rsidRPr="00D5536F" w:rsidRDefault="00D5536F" w:rsidP="00D5536F">
            <w:pPr>
              <w:rPr>
                <w:b/>
              </w:rPr>
            </w:pPr>
            <w:r w:rsidRPr="00D5536F">
              <w:rPr>
                <w:b/>
                <w:lang w:val="en-US"/>
              </w:rPr>
              <w:t>Storage Capacity Share</w:t>
            </w:r>
          </w:p>
        </w:tc>
        <w:tc>
          <w:tcPr>
            <w:tcW w:w="4252" w:type="dxa"/>
            <w:shd w:val="clear" w:color="auto" w:fill="D9D9D9" w:themeFill="background1" w:themeFillShade="D9"/>
            <w:vAlign w:val="bottom"/>
          </w:tcPr>
          <w:p w14:paraId="70116DC9" w14:textId="77777777" w:rsidR="00D5536F" w:rsidRPr="00D5536F" w:rsidRDefault="00D5536F" w:rsidP="00D5536F">
            <w:pPr>
              <w:rPr>
                <w:b/>
              </w:rPr>
            </w:pPr>
            <w:r w:rsidRPr="00D5536F">
              <w:rPr>
                <w:b/>
                <w:lang w:val="en-US"/>
              </w:rPr>
              <w:t>Inflow share</w:t>
            </w:r>
          </w:p>
        </w:tc>
      </w:tr>
      <w:tr w:rsidR="00D5536F" w:rsidRPr="00D5536F" w14:paraId="435B9477" w14:textId="77777777">
        <w:trPr>
          <w:trHeight w:val="255"/>
          <w:jc w:val="center"/>
        </w:trPr>
        <w:tc>
          <w:tcPr>
            <w:tcW w:w="2122" w:type="dxa"/>
            <w:noWrap/>
            <w:vAlign w:val="bottom"/>
          </w:tcPr>
          <w:p w14:paraId="09EEED28" w14:textId="77777777" w:rsidR="00D5536F" w:rsidRPr="00D5536F" w:rsidRDefault="00D5536F" w:rsidP="00D5536F">
            <w:pPr>
              <w:rPr>
                <w:lang w:val="en-US"/>
              </w:rPr>
            </w:pPr>
            <w:r w:rsidRPr="00D5536F">
              <w:rPr>
                <w:lang w:val="en-US"/>
              </w:rPr>
              <w:t>Lake Narracan</w:t>
            </w:r>
          </w:p>
        </w:tc>
        <w:tc>
          <w:tcPr>
            <w:tcW w:w="1275" w:type="dxa"/>
            <w:noWrap/>
            <w:vAlign w:val="bottom"/>
          </w:tcPr>
          <w:p w14:paraId="2E0CCBAF" w14:textId="77777777" w:rsidR="00D5536F" w:rsidRPr="00D5536F" w:rsidRDefault="00D5536F" w:rsidP="00D5536F">
            <w:r w:rsidRPr="00D5536F">
              <w:rPr>
                <w:lang w:val="en-US"/>
              </w:rPr>
              <w:t>29.94%</w:t>
            </w:r>
          </w:p>
        </w:tc>
        <w:tc>
          <w:tcPr>
            <w:tcW w:w="1418" w:type="dxa"/>
            <w:noWrap/>
            <w:vAlign w:val="bottom"/>
          </w:tcPr>
          <w:p w14:paraId="3BEEBC3C" w14:textId="77777777" w:rsidR="00D5536F" w:rsidRPr="00D5536F" w:rsidRDefault="00D5536F" w:rsidP="00D5536F">
            <w:r w:rsidRPr="00D5536F">
              <w:rPr>
                <w:lang w:val="en-US"/>
              </w:rPr>
              <w:t>2,165 ML</w:t>
            </w:r>
          </w:p>
        </w:tc>
        <w:tc>
          <w:tcPr>
            <w:tcW w:w="4252" w:type="dxa"/>
            <w:vAlign w:val="bottom"/>
          </w:tcPr>
          <w:p w14:paraId="50B82476" w14:textId="77777777" w:rsidR="00D5536F" w:rsidRPr="00D5536F" w:rsidRDefault="00D5536F" w:rsidP="00D5536F">
            <w:r w:rsidRPr="00D5536F">
              <w:rPr>
                <w:lang w:val="en-US"/>
              </w:rPr>
              <w:t>22.41%</w:t>
            </w:r>
          </w:p>
        </w:tc>
      </w:tr>
      <w:tr w:rsidR="00D5536F" w:rsidRPr="00D5536F" w14:paraId="5C5BF4AD" w14:textId="77777777">
        <w:trPr>
          <w:trHeight w:val="255"/>
          <w:jc w:val="center"/>
        </w:trPr>
        <w:tc>
          <w:tcPr>
            <w:tcW w:w="2122" w:type="dxa"/>
            <w:noWrap/>
            <w:vAlign w:val="bottom"/>
          </w:tcPr>
          <w:p w14:paraId="2B5B6BA7" w14:textId="77777777" w:rsidR="00D5536F" w:rsidRPr="00D5536F" w:rsidRDefault="00D5536F" w:rsidP="00D5536F">
            <w:pPr>
              <w:rPr>
                <w:lang w:val="en-US"/>
              </w:rPr>
            </w:pPr>
            <w:r w:rsidRPr="00D5536F">
              <w:rPr>
                <w:lang w:val="en-US"/>
              </w:rPr>
              <w:t>Blue Rock Reservoir</w:t>
            </w:r>
          </w:p>
        </w:tc>
        <w:tc>
          <w:tcPr>
            <w:tcW w:w="1275" w:type="dxa"/>
            <w:noWrap/>
            <w:vAlign w:val="bottom"/>
          </w:tcPr>
          <w:p w14:paraId="6D3DB803" w14:textId="77777777" w:rsidR="00D5536F" w:rsidRPr="00D5536F" w:rsidRDefault="00D5536F" w:rsidP="00D5536F">
            <w:r w:rsidRPr="00D5536F">
              <w:rPr>
                <w:lang w:val="en-US"/>
              </w:rPr>
              <w:t>15.72%</w:t>
            </w:r>
          </w:p>
        </w:tc>
        <w:tc>
          <w:tcPr>
            <w:tcW w:w="1418" w:type="dxa"/>
            <w:noWrap/>
            <w:vAlign w:val="bottom"/>
          </w:tcPr>
          <w:p w14:paraId="73C93CD4" w14:textId="77777777" w:rsidR="00D5536F" w:rsidRPr="00D5536F" w:rsidRDefault="00D5536F" w:rsidP="00D5536F">
            <w:r w:rsidRPr="00D5536F">
              <w:rPr>
                <w:lang w:val="en-US"/>
              </w:rPr>
              <w:t>31,168 ML</w:t>
            </w:r>
          </w:p>
        </w:tc>
        <w:tc>
          <w:tcPr>
            <w:tcW w:w="4252" w:type="dxa"/>
            <w:vAlign w:val="bottom"/>
          </w:tcPr>
          <w:p w14:paraId="0A2F8708" w14:textId="77777777" w:rsidR="00D5536F" w:rsidRPr="00D5536F" w:rsidRDefault="00D5536F" w:rsidP="00D5536F">
            <w:r w:rsidRPr="00D5536F">
              <w:rPr>
                <w:lang w:val="en-US"/>
              </w:rPr>
              <w:t>15.72%</w:t>
            </w:r>
          </w:p>
        </w:tc>
      </w:tr>
      <w:tr w:rsidR="00D5536F" w:rsidRPr="00D5536F" w14:paraId="3172A002" w14:textId="77777777">
        <w:trPr>
          <w:trHeight w:val="255"/>
          <w:jc w:val="center"/>
        </w:trPr>
        <w:tc>
          <w:tcPr>
            <w:tcW w:w="9067" w:type="dxa"/>
            <w:gridSpan w:val="4"/>
            <w:noWrap/>
            <w:vAlign w:val="bottom"/>
          </w:tcPr>
          <w:p w14:paraId="4EC68895" w14:textId="77777777" w:rsidR="00D5536F" w:rsidRPr="00477211" w:rsidRDefault="00D5536F" w:rsidP="00D5536F">
            <w:pPr>
              <w:rPr>
                <w:b/>
                <w:lang w:val="en-US"/>
              </w:rPr>
            </w:pPr>
            <w:r w:rsidRPr="00477211">
              <w:rPr>
                <w:b/>
                <w:lang w:val="en-US"/>
              </w:rPr>
              <w:t>Conditions</w:t>
            </w:r>
          </w:p>
        </w:tc>
      </w:tr>
      <w:tr w:rsidR="00D5536F" w:rsidRPr="00D5536F" w14:paraId="47EDE49D" w14:textId="77777777">
        <w:trPr>
          <w:trHeight w:val="255"/>
          <w:jc w:val="center"/>
        </w:trPr>
        <w:tc>
          <w:tcPr>
            <w:tcW w:w="4815" w:type="dxa"/>
            <w:gridSpan w:val="3"/>
            <w:noWrap/>
            <w:vAlign w:val="bottom"/>
          </w:tcPr>
          <w:p w14:paraId="15714B70" w14:textId="77777777" w:rsidR="00D5536F" w:rsidRPr="00D5536F" w:rsidRDefault="00D5536F" w:rsidP="00D5536F">
            <w:pPr>
              <w:rPr>
                <w:lang w:val="en-US"/>
              </w:rPr>
            </w:pPr>
            <w:r w:rsidRPr="00D5536F">
              <w:rPr>
                <w:lang w:val="en-US"/>
              </w:rPr>
              <w:t>Yallourn annual extraction limit</w:t>
            </w:r>
          </w:p>
        </w:tc>
        <w:tc>
          <w:tcPr>
            <w:tcW w:w="4252" w:type="dxa"/>
            <w:vAlign w:val="bottom"/>
          </w:tcPr>
          <w:p w14:paraId="3667D1F1" w14:textId="77777777" w:rsidR="00D5536F" w:rsidRPr="00D5536F" w:rsidRDefault="00D5536F" w:rsidP="00D5536F">
            <w:r w:rsidRPr="00D5536F">
              <w:rPr>
                <w:lang w:val="en-US"/>
              </w:rPr>
              <w:t>27,000 ML</w:t>
            </w:r>
          </w:p>
        </w:tc>
      </w:tr>
      <w:tr w:rsidR="00D5536F" w:rsidRPr="00D5536F" w14:paraId="1091C22A" w14:textId="77777777">
        <w:trPr>
          <w:trHeight w:val="255"/>
          <w:jc w:val="center"/>
        </w:trPr>
        <w:tc>
          <w:tcPr>
            <w:tcW w:w="4815" w:type="dxa"/>
            <w:gridSpan w:val="3"/>
            <w:noWrap/>
            <w:vAlign w:val="bottom"/>
          </w:tcPr>
          <w:p w14:paraId="0C68419E" w14:textId="77777777" w:rsidR="00D5536F" w:rsidRPr="00D5536F" w:rsidRDefault="00D5536F" w:rsidP="00D5536F">
            <w:pPr>
              <w:rPr>
                <w:lang w:val="en-US"/>
              </w:rPr>
            </w:pPr>
            <w:r w:rsidRPr="00D5536F">
              <w:rPr>
                <w:lang w:val="en-US"/>
              </w:rPr>
              <w:t>Yallourn daily extraction limit</w:t>
            </w:r>
          </w:p>
        </w:tc>
        <w:tc>
          <w:tcPr>
            <w:tcW w:w="4252" w:type="dxa"/>
            <w:vAlign w:val="bottom"/>
          </w:tcPr>
          <w:p w14:paraId="16A9F110" w14:textId="77777777" w:rsidR="00D5536F" w:rsidRPr="00D5536F" w:rsidRDefault="00D5536F" w:rsidP="00D5536F">
            <w:r w:rsidRPr="00D5536F">
              <w:rPr>
                <w:lang w:val="en-US"/>
              </w:rPr>
              <w:t>148 ML</w:t>
            </w:r>
          </w:p>
        </w:tc>
      </w:tr>
      <w:tr w:rsidR="00D5536F" w:rsidRPr="00D5536F" w14:paraId="44D1D679" w14:textId="77777777">
        <w:trPr>
          <w:trHeight w:val="255"/>
          <w:jc w:val="center"/>
        </w:trPr>
        <w:tc>
          <w:tcPr>
            <w:tcW w:w="4815" w:type="dxa"/>
            <w:gridSpan w:val="3"/>
            <w:noWrap/>
            <w:vAlign w:val="bottom"/>
          </w:tcPr>
          <w:p w14:paraId="42D28672" w14:textId="77777777" w:rsidR="00D5536F" w:rsidRPr="00D5536F" w:rsidRDefault="00D5536F" w:rsidP="00D5536F">
            <w:pPr>
              <w:rPr>
                <w:lang w:val="en-US"/>
              </w:rPr>
            </w:pPr>
            <w:r w:rsidRPr="00D5536F">
              <w:rPr>
                <w:lang w:val="en-US"/>
              </w:rPr>
              <w:t>Annual period of Extraction</w:t>
            </w:r>
          </w:p>
        </w:tc>
        <w:tc>
          <w:tcPr>
            <w:tcW w:w="4252" w:type="dxa"/>
          </w:tcPr>
          <w:p w14:paraId="217C9E4E" w14:textId="77777777" w:rsidR="00D5536F" w:rsidRPr="00D5536F" w:rsidRDefault="00D5536F" w:rsidP="00D5536F">
            <w:r w:rsidRPr="00D5536F">
              <w:rPr>
                <w:lang w:val="en-US"/>
              </w:rPr>
              <w:t>01 June to 30 November inclusive</w:t>
            </w:r>
          </w:p>
        </w:tc>
      </w:tr>
      <w:tr w:rsidR="00D5536F" w:rsidRPr="00D5536F" w14:paraId="57C19EEE" w14:textId="77777777">
        <w:trPr>
          <w:trHeight w:val="255"/>
          <w:jc w:val="center"/>
        </w:trPr>
        <w:tc>
          <w:tcPr>
            <w:tcW w:w="4815" w:type="dxa"/>
            <w:gridSpan w:val="3"/>
            <w:noWrap/>
          </w:tcPr>
          <w:p w14:paraId="411DCC61" w14:textId="77777777" w:rsidR="00D5536F" w:rsidRPr="00D5536F" w:rsidRDefault="00D5536F" w:rsidP="00D5536F">
            <w:pPr>
              <w:rPr>
                <w:lang w:val="en-US"/>
              </w:rPr>
            </w:pPr>
            <w:r w:rsidRPr="00D5536F">
              <w:rPr>
                <w:lang w:val="en-US"/>
              </w:rPr>
              <w:t>Limit on the releases from Blue Rock Reservoir</w:t>
            </w:r>
          </w:p>
        </w:tc>
        <w:tc>
          <w:tcPr>
            <w:tcW w:w="4252" w:type="dxa"/>
            <w:vAlign w:val="bottom"/>
          </w:tcPr>
          <w:p w14:paraId="2F3678B6" w14:textId="77777777" w:rsidR="00D5536F" w:rsidRPr="00D5536F" w:rsidRDefault="00D5536F" w:rsidP="00D5536F">
            <w:r w:rsidRPr="00D5536F">
              <w:rPr>
                <w:lang w:val="en-US"/>
              </w:rPr>
              <w:t>Releases from Blue Rock shares capped at 17.9 GL per year, which is the 25th percentile based on historical release.</w:t>
            </w:r>
          </w:p>
        </w:tc>
      </w:tr>
      <w:tr w:rsidR="00D5536F" w:rsidRPr="00D5536F" w14:paraId="320B97AA" w14:textId="77777777">
        <w:trPr>
          <w:trHeight w:val="255"/>
          <w:jc w:val="center"/>
        </w:trPr>
        <w:tc>
          <w:tcPr>
            <w:tcW w:w="4815" w:type="dxa"/>
            <w:gridSpan w:val="3"/>
            <w:noWrap/>
          </w:tcPr>
          <w:p w14:paraId="39FAEEDF" w14:textId="77777777" w:rsidR="00D5536F" w:rsidRPr="00D5536F" w:rsidRDefault="00D5536F" w:rsidP="00D5536F">
            <w:pPr>
              <w:rPr>
                <w:lang w:val="en-US"/>
              </w:rPr>
            </w:pPr>
            <w:r w:rsidRPr="00D5536F">
              <w:rPr>
                <w:lang w:val="en-US"/>
              </w:rPr>
              <w:t>A threshold to prevent winter/spring baseflow being diverted from the Latrobe River</w:t>
            </w:r>
          </w:p>
        </w:tc>
        <w:tc>
          <w:tcPr>
            <w:tcW w:w="4252" w:type="dxa"/>
            <w:vAlign w:val="bottom"/>
          </w:tcPr>
          <w:p w14:paraId="6AAAB5C1" w14:textId="77777777" w:rsidR="00D5536F" w:rsidRPr="00D5536F" w:rsidRDefault="00D5536F" w:rsidP="00D5536F">
            <w:r w:rsidRPr="00D5536F">
              <w:rPr>
                <w:lang w:val="en-US"/>
              </w:rPr>
              <w:t xml:space="preserve">No access to run of river water during extraction period when the Latrobe River at Willow Grove is below 447 ML/d. </w:t>
            </w:r>
          </w:p>
        </w:tc>
      </w:tr>
      <w:tr w:rsidR="00D5536F" w:rsidRPr="00D5536F" w14:paraId="6EE1D4F3"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5"/>
          <w:jc w:val="center"/>
        </w:trPr>
        <w:tc>
          <w:tcPr>
            <w:tcW w:w="4815" w:type="dxa"/>
            <w:gridSpan w:val="3"/>
            <w:tcBorders>
              <w:top w:val="single" w:sz="4" w:space="0" w:color="auto"/>
              <w:left w:val="single" w:sz="4" w:space="0" w:color="auto"/>
              <w:bottom w:val="single" w:sz="4" w:space="0" w:color="auto"/>
              <w:right w:val="single" w:sz="4" w:space="0" w:color="auto"/>
            </w:tcBorders>
            <w:noWrap/>
          </w:tcPr>
          <w:p w14:paraId="01C6137A" w14:textId="77777777" w:rsidR="00D5536F" w:rsidRPr="00D5536F" w:rsidRDefault="00D5536F" w:rsidP="00D5536F">
            <w:pPr>
              <w:rPr>
                <w:lang w:val="en-US"/>
              </w:rPr>
            </w:pPr>
            <w:r w:rsidRPr="00D5536F">
              <w:rPr>
                <w:lang w:val="en-US"/>
              </w:rPr>
              <w:t>Term of Bulk Water Entitlement</w:t>
            </w:r>
          </w:p>
        </w:tc>
        <w:tc>
          <w:tcPr>
            <w:tcW w:w="4252" w:type="dxa"/>
            <w:tcBorders>
              <w:top w:val="single" w:sz="4" w:space="0" w:color="auto"/>
              <w:left w:val="single" w:sz="4" w:space="0" w:color="auto"/>
              <w:bottom w:val="single" w:sz="4" w:space="0" w:color="auto"/>
              <w:right w:val="single" w:sz="4" w:space="0" w:color="auto"/>
            </w:tcBorders>
          </w:tcPr>
          <w:p w14:paraId="26E5E412" w14:textId="77777777" w:rsidR="00D5536F" w:rsidRPr="00D5536F" w:rsidRDefault="00D5536F" w:rsidP="00D5536F">
            <w:r w:rsidRPr="00D5536F">
              <w:rPr>
                <w:lang w:val="en-US"/>
              </w:rPr>
              <w:t xml:space="preserve">Date of termination of the Existing BWE until the first to occur of: </w:t>
            </w:r>
          </w:p>
          <w:p w14:paraId="5C6B5B95" w14:textId="7D89807A" w:rsidR="00D5536F" w:rsidRPr="00D5536F" w:rsidRDefault="00D5536F" w:rsidP="000C7103">
            <w:pPr>
              <w:numPr>
                <w:ilvl w:val="0"/>
                <w:numId w:val="248"/>
              </w:numPr>
              <w:rPr>
                <w:lang w:val="en-US"/>
              </w:rPr>
            </w:pPr>
            <w:r w:rsidRPr="00D5536F">
              <w:rPr>
                <w:lang w:val="en-US"/>
              </w:rPr>
              <w:t>30 November 2065</w:t>
            </w:r>
            <w:r w:rsidR="00926A3B" w:rsidRPr="00D5536F">
              <w:rPr>
                <w:lang w:val="en-US"/>
              </w:rPr>
              <w:t>.</w:t>
            </w:r>
          </w:p>
          <w:p w14:paraId="1DA55A31" w14:textId="77777777" w:rsidR="00D5536F" w:rsidRPr="00D5536F" w:rsidRDefault="00D5536F" w:rsidP="000C7103">
            <w:pPr>
              <w:numPr>
                <w:ilvl w:val="0"/>
                <w:numId w:val="248"/>
              </w:numPr>
              <w:rPr>
                <w:lang w:val="en-US"/>
              </w:rPr>
            </w:pPr>
            <w:r w:rsidRPr="00D5536F">
              <w:rPr>
                <w:lang w:val="en-US"/>
              </w:rPr>
              <w:t>the 30th anniversary of the commencement of extraction for mine rehabilitation under the New BWE; or</w:t>
            </w:r>
          </w:p>
          <w:p w14:paraId="6B81D553" w14:textId="77777777" w:rsidR="00D5536F" w:rsidRPr="00D5536F" w:rsidRDefault="00D5536F" w:rsidP="000C7103">
            <w:pPr>
              <w:numPr>
                <w:ilvl w:val="0"/>
                <w:numId w:val="248"/>
              </w:numPr>
              <w:rPr>
                <w:lang w:val="en-US"/>
              </w:rPr>
            </w:pPr>
            <w:r w:rsidRPr="00D5536F">
              <w:rPr>
                <w:lang w:val="en-US"/>
              </w:rPr>
              <w:t>the date on which EAY provides written notice to the Minister that EAY considers the New BWE is no longer required for the purposes of the rehabilitation of the Yallourn mine.</w:t>
            </w:r>
          </w:p>
        </w:tc>
      </w:tr>
    </w:tbl>
    <w:p w14:paraId="1B84A834" w14:textId="68B35B98" w:rsidR="00157FCC" w:rsidRPr="00046979" w:rsidRDefault="00157FCC" w:rsidP="008E169C"/>
    <w:p w14:paraId="78E275D4" w14:textId="44EC7520" w:rsidR="00423DC9" w:rsidRPr="00046979" w:rsidRDefault="00781D36" w:rsidP="008E169C">
      <w:r>
        <w:t>T</w:t>
      </w:r>
      <w:r w:rsidR="00423DC9">
        <w:t>he application</w:t>
      </w:r>
      <w:r w:rsidR="00C57892">
        <w:t xml:space="preserve"> for the </w:t>
      </w:r>
      <w:r w:rsidR="00423DC9">
        <w:t>BWE</w:t>
      </w:r>
      <w:r>
        <w:t xml:space="preserve"> is captured in</w:t>
      </w:r>
      <w:r w:rsidR="00423DC9">
        <w:t xml:space="preserve"> </w:t>
      </w:r>
      <w:r w:rsidRPr="00781D36">
        <w:rPr>
          <w:i/>
          <w:iCs/>
        </w:rPr>
        <w:t xml:space="preserve">Section </w:t>
      </w:r>
      <w:r w:rsidRPr="00781D36">
        <w:rPr>
          <w:i/>
          <w:iCs/>
        </w:rPr>
        <w:fldChar w:fldCharType="begin"/>
      </w:r>
      <w:r w:rsidRPr="00781D36">
        <w:rPr>
          <w:i/>
          <w:iCs/>
        </w:rPr>
        <w:instrText xml:space="preserve"> REF _Ref197495384 \r \h </w:instrText>
      </w:r>
      <w:r>
        <w:rPr>
          <w:i/>
          <w:iCs/>
        </w:rPr>
        <w:instrText xml:space="preserve"> \* MERGEFORMAT </w:instrText>
      </w:r>
      <w:r w:rsidRPr="00781D36">
        <w:rPr>
          <w:i/>
          <w:iCs/>
        </w:rPr>
      </w:r>
      <w:r w:rsidRPr="00781D36">
        <w:rPr>
          <w:i/>
          <w:iCs/>
        </w:rPr>
        <w:fldChar w:fldCharType="separate"/>
      </w:r>
      <w:r w:rsidR="00D35BC0">
        <w:rPr>
          <w:i/>
          <w:iCs/>
        </w:rPr>
        <w:t>4.6</w:t>
      </w:r>
      <w:r w:rsidRPr="00781D36">
        <w:rPr>
          <w:i/>
          <w:iCs/>
        </w:rPr>
        <w:fldChar w:fldCharType="end"/>
      </w:r>
      <w:r w:rsidRPr="00781D36">
        <w:rPr>
          <w:i/>
          <w:iCs/>
        </w:rPr>
        <w:t xml:space="preserve"> </w:t>
      </w:r>
      <w:r w:rsidRPr="00781D36">
        <w:rPr>
          <w:i/>
          <w:iCs/>
        </w:rPr>
        <w:fldChar w:fldCharType="begin"/>
      </w:r>
      <w:r w:rsidRPr="00781D36">
        <w:rPr>
          <w:i/>
          <w:iCs/>
        </w:rPr>
        <w:instrText xml:space="preserve"> REF _Ref197495384 \h </w:instrText>
      </w:r>
      <w:r>
        <w:rPr>
          <w:i/>
          <w:iCs/>
        </w:rPr>
        <w:instrText xml:space="preserve"> \* MERGEFORMAT </w:instrText>
      </w:r>
      <w:r w:rsidRPr="00781D36">
        <w:rPr>
          <w:i/>
          <w:iCs/>
        </w:rPr>
      </w:r>
      <w:r w:rsidRPr="00781D36">
        <w:rPr>
          <w:i/>
          <w:iCs/>
        </w:rPr>
        <w:fldChar w:fldCharType="separate"/>
      </w:r>
      <w:r w:rsidR="00D35BC0" w:rsidRPr="00D35BC0">
        <w:rPr>
          <w:i/>
        </w:rPr>
        <w:t xml:space="preserve">Future </w:t>
      </w:r>
      <w:r w:rsidR="00D35BC0" w:rsidRPr="00D35BC0">
        <w:rPr>
          <w:i/>
          <w:iCs/>
        </w:rPr>
        <w:t>Legal</w:t>
      </w:r>
      <w:r w:rsidR="00D35BC0">
        <w:t xml:space="preserve"> Approvals</w:t>
      </w:r>
      <w:r w:rsidRPr="00781D36">
        <w:rPr>
          <w:i/>
          <w:iCs/>
        </w:rPr>
        <w:fldChar w:fldCharType="end"/>
      </w:r>
      <w:r>
        <w:t xml:space="preserve">. </w:t>
      </w:r>
      <w:r w:rsidR="00574203" w:rsidRPr="00926A3B">
        <w:t xml:space="preserve">The utilisation of this water fill source is an assumption adopted </w:t>
      </w:r>
      <w:r w:rsidR="008E2327" w:rsidRPr="00926A3B">
        <w:t>for the rehabilitation design and have formed a key input to a</w:t>
      </w:r>
      <w:r w:rsidR="00574203" w:rsidRPr="00926A3B">
        <w:t>ll technical studies</w:t>
      </w:r>
      <w:r w:rsidR="008E2327" w:rsidRPr="00926A3B">
        <w:t xml:space="preserve"> presented in </w:t>
      </w:r>
      <w:r w:rsidR="00823C5C" w:rsidRPr="00926A3B">
        <w:fldChar w:fldCharType="begin"/>
      </w:r>
      <w:r w:rsidR="00823C5C" w:rsidRPr="00926A3B">
        <w:instrText xml:space="preserve"> REF _Ref195077860 \r \h  \* MERGEFORMAT </w:instrText>
      </w:r>
      <w:r w:rsidR="00823C5C" w:rsidRPr="00926A3B">
        <w:fldChar w:fldCharType="separate"/>
      </w:r>
      <w:r w:rsidR="00D35BC0">
        <w:t>Chapter 8</w:t>
      </w:r>
      <w:r w:rsidR="00823C5C" w:rsidRPr="00926A3B">
        <w:fldChar w:fldCharType="end"/>
      </w:r>
      <w:r w:rsidR="00823C5C" w:rsidRPr="00926A3B">
        <w:t>.</w:t>
      </w:r>
    </w:p>
    <w:p w14:paraId="7967EAEF" w14:textId="452F4B63" w:rsidR="007E24EE" w:rsidRDefault="007C22BC" w:rsidP="00F647D2">
      <w:r>
        <w:t xml:space="preserve">In addition </w:t>
      </w:r>
      <w:r w:rsidR="00D60450">
        <w:t>to the new BWE, water contributing to lake fill includes rainfall, local catchment runoff</w:t>
      </w:r>
      <w:r w:rsidR="00D4560C">
        <w:t>, and deep aquifer depressurisation.</w:t>
      </w:r>
      <w:r w:rsidR="007276C6">
        <w:t xml:space="preserve"> </w:t>
      </w:r>
      <w:r w:rsidR="007276C6" w:rsidRPr="007276C6">
        <w:t xml:space="preserve">EAYs investigations into alternative water sources </w:t>
      </w:r>
      <w:r w:rsidR="002150FE">
        <w:t>(</w:t>
      </w:r>
      <w:r w:rsidR="007276C6">
        <w:t>such as recycled water or desalinated water</w:t>
      </w:r>
      <w:r w:rsidR="002150FE">
        <w:t>)</w:t>
      </w:r>
      <w:r w:rsidR="007276C6">
        <w:t xml:space="preserve"> </w:t>
      </w:r>
      <w:r w:rsidR="002150FE">
        <w:t>concur with</w:t>
      </w:r>
      <w:r w:rsidR="007276C6" w:rsidRPr="007276C6">
        <w:t xml:space="preserve"> the outcomes of the LVRRS review which concluded “while a manufactured water supply for mine rehabilitation is feasible, it remains complex and expensive”</w:t>
      </w:r>
      <w:r w:rsidR="00F647D2">
        <w:t xml:space="preserve"> </w:t>
      </w:r>
      <w:r w:rsidR="00F647D2">
        <w:fldChar w:fldCharType="begin"/>
      </w:r>
      <w:r w:rsidR="00F647D2">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rPr>
        <w:instrText>​​</w:instrText>
      </w:r>
      <w:r w:rsidR="00F647D2">
        <w:instrText>Latrobe Valley Regional Rehabilitation Strategy - Amendment</w:instrText>
      </w:r>
      <w:r w:rsidR="00F647D2">
        <w:rPr>
          <w:rFonts w:ascii="Arial" w:hAnsi="Arial" w:cs="Arial"/>
        </w:rPr>
        <w:instrText>​</w:instrText>
      </w:r>
      <w:r w:rsidR="00F647D2">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rsidR="00F647D2">
        <w:fldChar w:fldCharType="separate"/>
      </w:r>
      <w:r w:rsidR="00F647D2">
        <w:rPr>
          <w:noProof/>
        </w:rPr>
        <w:t>(DEECA 2024b)</w:t>
      </w:r>
      <w:r w:rsidR="00F647D2">
        <w:fldChar w:fldCharType="end"/>
      </w:r>
      <w:r w:rsidR="007276C6" w:rsidRPr="007276C6">
        <w:t>.</w:t>
      </w:r>
      <w:r w:rsidR="007E24EE">
        <w:br w:type="page"/>
      </w:r>
    </w:p>
    <w:p w14:paraId="7C98C551" w14:textId="0D104C4B" w:rsidR="00046979" w:rsidRPr="00046979" w:rsidRDefault="00046979" w:rsidP="008957C1">
      <w:pPr>
        <w:pStyle w:val="Heading3"/>
      </w:pPr>
      <w:r w:rsidRPr="00046979">
        <w:t xml:space="preserve">Water to </w:t>
      </w:r>
      <w:r w:rsidR="008957C1">
        <w:t>M</w:t>
      </w:r>
      <w:r w:rsidRPr="00046979">
        <w:t xml:space="preserve">aintain </w:t>
      </w:r>
      <w:r w:rsidR="008957C1">
        <w:t>L</w:t>
      </w:r>
      <w:r w:rsidRPr="00046979">
        <w:t xml:space="preserve">ake </w:t>
      </w:r>
      <w:r w:rsidR="008957C1">
        <w:t>L</w:t>
      </w:r>
      <w:r w:rsidRPr="00046979">
        <w:t>evel</w:t>
      </w:r>
    </w:p>
    <w:p w14:paraId="2F9D7B07" w14:textId="0A5091EE" w:rsidR="003D0397" w:rsidRPr="00046979" w:rsidRDefault="00046979" w:rsidP="008E169C">
      <w:r w:rsidRPr="00046979">
        <w:t xml:space="preserve">Whilst the </w:t>
      </w:r>
      <w:r w:rsidR="00017CE0">
        <w:t>l</w:t>
      </w:r>
      <w:r w:rsidRPr="00046979">
        <w:t xml:space="preserve">ake </w:t>
      </w:r>
      <w:r w:rsidR="00D42B1C">
        <w:t xml:space="preserve">can maintain a full level </w:t>
      </w:r>
      <w:r w:rsidRPr="00046979">
        <w:t xml:space="preserve">under </w:t>
      </w:r>
      <w:r w:rsidR="00D42B1C">
        <w:t>some</w:t>
      </w:r>
      <w:r w:rsidRPr="00046979">
        <w:t xml:space="preserve"> climate projections, it is possible that dr</w:t>
      </w:r>
      <w:r w:rsidR="00D42B1C">
        <w:t>y</w:t>
      </w:r>
      <w:r w:rsidRPr="00046979">
        <w:t xml:space="preserve"> periods could cause a drop in </w:t>
      </w:r>
      <w:r w:rsidR="0010789D">
        <w:t xml:space="preserve">lake </w:t>
      </w:r>
      <w:r w:rsidRPr="00046979">
        <w:t xml:space="preserve">water level below the desired operating range. If this occurred, </w:t>
      </w:r>
      <w:r w:rsidR="009F3DDC">
        <w:t>additional ‘</w:t>
      </w:r>
      <w:r w:rsidRPr="00046979">
        <w:t>top up</w:t>
      </w:r>
      <w:r w:rsidR="009F3DDC">
        <w:t>’</w:t>
      </w:r>
      <w:r w:rsidRPr="00046979">
        <w:t xml:space="preserve"> water would be needed to stabili</w:t>
      </w:r>
      <w:r w:rsidR="00397391">
        <w:t>s</w:t>
      </w:r>
      <w:r w:rsidRPr="00046979">
        <w:t>e water levels until</w:t>
      </w:r>
      <w:r w:rsidR="005B4BA5">
        <w:t xml:space="preserve"> </w:t>
      </w:r>
      <w:r w:rsidRPr="00046979">
        <w:t>rainfall runoff returned the system to balance.</w:t>
      </w:r>
      <w:r w:rsidR="003B66DE">
        <w:t xml:space="preserve"> </w:t>
      </w:r>
      <w:r w:rsidR="0080613F">
        <w:t>The source and approval of this water</w:t>
      </w:r>
      <w:r w:rsidR="00E944E6">
        <w:t xml:space="preserve"> is acknowledged as a gap in </w:t>
      </w:r>
      <w:r w:rsidR="00E944E6">
        <w:fldChar w:fldCharType="begin"/>
      </w:r>
      <w:r w:rsidR="00E944E6">
        <w:instrText xml:space="preserve"> REF _Ref195079004 \r \h </w:instrText>
      </w:r>
      <w:r w:rsidR="00E944E6">
        <w:fldChar w:fldCharType="separate"/>
      </w:r>
      <w:r w:rsidR="00D35BC0">
        <w:t>Chapter 17</w:t>
      </w:r>
      <w:r w:rsidR="00E944E6">
        <w:fldChar w:fldCharType="end"/>
      </w:r>
      <w:r w:rsidR="001B3B7C">
        <w:t>, howe</w:t>
      </w:r>
      <w:r w:rsidR="00F43173">
        <w:t xml:space="preserve">ver surface </w:t>
      </w:r>
      <w:r w:rsidR="00B6228F">
        <w:t xml:space="preserve">water entitlements, groundwater, flood flows, and commercial arrangements are feasible </w:t>
      </w:r>
      <w:r w:rsidR="000866AE">
        <w:t>top-up options</w:t>
      </w:r>
      <w:r w:rsidR="00E944E6">
        <w:t>.</w:t>
      </w:r>
    </w:p>
    <w:p w14:paraId="3B5A22E2" w14:textId="50C6B79E" w:rsidR="00046979" w:rsidRPr="00046979" w:rsidRDefault="00046979" w:rsidP="008957C1">
      <w:pPr>
        <w:pStyle w:val="Heading3"/>
      </w:pPr>
      <w:r w:rsidRPr="00046979">
        <w:t xml:space="preserve">Morwell River Diversion </w:t>
      </w:r>
    </w:p>
    <w:p w14:paraId="177B060D" w14:textId="6FD92896" w:rsidR="003D0397" w:rsidRPr="00046979" w:rsidRDefault="00046979" w:rsidP="008E169C">
      <w:r w:rsidRPr="00046979">
        <w:t>Once rehabilitation is executed, the M</w:t>
      </w:r>
      <w:r w:rsidR="0078598B">
        <w:t>RD</w:t>
      </w:r>
      <w:r w:rsidRPr="00046979">
        <w:t xml:space="preserve"> will be in a </w:t>
      </w:r>
      <w:r w:rsidR="00064764">
        <w:t>structurally</w:t>
      </w:r>
      <w:r w:rsidRPr="00046979">
        <w:t xml:space="preserve"> sound condition </w:t>
      </w:r>
      <w:r w:rsidR="00064764">
        <w:t xml:space="preserve">to support </w:t>
      </w:r>
      <w:r w:rsidR="005B6F66">
        <w:t xml:space="preserve">hydrological processes </w:t>
      </w:r>
      <w:r w:rsidR="001338DE">
        <w:t xml:space="preserve">(environmental flows and </w:t>
      </w:r>
      <w:r w:rsidR="007008E8">
        <w:t xml:space="preserve">design flood flows) </w:t>
      </w:r>
      <w:r w:rsidRPr="00046979">
        <w:t>with water levels balanced throughout the structure. Prior to that, an MRD works program including</w:t>
      </w:r>
      <w:r w:rsidR="00E13B4A">
        <w:t>:</w:t>
      </w:r>
      <w:r w:rsidRPr="00046979">
        <w:t xml:space="preserve"> floodplain </w:t>
      </w:r>
      <w:r w:rsidR="00A0293B">
        <w:t xml:space="preserve">and </w:t>
      </w:r>
      <w:r w:rsidRPr="00046979">
        <w:t xml:space="preserve">internal embankment </w:t>
      </w:r>
      <w:r w:rsidR="00CD3DA8">
        <w:t>treatment and regrading</w:t>
      </w:r>
      <w:r w:rsidRPr="00046979">
        <w:t xml:space="preserve">, spillway construction, and levee reshaping, will improve integrity </w:t>
      </w:r>
      <w:r w:rsidR="0080613F">
        <w:t xml:space="preserve">of the MRD </w:t>
      </w:r>
      <w:r w:rsidRPr="00046979">
        <w:t xml:space="preserve">during the filling phase and </w:t>
      </w:r>
      <w:r w:rsidR="003A35DE">
        <w:t xml:space="preserve">provide </w:t>
      </w:r>
      <w:r w:rsidR="00E961EE">
        <w:t>enhanced protection</w:t>
      </w:r>
      <w:r w:rsidRPr="00046979">
        <w:t xml:space="preserve"> into </w:t>
      </w:r>
      <w:r w:rsidR="00E961EE">
        <w:t xml:space="preserve">the </w:t>
      </w:r>
      <w:r w:rsidR="002009D7">
        <w:t xml:space="preserve">post </w:t>
      </w:r>
      <w:r w:rsidR="00E961EE">
        <w:t>relinquishment</w:t>
      </w:r>
      <w:r w:rsidR="002009D7">
        <w:t xml:space="preserve"> </w:t>
      </w:r>
      <w:r w:rsidR="00E961EE">
        <w:t>period</w:t>
      </w:r>
      <w:r w:rsidRPr="00046979">
        <w:t>.</w:t>
      </w:r>
      <w:r w:rsidR="7D23EE95">
        <w:t xml:space="preserve"> The MRD works program </w:t>
      </w:r>
      <w:r w:rsidR="00580480">
        <w:t xml:space="preserve">will </w:t>
      </w:r>
      <w:r w:rsidR="7D23EE95">
        <w:t xml:space="preserve">maintain connection of the Morwell and Latrobe Rivers whilst keeping the mine disconnected. Only </w:t>
      </w:r>
      <w:r w:rsidR="25BBC87E">
        <w:t>flood events will cause surface water interconnection between the river system and mine</w:t>
      </w:r>
      <w:r w:rsidR="00E961EE">
        <w:t xml:space="preserve"> at the MRD</w:t>
      </w:r>
      <w:r w:rsidR="25BBC87E">
        <w:t>.</w:t>
      </w:r>
      <w:r w:rsidR="7D23EE95">
        <w:t xml:space="preserve"> </w:t>
      </w:r>
      <w:r w:rsidR="00B073B8">
        <w:t>L</w:t>
      </w:r>
      <w:r w:rsidR="00B073B8" w:rsidRPr="00B073B8">
        <w:t xml:space="preserve">icences to construct and operate these spillways are not yet approved.  These are identified in </w:t>
      </w:r>
      <w:r w:rsidR="00001867">
        <w:t>S</w:t>
      </w:r>
      <w:r w:rsidR="00B073B8" w:rsidRPr="00B073B8">
        <w:t>ection</w:t>
      </w:r>
      <w:r w:rsidR="001A08EC">
        <w:t xml:space="preserve"> </w:t>
      </w:r>
      <w:r w:rsidR="00001867">
        <w:fldChar w:fldCharType="begin"/>
      </w:r>
      <w:r w:rsidR="00001867">
        <w:instrText xml:space="preserve"> REF _Ref197495384 \w \h </w:instrText>
      </w:r>
      <w:r w:rsidR="00001867">
        <w:fldChar w:fldCharType="separate"/>
      </w:r>
      <w:r w:rsidR="00D35BC0">
        <w:t>4.6</w:t>
      </w:r>
      <w:r w:rsidR="00001867">
        <w:fldChar w:fldCharType="end"/>
      </w:r>
      <w:r w:rsidR="00001867">
        <w:t>.</w:t>
      </w:r>
    </w:p>
    <w:p w14:paraId="014CF3EF" w14:textId="192F251D" w:rsidR="00046979" w:rsidRPr="00046979" w:rsidRDefault="00046979" w:rsidP="003B46DE">
      <w:pPr>
        <w:pStyle w:val="Heading3"/>
      </w:pPr>
      <w:r w:rsidRPr="00046979">
        <w:t>Y</w:t>
      </w:r>
      <w:r w:rsidR="003B46DE">
        <w:t xml:space="preserve">allourn </w:t>
      </w:r>
      <w:r w:rsidRPr="00046979">
        <w:t>N</w:t>
      </w:r>
      <w:r w:rsidR="003B46DE">
        <w:t xml:space="preserve">orth </w:t>
      </w:r>
      <w:r w:rsidRPr="00046979">
        <w:t>O</w:t>
      </w:r>
      <w:r w:rsidR="003B46DE">
        <w:t xml:space="preserve">pen </w:t>
      </w:r>
      <w:r w:rsidRPr="00046979">
        <w:t>C</w:t>
      </w:r>
      <w:r w:rsidR="003B46DE">
        <w:t>ut</w:t>
      </w:r>
    </w:p>
    <w:p w14:paraId="5EC99E58" w14:textId="7960668F" w:rsidR="003D0397" w:rsidRPr="00046979" w:rsidRDefault="00046979" w:rsidP="003A5A4E">
      <w:r w:rsidRPr="00046979">
        <w:t xml:space="preserve">The Yallourn North Open Cut </w:t>
      </w:r>
      <w:r w:rsidR="00A108AE">
        <w:t>(YNOC)</w:t>
      </w:r>
      <w:r w:rsidRPr="00046979">
        <w:t xml:space="preserve"> area now contains three EPA Licenced Landfills which will be capped and rehabilitated in accordance with EPA </w:t>
      </w:r>
      <w:r w:rsidR="005B254B">
        <w:t>a</w:t>
      </w:r>
      <w:r w:rsidRPr="00046979">
        <w:t>pproved plans</w:t>
      </w:r>
      <w:r w:rsidR="00EE74FC">
        <w:t xml:space="preserve"> as per the Operating Licence </w:t>
      </w:r>
      <w:r w:rsidR="00684F5F">
        <w:fldChar w:fldCharType="begin"/>
      </w:r>
      <w:r w:rsidR="001B655D">
        <w:instrText xml:space="preserve"> ADDIN EN.CITE &lt;EndNote&gt;&lt;Cite&gt;&lt;Author&gt;EPA&lt;/Author&gt;&lt;Year&gt;2023&lt;/Year&gt;&lt;RecNum&gt;39&lt;/RecNum&gt;&lt;DisplayText&gt;(EPA 2023)&lt;/DisplayText&gt;&lt;record&gt;&lt;rec-number&gt;39&lt;/rec-number&gt;&lt;foreign-keys&gt;&lt;key app="EN" db-id="spaff0s0osz0sqe0t5a55fezradpx9psfrzt" timestamp="1746060494" guid="f870e3d9-1808-45b6-9b14-2c90308e5240"&gt;39&lt;/key&gt;&lt;/foreign-keys&gt;&lt;ref-type name="Report"&gt;27&lt;/ref-type&gt;&lt;contributors&gt;&lt;authors&gt;&lt;author&gt;EPA&lt;/author&gt;&lt;/authors&gt;&lt;secondary-authors&gt;&lt;author&gt;Environment Protection Authority Victoria,&lt;/author&gt;&lt;/secondary-authors&gt;&lt;/contributors&gt;&lt;titles&gt;&lt;title&gt;Operating Licence OL000010961 for EnergyAustralia Yallourn Pty Ltd&lt;/title&gt;&lt;/titles&gt;&lt;number&gt;A2218022&lt;/number&gt;&lt;dates&gt;&lt;year&gt;2023&lt;/year&gt;&lt;pub-dates&gt;&lt;date&gt;20/06/2023&lt;/date&gt;&lt;/pub-dates&gt;&lt;/dates&gt;&lt;pub-location&gt;https://www.epa.vic.gov.au/about-epa/public-registers/permissions/public-register-details?id=OL000010961&lt;/pub-location&gt;&lt;publisher&gt;State Government of Victoria&lt;/publisher&gt;&lt;urls&gt;&lt;/urls&gt;&lt;access-date&gt;01/05/2025&lt;/access-date&gt;&lt;/record&gt;&lt;/Cite&gt;&lt;/EndNote&gt;</w:instrText>
      </w:r>
      <w:r w:rsidR="00684F5F">
        <w:fldChar w:fldCharType="separate"/>
      </w:r>
      <w:r w:rsidR="00684F5F">
        <w:rPr>
          <w:noProof/>
        </w:rPr>
        <w:t>(EPA 2023)</w:t>
      </w:r>
      <w:r w:rsidR="00684F5F">
        <w:fldChar w:fldCharType="end"/>
      </w:r>
      <w:r w:rsidRPr="00046979">
        <w:t xml:space="preserve">. Areas </w:t>
      </w:r>
      <w:r w:rsidR="00A108AE">
        <w:t>of the YNOC</w:t>
      </w:r>
      <w:r w:rsidRPr="00046979">
        <w:t xml:space="preserve"> outside of the landfills are subject to the same technical requirements and end land uses as the rest of the Mining Licence area.</w:t>
      </w:r>
    </w:p>
    <w:p w14:paraId="09D256B8" w14:textId="06BBA2DA" w:rsidR="00046979" w:rsidRPr="00046979" w:rsidRDefault="00046979" w:rsidP="00397B03">
      <w:pPr>
        <w:pStyle w:val="Heading3"/>
      </w:pPr>
      <w:r w:rsidRPr="00046979">
        <w:t xml:space="preserve">Post </w:t>
      </w:r>
      <w:r w:rsidR="00397B03">
        <w:t>M</w:t>
      </w:r>
      <w:r w:rsidRPr="00046979">
        <w:t xml:space="preserve">ining </w:t>
      </w:r>
      <w:r w:rsidR="00397B03">
        <w:t>L</w:t>
      </w:r>
      <w:r w:rsidRPr="00046979">
        <w:t xml:space="preserve">and </w:t>
      </w:r>
      <w:r w:rsidR="00397B03">
        <w:t>U</w:t>
      </w:r>
      <w:r w:rsidRPr="00046979">
        <w:t>se</w:t>
      </w:r>
    </w:p>
    <w:p w14:paraId="032889E4" w14:textId="346EF82C" w:rsidR="003D0397" w:rsidRDefault="005A202C" w:rsidP="00F16DEA">
      <w:r>
        <w:t>The post mining land uses</w:t>
      </w:r>
      <w:r w:rsidR="009322C7">
        <w:t xml:space="preserve"> for the site</w:t>
      </w:r>
      <w:r>
        <w:t xml:space="preserve"> include: beneficial uses of the lake, agriculture and grazing, environment and recreation, conservation, and industrial and commercial.  </w:t>
      </w:r>
      <w:r w:rsidR="00046979" w:rsidRPr="00046979">
        <w:t>Value</w:t>
      </w:r>
      <w:r w:rsidR="00107E1E">
        <w:t>-</w:t>
      </w:r>
      <w:r w:rsidR="00046979" w:rsidRPr="00046979">
        <w:t xml:space="preserve">add land uses above these nominated are possible. </w:t>
      </w:r>
      <w:r w:rsidR="00765537" w:rsidRPr="00046979">
        <w:t>However,</w:t>
      </w:r>
      <w:r w:rsidR="00046979" w:rsidRPr="00046979">
        <w:t xml:space="preserve"> this will require further government involvement, additional stakeholders, and supporting business cases.</w:t>
      </w:r>
      <w:r>
        <w:t xml:space="preserve">  Further detail is shared in </w:t>
      </w:r>
      <w:r w:rsidR="007B53CF">
        <w:t>S</w:t>
      </w:r>
      <w:r w:rsidR="00816BEF">
        <w:t xml:space="preserve">ection </w:t>
      </w:r>
      <w:r w:rsidR="00996EB8">
        <w:fldChar w:fldCharType="begin"/>
      </w:r>
      <w:r w:rsidR="00996EB8">
        <w:instrText xml:space="preserve"> REF _Ref196827424 \w \h </w:instrText>
      </w:r>
      <w:r w:rsidR="00996EB8">
        <w:fldChar w:fldCharType="separate"/>
      </w:r>
      <w:r w:rsidR="00D35BC0">
        <w:t>9.3</w:t>
      </w:r>
      <w:r w:rsidR="00996EB8">
        <w:fldChar w:fldCharType="end"/>
      </w:r>
      <w:r w:rsidR="00816BEF">
        <w:t>.</w:t>
      </w:r>
    </w:p>
    <w:p w14:paraId="7F4C8606" w14:textId="5F73F5EC" w:rsidR="006758C3" w:rsidRDefault="006758C3" w:rsidP="006758C3">
      <w:pPr>
        <w:pStyle w:val="Heading3"/>
      </w:pPr>
      <w:r>
        <w:t>Timeline Summary</w:t>
      </w:r>
    </w:p>
    <w:p w14:paraId="47211735" w14:textId="2CA2CE02" w:rsidR="00BC1A06" w:rsidRPr="00046979" w:rsidRDefault="00BC1A06" w:rsidP="00BC1A06">
      <w:r w:rsidRPr="00046979">
        <w:t>Implementation of the rehabilitation</w:t>
      </w:r>
      <w:r>
        <w:t xml:space="preserve"> concept</w:t>
      </w:r>
      <w:r w:rsidRPr="00046979">
        <w:t xml:space="preserve"> has been occurring at Yallourn since the 1990s, largely through the progressive rehabilitation program. Once coal </w:t>
      </w:r>
      <w:r w:rsidR="000C2EB1">
        <w:t>mining</w:t>
      </w:r>
      <w:r w:rsidRPr="00046979">
        <w:t xml:space="preserve"> </w:t>
      </w:r>
      <w:r w:rsidR="0036015D">
        <w:t xml:space="preserve">operations </w:t>
      </w:r>
      <w:r w:rsidRPr="00046979">
        <w:t xml:space="preserve">stop in </w:t>
      </w:r>
      <w:r w:rsidR="00107E1E" w:rsidRPr="00046979">
        <w:t>mid-2028</w:t>
      </w:r>
      <w:r w:rsidRPr="00046979">
        <w:t>, the priority shifts to decommissioning and removing infrastructure under lake level and providing geotechnical buttressing at the base of the mine slopes. This prepares the site for lake filling.</w:t>
      </w:r>
    </w:p>
    <w:p w14:paraId="197FC253" w14:textId="2D095225" w:rsidR="00BC1A06" w:rsidRPr="00BC1A06" w:rsidRDefault="00BC1A06" w:rsidP="00922F17">
      <w:r w:rsidRPr="00046979">
        <w:t xml:space="preserve">The lake filling period is expected to take </w:t>
      </w:r>
      <w:r w:rsidR="004641C0">
        <w:t xml:space="preserve">approximately </w:t>
      </w:r>
      <w:r>
        <w:t>2</w:t>
      </w:r>
      <w:r w:rsidR="7F7C9459">
        <w:t>5</w:t>
      </w:r>
      <w:r w:rsidRPr="00046979">
        <w:t xml:space="preserve"> years, over which time the remaining landform reshaping, drainage, revegetation, repurposing, and demolition activities will be completed.</w:t>
      </w:r>
    </w:p>
    <w:p w14:paraId="53EB19DA" w14:textId="7D4BAD96" w:rsidR="00A00F88" w:rsidRDefault="00A00F88">
      <w:pPr>
        <w:spacing w:after="0" w:line="240" w:lineRule="auto"/>
      </w:pPr>
      <w:r>
        <w:br w:type="page"/>
      </w:r>
    </w:p>
    <w:p w14:paraId="42393679" w14:textId="31DE02F4" w:rsidR="00006857" w:rsidRDefault="00006857" w:rsidP="00C43772">
      <w:pPr>
        <w:pStyle w:val="Caption"/>
      </w:pPr>
      <w:bookmarkStart w:id="92" w:name="_Toc210126954"/>
      <w:r>
        <w:t xml:space="preserve">Table </w:t>
      </w:r>
      <w:r w:rsidR="00971AAD">
        <w:fldChar w:fldCharType="begin"/>
      </w:r>
      <w:r w:rsidR="00971AAD">
        <w:instrText xml:space="preserve"> STYLEREF 1 \s </w:instrText>
      </w:r>
      <w:r w:rsidR="00971AAD">
        <w:fldChar w:fldCharType="separate"/>
      </w:r>
      <w:r w:rsidR="00D35BC0">
        <w:rPr>
          <w:noProof/>
        </w:rPr>
        <w:t>3</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r>
        <w:t xml:space="preserve">: Summary of </w:t>
      </w:r>
      <w:r w:rsidR="00F922F4">
        <w:t xml:space="preserve">Conceptual </w:t>
      </w:r>
      <w:r>
        <w:t xml:space="preserve">Rehabilitation </w:t>
      </w:r>
      <w:r w:rsidR="00091D4C">
        <w:t>Aspects</w:t>
      </w:r>
      <w:r>
        <w:t xml:space="preserve"> and Timelines</w:t>
      </w:r>
      <w:bookmarkEnd w:id="92"/>
    </w:p>
    <w:tbl>
      <w:tblPr>
        <w:tblStyle w:val="DMRPTable"/>
        <w:tblW w:w="2960" w:type="pct"/>
        <w:jc w:val="center"/>
        <w:tblLayout w:type="fixed"/>
        <w:tblLook w:val="04A0" w:firstRow="1" w:lastRow="0" w:firstColumn="1" w:lastColumn="0" w:noHBand="0" w:noVBand="1"/>
      </w:tblPr>
      <w:tblGrid>
        <w:gridCol w:w="3256"/>
        <w:gridCol w:w="1558"/>
        <w:gridCol w:w="1559"/>
      </w:tblGrid>
      <w:tr w:rsidR="006758C3" w14:paraId="32A7C45F" w14:textId="77777777" w:rsidTr="00045902">
        <w:trPr>
          <w:cnfStyle w:val="100000000000" w:firstRow="1" w:lastRow="0" w:firstColumn="0" w:lastColumn="0" w:oddVBand="0" w:evenVBand="0" w:oddHBand="0" w:evenHBand="0" w:firstRowFirstColumn="0" w:firstRowLastColumn="0" w:lastRowFirstColumn="0" w:lastRowLastColumn="0"/>
          <w:tblHeader/>
          <w:jc w:val="center"/>
        </w:trPr>
        <w:tc>
          <w:tcPr>
            <w:tcW w:w="2555" w:type="pct"/>
          </w:tcPr>
          <w:p w14:paraId="27D4FF36" w14:textId="39EF696D" w:rsidR="006758C3" w:rsidRDefault="00091D4C" w:rsidP="004C243B">
            <w:r>
              <w:t>Aspect</w:t>
            </w:r>
          </w:p>
        </w:tc>
        <w:tc>
          <w:tcPr>
            <w:tcW w:w="1222" w:type="pct"/>
          </w:tcPr>
          <w:p w14:paraId="314F9163" w14:textId="77E81142" w:rsidR="006758C3" w:rsidRDefault="00863FCD" w:rsidP="003C7D38">
            <w:pPr>
              <w:jc w:val="center"/>
            </w:pPr>
            <w:r>
              <w:t xml:space="preserve">Indicative </w:t>
            </w:r>
            <w:r w:rsidR="006758C3">
              <w:t>Start</w:t>
            </w:r>
          </w:p>
        </w:tc>
        <w:tc>
          <w:tcPr>
            <w:tcW w:w="1223" w:type="pct"/>
          </w:tcPr>
          <w:p w14:paraId="54894EFB" w14:textId="1F0F5B14" w:rsidR="006758C3" w:rsidRDefault="00863FCD" w:rsidP="003C7D38">
            <w:pPr>
              <w:jc w:val="center"/>
            </w:pPr>
            <w:r>
              <w:t xml:space="preserve">Indicative </w:t>
            </w:r>
            <w:r w:rsidR="006758C3">
              <w:t>Completion</w:t>
            </w:r>
          </w:p>
        </w:tc>
      </w:tr>
      <w:tr w:rsidR="006758C3" w14:paraId="7358C760" w14:textId="77777777" w:rsidTr="00914642">
        <w:trPr>
          <w:jc w:val="center"/>
        </w:trPr>
        <w:tc>
          <w:tcPr>
            <w:tcW w:w="2555" w:type="pct"/>
          </w:tcPr>
          <w:p w14:paraId="69252FC0" w14:textId="77777777" w:rsidR="006758C3" w:rsidRDefault="006758C3" w:rsidP="004C243B">
            <w:r>
              <w:t>Operations</w:t>
            </w:r>
          </w:p>
        </w:tc>
        <w:tc>
          <w:tcPr>
            <w:tcW w:w="1222" w:type="pct"/>
          </w:tcPr>
          <w:p w14:paraId="52A5BE47" w14:textId="77777777" w:rsidR="006758C3" w:rsidRDefault="006758C3" w:rsidP="003C7D38">
            <w:pPr>
              <w:jc w:val="center"/>
            </w:pPr>
            <w:r>
              <w:t>1888</w:t>
            </w:r>
          </w:p>
        </w:tc>
        <w:tc>
          <w:tcPr>
            <w:tcW w:w="1223" w:type="pct"/>
          </w:tcPr>
          <w:p w14:paraId="3B81885A" w14:textId="77777777" w:rsidR="006758C3" w:rsidRDefault="006758C3" w:rsidP="003C7D38">
            <w:pPr>
              <w:jc w:val="center"/>
            </w:pPr>
            <w:r>
              <w:t>2028</w:t>
            </w:r>
          </w:p>
        </w:tc>
      </w:tr>
      <w:tr w:rsidR="006758C3" w14:paraId="7C344115" w14:textId="77777777" w:rsidTr="00914642">
        <w:trPr>
          <w:jc w:val="center"/>
        </w:trPr>
        <w:tc>
          <w:tcPr>
            <w:tcW w:w="2555" w:type="pct"/>
          </w:tcPr>
          <w:p w14:paraId="2FE5902F" w14:textId="77777777" w:rsidR="006758C3" w:rsidRDefault="006758C3" w:rsidP="004C243B">
            <w:r>
              <w:t>Progressive Rehabilitation</w:t>
            </w:r>
          </w:p>
        </w:tc>
        <w:tc>
          <w:tcPr>
            <w:tcW w:w="1222" w:type="pct"/>
          </w:tcPr>
          <w:p w14:paraId="14D91A8B" w14:textId="77777777" w:rsidR="006758C3" w:rsidRDefault="006758C3" w:rsidP="003C7D38">
            <w:pPr>
              <w:jc w:val="center"/>
            </w:pPr>
            <w:r>
              <w:t>1990s</w:t>
            </w:r>
          </w:p>
        </w:tc>
        <w:tc>
          <w:tcPr>
            <w:tcW w:w="1223" w:type="pct"/>
          </w:tcPr>
          <w:p w14:paraId="67DBF433" w14:textId="77777777" w:rsidR="006758C3" w:rsidRDefault="006758C3" w:rsidP="003C7D38">
            <w:pPr>
              <w:jc w:val="center"/>
            </w:pPr>
            <w:r>
              <w:t>2028</w:t>
            </w:r>
          </w:p>
        </w:tc>
      </w:tr>
      <w:tr w:rsidR="006758C3" w14:paraId="6913FCAC" w14:textId="77777777" w:rsidTr="00914642">
        <w:trPr>
          <w:jc w:val="center"/>
        </w:trPr>
        <w:tc>
          <w:tcPr>
            <w:tcW w:w="2555" w:type="pct"/>
          </w:tcPr>
          <w:p w14:paraId="7BB1CCCB" w14:textId="77777777" w:rsidR="006758C3" w:rsidRDefault="006758C3" w:rsidP="004C243B">
            <w:r>
              <w:t>Final Decommissioning</w:t>
            </w:r>
          </w:p>
        </w:tc>
        <w:tc>
          <w:tcPr>
            <w:tcW w:w="1222" w:type="pct"/>
          </w:tcPr>
          <w:p w14:paraId="6F0A85D9" w14:textId="77777777" w:rsidR="006758C3" w:rsidRDefault="006758C3" w:rsidP="003C7D38">
            <w:pPr>
              <w:jc w:val="center"/>
            </w:pPr>
            <w:r>
              <w:t>2028</w:t>
            </w:r>
          </w:p>
        </w:tc>
        <w:tc>
          <w:tcPr>
            <w:tcW w:w="1223" w:type="pct"/>
          </w:tcPr>
          <w:p w14:paraId="01BDCAA6" w14:textId="77777777" w:rsidR="006758C3" w:rsidRDefault="006758C3" w:rsidP="003C7D38">
            <w:pPr>
              <w:jc w:val="center"/>
            </w:pPr>
            <w:r>
              <w:t>2029</w:t>
            </w:r>
          </w:p>
        </w:tc>
      </w:tr>
      <w:tr w:rsidR="0036015D" w14:paraId="439A14C6" w14:textId="77777777" w:rsidTr="00914642">
        <w:trPr>
          <w:jc w:val="center"/>
        </w:trPr>
        <w:tc>
          <w:tcPr>
            <w:tcW w:w="2555" w:type="pct"/>
          </w:tcPr>
          <w:p w14:paraId="02E948BE" w14:textId="44B6E9F9" w:rsidR="0036015D" w:rsidRDefault="005F710B" w:rsidP="004C243B">
            <w:r>
              <w:t>Buttressing and Stabilisation</w:t>
            </w:r>
          </w:p>
        </w:tc>
        <w:tc>
          <w:tcPr>
            <w:tcW w:w="1222" w:type="pct"/>
          </w:tcPr>
          <w:p w14:paraId="4A986090" w14:textId="1F5E7D28" w:rsidR="0036015D" w:rsidRDefault="005F710B" w:rsidP="003C7D38">
            <w:pPr>
              <w:jc w:val="center"/>
            </w:pPr>
            <w:r>
              <w:t>2028</w:t>
            </w:r>
          </w:p>
        </w:tc>
        <w:tc>
          <w:tcPr>
            <w:tcW w:w="1223" w:type="pct"/>
          </w:tcPr>
          <w:p w14:paraId="52BD4F5A" w14:textId="00A36E38" w:rsidR="0036015D" w:rsidRDefault="005F710B" w:rsidP="003C7D38">
            <w:pPr>
              <w:jc w:val="center"/>
            </w:pPr>
            <w:r>
              <w:t>203</w:t>
            </w:r>
            <w:r w:rsidR="00EF21E8">
              <w:t>1</w:t>
            </w:r>
          </w:p>
        </w:tc>
      </w:tr>
      <w:tr w:rsidR="006758C3" w14:paraId="6EC1D16F" w14:textId="77777777" w:rsidTr="00914642">
        <w:trPr>
          <w:jc w:val="center"/>
        </w:trPr>
        <w:tc>
          <w:tcPr>
            <w:tcW w:w="2555" w:type="pct"/>
          </w:tcPr>
          <w:p w14:paraId="3ED13F6F" w14:textId="77777777" w:rsidR="006758C3" w:rsidRDefault="006758C3" w:rsidP="004C243B">
            <w:r>
              <w:t xml:space="preserve">Lake Filling </w:t>
            </w:r>
          </w:p>
        </w:tc>
        <w:tc>
          <w:tcPr>
            <w:tcW w:w="1222" w:type="pct"/>
          </w:tcPr>
          <w:p w14:paraId="7C7B53D9" w14:textId="77777777" w:rsidR="006758C3" w:rsidRDefault="006758C3" w:rsidP="003C7D38">
            <w:pPr>
              <w:jc w:val="center"/>
            </w:pPr>
            <w:r>
              <w:t>2029</w:t>
            </w:r>
          </w:p>
        </w:tc>
        <w:tc>
          <w:tcPr>
            <w:tcW w:w="1223" w:type="pct"/>
          </w:tcPr>
          <w:p w14:paraId="224C9376" w14:textId="7F35AB34" w:rsidR="006758C3" w:rsidRDefault="006758C3" w:rsidP="003C7D38">
            <w:pPr>
              <w:jc w:val="center"/>
            </w:pPr>
            <w:r>
              <w:t>205</w:t>
            </w:r>
            <w:r w:rsidR="007743E2">
              <w:t>3</w:t>
            </w:r>
          </w:p>
        </w:tc>
      </w:tr>
      <w:tr w:rsidR="006758C3" w14:paraId="43F3C72D" w14:textId="77777777" w:rsidTr="00914642">
        <w:trPr>
          <w:jc w:val="center"/>
        </w:trPr>
        <w:tc>
          <w:tcPr>
            <w:tcW w:w="2555" w:type="pct"/>
          </w:tcPr>
          <w:p w14:paraId="1C8C78AD" w14:textId="2016BD49" w:rsidR="006758C3" w:rsidRDefault="006758C3" w:rsidP="004C243B">
            <w:r>
              <w:t>Perimeter Relinquishment</w:t>
            </w:r>
          </w:p>
        </w:tc>
        <w:tc>
          <w:tcPr>
            <w:tcW w:w="1222" w:type="pct"/>
          </w:tcPr>
          <w:p w14:paraId="53FE474F" w14:textId="77777777" w:rsidR="006758C3" w:rsidRDefault="006758C3" w:rsidP="003C7D38">
            <w:pPr>
              <w:jc w:val="center"/>
            </w:pPr>
            <w:r>
              <w:t>2035</w:t>
            </w:r>
          </w:p>
        </w:tc>
        <w:tc>
          <w:tcPr>
            <w:tcW w:w="1223" w:type="pct"/>
          </w:tcPr>
          <w:p w14:paraId="5D027FF5" w14:textId="77777777" w:rsidR="006758C3" w:rsidRDefault="006758C3" w:rsidP="003C7D38">
            <w:pPr>
              <w:jc w:val="center"/>
            </w:pPr>
            <w:r>
              <w:t>2054</w:t>
            </w:r>
          </w:p>
        </w:tc>
      </w:tr>
      <w:tr w:rsidR="006758C3" w14:paraId="7CC1F71C" w14:textId="77777777" w:rsidTr="00914642">
        <w:trPr>
          <w:jc w:val="center"/>
        </w:trPr>
        <w:tc>
          <w:tcPr>
            <w:tcW w:w="2555" w:type="pct"/>
          </w:tcPr>
          <w:p w14:paraId="7A2CD5C5" w14:textId="77777777" w:rsidR="006758C3" w:rsidRDefault="006758C3" w:rsidP="004C243B">
            <w:r>
              <w:t>Mine Area Relinquishment</w:t>
            </w:r>
          </w:p>
        </w:tc>
        <w:tc>
          <w:tcPr>
            <w:tcW w:w="1222" w:type="pct"/>
          </w:tcPr>
          <w:p w14:paraId="2511F143" w14:textId="77777777" w:rsidR="006758C3" w:rsidRDefault="006758C3" w:rsidP="003C7D38">
            <w:pPr>
              <w:jc w:val="center"/>
            </w:pPr>
            <w:r>
              <w:t>2054</w:t>
            </w:r>
          </w:p>
        </w:tc>
        <w:tc>
          <w:tcPr>
            <w:tcW w:w="1223" w:type="pct"/>
          </w:tcPr>
          <w:p w14:paraId="3C615335" w14:textId="77777777" w:rsidR="006758C3" w:rsidRDefault="006758C3" w:rsidP="003C7D38">
            <w:pPr>
              <w:jc w:val="center"/>
            </w:pPr>
            <w:r>
              <w:t>2055</w:t>
            </w:r>
          </w:p>
        </w:tc>
      </w:tr>
      <w:tr w:rsidR="006758C3" w14:paraId="3C7163E8" w14:textId="77777777" w:rsidTr="00914642">
        <w:trPr>
          <w:jc w:val="center"/>
        </w:trPr>
        <w:tc>
          <w:tcPr>
            <w:tcW w:w="2555" w:type="pct"/>
          </w:tcPr>
          <w:p w14:paraId="3831EBBA" w14:textId="77777777" w:rsidR="006758C3" w:rsidRDefault="006758C3" w:rsidP="004C243B">
            <w:r>
              <w:t>Post Closure Management</w:t>
            </w:r>
          </w:p>
        </w:tc>
        <w:tc>
          <w:tcPr>
            <w:tcW w:w="1222" w:type="pct"/>
          </w:tcPr>
          <w:p w14:paraId="6E2D1077" w14:textId="77777777" w:rsidR="006758C3" w:rsidRDefault="006758C3" w:rsidP="003C7D38">
            <w:pPr>
              <w:jc w:val="center"/>
            </w:pPr>
            <w:r>
              <w:t>2035</w:t>
            </w:r>
          </w:p>
        </w:tc>
        <w:tc>
          <w:tcPr>
            <w:tcW w:w="1223" w:type="pct"/>
          </w:tcPr>
          <w:p w14:paraId="51DD9386" w14:textId="77777777" w:rsidR="006758C3" w:rsidRDefault="006758C3" w:rsidP="003C7D38">
            <w:pPr>
              <w:jc w:val="center"/>
            </w:pPr>
            <w:r>
              <w:t>n/a</w:t>
            </w:r>
          </w:p>
        </w:tc>
      </w:tr>
    </w:tbl>
    <w:p w14:paraId="3E3A27C1" w14:textId="77777777" w:rsidR="00B549B1" w:rsidRDefault="00B549B1" w:rsidP="00B549B1"/>
    <w:p w14:paraId="56ADA8B1" w14:textId="2267E231" w:rsidR="00B549B1" w:rsidRPr="00B549B1" w:rsidRDefault="00B549B1" w:rsidP="00B549B1">
      <w:r>
        <w:t>The rehabilitation plan proposed is underpinned by historical water costs.  Any material change to these costs has the potential to change the timings proposed, with an extended implementation period the likely outcome.  This outcome is defined as a slow fill option.  Whilst not meeting the LVRRS policy or being EAYs preferred timeline, the slow fill option can result in safe, stable, and sustainable outcomes, albeit without the realisation of timely rehabilitation benefits.  Whilst a feasible rehabilitation solution, the slow fill option is not considered for this DMRP</w:t>
      </w:r>
      <w:r w:rsidR="002150FE">
        <w:t>.</w:t>
      </w:r>
      <w:r>
        <w:t xml:space="preserve">    </w:t>
      </w:r>
    </w:p>
    <w:p w14:paraId="4B0F36B7" w14:textId="225E3579" w:rsidR="009C17A3" w:rsidRPr="00E4569D" w:rsidRDefault="009C17A3" w:rsidP="001F5AB4">
      <w:pPr>
        <w:pStyle w:val="Heading3"/>
      </w:pPr>
      <w:r>
        <w:t>Rehabilitation Domains, Geotechnical Domains, Peripheral Catchment Surface Water Domains</w:t>
      </w:r>
    </w:p>
    <w:p w14:paraId="21B2DD6E" w14:textId="12C781C6" w:rsidR="009C17A3" w:rsidRDefault="009C17A3" w:rsidP="009C17A3">
      <w:r>
        <w:t xml:space="preserve">To assist in rehabilitation planning, monitoring and management of the Yallourn Mine, the site is broken into </w:t>
      </w:r>
      <w:r w:rsidR="00E20D48">
        <w:t>R</w:t>
      </w:r>
      <w:r>
        <w:t>ehabilitation</w:t>
      </w:r>
      <w:r w:rsidRPr="00771E55">
        <w:t xml:space="preserve"> </w:t>
      </w:r>
      <w:r w:rsidR="00E20D48">
        <w:t>D</w:t>
      </w:r>
      <w:r w:rsidRPr="00771E55">
        <w:t>omains</w:t>
      </w:r>
      <w:r>
        <w:t xml:space="preserve">, </w:t>
      </w:r>
      <w:r w:rsidR="00131F6E">
        <w:t>G</w:t>
      </w:r>
      <w:r>
        <w:t xml:space="preserve">eotechnical </w:t>
      </w:r>
      <w:r w:rsidR="00131F6E">
        <w:t>D</w:t>
      </w:r>
      <w:r>
        <w:t xml:space="preserve">omains and </w:t>
      </w:r>
      <w:r w:rsidR="00131F6E">
        <w:t>P</w:t>
      </w:r>
      <w:r>
        <w:t xml:space="preserve">eripheral </w:t>
      </w:r>
      <w:r w:rsidR="00131F6E">
        <w:t>C</w:t>
      </w:r>
      <w:r>
        <w:t xml:space="preserve">atchment </w:t>
      </w:r>
      <w:r w:rsidR="00131F6E">
        <w:t>S</w:t>
      </w:r>
      <w:r>
        <w:t xml:space="preserve">urface </w:t>
      </w:r>
      <w:r w:rsidR="00131F6E">
        <w:t>W</w:t>
      </w:r>
      <w:r>
        <w:t xml:space="preserve">ater </w:t>
      </w:r>
      <w:r w:rsidR="00AC266B">
        <w:t>D</w:t>
      </w:r>
      <w:r>
        <w:t>omains</w:t>
      </w:r>
      <w:r w:rsidR="002150FE">
        <w:t>.</w:t>
      </w:r>
    </w:p>
    <w:p w14:paraId="65E57B5B" w14:textId="2C93CF33" w:rsidR="009C17A3" w:rsidRDefault="009C17A3" w:rsidP="009C17A3">
      <w:r>
        <w:t xml:space="preserve">Rehabilitation </w:t>
      </w:r>
      <w:r w:rsidR="00E20D48">
        <w:t>D</w:t>
      </w:r>
      <w:r>
        <w:t xml:space="preserve">omains define areas within the mining licences with common rehabilitation objectives and PMLU. They cover all land within the mining licence and overlie the </w:t>
      </w:r>
      <w:r w:rsidR="00323663">
        <w:t>G</w:t>
      </w:r>
      <w:r>
        <w:t xml:space="preserve">eotechnical and </w:t>
      </w:r>
      <w:r w:rsidR="00323663">
        <w:t>P</w:t>
      </w:r>
      <w:r>
        <w:t xml:space="preserve">eripheral </w:t>
      </w:r>
      <w:r w:rsidR="00323663">
        <w:t>C</w:t>
      </w:r>
      <w:r>
        <w:t xml:space="preserve">atchment </w:t>
      </w:r>
      <w:r w:rsidR="00323663">
        <w:t>S</w:t>
      </w:r>
      <w:r>
        <w:t xml:space="preserve">urface </w:t>
      </w:r>
      <w:r w:rsidR="00323663">
        <w:t>W</w:t>
      </w:r>
      <w:r>
        <w:t xml:space="preserve">ater </w:t>
      </w:r>
      <w:r w:rsidR="00323663">
        <w:t>D</w:t>
      </w:r>
      <w:r>
        <w:t xml:space="preserve">omains. Having the overarching </w:t>
      </w:r>
      <w:r w:rsidR="00FB7F3C">
        <w:t>R</w:t>
      </w:r>
      <w:r>
        <w:t xml:space="preserve">ehabilitation </w:t>
      </w:r>
      <w:r w:rsidR="00FB7F3C">
        <w:t>D</w:t>
      </w:r>
      <w:r>
        <w:t xml:space="preserve">omains allows rehabilitation objectives, closure criteria and end land uses to be developed for all land within the mining licences. The classification of the </w:t>
      </w:r>
      <w:r w:rsidR="00FB7F3C">
        <w:t>R</w:t>
      </w:r>
      <w:r>
        <w:t xml:space="preserve">ehabilitation </w:t>
      </w:r>
      <w:r w:rsidR="00FB7F3C">
        <w:t>D</w:t>
      </w:r>
      <w:r>
        <w:t xml:space="preserve">omains are explained below. </w:t>
      </w:r>
    </w:p>
    <w:p w14:paraId="2FBA4D51" w14:textId="0B892110" w:rsidR="009C17A3" w:rsidRDefault="009C17A3" w:rsidP="009C17A3">
      <w:r>
        <w:t xml:space="preserve">The </w:t>
      </w:r>
      <w:r w:rsidR="00FB7F3C">
        <w:t>G</w:t>
      </w:r>
      <w:r>
        <w:t xml:space="preserve">eotechnical and </w:t>
      </w:r>
      <w:r w:rsidR="00FB7F3C">
        <w:t>P</w:t>
      </w:r>
      <w:r>
        <w:t xml:space="preserve">eripheral </w:t>
      </w:r>
      <w:r w:rsidR="00FB7F3C">
        <w:t>C</w:t>
      </w:r>
      <w:r>
        <w:t xml:space="preserve">atchment </w:t>
      </w:r>
      <w:r w:rsidR="00FB7F3C">
        <w:t>S</w:t>
      </w:r>
      <w:r>
        <w:t xml:space="preserve">urface </w:t>
      </w:r>
      <w:r w:rsidR="00FB7F3C">
        <w:t>W</w:t>
      </w:r>
      <w:r>
        <w:t xml:space="preserve">ater </w:t>
      </w:r>
      <w:r w:rsidR="00FB7F3C">
        <w:t>D</w:t>
      </w:r>
      <w:r>
        <w:t xml:space="preserve">omains are used for landform design, as they delineate areas with similar geotechnical and surface water characteristics. </w:t>
      </w:r>
    </w:p>
    <w:p w14:paraId="1934EE8D" w14:textId="77777777" w:rsidR="009C17A3" w:rsidRDefault="009C17A3" w:rsidP="009C17A3">
      <w:r>
        <w:rPr>
          <w:i/>
          <w:iCs/>
        </w:rPr>
        <w:t>Note: The use of the phrase Rehabilitation Domain is different from the use of the word domain elsewhere in this report</w:t>
      </w:r>
    </w:p>
    <w:p w14:paraId="627279AE" w14:textId="4C5E5ADD" w:rsidR="00600E22" w:rsidRPr="00254B6E" w:rsidRDefault="009C17A3" w:rsidP="00254B6E">
      <w:pPr>
        <w:pStyle w:val="Heading4"/>
        <w:rPr>
          <w:b/>
          <w:bCs/>
        </w:rPr>
      </w:pPr>
      <w:r w:rsidRPr="00254B6E">
        <w:t xml:space="preserve">Rehabilitation </w:t>
      </w:r>
      <w:r w:rsidR="00E20D48" w:rsidRPr="00254B6E">
        <w:t>D</w:t>
      </w:r>
      <w:r w:rsidRPr="00254B6E">
        <w:t>omains</w:t>
      </w:r>
      <w:r w:rsidRPr="00254B6E">
        <w:rPr>
          <w:b/>
          <w:bCs/>
        </w:rPr>
        <w:t xml:space="preserve">  </w:t>
      </w:r>
    </w:p>
    <w:p w14:paraId="1EB04DB3" w14:textId="59950B41" w:rsidR="009C17A3" w:rsidRDefault="00600E22" w:rsidP="00820550">
      <w:r>
        <w:t>T</w:t>
      </w:r>
      <w:r w:rsidR="009C17A3" w:rsidRPr="00AC3637">
        <w:t>hese are areas with common features</w:t>
      </w:r>
      <w:r w:rsidR="009C17A3">
        <w:t xml:space="preserve"> and rehabilitation objectives and PMLU</w:t>
      </w:r>
      <w:r w:rsidR="009C17A3" w:rsidRPr="00AC3637">
        <w:t xml:space="preserve">. The Yallourn Mine </w:t>
      </w:r>
      <w:r w:rsidR="009C17A3">
        <w:t>R</w:t>
      </w:r>
      <w:r w:rsidR="009C17A3" w:rsidRPr="00AC3637">
        <w:t xml:space="preserve">ehabilitation </w:t>
      </w:r>
      <w:r w:rsidR="009C17A3">
        <w:t>D</w:t>
      </w:r>
      <w:r w:rsidR="009C17A3" w:rsidRPr="00AC3637">
        <w:t xml:space="preserve">omains cover all land within the mine licences shown in </w:t>
      </w:r>
      <w:r w:rsidR="00F629D2">
        <w:t>Table 3-4</w:t>
      </w:r>
      <w:r w:rsidR="009C17A3" w:rsidRPr="00AC3637">
        <w:t xml:space="preserve"> </w:t>
      </w:r>
      <w:r w:rsidR="009C17A3">
        <w:t xml:space="preserve">and </w:t>
      </w:r>
      <w:r w:rsidR="00F629D2">
        <w:t>F</w:t>
      </w:r>
      <w:r w:rsidR="009C17A3">
        <w:t>igure</w:t>
      </w:r>
      <w:r w:rsidR="00D47C99">
        <w:t xml:space="preserve"> 3-7</w:t>
      </w:r>
      <w:r w:rsidR="009C17A3">
        <w:t xml:space="preserve"> below.</w:t>
      </w:r>
    </w:p>
    <w:p w14:paraId="6982C5CE" w14:textId="77777777" w:rsidR="00820550" w:rsidRPr="00600E22" w:rsidRDefault="00820550" w:rsidP="00820550">
      <w:pPr>
        <w:rPr>
          <w:b/>
          <w:bCs/>
        </w:rPr>
      </w:pPr>
    </w:p>
    <w:p w14:paraId="0F4429FC" w14:textId="77777777" w:rsidR="00432AD4" w:rsidRPr="00600E22" w:rsidRDefault="00432AD4" w:rsidP="00820550">
      <w:pPr>
        <w:rPr>
          <w:b/>
          <w:bCs/>
        </w:rPr>
      </w:pPr>
    </w:p>
    <w:p w14:paraId="6CA18186" w14:textId="1D0BE351" w:rsidR="009C17A3" w:rsidRPr="00820550" w:rsidRDefault="009C17A3" w:rsidP="002B5810">
      <w:pPr>
        <w:pStyle w:val="Caption"/>
      </w:pPr>
      <w:r w:rsidRPr="00820550">
        <w:t>Table 3-4</w:t>
      </w:r>
      <w:r w:rsidR="00F85E80" w:rsidRPr="00820550">
        <w:t>:</w:t>
      </w:r>
      <w:r w:rsidRPr="00820550">
        <w:t xml:space="preserve"> Rehabilitation Domains</w:t>
      </w:r>
    </w:p>
    <w:tbl>
      <w:tblPr>
        <w:tblStyle w:val="TableGrid"/>
        <w:tblW w:w="0" w:type="auto"/>
        <w:tblLook w:val="04A0" w:firstRow="1" w:lastRow="0" w:firstColumn="1" w:lastColumn="0" w:noHBand="0" w:noVBand="1"/>
      </w:tblPr>
      <w:tblGrid>
        <w:gridCol w:w="1838"/>
        <w:gridCol w:w="1701"/>
        <w:gridCol w:w="5981"/>
      </w:tblGrid>
      <w:tr w:rsidR="009C17A3" w:rsidRPr="00757850" w14:paraId="34576EDE" w14:textId="77777777">
        <w:trPr>
          <w:cnfStyle w:val="100000000000" w:firstRow="1" w:lastRow="0" w:firstColumn="0" w:lastColumn="0" w:oddVBand="0" w:evenVBand="0" w:oddHBand="0" w:evenHBand="0" w:firstRowFirstColumn="0" w:firstRowLastColumn="0" w:lastRowFirstColumn="0" w:lastRowLastColumn="0"/>
        </w:trPr>
        <w:tc>
          <w:tcPr>
            <w:tcW w:w="1838" w:type="dxa"/>
            <w:shd w:val="clear" w:color="auto" w:fill="8BC600"/>
          </w:tcPr>
          <w:p w14:paraId="0AF2E60C" w14:textId="77777777" w:rsidR="009C17A3" w:rsidRPr="00051A1F" w:rsidRDefault="009C17A3">
            <w:pPr>
              <w:pStyle w:val="TableParagraph"/>
              <w:jc w:val="center"/>
              <w:rPr>
                <w:b w:val="0"/>
              </w:rPr>
            </w:pPr>
            <w:r w:rsidRPr="00051A1F">
              <w:rPr>
                <w:b w:val="0"/>
              </w:rPr>
              <w:t>Rehabilitation Domain Name</w:t>
            </w:r>
          </w:p>
        </w:tc>
        <w:tc>
          <w:tcPr>
            <w:tcW w:w="1701" w:type="dxa"/>
            <w:shd w:val="clear" w:color="auto" w:fill="8BC600"/>
          </w:tcPr>
          <w:p w14:paraId="23701149" w14:textId="77777777" w:rsidR="009C17A3" w:rsidRPr="00757850" w:rsidRDefault="009C17A3">
            <w:pPr>
              <w:jc w:val="center"/>
              <w:rPr>
                <w:b w:val="0"/>
                <w:bCs/>
              </w:rPr>
            </w:pPr>
            <w:r>
              <w:rPr>
                <w:b w:val="0"/>
                <w:bCs/>
              </w:rPr>
              <w:t>Rehabilitation Domain Code</w:t>
            </w:r>
          </w:p>
        </w:tc>
        <w:tc>
          <w:tcPr>
            <w:tcW w:w="5981" w:type="dxa"/>
            <w:shd w:val="clear" w:color="auto" w:fill="8BC600"/>
          </w:tcPr>
          <w:p w14:paraId="1D53D678" w14:textId="77777777" w:rsidR="009C17A3" w:rsidRPr="00757850" w:rsidRDefault="009C17A3">
            <w:pPr>
              <w:jc w:val="center"/>
              <w:rPr>
                <w:b w:val="0"/>
                <w:bCs/>
              </w:rPr>
            </w:pPr>
            <w:r w:rsidRPr="00757850">
              <w:rPr>
                <w:b w:val="0"/>
                <w:bCs/>
              </w:rPr>
              <w:t>Description</w:t>
            </w:r>
          </w:p>
        </w:tc>
      </w:tr>
      <w:tr w:rsidR="009C17A3" w14:paraId="02EAC941" w14:textId="77777777">
        <w:tc>
          <w:tcPr>
            <w:tcW w:w="1838" w:type="dxa"/>
          </w:tcPr>
          <w:p w14:paraId="19451A1C" w14:textId="77777777" w:rsidR="009C17A3" w:rsidRDefault="009C17A3">
            <w:r>
              <w:t>Pit Lake</w:t>
            </w:r>
          </w:p>
        </w:tc>
        <w:tc>
          <w:tcPr>
            <w:tcW w:w="1701" w:type="dxa"/>
          </w:tcPr>
          <w:p w14:paraId="0B076763" w14:textId="77777777" w:rsidR="009C17A3" w:rsidRDefault="009C17A3">
            <w:r>
              <w:t>RD – PL</w:t>
            </w:r>
          </w:p>
        </w:tc>
        <w:tc>
          <w:tcPr>
            <w:tcW w:w="5981" w:type="dxa"/>
          </w:tcPr>
          <w:p w14:paraId="3615F1D2" w14:textId="77777777" w:rsidR="009C17A3" w:rsidRDefault="009C17A3">
            <w:r>
              <w:t>This domain encompasses the area from the floor of the mine to the final lake water level.</w:t>
            </w:r>
          </w:p>
        </w:tc>
      </w:tr>
      <w:tr w:rsidR="009C17A3" w14:paraId="0277342E" w14:textId="77777777">
        <w:tc>
          <w:tcPr>
            <w:tcW w:w="1838" w:type="dxa"/>
          </w:tcPr>
          <w:p w14:paraId="04376C6D" w14:textId="77777777" w:rsidR="009C17A3" w:rsidRDefault="009C17A3">
            <w:r>
              <w:t>Pit Batters</w:t>
            </w:r>
          </w:p>
        </w:tc>
        <w:tc>
          <w:tcPr>
            <w:tcW w:w="1701" w:type="dxa"/>
          </w:tcPr>
          <w:p w14:paraId="5D4752B6" w14:textId="77777777" w:rsidR="009C17A3" w:rsidRDefault="009C17A3">
            <w:r>
              <w:t>RD – PB</w:t>
            </w:r>
          </w:p>
        </w:tc>
        <w:tc>
          <w:tcPr>
            <w:tcW w:w="5981" w:type="dxa"/>
          </w:tcPr>
          <w:p w14:paraId="143CFB09" w14:textId="3FBAEE7E" w:rsidR="009C17A3" w:rsidRDefault="009C17A3">
            <w:r>
              <w:t>This domain comprises the mine batters between the finish</w:t>
            </w:r>
            <w:r w:rsidR="002150FE">
              <w:t>ed</w:t>
            </w:r>
            <w:r>
              <w:t xml:space="preserve"> lake water level to outer extent of the geotechnical domain boundary</w:t>
            </w:r>
            <w:r w:rsidR="002150FE">
              <w:t>.</w:t>
            </w:r>
          </w:p>
        </w:tc>
      </w:tr>
      <w:tr w:rsidR="009C17A3" w14:paraId="7E891FC9" w14:textId="77777777">
        <w:tc>
          <w:tcPr>
            <w:tcW w:w="1838" w:type="dxa"/>
          </w:tcPr>
          <w:p w14:paraId="32198D1F" w14:textId="77777777" w:rsidR="009C17A3" w:rsidRDefault="009C17A3">
            <w:r>
              <w:t>Morwell River Diversion (MRD)</w:t>
            </w:r>
          </w:p>
          <w:p w14:paraId="1947B1E3" w14:textId="77777777" w:rsidR="009C17A3" w:rsidRDefault="009C17A3"/>
        </w:tc>
        <w:tc>
          <w:tcPr>
            <w:tcW w:w="1701" w:type="dxa"/>
          </w:tcPr>
          <w:p w14:paraId="6E8010DA" w14:textId="77777777" w:rsidR="009C17A3" w:rsidRPr="00F265D4" w:rsidRDefault="009C17A3">
            <w:pPr>
              <w:spacing w:line="276" w:lineRule="auto"/>
              <w:rPr>
                <w:rStyle w:val="normaltextrun"/>
                <w:rFonts w:cs="Arial"/>
                <w:color w:val="000000"/>
                <w:shd w:val="clear" w:color="auto" w:fill="FFFFFF"/>
              </w:rPr>
            </w:pPr>
            <w:r>
              <w:rPr>
                <w:rStyle w:val="normaltextrun"/>
                <w:rFonts w:cs="Arial"/>
                <w:color w:val="000000"/>
                <w:shd w:val="clear" w:color="auto" w:fill="FFFFFF"/>
              </w:rPr>
              <w:t>RD – MRD</w:t>
            </w:r>
          </w:p>
        </w:tc>
        <w:tc>
          <w:tcPr>
            <w:tcW w:w="5981" w:type="dxa"/>
          </w:tcPr>
          <w:p w14:paraId="42136EA9" w14:textId="2AE306C8" w:rsidR="009C17A3" w:rsidRDefault="009C17A3">
            <w:pPr>
              <w:spacing w:line="276" w:lineRule="auto"/>
            </w:pPr>
            <w:r w:rsidRPr="00F265D4">
              <w:rPr>
                <w:rStyle w:val="normaltextrun"/>
                <w:rFonts w:cs="Arial"/>
                <w:color w:val="000000"/>
                <w:shd w:val="clear" w:color="auto" w:fill="FFFFFF"/>
              </w:rPr>
              <w:t>The domain consist</w:t>
            </w:r>
            <w:r>
              <w:rPr>
                <w:rStyle w:val="normaltextrun"/>
                <w:rFonts w:cs="Arial"/>
                <w:color w:val="000000"/>
                <w:shd w:val="clear" w:color="auto" w:fill="FFFFFF"/>
              </w:rPr>
              <w:t>s</w:t>
            </w:r>
            <w:r w:rsidRPr="00F265D4">
              <w:rPr>
                <w:rStyle w:val="normaltextrun"/>
                <w:rFonts w:cs="Arial"/>
                <w:color w:val="000000"/>
                <w:shd w:val="clear" w:color="auto" w:fill="FFFFFF"/>
              </w:rPr>
              <w:t xml:space="preserve"> of the diverted channel of the Morwell River (passing through the centre of the mine) that has facilitated access to the Maryvale Field for continued coal mining operations. The diversion channels the Morwell River flows from south to north towards the Latrobe River</w:t>
            </w:r>
            <w:r w:rsidR="002150FE">
              <w:rPr>
                <w:rStyle w:val="normaltextrun"/>
                <w:rFonts w:cs="Arial"/>
                <w:color w:val="000000"/>
                <w:shd w:val="clear" w:color="auto" w:fill="FFFFFF"/>
              </w:rPr>
              <w:t>.</w:t>
            </w:r>
          </w:p>
        </w:tc>
      </w:tr>
      <w:tr w:rsidR="009C17A3" w14:paraId="52E007BF" w14:textId="77777777">
        <w:tc>
          <w:tcPr>
            <w:tcW w:w="1838" w:type="dxa"/>
          </w:tcPr>
          <w:p w14:paraId="6D954C6A" w14:textId="77777777" w:rsidR="009C17A3" w:rsidRDefault="009C17A3">
            <w:r>
              <w:t xml:space="preserve">Mine Disturbed Areas </w:t>
            </w:r>
          </w:p>
          <w:p w14:paraId="13A17C04" w14:textId="77777777" w:rsidR="009C17A3" w:rsidRDefault="009C17A3"/>
        </w:tc>
        <w:tc>
          <w:tcPr>
            <w:tcW w:w="1701" w:type="dxa"/>
          </w:tcPr>
          <w:p w14:paraId="351F6285" w14:textId="77777777" w:rsidR="009C17A3" w:rsidRPr="00A87D27" w:rsidRDefault="009C17A3">
            <w:pPr>
              <w:spacing w:line="276" w:lineRule="auto"/>
              <w:rPr>
                <w:rStyle w:val="normaltextrun"/>
                <w:rFonts w:cs="Arial"/>
                <w:shd w:val="clear" w:color="auto" w:fill="FFFFFF"/>
              </w:rPr>
            </w:pPr>
            <w:r>
              <w:rPr>
                <w:rStyle w:val="normaltextrun"/>
                <w:rFonts w:cs="Arial"/>
                <w:shd w:val="clear" w:color="auto" w:fill="FFFFFF"/>
              </w:rPr>
              <w:t>RD – MDA</w:t>
            </w:r>
          </w:p>
        </w:tc>
        <w:tc>
          <w:tcPr>
            <w:tcW w:w="5981" w:type="dxa"/>
          </w:tcPr>
          <w:p w14:paraId="10136395" w14:textId="77777777" w:rsidR="009C17A3" w:rsidRDefault="009C17A3">
            <w:pPr>
              <w:spacing w:line="276" w:lineRule="auto"/>
            </w:pPr>
            <w:r w:rsidRPr="00A87D27">
              <w:rPr>
                <w:rStyle w:val="normaltextrun"/>
                <w:rFonts w:cs="Arial"/>
                <w:shd w:val="clear" w:color="auto" w:fill="FFFFFF"/>
              </w:rPr>
              <w:t>This domain involves</w:t>
            </w:r>
            <w:r w:rsidRPr="00A87D27">
              <w:rPr>
                <w:rStyle w:val="normaltextrun"/>
                <w:rFonts w:cs="Arial"/>
              </w:rPr>
              <w:t xml:space="preserve"> areas external to the mine pit which have been impacted by mining or other activities and include areas </w:t>
            </w:r>
            <w:r>
              <w:rPr>
                <w:rStyle w:val="normaltextrun"/>
              </w:rPr>
              <w:t>used for commercial/industrial operations within the mine license boundary (i.e., motorcycle clubs and training facilities, gun clubs).</w:t>
            </w:r>
          </w:p>
        </w:tc>
      </w:tr>
      <w:tr w:rsidR="009C17A3" w14:paraId="6D10CAFA" w14:textId="77777777">
        <w:tc>
          <w:tcPr>
            <w:tcW w:w="1838" w:type="dxa"/>
          </w:tcPr>
          <w:p w14:paraId="77960233" w14:textId="77777777" w:rsidR="009C17A3" w:rsidRDefault="009C17A3">
            <w:r>
              <w:t xml:space="preserve">Undisturbed Mine Area </w:t>
            </w:r>
          </w:p>
          <w:p w14:paraId="50DF5A3C" w14:textId="77777777" w:rsidR="009C17A3" w:rsidRDefault="009C17A3"/>
        </w:tc>
        <w:tc>
          <w:tcPr>
            <w:tcW w:w="1701" w:type="dxa"/>
          </w:tcPr>
          <w:p w14:paraId="23958571" w14:textId="77777777" w:rsidR="009C17A3" w:rsidRPr="009670BC" w:rsidRDefault="009C17A3">
            <w:pPr>
              <w:spacing w:line="276" w:lineRule="auto"/>
            </w:pPr>
            <w:r>
              <w:t>RD – UMA</w:t>
            </w:r>
          </w:p>
        </w:tc>
        <w:tc>
          <w:tcPr>
            <w:tcW w:w="5981" w:type="dxa"/>
          </w:tcPr>
          <w:p w14:paraId="3A2D0B21" w14:textId="5751FDFF" w:rsidR="009C17A3" w:rsidRDefault="009C17A3">
            <w:pPr>
              <w:spacing w:line="276" w:lineRule="auto"/>
            </w:pPr>
            <w:r>
              <w:t xml:space="preserve">It refers to the areas that have not been impacted by mining or other significant </w:t>
            </w:r>
            <w:r w:rsidR="002150FE">
              <w:t>associated activities.</w:t>
            </w:r>
          </w:p>
        </w:tc>
      </w:tr>
      <w:tr w:rsidR="009C17A3" w14:paraId="1E66E084" w14:textId="77777777">
        <w:tc>
          <w:tcPr>
            <w:tcW w:w="1838" w:type="dxa"/>
          </w:tcPr>
          <w:p w14:paraId="3847B86E" w14:textId="77777777" w:rsidR="009C17A3" w:rsidRDefault="009C17A3">
            <w:r>
              <w:t xml:space="preserve">Conservation Areas </w:t>
            </w:r>
          </w:p>
        </w:tc>
        <w:tc>
          <w:tcPr>
            <w:tcW w:w="1701" w:type="dxa"/>
          </w:tcPr>
          <w:p w14:paraId="327B251C" w14:textId="77777777" w:rsidR="009C17A3" w:rsidRPr="009670BC" w:rsidRDefault="009C17A3">
            <w:pPr>
              <w:spacing w:line="276" w:lineRule="auto"/>
            </w:pPr>
            <w:r>
              <w:t>RD –CA</w:t>
            </w:r>
          </w:p>
        </w:tc>
        <w:tc>
          <w:tcPr>
            <w:tcW w:w="5981" w:type="dxa"/>
          </w:tcPr>
          <w:p w14:paraId="394B7226" w14:textId="77777777" w:rsidR="009C17A3" w:rsidRDefault="009C17A3">
            <w:pPr>
              <w:spacing w:line="276" w:lineRule="auto"/>
            </w:pPr>
            <w:r w:rsidRPr="009670BC">
              <w:t>This domain encompasses the conservation management areas, and other are</w:t>
            </w:r>
            <w:r>
              <w:t>a</w:t>
            </w:r>
            <w:r w:rsidRPr="009670BC">
              <w:t>s of cultural and ecological importance</w:t>
            </w:r>
            <w:r>
              <w:t xml:space="preserve">. </w:t>
            </w:r>
          </w:p>
        </w:tc>
      </w:tr>
      <w:tr w:rsidR="009C17A3" w14:paraId="54A679BF" w14:textId="77777777">
        <w:tc>
          <w:tcPr>
            <w:tcW w:w="1838" w:type="dxa"/>
          </w:tcPr>
          <w:p w14:paraId="6BBFF115" w14:textId="77777777" w:rsidR="009C17A3" w:rsidRDefault="009C17A3">
            <w:r>
              <w:t xml:space="preserve">Yallourn North Open Cut </w:t>
            </w:r>
          </w:p>
          <w:p w14:paraId="3D909742" w14:textId="77777777" w:rsidR="009C17A3" w:rsidRDefault="009C17A3"/>
        </w:tc>
        <w:tc>
          <w:tcPr>
            <w:tcW w:w="1701" w:type="dxa"/>
          </w:tcPr>
          <w:p w14:paraId="6F0796B7" w14:textId="77777777" w:rsidR="009C17A3" w:rsidRPr="00D772AD" w:rsidRDefault="009C17A3">
            <w:pPr>
              <w:spacing w:line="276" w:lineRule="auto"/>
              <w:rPr>
                <w:rStyle w:val="normaltextrun"/>
                <w:rFonts w:cs="Arial"/>
                <w:shd w:val="clear" w:color="auto" w:fill="FFFFFF"/>
              </w:rPr>
            </w:pPr>
            <w:r>
              <w:rPr>
                <w:rStyle w:val="normaltextrun"/>
                <w:rFonts w:cs="Arial"/>
                <w:shd w:val="clear" w:color="auto" w:fill="FFFFFF"/>
              </w:rPr>
              <w:t>RD – YNOC</w:t>
            </w:r>
          </w:p>
        </w:tc>
        <w:tc>
          <w:tcPr>
            <w:tcW w:w="5981" w:type="dxa"/>
          </w:tcPr>
          <w:p w14:paraId="112DDF39" w14:textId="77777777" w:rsidR="009C17A3" w:rsidRDefault="009C17A3">
            <w:pPr>
              <w:spacing w:line="276" w:lineRule="auto"/>
            </w:pPr>
            <w:r w:rsidRPr="00D772AD">
              <w:rPr>
                <w:rStyle w:val="normaltextrun"/>
                <w:rFonts w:cs="Arial"/>
                <w:shd w:val="clear" w:color="auto" w:fill="FFFFFF"/>
              </w:rPr>
              <w:t>The domain comprises</w:t>
            </w:r>
            <w:r w:rsidRPr="00D772AD">
              <w:rPr>
                <w:rStyle w:val="normaltextrun"/>
                <w:rFonts w:cs="Arial"/>
              </w:rPr>
              <w:t xml:space="preserve"> t</w:t>
            </w:r>
            <w:r>
              <w:rPr>
                <w:rStyle w:val="normaltextrun"/>
              </w:rPr>
              <w:t>he operations within the former Yallourn North Open Cut (twin ash ponds, western and central ash landfill, and eastern basin) and the EPA licensed landfills (asbestos landfill, SMF landfill and hard rubbish landfill) immediately south-east of the YNOC.</w:t>
            </w:r>
            <w:r>
              <w:t xml:space="preserve"> </w:t>
            </w:r>
          </w:p>
          <w:p w14:paraId="27D9412F" w14:textId="77777777" w:rsidR="009C17A3" w:rsidRPr="00714C1A" w:rsidRDefault="009C17A3">
            <w:pPr>
              <w:spacing w:line="276" w:lineRule="auto"/>
              <w:rPr>
                <w:i/>
                <w:iCs/>
                <w:color w:val="FF0000"/>
              </w:rPr>
            </w:pPr>
            <w:r>
              <w:rPr>
                <w:i/>
                <w:iCs/>
              </w:rPr>
              <w:t>Note – Areas within the EPA Licence boundary are excluded from this DMRP</w:t>
            </w:r>
          </w:p>
        </w:tc>
      </w:tr>
    </w:tbl>
    <w:p w14:paraId="11996DC8" w14:textId="7D377163" w:rsidR="00130948" w:rsidRDefault="00130948" w:rsidP="009C17A3">
      <w:pPr>
        <w:rPr>
          <w:i/>
          <w:iCs/>
        </w:rPr>
      </w:pPr>
    </w:p>
    <w:p w14:paraId="46153985" w14:textId="04F932BA" w:rsidR="009C17A3" w:rsidRDefault="009C17A3" w:rsidP="009C17A3">
      <w:r>
        <w:t xml:space="preserve">Each </w:t>
      </w:r>
      <w:r w:rsidR="00E20D48">
        <w:t>R</w:t>
      </w:r>
      <w:r>
        <w:t xml:space="preserve">ehabilitation </w:t>
      </w:r>
      <w:r w:rsidR="00E20D48">
        <w:t>D</w:t>
      </w:r>
      <w:r>
        <w:t xml:space="preserve">omain has a nominated post mining land use which </w:t>
      </w:r>
      <w:r w:rsidR="002150FE">
        <w:t>is</w:t>
      </w:r>
      <w:r>
        <w:t xml:space="preserve"> shown in the </w:t>
      </w:r>
      <w:r w:rsidR="000A1390">
        <w:t>Table 3-5 below</w:t>
      </w:r>
      <w:r>
        <w:t>. Section 9.3 discusses these nominated  post mining land uses further.</w:t>
      </w:r>
    </w:p>
    <w:p w14:paraId="7C994B08" w14:textId="77777777" w:rsidR="00BF7729" w:rsidRDefault="00BF7729">
      <w:pPr>
        <w:spacing w:after="0" w:line="240" w:lineRule="auto"/>
        <w:rPr>
          <w:b/>
        </w:rPr>
      </w:pPr>
      <w:r>
        <w:br w:type="page"/>
      </w:r>
    </w:p>
    <w:p w14:paraId="374C6F12" w14:textId="0B134060" w:rsidR="009C17A3" w:rsidRPr="00820550" w:rsidRDefault="009C17A3" w:rsidP="002B5810">
      <w:pPr>
        <w:pStyle w:val="Caption"/>
      </w:pPr>
      <w:r w:rsidRPr="00820550">
        <w:t>Table 3-5</w:t>
      </w:r>
      <w:r w:rsidR="00F85E80" w:rsidRPr="00820550">
        <w:t>:</w:t>
      </w:r>
      <w:r w:rsidRPr="00820550">
        <w:t xml:space="preserve"> Rehabilitation Domains and Proposed Post Mining Land Use</w:t>
      </w:r>
    </w:p>
    <w:tbl>
      <w:tblPr>
        <w:tblStyle w:val="TableGrid"/>
        <w:tblW w:w="0" w:type="auto"/>
        <w:tblLook w:val="04A0" w:firstRow="1" w:lastRow="0" w:firstColumn="1" w:lastColumn="0" w:noHBand="0" w:noVBand="1"/>
      </w:tblPr>
      <w:tblGrid>
        <w:gridCol w:w="3397"/>
        <w:gridCol w:w="1701"/>
        <w:gridCol w:w="4422"/>
      </w:tblGrid>
      <w:tr w:rsidR="009C17A3" w:rsidRPr="00757850" w14:paraId="27036AFC" w14:textId="77777777">
        <w:trPr>
          <w:cnfStyle w:val="100000000000" w:firstRow="1" w:lastRow="0" w:firstColumn="0" w:lastColumn="0" w:oddVBand="0" w:evenVBand="0" w:oddHBand="0" w:evenHBand="0" w:firstRowFirstColumn="0" w:firstRowLastColumn="0" w:lastRowFirstColumn="0" w:lastRowLastColumn="0"/>
        </w:trPr>
        <w:tc>
          <w:tcPr>
            <w:tcW w:w="3397" w:type="dxa"/>
            <w:shd w:val="clear" w:color="auto" w:fill="8BC600"/>
          </w:tcPr>
          <w:p w14:paraId="0A4DD185" w14:textId="77777777" w:rsidR="009C17A3" w:rsidRPr="00757850" w:rsidRDefault="009C17A3">
            <w:pPr>
              <w:jc w:val="center"/>
              <w:rPr>
                <w:b w:val="0"/>
                <w:bCs/>
              </w:rPr>
            </w:pPr>
            <w:r w:rsidRPr="00757850">
              <w:rPr>
                <w:b w:val="0"/>
                <w:bCs/>
              </w:rPr>
              <w:t>Rehabilitation Domain Name</w:t>
            </w:r>
          </w:p>
        </w:tc>
        <w:tc>
          <w:tcPr>
            <w:tcW w:w="1701" w:type="dxa"/>
            <w:shd w:val="clear" w:color="auto" w:fill="8BC600"/>
          </w:tcPr>
          <w:p w14:paraId="666B95D5" w14:textId="77777777" w:rsidR="009C17A3" w:rsidRPr="00757850" w:rsidRDefault="009C17A3">
            <w:pPr>
              <w:jc w:val="center"/>
              <w:rPr>
                <w:b w:val="0"/>
                <w:bCs/>
              </w:rPr>
            </w:pPr>
            <w:r>
              <w:rPr>
                <w:b w:val="0"/>
                <w:bCs/>
              </w:rPr>
              <w:t>Rehabilitation Domain Code</w:t>
            </w:r>
          </w:p>
        </w:tc>
        <w:tc>
          <w:tcPr>
            <w:tcW w:w="4422" w:type="dxa"/>
            <w:shd w:val="clear" w:color="auto" w:fill="8BC600"/>
          </w:tcPr>
          <w:p w14:paraId="48600743" w14:textId="77777777" w:rsidR="009C17A3" w:rsidRPr="00757850" w:rsidRDefault="009C17A3">
            <w:pPr>
              <w:jc w:val="center"/>
              <w:rPr>
                <w:b w:val="0"/>
                <w:bCs/>
              </w:rPr>
            </w:pPr>
            <w:r>
              <w:rPr>
                <w:b w:val="0"/>
                <w:bCs/>
              </w:rPr>
              <w:t>Proposed Post Mining Land Use</w:t>
            </w:r>
          </w:p>
        </w:tc>
      </w:tr>
      <w:tr w:rsidR="009C17A3" w14:paraId="356E7897" w14:textId="77777777">
        <w:tc>
          <w:tcPr>
            <w:tcW w:w="3397" w:type="dxa"/>
          </w:tcPr>
          <w:p w14:paraId="492C10A0" w14:textId="77777777" w:rsidR="009C17A3" w:rsidRDefault="009C17A3" w:rsidP="009C17A3">
            <w:pPr>
              <w:spacing w:line="276" w:lineRule="auto"/>
            </w:pPr>
            <w:r>
              <w:t>Pit Lake</w:t>
            </w:r>
          </w:p>
        </w:tc>
        <w:tc>
          <w:tcPr>
            <w:tcW w:w="1701" w:type="dxa"/>
          </w:tcPr>
          <w:p w14:paraId="3A86A41D" w14:textId="337B55EE" w:rsidR="009C17A3" w:rsidRDefault="009C17A3" w:rsidP="009C17A3">
            <w:r>
              <w:t>RD – PL</w:t>
            </w:r>
          </w:p>
        </w:tc>
        <w:tc>
          <w:tcPr>
            <w:tcW w:w="4422" w:type="dxa"/>
          </w:tcPr>
          <w:p w14:paraId="5A52CC24" w14:textId="77777777" w:rsidR="009C17A3" w:rsidRDefault="009C17A3" w:rsidP="009C17A3">
            <w:pPr>
              <w:spacing w:line="276" w:lineRule="auto"/>
            </w:pPr>
            <w:r>
              <w:t>Lake Yallourn (Recreation)</w:t>
            </w:r>
          </w:p>
        </w:tc>
      </w:tr>
      <w:tr w:rsidR="009C17A3" w14:paraId="54343383" w14:textId="77777777">
        <w:tc>
          <w:tcPr>
            <w:tcW w:w="3397" w:type="dxa"/>
          </w:tcPr>
          <w:p w14:paraId="6A1507D4" w14:textId="77777777" w:rsidR="009C17A3" w:rsidRDefault="009C17A3" w:rsidP="009C17A3">
            <w:pPr>
              <w:spacing w:line="276" w:lineRule="auto"/>
            </w:pPr>
            <w:r>
              <w:t>Pit Batters</w:t>
            </w:r>
          </w:p>
        </w:tc>
        <w:tc>
          <w:tcPr>
            <w:tcW w:w="1701" w:type="dxa"/>
          </w:tcPr>
          <w:p w14:paraId="43DA3B17" w14:textId="10F5EE88" w:rsidR="009C17A3" w:rsidRDefault="009C17A3" w:rsidP="009C17A3">
            <w:r>
              <w:t>RD – PB</w:t>
            </w:r>
          </w:p>
        </w:tc>
        <w:tc>
          <w:tcPr>
            <w:tcW w:w="4422" w:type="dxa"/>
          </w:tcPr>
          <w:p w14:paraId="2619AA7D" w14:textId="77777777" w:rsidR="009C17A3" w:rsidRDefault="009C17A3" w:rsidP="009C17A3">
            <w:pPr>
              <w:spacing w:line="276" w:lineRule="auto"/>
            </w:pPr>
            <w:r>
              <w:t>Environmental and Recreation</w:t>
            </w:r>
          </w:p>
          <w:p w14:paraId="41AE3BAD" w14:textId="77777777" w:rsidR="009C17A3" w:rsidRDefault="009C17A3" w:rsidP="009C17A3">
            <w:pPr>
              <w:spacing w:line="276" w:lineRule="auto"/>
            </w:pPr>
            <w:r>
              <w:t>Conservation</w:t>
            </w:r>
          </w:p>
        </w:tc>
      </w:tr>
      <w:tr w:rsidR="009C17A3" w14:paraId="71E7EBD7" w14:textId="77777777">
        <w:tc>
          <w:tcPr>
            <w:tcW w:w="3397" w:type="dxa"/>
          </w:tcPr>
          <w:p w14:paraId="71A9165B" w14:textId="77777777" w:rsidR="009C17A3" w:rsidRDefault="009C17A3" w:rsidP="009C17A3">
            <w:pPr>
              <w:spacing w:line="276" w:lineRule="auto"/>
            </w:pPr>
            <w:r>
              <w:t>Morwell River Diversion (MRD)</w:t>
            </w:r>
          </w:p>
          <w:p w14:paraId="7ECBA53B" w14:textId="77777777" w:rsidR="009C17A3" w:rsidRDefault="009C17A3" w:rsidP="009C17A3">
            <w:pPr>
              <w:spacing w:line="276" w:lineRule="auto"/>
            </w:pPr>
          </w:p>
        </w:tc>
        <w:tc>
          <w:tcPr>
            <w:tcW w:w="1701" w:type="dxa"/>
          </w:tcPr>
          <w:p w14:paraId="658EB228" w14:textId="53BC48FA" w:rsidR="009C17A3" w:rsidRPr="00F265D4" w:rsidRDefault="009C17A3" w:rsidP="009C17A3">
            <w:pPr>
              <w:spacing w:line="276" w:lineRule="auto"/>
              <w:rPr>
                <w:rStyle w:val="normaltextrun"/>
                <w:rFonts w:cs="Arial"/>
                <w:color w:val="000000"/>
                <w:shd w:val="clear" w:color="auto" w:fill="FFFFFF"/>
              </w:rPr>
            </w:pPr>
            <w:r>
              <w:rPr>
                <w:rStyle w:val="normaltextrun"/>
                <w:rFonts w:cs="Arial"/>
                <w:color w:val="000000"/>
                <w:shd w:val="clear" w:color="auto" w:fill="FFFFFF"/>
              </w:rPr>
              <w:t>RD – MRD</w:t>
            </w:r>
          </w:p>
        </w:tc>
        <w:tc>
          <w:tcPr>
            <w:tcW w:w="4422" w:type="dxa"/>
          </w:tcPr>
          <w:p w14:paraId="2E558DC3" w14:textId="77777777" w:rsidR="009C17A3" w:rsidRDefault="009C17A3" w:rsidP="009C17A3">
            <w:pPr>
              <w:spacing w:line="276" w:lineRule="auto"/>
            </w:pPr>
            <w:r>
              <w:t>Environmental and Recreation</w:t>
            </w:r>
          </w:p>
          <w:p w14:paraId="232C3487" w14:textId="77777777" w:rsidR="009C17A3" w:rsidRDefault="009C17A3" w:rsidP="009C17A3">
            <w:pPr>
              <w:spacing w:line="276" w:lineRule="auto"/>
            </w:pPr>
            <w:r>
              <w:t>Conservation</w:t>
            </w:r>
          </w:p>
        </w:tc>
      </w:tr>
      <w:tr w:rsidR="009C17A3" w14:paraId="01FDDC84" w14:textId="77777777">
        <w:tc>
          <w:tcPr>
            <w:tcW w:w="3397" w:type="dxa"/>
          </w:tcPr>
          <w:p w14:paraId="694F9E46" w14:textId="77777777" w:rsidR="009C17A3" w:rsidRDefault="009C17A3" w:rsidP="009C17A3">
            <w:pPr>
              <w:spacing w:line="276" w:lineRule="auto"/>
            </w:pPr>
            <w:r>
              <w:t xml:space="preserve">Mine Disturbed Areas </w:t>
            </w:r>
          </w:p>
        </w:tc>
        <w:tc>
          <w:tcPr>
            <w:tcW w:w="1701" w:type="dxa"/>
          </w:tcPr>
          <w:p w14:paraId="2E77D758" w14:textId="7037CFCD" w:rsidR="009C17A3" w:rsidRPr="00A87D27" w:rsidRDefault="009C17A3" w:rsidP="009C17A3">
            <w:pPr>
              <w:spacing w:line="276" w:lineRule="auto"/>
              <w:rPr>
                <w:rStyle w:val="normaltextrun"/>
                <w:rFonts w:cs="Arial"/>
                <w:shd w:val="clear" w:color="auto" w:fill="FFFFFF"/>
              </w:rPr>
            </w:pPr>
            <w:r>
              <w:rPr>
                <w:rStyle w:val="normaltextrun"/>
                <w:rFonts w:cs="Arial"/>
                <w:shd w:val="clear" w:color="auto" w:fill="FFFFFF"/>
              </w:rPr>
              <w:t>RD – MDA</w:t>
            </w:r>
          </w:p>
        </w:tc>
        <w:tc>
          <w:tcPr>
            <w:tcW w:w="4422" w:type="dxa"/>
          </w:tcPr>
          <w:p w14:paraId="468D24BC" w14:textId="77777777" w:rsidR="009C17A3" w:rsidRDefault="009C17A3" w:rsidP="009C17A3">
            <w:pPr>
              <w:spacing w:line="276" w:lineRule="auto"/>
            </w:pPr>
            <w:r>
              <w:t>Commercial and Industrial</w:t>
            </w:r>
          </w:p>
          <w:p w14:paraId="2FC70B00" w14:textId="77777777" w:rsidR="009C17A3" w:rsidRDefault="009C17A3" w:rsidP="009C17A3">
            <w:pPr>
              <w:spacing w:line="276" w:lineRule="auto"/>
            </w:pPr>
            <w:r>
              <w:t>Leases</w:t>
            </w:r>
          </w:p>
        </w:tc>
      </w:tr>
      <w:tr w:rsidR="009C17A3" w14:paraId="2019E232" w14:textId="77777777">
        <w:tc>
          <w:tcPr>
            <w:tcW w:w="3397" w:type="dxa"/>
          </w:tcPr>
          <w:p w14:paraId="03015B72" w14:textId="77777777" w:rsidR="009C17A3" w:rsidRDefault="009C17A3" w:rsidP="009C17A3">
            <w:pPr>
              <w:spacing w:line="276" w:lineRule="auto"/>
            </w:pPr>
            <w:r>
              <w:t xml:space="preserve">Undisturbed Mine Area </w:t>
            </w:r>
          </w:p>
          <w:p w14:paraId="661DCD53" w14:textId="77777777" w:rsidR="009C17A3" w:rsidRDefault="009C17A3" w:rsidP="009C17A3">
            <w:pPr>
              <w:spacing w:line="276" w:lineRule="auto"/>
            </w:pPr>
          </w:p>
        </w:tc>
        <w:tc>
          <w:tcPr>
            <w:tcW w:w="1701" w:type="dxa"/>
          </w:tcPr>
          <w:p w14:paraId="205AE0BC" w14:textId="347C45F2" w:rsidR="009C17A3" w:rsidRPr="009670BC" w:rsidRDefault="009C17A3" w:rsidP="009C17A3">
            <w:pPr>
              <w:spacing w:line="276" w:lineRule="auto"/>
            </w:pPr>
            <w:r>
              <w:t>RD – UMA</w:t>
            </w:r>
          </w:p>
        </w:tc>
        <w:tc>
          <w:tcPr>
            <w:tcW w:w="4422" w:type="dxa"/>
          </w:tcPr>
          <w:p w14:paraId="596C5A99" w14:textId="77777777" w:rsidR="009C17A3" w:rsidRDefault="009C17A3" w:rsidP="009C17A3">
            <w:pPr>
              <w:spacing w:line="276" w:lineRule="auto"/>
            </w:pPr>
            <w:r>
              <w:t xml:space="preserve">Agriculture and Grazing </w:t>
            </w:r>
          </w:p>
          <w:p w14:paraId="2CDC724E" w14:textId="77777777" w:rsidR="009C17A3" w:rsidRDefault="009C17A3" w:rsidP="009C17A3">
            <w:pPr>
              <w:spacing w:line="276" w:lineRule="auto"/>
            </w:pPr>
            <w:r>
              <w:t>Environment and recreation</w:t>
            </w:r>
          </w:p>
        </w:tc>
      </w:tr>
      <w:tr w:rsidR="009C17A3" w14:paraId="6418D9E0" w14:textId="77777777">
        <w:tc>
          <w:tcPr>
            <w:tcW w:w="3397" w:type="dxa"/>
          </w:tcPr>
          <w:p w14:paraId="1C07530F" w14:textId="77777777" w:rsidR="009C17A3" w:rsidRDefault="009C17A3" w:rsidP="009C17A3">
            <w:pPr>
              <w:spacing w:line="276" w:lineRule="auto"/>
            </w:pPr>
            <w:r>
              <w:t xml:space="preserve">Conservation Areas </w:t>
            </w:r>
          </w:p>
        </w:tc>
        <w:tc>
          <w:tcPr>
            <w:tcW w:w="1701" w:type="dxa"/>
          </w:tcPr>
          <w:p w14:paraId="600A3772" w14:textId="3403A89C" w:rsidR="009C17A3" w:rsidRPr="009670BC" w:rsidRDefault="009C17A3" w:rsidP="009C17A3">
            <w:pPr>
              <w:spacing w:line="276" w:lineRule="auto"/>
            </w:pPr>
            <w:r>
              <w:t>RD –CA</w:t>
            </w:r>
          </w:p>
        </w:tc>
        <w:tc>
          <w:tcPr>
            <w:tcW w:w="4422" w:type="dxa"/>
          </w:tcPr>
          <w:p w14:paraId="02FDF7D2" w14:textId="77777777" w:rsidR="009C17A3" w:rsidRDefault="009C17A3" w:rsidP="009C17A3">
            <w:pPr>
              <w:spacing w:line="276" w:lineRule="auto"/>
            </w:pPr>
            <w:r>
              <w:t>Conservation</w:t>
            </w:r>
          </w:p>
        </w:tc>
      </w:tr>
      <w:tr w:rsidR="009C17A3" w14:paraId="4261D9AE" w14:textId="77777777">
        <w:tc>
          <w:tcPr>
            <w:tcW w:w="3397" w:type="dxa"/>
          </w:tcPr>
          <w:p w14:paraId="286B5520" w14:textId="77777777" w:rsidR="009C17A3" w:rsidRDefault="009C17A3" w:rsidP="009C17A3">
            <w:pPr>
              <w:spacing w:line="276" w:lineRule="auto"/>
            </w:pPr>
            <w:r>
              <w:t xml:space="preserve">Yallourn North Open Cut </w:t>
            </w:r>
          </w:p>
        </w:tc>
        <w:tc>
          <w:tcPr>
            <w:tcW w:w="1701" w:type="dxa"/>
          </w:tcPr>
          <w:p w14:paraId="38AD6293" w14:textId="35AD7CBA" w:rsidR="009C17A3" w:rsidRPr="00D772AD" w:rsidRDefault="009C17A3" w:rsidP="009C17A3">
            <w:pPr>
              <w:spacing w:line="276" w:lineRule="auto"/>
              <w:rPr>
                <w:rStyle w:val="normaltextrun"/>
                <w:rFonts w:cs="Arial"/>
                <w:shd w:val="clear" w:color="auto" w:fill="FFFFFF"/>
              </w:rPr>
            </w:pPr>
            <w:r>
              <w:rPr>
                <w:rStyle w:val="normaltextrun"/>
                <w:rFonts w:cs="Arial"/>
                <w:shd w:val="clear" w:color="auto" w:fill="FFFFFF"/>
              </w:rPr>
              <w:t>RD – YNOC</w:t>
            </w:r>
          </w:p>
        </w:tc>
        <w:tc>
          <w:tcPr>
            <w:tcW w:w="4422" w:type="dxa"/>
          </w:tcPr>
          <w:p w14:paraId="6EAB72D9" w14:textId="77777777" w:rsidR="009C17A3" w:rsidRPr="00714C1A" w:rsidRDefault="009C17A3" w:rsidP="009C17A3">
            <w:pPr>
              <w:spacing w:line="276" w:lineRule="auto"/>
              <w:rPr>
                <w:i/>
                <w:iCs/>
                <w:color w:val="FF0000"/>
              </w:rPr>
            </w:pPr>
            <w:r>
              <w:t>Environment and recreation</w:t>
            </w:r>
          </w:p>
        </w:tc>
      </w:tr>
    </w:tbl>
    <w:p w14:paraId="028BBCD9" w14:textId="224F6802" w:rsidR="009C17A3" w:rsidRDefault="009C17A3" w:rsidP="009C17A3"/>
    <w:p w14:paraId="25143638" w14:textId="77777777" w:rsidR="009C5688" w:rsidRDefault="00A25ADA" w:rsidP="009C5688">
      <w:pPr>
        <w:keepNext/>
        <w:spacing w:after="0" w:line="276" w:lineRule="auto"/>
        <w:jc w:val="center"/>
      </w:pPr>
      <w:r>
        <w:rPr>
          <w:noProof/>
        </w:rPr>
        <w:drawing>
          <wp:inline distT="0" distB="0" distL="0" distR="0" wp14:anchorId="7EFD8945" wp14:editId="10B6DA0C">
            <wp:extent cx="6237605" cy="8686988"/>
            <wp:effectExtent l="0" t="0" r="0" b="0"/>
            <wp:docPr id="790383208" name="Picture 1" descr="A map of a large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83208" name="Picture 1" descr="A map of a large area&#10;&#10;AI-generated content may be incorrect."/>
                    <pic:cNvPicPr/>
                  </pic:nvPicPr>
                  <pic:blipFill rotWithShape="1">
                    <a:blip r:embed="rId32"/>
                    <a:srcRect t="584"/>
                    <a:stretch>
                      <a:fillRect/>
                    </a:stretch>
                  </pic:blipFill>
                  <pic:spPr bwMode="auto">
                    <a:xfrm>
                      <a:off x="0" y="0"/>
                      <a:ext cx="6246023" cy="8698712"/>
                    </a:xfrm>
                    <a:prstGeom prst="rect">
                      <a:avLst/>
                    </a:prstGeom>
                    <a:ln>
                      <a:noFill/>
                    </a:ln>
                    <a:extLst>
                      <a:ext uri="{53640926-AAD7-44D8-BBD7-CCE9431645EC}">
                        <a14:shadowObscured xmlns:a14="http://schemas.microsoft.com/office/drawing/2010/main"/>
                      </a:ext>
                    </a:extLst>
                  </pic:spPr>
                </pic:pic>
              </a:graphicData>
            </a:graphic>
          </wp:inline>
        </w:drawing>
      </w:r>
    </w:p>
    <w:p w14:paraId="0E89E4EF" w14:textId="502C7B4A" w:rsidR="001724C0" w:rsidRDefault="009C5688" w:rsidP="009C5688">
      <w:pPr>
        <w:pStyle w:val="Caption"/>
      </w:pPr>
      <w:bookmarkStart w:id="93" w:name="_Toc210125470"/>
      <w:r>
        <w:t xml:space="preserve">Figure </w:t>
      </w:r>
      <w:r w:rsidR="00946086">
        <w:fldChar w:fldCharType="begin"/>
      </w:r>
      <w:r w:rsidR="00946086">
        <w:instrText xml:space="preserve"> STYLEREF 1 \s </w:instrText>
      </w:r>
      <w:r w:rsidR="00946086">
        <w:fldChar w:fldCharType="separate"/>
      </w:r>
      <w:r w:rsidR="00D35BC0">
        <w:rPr>
          <w:noProof/>
        </w:rPr>
        <w:t>3</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r>
        <w:t xml:space="preserve">: </w:t>
      </w:r>
      <w:r w:rsidRPr="00606C6D">
        <w:t>Mine Rehabilitation Domains</w:t>
      </w:r>
      <w:bookmarkEnd w:id="93"/>
    </w:p>
    <w:p w14:paraId="682B6BB7" w14:textId="2FA1345D" w:rsidR="00600E22" w:rsidRDefault="009C17A3" w:rsidP="00254B6E">
      <w:pPr>
        <w:pStyle w:val="Heading4"/>
      </w:pPr>
      <w:r w:rsidRPr="00254B6E">
        <w:t>Geotechnical Domains</w:t>
      </w:r>
      <w:r w:rsidR="004E2ACE">
        <w:t xml:space="preserve"> </w:t>
      </w:r>
    </w:p>
    <w:p w14:paraId="721825BD" w14:textId="742E734E" w:rsidR="009C17A3" w:rsidRPr="00C03234" w:rsidRDefault="009C17A3" w:rsidP="0096224F">
      <w:r>
        <w:t>T</w:t>
      </w:r>
      <w:r w:rsidRPr="00C03234">
        <w:t xml:space="preserve">hese domain boundaries are relevant to stability management of the site and are a result of the geology, geotechnical characteristics, hydrogeology and surface water management, internal infrastructure such as the MRD, external receptors such as the railway, and future mining. </w:t>
      </w:r>
      <w:r>
        <w:t>The geotechnical domains for the Yallourn Mine are shown in Figure 3-</w:t>
      </w:r>
      <w:r w:rsidR="008D2983">
        <w:t xml:space="preserve">8 </w:t>
      </w:r>
      <w:r>
        <w:t>below</w:t>
      </w:r>
      <w:r w:rsidR="0049244E">
        <w:t>.</w:t>
      </w:r>
      <w:r>
        <w:t xml:space="preserve"> </w:t>
      </w:r>
    </w:p>
    <w:p w14:paraId="66610DCA" w14:textId="5983D74E" w:rsidR="0049244E" w:rsidRDefault="009C17A3" w:rsidP="00254B6E">
      <w:pPr>
        <w:pStyle w:val="Heading4"/>
      </w:pPr>
      <w:r w:rsidRPr="00254B6E">
        <w:t xml:space="preserve">Peripheral Catchment Surface Water Domains </w:t>
      </w:r>
      <w:r>
        <w:t xml:space="preserve"> </w:t>
      </w:r>
    </w:p>
    <w:p w14:paraId="236CC237" w14:textId="53B6111B" w:rsidR="009C17A3" w:rsidRDefault="004E2ACE" w:rsidP="0026708A">
      <w:r>
        <w:t>T</w:t>
      </w:r>
      <w:r w:rsidR="009C17A3">
        <w:t xml:space="preserve">hese domain boundaries have been derived in consideration of the mapped catchments that report to the abovementioned geotechnical domains. These do not show the surface runoff areas that may run along the outside of the geotechnical domains (external to the mine) and remain outside of the mine void, e.g. flows reporting directly to Morwell River and Wetlands from the south-west of the mine. </w:t>
      </w:r>
      <w:r w:rsidR="008D2983">
        <w:t>These are shown in Figure 3-9 below.</w:t>
      </w:r>
    </w:p>
    <w:p w14:paraId="6BAD44AB" w14:textId="376F9F3D" w:rsidR="009C17A3" w:rsidRDefault="009C17A3" w:rsidP="009C17A3">
      <w:r>
        <w:t xml:space="preserve">As part of the future stages of rehabilitation detailed design works, the </w:t>
      </w:r>
      <w:r w:rsidR="004E2ACE">
        <w:t>R</w:t>
      </w:r>
      <w:r>
        <w:t xml:space="preserve">ehabilitation </w:t>
      </w:r>
      <w:r w:rsidR="004E2ACE">
        <w:t>D</w:t>
      </w:r>
      <w:r>
        <w:t>omain boundaries presented in Figure 3-</w:t>
      </w:r>
      <w:r w:rsidR="008D2983">
        <w:t>7</w:t>
      </w:r>
      <w:r w:rsidR="00F029F7">
        <w:t xml:space="preserve"> </w:t>
      </w:r>
      <w:r>
        <w:t xml:space="preserve">could be further detailed and linked to the future detailed site management plans. </w:t>
      </w:r>
    </w:p>
    <w:p w14:paraId="5EC7DCD7" w14:textId="7FCB5FAF" w:rsidR="002E3483" w:rsidRDefault="00487442" w:rsidP="00D55109">
      <w:pPr>
        <w:rPr>
          <w:noProof/>
        </w:rPr>
      </w:pPr>
      <w:r>
        <w:rPr>
          <w:noProof/>
        </w:rPr>
        <w:br w:type="page"/>
      </w:r>
    </w:p>
    <w:p w14:paraId="7B890E98" w14:textId="78408E87" w:rsidR="009C17A3" w:rsidRDefault="009C17A3" w:rsidP="00D55109">
      <w:pPr>
        <w:sectPr w:rsidR="009C17A3" w:rsidSect="00487442">
          <w:pgSz w:w="11910" w:h="16840"/>
          <w:pgMar w:top="1134" w:right="567" w:bottom="1315" w:left="567" w:header="720" w:footer="356" w:gutter="0"/>
          <w:cols w:space="709"/>
          <w:titlePg/>
          <w:docGrid w:linePitch="299"/>
        </w:sectPr>
      </w:pPr>
    </w:p>
    <w:p w14:paraId="138F99A7" w14:textId="77777777" w:rsidR="00946086" w:rsidRDefault="006E4481" w:rsidP="00946086">
      <w:pPr>
        <w:pStyle w:val="Caption"/>
        <w:keepNext/>
      </w:pPr>
      <w:r w:rsidRPr="006E4481">
        <w:rPr>
          <w:noProof/>
        </w:rPr>
        <w:drawing>
          <wp:inline distT="0" distB="0" distL="0" distR="0" wp14:anchorId="6B392CDA" wp14:editId="16A7175B">
            <wp:extent cx="11615436" cy="8251371"/>
            <wp:effectExtent l="0" t="0" r="5080" b="0"/>
            <wp:docPr id="872385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647106" cy="8273868"/>
                    </a:xfrm>
                    <a:prstGeom prst="rect">
                      <a:avLst/>
                    </a:prstGeom>
                    <a:noFill/>
                    <a:ln>
                      <a:noFill/>
                    </a:ln>
                  </pic:spPr>
                </pic:pic>
              </a:graphicData>
            </a:graphic>
          </wp:inline>
        </w:drawing>
      </w:r>
      <w:bookmarkStart w:id="94" w:name="_Ref197354020"/>
    </w:p>
    <w:p w14:paraId="0B7AA00F" w14:textId="57926DA2" w:rsidR="00F14112" w:rsidRDefault="00946086" w:rsidP="00946086">
      <w:pPr>
        <w:pStyle w:val="Caption"/>
      </w:pPr>
      <w:bookmarkStart w:id="95" w:name="_Ref210126181"/>
      <w:bookmarkStart w:id="96" w:name="_Toc210125471"/>
      <w:r>
        <w:t xml:space="preserve">Figure </w:t>
      </w:r>
      <w:r>
        <w:fldChar w:fldCharType="begin"/>
      </w:r>
      <w:r>
        <w:instrText xml:space="preserve"> STYLEREF 1 \s </w:instrText>
      </w:r>
      <w:r>
        <w:fldChar w:fldCharType="separate"/>
      </w:r>
      <w:r w:rsidR="00D35BC0">
        <w:rPr>
          <w:noProof/>
        </w:rPr>
        <w:t>3</w:t>
      </w:r>
      <w:r>
        <w:fldChar w:fldCharType="end"/>
      </w:r>
      <w:r>
        <w:noBreakHyphen/>
      </w:r>
      <w:r>
        <w:fldChar w:fldCharType="begin"/>
      </w:r>
      <w:r>
        <w:instrText xml:space="preserve"> SEQ Figure \* ARABIC \s 1 </w:instrText>
      </w:r>
      <w:r>
        <w:fldChar w:fldCharType="separate"/>
      </w:r>
      <w:r w:rsidR="00D35BC0">
        <w:rPr>
          <w:noProof/>
        </w:rPr>
        <w:t>8</w:t>
      </w:r>
      <w:r>
        <w:fldChar w:fldCharType="end"/>
      </w:r>
      <w:bookmarkEnd w:id="95"/>
      <w:r>
        <w:t xml:space="preserve">: </w:t>
      </w:r>
      <w:r w:rsidRPr="00015359">
        <w:t>Yallourn Mine Geotechnical Domains and Geotechnical Section Plan (PSM 2025b)</w:t>
      </w:r>
      <w:bookmarkEnd w:id="96"/>
    </w:p>
    <w:bookmarkEnd w:id="94"/>
    <w:p w14:paraId="4C797270" w14:textId="77777777" w:rsidR="00946086" w:rsidRDefault="004B663E" w:rsidP="00946086">
      <w:pPr>
        <w:keepNext/>
        <w:jc w:val="center"/>
      </w:pPr>
      <w:r w:rsidRPr="004B663E">
        <w:rPr>
          <w:noProof/>
        </w:rPr>
        <w:drawing>
          <wp:inline distT="0" distB="0" distL="0" distR="0" wp14:anchorId="242A9067" wp14:editId="38CE99E0">
            <wp:extent cx="11919857" cy="8467624"/>
            <wp:effectExtent l="0" t="0" r="5715" b="0"/>
            <wp:docPr id="4082785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929585" cy="8474534"/>
                    </a:xfrm>
                    <a:prstGeom prst="rect">
                      <a:avLst/>
                    </a:prstGeom>
                    <a:noFill/>
                    <a:ln>
                      <a:noFill/>
                    </a:ln>
                  </pic:spPr>
                </pic:pic>
              </a:graphicData>
            </a:graphic>
          </wp:inline>
        </w:drawing>
      </w:r>
    </w:p>
    <w:p w14:paraId="659849F6" w14:textId="386CF047" w:rsidR="004B663E" w:rsidRPr="004B663E" w:rsidRDefault="00946086" w:rsidP="00946086">
      <w:pPr>
        <w:pStyle w:val="Caption"/>
      </w:pPr>
      <w:bookmarkStart w:id="97" w:name="_Ref210126004"/>
      <w:bookmarkStart w:id="98" w:name="_Toc210125472"/>
      <w:r>
        <w:t xml:space="preserve">Figure </w:t>
      </w:r>
      <w:r>
        <w:fldChar w:fldCharType="begin"/>
      </w:r>
      <w:r>
        <w:instrText xml:space="preserve"> STYLEREF 1 \s </w:instrText>
      </w:r>
      <w:r>
        <w:fldChar w:fldCharType="separate"/>
      </w:r>
      <w:r w:rsidR="00D35BC0">
        <w:rPr>
          <w:noProof/>
        </w:rPr>
        <w:t>3</w:t>
      </w:r>
      <w:r>
        <w:fldChar w:fldCharType="end"/>
      </w:r>
      <w:r>
        <w:noBreakHyphen/>
      </w:r>
      <w:r>
        <w:fldChar w:fldCharType="begin"/>
      </w:r>
      <w:r>
        <w:instrText xml:space="preserve"> SEQ Figure \* ARABIC \s 1 </w:instrText>
      </w:r>
      <w:r>
        <w:fldChar w:fldCharType="separate"/>
      </w:r>
      <w:r w:rsidR="00D35BC0">
        <w:rPr>
          <w:noProof/>
        </w:rPr>
        <w:t>9</w:t>
      </w:r>
      <w:r>
        <w:fldChar w:fldCharType="end"/>
      </w:r>
      <w:bookmarkEnd w:id="97"/>
      <w:r>
        <w:t xml:space="preserve">: </w:t>
      </w:r>
      <w:r w:rsidRPr="007411BA">
        <w:t>Peripheral Catchment Surface Water Domains for Mine Rehabilitation (PSM 2025b)</w:t>
      </w:r>
      <w:bookmarkEnd w:id="98"/>
    </w:p>
    <w:p w14:paraId="6820E311" w14:textId="77777777" w:rsidR="00487442" w:rsidRDefault="00487442">
      <w:pPr>
        <w:spacing w:after="0" w:line="240" w:lineRule="auto"/>
        <w:sectPr w:rsidR="00487442" w:rsidSect="007A5C78">
          <w:pgSz w:w="23808" w:h="16840" w:orient="landscape" w:code="8"/>
          <w:pgMar w:top="567" w:right="1134" w:bottom="567" w:left="1315" w:header="720" w:footer="357" w:gutter="0"/>
          <w:cols w:space="709"/>
          <w:titlePg/>
          <w:docGrid w:linePitch="299"/>
        </w:sectPr>
      </w:pPr>
    </w:p>
    <w:p w14:paraId="2D113D73" w14:textId="1DD4D4A5" w:rsidR="00A95BDB" w:rsidRDefault="00E303F7" w:rsidP="006901F1">
      <w:pPr>
        <w:pStyle w:val="Heading1"/>
      </w:pPr>
      <w:r>
        <w:t xml:space="preserve"> </w:t>
      </w:r>
      <w:bookmarkStart w:id="99" w:name="_Ref199152378"/>
      <w:bookmarkStart w:id="100" w:name="_Toc210049008"/>
      <w:r w:rsidR="00874C05">
        <w:t>Regulatory Context</w:t>
      </w:r>
      <w:bookmarkEnd w:id="99"/>
      <w:bookmarkEnd w:id="100"/>
    </w:p>
    <w:p w14:paraId="6251625B" w14:textId="77777777" w:rsidR="005904D7" w:rsidRDefault="005904D7" w:rsidP="005904D7">
      <w:r w:rsidRPr="00782D60">
        <w:t xml:space="preserve">This </w:t>
      </w:r>
      <w:r>
        <w:t>chapter</w:t>
      </w:r>
      <w:r w:rsidRPr="00782D60">
        <w:t xml:space="preserve"> provides an overview of the </w:t>
      </w:r>
      <w:r>
        <w:t xml:space="preserve">government policy and </w:t>
      </w:r>
      <w:r w:rsidRPr="00782D60">
        <w:t xml:space="preserve">legal </w:t>
      </w:r>
      <w:r>
        <w:t>framework that applies to and informs the proposed rehabilitation of</w:t>
      </w:r>
      <w:r w:rsidRPr="00782D60">
        <w:t xml:space="preserve"> the Yallourn Mine</w:t>
      </w:r>
      <w:r>
        <w:t xml:space="preserve">.  This chapter also sets out the current and future </w:t>
      </w:r>
      <w:r w:rsidRPr="00BC4D54">
        <w:t xml:space="preserve">legal approvals and permissions required </w:t>
      </w:r>
      <w:r>
        <w:t xml:space="preserve">to support the </w:t>
      </w:r>
      <w:r w:rsidRPr="00BC4D54">
        <w:t xml:space="preserve">activities </w:t>
      </w:r>
      <w:r>
        <w:t xml:space="preserve">and </w:t>
      </w:r>
      <w:r w:rsidRPr="00BC4D54">
        <w:t xml:space="preserve">outcomes </w:t>
      </w:r>
      <w:r>
        <w:t xml:space="preserve">identified and proposed in this DMRP. </w:t>
      </w:r>
    </w:p>
    <w:p w14:paraId="7A5B3528" w14:textId="77777777" w:rsidR="00A10CEB" w:rsidRDefault="005904D7" w:rsidP="005904D7">
      <w:r>
        <w:t xml:space="preserve">At this stage of the development of the DMRP, there is some uncertainty as to the entire set of </w:t>
      </w:r>
      <w:r w:rsidRPr="005D4B90">
        <w:t xml:space="preserve">legal approvals and permissions </w:t>
      </w:r>
      <w:r>
        <w:t xml:space="preserve">that will be </w:t>
      </w:r>
      <w:r w:rsidRPr="005D4B90">
        <w:t xml:space="preserve">required to implement the DMRP </w:t>
      </w:r>
      <w:r>
        <w:t xml:space="preserve">over the rehabilitation period.  It is on this basis that EAY has identified the key legal approvals needed to commence the rehabilitation works as proposed in this DMRP.  However, it is recognised that the development of the DMRP is an iterative process, with the document itself intended to be updated as needed to reflect and respond to changes in the policy, legal and technical state of knowledge, and </w:t>
      </w:r>
      <w:r w:rsidRPr="007B1119">
        <w:t xml:space="preserve">stakeholder expectations </w:t>
      </w:r>
      <w:r>
        <w:t>as communicated during the formal exhibition period and beyond.</w:t>
      </w:r>
    </w:p>
    <w:p w14:paraId="7E1E78AD" w14:textId="77777777" w:rsidR="00475ACC" w:rsidRDefault="00475ACC" w:rsidP="00475ACC"/>
    <w:p w14:paraId="720887BF" w14:textId="77777777" w:rsidR="00BA0BC0" w:rsidRPr="00782D60" w:rsidRDefault="005C2D7A" w:rsidP="00B75E20">
      <w:pPr>
        <w:pStyle w:val="Heading2"/>
      </w:pPr>
      <w:bookmarkStart w:id="101" w:name="_Ref200525374"/>
      <w:bookmarkStart w:id="102" w:name="_Ref200548937"/>
      <w:bookmarkStart w:id="103" w:name="_Toc210049009"/>
      <w:r>
        <w:t>Guide</w:t>
      </w:r>
      <w:r w:rsidR="00DD0EF4">
        <w:t>lines</w:t>
      </w:r>
      <w:r w:rsidR="00CA0541">
        <w:t>, policy</w:t>
      </w:r>
      <w:r w:rsidR="00DD0EF4">
        <w:t xml:space="preserve"> and standards</w:t>
      </w:r>
      <w:bookmarkEnd w:id="101"/>
      <w:bookmarkEnd w:id="102"/>
      <w:bookmarkEnd w:id="103"/>
    </w:p>
    <w:p w14:paraId="4C4C90D0" w14:textId="77777777" w:rsidR="00475ACC" w:rsidRPr="00782D60" w:rsidRDefault="00475ACC" w:rsidP="00475ACC">
      <w:r>
        <w:t xml:space="preserve">As mentioned, EAY has prepared this DMRP </w:t>
      </w:r>
      <w:r w:rsidRPr="007B1119">
        <w:t>consistent with specific requirements for Declared Mines under the MRSD</w:t>
      </w:r>
      <w:r>
        <w:t xml:space="preserve">A and </w:t>
      </w:r>
      <w:r w:rsidRPr="007B1119">
        <w:t>MRSDMIR</w:t>
      </w:r>
      <w:r>
        <w:t>.  However, the regulatory context for the rehabilitation of declared mines is broader than these instruments.  As such, the following have been drawn upon in developing this initial DMRP:</w:t>
      </w:r>
    </w:p>
    <w:p w14:paraId="305C6117" w14:textId="77777777" w:rsidR="004B7A5E" w:rsidRDefault="004B7A5E" w:rsidP="00475ACC">
      <w:pPr>
        <w:pStyle w:val="ListParagraph"/>
        <w:numPr>
          <w:ilvl w:val="0"/>
          <w:numId w:val="115"/>
        </w:numPr>
        <w:ind w:hanging="720"/>
      </w:pPr>
      <w:r w:rsidRPr="006543AA">
        <w:rPr>
          <w:i/>
          <w:iCs/>
        </w:rPr>
        <w:t> Latrobe Valley Regional Rehabilitation Strategy</w:t>
      </w:r>
      <w:r w:rsidRPr="009F3FDD">
        <w:t xml:space="preserve"> (LVRRS)</w:t>
      </w:r>
      <w:r>
        <w:t xml:space="preserve"> </w:t>
      </w:r>
      <w:r w:rsidR="0016677B">
        <w:t>(2020 and amended 2023)</w:t>
      </w:r>
    </w:p>
    <w:p w14:paraId="63058DEA" w14:textId="77777777" w:rsidR="00614DD9" w:rsidRPr="005E4D47" w:rsidRDefault="00614DD9" w:rsidP="00475ACC">
      <w:pPr>
        <w:pStyle w:val="ListParagraph"/>
        <w:numPr>
          <w:ilvl w:val="0"/>
          <w:numId w:val="115"/>
        </w:numPr>
        <w:ind w:hanging="720"/>
      </w:pPr>
      <w:r w:rsidRPr="006543AA">
        <w:rPr>
          <w:i/>
          <w:iCs/>
        </w:rPr>
        <w:t>Integrated Mine Closure: Good Practice Guide</w:t>
      </w:r>
      <w:r w:rsidRPr="005E4D47">
        <w:t xml:space="preserve"> </w:t>
      </w:r>
      <w:r>
        <w:t>(</w:t>
      </w:r>
      <w:r w:rsidR="0016677B">
        <w:t>2019, updated 2025)</w:t>
      </w:r>
    </w:p>
    <w:p w14:paraId="67222CB0" w14:textId="77777777" w:rsidR="00BC3792" w:rsidRPr="008357B7" w:rsidRDefault="005E4D47" w:rsidP="00475ACC">
      <w:pPr>
        <w:pStyle w:val="ListParagraph"/>
        <w:numPr>
          <w:ilvl w:val="0"/>
          <w:numId w:val="115"/>
        </w:numPr>
        <w:ind w:hanging="720"/>
      </w:pPr>
      <w:r w:rsidRPr="005E4D47">
        <w:t>International Standards</w:t>
      </w:r>
    </w:p>
    <w:p w14:paraId="25193E3F" w14:textId="77777777" w:rsidR="00BC3792" w:rsidRPr="00855D21" w:rsidRDefault="00C571DE" w:rsidP="00475ACC">
      <w:pPr>
        <w:pStyle w:val="ListParagraph"/>
        <w:numPr>
          <w:ilvl w:val="0"/>
          <w:numId w:val="115"/>
        </w:numPr>
        <w:ind w:hanging="720"/>
      </w:pPr>
      <w:r w:rsidRPr="006543AA">
        <w:rPr>
          <w:i/>
          <w:iCs/>
        </w:rPr>
        <w:t xml:space="preserve">Ministerial Guidelines for preparation of </w:t>
      </w:r>
      <w:r w:rsidR="00194E02" w:rsidRPr="006543AA">
        <w:rPr>
          <w:i/>
          <w:iCs/>
        </w:rPr>
        <w:t>Declared</w:t>
      </w:r>
      <w:r w:rsidRPr="006543AA">
        <w:rPr>
          <w:i/>
          <w:iCs/>
        </w:rPr>
        <w:t xml:space="preserve"> Mine </w:t>
      </w:r>
      <w:r w:rsidR="00194E02" w:rsidRPr="006543AA">
        <w:rPr>
          <w:i/>
          <w:iCs/>
        </w:rPr>
        <w:t>Rehabilitation</w:t>
      </w:r>
      <w:r w:rsidRPr="006543AA">
        <w:rPr>
          <w:i/>
          <w:iCs/>
        </w:rPr>
        <w:t xml:space="preserve"> Plans</w:t>
      </w:r>
      <w:r w:rsidRPr="00855D21">
        <w:t xml:space="preserve"> </w:t>
      </w:r>
      <w:r w:rsidR="00194E02" w:rsidRPr="0016677B">
        <w:t>(</w:t>
      </w:r>
      <w:r w:rsidR="00194E02" w:rsidRPr="00855D21">
        <w:t>draft Nov 2024)</w:t>
      </w:r>
    </w:p>
    <w:p w14:paraId="5475B65A" w14:textId="77777777" w:rsidR="00475ACC" w:rsidRDefault="00475ACC" w:rsidP="00475ACC">
      <w:r>
        <w:t xml:space="preserve">Each of these is discussed below. </w:t>
      </w:r>
    </w:p>
    <w:p w14:paraId="42E16EC4" w14:textId="77777777" w:rsidR="004B7A5E" w:rsidRDefault="004B7A5E" w:rsidP="004B7A5E">
      <w:pPr>
        <w:pStyle w:val="Heading3"/>
      </w:pPr>
      <w:bookmarkStart w:id="104" w:name="_Ref200532048"/>
      <w:r>
        <w:t>Latrobe Valley Regional Rehabilitation Strategy</w:t>
      </w:r>
      <w:bookmarkEnd w:id="104"/>
    </w:p>
    <w:p w14:paraId="5D632766" w14:textId="664A21AC" w:rsidR="00405A44" w:rsidRDefault="004B7A5E" w:rsidP="005F114A">
      <w:r>
        <w:t xml:space="preserve">As discussed in </w:t>
      </w:r>
      <w:r w:rsidR="00144A99">
        <w:t>S</w:t>
      </w:r>
      <w:r>
        <w:t xml:space="preserve">ections </w:t>
      </w:r>
      <w:r>
        <w:fldChar w:fldCharType="begin"/>
      </w:r>
      <w:r>
        <w:instrText xml:space="preserve"> REF _Ref195179456 \w \h </w:instrText>
      </w:r>
      <w:r w:rsidR="005F114A">
        <w:instrText xml:space="preserve"> \* MERGEFORMAT </w:instrText>
      </w:r>
      <w:r>
        <w:fldChar w:fldCharType="separate"/>
      </w:r>
      <w:r w:rsidR="00D35BC0">
        <w:t>3.6.3</w:t>
      </w:r>
      <w:r>
        <w:fldChar w:fldCharType="end"/>
      </w:r>
      <w:r>
        <w:t xml:space="preserve"> and </w:t>
      </w:r>
      <w:r>
        <w:fldChar w:fldCharType="begin"/>
      </w:r>
      <w:r>
        <w:instrText xml:space="preserve"> REF _Ref195179457 \w \h </w:instrText>
      </w:r>
      <w:r w:rsidR="005F114A">
        <w:instrText xml:space="preserve"> \* MERGEFORMAT </w:instrText>
      </w:r>
      <w:r>
        <w:fldChar w:fldCharType="separate"/>
      </w:r>
      <w:r w:rsidR="00D35BC0">
        <w:t>3.6.4</w:t>
      </w:r>
      <w:r>
        <w:fldChar w:fldCharType="end"/>
      </w:r>
      <w:r>
        <w:t xml:space="preserve"> </w:t>
      </w:r>
      <w:r w:rsidR="00A41A4D">
        <w:t xml:space="preserve">of this DMRP, </w:t>
      </w:r>
      <w:r>
        <w:t>the LVRRS</w:t>
      </w:r>
      <w:r w:rsidR="00670684">
        <w:t xml:space="preserve"> </w:t>
      </w:r>
      <w:r w:rsidR="00475ACC">
        <w:fldChar w:fldCharType="begin">
          <w:fldData xml:space="preserve">PEVuZE5vdGU+PENpdGU+PEF1dGhvcj5ERUVDQTwvQXV0aG9yPjxZZWFyPjIwMjQ8L1llYXI+PFJl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</w:fldData>
        </w:fldChar>
      </w:r>
      <w:r w:rsidR="000D4C47">
        <w:instrText xml:space="preserve"> ADDIN EN.CITE </w:instrText>
      </w:r>
      <w:r w:rsidR="000D4C47">
        <w:fldChar w:fldCharType="begin">
          <w:fldData xml:space="preserve">PEVuZE5vdGU+PENpdGU+PEF1dGhvcj5ERUVDQTwvQXV0aG9yPjxZZWFyPjIwMjQ8L1llYXI+PFJl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</w:fldData>
        </w:fldChar>
      </w:r>
      <w:r w:rsidR="000D4C47">
        <w:instrText xml:space="preserve"> ADDIN EN.CITE.DATA </w:instrText>
      </w:r>
      <w:r w:rsidR="000D4C47">
        <w:fldChar w:fldCharType="end"/>
      </w:r>
      <w:r w:rsidR="00475ACC">
        <w:fldChar w:fldCharType="separate"/>
      </w:r>
      <w:r w:rsidR="000D4C47">
        <w:rPr>
          <w:noProof/>
        </w:rPr>
        <w:t>(Jacobs 2020a, DEECA 2024b)</w:t>
      </w:r>
      <w:r w:rsidR="00475ACC">
        <w:fldChar w:fldCharType="end"/>
      </w:r>
      <w:r w:rsidR="00CF55AC">
        <w:t xml:space="preserve"> </w:t>
      </w:r>
      <w:r>
        <w:t xml:space="preserve">outlines policy and provides guidance to progress mine rehabilitation planning. </w:t>
      </w:r>
      <w:r w:rsidR="00475ACC">
        <w:t xml:space="preserve"> </w:t>
      </w:r>
      <w:r w:rsidR="001D5FFF">
        <w:t>The vision for the LVRRS</w:t>
      </w:r>
      <w:r w:rsidR="00405A44">
        <w:t xml:space="preserve"> is “</w:t>
      </w:r>
      <w:r w:rsidR="00405A44" w:rsidRPr="00405A44">
        <w:t>that the Latrobe Valley coal mines and adjacent land are transformed to safe, stable and sustainable landforms which support the next land use</w:t>
      </w:r>
      <w:r w:rsidR="00405A44">
        <w:t xml:space="preserve">”. </w:t>
      </w:r>
      <w:r w:rsidR="00475ACC">
        <w:t xml:space="preserve"> </w:t>
      </w:r>
      <w:r w:rsidR="00405A44">
        <w:t xml:space="preserve">Underpinning the vision are the </w:t>
      </w:r>
      <w:r w:rsidR="009D1C39">
        <w:t>regional outcomes of:</w:t>
      </w:r>
    </w:p>
    <w:p w14:paraId="3FEB57DC" w14:textId="77777777" w:rsidR="00336016" w:rsidRDefault="009D1C39" w:rsidP="00475ACC">
      <w:pPr>
        <w:pStyle w:val="BodyText"/>
        <w:numPr>
          <w:ilvl w:val="0"/>
          <w:numId w:val="119"/>
        </w:numPr>
        <w:ind w:hanging="720"/>
      </w:pPr>
      <w:r w:rsidRPr="009D1C39">
        <w:t>People, land, environment and infrastructure are protected.</w:t>
      </w:r>
    </w:p>
    <w:p w14:paraId="42966AAA" w14:textId="77777777" w:rsidR="00336016" w:rsidRDefault="009D1C39" w:rsidP="00475ACC">
      <w:pPr>
        <w:pStyle w:val="BodyText"/>
        <w:numPr>
          <w:ilvl w:val="0"/>
          <w:numId w:val="119"/>
        </w:numPr>
        <w:ind w:hanging="720"/>
      </w:pPr>
      <w:r w:rsidRPr="009D1C39">
        <w:t>Land is returned to a safe, stable and sustainable landform</w:t>
      </w:r>
      <w:r w:rsidR="00336016">
        <w:t>.</w:t>
      </w:r>
    </w:p>
    <w:p w14:paraId="1F86CA23" w14:textId="77777777" w:rsidR="00336016" w:rsidRDefault="009D1C39" w:rsidP="00475ACC">
      <w:pPr>
        <w:pStyle w:val="BodyText"/>
        <w:numPr>
          <w:ilvl w:val="0"/>
          <w:numId w:val="119"/>
        </w:numPr>
        <w:ind w:hanging="720"/>
      </w:pPr>
      <w:r w:rsidRPr="009D1C39">
        <w:t>Aboriginal values are protected</w:t>
      </w:r>
    </w:p>
    <w:p w14:paraId="1105540B" w14:textId="77777777" w:rsidR="00336016" w:rsidRDefault="009D1C39" w:rsidP="00475ACC">
      <w:pPr>
        <w:pStyle w:val="BodyText"/>
        <w:numPr>
          <w:ilvl w:val="0"/>
          <w:numId w:val="119"/>
        </w:numPr>
        <w:ind w:hanging="720"/>
      </w:pPr>
      <w:r w:rsidRPr="009D1C39">
        <w:t>Community are engaged, and their aspirations inform the transformation.</w:t>
      </w:r>
    </w:p>
    <w:p w14:paraId="1475EDBC" w14:textId="77777777" w:rsidR="00336016" w:rsidRDefault="009D1C39" w:rsidP="00475ACC">
      <w:pPr>
        <w:pStyle w:val="BodyText"/>
        <w:numPr>
          <w:ilvl w:val="0"/>
          <w:numId w:val="119"/>
        </w:numPr>
        <w:ind w:hanging="720"/>
      </w:pPr>
      <w:r w:rsidRPr="009D1C39">
        <w:t xml:space="preserve">Long term benefits and future opportunities to the community are optimised. </w:t>
      </w:r>
    </w:p>
    <w:p w14:paraId="0B2E0092" w14:textId="77777777" w:rsidR="009D1C39" w:rsidRDefault="009D1C39" w:rsidP="00475ACC">
      <w:pPr>
        <w:pStyle w:val="BodyText"/>
        <w:numPr>
          <w:ilvl w:val="0"/>
          <w:numId w:val="119"/>
        </w:numPr>
        <w:ind w:hanging="720"/>
      </w:pPr>
      <w:r w:rsidRPr="009D1C39">
        <w:t>An integrated approach to rehabilitation and regional resource management is adopted.</w:t>
      </w:r>
    </w:p>
    <w:p w14:paraId="7ED88826" w14:textId="5AD443A1" w:rsidR="00475ACC" w:rsidRDefault="00475ACC" w:rsidP="00475ACC">
      <w:pPr>
        <w:spacing w:before="240"/>
      </w:pPr>
      <w:r>
        <w:t xml:space="preserve">To support the realisation of the vision and outcomes, the LVRRS sets out principles to guide planning for the rehabilitation of Latrobe Valley coal mines. The implementation principles of the LVRRS are shown in </w:t>
      </w:r>
      <w:r w:rsidR="00204F2C">
        <w:fldChar w:fldCharType="begin"/>
      </w:r>
      <w:r w:rsidR="00204F2C">
        <w:instrText xml:space="preserve"> REF _Ref200523702 \h </w:instrText>
      </w:r>
      <w:r w:rsidR="00204F2C">
        <w:fldChar w:fldCharType="separate"/>
      </w:r>
      <w:r w:rsidR="00D35BC0" w:rsidRPr="004C291A">
        <w:rPr>
          <w:bCs/>
        </w:rPr>
        <w:t xml:space="preserve">Table </w:t>
      </w:r>
      <w:r w:rsidR="00D35BC0">
        <w:rPr>
          <w:bCs/>
          <w:noProof/>
        </w:rPr>
        <w:t>4</w:t>
      </w:r>
      <w:r w:rsidR="00D35BC0">
        <w:rPr>
          <w:bCs/>
        </w:rPr>
        <w:noBreakHyphen/>
      </w:r>
      <w:r w:rsidR="00D35BC0">
        <w:rPr>
          <w:bCs/>
          <w:noProof/>
        </w:rPr>
        <w:t>1</w:t>
      </w:r>
      <w:r w:rsidR="00204F2C">
        <w:fldChar w:fldCharType="end"/>
      </w:r>
      <w:r w:rsidR="00204F2C">
        <w:t xml:space="preserve"> </w:t>
      </w:r>
      <w:r>
        <w:t>and have been considered during the rehabilitation planning.</w:t>
      </w:r>
    </w:p>
    <w:p w14:paraId="53EC12F6" w14:textId="71DFD184" w:rsidR="004B7A5E" w:rsidRDefault="008F4612" w:rsidP="0080133A">
      <w:pPr>
        <w:pStyle w:val="Caption"/>
        <w:keepNext/>
      </w:pPr>
      <w:bookmarkStart w:id="105" w:name="_Ref200523702"/>
      <w:bookmarkStart w:id="106" w:name="_Toc210126955"/>
      <w:r w:rsidRPr="004C291A">
        <w:rPr>
          <w:bCs/>
        </w:rPr>
        <w:t xml:space="preserve">Table </w:t>
      </w:r>
      <w:r w:rsidR="00971AAD">
        <w:rPr>
          <w:bCs/>
        </w:rPr>
        <w:fldChar w:fldCharType="begin"/>
      </w:r>
      <w:r w:rsidR="00971AAD">
        <w:rPr>
          <w:bCs/>
        </w:rPr>
        <w:instrText xml:space="preserve"> STYLEREF 1 \s </w:instrText>
      </w:r>
      <w:r w:rsidR="00971AAD">
        <w:rPr>
          <w:bCs/>
        </w:rPr>
        <w:fldChar w:fldCharType="separate"/>
      </w:r>
      <w:r w:rsidR="00D35BC0">
        <w:rPr>
          <w:bCs/>
          <w:noProof/>
        </w:rPr>
        <w:t>4</w:t>
      </w:r>
      <w:r w:rsidR="00971AAD">
        <w:rPr>
          <w:bCs/>
        </w:rPr>
        <w:fldChar w:fldCharType="end"/>
      </w:r>
      <w:r w:rsidR="00971AAD">
        <w:rPr>
          <w:bCs/>
        </w:rPr>
        <w:noBreakHyphen/>
      </w:r>
      <w:r w:rsidR="00971AAD">
        <w:rPr>
          <w:bCs/>
        </w:rPr>
        <w:fldChar w:fldCharType="begin"/>
      </w:r>
      <w:r w:rsidR="00971AAD">
        <w:rPr>
          <w:bCs/>
        </w:rPr>
        <w:instrText xml:space="preserve"> SEQ Table \* ARABIC \s 1 </w:instrText>
      </w:r>
      <w:r w:rsidR="00971AAD">
        <w:rPr>
          <w:bCs/>
        </w:rPr>
        <w:fldChar w:fldCharType="separate"/>
      </w:r>
      <w:r w:rsidR="00D35BC0">
        <w:rPr>
          <w:bCs/>
          <w:noProof/>
        </w:rPr>
        <w:t>1</w:t>
      </w:r>
      <w:r w:rsidR="00971AAD">
        <w:rPr>
          <w:bCs/>
        </w:rPr>
        <w:fldChar w:fldCharType="end"/>
      </w:r>
      <w:bookmarkEnd w:id="105"/>
      <w:r w:rsidRPr="004C291A">
        <w:rPr>
          <w:bCs/>
        </w:rPr>
        <w:t xml:space="preserve">: </w:t>
      </w:r>
      <w:r w:rsidR="001D5FFF">
        <w:rPr>
          <w:bCs/>
        </w:rPr>
        <w:t>LVRRS Principles</w:t>
      </w:r>
      <w:bookmarkEnd w:id="106"/>
    </w:p>
    <w:tbl>
      <w:tblPr>
        <w:tblStyle w:val="DMRPTable"/>
        <w:tblW w:w="5000" w:type="pct"/>
        <w:tblLook w:val="04A0" w:firstRow="1" w:lastRow="0" w:firstColumn="1" w:lastColumn="0" w:noHBand="0" w:noVBand="1"/>
      </w:tblPr>
      <w:tblGrid>
        <w:gridCol w:w="4166"/>
        <w:gridCol w:w="4806"/>
        <w:gridCol w:w="1794"/>
      </w:tblGrid>
      <w:tr w:rsidR="00475ACC" w:rsidRPr="00810B4D" w14:paraId="280993ED" w14:textId="77777777" w:rsidTr="009F2DE7">
        <w:trPr>
          <w:cnfStyle w:val="100000000000" w:firstRow="1" w:lastRow="0" w:firstColumn="0" w:lastColumn="0" w:oddVBand="0" w:evenVBand="0" w:oddHBand="0" w:evenHBand="0" w:firstRowFirstColumn="0" w:firstRowLastColumn="0" w:lastRowFirstColumn="0" w:lastRowLastColumn="0"/>
          <w:cantSplit/>
          <w:trHeight w:val="300"/>
          <w:tblHeader/>
        </w:trPr>
        <w:tc>
          <w:tcPr>
            <w:tcW w:w="1935" w:type="pct"/>
            <w:hideMark/>
          </w:tcPr>
          <w:p w14:paraId="22A05CA2" w14:textId="63159DC1" w:rsidR="00475ACC" w:rsidRPr="00810B4D" w:rsidRDefault="00475ACC" w:rsidP="009F2DE7">
            <w:r>
              <w:t>LVRRS Principle</w:t>
            </w:r>
          </w:p>
        </w:tc>
        <w:tc>
          <w:tcPr>
            <w:tcW w:w="2232" w:type="pct"/>
            <w:hideMark/>
          </w:tcPr>
          <w:p w14:paraId="7D0E7097" w14:textId="77777777" w:rsidR="00475ACC" w:rsidRPr="00810B4D" w:rsidRDefault="00475ACC" w:rsidP="009F2DE7">
            <w:r>
              <w:t>Yallourn Mine Rehabilitation approach</w:t>
            </w:r>
          </w:p>
        </w:tc>
        <w:tc>
          <w:tcPr>
            <w:tcW w:w="833" w:type="pct"/>
            <w:hideMark/>
          </w:tcPr>
          <w:p w14:paraId="2E024479" w14:textId="77777777" w:rsidR="00475ACC" w:rsidRPr="00810B4D" w:rsidRDefault="00475ACC" w:rsidP="009F2DE7">
            <w:r>
              <w:t>DMRP Reference</w:t>
            </w:r>
          </w:p>
        </w:tc>
      </w:tr>
      <w:tr w:rsidR="00475ACC" w:rsidRPr="00BA0BC0" w14:paraId="38FDB339" w14:textId="77777777" w:rsidTr="009F2DE7">
        <w:trPr>
          <w:cantSplit/>
          <w:trHeight w:val="300"/>
        </w:trPr>
        <w:tc>
          <w:tcPr>
            <w:tcW w:w="1935" w:type="pct"/>
          </w:tcPr>
          <w:p w14:paraId="127CA6E5" w14:textId="77777777" w:rsidR="00475ACC" w:rsidRPr="00BA0BC0" w:rsidRDefault="00475ACC" w:rsidP="009F2DE7">
            <w:r w:rsidRPr="00230053">
              <w:rPr>
                <w:lang w:val="en-GB"/>
              </w:rPr>
              <w:t>The fire risk of the rehabilitated land should be no greater than that of the surrounding environment</w:t>
            </w:r>
            <w:r>
              <w:rPr>
                <w:lang w:val="en-GB"/>
              </w:rPr>
              <w:t>.</w:t>
            </w:r>
          </w:p>
        </w:tc>
        <w:tc>
          <w:tcPr>
            <w:tcW w:w="2232" w:type="pct"/>
          </w:tcPr>
          <w:p w14:paraId="531B50B8" w14:textId="77777777" w:rsidR="00475ACC" w:rsidRDefault="00475ACC" w:rsidP="009F2DE7">
            <w:r>
              <w:t>Exposed coal above lake level to be capped</w:t>
            </w:r>
          </w:p>
          <w:p w14:paraId="59F47F27" w14:textId="77777777" w:rsidR="00475ACC" w:rsidRDefault="00475ACC" w:rsidP="009F2DE7">
            <w:r>
              <w:t>Fire control management plans</w:t>
            </w:r>
          </w:p>
          <w:p w14:paraId="13BEF2FB" w14:textId="77777777" w:rsidR="00475ACC" w:rsidRDefault="00475ACC" w:rsidP="009F2DE7">
            <w:r>
              <w:t>Fire suppression infrastructure</w:t>
            </w:r>
          </w:p>
          <w:p w14:paraId="1F7C4BAC" w14:textId="77777777" w:rsidR="00475ACC" w:rsidRDefault="00475ACC" w:rsidP="009F2DE7">
            <w:r>
              <w:t>Lake provides water source for firefighting</w:t>
            </w:r>
          </w:p>
          <w:p w14:paraId="7E6FB9B5" w14:textId="77777777" w:rsidR="00475ACC" w:rsidRPr="00BA0BC0" w:rsidRDefault="00475ACC" w:rsidP="009F2DE7">
            <w:r>
              <w:t>Self-heating technical studies</w:t>
            </w:r>
          </w:p>
        </w:tc>
        <w:tc>
          <w:tcPr>
            <w:tcW w:w="833" w:type="pct"/>
          </w:tcPr>
          <w:p w14:paraId="1F3445C0" w14:textId="31620991" w:rsidR="00475ACC" w:rsidRDefault="006D52D2" w:rsidP="009F2DE7">
            <w:r>
              <w:fldChar w:fldCharType="begin"/>
            </w:r>
            <w:r>
              <w:instrText>REF _Ref198636736 \w</w:instrText>
            </w:r>
            <w:r>
              <w:fldChar w:fldCharType="separate"/>
            </w:r>
            <w:r w:rsidR="00D35BC0">
              <w:t>Chapter 8</w:t>
            </w:r>
            <w:r>
              <w:fldChar w:fldCharType="end"/>
            </w:r>
            <w:r w:rsidR="00475ACC">
              <w:t xml:space="preserve"> </w:t>
            </w:r>
            <w:r>
              <w:fldChar w:fldCharType="begin"/>
            </w:r>
            <w:r>
              <w:instrText>REF _Ref198636741</w:instrText>
            </w:r>
            <w:r>
              <w:fldChar w:fldCharType="separate"/>
            </w:r>
            <w:r w:rsidR="00D35BC0">
              <w:t>Technical Studies</w:t>
            </w:r>
            <w:r>
              <w:fldChar w:fldCharType="end"/>
            </w:r>
          </w:p>
          <w:p w14:paraId="336486EE" w14:textId="77777777" w:rsidR="00475ACC" w:rsidRDefault="00475ACC" w:rsidP="009F2DE7"/>
          <w:p w14:paraId="32992A6F" w14:textId="18531109" w:rsidR="00475ACC" w:rsidRPr="00BA0BC0" w:rsidRDefault="006D52D2" w:rsidP="009F2DE7">
            <w:r>
              <w:fldChar w:fldCharType="begin"/>
            </w:r>
            <w:r>
              <w:instrText>REF _Ref194043079 \r</w:instrText>
            </w:r>
            <w:r>
              <w:fldChar w:fldCharType="separate"/>
            </w:r>
            <w:r w:rsidR="00D35BC0">
              <w:t>Chapter 11</w:t>
            </w:r>
            <w:r>
              <w:fldChar w:fldCharType="end"/>
            </w:r>
            <w:r w:rsidR="00475ACC">
              <w:t xml:space="preserve"> </w:t>
            </w:r>
            <w:r>
              <w:fldChar w:fldCharType="begin"/>
            </w:r>
            <w:r>
              <w:instrText>REF _Ref194043079</w:instrText>
            </w:r>
            <w:r>
              <w:fldChar w:fldCharType="separate"/>
            </w:r>
            <w:r w:rsidR="00D35BC0">
              <w:t>Risk Identification and Management</w:t>
            </w:r>
            <w:r>
              <w:fldChar w:fldCharType="end"/>
            </w:r>
          </w:p>
        </w:tc>
      </w:tr>
      <w:tr w:rsidR="00475ACC" w:rsidRPr="00BA0BC0" w14:paraId="7C658B00" w14:textId="77777777" w:rsidTr="009F2DE7">
        <w:trPr>
          <w:cantSplit/>
          <w:trHeight w:val="300"/>
        </w:trPr>
        <w:tc>
          <w:tcPr>
            <w:tcW w:w="1935" w:type="pct"/>
          </w:tcPr>
          <w:p w14:paraId="77D175CF" w14:textId="77777777" w:rsidR="00475ACC" w:rsidRPr="00BA0BC0" w:rsidRDefault="00475ACC" w:rsidP="009F2DE7">
            <w:r w:rsidRPr="00230053">
              <w:rPr>
                <w:lang w:val="en-GB"/>
              </w:rPr>
              <w:t>Ground instability and ground movement risks and impacts during rehabilitation and in the long-term, and requirements for ongoing management to sustain a safe and stable landform, should be minimised as far as practicable</w:t>
            </w:r>
            <w:r>
              <w:rPr>
                <w:lang w:val="en-GB"/>
              </w:rPr>
              <w:t>.</w:t>
            </w:r>
          </w:p>
        </w:tc>
        <w:tc>
          <w:tcPr>
            <w:tcW w:w="2232" w:type="pct"/>
          </w:tcPr>
          <w:p w14:paraId="39A179D0" w14:textId="77777777" w:rsidR="00475ACC" w:rsidRPr="00BA0BC0" w:rsidRDefault="00475ACC" w:rsidP="009F2DE7">
            <w:r>
              <w:t xml:space="preserve">Significant technical studies have been conducted to design a landform that is stable. </w:t>
            </w:r>
          </w:p>
        </w:tc>
        <w:tc>
          <w:tcPr>
            <w:tcW w:w="833" w:type="pct"/>
          </w:tcPr>
          <w:p w14:paraId="02CB04E5" w14:textId="771361F6" w:rsidR="00475ACC" w:rsidRDefault="006D52D2" w:rsidP="009F2DE7">
            <w:r>
              <w:fldChar w:fldCharType="begin"/>
            </w:r>
            <w:r>
              <w:instrText>REF _Ref198636736 \w</w:instrText>
            </w:r>
            <w:r>
              <w:fldChar w:fldCharType="separate"/>
            </w:r>
            <w:r w:rsidR="00D35BC0">
              <w:t>Chapter 8</w:t>
            </w:r>
            <w:r>
              <w:fldChar w:fldCharType="end"/>
            </w:r>
            <w:r w:rsidR="00475ACC">
              <w:t xml:space="preserve"> </w:t>
            </w:r>
            <w:r>
              <w:fldChar w:fldCharType="begin"/>
            </w:r>
            <w:r>
              <w:instrText>REF _Ref198636741</w:instrText>
            </w:r>
            <w:r>
              <w:fldChar w:fldCharType="separate"/>
            </w:r>
            <w:r w:rsidR="00D35BC0">
              <w:t>Technical Studies</w:t>
            </w:r>
            <w:r>
              <w:fldChar w:fldCharType="end"/>
            </w:r>
          </w:p>
          <w:p w14:paraId="418780FC" w14:textId="77777777" w:rsidR="00475ACC" w:rsidRDefault="00475ACC" w:rsidP="009F2DE7"/>
          <w:p w14:paraId="066C1B72" w14:textId="1159E3D6" w:rsidR="00475ACC" w:rsidRPr="00BA0BC0" w:rsidRDefault="006D52D2" w:rsidP="009F2DE7">
            <w:r>
              <w:fldChar w:fldCharType="begin"/>
            </w:r>
            <w:r>
              <w:instrText>REF _Ref194043079 \r</w:instrText>
            </w:r>
            <w:r>
              <w:fldChar w:fldCharType="separate"/>
            </w:r>
            <w:r w:rsidR="00D35BC0">
              <w:t>Chapter 11</w:t>
            </w:r>
            <w:r>
              <w:fldChar w:fldCharType="end"/>
            </w:r>
            <w:r w:rsidR="00475ACC">
              <w:t xml:space="preserve"> </w:t>
            </w:r>
            <w:r>
              <w:fldChar w:fldCharType="begin"/>
            </w:r>
            <w:r>
              <w:instrText>REF _Ref194043079</w:instrText>
            </w:r>
            <w:r>
              <w:fldChar w:fldCharType="separate"/>
            </w:r>
            <w:r w:rsidR="00D35BC0">
              <w:t>Risk Identification and Management</w:t>
            </w:r>
            <w:r>
              <w:fldChar w:fldCharType="end"/>
            </w:r>
          </w:p>
        </w:tc>
      </w:tr>
      <w:tr w:rsidR="00475ACC" w:rsidRPr="00BA0BC0" w14:paraId="25D0AF95" w14:textId="77777777" w:rsidTr="009F2DE7">
        <w:trPr>
          <w:cantSplit/>
          <w:trHeight w:val="300"/>
        </w:trPr>
        <w:tc>
          <w:tcPr>
            <w:tcW w:w="1935" w:type="pct"/>
          </w:tcPr>
          <w:p w14:paraId="5E926DBE" w14:textId="77777777" w:rsidR="00475ACC" w:rsidRPr="00BA0BC0" w:rsidRDefault="00475ACC" w:rsidP="009F2DE7">
            <w:r w:rsidRPr="00230053">
              <w:rPr>
                <w:lang w:val="en-GB"/>
              </w:rPr>
              <w:t>Mine rehabilitation should plan for a drying climate. Rehabilitation activities and final landforms should be climate resilient</w:t>
            </w:r>
            <w:r>
              <w:rPr>
                <w:lang w:val="en-GB"/>
              </w:rPr>
              <w:t>.</w:t>
            </w:r>
          </w:p>
        </w:tc>
        <w:tc>
          <w:tcPr>
            <w:tcW w:w="2232" w:type="pct"/>
          </w:tcPr>
          <w:p w14:paraId="3288FDD9" w14:textId="77777777" w:rsidR="00475ACC" w:rsidRPr="00BA0BC0" w:rsidRDefault="00475ACC" w:rsidP="009F2DE7">
            <w:r>
              <w:t xml:space="preserve">Climate projections have been incorporated into relevant technical studies. </w:t>
            </w:r>
          </w:p>
        </w:tc>
        <w:tc>
          <w:tcPr>
            <w:tcW w:w="833" w:type="pct"/>
          </w:tcPr>
          <w:p w14:paraId="4C7F2FEB" w14:textId="786E9B0B" w:rsidR="00475ACC" w:rsidRDefault="006D52D2" w:rsidP="009F2DE7">
            <w:r>
              <w:fldChar w:fldCharType="begin"/>
            </w:r>
            <w:r>
              <w:instrText>REF _Ref198636736 \w</w:instrText>
            </w:r>
            <w:r>
              <w:fldChar w:fldCharType="separate"/>
            </w:r>
            <w:r w:rsidR="00D35BC0">
              <w:t>Chapter 8</w:t>
            </w:r>
            <w:r>
              <w:fldChar w:fldCharType="end"/>
            </w:r>
            <w:r w:rsidR="00475ACC">
              <w:t xml:space="preserve"> </w:t>
            </w:r>
            <w:r>
              <w:fldChar w:fldCharType="begin"/>
            </w:r>
            <w:r>
              <w:instrText>REF _Ref198636741</w:instrText>
            </w:r>
            <w:r>
              <w:fldChar w:fldCharType="separate"/>
            </w:r>
            <w:r w:rsidR="00D35BC0">
              <w:t>Technical Studies</w:t>
            </w:r>
            <w:r>
              <w:fldChar w:fldCharType="end"/>
            </w:r>
          </w:p>
          <w:p w14:paraId="465E2C27" w14:textId="77777777" w:rsidR="00475ACC" w:rsidRPr="00BA0BC0" w:rsidRDefault="00475ACC" w:rsidP="009F2DE7"/>
        </w:tc>
      </w:tr>
      <w:tr w:rsidR="00475ACC" w:rsidRPr="00BA0BC0" w14:paraId="047B50EF" w14:textId="77777777" w:rsidTr="009F2DE7">
        <w:trPr>
          <w:cantSplit/>
          <w:trHeight w:val="300"/>
        </w:trPr>
        <w:tc>
          <w:tcPr>
            <w:tcW w:w="1935" w:type="pct"/>
          </w:tcPr>
          <w:p w14:paraId="51ECB1AF" w14:textId="4FA8A041" w:rsidR="00475ACC" w:rsidRPr="00BA0BC0" w:rsidRDefault="00475ACC" w:rsidP="009F2DE7">
            <w:r w:rsidRPr="00230053">
              <w:rPr>
                <w:lang w:val="en-GB"/>
              </w:rPr>
              <w:t xml:space="preserve">Any water used for mine rehabilitation should not negatively impact on </w:t>
            </w:r>
            <w:r w:rsidR="00736FB7">
              <w:rPr>
                <w:lang w:val="en-GB"/>
              </w:rPr>
              <w:t>T</w:t>
            </w:r>
            <w:r w:rsidRPr="00230053">
              <w:rPr>
                <w:lang w:val="en-GB"/>
              </w:rPr>
              <w:t xml:space="preserve">raditional </w:t>
            </w:r>
            <w:r w:rsidR="00736FB7">
              <w:rPr>
                <w:lang w:val="en-GB"/>
              </w:rPr>
              <w:t>O</w:t>
            </w:r>
            <w:r w:rsidRPr="00230053">
              <w:rPr>
                <w:lang w:val="en-GB"/>
              </w:rPr>
              <w:t xml:space="preserve">wners’ values, environmental values </w:t>
            </w:r>
            <w:r w:rsidRPr="00230053">
              <w:rPr>
                <w:lang w:val="en-GB"/>
              </w:rPr>
              <w:br/>
              <w:t xml:space="preserve">in the </w:t>
            </w:r>
            <w:r>
              <w:rPr>
                <w:lang w:val="en-GB"/>
              </w:rPr>
              <w:t>L</w:t>
            </w:r>
            <w:r w:rsidRPr="00230053">
              <w:rPr>
                <w:lang w:val="en-GB"/>
              </w:rPr>
              <w:t xml:space="preserve">atrobe </w:t>
            </w:r>
            <w:r>
              <w:rPr>
                <w:lang w:val="en-GB"/>
              </w:rPr>
              <w:t>R</w:t>
            </w:r>
            <w:r w:rsidRPr="00230053">
              <w:rPr>
                <w:lang w:val="en-GB"/>
              </w:rPr>
              <w:t>iver system, or the rights of other existing water users</w:t>
            </w:r>
            <w:r>
              <w:rPr>
                <w:lang w:val="en-GB"/>
              </w:rPr>
              <w:t>.</w:t>
            </w:r>
          </w:p>
        </w:tc>
        <w:tc>
          <w:tcPr>
            <w:tcW w:w="2232" w:type="pct"/>
          </w:tcPr>
          <w:p w14:paraId="00695627" w14:textId="77777777" w:rsidR="00475ACC" w:rsidRDefault="00475ACC" w:rsidP="009F2DE7">
            <w:r>
              <w:t xml:space="preserve">The LVRRS Amendment provides guidance on potential water sources and access arrangements. </w:t>
            </w:r>
          </w:p>
          <w:p w14:paraId="641AC5E5" w14:textId="1F30FEAB" w:rsidR="00475ACC" w:rsidRPr="00BA0BC0" w:rsidRDefault="00475ACC" w:rsidP="009F2DE7">
            <w:r>
              <w:t xml:space="preserve">The bulk water entitlement application for rehabilitation will be based </w:t>
            </w:r>
            <w:r w:rsidRPr="00964FCA">
              <w:t>on LVRRS Amendment</w:t>
            </w:r>
            <w:r>
              <w:t xml:space="preserve"> </w:t>
            </w:r>
            <w:r>
              <w:fldChar w:fldCharType="begin"/>
            </w:r>
            <w:r w:rsidR="00F647D2">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rPr>
              <w:instrText>​​</w:instrText>
            </w:r>
            <w:r w:rsidR="00F647D2">
              <w:instrText>Latrobe Valley Regional Rehabilitation Strategy - Amendment</w:instrText>
            </w:r>
            <w:r w:rsidR="00F647D2">
              <w:rPr>
                <w:rFonts w:ascii="Arial" w:hAnsi="Arial" w:cs="Arial"/>
              </w:rPr>
              <w:instrText>​</w:instrText>
            </w:r>
            <w:r w:rsidR="00F647D2">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fldChar w:fldCharType="separate"/>
            </w:r>
            <w:r w:rsidR="00F647D2">
              <w:rPr>
                <w:noProof/>
              </w:rPr>
              <w:t>(DEECA 2024b)</w:t>
            </w:r>
            <w:r>
              <w:fldChar w:fldCharType="end"/>
            </w:r>
            <w:r w:rsidRPr="00964FCA">
              <w:t xml:space="preserve"> and supporting technical stud</w:t>
            </w:r>
            <w:r>
              <w:t xml:space="preserve">y </w:t>
            </w:r>
            <w:r>
              <w:fldChar w:fldCharType="begin"/>
            </w:r>
            <w:r w:rsidR="001B655D">
              <w:instrText xml:space="preserve"> ADDIN EN.CITE &lt;EndNote&gt;&lt;Cite&gt;&lt;Author&gt;Alluvium&lt;/Author&gt;&lt;Year&gt;2023&lt;/Year&gt;&lt;RecNum&gt;47&lt;/RecNum&gt;&lt;DisplayText&gt;(Alluvium and HARC 2023)&lt;/DisplayText&gt;&lt;record&gt;&lt;rec-number&gt;47&lt;/rec-number&gt;&lt;foreign-keys&gt;&lt;key app="EN" db-id="spaff0s0osz0sqe0t5a55fezradpx9psfrzt" timestamp="1746076920" guid="ebfecce8-7bc5-4bf7-8c59-1fb05f431c29"&gt;47&lt;/key&gt;&lt;/foreign-keys&gt;&lt;ref-type name="Report"&gt;27&lt;/ref-type&gt;&lt;contributors&gt;&lt;authors&gt;&lt;author&gt;Alluvium&lt;/author&gt;&lt;author&gt;HARC&lt;/author&gt;&lt;/authors&gt;&lt;secondary-authors&gt;&lt;author&gt;Prepared for the Department of Energy,, Environment and Climate Action&lt;/author&gt;&lt;/secondary-authors&gt;&lt;/contributors&gt;&lt;titles&gt;&lt;title&gt;Type of conditions that could apply to water access for Latrobe Valley mine rehabilitation and associated risks and benefits&lt;/title&gt;&lt;/titles&gt;&lt;number&gt;A2329890&lt;/number&gt;&lt;dates&gt;&lt;year&gt;2023&lt;/year&gt;&lt;pub-dates&gt;&lt;date&gt;10/2023&lt;/date&gt;&lt;/pub-dates&gt;&lt;/dates&gt;&lt;pub-location&gt;https://resources.vic.gov.au/projects/lvrrs/reports&lt;/pub-location&gt;&lt;urls&gt;&lt;related-urls&gt;&lt;url&gt;https://www.water.vic.gov.au/__data/assets/pdf_file/0031/684445/Technical-report-Latrobe-surface-water-access.pdf&lt;/url&gt;&lt;/related-urls&gt;&lt;/urls&gt;&lt;/record&gt;&lt;/Cite&gt;&lt;/EndNote&gt;</w:instrText>
            </w:r>
            <w:r>
              <w:fldChar w:fldCharType="separate"/>
            </w:r>
            <w:r>
              <w:rPr>
                <w:noProof/>
              </w:rPr>
              <w:t>(Alluvium and HARC 2023)</w:t>
            </w:r>
            <w:r>
              <w:fldChar w:fldCharType="end"/>
            </w:r>
            <w:r w:rsidRPr="00964FCA">
              <w:t>.</w:t>
            </w:r>
            <w:r>
              <w:t xml:space="preserve"> </w:t>
            </w:r>
          </w:p>
        </w:tc>
        <w:tc>
          <w:tcPr>
            <w:tcW w:w="833" w:type="pct"/>
          </w:tcPr>
          <w:p w14:paraId="7226D714" w14:textId="76E47D8A" w:rsidR="00475ACC" w:rsidRDefault="006D52D2" w:rsidP="009F2DE7">
            <w:r>
              <w:fldChar w:fldCharType="begin"/>
            </w:r>
            <w:r>
              <w:instrText>REF _Ref198636736 \w</w:instrText>
            </w:r>
            <w:r>
              <w:fldChar w:fldCharType="separate"/>
            </w:r>
            <w:r w:rsidR="00D35BC0">
              <w:t>Chapter 8</w:t>
            </w:r>
            <w:r>
              <w:fldChar w:fldCharType="end"/>
            </w:r>
            <w:r w:rsidR="00475ACC">
              <w:t xml:space="preserve"> </w:t>
            </w:r>
            <w:r>
              <w:fldChar w:fldCharType="begin"/>
            </w:r>
            <w:r>
              <w:instrText>REF _Ref198636741</w:instrText>
            </w:r>
            <w:r>
              <w:fldChar w:fldCharType="separate"/>
            </w:r>
            <w:r w:rsidR="00D35BC0">
              <w:t>Technical Studies</w:t>
            </w:r>
            <w:r>
              <w:fldChar w:fldCharType="end"/>
            </w:r>
          </w:p>
          <w:p w14:paraId="57161047" w14:textId="77777777" w:rsidR="00475ACC" w:rsidRPr="00BA0BC0" w:rsidRDefault="00475ACC" w:rsidP="009F2DE7"/>
        </w:tc>
      </w:tr>
      <w:tr w:rsidR="00475ACC" w:rsidRPr="00BA0BC0" w14:paraId="68354BDD" w14:textId="77777777" w:rsidTr="009F2DE7">
        <w:trPr>
          <w:cantSplit/>
          <w:trHeight w:val="300"/>
        </w:trPr>
        <w:tc>
          <w:tcPr>
            <w:tcW w:w="1935" w:type="pct"/>
          </w:tcPr>
          <w:p w14:paraId="09DC8BD6" w14:textId="40BECB53" w:rsidR="00475ACC" w:rsidRPr="00BA0BC0" w:rsidRDefault="00475ACC" w:rsidP="009F2DE7">
            <w:r w:rsidRPr="00F10232">
              <w:rPr>
                <w:lang w:val="en-GB"/>
              </w:rPr>
              <w:t xml:space="preserve">Traditional </w:t>
            </w:r>
            <w:r w:rsidR="0053571B">
              <w:rPr>
                <w:lang w:val="en-GB"/>
              </w:rPr>
              <w:t>O</w:t>
            </w:r>
            <w:r w:rsidRPr="00F10232">
              <w:rPr>
                <w:lang w:val="en-GB"/>
              </w:rPr>
              <w:t>wners should be involved in rehabilitation planning, assessment and decision-making</w:t>
            </w:r>
            <w:r>
              <w:rPr>
                <w:lang w:val="en-GB"/>
              </w:rPr>
              <w:t>.</w:t>
            </w:r>
          </w:p>
        </w:tc>
        <w:tc>
          <w:tcPr>
            <w:tcW w:w="2232" w:type="pct"/>
          </w:tcPr>
          <w:p w14:paraId="6CED4E42" w14:textId="77777777" w:rsidR="00475ACC" w:rsidRDefault="00475ACC" w:rsidP="009F2DE7">
            <w:r>
              <w:t xml:space="preserve">EAY has engaged with GLaWAC during the rehabilitation planning. </w:t>
            </w:r>
          </w:p>
          <w:p w14:paraId="66E018AF" w14:textId="77777777" w:rsidR="00475ACC" w:rsidRPr="00BA0BC0" w:rsidRDefault="00475ACC" w:rsidP="009F2DE7">
            <w:r>
              <w:t xml:space="preserve">Consultation with Traditional Owners is a requirement of the MRSDA and MRSDMIR. </w:t>
            </w:r>
          </w:p>
        </w:tc>
        <w:tc>
          <w:tcPr>
            <w:tcW w:w="833" w:type="pct"/>
          </w:tcPr>
          <w:p w14:paraId="3E1FE231" w14:textId="5B132032" w:rsidR="00475ACC" w:rsidRPr="00BA0BC0" w:rsidRDefault="006D52D2" w:rsidP="009F2DE7">
            <w:r>
              <w:fldChar w:fldCharType="begin"/>
            </w:r>
            <w:r>
              <w:instrText>REF _Ref195186177 \r</w:instrText>
            </w:r>
            <w:r>
              <w:fldChar w:fldCharType="separate"/>
            </w:r>
            <w:r w:rsidR="00D35BC0">
              <w:t>Chapter 10</w:t>
            </w:r>
            <w:r>
              <w:fldChar w:fldCharType="end"/>
            </w:r>
            <w:r w:rsidR="00475ACC">
              <w:t xml:space="preserve"> </w:t>
            </w:r>
            <w:r>
              <w:fldChar w:fldCharType="begin"/>
            </w:r>
            <w:r>
              <w:instrText>REF _Ref195186177</w:instrText>
            </w:r>
            <w:r>
              <w:fldChar w:fldCharType="separate"/>
            </w:r>
            <w:r w:rsidR="00D35BC0">
              <w:t>Community and Stakeholder Consultation</w:t>
            </w:r>
            <w:r>
              <w:fldChar w:fldCharType="end"/>
            </w:r>
          </w:p>
        </w:tc>
      </w:tr>
      <w:tr w:rsidR="00475ACC" w:rsidRPr="00BA0BC0" w14:paraId="5FA891C5" w14:textId="77777777" w:rsidTr="009F2DE7">
        <w:trPr>
          <w:cantSplit/>
          <w:trHeight w:val="300"/>
        </w:trPr>
        <w:tc>
          <w:tcPr>
            <w:tcW w:w="1935" w:type="pct"/>
          </w:tcPr>
          <w:p w14:paraId="5FAC43DC" w14:textId="77777777" w:rsidR="00475ACC" w:rsidRPr="00F10232" w:rsidRDefault="00475ACC" w:rsidP="009F2DE7">
            <w:pPr>
              <w:rPr>
                <w:lang w:val="en-GB"/>
              </w:rPr>
            </w:pPr>
            <w:r w:rsidRPr="00F10232">
              <w:rPr>
                <w:lang w:val="en-GB"/>
              </w:rPr>
              <w:t>The community should be consulted on rehabilitation proposals, the potential impacts, and have the opportunity to express their views</w:t>
            </w:r>
            <w:r>
              <w:rPr>
                <w:lang w:val="en-GB"/>
              </w:rPr>
              <w:t>.</w:t>
            </w:r>
          </w:p>
        </w:tc>
        <w:tc>
          <w:tcPr>
            <w:tcW w:w="2232" w:type="pct"/>
          </w:tcPr>
          <w:p w14:paraId="6EB4424F" w14:textId="7EAC7900" w:rsidR="00475ACC" w:rsidRPr="00BA0BC0" w:rsidRDefault="00475ACC" w:rsidP="009F2DE7">
            <w:r>
              <w:t xml:space="preserve">EAY has engaged with the community during the rehabilitation planning, including via the Environment Review Committee (ERC). </w:t>
            </w:r>
            <w:r w:rsidR="00F34EF6">
              <w:t>EAY</w:t>
            </w:r>
            <w:r w:rsidR="00CF737E">
              <w:t xml:space="preserve"> has also </w:t>
            </w:r>
            <w:r w:rsidR="00EC73CE">
              <w:t xml:space="preserve">conducted </w:t>
            </w:r>
            <w:r>
              <w:t xml:space="preserve">the </w:t>
            </w:r>
            <w:r w:rsidR="00EC73CE">
              <w:t xml:space="preserve">requisite </w:t>
            </w:r>
            <w:r>
              <w:t xml:space="preserve">60-day public exhibition period for this DMRP. </w:t>
            </w:r>
          </w:p>
        </w:tc>
        <w:tc>
          <w:tcPr>
            <w:tcW w:w="833" w:type="pct"/>
          </w:tcPr>
          <w:p w14:paraId="1460C66A" w14:textId="1540D479" w:rsidR="00475ACC" w:rsidRPr="00BA0BC0" w:rsidRDefault="006D52D2" w:rsidP="009F2DE7">
            <w:r>
              <w:fldChar w:fldCharType="begin"/>
            </w:r>
            <w:r>
              <w:instrText>REF _Ref195186177 \r</w:instrText>
            </w:r>
            <w:r>
              <w:fldChar w:fldCharType="separate"/>
            </w:r>
            <w:r w:rsidR="00D35BC0">
              <w:t>Chapter 10</w:t>
            </w:r>
            <w:r>
              <w:fldChar w:fldCharType="end"/>
            </w:r>
            <w:r w:rsidR="00475ACC">
              <w:t xml:space="preserve"> </w:t>
            </w:r>
            <w:r>
              <w:fldChar w:fldCharType="begin"/>
            </w:r>
            <w:r>
              <w:instrText>REF _Ref195186177</w:instrText>
            </w:r>
            <w:r>
              <w:fldChar w:fldCharType="separate"/>
            </w:r>
            <w:r w:rsidR="00D35BC0">
              <w:t>Community and Stakeholder Consultation</w:t>
            </w:r>
            <w:r>
              <w:fldChar w:fldCharType="end"/>
            </w:r>
          </w:p>
        </w:tc>
      </w:tr>
    </w:tbl>
    <w:p w14:paraId="60ED146C" w14:textId="77777777" w:rsidR="001D5574" w:rsidRDefault="001D5574" w:rsidP="00BA0BC0"/>
    <w:p w14:paraId="2F178ABE" w14:textId="77777777" w:rsidR="005C7CE8" w:rsidRDefault="005C7CE8">
      <w:pPr>
        <w:spacing w:after="0" w:line="240" w:lineRule="auto"/>
      </w:pPr>
      <w:r>
        <w:br w:type="page"/>
      </w:r>
    </w:p>
    <w:p w14:paraId="0235559F" w14:textId="77777777" w:rsidR="004473F9" w:rsidRDefault="008C5B06" w:rsidP="004473F9">
      <w:pPr>
        <w:pStyle w:val="Heading3"/>
      </w:pPr>
      <w:r>
        <w:t>Integrated Mine Closure: Good Practice Guide</w:t>
      </w:r>
    </w:p>
    <w:p w14:paraId="532254D5" w14:textId="3FBF7ADC" w:rsidR="00C011DB" w:rsidRDefault="00FB7E3C" w:rsidP="003E45FE">
      <w:r>
        <w:t xml:space="preserve">The </w:t>
      </w:r>
      <w:r w:rsidRPr="00056123">
        <w:rPr>
          <w:i/>
        </w:rPr>
        <w:t>Integrated Mine Closure: Good Practice Guide</w:t>
      </w:r>
      <w:r w:rsidR="0080501C">
        <w:t xml:space="preserve"> </w:t>
      </w:r>
      <w:r w:rsidR="0085002E">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85002E">
        <w:fldChar w:fldCharType="separate"/>
      </w:r>
      <w:r w:rsidR="00677A99">
        <w:rPr>
          <w:noProof/>
        </w:rPr>
        <w:t>(</w:t>
      </w:r>
      <w:r w:rsidR="00360CA9">
        <w:rPr>
          <w:noProof/>
        </w:rPr>
        <w:t>ICMM 2025</w:t>
      </w:r>
      <w:r w:rsidR="00677A99">
        <w:rPr>
          <w:noProof/>
        </w:rPr>
        <w:t>)</w:t>
      </w:r>
      <w:r w:rsidR="0085002E">
        <w:fldChar w:fldCharType="end"/>
      </w:r>
      <w:r w:rsidR="00973128">
        <w:t xml:space="preserve"> </w:t>
      </w:r>
      <w:r w:rsidR="0080501C">
        <w:t xml:space="preserve">promotes a disciplined approach to integrated closure planning </w:t>
      </w:r>
      <w:r w:rsidR="00725057">
        <w:t xml:space="preserve">that considers environmental, social and economic factors </w:t>
      </w:r>
      <w:r w:rsidR="00CB0353">
        <w:t xml:space="preserve">throughout the life of the mine. </w:t>
      </w:r>
      <w:r w:rsidR="00FB1BFC">
        <w:t xml:space="preserve"> </w:t>
      </w:r>
    </w:p>
    <w:p w14:paraId="671D3F54" w14:textId="41ACA53F" w:rsidR="00D645FD" w:rsidRDefault="002A632B" w:rsidP="00BA0BC0">
      <w:r>
        <w:t xml:space="preserve">The guide </w:t>
      </w:r>
      <w:r w:rsidR="00237982">
        <w:t xml:space="preserve">provides a framework for closure planning </w:t>
      </w:r>
      <w:r w:rsidR="00264DB3">
        <w:t>that has been incorporated into this DMRP</w:t>
      </w:r>
      <w:r w:rsidR="00157FA8">
        <w:t xml:space="preserve">, particularly with the </w:t>
      </w:r>
      <w:r w:rsidR="005F0EEF">
        <w:t>development</w:t>
      </w:r>
      <w:r w:rsidR="00157FA8">
        <w:t xml:space="preserve"> of </w:t>
      </w:r>
      <w:r w:rsidR="005F0EEF">
        <w:t xml:space="preserve">the </w:t>
      </w:r>
      <w:r w:rsidR="00157FA8">
        <w:t xml:space="preserve">vision, principles, objectives and closure criteria. </w:t>
      </w:r>
      <w:r w:rsidR="009660A8">
        <w:t>Elements of the guide were also incorporated into the risk assessment process (</w:t>
      </w:r>
      <w:r w:rsidR="000B0454">
        <w:t>refer to</w:t>
      </w:r>
      <w:r w:rsidR="009660A8">
        <w:t xml:space="preserve"> </w:t>
      </w:r>
      <w:r w:rsidR="009660A8">
        <w:fldChar w:fldCharType="begin"/>
      </w:r>
      <w:r w:rsidR="009660A8">
        <w:instrText xml:space="preserve"> REF _Ref194043079 \r \h </w:instrText>
      </w:r>
      <w:r w:rsidR="009660A8">
        <w:fldChar w:fldCharType="separate"/>
      </w:r>
      <w:r w:rsidR="00D35BC0">
        <w:t>Chapter 11</w:t>
      </w:r>
      <w:r w:rsidR="009660A8">
        <w:fldChar w:fldCharType="end"/>
      </w:r>
      <w:r w:rsidR="009660A8">
        <w:t xml:space="preserve">) such as the control identification decision tree. </w:t>
      </w:r>
    </w:p>
    <w:p w14:paraId="68136316" w14:textId="77777777" w:rsidR="008C5B06" w:rsidRDefault="005E4D47" w:rsidP="0060579A">
      <w:pPr>
        <w:pStyle w:val="Heading3"/>
      </w:pPr>
      <w:bookmarkStart w:id="107" w:name="_Ref200548900"/>
      <w:r>
        <w:t>International Standards</w:t>
      </w:r>
      <w:bookmarkEnd w:id="107"/>
    </w:p>
    <w:p w14:paraId="4ACD4092" w14:textId="77777777" w:rsidR="007E4495" w:rsidRDefault="00F64EFB" w:rsidP="005F114A">
      <w:r>
        <w:t xml:space="preserve">International Standards related to mine </w:t>
      </w:r>
      <w:r w:rsidR="00295B1C">
        <w:t>rehabilitation</w:t>
      </w:r>
      <w:r>
        <w:t xml:space="preserve"> </w:t>
      </w:r>
      <w:r w:rsidR="002A5B8C">
        <w:t>planning</w:t>
      </w:r>
      <w:r>
        <w:t xml:space="preserve"> include:</w:t>
      </w:r>
    </w:p>
    <w:p w14:paraId="3F330B5D" w14:textId="77777777" w:rsidR="007E4495" w:rsidRPr="009465AD" w:rsidRDefault="007E4495" w:rsidP="00475ACC">
      <w:pPr>
        <w:pStyle w:val="BodyTextFirstIndent"/>
        <w:numPr>
          <w:ilvl w:val="0"/>
          <w:numId w:val="116"/>
        </w:numPr>
        <w:ind w:hanging="720"/>
        <w:rPr>
          <w:i/>
          <w:iCs/>
        </w:rPr>
      </w:pPr>
      <w:r w:rsidRPr="007E4495">
        <w:rPr>
          <w:i/>
          <w:iCs/>
        </w:rPr>
        <w:t xml:space="preserve">Mine closure and reclamation </w:t>
      </w:r>
      <w:r>
        <w:rPr>
          <w:i/>
          <w:iCs/>
        </w:rPr>
        <w:t>p</w:t>
      </w:r>
      <w:r w:rsidRPr="007E4495">
        <w:rPr>
          <w:i/>
          <w:iCs/>
        </w:rPr>
        <w:t xml:space="preserve">lanning – Part 1: </w:t>
      </w:r>
      <w:r w:rsidRPr="009465AD">
        <w:rPr>
          <w:i/>
          <w:iCs/>
        </w:rPr>
        <w:t>Requirements (ISO 21795-</w:t>
      </w:r>
      <w:r w:rsidR="008933B0" w:rsidRPr="009465AD">
        <w:rPr>
          <w:i/>
          <w:iCs/>
        </w:rPr>
        <w:t>1</w:t>
      </w:r>
      <w:r w:rsidRPr="009465AD">
        <w:rPr>
          <w:i/>
          <w:iCs/>
        </w:rPr>
        <w:t>:2021) </w:t>
      </w:r>
    </w:p>
    <w:p w14:paraId="2447BEF6" w14:textId="77777777" w:rsidR="007E4495" w:rsidRPr="009465AD" w:rsidRDefault="007E4495" w:rsidP="00475ACC">
      <w:pPr>
        <w:pStyle w:val="BodyTextFirstIndent"/>
        <w:numPr>
          <w:ilvl w:val="0"/>
          <w:numId w:val="116"/>
        </w:numPr>
        <w:ind w:hanging="720"/>
        <w:rPr>
          <w:i/>
          <w:iCs/>
        </w:rPr>
      </w:pPr>
      <w:r w:rsidRPr="009465AD">
        <w:rPr>
          <w:i/>
          <w:iCs/>
        </w:rPr>
        <w:t>Mine closure and reclamation planning – Part 2: Guidance (ISO 21795-</w:t>
      </w:r>
      <w:r w:rsidR="008933B0" w:rsidRPr="009465AD">
        <w:rPr>
          <w:i/>
          <w:iCs/>
        </w:rPr>
        <w:t>2</w:t>
      </w:r>
      <w:r w:rsidRPr="009465AD">
        <w:rPr>
          <w:i/>
          <w:iCs/>
        </w:rPr>
        <w:t>:2021) </w:t>
      </w:r>
    </w:p>
    <w:p w14:paraId="6F75A47A" w14:textId="77777777" w:rsidR="00692713" w:rsidRPr="00A9743E" w:rsidRDefault="00692713" w:rsidP="00475ACC">
      <w:pPr>
        <w:pStyle w:val="BodyText"/>
        <w:numPr>
          <w:ilvl w:val="0"/>
          <w:numId w:val="116"/>
        </w:numPr>
        <w:spacing w:line="360" w:lineRule="auto"/>
        <w:ind w:left="714" w:hanging="720"/>
        <w:rPr>
          <w:i/>
        </w:rPr>
      </w:pPr>
      <w:r w:rsidRPr="009465AD">
        <w:rPr>
          <w:i/>
          <w:iCs/>
        </w:rPr>
        <w:t>Mine closure and reclamation – Vocabulary (AS ISO 20305:2021)</w:t>
      </w:r>
    </w:p>
    <w:p w14:paraId="0F33D69B" w14:textId="2AC1B219" w:rsidR="00075A5A" w:rsidRDefault="00020132" w:rsidP="005F114A">
      <w:r w:rsidRPr="007E4495">
        <w:rPr>
          <w:i/>
          <w:iCs/>
        </w:rPr>
        <w:t xml:space="preserve">Mine closure and reclamation </w:t>
      </w:r>
      <w:r>
        <w:rPr>
          <w:i/>
          <w:iCs/>
        </w:rPr>
        <w:t>p</w:t>
      </w:r>
      <w:r w:rsidRPr="007E4495">
        <w:rPr>
          <w:i/>
          <w:iCs/>
        </w:rPr>
        <w:t xml:space="preserve">lanning – Part </w:t>
      </w:r>
      <w:r>
        <w:rPr>
          <w:i/>
          <w:iCs/>
        </w:rPr>
        <w:t xml:space="preserve">1 </w:t>
      </w:r>
      <w:r w:rsidRPr="00020132">
        <w:t xml:space="preserve">and </w:t>
      </w:r>
      <w:r>
        <w:rPr>
          <w:i/>
          <w:iCs/>
        </w:rPr>
        <w:t>Part 2</w:t>
      </w:r>
      <w:r w:rsidRPr="006F798A">
        <w:t xml:space="preserve"> </w:t>
      </w:r>
      <w:r w:rsidR="00614931" w:rsidRPr="006F798A">
        <w:fldChar w:fldCharType="begin"/>
      </w:r>
      <w:r w:rsidR="001B655D">
        <w:instrText xml:space="preserve"> ADDIN EN.CITE &lt;EndNote&gt;&lt;Cite&gt;&lt;Author&gt;ISO&lt;/Author&gt;&lt;Year&gt;2021&lt;/Year&gt;&lt;RecNum&gt;8&lt;/RecNum&gt;&lt;DisplayText&gt;(ISO 2021a, ISO 2021b)&lt;/DisplayText&gt;&lt;record&gt;&lt;rec-number&gt;8&lt;/rec-number&gt;&lt;foreign-keys&gt;&lt;key app="EN" db-id="spaff0s0osz0sqe0t5a55fezradpx9psfrzt" timestamp="1744952131" guid="f83b5621-c76e-4526-8708-6c55faf0922c"&gt;8&lt;/key&gt;&lt;/foreign-keys&gt;&lt;ref-type name="Report"&gt;27&lt;/ref-type&gt;&lt;contributors&gt;&lt;authors&gt;&lt;author&gt;ISO&lt;/author&gt;&lt;/authors&gt;&lt;secondary-authors&gt;&lt;author&gt;International Organization for Standardization,&lt;/author&gt;&lt;/secondary-authors&gt;&lt;/contributors&gt;&lt;titles&gt;&lt;title&gt;Mine closure and reclamation planning – Part 1: Requirements (ISO 21795-1:2021)&lt;/title&gt;&lt;/titles&gt;&lt;number&gt;A2394052&lt;/number&gt;&lt;dates&gt;&lt;year&gt;2021&lt;/year&gt;&lt;/dates&gt;&lt;pub-location&gt;https://www.iso.org/standard/80425.html&lt;/pub-location&gt;&lt;urls&gt;&lt;/urls&gt;&lt;/record&gt;&lt;/Cite&gt;&lt;Cite&gt;&lt;Author&gt;ISO&lt;/Author&gt;&lt;Year&gt;2021&lt;/Year&gt;&lt;RecNum&gt;9&lt;/RecNum&gt;&lt;record&gt;&lt;rec-number&gt;9&lt;/rec-number&gt;&lt;foreign-keys&gt;&lt;key app="EN" db-id="spaff0s0osz0sqe0t5a55fezradpx9psfrzt" timestamp="1744952328" guid="8b157fe0-d030-4d44-b0a1-21f106ca9155"&gt;9&lt;/key&gt;&lt;/foreign-keys&gt;&lt;ref-type name="Report"&gt;27&lt;/ref-type&gt;&lt;contributors&gt;&lt;authors&gt;&lt;author&gt;ISO&lt;/author&gt;&lt;/authors&gt;&lt;secondary-authors&gt;&lt;author&gt;International Organization for Standardization,&lt;/author&gt;&lt;/secondary-authors&gt;&lt;/contributors&gt;&lt;titles&gt;&lt;title&gt;Mine closure and reclamation planning – Part 2: Guidance (ISO 21795-2:2021)&lt;/title&gt;&lt;/titles&gt;&lt;number&gt;A2394053&lt;/number&gt;&lt;dates&gt;&lt;year&gt;2021&lt;/year&gt;&lt;/dates&gt;&lt;pub-location&gt;https://www.iso.org/standard/80426.html&lt;/pub-location&gt;&lt;urls&gt;&lt;/urls&gt;&lt;/record&gt;&lt;/Cite&gt;&lt;/EndNote&gt;</w:instrText>
      </w:r>
      <w:r w:rsidR="00614931" w:rsidRPr="006F798A">
        <w:fldChar w:fldCharType="separate"/>
      </w:r>
      <w:r w:rsidR="00C973B3">
        <w:rPr>
          <w:noProof/>
        </w:rPr>
        <w:t>(</w:t>
      </w:r>
      <w:r w:rsidR="00360CA9">
        <w:rPr>
          <w:noProof/>
        </w:rPr>
        <w:t>ISO 2021a</w:t>
      </w:r>
      <w:r w:rsidR="00C973B3">
        <w:rPr>
          <w:noProof/>
        </w:rPr>
        <w:t xml:space="preserve">, </w:t>
      </w:r>
      <w:r w:rsidR="00360CA9">
        <w:rPr>
          <w:noProof/>
        </w:rPr>
        <w:t>ISO 2021b</w:t>
      </w:r>
      <w:r w:rsidR="00C973B3">
        <w:rPr>
          <w:noProof/>
        </w:rPr>
        <w:t>)</w:t>
      </w:r>
      <w:r w:rsidR="00614931" w:rsidRPr="006F798A">
        <w:fldChar w:fldCharType="end"/>
      </w:r>
      <w:r w:rsidR="006F798A">
        <w:rPr>
          <w:i/>
          <w:iCs/>
        </w:rPr>
        <w:t xml:space="preserve"> </w:t>
      </w:r>
      <w:r w:rsidR="00475ACC" w:rsidRPr="008B2C0B">
        <w:t>contain</w:t>
      </w:r>
      <w:r>
        <w:rPr>
          <w:i/>
        </w:rPr>
        <w:t xml:space="preserve"> </w:t>
      </w:r>
      <w:r>
        <w:t xml:space="preserve">the requirements and recommendations for mine closure and reclamation planning. </w:t>
      </w:r>
      <w:r w:rsidR="00475ACC">
        <w:t xml:space="preserve"> </w:t>
      </w:r>
      <w:r w:rsidR="00DC516A">
        <w:t>The</w:t>
      </w:r>
      <w:r>
        <w:t xml:space="preserve"> main objective </w:t>
      </w:r>
      <w:r w:rsidR="00DC516A">
        <w:t xml:space="preserve">of these standards </w:t>
      </w:r>
      <w:r>
        <w:t>is to promote consistency and quality in planning for mine closure and reclamation.</w:t>
      </w:r>
      <w:r w:rsidR="00D23BDB">
        <w:t xml:space="preserve"> </w:t>
      </w:r>
      <w:r w:rsidR="00475ACC">
        <w:t xml:space="preserve"> The objectives</w:t>
      </w:r>
      <w:r w:rsidR="00922D62">
        <w:t xml:space="preserve"> of th</w:t>
      </w:r>
      <w:r w:rsidR="00140B9A">
        <w:t xml:space="preserve">e </w:t>
      </w:r>
      <w:r w:rsidR="00E11678">
        <w:t xml:space="preserve">mine closure framework have been incorporated </w:t>
      </w:r>
      <w:r w:rsidR="00036B66">
        <w:t>into the rehabilitation planning process</w:t>
      </w:r>
      <w:r w:rsidR="00475ACC">
        <w:t>,</w:t>
      </w:r>
      <w:r w:rsidR="005733C3">
        <w:t xml:space="preserve"> with the elements of the framework being:</w:t>
      </w:r>
      <w:r w:rsidR="00A347A1">
        <w:t xml:space="preserve"> </w:t>
      </w:r>
      <w:r w:rsidR="004F67F1">
        <w:t xml:space="preserve">responsibility, integration, design, risk and opportunity assessment and management, evaluation and improvement, and knowledge. </w:t>
      </w:r>
    </w:p>
    <w:p w14:paraId="52BCBC91" w14:textId="1D203A6D" w:rsidR="008C5B06" w:rsidRPr="008C5B06" w:rsidRDefault="00126E63" w:rsidP="005F114A">
      <w:r>
        <w:t xml:space="preserve">The </w:t>
      </w:r>
      <w:r>
        <w:rPr>
          <w:i/>
          <w:iCs/>
        </w:rPr>
        <w:t>Mine closure and reclamation – Vocabulary</w:t>
      </w:r>
      <w:r>
        <w:t xml:space="preserve"> </w:t>
      </w:r>
      <w:r w:rsidR="0028150C">
        <w:fldChar w:fldCharType="begin"/>
      </w:r>
      <w:r w:rsidR="001B655D">
        <w:instrText xml:space="preserve"> ADDIN EN.CITE &lt;EndNote&gt;&lt;Cite&gt;&lt;Author&gt;Australian Standards&lt;/Author&gt;&lt;Year&gt;2021&lt;/Year&gt;&lt;RecNum&gt;10&lt;/RecNum&gt;&lt;DisplayText&gt;(Australian Standards 2021)&lt;/DisplayText&gt;&lt;record&gt;&lt;rec-number&gt;10&lt;/rec-number&gt;&lt;foreign-keys&gt;&lt;key app="EN" db-id="spaff0s0osz0sqe0t5a55fezradpx9psfrzt" timestamp="1744953168" guid="f51ec9b5-fb50-481e-912e-ae5f199a7085"&gt;10&lt;/key&gt;&lt;/foreign-keys&gt;&lt;ref-type name="Report"&gt;27&lt;/ref-type&gt;&lt;contributors&gt;&lt;authors&gt;&lt;author&gt;Australian Standards,&lt;/author&gt;&lt;/authors&gt;&lt;/contributors&gt;&lt;titles&gt;&lt;title&gt;Mine closure and reclamation – Vocabulary (AS ISO 20305:2021)&lt;/title&gt;&lt;/titles&gt;&lt;number&gt;A2394054&lt;/number&gt;&lt;dates&gt;&lt;year&gt;2021&lt;/year&gt;&lt;/dates&gt;&lt;pub-location&gt;https://www.iso.org/standard/67591.html&lt;/pub-location&gt;&lt;urls&gt;&lt;/urls&gt;&lt;/record&gt;&lt;/Cite&gt;&lt;/EndNote&gt;</w:instrText>
      </w:r>
      <w:r w:rsidR="0028150C">
        <w:fldChar w:fldCharType="separate"/>
      </w:r>
      <w:r w:rsidR="0028150C">
        <w:rPr>
          <w:noProof/>
        </w:rPr>
        <w:t>(</w:t>
      </w:r>
      <w:r w:rsidR="00360CA9">
        <w:rPr>
          <w:noProof/>
        </w:rPr>
        <w:t>Australian Standards 2021</w:t>
      </w:r>
      <w:r w:rsidR="0028150C">
        <w:rPr>
          <w:noProof/>
        </w:rPr>
        <w:t>)</w:t>
      </w:r>
      <w:r w:rsidR="0028150C">
        <w:fldChar w:fldCharType="end"/>
      </w:r>
      <w:r w:rsidR="003A7898">
        <w:t xml:space="preserve"> </w:t>
      </w:r>
      <w:r>
        <w:t xml:space="preserve">document </w:t>
      </w:r>
      <w:r w:rsidR="00097FBA">
        <w:t>forms</w:t>
      </w:r>
      <w:r w:rsidR="00736AC8">
        <w:t xml:space="preserve"> the basis of the glossary in this DMRP, </w:t>
      </w:r>
      <w:r w:rsidR="00295B1C">
        <w:t xml:space="preserve">with some adjustments </w:t>
      </w:r>
      <w:r w:rsidR="00597EA1">
        <w:t>made</w:t>
      </w:r>
      <w:r w:rsidR="007A5893">
        <w:t xml:space="preserve"> </w:t>
      </w:r>
      <w:r w:rsidR="00295B1C">
        <w:t xml:space="preserve">based on </w:t>
      </w:r>
      <w:r w:rsidR="00A33E19">
        <w:t>the</w:t>
      </w:r>
      <w:r w:rsidR="00295B1C">
        <w:t xml:space="preserve"> </w:t>
      </w:r>
      <w:r w:rsidR="00295B1C" w:rsidRPr="00295B1C">
        <w:rPr>
          <w:i/>
          <w:iCs/>
        </w:rPr>
        <w:t>MLRA Vocabulary</w:t>
      </w:r>
      <w:r w:rsidR="00295B1C">
        <w:t xml:space="preserve"> </w:t>
      </w:r>
      <w:r w:rsidR="0028150C">
        <w:fldChar w:fldCharType="begin"/>
      </w:r>
      <w:r w:rsidR="001B655D">
        <w:instrText xml:space="preserve"> ADDIN EN.CITE &lt;EndNote&gt;&lt;Cite&gt;&lt;Author&gt;MLRA&lt;/Author&gt;&lt;Year&gt;2024&lt;/Year&gt;&lt;RecNum&gt;11&lt;/RecNum&gt;&lt;DisplayText&gt;(MLRA 2024b)&lt;/DisplayText&gt;&lt;record&gt;&lt;rec-number&gt;11&lt;/rec-number&gt;&lt;foreign-keys&gt;&lt;key app="EN" db-id="spaff0s0osz0sqe0t5a55fezradpx9psfrzt" timestamp="1744953291" guid="2b468e46-4a58-401a-852c-d262d4283d54"&gt;11&lt;/key&gt;&lt;/foreign-keys&gt;&lt;ref-type name="Report"&gt;27&lt;/ref-type&gt;&lt;contributors&gt;&lt;authors&gt;&lt;author&gt;MLRA&lt;/author&gt;&lt;/authors&gt;&lt;secondary-authors&gt;&lt;author&gt;Mine Land Rehabilitation Authority,&lt;/author&gt;&lt;/secondary-authors&gt;&lt;/contributors&gt;&lt;titles&gt;&lt;title&gt;MLRA Vocabulary&lt;/title&gt;&lt;/titles&gt;&lt;number&gt;A2394027&lt;/number&gt;&lt;dates&gt;&lt;year&gt;2024&lt;/year&gt;&lt;/dates&gt;&lt;pub-location&gt;https://www.mineland.vic.gov.au/learn/vocabulary/&lt;/pub-location&gt;&lt;publisher&gt;State Government of Victoria&lt;/publisher&gt;&lt;urls&gt;&lt;/urls&gt;&lt;access-date&gt;29/4/2025&lt;/access-date&gt;&lt;/record&gt;&lt;/Cite&gt;&lt;/EndNote&gt;</w:instrText>
      </w:r>
      <w:r w:rsidR="0028150C">
        <w:fldChar w:fldCharType="separate"/>
      </w:r>
      <w:r w:rsidR="00500A43">
        <w:rPr>
          <w:noProof/>
        </w:rPr>
        <w:t>(MLRA 2024b)</w:t>
      </w:r>
      <w:r w:rsidR="0028150C">
        <w:fldChar w:fldCharType="end"/>
      </w:r>
      <w:r w:rsidR="002C0F8A">
        <w:t xml:space="preserve"> </w:t>
      </w:r>
      <w:r w:rsidR="000361B2">
        <w:t>publication</w:t>
      </w:r>
      <w:r w:rsidR="007A5893">
        <w:t>,</w:t>
      </w:r>
      <w:r w:rsidR="000361B2">
        <w:t xml:space="preserve"> which provides terms relevant to declared mine rehabilitation in Victoria. </w:t>
      </w:r>
    </w:p>
    <w:p w14:paraId="2D9AF2B9" w14:textId="77777777" w:rsidR="00B470B0" w:rsidRDefault="005B7D23" w:rsidP="005F114A">
      <w:r>
        <w:t>T</w:t>
      </w:r>
      <w:r w:rsidR="003D34FC" w:rsidRPr="005B7D23">
        <w:t xml:space="preserve">he </w:t>
      </w:r>
      <w:r w:rsidR="00EA4656" w:rsidRPr="005B7D23">
        <w:t xml:space="preserve">site </w:t>
      </w:r>
      <w:r w:rsidR="002A6D26">
        <w:t>maintains certification</w:t>
      </w:r>
      <w:r w:rsidR="00EA4656" w:rsidRPr="005B7D23">
        <w:t xml:space="preserve"> to</w:t>
      </w:r>
      <w:r w:rsidR="00B470B0">
        <w:t>:</w:t>
      </w:r>
    </w:p>
    <w:p w14:paraId="2C5E7A33" w14:textId="3000E436" w:rsidR="00B470B0" w:rsidRDefault="00175547" w:rsidP="00475ACC">
      <w:pPr>
        <w:pStyle w:val="ListParagraph"/>
        <w:numPr>
          <w:ilvl w:val="0"/>
          <w:numId w:val="154"/>
        </w:numPr>
        <w:ind w:hanging="780"/>
      </w:pPr>
      <w:r w:rsidRPr="00B470B0">
        <w:rPr>
          <w:i/>
        </w:rPr>
        <w:t xml:space="preserve">Environmental </w:t>
      </w:r>
      <w:r w:rsidR="00A9257A" w:rsidRPr="00B470B0">
        <w:rPr>
          <w:i/>
        </w:rPr>
        <w:t xml:space="preserve">management systems—Requirements with guidance for </w:t>
      </w:r>
      <w:r w:rsidR="00A9257A" w:rsidRPr="009465AD">
        <w:rPr>
          <w:i/>
        </w:rPr>
        <w:t>use (ISO 14001:2015)</w:t>
      </w:r>
      <w:r w:rsidR="00476ED8">
        <w:t xml:space="preserve"> </w:t>
      </w:r>
      <w:r w:rsidR="00476ED8">
        <w:fldChar w:fldCharType="begin"/>
      </w:r>
      <w:r w:rsidR="00D33CED">
        <w:instrText xml:space="preserve"> ADDIN EN.CITE &lt;EndNote&gt;&lt;Cite&gt;&lt;Author&gt;ISO&lt;/Author&gt;&lt;Year&gt;2015&lt;/Year&gt;&lt;RecNum&gt;12&lt;/RecNum&gt;&lt;DisplayText&gt;(ISO 2015a)&lt;/DisplayText&gt;&lt;record&gt;&lt;rec-number&gt;12&lt;/rec-number&gt;&lt;foreign-keys&gt;&lt;key app="EN" db-id="spaff0s0osz0sqe0t5a55fezradpx9psfrzt" timestamp="1744953643" guid="34127f2d-9054-4a92-be77-da052b388065"&gt;12&lt;/key&gt;&lt;/foreign-keys&gt;&lt;ref-type name="Report"&gt;27&lt;/ref-type&gt;&lt;contributors&gt;&lt;authors&gt;&lt;author&gt;ISO&lt;/author&gt;&lt;/authors&gt;&lt;secondary-authors&gt;&lt;author&gt;International Organization for Standardization,&lt;/author&gt;&lt;/secondary-authors&gt;&lt;/contributors&gt;&lt;titles&gt;&lt;title&gt;Environmental management systems - Requirements with guidance for use (ISO 14001:2015)&lt;/title&gt;&lt;/titles&gt;&lt;number&gt;A2414560&lt;/number&gt;&lt;dates&gt;&lt;year&gt;2015&lt;/year&gt;&lt;/dates&gt;&lt;pub-location&gt;https://www.iso.org/standard/60857.html&lt;/pub-location&gt;&lt;urls&gt;&lt;/urls&gt;&lt;/record&gt;&lt;/Cite&gt;&lt;/EndNote&gt;</w:instrText>
      </w:r>
      <w:r w:rsidR="00476ED8">
        <w:fldChar w:fldCharType="separate"/>
      </w:r>
      <w:r w:rsidR="00C973B3">
        <w:rPr>
          <w:noProof/>
        </w:rPr>
        <w:t>(</w:t>
      </w:r>
      <w:r w:rsidR="00360CA9">
        <w:rPr>
          <w:noProof/>
        </w:rPr>
        <w:t>ISO 2015a</w:t>
      </w:r>
      <w:r w:rsidR="00C973B3">
        <w:rPr>
          <w:noProof/>
        </w:rPr>
        <w:t>)</w:t>
      </w:r>
      <w:r w:rsidR="00476ED8">
        <w:fldChar w:fldCharType="end"/>
      </w:r>
      <w:r w:rsidR="005C0F48">
        <w:t>,</w:t>
      </w:r>
      <w:r w:rsidR="00A9257A">
        <w:t xml:space="preserve"> </w:t>
      </w:r>
    </w:p>
    <w:p w14:paraId="3F82CBF2" w14:textId="0EC16FF4" w:rsidR="00B470B0" w:rsidRDefault="00A9257A" w:rsidP="00475ACC">
      <w:pPr>
        <w:pStyle w:val="ListParagraph"/>
        <w:numPr>
          <w:ilvl w:val="0"/>
          <w:numId w:val="154"/>
        </w:numPr>
        <w:ind w:hanging="780"/>
      </w:pPr>
      <w:r w:rsidRPr="00B470B0">
        <w:rPr>
          <w:i/>
        </w:rPr>
        <w:t>Occupational health and safety management systems—Requirements with guidance for use</w:t>
      </w:r>
      <w:r w:rsidRPr="00782D60">
        <w:t> </w:t>
      </w:r>
      <w:r w:rsidRPr="009465AD">
        <w:rPr>
          <w:i/>
          <w:iCs/>
        </w:rPr>
        <w:t>(ISO 45001:2018)</w:t>
      </w:r>
      <w:r w:rsidR="00D0435A" w:rsidRPr="009465AD">
        <w:rPr>
          <w:i/>
          <w:iCs/>
        </w:rPr>
        <w:t xml:space="preserve"> </w:t>
      </w:r>
      <w:r w:rsidR="00D0435A">
        <w:fldChar w:fldCharType="begin"/>
      </w:r>
      <w:r w:rsidR="00D33CED">
        <w:instrText xml:space="preserve"> ADDIN EN.CITE &lt;EndNote&gt;&lt;Cite&gt;&lt;Author&gt;ISO&lt;/Author&gt;&lt;Year&gt;2018&lt;/Year&gt;&lt;RecNum&gt;13&lt;/RecNum&gt;&lt;DisplayText&gt;(ISO 2018a)&lt;/DisplayText&gt;&lt;record&gt;&lt;rec-number&gt;13&lt;/rec-number&gt;&lt;foreign-keys&gt;&lt;key app="EN" db-id="spaff0s0osz0sqe0t5a55fezradpx9psfrzt" timestamp="1744953896" guid="2070a90d-12c7-4cad-b009-9e8e9acf1cc7"&gt;13&lt;/key&gt;&lt;/foreign-keys&gt;&lt;ref-type name="Report"&gt;27&lt;/ref-type&gt;&lt;contributors&gt;&lt;authors&gt;&lt;author&gt;ISO&lt;/author&gt;&lt;/authors&gt;&lt;secondary-authors&gt;&lt;author&gt;International Organization for Standardization,&lt;/author&gt;&lt;/secondary-authors&gt;&lt;/contributors&gt;&lt;titles&gt;&lt;title&gt;Occupational health and safety management systems - Requirements with guidance for use (ISO 45001:2018)&lt;/title&gt;&lt;/titles&gt;&lt;number&gt;A2414563&lt;/number&gt;&lt;dates&gt;&lt;year&gt;2018&lt;/year&gt;&lt;/dates&gt;&lt;pub-location&gt;https://www.iso.org/standard/63787.html&lt;/pub-location&gt;&lt;urls&gt;&lt;/urls&gt;&lt;/record&gt;&lt;/Cite&gt;&lt;/EndNote&gt;</w:instrText>
      </w:r>
      <w:r w:rsidR="00D0435A">
        <w:fldChar w:fldCharType="separate"/>
      </w:r>
      <w:r w:rsidR="0036746A">
        <w:rPr>
          <w:noProof/>
        </w:rPr>
        <w:t>(</w:t>
      </w:r>
      <w:r w:rsidR="00360CA9">
        <w:rPr>
          <w:noProof/>
        </w:rPr>
        <w:t>ISO 2018a</w:t>
      </w:r>
      <w:r w:rsidR="0036746A">
        <w:rPr>
          <w:noProof/>
        </w:rPr>
        <w:t>)</w:t>
      </w:r>
      <w:r w:rsidR="00D0435A">
        <w:fldChar w:fldCharType="end"/>
      </w:r>
      <w:r w:rsidR="000B1BC8">
        <w:t xml:space="preserve">, </w:t>
      </w:r>
      <w:r w:rsidR="000E403D">
        <w:t>and</w:t>
      </w:r>
      <w:r w:rsidR="006378CF" w:rsidRPr="00782D60">
        <w:t> </w:t>
      </w:r>
    </w:p>
    <w:p w14:paraId="17D6DF74" w14:textId="564426A1" w:rsidR="00B470B0" w:rsidRDefault="006378CF" w:rsidP="00475ACC">
      <w:pPr>
        <w:pStyle w:val="ListParagraph"/>
        <w:numPr>
          <w:ilvl w:val="0"/>
          <w:numId w:val="154"/>
        </w:numPr>
        <w:ind w:hanging="780"/>
      </w:pPr>
      <w:r w:rsidRPr="00B470B0">
        <w:rPr>
          <w:i/>
          <w:iCs/>
        </w:rPr>
        <w:t>Quality management systems—</w:t>
      </w:r>
      <w:r w:rsidRPr="009465AD">
        <w:rPr>
          <w:i/>
          <w:iCs/>
        </w:rPr>
        <w:t>Requirements (ISO 9001:2015)</w:t>
      </w:r>
      <w:r w:rsidR="009465AD">
        <w:t xml:space="preserve"> </w:t>
      </w:r>
      <w:r w:rsidR="009465AD">
        <w:fldChar w:fldCharType="begin"/>
      </w:r>
      <w:r w:rsidR="00D33CED">
        <w:instrText xml:space="preserve"> ADDIN EN.CITE &lt;EndNote&gt;&lt;Cite&gt;&lt;Author&gt;ISO&lt;/Author&gt;&lt;Year&gt;2015&lt;/Year&gt;&lt;RecNum&gt;14&lt;/RecNum&gt;&lt;DisplayText&gt;(ISO 2015b)&lt;/DisplayText&gt;&lt;record&gt;&lt;rec-number&gt;14&lt;/rec-number&gt;&lt;foreign-keys&gt;&lt;key app="EN" db-id="spaff0s0osz0sqe0t5a55fezradpx9psfrzt" timestamp="1744954026" guid="888f1172-c4e4-4c71-a7de-d187685d23f0"&gt;14&lt;/key&gt;&lt;/foreign-keys&gt;&lt;ref-type name="Report"&gt;27&lt;/ref-type&gt;&lt;contributors&gt;&lt;authors&gt;&lt;author&gt;ISO&lt;/author&gt;&lt;/authors&gt;&lt;secondary-authors&gt;&lt;author&gt;International Organization for Standardization,&lt;/author&gt;&lt;/secondary-authors&gt;&lt;/contributors&gt;&lt;titles&gt;&lt;title&gt;Quality management systems - Requirements (ISO 9001:2015)&lt;/title&gt;&lt;/titles&gt;&lt;number&gt;A2414561&lt;/number&gt;&lt;dates&gt;&lt;year&gt;2015&lt;/year&gt;&lt;/dates&gt;&lt;pub-location&gt;https://www.iso.org/standard/62085.html&lt;/pub-location&gt;&lt;urls&gt;&lt;/urls&gt;&lt;/record&gt;&lt;/Cite&gt;&lt;/EndNote&gt;</w:instrText>
      </w:r>
      <w:r w:rsidR="009465AD">
        <w:fldChar w:fldCharType="separate"/>
      </w:r>
      <w:r w:rsidR="00C973B3">
        <w:rPr>
          <w:noProof/>
        </w:rPr>
        <w:t>(</w:t>
      </w:r>
      <w:r w:rsidR="00360CA9">
        <w:rPr>
          <w:noProof/>
        </w:rPr>
        <w:t>ISO 2015b</w:t>
      </w:r>
      <w:r w:rsidR="00C973B3">
        <w:rPr>
          <w:noProof/>
        </w:rPr>
        <w:t>)</w:t>
      </w:r>
      <w:r w:rsidR="009465AD">
        <w:fldChar w:fldCharType="end"/>
      </w:r>
      <w:r w:rsidR="00A9257A" w:rsidRPr="00782D60">
        <w:t>.</w:t>
      </w:r>
      <w:r w:rsidR="006C6284">
        <w:t xml:space="preserve"> </w:t>
      </w:r>
    </w:p>
    <w:p w14:paraId="29472522" w14:textId="77777777" w:rsidR="00C753F1" w:rsidRDefault="00475ACC" w:rsidP="00B470B0">
      <w:r>
        <w:t>EAY intends maintaining</w:t>
      </w:r>
      <w:r w:rsidR="006C6284">
        <w:t xml:space="preserve"> these certifications during rehabilitation </w:t>
      </w:r>
      <w:r w:rsidR="00E33D57">
        <w:t xml:space="preserve">to provide </w:t>
      </w:r>
      <w:r w:rsidR="00BC2C47">
        <w:t xml:space="preserve">strong systems, governance and </w:t>
      </w:r>
      <w:r w:rsidR="00A579E4">
        <w:t xml:space="preserve">quality control throughout the project. </w:t>
      </w:r>
    </w:p>
    <w:p w14:paraId="29684179" w14:textId="61E42884" w:rsidR="00935CAB" w:rsidRPr="00935CAB" w:rsidRDefault="00FC69EB" w:rsidP="005F114A">
      <w:r>
        <w:t xml:space="preserve">Additionally, </w:t>
      </w:r>
      <w:r w:rsidR="007502C9">
        <w:t xml:space="preserve">ISO standards relevant to risk management were </w:t>
      </w:r>
      <w:r w:rsidR="00056123">
        <w:t xml:space="preserve">considered during </w:t>
      </w:r>
      <w:r w:rsidR="007502C9">
        <w:t xml:space="preserve">the </w:t>
      </w:r>
      <w:r w:rsidR="00155BB9">
        <w:t>risk assessment process (</w:t>
      </w:r>
      <w:r w:rsidR="00155BB9">
        <w:fldChar w:fldCharType="begin"/>
      </w:r>
      <w:r w:rsidR="00155BB9">
        <w:instrText xml:space="preserve"> REF _Ref194043079 \r \h </w:instrText>
      </w:r>
      <w:r w:rsidR="005F114A">
        <w:instrText xml:space="preserve"> \* MERGEFORMAT </w:instrText>
      </w:r>
      <w:r w:rsidR="00155BB9">
        <w:fldChar w:fldCharType="separate"/>
      </w:r>
      <w:r w:rsidR="00D35BC0">
        <w:t>Chapter 11</w:t>
      </w:r>
      <w:r w:rsidR="00155BB9">
        <w:fldChar w:fldCharType="end"/>
      </w:r>
      <w:r w:rsidR="00155BB9">
        <w:t xml:space="preserve">). </w:t>
      </w:r>
    </w:p>
    <w:p w14:paraId="1FA49AAC" w14:textId="77777777" w:rsidR="00475ACC" w:rsidRDefault="00475ACC" w:rsidP="00475ACC">
      <w:pPr>
        <w:pStyle w:val="Heading3"/>
      </w:pPr>
      <w:r w:rsidRPr="00D51CBD">
        <w:t>Draft Ministerial Guidelines</w:t>
      </w:r>
    </w:p>
    <w:p w14:paraId="08CE788D" w14:textId="77777777" w:rsidR="00475ACC" w:rsidRDefault="00475ACC" w:rsidP="00475ACC">
      <w:r>
        <w:t>S</w:t>
      </w:r>
      <w:r w:rsidRPr="00D51CBD">
        <w:t>ection 120A of the MRSDA</w:t>
      </w:r>
      <w:r>
        <w:t xml:space="preserve"> </w:t>
      </w:r>
      <w:r w:rsidRPr="00D51CBD">
        <w:t xml:space="preserve">enables the Minister to make guidelines relating to any of the objectives or purposes of the </w:t>
      </w:r>
      <w:r>
        <w:t>MRSDA</w:t>
      </w:r>
      <w:r w:rsidRPr="00D51CBD">
        <w:t xml:space="preserve"> or the </w:t>
      </w:r>
      <w:r>
        <w:t xml:space="preserve">MRSDMIR, which are given statutory effect once published in the Government Gazette. </w:t>
      </w:r>
    </w:p>
    <w:p w14:paraId="73F3784F" w14:textId="28FC8BEE" w:rsidR="00475ACC" w:rsidRDefault="00475ACC" w:rsidP="00475ACC">
      <w:r>
        <w:t xml:space="preserve">In November 2024, DEECA provided its draft </w:t>
      </w:r>
      <w:r w:rsidRPr="008B2C0B">
        <w:rPr>
          <w:i/>
          <w:iCs/>
        </w:rPr>
        <w:t>Ministerial Guidelines for preparation of Declared Mine Rehabilitation Plans</w:t>
      </w:r>
      <w:r w:rsidRPr="00D51CBD">
        <w:t xml:space="preserve"> </w:t>
      </w:r>
      <w:r>
        <w:t xml:space="preserve">for consultation with declared mine licensees </w:t>
      </w:r>
      <w:r w:rsidR="007E0F8E">
        <w:fldChar w:fldCharType="begin"/>
      </w:r>
      <w:r w:rsidR="00F647D2">
        <w:instrText xml:space="preserve"> ADDIN EN.CITE &lt;EndNote&gt;&lt;Cite&gt;&lt;Author&gt;DEECA&lt;/Author&gt;&lt;Year&gt;2024&lt;/Year&gt;&lt;RecNum&gt;112&lt;/RecNum&gt;&lt;DisplayText&gt;(DEECA 2024c)&lt;/DisplayText&gt;&lt;record&gt;&lt;rec-number&gt;112&lt;/rec-number&gt;&lt;foreign-keys&gt;&lt;key app="EN" db-id="spaff0s0osz0sqe0t5a55fezradpx9psfrzt" timestamp="1747709046" guid="07219f8f-fa3f-45c6-9821-b75c3b7d2ae8"&gt;112&lt;/key&gt;&lt;/foreign-keys&gt;&lt;ref-type name="Report"&gt;27&lt;/ref-type&gt;&lt;contributors&gt;&lt;authors&gt;&lt;author&gt;DEECA&lt;/author&gt;&lt;/authors&gt;&lt;secondary-authors&gt;&lt;author&gt;Department of Energy,, Environment and Climate Action&lt;/author&gt;&lt;/secondary-authors&gt;&lt;/contributors&gt;&lt;titles&gt;&lt;title&gt;DRAFT Ministerial Guidelines for preperation of Declared Mine Rehabilitation Plans&lt;/title&gt;&lt;/titles&gt;&lt;number&gt;A2407231&lt;/number&gt;&lt;dates&gt;&lt;year&gt;2024&lt;/year&gt;&lt;pub-dates&gt;&lt;date&gt;November 2024&lt;/date&gt;&lt;/pub-dates&gt;&lt;/dates&gt;&lt;publisher&gt;Resources Victoria, State of Victoria&lt;/publisher&gt;&lt;urls&gt;&lt;/urls&gt;&lt;/record&gt;&lt;/Cite&gt;&lt;/EndNote&gt;</w:instrText>
      </w:r>
      <w:r w:rsidR="007E0F8E">
        <w:fldChar w:fldCharType="separate"/>
      </w:r>
      <w:r w:rsidR="00F647D2">
        <w:rPr>
          <w:noProof/>
        </w:rPr>
        <w:t>(DEECA 2024c)</w:t>
      </w:r>
      <w:r w:rsidR="007E0F8E">
        <w:fldChar w:fldCharType="end"/>
      </w:r>
      <w:r>
        <w:t xml:space="preserve"> (Draft Ministerial Guidelines).  The </w:t>
      </w:r>
      <w:r w:rsidRPr="00D51CBD">
        <w:t>Draft Ministerial Guidelines</w:t>
      </w:r>
      <w:r>
        <w:t xml:space="preserve"> aim to clarify the expectations to assist declared mine licensees to prepare a DMRP to meet the statutory requirements. EAY has considered and referred to the Draft Ministerial Guidelines in preparing this DMRP.  EAY notes that at the time of exhibition of this DMRP, the </w:t>
      </w:r>
      <w:r w:rsidRPr="00D51CBD">
        <w:t>Draft Ministerial Guidelines</w:t>
      </w:r>
      <w:r>
        <w:t xml:space="preserve"> were not yet finalised or publicly available. </w:t>
      </w:r>
    </w:p>
    <w:p w14:paraId="5E5B6CA7" w14:textId="77777777" w:rsidR="00475ACC" w:rsidRPr="00782D60" w:rsidRDefault="00475ACC" w:rsidP="00475ACC">
      <w:pPr>
        <w:pStyle w:val="Heading2"/>
      </w:pPr>
      <w:bookmarkStart w:id="108" w:name="_Toc210049010"/>
      <w:r w:rsidRPr="00782D60">
        <w:t>Legislative Framework</w:t>
      </w:r>
      <w:r>
        <w:t xml:space="preserve"> for the Preparation of a DMRP</w:t>
      </w:r>
      <w:bookmarkEnd w:id="108"/>
    </w:p>
    <w:p w14:paraId="7464298B" w14:textId="77777777" w:rsidR="00475ACC" w:rsidRDefault="00475ACC" w:rsidP="00475ACC">
      <w:pPr>
        <w:rPr>
          <w:color w:val="000000"/>
        </w:rPr>
      </w:pPr>
      <w:r>
        <w:t xml:space="preserve">The MRSDA and MRSDMIR include </w:t>
      </w:r>
      <w:r w:rsidRPr="00766D96">
        <w:t xml:space="preserve">requirements </w:t>
      </w:r>
      <w:r>
        <w:t xml:space="preserve">governing the rehabilitation of </w:t>
      </w:r>
      <w:r w:rsidRPr="00766D96">
        <w:t>Declared Mines</w:t>
      </w:r>
      <w:r>
        <w:t>, and specifically for the preparation of a DMRP</w:t>
      </w:r>
      <w:r w:rsidRPr="00701321">
        <w:t xml:space="preserve">.  </w:t>
      </w:r>
      <w:r>
        <w:t>Sections 84AZU(3) and 84AZU(4) of the</w:t>
      </w:r>
      <w:r w:rsidRPr="00701321">
        <w:t xml:space="preserve"> MRSDA </w:t>
      </w:r>
      <w:r>
        <w:t>set out</w:t>
      </w:r>
      <w:r w:rsidRPr="00701321">
        <w:t xml:space="preserve"> the </w:t>
      </w:r>
      <w:r>
        <w:t>mandatory content to be included in a DMRP</w:t>
      </w:r>
      <w:r w:rsidRPr="00701321">
        <w:t xml:space="preserve"> </w:t>
      </w:r>
      <w:r>
        <w:t>which includes addressing</w:t>
      </w:r>
      <w:r w:rsidRPr="00701321">
        <w:t xml:space="preserve"> closure criteria, a post-closure plan, assessment of risks posed by geotechnical, hydrogeological, water quality or hydrological factors within the declared mine</w:t>
      </w:r>
      <w:r>
        <w:t xml:space="preserve"> land</w:t>
      </w:r>
      <w:r w:rsidRPr="00701321">
        <w:t xml:space="preserve">, and consultation with prescribed persons.  </w:t>
      </w:r>
      <w:r>
        <w:t>Further form and content r</w:t>
      </w:r>
      <w:r w:rsidRPr="00701321">
        <w:t xml:space="preserve">equirements for </w:t>
      </w:r>
      <w:r>
        <w:t>DMRP are prescribed</w:t>
      </w:r>
      <w:r w:rsidRPr="00701321">
        <w:t xml:space="preserve"> </w:t>
      </w:r>
      <w:r>
        <w:t>by</w:t>
      </w:r>
      <w:r w:rsidRPr="00701321">
        <w:t xml:space="preserve"> the </w:t>
      </w:r>
      <w:r w:rsidRPr="00701321">
        <w:rPr>
          <w:color w:val="000000"/>
        </w:rPr>
        <w:t>MRSDMIR</w:t>
      </w:r>
      <w:r>
        <w:rPr>
          <w:color w:val="000000"/>
        </w:rPr>
        <w:t xml:space="preserve">. </w:t>
      </w:r>
      <w:r w:rsidRPr="00701321">
        <w:rPr>
          <w:color w:val="000000"/>
        </w:rPr>
        <w:t xml:space="preserve"> </w:t>
      </w:r>
    </w:p>
    <w:p w14:paraId="419AA265" w14:textId="788DA941" w:rsidR="00475ACC" w:rsidRDefault="00475ACC" w:rsidP="00475ACC">
      <w:pPr>
        <w:rPr>
          <w:color w:val="000000"/>
        </w:rPr>
      </w:pPr>
      <w:r>
        <w:t>As part of preparing for the submission of the DMRP to the Department Head for consideration and approval, the proposed DMRP must be publicly exhibited for at least 60 days. The preparation of the DMRP must also include consultation with the prescribed persons or classes of persons listed under regulation 64G of the</w:t>
      </w:r>
      <w:r>
        <w:rPr>
          <w:color w:val="000000"/>
        </w:rPr>
        <w:t xml:space="preserve"> MRSDMIR. Matters raised during the exhibition period and through consultation </w:t>
      </w:r>
      <w:r w:rsidR="0091105D">
        <w:rPr>
          <w:color w:val="000000"/>
        </w:rPr>
        <w:t xml:space="preserve">have been </w:t>
      </w:r>
      <w:r>
        <w:rPr>
          <w:color w:val="000000"/>
        </w:rPr>
        <w:t xml:space="preserve">considered by EAY, and the  DMRP </w:t>
      </w:r>
      <w:r w:rsidR="00513F61">
        <w:rPr>
          <w:color w:val="000000"/>
        </w:rPr>
        <w:t xml:space="preserve">has been </w:t>
      </w:r>
      <w:r>
        <w:rPr>
          <w:color w:val="000000"/>
        </w:rPr>
        <w:t xml:space="preserve">updated </w:t>
      </w:r>
      <w:r w:rsidR="00513F61">
        <w:rPr>
          <w:color w:val="000000"/>
        </w:rPr>
        <w:t xml:space="preserve">as appropriate </w:t>
      </w:r>
      <w:r>
        <w:rPr>
          <w:color w:val="000000"/>
        </w:rPr>
        <w:t xml:space="preserve">before </w:t>
      </w:r>
      <w:r w:rsidR="001C1DF0">
        <w:rPr>
          <w:color w:val="000000"/>
        </w:rPr>
        <w:t xml:space="preserve"> </w:t>
      </w:r>
      <w:r>
        <w:rPr>
          <w:color w:val="000000"/>
        </w:rPr>
        <w:t xml:space="preserve">submission to the Department Head for approval. This process is discussed in more detail in </w:t>
      </w:r>
      <w:r w:rsidR="00A04BAF">
        <w:rPr>
          <w:color w:val="000000"/>
          <w:highlight w:val="yellow"/>
        </w:rPr>
        <w:fldChar w:fldCharType="begin"/>
      </w:r>
      <w:r w:rsidR="00A04BAF">
        <w:rPr>
          <w:color w:val="000000"/>
        </w:rPr>
        <w:instrText xml:space="preserve"> REF _Ref195177074 \r \h </w:instrText>
      </w:r>
      <w:r w:rsidR="00A04BAF">
        <w:rPr>
          <w:color w:val="000000"/>
          <w:highlight w:val="yellow"/>
        </w:rPr>
      </w:r>
      <w:r w:rsidR="00A04BAF">
        <w:rPr>
          <w:color w:val="000000"/>
          <w:highlight w:val="yellow"/>
        </w:rPr>
        <w:fldChar w:fldCharType="separate"/>
      </w:r>
      <w:r w:rsidR="00D35BC0">
        <w:rPr>
          <w:color w:val="000000"/>
        </w:rPr>
        <w:t>Chapter 10</w:t>
      </w:r>
      <w:r w:rsidR="00A04BAF">
        <w:rPr>
          <w:color w:val="000000"/>
          <w:highlight w:val="yellow"/>
        </w:rPr>
        <w:fldChar w:fldCharType="end"/>
      </w:r>
      <w:r w:rsidRPr="008206D5">
        <w:rPr>
          <w:color w:val="000000"/>
        </w:rPr>
        <w:t xml:space="preserve">. </w:t>
      </w:r>
    </w:p>
    <w:p w14:paraId="6454E1EB" w14:textId="6E8EFA61" w:rsidR="00475ACC" w:rsidRDefault="00475ACC" w:rsidP="00475ACC">
      <w:pPr>
        <w:rPr>
          <w:bCs/>
          <w:color w:val="000000"/>
        </w:rPr>
      </w:pPr>
      <w:r w:rsidRPr="0053686C">
        <w:rPr>
          <w:color w:val="000000"/>
        </w:rPr>
        <w:t>On receiving the DMRP, the Department Head must consult the Mine Land Rehabilitation Authority (MLRA</w:t>
      </w:r>
      <w:r w:rsidR="003F6442" w:rsidRPr="0053686C">
        <w:rPr>
          <w:color w:val="000000"/>
        </w:rPr>
        <w:t>),</w:t>
      </w:r>
      <w:r w:rsidRPr="0053686C">
        <w:rPr>
          <w:color w:val="000000"/>
        </w:rPr>
        <w:t xml:space="preserve"> and other relevant Ministers as listed in section 84AZV(1) of the MRSDA (refer to comments in</w:t>
      </w:r>
      <w:r w:rsidR="00FC51C5">
        <w:rPr>
          <w:color w:val="000000"/>
        </w:rPr>
        <w:t xml:space="preserve"> </w:t>
      </w:r>
      <w:r w:rsidR="00611DCC">
        <w:rPr>
          <w:color w:val="000000"/>
        </w:rPr>
        <w:t>Table 4-3)</w:t>
      </w:r>
      <w:r w:rsidR="00FC51C5">
        <w:t xml:space="preserve"> </w:t>
      </w:r>
      <w:r>
        <w:t>before approving, denying or requiring changes to the plan</w:t>
      </w:r>
      <w:r>
        <w:rPr>
          <w:bCs/>
          <w:color w:val="000000"/>
        </w:rPr>
        <w:t>.</w:t>
      </w:r>
    </w:p>
    <w:p w14:paraId="276BDD6C" w14:textId="64A3E51C" w:rsidR="00475ACC" w:rsidRDefault="00475ACC" w:rsidP="00475ACC">
      <w:r>
        <w:t>The D</w:t>
      </w:r>
      <w:r w:rsidRPr="008206D5">
        <w:t xml:space="preserve">MRP is an iterative document </w:t>
      </w:r>
      <w:r>
        <w:t>that will continue to be r</w:t>
      </w:r>
      <w:r w:rsidRPr="008206D5">
        <w:t xml:space="preserve">eviewed and </w:t>
      </w:r>
      <w:r>
        <w:t xml:space="preserve">updated </w:t>
      </w:r>
      <w:r w:rsidRPr="008206D5">
        <w:t>over time to ensure that it reflects the latest evidence base and status of other regulatory processes</w:t>
      </w:r>
      <w:r>
        <w:t>.  Section 84AZW of the MRSDA sets out the process for applying to the Department Head for variation of DMRP.  The Department Head may also, on its own motion, direct a declared mine licensee to apply for a variation (section 84AZW of the MRDSA).</w:t>
      </w:r>
    </w:p>
    <w:p w14:paraId="701A4509" w14:textId="77777777" w:rsidR="00475ACC" w:rsidRDefault="00475ACC" w:rsidP="00475ACC">
      <w:r>
        <w:t>The licence relinquishment process commences with the licensee applying to the Minister for a “</w:t>
      </w:r>
      <w:r w:rsidRPr="007B0063">
        <w:rPr>
          <w:i/>
        </w:rPr>
        <w:t xml:space="preserve">determination that the closure criteria for the declared mine land covered by the </w:t>
      </w:r>
      <w:r w:rsidRPr="007B0063">
        <w:rPr>
          <w:i/>
          <w:iCs/>
        </w:rPr>
        <w:t>licence</w:t>
      </w:r>
      <w:r w:rsidRPr="007B0063">
        <w:rPr>
          <w:i/>
        </w:rPr>
        <w:t xml:space="preserve"> of the licensee have been met</w:t>
      </w:r>
      <w:r>
        <w:t xml:space="preserve">” (section 84AZY of the MRSDA).  The Minister must then request advice from the MLRA and consult with other relevant Ministers as listed in section 84AZZ(1)(b) of the MRSDA, before determining whether the closure criteria have been met. Relinquishment can occur when the Minister has confirmed that the Closure Criteria have been achieved, and any relevant payment has been made to the “Declared Mine Fund” established under the MRSDA. </w:t>
      </w:r>
    </w:p>
    <w:p w14:paraId="3AD74B14" w14:textId="77777777" w:rsidR="00475ACC" w:rsidRPr="00782D60" w:rsidRDefault="00475ACC" w:rsidP="00475ACC">
      <w:pPr>
        <w:pStyle w:val="Heading2"/>
      </w:pPr>
      <w:bookmarkStart w:id="109" w:name="_Toc210049011"/>
      <w:r w:rsidRPr="00782D60">
        <w:t>Legislati</w:t>
      </w:r>
      <w:r>
        <w:t>on Relevant to Rehabilitation of Yallourn Mine</w:t>
      </w:r>
      <w:bookmarkEnd w:id="109"/>
    </w:p>
    <w:p w14:paraId="4F649327" w14:textId="26F15AA8" w:rsidR="00475ACC" w:rsidRDefault="00475ACC" w:rsidP="00475ACC">
      <w:r>
        <w:t>Further to the requirements of the MRSDA and MRSDMIR, other Acts and Regulations are also relevant to the rehabilitation of Yallourn Mine. These are summarised in</w:t>
      </w:r>
      <w:r w:rsidR="008876DB">
        <w:t xml:space="preserve"> </w:t>
      </w:r>
      <w:r w:rsidR="00074AE7" w:rsidRPr="007B2016">
        <w:t>Table 4-2</w:t>
      </w:r>
      <w:r w:rsidR="0091740F">
        <w:t xml:space="preserve"> and</w:t>
      </w:r>
      <w:r w:rsidR="008876DB">
        <w:t xml:space="preserve"> </w:t>
      </w:r>
      <w:r w:rsidR="00074AE7" w:rsidRPr="007B2016">
        <w:t>Table 4-3</w:t>
      </w:r>
      <w:r w:rsidR="00611DCC">
        <w:t xml:space="preserve">. </w:t>
      </w:r>
    </w:p>
    <w:p w14:paraId="606E2A9D" w14:textId="7B698F7F" w:rsidR="00475ACC" w:rsidRPr="00782D60" w:rsidRDefault="00475ACC" w:rsidP="00475ACC">
      <w:pPr>
        <w:spacing w:after="0" w:line="240" w:lineRule="auto"/>
      </w:pPr>
    </w:p>
    <w:p w14:paraId="0A2611DC" w14:textId="77777777" w:rsidR="00CE5B30" w:rsidRDefault="00CE5B30" w:rsidP="00475ACC">
      <w:pPr>
        <w:pStyle w:val="Caption"/>
        <w:sectPr w:rsidR="00CE5B30" w:rsidSect="00475ACC">
          <w:footerReference w:type="first" r:id="rId35"/>
          <w:pgSz w:w="11910" w:h="16840"/>
          <w:pgMar w:top="1134" w:right="567" w:bottom="1315" w:left="567" w:header="720" w:footer="356" w:gutter="0"/>
          <w:cols w:space="709"/>
          <w:titlePg/>
          <w:docGrid w:linePitch="299"/>
        </w:sectPr>
      </w:pPr>
      <w:bookmarkStart w:id="110" w:name="_Ref200524148"/>
      <w:bookmarkStart w:id="111" w:name="_Ref200525204"/>
      <w:bookmarkStart w:id="112" w:name="_Toc199155242"/>
      <w:bookmarkStart w:id="113" w:name="_Ref195092356"/>
    </w:p>
    <w:p w14:paraId="7D65B501" w14:textId="2B45F7A5" w:rsidR="00475ACC" w:rsidRDefault="00EE2356" w:rsidP="00475ACC">
      <w:pPr>
        <w:pStyle w:val="Caption"/>
      </w:pPr>
      <w:bookmarkStart w:id="114" w:name="_Ref200625322"/>
      <w:bookmarkStart w:id="115" w:name="_Toc210126956"/>
      <w:r>
        <w:t xml:space="preserve">Table </w:t>
      </w:r>
      <w:r w:rsidR="00971AAD">
        <w:fldChar w:fldCharType="begin"/>
      </w:r>
      <w:r w:rsidR="00971AAD">
        <w:instrText xml:space="preserve"> STYLEREF 1 \s </w:instrText>
      </w:r>
      <w:r w:rsidR="00971AAD">
        <w:fldChar w:fldCharType="separate"/>
      </w:r>
      <w:r w:rsidR="00D35BC0">
        <w:rPr>
          <w:noProof/>
        </w:rPr>
        <w:t>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110"/>
      <w:bookmarkEnd w:id="111"/>
      <w:bookmarkEnd w:id="114"/>
      <w:r>
        <w:t xml:space="preserve">: </w:t>
      </w:r>
      <w:r w:rsidR="00475ACC" w:rsidRPr="00DF230B">
        <w:t xml:space="preserve">Summary of </w:t>
      </w:r>
      <w:r w:rsidR="00475ACC">
        <w:t xml:space="preserve">Relevant </w:t>
      </w:r>
      <w:r w:rsidR="00475ACC" w:rsidRPr="00DF230B">
        <w:t>Commonwealth Legislation</w:t>
      </w:r>
      <w:bookmarkEnd w:id="112"/>
      <w:bookmarkEnd w:id="113"/>
      <w:bookmarkEnd w:id="115"/>
    </w:p>
    <w:tbl>
      <w:tblPr>
        <w:tblStyle w:val="DMRPTable"/>
        <w:tblW w:w="5000" w:type="pct"/>
        <w:tblLook w:val="04A0" w:firstRow="1" w:lastRow="0" w:firstColumn="1" w:lastColumn="0" w:noHBand="0" w:noVBand="1"/>
      </w:tblPr>
      <w:tblGrid>
        <w:gridCol w:w="2831"/>
        <w:gridCol w:w="6379"/>
        <w:gridCol w:w="5171"/>
      </w:tblGrid>
      <w:tr w:rsidR="00475ACC" w:rsidRPr="00701321" w14:paraId="74E1FF04" w14:textId="77777777" w:rsidTr="00384E6A">
        <w:trPr>
          <w:cnfStyle w:val="100000000000" w:firstRow="1" w:lastRow="0" w:firstColumn="0" w:lastColumn="0" w:oddVBand="0" w:evenVBand="0" w:oddHBand="0" w:evenHBand="0" w:firstRowFirstColumn="0" w:firstRowLastColumn="0" w:lastRowFirstColumn="0" w:lastRowLastColumn="0"/>
          <w:trHeight w:val="300"/>
          <w:tblHeader/>
        </w:trPr>
        <w:tc>
          <w:tcPr>
            <w:tcW w:w="984" w:type="pct"/>
            <w:hideMark/>
          </w:tcPr>
          <w:p w14:paraId="41DDDDC0" w14:textId="77777777" w:rsidR="00475ACC" w:rsidRPr="007F61D8" w:rsidRDefault="00475ACC" w:rsidP="009F2DE7">
            <w:r w:rsidRPr="007F61D8">
              <w:t>Commonwealth Legislation</w:t>
            </w:r>
          </w:p>
        </w:tc>
        <w:tc>
          <w:tcPr>
            <w:tcW w:w="2218" w:type="pct"/>
            <w:hideMark/>
          </w:tcPr>
          <w:p w14:paraId="7790E849" w14:textId="77777777" w:rsidR="00475ACC" w:rsidRPr="007F61D8" w:rsidRDefault="00475ACC" w:rsidP="009F2DE7">
            <w:r w:rsidRPr="007F61D8">
              <w:t>Summary of legislation</w:t>
            </w:r>
          </w:p>
        </w:tc>
        <w:tc>
          <w:tcPr>
            <w:tcW w:w="1798" w:type="pct"/>
          </w:tcPr>
          <w:p w14:paraId="0D2C3B0C" w14:textId="77777777" w:rsidR="00475ACC" w:rsidRPr="007F61D8" w:rsidRDefault="00475ACC" w:rsidP="009F2DE7">
            <w:r w:rsidRPr="007F61D8">
              <w:t>Relevance to rehabilitation</w:t>
            </w:r>
          </w:p>
        </w:tc>
      </w:tr>
      <w:tr w:rsidR="00475ACC" w:rsidRPr="00701321" w14:paraId="50204788" w14:textId="77777777" w:rsidTr="00384E6A">
        <w:trPr>
          <w:trHeight w:val="300"/>
        </w:trPr>
        <w:tc>
          <w:tcPr>
            <w:tcW w:w="984" w:type="pct"/>
            <w:hideMark/>
          </w:tcPr>
          <w:p w14:paraId="1D013D7B" w14:textId="77777777" w:rsidR="00475ACC" w:rsidRPr="00717E33" w:rsidRDefault="00475ACC" w:rsidP="009F2DE7">
            <w:r w:rsidRPr="00C333F2">
              <w:rPr>
                <w:i/>
                <w:iCs/>
              </w:rPr>
              <w:t xml:space="preserve">Environment Protection and Biodiversity Conservation Act 1999 </w:t>
            </w:r>
            <w:r w:rsidRPr="008B2C0B">
              <w:t>(Cth)</w:t>
            </w:r>
            <w:r>
              <w:rPr>
                <w:i/>
                <w:iCs/>
              </w:rPr>
              <w:t xml:space="preserve"> </w:t>
            </w:r>
            <w:r>
              <w:t>(</w:t>
            </w:r>
            <w:r w:rsidRPr="00E825CF">
              <w:t>EPBC Act)</w:t>
            </w:r>
          </w:p>
        </w:tc>
        <w:tc>
          <w:tcPr>
            <w:tcW w:w="2218" w:type="pct"/>
            <w:hideMark/>
          </w:tcPr>
          <w:p w14:paraId="53A0696E" w14:textId="77777777" w:rsidR="00475ACC" w:rsidRDefault="00475ACC" w:rsidP="009F2DE7">
            <w:r w:rsidRPr="007B5EEF">
              <w:t xml:space="preserve">The </w:t>
            </w:r>
            <w:r>
              <w:t xml:space="preserve">EPBC </w:t>
            </w:r>
            <w:r w:rsidRPr="007B5EEF">
              <w:t xml:space="preserve">Act aims to promote ecologically sustainable development through the conservation and sustainable use of natural resources, conserve biodiversity, and protect heritage values. </w:t>
            </w:r>
          </w:p>
          <w:p w14:paraId="4BF98151" w14:textId="77777777" w:rsidR="00475ACC" w:rsidRDefault="00475ACC" w:rsidP="009F2DE7">
            <w:r>
              <w:t>The EPBC Act e</w:t>
            </w:r>
            <w:r w:rsidRPr="00701321">
              <w:t xml:space="preserve">stablishes </w:t>
            </w:r>
            <w:r w:rsidRPr="007B5EEF">
              <w:t>a framework for the protection of the environment, particularly those aspects that are matters of national environmental significance</w:t>
            </w:r>
            <w:r>
              <w:t xml:space="preserve"> (MNES), whereby </w:t>
            </w:r>
            <w:r w:rsidRPr="007B5EEF">
              <w:t>environmental impact assessments and approvals</w:t>
            </w:r>
            <w:r>
              <w:t xml:space="preserve"> are required to ensure that </w:t>
            </w:r>
            <w:r w:rsidRPr="007B5EEF">
              <w:t xml:space="preserve">activities likely to have significant environmental impacts are properly evaluated. </w:t>
            </w:r>
          </w:p>
          <w:p w14:paraId="3DE2F0E5" w14:textId="77777777" w:rsidR="00475ACC" w:rsidRDefault="00475ACC" w:rsidP="009F2DE7">
            <w:r>
              <w:t>Under the EPBC Act, a "</w:t>
            </w:r>
            <w:r w:rsidRPr="00774626">
              <w:t>controlled action</w:t>
            </w:r>
            <w:r>
              <w:t>"</w:t>
            </w:r>
            <w:r w:rsidRPr="00774626">
              <w:t xml:space="preserve"> is an action that requires approval from the Commonwealth Minister for the Environment because it is likely to have a significant impact on MNES.</w:t>
            </w:r>
          </w:p>
          <w:p w14:paraId="46404D52" w14:textId="77777777" w:rsidR="00475ACC" w:rsidRDefault="00475ACC" w:rsidP="009F2DE7">
            <w:r w:rsidRPr="007B5EEF">
              <w:t>The Act also includes provisions for bilateral agreements with states to reduce duplication in environmental assessments</w:t>
            </w:r>
            <w:r>
              <w:t xml:space="preserve">. </w:t>
            </w:r>
          </w:p>
          <w:p w14:paraId="2BE30B3F" w14:textId="6D213BF6" w:rsidR="00475ACC" w:rsidRPr="00701321" w:rsidRDefault="00475ACC" w:rsidP="009F2DE7">
            <w:r w:rsidRPr="00FE1870">
              <w:t>The EPBC Act is administered by Department of Climate Change, Energy, the Environment and Water (DCCEEW)</w:t>
            </w:r>
            <w:r>
              <w:t xml:space="preserve">. For EPBC Act assessments related to coal mining developments, the Independent Expert Scientific Committee on Unconventional Gas Development and Large Coal Mining Developments (IESC) is the statutory committee that provides independent advice on the impacts that large coal developments may have on water resources </w:t>
            </w:r>
            <w:r>
              <w:fldChar w:fldCharType="begin"/>
            </w:r>
            <w:r w:rsidR="001B655D">
              <w:instrText xml:space="preserve"> ADDIN EN.CITE &lt;EndNote&gt;&lt;Cite&gt;&lt;Author&gt;IESC&lt;/Author&gt;&lt;Year&gt;2024&lt;/Year&gt;&lt;RecNum&gt;37&lt;/RecNum&gt;&lt;DisplayText&gt;(IESC 2024)&lt;/DisplayText&gt;&lt;record&gt;&lt;rec-number&gt;37&lt;/rec-number&gt;&lt;foreign-keys&gt;&lt;key app="EN" db-id="spaff0s0osz0sqe0t5a55fezradpx9psfrzt" timestamp="1746058546" guid="0461df97-14ec-4f15-9f52-6c9d00f6a859"&gt;37&lt;/key&gt;&lt;/foreign-keys&gt;&lt;ref-type name="Web Page"&gt;12&lt;/ref-type&gt;&lt;contributors&gt;&lt;authors&gt;&lt;author&gt;IESC&lt;/author&gt;&lt;/authors&gt;&lt;secondary-authors&gt;&lt;author&gt;Independent Expert Scientific Committee on Coal Seam Gas and Large Coal Mining,&lt;/author&gt;&lt;/secondary-authors&gt;&lt;/contributors&gt;&lt;titles&gt;&lt;title&gt;About the Independent Expert Scientific Committee on Unconventional Gas Development and Large Coal Mining Development (IESC)&lt;/title&gt;&lt;/titles&gt;&lt;number&gt;01/05/2025&lt;/number&gt;&lt;dates&gt;&lt;year&gt;2024&lt;/year&gt;&lt;pub-dates&gt;&lt;date&gt;26/02/2024&lt;/date&gt;&lt;/pub-dates&gt;&lt;/dates&gt;&lt;pub-location&gt;https://www.iesc.gov.au/about-us&lt;/pub-location&gt;&lt;publisher&gt;Australian Government&lt;/publisher&gt;&lt;urls&gt;&lt;related-urls&gt;&lt;url&gt;https://www.iesc.gov.au/about-us&lt;/url&gt;&lt;/related-urls&gt;&lt;/urls&gt;&lt;/record&gt;&lt;/Cite&gt;&lt;/EndNote&gt;</w:instrText>
            </w:r>
            <w:r>
              <w:fldChar w:fldCharType="separate"/>
            </w:r>
            <w:r>
              <w:rPr>
                <w:noProof/>
              </w:rPr>
              <w:t>(IESC 2024)</w:t>
            </w:r>
            <w:r>
              <w:fldChar w:fldCharType="end"/>
            </w:r>
            <w:r>
              <w:t>.</w:t>
            </w:r>
          </w:p>
        </w:tc>
        <w:tc>
          <w:tcPr>
            <w:tcW w:w="1798" w:type="pct"/>
          </w:tcPr>
          <w:p w14:paraId="40333C2A" w14:textId="77777777" w:rsidR="00475ACC" w:rsidRDefault="00475ACC" w:rsidP="009F2DE7">
            <w:r w:rsidRPr="00F67781">
              <w:t xml:space="preserve">The proposed works </w:t>
            </w:r>
            <w:r>
              <w:t>under this</w:t>
            </w:r>
            <w:r w:rsidRPr="00F67781">
              <w:t xml:space="preserve"> DMRP may be subject to assessments, advice and decisions under the </w:t>
            </w:r>
            <w:r>
              <w:t xml:space="preserve">EPBC Act. </w:t>
            </w:r>
          </w:p>
          <w:p w14:paraId="0897EDA7" w14:textId="77777777" w:rsidR="00475ACC" w:rsidRDefault="00475ACC" w:rsidP="009F2DE7">
            <w:r>
              <w:t xml:space="preserve">To address this, </w:t>
            </w:r>
            <w:r w:rsidRPr="000203BF">
              <w:t xml:space="preserve">EAY </w:t>
            </w:r>
            <w:r>
              <w:t xml:space="preserve">will assess whether the proposed </w:t>
            </w:r>
            <w:r w:rsidRPr="000203BF">
              <w:t xml:space="preserve">rehabilitation triggers the requirement for </w:t>
            </w:r>
            <w:r>
              <w:t xml:space="preserve">approval under </w:t>
            </w:r>
            <w:r w:rsidRPr="000203BF">
              <w:t>EPBC Act approval</w:t>
            </w:r>
            <w:r>
              <w:t>.  Particular consideration will be given to whether the proposed rehabilitation</w:t>
            </w:r>
            <w:r w:rsidRPr="00716B46">
              <w:t xml:space="preserve"> </w:t>
            </w:r>
            <w:r>
              <w:t>is</w:t>
            </w:r>
            <w:r w:rsidRPr="00716B46">
              <w:t xml:space="preserve"> likely to have a significant impact on water resources due to coal seam gas development or large coal mining development (i.e., the "water trigger").</w:t>
            </w:r>
          </w:p>
          <w:p w14:paraId="4784E3B4" w14:textId="6E14E6B0" w:rsidR="00475ACC" w:rsidRPr="00701321" w:rsidRDefault="00475ACC" w:rsidP="009F2DE7">
            <w:r>
              <w:t>I</w:t>
            </w:r>
            <w:r w:rsidRPr="00D63128">
              <w:t xml:space="preserve">f the rehabilitation work </w:t>
            </w:r>
            <w:r>
              <w:t xml:space="preserve">proposed </w:t>
            </w:r>
            <w:r w:rsidRPr="00D63128">
              <w:t>under th</w:t>
            </w:r>
            <w:r>
              <w:t>is</w:t>
            </w:r>
            <w:r w:rsidRPr="00D63128">
              <w:t xml:space="preserve"> DMRP </w:t>
            </w:r>
            <w:r>
              <w:t xml:space="preserve">is determined to be a controlled action under the EPBC </w:t>
            </w:r>
            <w:r w:rsidR="003F6442">
              <w:t>Act and</w:t>
            </w:r>
            <w:r>
              <w:t xml:space="preserve"> also </w:t>
            </w:r>
            <w:r w:rsidRPr="00D63128">
              <w:t>requires an environmental assessment under the EE Act</w:t>
            </w:r>
            <w:r>
              <w:t xml:space="preserve">, the assessment process for such actions may be accredited to align with the </w:t>
            </w:r>
            <w:r w:rsidRPr="00D63128">
              <w:t>Victoria</w:t>
            </w:r>
            <w:r>
              <w:t>n environmental assessment process, ensuring that a single assessment satisfies both the Commonwealth and state requirements. However, final approval authority under the EPBC Act remains with the Commonwealth Minister</w:t>
            </w:r>
            <w:r w:rsidRPr="00D63128">
              <w:t>.</w:t>
            </w:r>
          </w:p>
        </w:tc>
      </w:tr>
      <w:tr w:rsidR="00475ACC" w:rsidRPr="00701321" w14:paraId="06D06816" w14:textId="77777777" w:rsidTr="00384E6A">
        <w:trPr>
          <w:cantSplit/>
          <w:trHeight w:val="300"/>
        </w:trPr>
        <w:tc>
          <w:tcPr>
            <w:tcW w:w="984" w:type="pct"/>
            <w:hideMark/>
          </w:tcPr>
          <w:p w14:paraId="01650FC4" w14:textId="77777777" w:rsidR="00475ACC" w:rsidRPr="00C333F2" w:rsidRDefault="00475ACC" w:rsidP="009F2DE7">
            <w:pPr>
              <w:rPr>
                <w:i/>
                <w:iCs/>
              </w:rPr>
            </w:pPr>
            <w:r w:rsidRPr="00C333F2">
              <w:rPr>
                <w:i/>
                <w:iCs/>
              </w:rPr>
              <w:t xml:space="preserve">Native Title Act 1993 </w:t>
            </w:r>
            <w:r w:rsidRPr="008B2C0B">
              <w:t>(Cth)</w:t>
            </w:r>
          </w:p>
        </w:tc>
        <w:tc>
          <w:tcPr>
            <w:tcW w:w="2218" w:type="pct"/>
            <w:hideMark/>
          </w:tcPr>
          <w:p w14:paraId="1D1A8023" w14:textId="77777777" w:rsidR="00475ACC" w:rsidRPr="00701321" w:rsidRDefault="00475ACC" w:rsidP="009F2DE7">
            <w:r w:rsidRPr="00D51CBD">
              <w:t>Traditional Owners have specific rights related to Crown land</w:t>
            </w:r>
            <w:r>
              <w:t xml:space="preserve"> which are reflected </w:t>
            </w:r>
            <w:r w:rsidRPr="00D51CBD">
              <w:t xml:space="preserve">in the </w:t>
            </w:r>
            <w:r w:rsidRPr="008B2C0B">
              <w:rPr>
                <w:i/>
                <w:iCs/>
              </w:rPr>
              <w:t>Native Title Act 1993</w:t>
            </w:r>
            <w:r w:rsidRPr="00D51CBD">
              <w:t xml:space="preserve"> (C</w:t>
            </w:r>
            <w:r>
              <w:t>th).  This Act p</w:t>
            </w:r>
            <w:r w:rsidRPr="00701321">
              <w:t>rovides a legal framework for the recognition and protection</w:t>
            </w:r>
            <w:r>
              <w:t xml:space="preserve"> </w:t>
            </w:r>
            <w:r w:rsidRPr="00D175C4">
              <w:t xml:space="preserve">native title rights, provides a process for claiming native title, and sets rules for future dealings with land that might affect these rights. </w:t>
            </w:r>
          </w:p>
        </w:tc>
        <w:tc>
          <w:tcPr>
            <w:tcW w:w="1798" w:type="pct"/>
          </w:tcPr>
          <w:p w14:paraId="1CB27F75" w14:textId="77777777" w:rsidR="00475ACC" w:rsidRPr="00701321" w:rsidRDefault="00475ACC" w:rsidP="009F2DE7">
            <w:r w:rsidRPr="00701321">
              <w:t xml:space="preserve">Yallourn Mine has a Native Title Agreement with </w:t>
            </w:r>
            <w:r>
              <w:t>the Gunaikurnai Land and Waters Aboriginal Corporation (</w:t>
            </w:r>
            <w:r w:rsidRPr="00701321">
              <w:t>GLaWAC</w:t>
            </w:r>
            <w:r>
              <w:t>)</w:t>
            </w:r>
            <w:r w:rsidRPr="00701321">
              <w:t>.</w:t>
            </w:r>
          </w:p>
        </w:tc>
      </w:tr>
    </w:tbl>
    <w:p w14:paraId="0435D525" w14:textId="77777777" w:rsidR="00475ACC" w:rsidRPr="00782D60" w:rsidRDefault="00475ACC" w:rsidP="00475ACC"/>
    <w:p w14:paraId="09392A46" w14:textId="77777777" w:rsidR="00B34263" w:rsidRDefault="00B34263" w:rsidP="00475ACC">
      <w:pPr>
        <w:pStyle w:val="Caption"/>
        <w:sectPr w:rsidR="00B34263" w:rsidSect="00CE5B30">
          <w:pgSz w:w="16840" w:h="11910" w:orient="landscape"/>
          <w:pgMar w:top="567" w:right="1134" w:bottom="567" w:left="1315" w:header="720" w:footer="357" w:gutter="0"/>
          <w:cols w:space="709"/>
          <w:titlePg/>
          <w:docGrid w:linePitch="299"/>
        </w:sectPr>
      </w:pPr>
      <w:bookmarkStart w:id="116" w:name="_Ref200524149"/>
      <w:bookmarkStart w:id="117" w:name="_Ref200524123"/>
      <w:bookmarkStart w:id="118" w:name="_Toc199155243"/>
    </w:p>
    <w:p w14:paraId="19361DBD" w14:textId="77777777" w:rsidR="0033261A" w:rsidRDefault="0033261A" w:rsidP="0033261A">
      <w:bookmarkStart w:id="119" w:name="_Ref200625324"/>
    </w:p>
    <w:p w14:paraId="203EB0AA" w14:textId="6AB2C6D9" w:rsidR="00475ACC" w:rsidRDefault="00EE2356" w:rsidP="00475ACC">
      <w:pPr>
        <w:pStyle w:val="Caption"/>
      </w:pPr>
      <w:bookmarkStart w:id="120" w:name="_Toc210126957"/>
      <w:r>
        <w:t xml:space="preserve">Table </w:t>
      </w:r>
      <w:r w:rsidR="00971AAD">
        <w:fldChar w:fldCharType="begin"/>
      </w:r>
      <w:r w:rsidR="00971AAD">
        <w:instrText xml:space="preserve"> STYLEREF 1 \s </w:instrText>
      </w:r>
      <w:r w:rsidR="00971AAD">
        <w:fldChar w:fldCharType="separate"/>
      </w:r>
      <w:r w:rsidR="00D35BC0">
        <w:rPr>
          <w:noProof/>
        </w:rPr>
        <w:t>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bookmarkEnd w:id="116"/>
      <w:bookmarkEnd w:id="117"/>
      <w:bookmarkEnd w:id="119"/>
      <w:r>
        <w:t xml:space="preserve">: </w:t>
      </w:r>
      <w:r w:rsidR="00475ACC" w:rsidRPr="00204828">
        <w:t xml:space="preserve">Summary of </w:t>
      </w:r>
      <w:r w:rsidR="00475ACC">
        <w:t xml:space="preserve">Relevant </w:t>
      </w:r>
      <w:r w:rsidR="00475ACC" w:rsidRPr="00204828">
        <w:t>Victorian Legislation</w:t>
      </w:r>
      <w:bookmarkEnd w:id="118"/>
      <w:bookmarkEnd w:id="120"/>
    </w:p>
    <w:tbl>
      <w:tblPr>
        <w:tblStyle w:val="DMRPTable"/>
        <w:tblW w:w="5000" w:type="pct"/>
        <w:tblLook w:val="04A0" w:firstRow="1" w:lastRow="0" w:firstColumn="1" w:lastColumn="0" w:noHBand="0" w:noVBand="1"/>
      </w:tblPr>
      <w:tblGrid>
        <w:gridCol w:w="2971"/>
        <w:gridCol w:w="5706"/>
        <w:gridCol w:w="5704"/>
      </w:tblGrid>
      <w:tr w:rsidR="00475ACC" w:rsidRPr="00701321" w14:paraId="6A187186" w14:textId="77777777" w:rsidTr="00CE5B30">
        <w:trPr>
          <w:cnfStyle w:val="100000000000" w:firstRow="1" w:lastRow="0" w:firstColumn="0" w:lastColumn="0" w:oddVBand="0" w:evenVBand="0" w:oddHBand="0" w:evenHBand="0" w:firstRowFirstColumn="0" w:firstRowLastColumn="0" w:lastRowFirstColumn="0" w:lastRowLastColumn="0"/>
          <w:trHeight w:val="300"/>
          <w:tblHeader/>
        </w:trPr>
        <w:tc>
          <w:tcPr>
            <w:tcW w:w="1033" w:type="pct"/>
            <w:hideMark/>
          </w:tcPr>
          <w:p w14:paraId="200C3F24" w14:textId="77777777" w:rsidR="00475ACC" w:rsidRPr="007F61D8" w:rsidRDefault="00475ACC" w:rsidP="009F2DE7">
            <w:r w:rsidRPr="007F61D8">
              <w:t>State Legislation</w:t>
            </w:r>
          </w:p>
        </w:tc>
        <w:tc>
          <w:tcPr>
            <w:tcW w:w="1984" w:type="pct"/>
            <w:hideMark/>
          </w:tcPr>
          <w:p w14:paraId="10DF0DF4" w14:textId="77777777" w:rsidR="00475ACC" w:rsidRPr="007F61D8" w:rsidRDefault="00475ACC" w:rsidP="009F2DE7">
            <w:r w:rsidRPr="007F61D8">
              <w:t>Summary</w:t>
            </w:r>
            <w:r>
              <w:t xml:space="preserve"> </w:t>
            </w:r>
            <w:r w:rsidRPr="007F61D8">
              <w:t>of legislation</w:t>
            </w:r>
          </w:p>
        </w:tc>
        <w:tc>
          <w:tcPr>
            <w:tcW w:w="1984" w:type="pct"/>
          </w:tcPr>
          <w:p w14:paraId="5826F882" w14:textId="77777777" w:rsidR="00475ACC" w:rsidRPr="007F61D8" w:rsidRDefault="00475ACC" w:rsidP="009F2DE7">
            <w:r w:rsidRPr="007F61D8">
              <w:t>Relevance to rehabilitation</w:t>
            </w:r>
          </w:p>
        </w:tc>
      </w:tr>
      <w:tr w:rsidR="00475ACC" w:rsidRPr="00701321" w14:paraId="4FB46DD3" w14:textId="77777777" w:rsidTr="00CE5B30">
        <w:trPr>
          <w:cantSplit/>
          <w:trHeight w:val="300"/>
        </w:trPr>
        <w:tc>
          <w:tcPr>
            <w:tcW w:w="1033" w:type="pct"/>
            <w:hideMark/>
          </w:tcPr>
          <w:p w14:paraId="46C7FF31" w14:textId="77777777" w:rsidR="00475ACC" w:rsidRPr="00C333F2" w:rsidRDefault="00475ACC" w:rsidP="009F2DE7">
            <w:pPr>
              <w:rPr>
                <w:i/>
                <w:iCs/>
              </w:rPr>
            </w:pPr>
            <w:r w:rsidRPr="00C333F2">
              <w:rPr>
                <w:i/>
                <w:iCs/>
              </w:rPr>
              <w:t xml:space="preserve">Aboriginal Heritage Act 2006 </w:t>
            </w:r>
            <w:r w:rsidRPr="008B2C0B">
              <w:t>(Vic) </w:t>
            </w:r>
            <w:r>
              <w:t>(AH Act)</w:t>
            </w:r>
          </w:p>
        </w:tc>
        <w:tc>
          <w:tcPr>
            <w:tcW w:w="1984" w:type="pct"/>
            <w:hideMark/>
          </w:tcPr>
          <w:p w14:paraId="0195C8A8" w14:textId="0C1FEBC5" w:rsidR="00475ACC" w:rsidRPr="00701321" w:rsidRDefault="00475ACC" w:rsidP="009F2DE7">
            <w:r w:rsidRPr="00701321">
              <w:t xml:space="preserve">Provides for the protection of Aboriginal cultural heritage in </w:t>
            </w:r>
            <w:r w:rsidR="003F6442" w:rsidRPr="00701321">
              <w:t>Victoria and</w:t>
            </w:r>
            <w:r>
              <w:t xml:space="preserve"> recognises </w:t>
            </w:r>
            <w:r w:rsidR="00736FB7">
              <w:t>T</w:t>
            </w:r>
            <w:r w:rsidRPr="0098558C">
              <w:t xml:space="preserve">raditional </w:t>
            </w:r>
            <w:r w:rsidR="00736FB7">
              <w:t>O</w:t>
            </w:r>
            <w:r w:rsidRPr="0098558C">
              <w:t>wners as protectors of their cultural heritage on behalf of Aboriginal people and all other peoples</w:t>
            </w:r>
            <w:r>
              <w:t xml:space="preserve"> through </w:t>
            </w:r>
            <w:r w:rsidRPr="00701321">
              <w:t>establish</w:t>
            </w:r>
            <w:r>
              <w:t xml:space="preserve">ing a framework for </w:t>
            </w:r>
            <w:r w:rsidRPr="00701321">
              <w:t xml:space="preserve">Registered Aboriginal Parties. </w:t>
            </w:r>
          </w:p>
        </w:tc>
        <w:tc>
          <w:tcPr>
            <w:tcW w:w="1984" w:type="pct"/>
          </w:tcPr>
          <w:p w14:paraId="6A3F7DF1" w14:textId="77777777" w:rsidR="00475ACC" w:rsidRDefault="00475ACC" w:rsidP="009F2DE7">
            <w:r w:rsidRPr="00F67781">
              <w:t xml:space="preserve">The proposed works </w:t>
            </w:r>
            <w:r>
              <w:t xml:space="preserve">under this </w:t>
            </w:r>
            <w:r w:rsidRPr="00F67781">
              <w:t>DMRP may be subject to assessment</w:t>
            </w:r>
            <w:r>
              <w:t xml:space="preserve"> and approval under the AH Act. </w:t>
            </w:r>
          </w:p>
          <w:p w14:paraId="20CF6723" w14:textId="35900CBC" w:rsidR="00475ACC" w:rsidRPr="00701321" w:rsidRDefault="00475ACC" w:rsidP="009F2DE7">
            <w:r w:rsidRPr="000203BF">
              <w:t xml:space="preserve">EAY </w:t>
            </w:r>
            <w:r>
              <w:t xml:space="preserve">will give particular consideration to whether any proposed works or actions </w:t>
            </w:r>
            <w:r w:rsidRPr="00A30EEC">
              <w:t xml:space="preserve">trigger </w:t>
            </w:r>
            <w:r>
              <w:t xml:space="preserve">a </w:t>
            </w:r>
            <w:r w:rsidRPr="00A30EEC">
              <w:t xml:space="preserve">requirement </w:t>
            </w:r>
            <w:r>
              <w:t xml:space="preserve">for a Cultural Heritage Management Plan (CHMP), or any other permits or agreements under the AH Act. </w:t>
            </w:r>
          </w:p>
        </w:tc>
      </w:tr>
      <w:tr w:rsidR="00475ACC" w:rsidRPr="00701321" w14:paraId="5A2DDE9E" w14:textId="77777777" w:rsidTr="00CE5B30">
        <w:trPr>
          <w:cantSplit/>
          <w:trHeight w:val="300"/>
        </w:trPr>
        <w:tc>
          <w:tcPr>
            <w:tcW w:w="1033" w:type="pct"/>
          </w:tcPr>
          <w:p w14:paraId="57E615C3" w14:textId="77777777" w:rsidR="00475ACC" w:rsidRPr="00E825CF" w:rsidRDefault="00475ACC" w:rsidP="009F2DE7">
            <w:r w:rsidRPr="00C333F2">
              <w:rPr>
                <w:i/>
                <w:iCs/>
              </w:rPr>
              <w:t xml:space="preserve">Conservation Forests &amp; Lands Act 1987 </w:t>
            </w:r>
            <w:r w:rsidRPr="00BA7E03">
              <w:t xml:space="preserve">(Vic) </w:t>
            </w:r>
            <w:r w:rsidRPr="00FE1870">
              <w:t>(CFL</w:t>
            </w:r>
            <w:r>
              <w:t xml:space="preserve"> Act)</w:t>
            </w:r>
          </w:p>
        </w:tc>
        <w:tc>
          <w:tcPr>
            <w:tcW w:w="1984" w:type="pct"/>
          </w:tcPr>
          <w:p w14:paraId="30DDB913" w14:textId="77777777" w:rsidR="00475ACC" w:rsidRPr="00701321" w:rsidRDefault="00475ACC" w:rsidP="009F2DE7">
            <w:r>
              <w:t>Establishes a framework that enables the Minister to act as an effective conserver of the State's lands, water, flora and fauna, and p</w:t>
            </w:r>
            <w:r w:rsidRPr="00B13874">
              <w:t xml:space="preserve">romotes the conservation of Victoria’s native flora and fauna. </w:t>
            </w:r>
          </w:p>
        </w:tc>
        <w:tc>
          <w:tcPr>
            <w:tcW w:w="1984" w:type="pct"/>
          </w:tcPr>
          <w:p w14:paraId="4511E292" w14:textId="77777777" w:rsidR="00475ACC" w:rsidRPr="00DE2B67" w:rsidRDefault="00475ACC" w:rsidP="009F2DE7">
            <w:r>
              <w:t xml:space="preserve">The proposed works under this DMRP may trigger requirements under this Act for new or </w:t>
            </w:r>
            <w:r w:rsidRPr="00ED4E33">
              <w:t xml:space="preserve">amended </w:t>
            </w:r>
            <w:r>
              <w:t>co-operative land management a</w:t>
            </w:r>
            <w:r w:rsidRPr="00ED4E33">
              <w:t>greements</w:t>
            </w:r>
            <w:r>
              <w:t xml:space="preserve"> between itself and the State. </w:t>
            </w:r>
          </w:p>
        </w:tc>
      </w:tr>
      <w:tr w:rsidR="00475ACC" w:rsidRPr="00701321" w14:paraId="1CB2364D" w14:textId="77777777" w:rsidTr="00CE5B30">
        <w:trPr>
          <w:cantSplit/>
          <w:trHeight w:val="300"/>
        </w:trPr>
        <w:tc>
          <w:tcPr>
            <w:tcW w:w="1033" w:type="pct"/>
            <w:hideMark/>
          </w:tcPr>
          <w:p w14:paraId="2CC23C99" w14:textId="77777777" w:rsidR="00475ACC" w:rsidRPr="00C333F2" w:rsidRDefault="00475ACC" w:rsidP="009F2DE7">
            <w:pPr>
              <w:rPr>
                <w:i/>
                <w:iCs/>
              </w:rPr>
            </w:pPr>
            <w:r w:rsidRPr="00C333F2">
              <w:rPr>
                <w:i/>
                <w:iCs/>
              </w:rPr>
              <w:t xml:space="preserve">Crown Land (Reserves) Act 1978 </w:t>
            </w:r>
            <w:r w:rsidRPr="00BA7E03">
              <w:t>(Vic)</w:t>
            </w:r>
          </w:p>
        </w:tc>
        <w:tc>
          <w:tcPr>
            <w:tcW w:w="1984" w:type="pct"/>
            <w:hideMark/>
          </w:tcPr>
          <w:p w14:paraId="329B9452" w14:textId="77777777" w:rsidR="00475ACC" w:rsidRPr="00701321" w:rsidRDefault="00475ACC" w:rsidP="009F2DE7">
            <w:r>
              <w:t xml:space="preserve">Establishes </w:t>
            </w:r>
            <w:r w:rsidRPr="005E75DF">
              <w:t>a legislative framework for the reservation, management, and use of Crown land</w:t>
            </w:r>
            <w:r>
              <w:t xml:space="preserve"> for specific public purposes</w:t>
            </w:r>
            <w:r w:rsidRPr="005E75DF">
              <w:t xml:space="preserve">, </w:t>
            </w:r>
            <w:r>
              <w:t xml:space="preserve">such as </w:t>
            </w:r>
            <w:r w:rsidRPr="005E75DF">
              <w:t>public recreation, conservation, education, health, tourism, and other community benefits. The Act allows for land to be reserved either temporarily or permanently, with the reservation process requiring publication in the Government Gazette and, in some cases, consultation with relevant authorities or public notice</w:t>
            </w:r>
            <w:r>
              <w:t xml:space="preserve">. </w:t>
            </w:r>
          </w:p>
        </w:tc>
        <w:tc>
          <w:tcPr>
            <w:tcW w:w="1984" w:type="pct"/>
          </w:tcPr>
          <w:p w14:paraId="1595E65B" w14:textId="77777777" w:rsidR="00475ACC" w:rsidRDefault="00475ACC" w:rsidP="009F2DE7">
            <w:r>
              <w:t>The proposed works under this DMRP may trigger the need for any new or amended l</w:t>
            </w:r>
            <w:r w:rsidRPr="00D6085F">
              <w:t>icences</w:t>
            </w:r>
            <w:r w:rsidRPr="00701321">
              <w:t xml:space="preserve"> under this </w:t>
            </w:r>
            <w:r>
              <w:t>A</w:t>
            </w:r>
            <w:r w:rsidRPr="00701321">
              <w:t>ct for conservation protection purposes.</w:t>
            </w:r>
            <w:r>
              <w:t xml:space="preserve"> </w:t>
            </w:r>
          </w:p>
          <w:p w14:paraId="32B2FF5C" w14:textId="66A447B6" w:rsidR="00475ACC" w:rsidRDefault="00475ACC" w:rsidP="009F2DE7">
            <w:r>
              <w:t>EAY must consult on its proposed DMRP with the Minister administering this Act (section 84AZU(4), MRSDA and regulation 64G, MRSDMIR).</w:t>
            </w:r>
          </w:p>
          <w:p w14:paraId="17FB3F25" w14:textId="77777777" w:rsidR="00475ACC" w:rsidRPr="00E90539" w:rsidRDefault="00475ACC" w:rsidP="009F2DE7">
            <w:r>
              <w:t>The Department Head must also consult with the Minister administering this Act in respect of the closure criteria proposed in the DMRP (section 84AZV(1)(b), MRSDA).</w:t>
            </w:r>
          </w:p>
        </w:tc>
      </w:tr>
      <w:tr w:rsidR="00475ACC" w:rsidRPr="00701321" w14:paraId="0167C8A9" w14:textId="77777777" w:rsidTr="00CE5B30">
        <w:trPr>
          <w:trHeight w:val="300"/>
        </w:trPr>
        <w:tc>
          <w:tcPr>
            <w:tcW w:w="1033" w:type="pct"/>
            <w:hideMark/>
          </w:tcPr>
          <w:p w14:paraId="7BD9E2DD" w14:textId="77777777" w:rsidR="00475ACC" w:rsidRPr="00C333F2" w:rsidRDefault="00475ACC" w:rsidP="009F2DE7">
            <w:pPr>
              <w:rPr>
                <w:i/>
                <w:iCs/>
              </w:rPr>
            </w:pPr>
            <w:r w:rsidRPr="00C333F2">
              <w:rPr>
                <w:i/>
                <w:iCs/>
              </w:rPr>
              <w:t>Environment Protection Act 2017 (Vic</w:t>
            </w:r>
            <w:r w:rsidRPr="00FE1870">
              <w:rPr>
                <w:i/>
                <w:iCs/>
              </w:rPr>
              <w:t xml:space="preserve">) </w:t>
            </w:r>
            <w:r w:rsidRPr="00FE1870">
              <w:t>(</w:t>
            </w:r>
            <w:r w:rsidRPr="00BA7E03">
              <w:t>EP Act</w:t>
            </w:r>
            <w:r w:rsidRPr="00FE1870">
              <w:t>)</w:t>
            </w:r>
            <w:r>
              <w:rPr>
                <w:i/>
                <w:iCs/>
              </w:rPr>
              <w:t xml:space="preserve"> </w:t>
            </w:r>
          </w:p>
          <w:p w14:paraId="70E12FA5" w14:textId="77777777" w:rsidR="00475ACC" w:rsidRPr="00717E33" w:rsidRDefault="00475ACC" w:rsidP="009F2DE7">
            <w:pPr>
              <w:rPr>
                <w:szCs w:val="22"/>
              </w:rPr>
            </w:pPr>
          </w:p>
        </w:tc>
        <w:tc>
          <w:tcPr>
            <w:tcW w:w="1984" w:type="pct"/>
            <w:hideMark/>
          </w:tcPr>
          <w:p w14:paraId="09EDB46C" w14:textId="673AB70B" w:rsidR="00475ACC" w:rsidRDefault="00475ACC" w:rsidP="009F2DE7">
            <w:r w:rsidRPr="002C3960">
              <w:t xml:space="preserve">The Act provides a legislative framework for protecting human health and the environment from pollution and </w:t>
            </w:r>
            <w:r w:rsidR="003F6442" w:rsidRPr="002C3960">
              <w:t>waste and</w:t>
            </w:r>
            <w:r w:rsidRPr="002C3960">
              <w:t xml:space="preserve"> introduces a general environmental duty to minimise risks of harm from these sources. Additionally, the Act and associated Regulations establish a permissions scheme for issuing various licences and </w:t>
            </w:r>
            <w:r w:rsidR="003F6442" w:rsidRPr="002C3960">
              <w:t>permits and</w:t>
            </w:r>
            <w:r w:rsidRPr="002C3960">
              <w:t xml:space="preserve"> provides a framework for waste management.</w:t>
            </w:r>
          </w:p>
          <w:p w14:paraId="7F2F40DD" w14:textId="77777777" w:rsidR="00475ACC" w:rsidRPr="00EC0199" w:rsidRDefault="00475ACC" w:rsidP="009F2DE7">
            <w:r w:rsidRPr="00ED4E33">
              <w:t xml:space="preserve">The </w:t>
            </w:r>
            <w:r w:rsidRPr="00EC0199">
              <w:t>EP Act also establishes the Environment Protection Authority (EPA)</w:t>
            </w:r>
            <w:r>
              <w:t>. The EPA</w:t>
            </w:r>
            <w:r w:rsidRPr="00EC0199">
              <w:t xml:space="preserve"> is responsible for administering the EP Act.  </w:t>
            </w:r>
          </w:p>
          <w:p w14:paraId="52D84FE0" w14:textId="4657D5F8" w:rsidR="00475ACC" w:rsidRPr="00EC0199" w:rsidRDefault="00475ACC" w:rsidP="009F2DE7">
            <w:r w:rsidRPr="00EC0199">
              <w:t>The EPA provide</w:t>
            </w:r>
            <w:r>
              <w:t>s</w:t>
            </w:r>
            <w:r w:rsidRPr="00EC0199">
              <w:t xml:space="preserve"> guidance to the mining industry via the </w:t>
            </w:r>
            <w:r w:rsidRPr="00EC0199">
              <w:rPr>
                <w:i/>
                <w:iCs/>
              </w:rPr>
              <w:t>Mining and quarrying - Guide to preventing harm to the people and the environment</w:t>
            </w:r>
            <w:r w:rsidR="00366373">
              <w:t xml:space="preserve"> </w:t>
            </w:r>
            <w:r w:rsidR="00366373">
              <w:fldChar w:fldCharType="begin"/>
            </w:r>
            <w:r w:rsidR="00366373">
              <w:instrText xml:space="preserve"> ADDIN EN.CITE &lt;EndNote&gt;&lt;Cite&gt;&lt;Author&gt;EPA&lt;/Author&gt;&lt;Year&gt;2021&lt;/Year&gt;&lt;RecNum&gt;50&lt;/RecNum&gt;&lt;DisplayText&gt;(EPA 2021)&lt;/DisplayText&gt;&lt;record&gt;&lt;rec-number&gt;50&lt;/rec-number&gt;&lt;foreign-keys&gt;&lt;key app="EN" db-id="spaff0s0osz0sqe0t5a55fezradpx9psfrzt" timestamp="1746404799" guid="e7e844d4-eda4-482e-a074-c72e8f5e8e0f"&gt;50&lt;/key&gt;&lt;/foreign-keys&gt;&lt;ref-type name="Report"&gt;27&lt;/ref-type&gt;&lt;contributors&gt;&lt;authors&gt;&lt;author&gt;EPA&lt;/author&gt;&lt;/authors&gt;&lt;secondary-authors&gt;&lt;author&gt;Environment Protection Authority Victoria,&lt;/author&gt;&lt;/secondary-authors&gt;&lt;/contributors&gt;&lt;titles&gt;&lt;title&gt;Mining and quarrying - Guide to preventing harm to the people and the environment (Publication 1823.1)&lt;/title&gt;&lt;/titles&gt;&lt;number&gt;A2407211&lt;/number&gt;&lt;dates&gt;&lt;year&gt;2021&lt;/year&gt;&lt;/dates&gt;&lt;pub-location&gt;https://www.epa.vic.gov.au/about-epa/publications/1823-1&lt;/pub-location&gt;&lt;publisher&gt;State Government of Victoria&lt;/publisher&gt;&lt;urls&gt;&lt;/urls&gt;&lt;access-date&gt;01/05/2025&lt;/access-date&gt;&lt;/record&gt;&lt;/Cite&gt;&lt;/EndNote&gt;</w:instrText>
            </w:r>
            <w:r w:rsidR="00366373">
              <w:fldChar w:fldCharType="separate"/>
            </w:r>
            <w:r w:rsidR="00366373">
              <w:rPr>
                <w:noProof/>
              </w:rPr>
              <w:t>(EPA 2021)</w:t>
            </w:r>
            <w:r w:rsidR="00366373">
              <w:fldChar w:fldCharType="end"/>
            </w:r>
            <w:r w:rsidRPr="00EC0199">
              <w:rPr>
                <w:i/>
                <w:iCs/>
              </w:rPr>
              <w:t xml:space="preserve"> </w:t>
            </w:r>
            <w:r w:rsidRPr="00EC0199">
              <w:t xml:space="preserve">publication which includes information on complying with the environmental duties listed in the EP Act. </w:t>
            </w:r>
          </w:p>
          <w:p w14:paraId="4F7D2C4D" w14:textId="2FB7CFCC" w:rsidR="00475ACC" w:rsidRPr="00701321" w:rsidRDefault="00475ACC" w:rsidP="009F2DE7">
            <w:r w:rsidRPr="00EC0199">
              <w:t xml:space="preserve">ERR and EPA </w:t>
            </w:r>
            <w:r>
              <w:t xml:space="preserve">work closely together under a </w:t>
            </w:r>
            <w:r w:rsidRPr="00EC0199">
              <w:t xml:space="preserve">have a memorandum of understanding to identify and manage potential overlaps in work areas </w:t>
            </w:r>
            <w:r w:rsidRPr="00EC0199">
              <w:fldChar w:fldCharType="begin"/>
            </w:r>
            <w:r w:rsidR="001B655D">
              <w:instrText xml:space="preserve"> ADDIN EN.CITE &lt;EndNote&gt;&lt;Cite&gt;&lt;Author&gt;ERR&lt;/Author&gt;&lt;Year&gt;2021&lt;/Year&gt;&lt;RecNum&gt;41&lt;/RecNum&gt;&lt;DisplayText&gt;(ERR and EPA 2021)&lt;/DisplayText&gt;&lt;record&gt;&lt;rec-number&gt;41&lt;/rec-number&gt;&lt;foreign-keys&gt;&lt;key app="EN" db-id="spaff0s0osz0sqe0t5a55fezradpx9psfrzt" timestamp="1746062714" guid="2e8e3185-1f6f-4602-bf08-fc2c000c054a"&gt;41&lt;/key&gt;&lt;/foreign-keys&gt;&lt;ref-type name="Report"&gt;27&lt;/ref-type&gt;&lt;contributors&gt;&lt;authors&gt;&lt;author&gt;ERR&lt;/author&gt;&lt;author&gt;EPA&lt;/author&gt;&lt;/authors&gt;&lt;secondary-authors&gt;&lt;author&gt;Earth Resources Regulation Unit of The Department of Jobs,, Precincts and Regions, and Environment Protection Authority Victoria,&lt;/author&gt;&lt;/secondary-authors&gt;&lt;/contributors&gt;&lt;titles&gt;&lt;title&gt;Memorandum of Understanding&lt;/title&gt;&lt;/titles&gt;&lt;number&gt;A2407230&lt;/number&gt;&lt;dates&gt;&lt;year&gt;2021&lt;/year&gt;&lt;pub-dates&gt;&lt;date&gt;23/06/2021&lt;/date&gt;&lt;/pub-dates&gt;&lt;/dates&gt;&lt;pub-location&gt;https://resources.vic.gov.au/__data/assets/pdf_file/0004/685345/Earth-Resources-Regulation-and-Environment-Protection-Authority-MoU-23-June-2021-Final.pdf&lt;/pub-location&gt;&lt;urls&gt;&lt;/urls&gt;&lt;access-date&gt;01/05/2025&lt;/access-date&gt;&lt;/record&gt;&lt;/Cite&gt;&lt;/EndNote&gt;</w:instrText>
            </w:r>
            <w:r w:rsidRPr="00EC0199">
              <w:fldChar w:fldCharType="separate"/>
            </w:r>
            <w:r w:rsidRPr="00EC0199">
              <w:rPr>
                <w:noProof/>
              </w:rPr>
              <w:t>(ERR and EPA 2021)</w:t>
            </w:r>
            <w:r w:rsidRPr="00EC0199">
              <w:fldChar w:fldCharType="end"/>
            </w:r>
            <w:r w:rsidRPr="00EC0199">
              <w:t xml:space="preserve">. </w:t>
            </w:r>
          </w:p>
        </w:tc>
        <w:tc>
          <w:tcPr>
            <w:tcW w:w="1984" w:type="pct"/>
          </w:tcPr>
          <w:p w14:paraId="10195D58" w14:textId="77777777" w:rsidR="00475ACC" w:rsidRPr="0083182A" w:rsidRDefault="00475ACC" w:rsidP="009F2DE7">
            <w:r>
              <w:t>In relation to</w:t>
            </w:r>
            <w:r w:rsidRPr="00FA607A">
              <w:t xml:space="preserve"> current operations, the EP Act govern</w:t>
            </w:r>
            <w:r>
              <w:t>s</w:t>
            </w:r>
            <w:r w:rsidRPr="00FA607A">
              <w:t xml:space="preserve"> various aspects </w:t>
            </w:r>
            <w:r>
              <w:t xml:space="preserve">of Yallourn Mine that interact with rehabilitation </w:t>
            </w:r>
            <w:r w:rsidRPr="00FA607A">
              <w:t>such as contaminated land management, dust management, noise management, surface water discharges, waste management, landfill management, and general environmental hazards.</w:t>
            </w:r>
          </w:p>
          <w:p w14:paraId="381EA481" w14:textId="77777777" w:rsidR="00475ACC" w:rsidRDefault="00475ACC" w:rsidP="009F2DE7">
            <w:r w:rsidRPr="0083182A">
              <w:t>A</w:t>
            </w:r>
            <w:r>
              <w:t xml:space="preserve">dditionally, both the current activities and the </w:t>
            </w:r>
            <w:r w:rsidRPr="0083182A">
              <w:t>proposed works under in</w:t>
            </w:r>
            <w:r>
              <w:t xml:space="preserve"> this DMRP will continue to attract the various positive duties under the EP Act. </w:t>
            </w:r>
          </w:p>
          <w:p w14:paraId="0A99B0CC" w14:textId="77777777" w:rsidR="00475ACC" w:rsidRDefault="00475ACC" w:rsidP="009F2DE7">
            <w:r>
              <w:t>Particular consideration will be given to whether the proposed rehabilitation</w:t>
            </w:r>
            <w:r w:rsidRPr="00716B46">
              <w:t xml:space="preserve"> </w:t>
            </w:r>
            <w:r>
              <w:t>is</w:t>
            </w:r>
            <w:r w:rsidRPr="00716B46">
              <w:t xml:space="preserve"> likely to </w:t>
            </w:r>
            <w:r>
              <w:t xml:space="preserve">trigger the requirement for new or amended permissions, noting that </w:t>
            </w:r>
            <w:r w:rsidRPr="00701321">
              <w:t xml:space="preserve">EAY has an Operating Licence </w:t>
            </w:r>
            <w:r>
              <w:t xml:space="preserve">on foot under the EP Act in respect of its landfill, power generation, mining and reportable priority waste management activities. </w:t>
            </w:r>
          </w:p>
          <w:p w14:paraId="452043F9" w14:textId="77777777" w:rsidR="00475ACC" w:rsidRDefault="00475ACC" w:rsidP="009F2DE7">
            <w:r>
              <w:t xml:space="preserve">EAY must consult on its proposed DMRP with the Minister administering this Act on its proposed DMRP (section 84AZU(4), MRSDA and regulation 64G, MRSDMIR). </w:t>
            </w:r>
          </w:p>
          <w:p w14:paraId="01DC7456" w14:textId="77777777" w:rsidR="00475ACC" w:rsidRPr="00E90539" w:rsidRDefault="00475ACC" w:rsidP="009F2DE7">
            <w:pPr>
              <w:rPr>
                <w:highlight w:val="yellow"/>
              </w:rPr>
            </w:pPr>
            <w:r>
              <w:t xml:space="preserve">The Department Head must consult with Minister administering the EP Act and the Environment Protection Authority in considering whether or not to approve the DMRP (sections 84AZU and 84AZV, MRSDA and regulation 64L, MRSDMIR). </w:t>
            </w:r>
          </w:p>
        </w:tc>
      </w:tr>
      <w:tr w:rsidR="00475ACC" w:rsidRPr="00701321" w14:paraId="174FB353" w14:textId="77777777" w:rsidTr="00CE5B30">
        <w:trPr>
          <w:trHeight w:val="300"/>
        </w:trPr>
        <w:tc>
          <w:tcPr>
            <w:tcW w:w="1033" w:type="pct"/>
            <w:hideMark/>
          </w:tcPr>
          <w:p w14:paraId="05899E78" w14:textId="77777777" w:rsidR="00475ACC" w:rsidRPr="00717E33" w:rsidRDefault="00475ACC" w:rsidP="009F2DE7">
            <w:r w:rsidRPr="00C333F2">
              <w:rPr>
                <w:i/>
                <w:iCs/>
              </w:rPr>
              <w:t>Environmental Effects Act 1978 (Vic) </w:t>
            </w:r>
            <w:r>
              <w:t>(</w:t>
            </w:r>
            <w:r w:rsidRPr="00E825CF">
              <w:t>EE Act</w:t>
            </w:r>
            <w:r>
              <w:t>)</w:t>
            </w:r>
          </w:p>
        </w:tc>
        <w:tc>
          <w:tcPr>
            <w:tcW w:w="1984" w:type="pct"/>
            <w:hideMark/>
          </w:tcPr>
          <w:p w14:paraId="0B910602" w14:textId="77777777" w:rsidR="00475ACC" w:rsidRDefault="00475ACC" w:rsidP="009F2DE7">
            <w:r w:rsidRPr="00630ACF">
              <w:t xml:space="preserve">The </w:t>
            </w:r>
            <w:r>
              <w:t xml:space="preserve">EE </w:t>
            </w:r>
            <w:r w:rsidRPr="00630ACF">
              <w:t>Act aims to ensure that environmental considerations are taken into account in the decision-making process for significant projects</w:t>
            </w:r>
            <w:r>
              <w:t xml:space="preserve"> and thereby </w:t>
            </w:r>
            <w:r w:rsidRPr="00630ACF">
              <w:t>establishes a framework for obtaining information and advice on the likely environmental effects of projects</w:t>
            </w:r>
            <w:r>
              <w:t>.</w:t>
            </w:r>
          </w:p>
          <w:p w14:paraId="55A025B7" w14:textId="77777777" w:rsidR="00475ACC" w:rsidRDefault="00475ACC" w:rsidP="009F2DE7">
            <w:r w:rsidRPr="005B2F2D">
              <w:t xml:space="preserve">The EES process is initiated </w:t>
            </w:r>
            <w:r>
              <w:t xml:space="preserve">by the </w:t>
            </w:r>
            <w:r w:rsidRPr="00774626">
              <w:t>referral of a proposed project for assessment by the Minister</w:t>
            </w:r>
            <w:r>
              <w:t xml:space="preserve"> for Planning.</w:t>
            </w:r>
          </w:p>
          <w:p w14:paraId="7BD3C935" w14:textId="77777777" w:rsidR="00475ACC" w:rsidRPr="008B2C0B" w:rsidRDefault="00475ACC" w:rsidP="009F2DE7">
            <w:r>
              <w:t xml:space="preserve">The </w:t>
            </w:r>
            <w:r w:rsidRPr="005B2F2D">
              <w:t xml:space="preserve">Minister </w:t>
            </w:r>
            <w:r>
              <w:t xml:space="preserve">will </w:t>
            </w:r>
            <w:r w:rsidRPr="005B2F2D">
              <w:t>determine</w:t>
            </w:r>
            <w:r>
              <w:t xml:space="preserve"> whether the </w:t>
            </w:r>
            <w:r w:rsidRPr="005B2F2D">
              <w:t xml:space="preserve">project is </w:t>
            </w:r>
            <w:r w:rsidRPr="00774626">
              <w:t>likely to have a significant effect on the environment, with the possible outcomes being that:</w:t>
            </w:r>
            <w:r w:rsidRPr="008B2C0B">
              <w:t xml:space="preserve"> </w:t>
            </w:r>
          </w:p>
          <w:p w14:paraId="06DADF9B" w14:textId="0676EA4C" w:rsidR="00475ACC" w:rsidRPr="008B2C0B" w:rsidRDefault="00475ACC" w:rsidP="009F2DE7">
            <w:pPr>
              <w:pStyle w:val="ListParagraph"/>
              <w:numPr>
                <w:ilvl w:val="0"/>
                <w:numId w:val="153"/>
              </w:numPr>
            </w:pPr>
            <w:r w:rsidRPr="008B2C0B">
              <w:t xml:space="preserve">no </w:t>
            </w:r>
            <w:r>
              <w:t xml:space="preserve">EES </w:t>
            </w:r>
            <w:r w:rsidR="003F6442" w:rsidRPr="008B2C0B">
              <w:t>required.</w:t>
            </w:r>
          </w:p>
          <w:p w14:paraId="15C0FFC6" w14:textId="77777777" w:rsidR="00475ACC" w:rsidRPr="00832D7A" w:rsidRDefault="00475ACC" w:rsidP="009F2DE7">
            <w:pPr>
              <w:pStyle w:val="ListParagraph"/>
              <w:numPr>
                <w:ilvl w:val="0"/>
                <w:numId w:val="153"/>
              </w:numPr>
            </w:pPr>
            <w:r>
              <w:t xml:space="preserve">no EES </w:t>
            </w:r>
            <w:r w:rsidRPr="00832D7A">
              <w:t>required</w:t>
            </w:r>
            <w:r>
              <w:t>, provided conditions are satisfied; or</w:t>
            </w:r>
          </w:p>
          <w:p w14:paraId="282106D4" w14:textId="77777777" w:rsidR="00475ACC" w:rsidRPr="008B2C0B" w:rsidRDefault="00475ACC" w:rsidP="009F2DE7">
            <w:pPr>
              <w:pStyle w:val="ListParagraph"/>
              <w:numPr>
                <w:ilvl w:val="0"/>
                <w:numId w:val="153"/>
              </w:numPr>
            </w:pPr>
            <w:r>
              <w:t>EES required.</w:t>
            </w:r>
          </w:p>
          <w:p w14:paraId="160FB9D3" w14:textId="77777777" w:rsidR="00475ACC" w:rsidRDefault="00475ACC" w:rsidP="009F2DE7">
            <w:r>
              <w:t xml:space="preserve">Where an EES is required, the </w:t>
            </w:r>
            <w:r w:rsidRPr="00774626">
              <w:t xml:space="preserve">proponent is required </w:t>
            </w:r>
            <w:r>
              <w:t xml:space="preserve">to prepare a </w:t>
            </w:r>
            <w:r w:rsidRPr="00774626">
              <w:t>formal document</w:t>
            </w:r>
            <w:r>
              <w:t xml:space="preserve"> as to the </w:t>
            </w:r>
            <w:r w:rsidRPr="00774626">
              <w:t xml:space="preserve">environmental effects of </w:t>
            </w:r>
            <w:r>
              <w:t xml:space="preserve">the </w:t>
            </w:r>
            <w:r w:rsidRPr="00774626">
              <w:t>proposed project or works that are capable of having a significant impact on the environment.</w:t>
            </w:r>
          </w:p>
          <w:p w14:paraId="7458A014" w14:textId="77777777" w:rsidR="00475ACC" w:rsidRDefault="00475ACC" w:rsidP="009F2DE7">
            <w:r>
              <w:t>T</w:t>
            </w:r>
            <w:r w:rsidRPr="005B2F2D">
              <w:t xml:space="preserve">he EES process involves public consultation, and the Minister may require supplementary statements or additional information </w:t>
            </w:r>
            <w:r>
              <w:t xml:space="preserve">as </w:t>
            </w:r>
            <w:r w:rsidRPr="005B2F2D">
              <w:t xml:space="preserve">necessary. The final assessment by the Minister is provided to relevant decision-makers, who must consider it before making any statutory decisions or allowing works to proceed. </w:t>
            </w:r>
            <w:r>
              <w:t xml:space="preserve"> The EES process is a statutory mechanism to </w:t>
            </w:r>
            <w:r w:rsidRPr="005B2F2D">
              <w:t>ensure that environmental considerations are integrated into decision-making processes</w:t>
            </w:r>
            <w:r>
              <w:t>, rather than being a statutory approval in and of itself</w:t>
            </w:r>
            <w:r w:rsidRPr="005B2F2D">
              <w:t>.</w:t>
            </w:r>
          </w:p>
          <w:p w14:paraId="07020399" w14:textId="171B73B9" w:rsidR="00475ACC" w:rsidRPr="00701321" w:rsidRDefault="00475ACC" w:rsidP="009F2DE7">
            <w:r w:rsidRPr="00774626">
              <w:t xml:space="preserve">The Department of Transport and Planning (DTP) administers the EE Act </w:t>
            </w:r>
            <w:r w:rsidRPr="008B2C0B">
              <w:t xml:space="preserve">and EES </w:t>
            </w:r>
            <w:r w:rsidRPr="00774626">
              <w:t xml:space="preserve">process, as guided by the </w:t>
            </w:r>
            <w:r w:rsidRPr="00774626">
              <w:rPr>
                <w:i/>
                <w:iCs/>
              </w:rPr>
              <w:t xml:space="preserve">Ministerial guidelines for assessment of environmental effects under the Environment Effects Act 1978 </w:t>
            </w:r>
            <w:r w:rsidRPr="00774626">
              <w:fldChar w:fldCharType="begin"/>
            </w:r>
            <w:r w:rsidR="001B655D">
              <w:instrText xml:space="preserve"> ADDIN EN.CITE &lt;EndNote&gt;&lt;Cite&gt;&lt;Author&gt;DTP&lt;/Author&gt;&lt;Year&gt;2023&lt;/Year&gt;&lt;RecNum&gt;38&lt;/RecNum&gt;&lt;DisplayText&gt;(DTP 2023)&lt;/DisplayText&gt;&lt;record&gt;&lt;rec-number&gt;38&lt;/rec-number&gt;&lt;foreign-keys&gt;&lt;key app="EN" db-id="spaff0s0osz0sqe0t5a55fezradpx9psfrzt" timestamp="1746059148" guid="7ebe78c7-985d-4be9-899c-c18e26184324"&gt;38&lt;/key&gt;&lt;/foreign-keys&gt;&lt;ref-type name="Report"&gt;27&lt;/ref-type&gt;&lt;contributors&gt;&lt;authors&gt;&lt;author&gt;DTP&lt;/author&gt;&lt;/authors&gt;&lt;secondary-authors&gt;&lt;author&gt;Department of Transport and Planning,&lt;/author&gt;&lt;/secondary-authors&gt;&lt;/contributors&gt;&lt;titles&gt;&lt;title&gt;Ministerial guidelines for assessment of environmental effects under the Environment Effects Act 1978&lt;/title&gt;&lt;/titles&gt;&lt;edition&gt;8th&lt;/edition&gt;&lt;dates&gt;&lt;year&gt;2023&lt;/year&gt;&lt;/dates&gt;&lt;pub-location&gt;https://www.planning.vic.gov.au/environmental-assessments/environmental-assessment-guides/ministerial-guidelines-for-assessment-of-environmental-effects&lt;/pub-location&gt;&lt;publisher&gt;State Government of Victoria&lt;/publisher&gt;&lt;urls&gt;&lt;related-urls&gt;&lt;url&gt;https://www.planning.vic.gov.au/__data/assets/pdf_file/0028/682453/DTP0497-Ministerial-Guidelines-8th-edition-web-FA44.pdf&lt;/url&gt;&lt;/related-urls&gt;&lt;/urls&gt;&lt;access-date&gt;01/05/2025&lt;/access-date&gt;&lt;/record&gt;&lt;/Cite&gt;&lt;/EndNote&gt;</w:instrText>
            </w:r>
            <w:r w:rsidRPr="00774626">
              <w:fldChar w:fldCharType="separate"/>
            </w:r>
            <w:r w:rsidRPr="00774626">
              <w:rPr>
                <w:noProof/>
              </w:rPr>
              <w:t>(DTP 2023)</w:t>
            </w:r>
            <w:r w:rsidRPr="00774626">
              <w:fldChar w:fldCharType="end"/>
            </w:r>
            <w:r w:rsidRPr="00774626">
              <w:t xml:space="preserve">. </w:t>
            </w:r>
          </w:p>
        </w:tc>
        <w:tc>
          <w:tcPr>
            <w:tcW w:w="1984" w:type="pct"/>
          </w:tcPr>
          <w:p w14:paraId="7350C072" w14:textId="77777777" w:rsidR="00475ACC" w:rsidRPr="00774626"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w:t>
            </w:r>
            <w:r w:rsidRPr="00F67781">
              <w:t>be subject to assessments, advice and decision</w:t>
            </w:r>
            <w:r>
              <w:t xml:space="preserve"> by the Minister for Planning</w:t>
            </w:r>
            <w:r w:rsidRPr="00F67781">
              <w:t xml:space="preserve"> under the </w:t>
            </w:r>
            <w:r w:rsidRPr="00774626">
              <w:t xml:space="preserve">EE Act. </w:t>
            </w:r>
          </w:p>
          <w:p w14:paraId="7BF3DAA2" w14:textId="77777777" w:rsidR="00475ACC" w:rsidRPr="008B2C0B" w:rsidRDefault="00475ACC" w:rsidP="009F2DE7">
            <w:r w:rsidRPr="008B2C0B">
              <w:t xml:space="preserve">The LVRRS Amendment indicated that: </w:t>
            </w:r>
          </w:p>
          <w:p w14:paraId="5517778E" w14:textId="15D3B185" w:rsidR="00475ACC" w:rsidRPr="008B2C0B" w:rsidRDefault="00475ACC" w:rsidP="009F2DE7">
            <w:pPr>
              <w:rPr>
                <w:i/>
                <w:iCs/>
              </w:rPr>
            </w:pPr>
            <w:r w:rsidRPr="008B2C0B">
              <w:rPr>
                <w:i/>
                <w:iCs/>
              </w:rPr>
              <w:t xml:space="preserve">“The requirement for referrals under the EE Act and EPBC Act at Hazelwood has created a presumption that referrals are likely to be required for the remaining mines to inform submission of DMRPs by their due date of October 2025. Decisions on water access do not predetermine the outcome of a potential EES process or which rehabilitation works will be approved in a DMRP.” </w:t>
            </w:r>
            <w:r w:rsidRPr="008B2C0B">
              <w:rPr>
                <w:i/>
                <w:iCs/>
              </w:rPr>
              <w:fldChar w:fldCharType="begin"/>
            </w:r>
            <w:r w:rsidR="00F647D2">
              <w:rPr>
                <w:i/>
                <w:iCs/>
              </w:rPr>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i/>
                <w:iCs/>
              </w:rPr>
              <w:instrText>​​</w:instrText>
            </w:r>
            <w:r w:rsidR="00F647D2">
              <w:rPr>
                <w:i/>
                <w:iCs/>
              </w:rPr>
              <w:instrText>Latrobe Valley Regional Rehabilitation Strategy - Amendment</w:instrText>
            </w:r>
            <w:r w:rsidR="00F647D2">
              <w:rPr>
                <w:rFonts w:ascii="Arial" w:hAnsi="Arial" w:cs="Arial"/>
                <w:i/>
                <w:iCs/>
              </w:rPr>
              <w:instrText>​</w:instrText>
            </w:r>
            <w:r w:rsidR="00F647D2">
              <w:rPr>
                <w:i/>
                <w:iCs/>
              </w:rPr>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rsidRPr="008B2C0B">
              <w:rPr>
                <w:i/>
                <w:iCs/>
              </w:rPr>
              <w:fldChar w:fldCharType="separate"/>
            </w:r>
            <w:r w:rsidR="00F647D2">
              <w:rPr>
                <w:i/>
                <w:iCs/>
                <w:noProof/>
              </w:rPr>
              <w:t>(DEECA 2024b)</w:t>
            </w:r>
            <w:r w:rsidRPr="008B2C0B">
              <w:rPr>
                <w:i/>
                <w:iCs/>
              </w:rPr>
              <w:fldChar w:fldCharType="end"/>
            </w:r>
            <w:r w:rsidRPr="008B2C0B">
              <w:rPr>
                <w:i/>
                <w:iCs/>
              </w:rPr>
              <w:t>  </w:t>
            </w:r>
          </w:p>
          <w:p w14:paraId="0052626C" w14:textId="77777777" w:rsidR="00475ACC" w:rsidRPr="008B2C0B" w:rsidRDefault="00475ACC" w:rsidP="009F2DE7">
            <w:r w:rsidRPr="008B2C0B">
              <w:t>EAY has commenced engagement with the Minister for Planning in respect of the potential application of the EES process in relation to the rehabilitation of the Yallourn Mine as contemplated by this DMRP. </w:t>
            </w:r>
          </w:p>
          <w:p w14:paraId="739688EC" w14:textId="77777777" w:rsidR="00475ACC" w:rsidRPr="00774626" w:rsidRDefault="00475ACC" w:rsidP="009F2DE7">
            <w:r>
              <w:t xml:space="preserve">If </w:t>
            </w:r>
            <w:r w:rsidRPr="008B2C0B">
              <w:t>an EES is required, other approvals processes and applications will be put on hold until the EES process is completed.</w:t>
            </w:r>
            <w:r w:rsidRPr="00774626">
              <w:t xml:space="preserve"> </w:t>
            </w:r>
          </w:p>
          <w:p w14:paraId="710FAEB5" w14:textId="77777777" w:rsidR="00475ACC" w:rsidRDefault="00475ACC" w:rsidP="009F2DE7">
            <w:r w:rsidRPr="00774626">
              <w:t>In relation to its proposed DMRP, EAY must consult with the Minister responsible for administering the EE Act (regulation 64G, MRSDMI).</w:t>
            </w:r>
            <w:r>
              <w:t xml:space="preserve"> </w:t>
            </w:r>
          </w:p>
          <w:p w14:paraId="01AE506A" w14:textId="77777777" w:rsidR="00475ACC" w:rsidRPr="00701321" w:rsidRDefault="00475ACC" w:rsidP="009F2DE7">
            <w:r>
              <w:t>In the case of a DMRP that is subject to an EES, the Department Head must consult with Minister administering the EE Act in considering whether or not to approve the DMRP (section 84AZV, MRSDA and regulation 64L, MRSDMIR).</w:t>
            </w:r>
          </w:p>
        </w:tc>
      </w:tr>
      <w:tr w:rsidR="00475ACC" w:rsidRPr="00701321" w14:paraId="6BE9F18B" w14:textId="77777777" w:rsidTr="00CE5B30">
        <w:trPr>
          <w:cantSplit/>
          <w:trHeight w:val="300"/>
        </w:trPr>
        <w:tc>
          <w:tcPr>
            <w:tcW w:w="1033" w:type="pct"/>
          </w:tcPr>
          <w:p w14:paraId="679F2F33" w14:textId="77777777" w:rsidR="00475ACC" w:rsidRPr="00E825CF" w:rsidRDefault="00475ACC" w:rsidP="009F2DE7">
            <w:r w:rsidRPr="00C333F2">
              <w:rPr>
                <w:i/>
                <w:iCs/>
              </w:rPr>
              <w:t>Flora and Fauna Guarantee Act 1988 (Vic) </w:t>
            </w:r>
            <w:r>
              <w:t>(</w:t>
            </w:r>
            <w:r w:rsidRPr="008B2C0B">
              <w:rPr>
                <w:b/>
                <w:bCs/>
              </w:rPr>
              <w:t>FFG Act</w:t>
            </w:r>
            <w:r>
              <w:t>)</w:t>
            </w:r>
          </w:p>
        </w:tc>
        <w:tc>
          <w:tcPr>
            <w:tcW w:w="1984" w:type="pct"/>
          </w:tcPr>
          <w:p w14:paraId="60E2A346" w14:textId="77777777" w:rsidR="00475ACC" w:rsidRPr="00701321" w:rsidRDefault="00475ACC" w:rsidP="009F2DE7">
            <w:r w:rsidRPr="002B49B0">
              <w:t xml:space="preserve">The </w:t>
            </w:r>
            <w:r>
              <w:t xml:space="preserve">FFG </w:t>
            </w:r>
            <w:r w:rsidRPr="002B49B0">
              <w:t>Act aims to protect and enhance Victoria's biodiversity and mitigate the impacts of potentially threatening processes through a range of conservation and management measures.</w:t>
            </w:r>
          </w:p>
        </w:tc>
        <w:tc>
          <w:tcPr>
            <w:tcW w:w="1984" w:type="pct"/>
          </w:tcPr>
          <w:p w14:paraId="719E95E9" w14:textId="77777777" w:rsidR="00475ACC" w:rsidRPr="00701321"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trigger requirements for </w:t>
            </w:r>
            <w:r w:rsidRPr="00E251B1">
              <w:t>FFG Act approvals and other compliance matters</w:t>
            </w:r>
            <w:r>
              <w:t xml:space="preserve">. </w:t>
            </w:r>
          </w:p>
        </w:tc>
      </w:tr>
      <w:tr w:rsidR="00475ACC" w:rsidRPr="00701321" w14:paraId="3838E198" w14:textId="77777777" w:rsidTr="00CE5B30">
        <w:trPr>
          <w:cantSplit/>
          <w:trHeight w:val="300"/>
        </w:trPr>
        <w:tc>
          <w:tcPr>
            <w:tcW w:w="1033" w:type="pct"/>
          </w:tcPr>
          <w:p w14:paraId="08E462E7" w14:textId="77777777" w:rsidR="00475ACC" w:rsidRPr="008B2C0B" w:rsidRDefault="00475ACC" w:rsidP="009F2DE7">
            <w:r w:rsidRPr="00C333F2">
              <w:rPr>
                <w:i/>
                <w:iCs/>
              </w:rPr>
              <w:t xml:space="preserve">Forests Act 1958 </w:t>
            </w:r>
            <w:r w:rsidRPr="008B2C0B">
              <w:t>(Vic)</w:t>
            </w:r>
          </w:p>
          <w:p w14:paraId="3CB2DFB5" w14:textId="77777777" w:rsidR="00475ACC" w:rsidRPr="00C333F2" w:rsidRDefault="00475ACC" w:rsidP="009F2DE7">
            <w:pPr>
              <w:rPr>
                <w:i/>
                <w:iCs/>
              </w:rPr>
            </w:pPr>
          </w:p>
        </w:tc>
        <w:tc>
          <w:tcPr>
            <w:tcW w:w="1984" w:type="pct"/>
          </w:tcPr>
          <w:p w14:paraId="353CE78A" w14:textId="77777777" w:rsidR="00475ACC" w:rsidRPr="00701321" w:rsidRDefault="00475ACC" w:rsidP="009F2DE7">
            <w:r w:rsidRPr="00114E62">
              <w:t xml:space="preserve">The </w:t>
            </w:r>
            <w:r>
              <w:t>Act</w:t>
            </w:r>
            <w:r w:rsidRPr="00114E62">
              <w:t xml:space="preserve"> provides the framework for the control and management of State forests, including the establishment, maintenance, improvement, and renewal of forests and plantations</w:t>
            </w:r>
            <w:r>
              <w:t xml:space="preserve"> in Victoria.</w:t>
            </w:r>
          </w:p>
        </w:tc>
        <w:tc>
          <w:tcPr>
            <w:tcW w:w="1984" w:type="pct"/>
          </w:tcPr>
          <w:p w14:paraId="7C8B693A" w14:textId="77777777" w:rsidR="00475ACC"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trigger requirements for </w:t>
            </w:r>
            <w:r w:rsidRPr="00E251B1">
              <w:t>approvals and other compliance matters</w:t>
            </w:r>
            <w:r>
              <w:t xml:space="preserve"> under this Act.</w:t>
            </w:r>
          </w:p>
          <w:p w14:paraId="0B50DCF2" w14:textId="78EA4337" w:rsidR="00475ACC" w:rsidRPr="00E90539" w:rsidRDefault="00475ACC" w:rsidP="009F2DE7">
            <w:r>
              <w:t xml:space="preserve">The Department Head </w:t>
            </w:r>
            <w:r w:rsidR="003F6442">
              <w:t>must</w:t>
            </w:r>
            <w:r>
              <w:t xml:space="preserve"> consult with Minister administering this Act in respect of the closure criteria proposed in the DMRP (section 84AZV(1)(b), MRSDA).</w:t>
            </w:r>
          </w:p>
        </w:tc>
      </w:tr>
      <w:tr w:rsidR="00475ACC" w:rsidRPr="00701321" w14:paraId="49B1DE5A" w14:textId="77777777" w:rsidTr="00CE5B30">
        <w:trPr>
          <w:cantSplit/>
          <w:trHeight w:val="300"/>
        </w:trPr>
        <w:tc>
          <w:tcPr>
            <w:tcW w:w="1033" w:type="pct"/>
            <w:hideMark/>
          </w:tcPr>
          <w:p w14:paraId="7933481A" w14:textId="77777777" w:rsidR="00475ACC" w:rsidRPr="00C333F2" w:rsidRDefault="00475ACC" w:rsidP="009F2DE7">
            <w:pPr>
              <w:rPr>
                <w:i/>
                <w:iCs/>
              </w:rPr>
            </w:pPr>
            <w:r w:rsidRPr="00C333F2">
              <w:rPr>
                <w:i/>
                <w:iCs/>
              </w:rPr>
              <w:t>Heritage Act 2017</w:t>
            </w:r>
            <w:r w:rsidRPr="008B2C0B">
              <w:t xml:space="preserve"> (Vic) </w:t>
            </w:r>
          </w:p>
        </w:tc>
        <w:tc>
          <w:tcPr>
            <w:tcW w:w="1984" w:type="pct"/>
            <w:hideMark/>
          </w:tcPr>
          <w:p w14:paraId="3F61FD04" w14:textId="77777777" w:rsidR="00475ACC" w:rsidRPr="00701321" w:rsidRDefault="00475ACC" w:rsidP="009F2DE7">
            <w:r w:rsidRPr="00A86498">
              <w:t>Provides for the protection and conservation of the cultural heritage of the State of Victoria, including the establishment of a Victorian Heritage Register for the registration of places and objects of cultural heritage significance, and a Heritage Inventory for recording archaeological sites and approved sites of archaeological value.</w:t>
            </w:r>
          </w:p>
        </w:tc>
        <w:tc>
          <w:tcPr>
            <w:tcW w:w="1984" w:type="pct"/>
          </w:tcPr>
          <w:p w14:paraId="2D3447C3" w14:textId="5A5325E1" w:rsidR="00475ACC" w:rsidRPr="00E90539"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trigger requirements for </w:t>
            </w:r>
            <w:r w:rsidRPr="00E251B1">
              <w:t>approvals and other compliance matters</w:t>
            </w:r>
            <w:r>
              <w:t xml:space="preserve"> under this Act</w:t>
            </w:r>
            <w:r w:rsidRPr="00033D47">
              <w:t>.</w:t>
            </w:r>
          </w:p>
        </w:tc>
      </w:tr>
      <w:tr w:rsidR="00475ACC" w:rsidRPr="00701321" w14:paraId="1BAE5140" w14:textId="77777777" w:rsidTr="00CE5B30">
        <w:trPr>
          <w:cantSplit/>
          <w:trHeight w:val="300"/>
        </w:trPr>
        <w:tc>
          <w:tcPr>
            <w:tcW w:w="1033" w:type="pct"/>
            <w:hideMark/>
          </w:tcPr>
          <w:p w14:paraId="47AC0CB8" w14:textId="77777777" w:rsidR="00475ACC" w:rsidRPr="00C333F2" w:rsidRDefault="00475ACC" w:rsidP="009F2DE7">
            <w:pPr>
              <w:rPr>
                <w:i/>
                <w:iCs/>
              </w:rPr>
            </w:pPr>
            <w:r w:rsidRPr="00C333F2">
              <w:rPr>
                <w:i/>
                <w:iCs/>
              </w:rPr>
              <w:t xml:space="preserve">Land Act 1957 </w:t>
            </w:r>
            <w:r w:rsidRPr="008B2C0B">
              <w:t>(Vic)</w:t>
            </w:r>
            <w:r w:rsidRPr="00C333F2">
              <w:rPr>
                <w:i/>
                <w:iCs/>
              </w:rPr>
              <w:t> </w:t>
            </w:r>
          </w:p>
        </w:tc>
        <w:tc>
          <w:tcPr>
            <w:tcW w:w="1984" w:type="pct"/>
            <w:hideMark/>
          </w:tcPr>
          <w:p w14:paraId="2E70C982" w14:textId="77777777" w:rsidR="00475ACC" w:rsidRPr="00701321" w:rsidRDefault="00475ACC" w:rsidP="009F2DE7">
            <w:r w:rsidRPr="00701321">
              <w:t>Governs the management and disposition of Crown land in Victoria</w:t>
            </w:r>
            <w:r>
              <w:t>.</w:t>
            </w:r>
            <w:r w:rsidRPr="00701321">
              <w:t> </w:t>
            </w:r>
            <w:r w:rsidRPr="004E56FC">
              <w:t>It covers various aspects, including the sale, lease, and licensing of Crown land, as well as the reservation and use of such land for public purposes.</w:t>
            </w:r>
          </w:p>
        </w:tc>
        <w:tc>
          <w:tcPr>
            <w:tcW w:w="1984" w:type="pct"/>
          </w:tcPr>
          <w:p w14:paraId="37EF51D3" w14:textId="77777777" w:rsidR="00475ACC"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trigger requirements for </w:t>
            </w:r>
            <w:r w:rsidRPr="00E251B1">
              <w:t>approvals and other compliance matters</w:t>
            </w:r>
            <w:r>
              <w:t xml:space="preserve"> under this Act.</w:t>
            </w:r>
          </w:p>
          <w:p w14:paraId="7322DE12" w14:textId="08F34B99" w:rsidR="00475ACC" w:rsidRPr="00E90539" w:rsidRDefault="00475ACC" w:rsidP="009F2DE7">
            <w:r w:rsidRPr="00114E62">
              <w:t xml:space="preserve">The </w:t>
            </w:r>
            <w:r>
              <w:t>Department Head must consult with Minister administering this Act in respect of the closure criteria proposed in the DMRP (section 84AZV(1)(b), MRSDA).</w:t>
            </w:r>
          </w:p>
        </w:tc>
      </w:tr>
      <w:tr w:rsidR="00475ACC" w:rsidRPr="00701321" w14:paraId="7A1B7FB4" w14:textId="77777777" w:rsidTr="00CE5B30">
        <w:trPr>
          <w:cantSplit/>
          <w:trHeight w:val="300"/>
        </w:trPr>
        <w:tc>
          <w:tcPr>
            <w:tcW w:w="1033" w:type="pct"/>
            <w:hideMark/>
          </w:tcPr>
          <w:p w14:paraId="096FCFB5" w14:textId="77777777" w:rsidR="00475ACC" w:rsidRPr="00236A54" w:rsidRDefault="00475ACC" w:rsidP="009F2DE7">
            <w:r w:rsidRPr="00C333F2">
              <w:rPr>
                <w:i/>
                <w:iCs/>
              </w:rPr>
              <w:t>Mineral Resources (</w:t>
            </w:r>
            <w:r w:rsidRPr="00236A54">
              <w:rPr>
                <w:i/>
                <w:iCs/>
              </w:rPr>
              <w:t xml:space="preserve">Sustainable Development) Act 1990 </w:t>
            </w:r>
            <w:r w:rsidRPr="008B2C0B">
              <w:t>(Vic) </w:t>
            </w:r>
            <w:r w:rsidRPr="00236A54">
              <w:t>(</w:t>
            </w:r>
            <w:r w:rsidRPr="008B2C0B">
              <w:t>MRSDA</w:t>
            </w:r>
            <w:r w:rsidRPr="00236A54">
              <w:t>)</w:t>
            </w:r>
          </w:p>
          <w:p w14:paraId="218002DC" w14:textId="77777777" w:rsidR="00475ACC" w:rsidRPr="00236A54" w:rsidRDefault="00475ACC" w:rsidP="009F2DE7">
            <w:pPr>
              <w:rPr>
                <w:i/>
                <w:iCs/>
              </w:rPr>
            </w:pPr>
          </w:p>
          <w:p w14:paraId="46FA7CED" w14:textId="77777777" w:rsidR="00475ACC" w:rsidRPr="00717E33" w:rsidRDefault="00475ACC" w:rsidP="009F2DE7">
            <w:pPr>
              <w:rPr>
                <w:szCs w:val="22"/>
              </w:rPr>
            </w:pPr>
            <w:r w:rsidRPr="00236A54">
              <w:rPr>
                <w:i/>
                <w:iCs/>
              </w:rPr>
              <w:t xml:space="preserve">Mineral Resources (Sustainable Development) (Mineral Industries) Regulations 2019 </w:t>
            </w:r>
            <w:r w:rsidRPr="008B2C0B">
              <w:t>(Vic)</w:t>
            </w:r>
            <w:r w:rsidRPr="00236A54">
              <w:rPr>
                <w:i/>
                <w:iCs/>
              </w:rPr>
              <w:t> </w:t>
            </w:r>
            <w:r w:rsidRPr="00236A54">
              <w:t>(</w:t>
            </w:r>
            <w:r w:rsidRPr="008B2C0B">
              <w:t>MRSDMIR</w:t>
            </w:r>
            <w:r w:rsidRPr="00236A54">
              <w:t>)</w:t>
            </w:r>
          </w:p>
        </w:tc>
        <w:tc>
          <w:tcPr>
            <w:tcW w:w="1984" w:type="pct"/>
            <w:hideMark/>
          </w:tcPr>
          <w:p w14:paraId="1297631F" w14:textId="77777777" w:rsidR="00475ACC" w:rsidRDefault="00475ACC" w:rsidP="009F2DE7">
            <w:r>
              <w:t xml:space="preserve">The purpose of the </w:t>
            </w:r>
            <w:r w:rsidRPr="001C6385">
              <w:t>MRSDA</w:t>
            </w:r>
            <w:r>
              <w:rPr>
                <w:i/>
                <w:iCs/>
              </w:rPr>
              <w:t xml:space="preserve"> </w:t>
            </w:r>
            <w:r>
              <w:t>is to “…</w:t>
            </w:r>
            <w:r w:rsidRPr="003816F2">
              <w:rPr>
                <w:i/>
                <w:iCs/>
              </w:rPr>
              <w:t>encourage mineral exploration and economically viable mining and extractive industries which make the best use of, and extract the value from, resources in a way that is compatible with the economic, social and environmental objectives of the State”</w:t>
            </w:r>
            <w:r>
              <w:rPr>
                <w:i/>
                <w:iCs/>
              </w:rPr>
              <w:t xml:space="preserve"> </w:t>
            </w:r>
            <w:r>
              <w:t>(section 1 of MRSDA)</w:t>
            </w:r>
            <w:r w:rsidRPr="003816F2">
              <w:rPr>
                <w:i/>
                <w:iCs/>
              </w:rPr>
              <w:t>.</w:t>
            </w:r>
            <w:r>
              <w:t xml:space="preserve"> </w:t>
            </w:r>
          </w:p>
          <w:p w14:paraId="54C259A1" w14:textId="77777777" w:rsidR="00475ACC" w:rsidRPr="001C6385" w:rsidRDefault="00475ACC" w:rsidP="009F2DE7">
            <w:r>
              <w:t xml:space="preserve">The MRSDA also establishes a legal framework to ensure that mined lands are rehabilitated. </w:t>
            </w:r>
          </w:p>
          <w:p w14:paraId="3EF54643" w14:textId="77777777" w:rsidR="00475ACC" w:rsidRDefault="00475ACC" w:rsidP="009F2DE7">
            <w:r>
              <w:t xml:space="preserve">The supporting MRSDMIR were updated in 2022 is include amended regulations for declared mines. This included prescribing certain matters concerning DMRPs and registration of declared mine. </w:t>
            </w:r>
          </w:p>
          <w:p w14:paraId="62954AD6" w14:textId="77777777" w:rsidR="00475ACC" w:rsidRPr="00701321" w:rsidRDefault="00475ACC" w:rsidP="009F2DE7">
            <w:r>
              <w:t xml:space="preserve">DEECA administers the MRSDA, with ERR being the primary regulator for the mining industry. DEECA and ERR work closely with other regulators and agencies to provide a whole-of-government approach. Key overlaps are discussed below to provide some context for the current and potential future approvals for mine rehabilitation. </w:t>
            </w:r>
          </w:p>
        </w:tc>
        <w:tc>
          <w:tcPr>
            <w:tcW w:w="1984" w:type="pct"/>
          </w:tcPr>
          <w:p w14:paraId="1464CD0F" w14:textId="77777777" w:rsidR="00475ACC" w:rsidRPr="00E90539" w:rsidRDefault="00475ACC" w:rsidP="009F2DE7">
            <w:r>
              <w:t xml:space="preserve">The MRSDA and MRSDMIR set out the </w:t>
            </w:r>
            <w:r w:rsidRPr="007047C9">
              <w:t xml:space="preserve">specific requirements for </w:t>
            </w:r>
            <w:r>
              <w:t>the preparation of, and process for considering and approving, DMRPs.</w:t>
            </w:r>
          </w:p>
        </w:tc>
      </w:tr>
      <w:tr w:rsidR="00475ACC" w:rsidRPr="00701321" w14:paraId="44248B1F" w14:textId="77777777" w:rsidTr="00CE5B30">
        <w:trPr>
          <w:cantSplit/>
          <w:trHeight w:val="300"/>
        </w:trPr>
        <w:tc>
          <w:tcPr>
            <w:tcW w:w="1033" w:type="pct"/>
          </w:tcPr>
          <w:p w14:paraId="0BFF12A2" w14:textId="77777777" w:rsidR="00475ACC" w:rsidRPr="00C333F2" w:rsidRDefault="00475ACC" w:rsidP="009F2DE7">
            <w:pPr>
              <w:rPr>
                <w:i/>
                <w:iCs/>
              </w:rPr>
            </w:pPr>
            <w:r w:rsidRPr="00C333F2">
              <w:rPr>
                <w:i/>
                <w:iCs/>
              </w:rPr>
              <w:t xml:space="preserve">National Parks Act 1975 </w:t>
            </w:r>
            <w:r w:rsidRPr="008B2C0B">
              <w:t>(Vic)</w:t>
            </w:r>
          </w:p>
        </w:tc>
        <w:tc>
          <w:tcPr>
            <w:tcW w:w="1984" w:type="pct"/>
          </w:tcPr>
          <w:p w14:paraId="537A763D" w14:textId="77777777" w:rsidR="00475ACC" w:rsidRPr="00701321" w:rsidRDefault="00475ACC" w:rsidP="009F2DE7">
            <w:r>
              <w:t>G</w:t>
            </w:r>
            <w:r w:rsidRPr="009543F9">
              <w:t>overns the management and use of National and State parks in Victoria.</w:t>
            </w:r>
          </w:p>
        </w:tc>
        <w:tc>
          <w:tcPr>
            <w:tcW w:w="1984" w:type="pct"/>
          </w:tcPr>
          <w:p w14:paraId="1C16F481" w14:textId="77777777" w:rsidR="00475ACC" w:rsidRDefault="00475ACC" w:rsidP="009F2DE7">
            <w:r w:rsidRPr="00F67781">
              <w:t xml:space="preserve">The proposed </w:t>
            </w:r>
            <w:r>
              <w:t xml:space="preserve">rehabilitation </w:t>
            </w:r>
            <w:r w:rsidRPr="00F67781">
              <w:t xml:space="preserve">works </w:t>
            </w:r>
            <w:r>
              <w:t xml:space="preserve">under this </w:t>
            </w:r>
            <w:r w:rsidRPr="00F67781">
              <w:t xml:space="preserve">DMRP may </w:t>
            </w:r>
            <w:r>
              <w:t xml:space="preserve">potentially trigger requirements for </w:t>
            </w:r>
            <w:r w:rsidRPr="00E251B1">
              <w:t>approvals and other compliance matters</w:t>
            </w:r>
            <w:r>
              <w:t xml:space="preserve"> under this Act.</w:t>
            </w:r>
          </w:p>
          <w:p w14:paraId="37AEB362" w14:textId="1B747DCF" w:rsidR="00475ACC" w:rsidRPr="00E90539" w:rsidRDefault="00475ACC" w:rsidP="009F2DE7">
            <w:r>
              <w:t>The Department Head must consult with Minister administering this Act in respect of the closure criteria proposed in the DMRP (section 84AZV(1)(b), MRSDA).</w:t>
            </w:r>
          </w:p>
        </w:tc>
      </w:tr>
      <w:tr w:rsidR="00475ACC" w:rsidRPr="00701321" w14:paraId="49956711" w14:textId="77777777" w:rsidTr="00CE5B30">
        <w:trPr>
          <w:cantSplit/>
          <w:trHeight w:val="300"/>
        </w:trPr>
        <w:tc>
          <w:tcPr>
            <w:tcW w:w="1033" w:type="pct"/>
            <w:hideMark/>
          </w:tcPr>
          <w:p w14:paraId="48F9F9E8" w14:textId="77777777" w:rsidR="00475ACC" w:rsidRPr="00C333F2" w:rsidRDefault="00475ACC" w:rsidP="009F2DE7">
            <w:pPr>
              <w:rPr>
                <w:i/>
                <w:iCs/>
              </w:rPr>
            </w:pPr>
            <w:r w:rsidRPr="00C333F2">
              <w:rPr>
                <w:i/>
                <w:iCs/>
              </w:rPr>
              <w:t xml:space="preserve">Planning and Environment Act 1987 </w:t>
            </w:r>
            <w:r w:rsidRPr="008B2C0B">
              <w:t>(Vic)</w:t>
            </w:r>
            <w:r>
              <w:t xml:space="preserve"> (PE Act)</w:t>
            </w:r>
          </w:p>
        </w:tc>
        <w:tc>
          <w:tcPr>
            <w:tcW w:w="1984" w:type="pct"/>
            <w:hideMark/>
          </w:tcPr>
          <w:p w14:paraId="38F5045C" w14:textId="77777777" w:rsidR="00475ACC" w:rsidRDefault="00475ACC" w:rsidP="009F2DE7">
            <w:r>
              <w:t>E</w:t>
            </w:r>
            <w:r w:rsidRPr="0048596A">
              <w:t xml:space="preserve">stablishes the framework for </w:t>
            </w:r>
            <w:r>
              <w:t xml:space="preserve">regulating </w:t>
            </w:r>
            <w:r w:rsidRPr="0048596A">
              <w:t xml:space="preserve">land use in Victoria by setting out the objectives, structure, and application of planning schemes. </w:t>
            </w:r>
            <w:r>
              <w:t xml:space="preserve"> </w:t>
            </w:r>
            <w:r w:rsidRPr="0048596A">
              <w:t>The</w:t>
            </w:r>
            <w:r>
              <w:t xml:space="preserve"> PE</w:t>
            </w:r>
            <w:r w:rsidRPr="0048596A">
              <w:t xml:space="preserve"> Act aims to ensure the fair, orderly, economic, and sustainable use and development of land while balancing the present and future interests of all Victorians. It also seeks to integrate land use and development planning with environmental, social, and economic policies at state, regional, and municipal levels</w:t>
            </w:r>
            <w:r>
              <w:t>.</w:t>
            </w:r>
          </w:p>
          <w:p w14:paraId="2AB5176A" w14:textId="77777777" w:rsidR="00475ACC" w:rsidRPr="00701321" w:rsidRDefault="00475ACC" w:rsidP="009F2DE7">
            <w:r w:rsidRPr="0048596A">
              <w:t xml:space="preserve">Planning schemes are the primary instruments for regulating land use and development in Victoria. </w:t>
            </w:r>
            <w:r>
              <w:t xml:space="preserve"> </w:t>
            </w:r>
            <w:r w:rsidRPr="0048596A">
              <w:t xml:space="preserve">These schemes </w:t>
            </w:r>
            <w:r>
              <w:t xml:space="preserve">include </w:t>
            </w:r>
            <w:r w:rsidRPr="0048596A">
              <w:t xml:space="preserve">the Victoria Planning Provisions, a statewide reference document that ensures consistency across all planning schemes. </w:t>
            </w:r>
            <w:r>
              <w:t xml:space="preserve"> </w:t>
            </w:r>
            <w:r w:rsidRPr="0048596A">
              <w:t>Each planning scheme incorporates both the State Planning Policy Framework, which addresses issues of state importance, and the Local Planning Policy Framework, which includes local and regional strategic policies relevant to specific municipalities</w:t>
            </w:r>
            <w:r>
              <w:t>.</w:t>
            </w:r>
          </w:p>
        </w:tc>
        <w:tc>
          <w:tcPr>
            <w:tcW w:w="1984" w:type="pct"/>
          </w:tcPr>
          <w:p w14:paraId="004FF6C2" w14:textId="77777777" w:rsidR="00475ACC" w:rsidRDefault="00475ACC" w:rsidP="009F2DE7">
            <w:r w:rsidRPr="00B7453F">
              <w:rPr>
                <w:rFonts w:cs="Arial"/>
                <w:color w:val="auto"/>
              </w:rPr>
              <w:t xml:space="preserve">At this stage, it is considered unlikely that planning approval will be required for activities associated with </w:t>
            </w:r>
            <w:r>
              <w:rPr>
                <w:rFonts w:cs="Arial"/>
                <w:color w:val="auto"/>
              </w:rPr>
              <w:t>the r</w:t>
            </w:r>
            <w:r w:rsidRPr="00B7453F">
              <w:rPr>
                <w:rFonts w:cs="Arial"/>
                <w:color w:val="auto"/>
              </w:rPr>
              <w:t>ehabilitation</w:t>
            </w:r>
            <w:r>
              <w:rPr>
                <w:rFonts w:cs="Arial"/>
                <w:color w:val="auto"/>
              </w:rPr>
              <w:t xml:space="preserve"> works as proposed under this DMRP</w:t>
            </w:r>
            <w:r w:rsidRPr="00B7453F">
              <w:rPr>
                <w:rFonts w:cs="Arial"/>
                <w:color w:val="auto"/>
              </w:rPr>
              <w:t>, given the underlying land zoning</w:t>
            </w:r>
            <w:r>
              <w:rPr>
                <w:rFonts w:cs="Arial"/>
                <w:color w:val="auto"/>
              </w:rPr>
              <w:t xml:space="preserve"> (Special Use Zone Schedule 1 of Latrobe Planning Scheme).  However, there </w:t>
            </w:r>
            <w:r w:rsidRPr="00F67781">
              <w:t xml:space="preserve">may </w:t>
            </w:r>
            <w:r>
              <w:t xml:space="preserve">be requirements for </w:t>
            </w:r>
            <w:r w:rsidRPr="00E251B1">
              <w:t>approvals and other compliance matters</w:t>
            </w:r>
            <w:r>
              <w:t xml:space="preserve"> under the PE Act, particularly if there are any changes to the applicable planning scheme and its incorporated policies.  This will be monitored by EAY. </w:t>
            </w:r>
          </w:p>
          <w:p w14:paraId="16BA1B43" w14:textId="77777777" w:rsidR="00475ACC" w:rsidRDefault="00475ACC" w:rsidP="009F2DE7">
            <w:r>
              <w:t xml:space="preserve">Particularly relevant to rehabilitation will be whether any need to remove </w:t>
            </w:r>
            <w:r w:rsidRPr="00D51CBD">
              <w:t xml:space="preserve">native vegetation </w:t>
            </w:r>
            <w:r>
              <w:t xml:space="preserve">is identified as part of the proposed </w:t>
            </w:r>
            <w:r w:rsidRPr="00D51CBD">
              <w:t xml:space="preserve">rehabilitation </w:t>
            </w:r>
            <w:r>
              <w:t xml:space="preserve">under this DMRP, and to </w:t>
            </w:r>
            <w:r w:rsidRPr="00D51CBD">
              <w:t xml:space="preserve">confirm whether such vegetation is located on Crown Land </w:t>
            </w:r>
            <w:r>
              <w:t xml:space="preserve">needing permit under the PE Act </w:t>
            </w:r>
            <w:r w:rsidRPr="00D51CBD">
              <w:t>or EAY land.</w:t>
            </w:r>
          </w:p>
          <w:p w14:paraId="7CB4A850" w14:textId="77777777" w:rsidR="00475ACC" w:rsidRDefault="00475ACC" w:rsidP="009F2DE7">
            <w:r>
              <w:t>The Department Head must consult with Minister administering this Act in respect of the closure criteria proposed in the DMRP (section 84AZV(1)(b), MRSDA).</w:t>
            </w:r>
          </w:p>
          <w:p w14:paraId="39A9FE81" w14:textId="77777777" w:rsidR="00475ACC" w:rsidRPr="00701321" w:rsidRDefault="00475ACC" w:rsidP="009F2DE7">
            <w:r>
              <w:t>The Department Head must also consult the relevant responsible authority in considering whether or not to approve the DMRP (regulation 64L, MRSDMIR).</w:t>
            </w:r>
          </w:p>
        </w:tc>
      </w:tr>
      <w:tr w:rsidR="00475ACC" w:rsidRPr="00701321" w14:paraId="53115C2A" w14:textId="77777777" w:rsidTr="00CE5B30">
        <w:trPr>
          <w:cantSplit/>
          <w:trHeight w:val="300"/>
        </w:trPr>
        <w:tc>
          <w:tcPr>
            <w:tcW w:w="1033" w:type="pct"/>
            <w:hideMark/>
          </w:tcPr>
          <w:p w14:paraId="039FC69B" w14:textId="77777777" w:rsidR="00475ACC" w:rsidRPr="00C333F2" w:rsidRDefault="00475ACC" w:rsidP="009F2DE7">
            <w:pPr>
              <w:rPr>
                <w:i/>
                <w:iCs/>
              </w:rPr>
            </w:pPr>
            <w:r w:rsidRPr="00C333F2">
              <w:rPr>
                <w:i/>
                <w:iCs/>
              </w:rPr>
              <w:t>Traditional Owner Settlement Act 20</w:t>
            </w:r>
            <w:r>
              <w:rPr>
                <w:i/>
                <w:iCs/>
              </w:rPr>
              <w:t>1</w:t>
            </w:r>
            <w:r w:rsidRPr="00C333F2">
              <w:rPr>
                <w:i/>
                <w:iCs/>
              </w:rPr>
              <w:t>0</w:t>
            </w:r>
            <w:r w:rsidRPr="008B2C0B">
              <w:t xml:space="preserve"> (Vic)</w:t>
            </w:r>
          </w:p>
        </w:tc>
        <w:tc>
          <w:tcPr>
            <w:tcW w:w="1984" w:type="pct"/>
            <w:hideMark/>
          </w:tcPr>
          <w:p w14:paraId="2392CA1A" w14:textId="77777777" w:rsidR="00475ACC" w:rsidRDefault="00475ACC" w:rsidP="009F2DE7">
            <w:r w:rsidRPr="00D51CBD">
              <w:t xml:space="preserve">Traditional Owners </w:t>
            </w:r>
            <w:r>
              <w:t xml:space="preserve">may </w:t>
            </w:r>
            <w:r w:rsidRPr="00D51CBD">
              <w:t>have specific rights related to Crown land</w:t>
            </w:r>
            <w:r>
              <w:t xml:space="preserve"> under the </w:t>
            </w:r>
            <w:r w:rsidRPr="00C333F2">
              <w:rPr>
                <w:i/>
                <w:iCs/>
              </w:rPr>
              <w:t>Traditional Owner Settlement Act 20</w:t>
            </w:r>
            <w:r>
              <w:rPr>
                <w:i/>
                <w:iCs/>
              </w:rPr>
              <w:t>1</w:t>
            </w:r>
            <w:r w:rsidRPr="00C333F2">
              <w:rPr>
                <w:i/>
                <w:iCs/>
              </w:rPr>
              <w:t>0</w:t>
            </w:r>
            <w:r w:rsidRPr="00FF620D">
              <w:t xml:space="preserve"> (Vic)</w:t>
            </w:r>
            <w:r>
              <w:t>.</w:t>
            </w:r>
          </w:p>
          <w:p w14:paraId="51601E36" w14:textId="77777777" w:rsidR="00475ACC" w:rsidRPr="00701321" w:rsidRDefault="00475ACC" w:rsidP="009F2DE7">
            <w:r>
              <w:t xml:space="preserve">This Act creates an alternative framework to the </w:t>
            </w:r>
            <w:r>
              <w:rPr>
                <w:i/>
                <w:iCs/>
              </w:rPr>
              <w:t xml:space="preserve">Native Title Act 1993 </w:t>
            </w:r>
            <w:r w:rsidRPr="000579DE">
              <w:t>(Cth) for negotiating land use agreements with the Victorian Government</w:t>
            </w:r>
            <w:r>
              <w:rPr>
                <w:i/>
                <w:iCs/>
              </w:rPr>
              <w:t xml:space="preserve">.  </w:t>
            </w:r>
          </w:p>
        </w:tc>
        <w:tc>
          <w:tcPr>
            <w:tcW w:w="1984" w:type="pct"/>
          </w:tcPr>
          <w:p w14:paraId="6F73E47E" w14:textId="77777777" w:rsidR="00475ACC" w:rsidRDefault="00475ACC" w:rsidP="009F2DE7">
            <w:r>
              <w:t xml:space="preserve">The proposed works under this DMRP may trigger the land use agreement processes under this Act. </w:t>
            </w:r>
          </w:p>
          <w:p w14:paraId="4C119EAC" w14:textId="77777777" w:rsidR="00475ACC" w:rsidRDefault="00475ACC" w:rsidP="009F2DE7">
            <w:r w:rsidRPr="00701321">
              <w:t>GLaWAC</w:t>
            </w:r>
            <w:r>
              <w:t xml:space="preserve"> is the </w:t>
            </w:r>
            <w:r w:rsidRPr="00701321">
              <w:t xml:space="preserve">registered entity for Yallourn and </w:t>
            </w:r>
            <w:r>
              <w:t xml:space="preserve">the </w:t>
            </w:r>
            <w:r w:rsidRPr="00701321">
              <w:t>majority of Gippsland.</w:t>
            </w:r>
            <w:r>
              <w:t xml:space="preserve"> </w:t>
            </w:r>
          </w:p>
          <w:p w14:paraId="5B0111B6" w14:textId="7388A9DA" w:rsidR="00475ACC" w:rsidRPr="00701321" w:rsidRDefault="00475ACC" w:rsidP="009F2DE7">
            <w:r>
              <w:t xml:space="preserve">EAY will consult GLaWAC and all other relevant </w:t>
            </w:r>
            <w:r w:rsidR="0053571B">
              <w:t>T</w:t>
            </w:r>
            <w:r>
              <w:t xml:space="preserve">raditional </w:t>
            </w:r>
            <w:r w:rsidR="0053571B">
              <w:t>O</w:t>
            </w:r>
            <w:r>
              <w:t xml:space="preserve">wner groups and entities within the meaning of this Act in accordance with sections 84AZU(4) of the MRDSA and regulation 64G(2) of the MRSDMIR. </w:t>
            </w:r>
          </w:p>
        </w:tc>
      </w:tr>
      <w:tr w:rsidR="00475ACC" w:rsidRPr="00701321" w14:paraId="160E70E2" w14:textId="77777777" w:rsidTr="00CE5B30">
        <w:trPr>
          <w:cantSplit/>
          <w:trHeight w:val="300"/>
        </w:trPr>
        <w:tc>
          <w:tcPr>
            <w:tcW w:w="1033" w:type="pct"/>
            <w:hideMark/>
          </w:tcPr>
          <w:p w14:paraId="5C09AA6C" w14:textId="77777777" w:rsidR="00475ACC" w:rsidRPr="00717E33" w:rsidRDefault="00475ACC" w:rsidP="009F2DE7">
            <w:r w:rsidRPr="00C333F2">
              <w:rPr>
                <w:i/>
                <w:iCs/>
              </w:rPr>
              <w:t xml:space="preserve">Water Act 1989 </w:t>
            </w:r>
            <w:r w:rsidRPr="008B2C0B">
              <w:t>(Vic)</w:t>
            </w:r>
            <w:r>
              <w:rPr>
                <w:i/>
                <w:iCs/>
              </w:rPr>
              <w:t xml:space="preserve"> </w:t>
            </w:r>
            <w:r w:rsidRPr="00EC0199">
              <w:t>(Water Act)</w:t>
            </w:r>
          </w:p>
        </w:tc>
        <w:tc>
          <w:tcPr>
            <w:tcW w:w="1984" w:type="pct"/>
            <w:hideMark/>
          </w:tcPr>
          <w:p w14:paraId="79DBD20A" w14:textId="77777777" w:rsidR="00475ACC" w:rsidRDefault="00475ACC" w:rsidP="009F2DE7">
            <w:r w:rsidRPr="00AA4FED">
              <w:t xml:space="preserve">The </w:t>
            </w:r>
            <w:r>
              <w:t xml:space="preserve">Water Act </w:t>
            </w:r>
            <w:r w:rsidRPr="00AA4FED">
              <w:t xml:space="preserve">aims to ensure the efficient and equitable use of water resources, protect environmental qualities, and involve the community in water management decisions, while providing water authorities with the necessary powers to fulfil these objectives. </w:t>
            </w:r>
          </w:p>
          <w:p w14:paraId="0115BD8D" w14:textId="77777777" w:rsidR="00475ACC" w:rsidRPr="00701321" w:rsidRDefault="00475ACC" w:rsidP="009F2DE7">
            <w:r>
              <w:t xml:space="preserve">DEECA administers the </w:t>
            </w:r>
            <w:r w:rsidRPr="000B6CB2">
              <w:t>Water Act</w:t>
            </w:r>
            <w:r>
              <w:t xml:space="preserve">. </w:t>
            </w:r>
          </w:p>
        </w:tc>
        <w:tc>
          <w:tcPr>
            <w:tcW w:w="1984" w:type="pct"/>
          </w:tcPr>
          <w:p w14:paraId="3A157DB3" w14:textId="77777777" w:rsidR="00475ACC" w:rsidRDefault="00475ACC" w:rsidP="009F2DE7">
            <w:r w:rsidRPr="00CA37CC">
              <w:t xml:space="preserve">The proposed works under this DMRP </w:t>
            </w:r>
            <w:r>
              <w:t xml:space="preserve">will </w:t>
            </w:r>
            <w:r w:rsidRPr="00CA37CC">
              <w:t xml:space="preserve">trigger the </w:t>
            </w:r>
            <w:r>
              <w:t xml:space="preserve">need to apply for various water entitlements </w:t>
            </w:r>
            <w:r w:rsidRPr="00CA37CC">
              <w:t>under th</w:t>
            </w:r>
            <w:r>
              <w:t>e Water A</w:t>
            </w:r>
            <w:r w:rsidRPr="00CA37CC">
              <w:t xml:space="preserve">ct. </w:t>
            </w:r>
            <w:r>
              <w:t>Particularly relevant to the proposed mine rehabilitation works are b</w:t>
            </w:r>
            <w:r w:rsidRPr="001E513A">
              <w:t>ulk water entitlement</w:t>
            </w:r>
            <w:r>
              <w:t>s, t</w:t>
            </w:r>
            <w:r w:rsidRPr="001E513A">
              <w:t>ake and use</w:t>
            </w:r>
            <w:r>
              <w:t xml:space="preserve"> licenses, works</w:t>
            </w:r>
            <w:r w:rsidRPr="001E513A">
              <w:t xml:space="preserve"> on waterways</w:t>
            </w:r>
            <w:r>
              <w:t xml:space="preserve"> licenses, g</w:t>
            </w:r>
            <w:r w:rsidRPr="001E513A">
              <w:t>roundwater extraction</w:t>
            </w:r>
            <w:r>
              <w:t xml:space="preserve"> licences and operating</w:t>
            </w:r>
            <w:r w:rsidRPr="001E513A">
              <w:t xml:space="preserve"> works</w:t>
            </w:r>
            <w:r>
              <w:t xml:space="preserve"> licences. </w:t>
            </w:r>
          </w:p>
          <w:p w14:paraId="65840DB3" w14:textId="2C3D7B53" w:rsidR="00475ACC" w:rsidRPr="00701321" w:rsidRDefault="00475ACC" w:rsidP="009F2DE7">
            <w:r>
              <w:t>The Department Head must consult with Minister administering this Act in respect of the closure criteria proposed in the DMRP (section 84AZV(1)(b), MRSDA).</w:t>
            </w:r>
          </w:p>
        </w:tc>
      </w:tr>
      <w:tr w:rsidR="00475ACC" w:rsidRPr="00701321" w14:paraId="091E96A6" w14:textId="77777777" w:rsidTr="00CE5B30">
        <w:trPr>
          <w:cantSplit/>
          <w:trHeight w:val="300"/>
        </w:trPr>
        <w:tc>
          <w:tcPr>
            <w:tcW w:w="1033" w:type="pct"/>
            <w:hideMark/>
          </w:tcPr>
          <w:p w14:paraId="430D544F" w14:textId="77777777" w:rsidR="00475ACC" w:rsidRPr="00C333F2" w:rsidRDefault="00475ACC" w:rsidP="009F2DE7">
            <w:pPr>
              <w:rPr>
                <w:i/>
                <w:iCs/>
              </w:rPr>
            </w:pPr>
            <w:r w:rsidRPr="00C333F2">
              <w:rPr>
                <w:i/>
                <w:iCs/>
              </w:rPr>
              <w:t xml:space="preserve">Wildlife Act 1975 </w:t>
            </w:r>
            <w:r w:rsidRPr="008B2C0B">
              <w:t>(Vic)</w:t>
            </w:r>
          </w:p>
        </w:tc>
        <w:tc>
          <w:tcPr>
            <w:tcW w:w="1984" w:type="pct"/>
            <w:hideMark/>
          </w:tcPr>
          <w:p w14:paraId="71683C1A" w14:textId="77777777" w:rsidR="00475ACC" w:rsidRPr="00701321" w:rsidRDefault="00475ACC" w:rsidP="009F2DE7">
            <w:r w:rsidRPr="00614D8A">
              <w:t>The Act is a key piece of legislation in Victoria that governs</w:t>
            </w:r>
            <w:r w:rsidRPr="00701321">
              <w:t xml:space="preserve"> the protection and management of wildlife</w:t>
            </w:r>
            <w:r w:rsidRPr="00614D8A">
              <w:t>. It includes various provisions related to offences, permits, and the regulation of human activities that may impact wildlife</w:t>
            </w:r>
            <w:r>
              <w:t>.</w:t>
            </w:r>
          </w:p>
        </w:tc>
        <w:tc>
          <w:tcPr>
            <w:tcW w:w="1984" w:type="pct"/>
          </w:tcPr>
          <w:p w14:paraId="46D6B6BE" w14:textId="77777777" w:rsidR="00475ACC" w:rsidRDefault="00475ACC" w:rsidP="009F2DE7">
            <w:r w:rsidRPr="00CA37CC">
              <w:t xml:space="preserve">The proposed works under this DMRP may trigger the </w:t>
            </w:r>
            <w:r>
              <w:t xml:space="preserve">need for approvals </w:t>
            </w:r>
            <w:r w:rsidRPr="00CA37CC">
              <w:t xml:space="preserve">under this Act. </w:t>
            </w:r>
          </w:p>
          <w:p w14:paraId="362D7642" w14:textId="4F7EBC4A" w:rsidR="00475ACC" w:rsidRPr="00701321" w:rsidRDefault="00475ACC" w:rsidP="009F2DE7">
            <w:r>
              <w:t>The Department Head must consult with Minister administering this Act in respect of the closure criteria proposed in the DMRP (section 84AZV(1)(b), MRSDA).</w:t>
            </w:r>
          </w:p>
        </w:tc>
      </w:tr>
    </w:tbl>
    <w:p w14:paraId="7117711B" w14:textId="77777777" w:rsidR="00B34263" w:rsidRDefault="00B34263" w:rsidP="00475ACC">
      <w:pPr>
        <w:sectPr w:rsidR="00B34263" w:rsidSect="00B34263">
          <w:pgSz w:w="16840" w:h="11910" w:orient="landscape"/>
          <w:pgMar w:top="567" w:right="1134" w:bottom="567" w:left="1315" w:header="720" w:footer="357" w:gutter="0"/>
          <w:cols w:space="709"/>
          <w:titlePg/>
          <w:docGrid w:linePitch="299"/>
        </w:sectPr>
      </w:pPr>
    </w:p>
    <w:p w14:paraId="4332F0B1" w14:textId="77777777" w:rsidR="00ED216E" w:rsidRDefault="00ED216E" w:rsidP="00475ACC">
      <w:pPr>
        <w:pStyle w:val="Heading2"/>
      </w:pPr>
      <w:bookmarkStart w:id="121" w:name="_Toc210049012"/>
      <w:r>
        <w:t>Summary of associated documents</w:t>
      </w:r>
      <w:bookmarkEnd w:id="121"/>
    </w:p>
    <w:p w14:paraId="14488EDE" w14:textId="1E5B062E" w:rsidR="00475ACC" w:rsidRPr="00782D60" w:rsidRDefault="00475ACC" w:rsidP="00475ACC">
      <w:r>
        <w:t xml:space="preserve">In planning for the delivery of a </w:t>
      </w:r>
      <w:r w:rsidRPr="0061352C">
        <w:t>safe, stable and sustainable landform</w:t>
      </w:r>
      <w:r>
        <w:t xml:space="preserve"> for the Yallourn Mine, EAY will also draw from a wide range of other good practice guidance about mine rehabilitation as summarised in</w:t>
      </w:r>
      <w:r w:rsidR="00E16FF5">
        <w:t xml:space="preserve"> Section </w:t>
      </w:r>
      <w:r w:rsidR="00E16FF5">
        <w:fldChar w:fldCharType="begin"/>
      </w:r>
      <w:r w:rsidR="00E16FF5">
        <w:instrText xml:space="preserve"> REF _Ref200525374 \r \h </w:instrText>
      </w:r>
      <w:r w:rsidR="00E16FF5">
        <w:fldChar w:fldCharType="separate"/>
      </w:r>
      <w:r w:rsidR="00D35BC0">
        <w:t>4.1</w:t>
      </w:r>
      <w:r w:rsidR="00E16FF5">
        <w:fldChar w:fldCharType="end"/>
      </w:r>
      <w:r>
        <w:t>.  This is not an exhaustive list of relevant guidance documents as other documents may also be referred to and utilised as required (e.g. for regulatory purposes). The inclusion of a document in</w:t>
      </w:r>
      <w:r w:rsidR="001432B9">
        <w:t xml:space="preserve"> </w:t>
      </w:r>
      <w:r w:rsidR="001432B9">
        <w:fldChar w:fldCharType="begin"/>
      </w:r>
      <w:r w:rsidR="001432B9">
        <w:instrText xml:space="preserve"> REF _Ref200525478 \h </w:instrText>
      </w:r>
      <w:r w:rsidR="001432B9">
        <w:fldChar w:fldCharType="separate"/>
      </w:r>
      <w:r w:rsidR="00D35BC0">
        <w:t xml:space="preserve">Table </w:t>
      </w:r>
      <w:r w:rsidR="00D35BC0">
        <w:rPr>
          <w:noProof/>
        </w:rPr>
        <w:t>4</w:t>
      </w:r>
      <w:r w:rsidR="00D35BC0">
        <w:noBreakHyphen/>
      </w:r>
      <w:r w:rsidR="00D35BC0">
        <w:rPr>
          <w:noProof/>
        </w:rPr>
        <w:t>4</w:t>
      </w:r>
      <w:r w:rsidR="001432B9">
        <w:fldChar w:fldCharType="end"/>
      </w:r>
      <w:r>
        <w:t xml:space="preserve"> does not translate to EAY formally complying with every aspect of the document, rather the information has been used to guide effective rehabilitation planning and implementation. </w:t>
      </w:r>
    </w:p>
    <w:p w14:paraId="3E9DA8F3" w14:textId="2AEAED1A" w:rsidR="00BA0BC0" w:rsidRDefault="00EE2356" w:rsidP="00C43772">
      <w:pPr>
        <w:pStyle w:val="Caption"/>
      </w:pPr>
      <w:bookmarkStart w:id="122" w:name="_Ref200525445"/>
      <w:bookmarkStart w:id="123" w:name="_Ref200525478"/>
      <w:bookmarkStart w:id="124" w:name="_Toc210126958"/>
      <w:r>
        <w:t xml:space="preserve">Table </w:t>
      </w:r>
      <w:r w:rsidR="00971AAD">
        <w:fldChar w:fldCharType="begin"/>
      </w:r>
      <w:r w:rsidR="00971AAD">
        <w:instrText xml:space="preserve"> STYLEREF 1 \s </w:instrText>
      </w:r>
      <w:r w:rsidR="00971AAD">
        <w:fldChar w:fldCharType="separate"/>
      </w:r>
      <w:r w:rsidR="00D35BC0">
        <w:rPr>
          <w:noProof/>
        </w:rPr>
        <w:t>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w:t>
      </w:r>
      <w:r w:rsidR="00971AAD">
        <w:fldChar w:fldCharType="end"/>
      </w:r>
      <w:bookmarkEnd w:id="122"/>
      <w:bookmarkEnd w:id="123"/>
      <w:r w:rsidR="00BA0BC0">
        <w:t xml:space="preserve">: </w:t>
      </w:r>
      <w:r w:rsidR="00BA0BC0" w:rsidRPr="008466BC">
        <w:t xml:space="preserve">Summary of </w:t>
      </w:r>
      <w:r w:rsidR="005A3D61">
        <w:t>G</w:t>
      </w:r>
      <w:r w:rsidR="004A4BDC">
        <w:t xml:space="preserve">uidance </w:t>
      </w:r>
      <w:r w:rsidR="005A3D61">
        <w:t>D</w:t>
      </w:r>
      <w:r w:rsidR="004A4BDC">
        <w:t>ocuments</w:t>
      </w:r>
      <w:r w:rsidR="00291C50">
        <w:t xml:space="preserve"> for </w:t>
      </w:r>
      <w:r w:rsidR="00BA0BC0" w:rsidRPr="008466BC">
        <w:t xml:space="preserve">Yallourn </w:t>
      </w:r>
      <w:r w:rsidR="005A3D61">
        <w:t>R</w:t>
      </w:r>
      <w:r w:rsidR="00BA0BC0" w:rsidRPr="008466BC">
        <w:t>ehabilitation</w:t>
      </w:r>
      <w:bookmarkEnd w:id="124"/>
    </w:p>
    <w:tbl>
      <w:tblPr>
        <w:tblStyle w:val="TableGrid1"/>
        <w:tblW w:w="5000" w:type="pct"/>
        <w:tblLook w:val="04A0" w:firstRow="1" w:lastRow="0" w:firstColumn="1" w:lastColumn="0" w:noHBand="0" w:noVBand="1"/>
      </w:tblPr>
      <w:tblGrid>
        <w:gridCol w:w="5428"/>
        <w:gridCol w:w="5338"/>
      </w:tblGrid>
      <w:tr w:rsidR="00475ACC" w:rsidRPr="00782D60" w14:paraId="67622AD0" w14:textId="77777777" w:rsidTr="009F2DE7">
        <w:trPr>
          <w:trHeight w:val="300"/>
        </w:trPr>
        <w:tc>
          <w:tcPr>
            <w:tcW w:w="2521" w:type="pct"/>
            <w:shd w:val="clear" w:color="auto" w:fill="8BC600"/>
          </w:tcPr>
          <w:p w14:paraId="41674500" w14:textId="77777777" w:rsidR="00475ACC" w:rsidRPr="0040720E" w:rsidRDefault="00475ACC" w:rsidP="009F2DE7">
            <w:pPr>
              <w:rPr>
                <w:b/>
              </w:rPr>
            </w:pPr>
            <w:r w:rsidRPr="0040720E">
              <w:rPr>
                <w:b/>
              </w:rPr>
              <w:t xml:space="preserve">Policy and Plans </w:t>
            </w:r>
          </w:p>
        </w:tc>
        <w:tc>
          <w:tcPr>
            <w:tcW w:w="2479" w:type="pct"/>
            <w:shd w:val="clear" w:color="auto" w:fill="8BC600"/>
          </w:tcPr>
          <w:p w14:paraId="31CED8DC" w14:textId="77777777" w:rsidR="00475ACC" w:rsidRPr="0040720E" w:rsidRDefault="00475ACC" w:rsidP="009F2DE7">
            <w:pPr>
              <w:rPr>
                <w:b/>
              </w:rPr>
            </w:pPr>
            <w:r w:rsidRPr="0040720E">
              <w:rPr>
                <w:b/>
              </w:rPr>
              <w:t>Summary </w:t>
            </w:r>
          </w:p>
        </w:tc>
      </w:tr>
      <w:tr w:rsidR="00475ACC" w:rsidRPr="00782D60" w14:paraId="4254A0AB" w14:textId="77777777" w:rsidTr="009F2DE7">
        <w:trPr>
          <w:trHeight w:val="300"/>
        </w:trPr>
        <w:tc>
          <w:tcPr>
            <w:tcW w:w="2521" w:type="pct"/>
          </w:tcPr>
          <w:p w14:paraId="3C1164ED" w14:textId="77777777" w:rsidR="00475ACC" w:rsidRPr="0040720E" w:rsidRDefault="00475ACC" w:rsidP="009F2DE7">
            <w:r w:rsidRPr="0040720E">
              <w:t>Department of Environment, Land, Water and Planning. (2017). </w:t>
            </w:r>
            <w:r w:rsidRPr="0040720E">
              <w:rPr>
                <w:i/>
              </w:rPr>
              <w:t>Protecting Victoria's environment – Biodiversity 2037</w:t>
            </w:r>
            <w:r w:rsidRPr="0040720E">
              <w:t>. State of Victoria</w:t>
            </w:r>
          </w:p>
        </w:tc>
        <w:tc>
          <w:tcPr>
            <w:tcW w:w="2479" w:type="pct"/>
          </w:tcPr>
          <w:p w14:paraId="02599924" w14:textId="77777777" w:rsidR="00475ACC" w:rsidRPr="0040720E" w:rsidRDefault="00475ACC" w:rsidP="009F2DE7">
            <w:r w:rsidRPr="0040720E">
              <w:t>Sets long-term goals for biodiversity conservation, guiding mining operations to align with state biodiversity objectives. Provides guidance on future biodiversity and habitat land uses.</w:t>
            </w:r>
          </w:p>
        </w:tc>
      </w:tr>
      <w:tr w:rsidR="00475ACC" w:rsidRPr="00782D60" w14:paraId="49A224CB" w14:textId="77777777" w:rsidTr="009F2DE7">
        <w:trPr>
          <w:trHeight w:val="300"/>
        </w:trPr>
        <w:tc>
          <w:tcPr>
            <w:tcW w:w="2521" w:type="pct"/>
            <w:shd w:val="clear" w:color="auto" w:fill="8BC600"/>
          </w:tcPr>
          <w:p w14:paraId="43A48881" w14:textId="77777777" w:rsidR="00475ACC" w:rsidRPr="0040720E" w:rsidRDefault="00475ACC" w:rsidP="009F2DE7">
            <w:pPr>
              <w:rPr>
                <w:b/>
              </w:rPr>
            </w:pPr>
            <w:r w:rsidRPr="0040720E">
              <w:rPr>
                <w:b/>
              </w:rPr>
              <w:t>Guidelines</w:t>
            </w:r>
          </w:p>
        </w:tc>
        <w:tc>
          <w:tcPr>
            <w:tcW w:w="2479" w:type="pct"/>
            <w:shd w:val="clear" w:color="auto" w:fill="8BC600"/>
          </w:tcPr>
          <w:p w14:paraId="1A15992D" w14:textId="77777777" w:rsidR="00475ACC" w:rsidRPr="0040720E" w:rsidRDefault="00475ACC" w:rsidP="009F2DE7">
            <w:pPr>
              <w:rPr>
                <w:b/>
              </w:rPr>
            </w:pPr>
            <w:r w:rsidRPr="0040720E">
              <w:rPr>
                <w:b/>
              </w:rPr>
              <w:t>Summary </w:t>
            </w:r>
          </w:p>
        </w:tc>
      </w:tr>
      <w:tr w:rsidR="00475ACC" w:rsidRPr="00782D60" w14:paraId="06D286E8" w14:textId="77777777" w:rsidTr="009F2DE7">
        <w:trPr>
          <w:trHeight w:val="300"/>
        </w:trPr>
        <w:tc>
          <w:tcPr>
            <w:tcW w:w="2521" w:type="pct"/>
          </w:tcPr>
          <w:p w14:paraId="6C6A6A97" w14:textId="77777777" w:rsidR="00475ACC" w:rsidRPr="0040720E" w:rsidRDefault="00475ACC" w:rsidP="009F2DE7">
            <w:r w:rsidRPr="0040720E">
              <w:t>Department of Energy, Environment and Climate Action. (2021).</w:t>
            </w:r>
            <w:r w:rsidRPr="0040720E">
              <w:rPr>
                <w:i/>
              </w:rPr>
              <w:t> Community Engagement Guidelines for Mining and Mineral Exploration in Victoria.</w:t>
            </w:r>
          </w:p>
        </w:tc>
        <w:tc>
          <w:tcPr>
            <w:tcW w:w="2479" w:type="pct"/>
          </w:tcPr>
          <w:p w14:paraId="498823CF" w14:textId="77777777" w:rsidR="00475ACC" w:rsidRPr="0040720E" w:rsidRDefault="00475ACC" w:rsidP="009F2DE7">
            <w:r w:rsidRPr="0040720E">
              <w:t>Provides practical advice on community engagement needed for Yallourn Mine and this DMRP, ensuring miners consult with the community throughout the mining lifecycle.</w:t>
            </w:r>
          </w:p>
        </w:tc>
      </w:tr>
      <w:tr w:rsidR="00475ACC" w:rsidRPr="00782D60" w14:paraId="0588B0D7" w14:textId="77777777" w:rsidTr="009F2DE7">
        <w:trPr>
          <w:trHeight w:val="300"/>
        </w:trPr>
        <w:tc>
          <w:tcPr>
            <w:tcW w:w="2521" w:type="pct"/>
          </w:tcPr>
          <w:p w14:paraId="558E296D" w14:textId="77777777" w:rsidR="00475ACC" w:rsidRPr="0040720E" w:rsidRDefault="00475ACC" w:rsidP="009F2DE7">
            <w:r w:rsidRPr="0040720E">
              <w:t>Department of Environment, Land, Water and Planning. (2017). </w:t>
            </w:r>
            <w:r w:rsidRPr="0040720E">
              <w:rPr>
                <w:i/>
              </w:rPr>
              <w:t>Guidelines for the removal, destruction or lopping of native vegetation</w:t>
            </w:r>
            <w:r w:rsidRPr="0040720E">
              <w:t> (Publication No. 669.1).</w:t>
            </w:r>
          </w:p>
        </w:tc>
        <w:tc>
          <w:tcPr>
            <w:tcW w:w="2479" w:type="pct"/>
          </w:tcPr>
          <w:p w14:paraId="49D82ED0" w14:textId="77777777" w:rsidR="00475ACC" w:rsidRPr="0040720E" w:rsidRDefault="00475ACC" w:rsidP="009F2DE7">
            <w:r w:rsidRPr="0040720E">
              <w:t>Outlines how native vegetation removal is assessed and offset, ensuring minimal impact on biodiversity.</w:t>
            </w:r>
          </w:p>
        </w:tc>
      </w:tr>
      <w:tr w:rsidR="00475ACC" w:rsidRPr="00782D60" w14:paraId="3D1E3006" w14:textId="77777777" w:rsidTr="009F2DE7">
        <w:trPr>
          <w:trHeight w:val="300"/>
        </w:trPr>
        <w:tc>
          <w:tcPr>
            <w:tcW w:w="2521" w:type="pct"/>
          </w:tcPr>
          <w:p w14:paraId="67F4E253" w14:textId="77777777" w:rsidR="00475ACC" w:rsidRPr="0040720E" w:rsidRDefault="00475ACC" w:rsidP="009F2DE7">
            <w:r w:rsidRPr="0040720E">
              <w:t>Department of Environment, Land, Water and Planning. (2017). </w:t>
            </w:r>
            <w:r w:rsidRPr="0040720E">
              <w:rPr>
                <w:i/>
              </w:rPr>
              <w:t>Native vegetation gain scoring manual</w:t>
            </w:r>
            <w:r w:rsidRPr="0040720E">
              <w:t> (Publication No. 669.2).</w:t>
            </w:r>
          </w:p>
        </w:tc>
        <w:tc>
          <w:tcPr>
            <w:tcW w:w="2479" w:type="pct"/>
          </w:tcPr>
          <w:p w14:paraId="389B692A" w14:textId="77777777" w:rsidR="00475ACC" w:rsidRPr="0040720E" w:rsidRDefault="00475ACC" w:rsidP="009F2DE7">
            <w:r w:rsidRPr="0040720E">
              <w:t>Details how to calculate biodiversity gains from vegetation management, especially used for offsetting previous Yallourn Mine activities.</w:t>
            </w:r>
          </w:p>
        </w:tc>
      </w:tr>
      <w:tr w:rsidR="00475ACC" w:rsidRPr="00782D60" w14:paraId="74862F86" w14:textId="77777777" w:rsidTr="009F2DE7">
        <w:trPr>
          <w:trHeight w:val="300"/>
        </w:trPr>
        <w:tc>
          <w:tcPr>
            <w:tcW w:w="2521" w:type="pct"/>
            <w:hideMark/>
          </w:tcPr>
          <w:p w14:paraId="4A251FC2" w14:textId="77777777" w:rsidR="00475ACC" w:rsidRPr="00782D60" w:rsidRDefault="00475ACC" w:rsidP="009F2DE7">
            <w:r w:rsidRPr="00782D60">
              <w:t xml:space="preserve">Environmental Protection Authority Victoria. (2019). </w:t>
            </w:r>
            <w:r w:rsidRPr="00A036E9">
              <w:rPr>
                <w:i/>
              </w:rPr>
              <w:t>Agriculture - Guide to Preventing Harm to People and the Environment</w:t>
            </w:r>
            <w:r w:rsidRPr="00782D60">
              <w:t xml:space="preserve"> (Publication No. 1819.1)</w:t>
            </w:r>
            <w:r>
              <w:t>.</w:t>
            </w:r>
          </w:p>
        </w:tc>
        <w:tc>
          <w:tcPr>
            <w:tcW w:w="2479" w:type="pct"/>
            <w:hideMark/>
          </w:tcPr>
          <w:p w14:paraId="0D403D8E" w14:textId="77777777" w:rsidR="00475ACC" w:rsidRPr="00782D60" w:rsidRDefault="00475ACC" w:rsidP="009F2DE7">
            <w:r w:rsidRPr="00782D60">
              <w:t>Offers guidelines to manage agricultural risks, relevant for managing for agricultural land on the Mining Licence</w:t>
            </w:r>
            <w:r>
              <w:t>s</w:t>
            </w:r>
            <w:r w:rsidRPr="00782D60">
              <w:t>.</w:t>
            </w:r>
          </w:p>
        </w:tc>
      </w:tr>
      <w:tr w:rsidR="00475ACC" w:rsidRPr="00782D60" w14:paraId="5AC73ECE" w14:textId="77777777" w:rsidTr="009F2DE7">
        <w:trPr>
          <w:trHeight w:val="300"/>
        </w:trPr>
        <w:tc>
          <w:tcPr>
            <w:tcW w:w="2521" w:type="pct"/>
            <w:hideMark/>
          </w:tcPr>
          <w:p w14:paraId="5ADA17B2" w14:textId="77777777" w:rsidR="00475ACC" w:rsidRPr="00782D60" w:rsidRDefault="00475ACC" w:rsidP="009F2DE7">
            <w:r w:rsidRPr="00782D60">
              <w:t xml:space="preserve">Environmental Protection Authority Victoria. (2007). </w:t>
            </w:r>
            <w:r w:rsidRPr="00A036E9">
              <w:rPr>
                <w:i/>
              </w:rPr>
              <w:t>Protocol for Environmental Management: Mining and Extractive Industries</w:t>
            </w:r>
            <w:r w:rsidRPr="00782D60">
              <w:t xml:space="preserve"> (Publication No. 1191)</w:t>
            </w:r>
            <w:r>
              <w:t>.</w:t>
            </w:r>
          </w:p>
        </w:tc>
        <w:tc>
          <w:tcPr>
            <w:tcW w:w="2479" w:type="pct"/>
            <w:hideMark/>
          </w:tcPr>
          <w:p w14:paraId="7BCBF6C8" w14:textId="77777777" w:rsidR="00475ACC" w:rsidRPr="00782D60" w:rsidRDefault="00475ACC" w:rsidP="009F2DE7">
            <w:r w:rsidRPr="00782D60">
              <w:t>Sets requirements for managing air emissions from mining activities, especially dust.</w:t>
            </w:r>
          </w:p>
        </w:tc>
      </w:tr>
      <w:tr w:rsidR="00475ACC" w:rsidRPr="00782D60" w14:paraId="791E1096" w14:textId="77777777" w:rsidTr="009F2DE7">
        <w:trPr>
          <w:trHeight w:val="300"/>
        </w:trPr>
        <w:tc>
          <w:tcPr>
            <w:tcW w:w="2521" w:type="pct"/>
            <w:hideMark/>
          </w:tcPr>
          <w:p w14:paraId="28C15142" w14:textId="77777777" w:rsidR="00475ACC" w:rsidRPr="00782D60" w:rsidRDefault="00475ACC" w:rsidP="009F2DE7">
            <w:r w:rsidRPr="00782D60">
              <w:t xml:space="preserve">Environmental Protection Authority Victoria. (2017). </w:t>
            </w:r>
            <w:r w:rsidRPr="00A036E9">
              <w:rPr>
                <w:i/>
              </w:rPr>
              <w:t>Assessing and Controlling Risk: A Guide for Business</w:t>
            </w:r>
            <w:r w:rsidRPr="00782D60">
              <w:t xml:space="preserve"> (Publication No. 1695.1)</w:t>
            </w:r>
            <w:r>
              <w:t>.</w:t>
            </w:r>
          </w:p>
        </w:tc>
        <w:tc>
          <w:tcPr>
            <w:tcW w:w="2479" w:type="pct"/>
            <w:hideMark/>
          </w:tcPr>
          <w:p w14:paraId="1B572473" w14:textId="77777777" w:rsidR="00475ACC" w:rsidRPr="00782D60" w:rsidRDefault="00475ACC" w:rsidP="009F2DE7">
            <w:r w:rsidRPr="00782D60">
              <w:t>Provides a risk management framework to prevent harm to health and the environment.  Provides a pathway to G</w:t>
            </w:r>
            <w:r>
              <w:t xml:space="preserve">eneral </w:t>
            </w:r>
            <w:r w:rsidRPr="00782D60">
              <w:t>E</w:t>
            </w:r>
            <w:r>
              <w:t xml:space="preserve">nvironmental </w:t>
            </w:r>
            <w:r w:rsidRPr="00782D60">
              <w:t>D</w:t>
            </w:r>
            <w:r>
              <w:t>uty (GED)</w:t>
            </w:r>
            <w:r w:rsidRPr="00782D60">
              <w:t xml:space="preserve"> compliance. </w:t>
            </w:r>
          </w:p>
        </w:tc>
      </w:tr>
      <w:tr w:rsidR="00475ACC" w:rsidRPr="00782D60" w14:paraId="2BF0D7F7" w14:textId="77777777" w:rsidTr="009F2DE7">
        <w:trPr>
          <w:trHeight w:val="300"/>
        </w:trPr>
        <w:tc>
          <w:tcPr>
            <w:tcW w:w="2521" w:type="pct"/>
            <w:hideMark/>
          </w:tcPr>
          <w:p w14:paraId="116F4F45" w14:textId="77777777" w:rsidR="00475ACC" w:rsidRPr="00782D60" w:rsidRDefault="00475ACC" w:rsidP="009F2DE7">
            <w:r w:rsidRPr="00782D60">
              <w:t xml:space="preserve">Environmental Protection Authority Victoria. (2019). </w:t>
            </w:r>
            <w:r w:rsidRPr="00A036E9">
              <w:rPr>
                <w:i/>
              </w:rPr>
              <w:t xml:space="preserve">Construction - Guide to Preventing Harm to People and the Environment </w:t>
            </w:r>
            <w:r w:rsidRPr="00782D60">
              <w:t>(Publication No. 1820.1)</w:t>
            </w:r>
            <w:r>
              <w:t>.</w:t>
            </w:r>
          </w:p>
        </w:tc>
        <w:tc>
          <w:tcPr>
            <w:tcW w:w="2479" w:type="pct"/>
            <w:hideMark/>
          </w:tcPr>
          <w:p w14:paraId="7640B872" w14:textId="77777777" w:rsidR="00475ACC" w:rsidRPr="00782D60" w:rsidRDefault="00475ACC" w:rsidP="009F2DE7">
            <w:r w:rsidRPr="00782D60">
              <w:t>Outlines risk management for construction activities, applicable to mine infrastructure projects. </w:t>
            </w:r>
          </w:p>
        </w:tc>
      </w:tr>
      <w:tr w:rsidR="00475ACC" w:rsidRPr="00782D60" w14:paraId="502598DE" w14:textId="77777777" w:rsidTr="009F2DE7">
        <w:trPr>
          <w:trHeight w:val="300"/>
        </w:trPr>
        <w:tc>
          <w:tcPr>
            <w:tcW w:w="2521" w:type="pct"/>
            <w:hideMark/>
          </w:tcPr>
          <w:p w14:paraId="5199DD98" w14:textId="77777777" w:rsidR="00475ACC" w:rsidRPr="00782D60" w:rsidRDefault="00475ACC" w:rsidP="009F2DE7">
            <w:r w:rsidRPr="00782D60">
              <w:t>Environmental Protection Authority Victoria. (2021).</w:t>
            </w:r>
            <w:r w:rsidRPr="00A036E9">
              <w:rPr>
                <w:i/>
              </w:rPr>
              <w:t xml:space="preserve"> Noise Control Guidelines</w:t>
            </w:r>
            <w:r w:rsidRPr="00782D60">
              <w:t xml:space="preserve"> (Publication No. 1254.2)</w:t>
            </w:r>
            <w:r>
              <w:t>.</w:t>
            </w:r>
          </w:p>
        </w:tc>
        <w:tc>
          <w:tcPr>
            <w:tcW w:w="2479" w:type="pct"/>
            <w:hideMark/>
          </w:tcPr>
          <w:p w14:paraId="16D6F945" w14:textId="77777777" w:rsidR="00475ACC" w:rsidRPr="00782D60" w:rsidRDefault="00475ACC" w:rsidP="009F2DE7">
            <w:r w:rsidRPr="00782D60">
              <w:t>Assists in managing noise pollution from mining operations. </w:t>
            </w:r>
          </w:p>
        </w:tc>
      </w:tr>
      <w:tr w:rsidR="00475ACC" w:rsidRPr="00782D60" w14:paraId="30E035DA" w14:textId="77777777" w:rsidTr="009F2DE7">
        <w:trPr>
          <w:trHeight w:val="300"/>
        </w:trPr>
        <w:tc>
          <w:tcPr>
            <w:tcW w:w="2521" w:type="pct"/>
            <w:hideMark/>
          </w:tcPr>
          <w:p w14:paraId="4D665D75" w14:textId="77777777" w:rsidR="00475ACC" w:rsidRPr="00782D60" w:rsidRDefault="00475ACC" w:rsidP="009F2DE7">
            <w:r w:rsidRPr="00782D60">
              <w:t xml:space="preserve">Environmental Protection Authority Victoria. (2020). </w:t>
            </w:r>
            <w:r w:rsidRPr="00A036E9">
              <w:rPr>
                <w:i/>
              </w:rPr>
              <w:t>Working Within or Adjacent to Waterways</w:t>
            </w:r>
            <w:r w:rsidRPr="00782D60">
              <w:t xml:space="preserve"> (Publication No. 1896). </w:t>
            </w:r>
          </w:p>
        </w:tc>
        <w:tc>
          <w:tcPr>
            <w:tcW w:w="2479" w:type="pct"/>
            <w:hideMark/>
          </w:tcPr>
          <w:p w14:paraId="6B1C1F0D" w14:textId="77777777" w:rsidR="00475ACC" w:rsidRPr="00782D60" w:rsidRDefault="00475ACC" w:rsidP="009F2DE7">
            <w:r w:rsidRPr="00782D60">
              <w:t>Provides guidelines for activities near waterways such as the Morwell and Latrobe Rivers around Yallourn Mine. </w:t>
            </w:r>
          </w:p>
        </w:tc>
      </w:tr>
      <w:tr w:rsidR="00475ACC" w:rsidRPr="00782D60" w14:paraId="5C46F4CE" w14:textId="77777777" w:rsidTr="009F2DE7">
        <w:trPr>
          <w:trHeight w:val="300"/>
        </w:trPr>
        <w:tc>
          <w:tcPr>
            <w:tcW w:w="2521" w:type="pct"/>
          </w:tcPr>
          <w:p w14:paraId="247EB70D" w14:textId="77777777" w:rsidR="00475ACC" w:rsidRPr="00FC7BEC" w:rsidRDefault="00475ACC" w:rsidP="009F2DE7">
            <w:r w:rsidRPr="00782D60">
              <w:t>Environmental Protection Authority Victoria</w:t>
            </w:r>
            <w:r>
              <w:t xml:space="preserve">. (2021) </w:t>
            </w:r>
            <w:r>
              <w:rPr>
                <w:i/>
                <w:iCs/>
              </w:rPr>
              <w:t>Mining and quarrying - Guide to preventing harm to the people and the environment</w:t>
            </w:r>
            <w:r>
              <w:t xml:space="preserve"> (Publication 1823.1)</w:t>
            </w:r>
          </w:p>
        </w:tc>
        <w:tc>
          <w:tcPr>
            <w:tcW w:w="2479" w:type="pct"/>
          </w:tcPr>
          <w:p w14:paraId="2C4132CF" w14:textId="77777777" w:rsidR="00475ACC" w:rsidRPr="00782D60" w:rsidRDefault="00475ACC" w:rsidP="009F2DE7">
            <w:r>
              <w:t xml:space="preserve">Provides guidance on legal obligations including the general environmental duty and highlights parts of the EP Act that might apply to activities. </w:t>
            </w:r>
          </w:p>
        </w:tc>
      </w:tr>
      <w:tr w:rsidR="00475ACC" w:rsidRPr="00782D60" w14:paraId="1361A20D" w14:textId="77777777" w:rsidTr="009F2DE7">
        <w:trPr>
          <w:trHeight w:val="300"/>
        </w:trPr>
        <w:tc>
          <w:tcPr>
            <w:tcW w:w="2521" w:type="pct"/>
            <w:hideMark/>
          </w:tcPr>
          <w:p w14:paraId="292A7939" w14:textId="77777777" w:rsidR="00475ACC" w:rsidRPr="00782D60" w:rsidRDefault="00475ACC" w:rsidP="009F2DE7">
            <w:r w:rsidRPr="00782D60">
              <w:t xml:space="preserve">Environmental Protection Authority Victoria. (2021). Guideline for Environmental Management (GEM) - </w:t>
            </w:r>
            <w:r w:rsidRPr="00A036E9">
              <w:rPr>
                <w:i/>
              </w:rPr>
              <w:t>Rapid Bioassessment Methodology for Rivers and Streams</w:t>
            </w:r>
            <w:r w:rsidRPr="00782D60">
              <w:t xml:space="preserve"> (Publication No. 604.2). </w:t>
            </w:r>
          </w:p>
        </w:tc>
        <w:tc>
          <w:tcPr>
            <w:tcW w:w="2479" w:type="pct"/>
            <w:hideMark/>
          </w:tcPr>
          <w:p w14:paraId="5D79593F" w14:textId="77777777" w:rsidR="00475ACC" w:rsidRPr="00782D60" w:rsidRDefault="00475ACC" w:rsidP="009F2DE7">
            <w:r w:rsidRPr="00782D60">
              <w:t>Offers methods for assessing river and stream health, important for monitoring impacts of mining on local waterways. </w:t>
            </w:r>
          </w:p>
        </w:tc>
      </w:tr>
      <w:tr w:rsidR="00475ACC" w:rsidRPr="00782D60" w14:paraId="406A6085" w14:textId="77777777" w:rsidTr="009F2DE7">
        <w:trPr>
          <w:trHeight w:val="300"/>
        </w:trPr>
        <w:tc>
          <w:tcPr>
            <w:tcW w:w="2521" w:type="pct"/>
            <w:hideMark/>
          </w:tcPr>
          <w:p w14:paraId="2392903C" w14:textId="77777777" w:rsidR="00475ACC" w:rsidRPr="00782D60" w:rsidRDefault="00475ACC" w:rsidP="009F2DE7">
            <w:r w:rsidRPr="00782D60">
              <w:t xml:space="preserve">Environmental Protection Authority Victoria. (2022). </w:t>
            </w:r>
            <w:r w:rsidRPr="00A036E9">
              <w:rPr>
                <w:i/>
              </w:rPr>
              <w:t>Hydrogeological Assessment (Groundwater Quality) Guidelines</w:t>
            </w:r>
            <w:r w:rsidRPr="00782D60">
              <w:t xml:space="preserve"> (Publication No. 668.1). </w:t>
            </w:r>
          </w:p>
        </w:tc>
        <w:tc>
          <w:tcPr>
            <w:tcW w:w="2479" w:type="pct"/>
            <w:hideMark/>
          </w:tcPr>
          <w:p w14:paraId="48B41A86" w14:textId="77777777" w:rsidR="00475ACC" w:rsidRPr="00782D60" w:rsidRDefault="00475ACC" w:rsidP="009F2DE7">
            <w:r w:rsidRPr="00782D60">
              <w:t>Guides groundwater quality assessments utilised for this DMRP. </w:t>
            </w:r>
          </w:p>
        </w:tc>
      </w:tr>
      <w:tr w:rsidR="00475ACC" w:rsidRPr="00782D60" w14:paraId="7D480632" w14:textId="77777777" w:rsidTr="009F2DE7">
        <w:trPr>
          <w:trHeight w:val="300"/>
        </w:trPr>
        <w:tc>
          <w:tcPr>
            <w:tcW w:w="2521" w:type="pct"/>
            <w:hideMark/>
          </w:tcPr>
          <w:p w14:paraId="4C059FFD" w14:textId="77777777" w:rsidR="00475ACC" w:rsidRPr="00782D60" w:rsidRDefault="00475ACC" w:rsidP="009F2DE7">
            <w:r w:rsidRPr="00782D60">
              <w:t xml:space="preserve">Environmental Protection Authority Victoria. (2023). </w:t>
            </w:r>
            <w:r w:rsidRPr="009C0219">
              <w:rPr>
                <w:i/>
              </w:rPr>
              <w:t>Civil Construction, Building and Demolition Guide</w:t>
            </w:r>
            <w:r w:rsidRPr="00782D60">
              <w:t xml:space="preserve"> (Publication No. 1834.1). </w:t>
            </w:r>
          </w:p>
        </w:tc>
        <w:tc>
          <w:tcPr>
            <w:tcW w:w="2479" w:type="pct"/>
            <w:hideMark/>
          </w:tcPr>
          <w:p w14:paraId="0ED7864E" w14:textId="77777777" w:rsidR="00475ACC" w:rsidRPr="00782D60" w:rsidRDefault="00475ACC" w:rsidP="009F2DE7">
            <w:r w:rsidRPr="00782D60">
              <w:t>Provides guidelines for construction and demolition activities, relevant for mine rehabilitation. </w:t>
            </w:r>
          </w:p>
        </w:tc>
      </w:tr>
      <w:tr w:rsidR="00475ACC" w:rsidRPr="00782D60" w14:paraId="05BE651C" w14:textId="77777777" w:rsidTr="009F2DE7">
        <w:trPr>
          <w:trHeight w:val="300"/>
        </w:trPr>
        <w:tc>
          <w:tcPr>
            <w:tcW w:w="2521" w:type="pct"/>
            <w:hideMark/>
          </w:tcPr>
          <w:p w14:paraId="4F229E47" w14:textId="77777777" w:rsidR="00475ACC" w:rsidRPr="00782D60" w:rsidRDefault="00475ACC" w:rsidP="009F2DE7">
            <w:r w:rsidRPr="00782D60">
              <w:t xml:space="preserve">Environmental Protection Authority Victoria. (2012). </w:t>
            </w:r>
            <w:r w:rsidRPr="009C0219">
              <w:rPr>
                <w:i/>
              </w:rPr>
              <w:t>Noise</w:t>
            </w:r>
            <w:r w:rsidRPr="00782D60">
              <w:t xml:space="preserve"> (Publication No. 1467). </w:t>
            </w:r>
          </w:p>
        </w:tc>
        <w:tc>
          <w:tcPr>
            <w:tcW w:w="2479" w:type="pct"/>
            <w:hideMark/>
          </w:tcPr>
          <w:p w14:paraId="7E1EFC34" w14:textId="77777777" w:rsidR="00475ACC" w:rsidRPr="00782D60" w:rsidRDefault="00475ACC" w:rsidP="009F2DE7">
            <w:r w:rsidRPr="00782D60">
              <w:t>Guidelines for managing noise pollution. </w:t>
            </w:r>
          </w:p>
        </w:tc>
      </w:tr>
      <w:tr w:rsidR="00475ACC" w:rsidRPr="00782D60" w14:paraId="550318EB" w14:textId="77777777" w:rsidTr="009F2DE7">
        <w:trPr>
          <w:trHeight w:val="300"/>
        </w:trPr>
        <w:tc>
          <w:tcPr>
            <w:tcW w:w="2521" w:type="pct"/>
            <w:hideMark/>
          </w:tcPr>
          <w:p w14:paraId="74398D5B" w14:textId="77777777" w:rsidR="00475ACC" w:rsidRPr="00782D60" w:rsidRDefault="00475ACC" w:rsidP="009F2DE7">
            <w:r w:rsidRPr="00782D60">
              <w:t xml:space="preserve">Environmental Protection Authority Victoria. (2021). </w:t>
            </w:r>
            <w:r w:rsidRPr="009C0219">
              <w:rPr>
                <w:i/>
              </w:rPr>
              <w:t>Contaminated Land Policy</w:t>
            </w:r>
            <w:r w:rsidRPr="00782D60">
              <w:t xml:space="preserve"> (Publication No. 1915). </w:t>
            </w:r>
          </w:p>
        </w:tc>
        <w:tc>
          <w:tcPr>
            <w:tcW w:w="2479" w:type="pct"/>
            <w:hideMark/>
          </w:tcPr>
          <w:p w14:paraId="5EF0C003" w14:textId="77777777" w:rsidR="00475ACC" w:rsidRPr="00782D60" w:rsidRDefault="00475ACC" w:rsidP="009F2DE7">
            <w:r w:rsidRPr="00782D60">
              <w:t>Outlines management of contaminated land necessary for mine rehabilitation, especially relinquishment. </w:t>
            </w:r>
          </w:p>
        </w:tc>
      </w:tr>
      <w:tr w:rsidR="00475ACC" w:rsidRPr="00782D60" w14:paraId="41328CC4" w14:textId="77777777" w:rsidTr="009F2DE7">
        <w:trPr>
          <w:trHeight w:val="300"/>
        </w:trPr>
        <w:tc>
          <w:tcPr>
            <w:tcW w:w="2521" w:type="pct"/>
            <w:hideMark/>
          </w:tcPr>
          <w:p w14:paraId="72DFC370" w14:textId="77777777" w:rsidR="00475ACC" w:rsidRPr="00782D60" w:rsidRDefault="00475ACC" w:rsidP="009F2DE7">
            <w:r w:rsidRPr="00782D60">
              <w:t xml:space="preserve">Environmental Protection Authority Victoria. (2021). </w:t>
            </w:r>
            <w:r w:rsidRPr="009C0219">
              <w:rPr>
                <w:i/>
              </w:rPr>
              <w:t xml:space="preserve">Guide to Classifying Industrial Waste </w:t>
            </w:r>
            <w:r w:rsidRPr="00782D60">
              <w:t>(Publication No. 1968.1). </w:t>
            </w:r>
          </w:p>
        </w:tc>
        <w:tc>
          <w:tcPr>
            <w:tcW w:w="2479" w:type="pct"/>
            <w:hideMark/>
          </w:tcPr>
          <w:p w14:paraId="0D599840" w14:textId="77777777" w:rsidR="00475ACC" w:rsidRPr="00782D60" w:rsidRDefault="00475ACC" w:rsidP="009F2DE7">
            <w:r w:rsidRPr="00782D60">
              <w:t>Helps to classify and manage industrial waste from mining operations. </w:t>
            </w:r>
          </w:p>
        </w:tc>
      </w:tr>
      <w:tr w:rsidR="00475ACC" w:rsidRPr="00782D60" w14:paraId="438B1467" w14:textId="77777777" w:rsidTr="009F2DE7">
        <w:trPr>
          <w:trHeight w:val="300"/>
        </w:trPr>
        <w:tc>
          <w:tcPr>
            <w:tcW w:w="2521" w:type="pct"/>
            <w:hideMark/>
          </w:tcPr>
          <w:p w14:paraId="4B4F19EA" w14:textId="77777777" w:rsidR="00475ACC" w:rsidRPr="00782D60" w:rsidRDefault="00475ACC" w:rsidP="009F2DE7">
            <w:r w:rsidRPr="00782D60">
              <w:t xml:space="preserve">Environmental Protection Authority Victoria. (2021). </w:t>
            </w:r>
            <w:r w:rsidRPr="009C0219">
              <w:rPr>
                <w:i/>
              </w:rPr>
              <w:t>Managing Industrial Waste: Your Duties as a Waste Producer</w:t>
            </w:r>
            <w:r w:rsidRPr="00782D60">
              <w:t xml:space="preserve"> (Publication No. 1990.1). </w:t>
            </w:r>
          </w:p>
        </w:tc>
        <w:tc>
          <w:tcPr>
            <w:tcW w:w="2479" w:type="pct"/>
            <w:hideMark/>
          </w:tcPr>
          <w:p w14:paraId="34A1F043" w14:textId="77777777" w:rsidR="00475ACC" w:rsidRPr="00782D60" w:rsidRDefault="00475ACC" w:rsidP="009F2DE7">
            <w:r w:rsidRPr="00782D60">
              <w:t>Details responsibilities for managing industrial waste. </w:t>
            </w:r>
          </w:p>
        </w:tc>
      </w:tr>
      <w:tr w:rsidR="00475ACC" w:rsidRPr="00782D60" w14:paraId="2377811C" w14:textId="77777777" w:rsidTr="009F2DE7">
        <w:trPr>
          <w:trHeight w:val="300"/>
        </w:trPr>
        <w:tc>
          <w:tcPr>
            <w:tcW w:w="2521" w:type="pct"/>
            <w:hideMark/>
          </w:tcPr>
          <w:p w14:paraId="499A99FF" w14:textId="77777777" w:rsidR="00475ACC" w:rsidRPr="00782D60" w:rsidRDefault="00475ACC" w:rsidP="009F2DE7">
            <w:r w:rsidRPr="00782D60">
              <w:t xml:space="preserve">Environment Protection Authority Victoria. (2022). </w:t>
            </w:r>
            <w:r w:rsidRPr="009C0219">
              <w:rPr>
                <w:i/>
              </w:rPr>
              <w:t>Groundwater sampling guidelines</w:t>
            </w:r>
            <w:r w:rsidRPr="00782D60">
              <w:t xml:space="preserve"> (Publication No. 669.1). </w:t>
            </w:r>
          </w:p>
        </w:tc>
        <w:tc>
          <w:tcPr>
            <w:tcW w:w="2479" w:type="pct"/>
            <w:hideMark/>
          </w:tcPr>
          <w:p w14:paraId="4B1298AA" w14:textId="77777777" w:rsidR="00475ACC" w:rsidRPr="00782D60" w:rsidRDefault="00475ACC" w:rsidP="009F2DE7">
            <w:r w:rsidRPr="00782D60">
              <w:t>Offers guidelines for groundwater sampling which are utilised in the groundwater monitoring program. </w:t>
            </w:r>
          </w:p>
        </w:tc>
      </w:tr>
      <w:tr w:rsidR="00475ACC" w:rsidRPr="00782D60" w14:paraId="59F1A133" w14:textId="77777777" w:rsidTr="009F2DE7">
        <w:trPr>
          <w:trHeight w:val="300"/>
        </w:trPr>
        <w:tc>
          <w:tcPr>
            <w:tcW w:w="2521" w:type="pct"/>
            <w:hideMark/>
          </w:tcPr>
          <w:p w14:paraId="3AA0D05C" w14:textId="77777777" w:rsidR="00475ACC" w:rsidRPr="00782D60" w:rsidRDefault="00475ACC" w:rsidP="009F2DE7">
            <w:r w:rsidRPr="00782D60">
              <w:t>Environmental Protection Authority Victoria. (2020).</w:t>
            </w:r>
            <w:r w:rsidRPr="009C0219">
              <w:rPr>
                <w:i/>
              </w:rPr>
              <w:t xml:space="preserve"> Guide to the Environment Protection Regulations</w:t>
            </w:r>
            <w:r w:rsidRPr="00782D60">
              <w:t xml:space="preserve"> (Publication No. 1753.2). </w:t>
            </w:r>
          </w:p>
        </w:tc>
        <w:tc>
          <w:tcPr>
            <w:tcW w:w="2479" w:type="pct"/>
            <w:hideMark/>
          </w:tcPr>
          <w:p w14:paraId="4666344F" w14:textId="77777777" w:rsidR="00475ACC" w:rsidRPr="00782D60" w:rsidRDefault="00475ACC" w:rsidP="009F2DE7">
            <w:r w:rsidRPr="00782D60">
              <w:t>Explains environmental protection regulations, ensuring compliance in mining operations. </w:t>
            </w:r>
          </w:p>
        </w:tc>
      </w:tr>
      <w:tr w:rsidR="00475ACC" w:rsidRPr="00782D60" w14:paraId="670FE490" w14:textId="77777777" w:rsidTr="009F2DE7">
        <w:trPr>
          <w:trHeight w:val="300"/>
        </w:trPr>
        <w:tc>
          <w:tcPr>
            <w:tcW w:w="2521" w:type="pct"/>
            <w:hideMark/>
          </w:tcPr>
          <w:p w14:paraId="25C20DF3" w14:textId="77777777" w:rsidR="00475ACC" w:rsidRPr="00782D60" w:rsidRDefault="00475ACC" w:rsidP="009F2DE7">
            <w:r w:rsidRPr="00782D60">
              <w:t xml:space="preserve">Environmental Protection Authority Victoria. (2022). </w:t>
            </w:r>
            <w:r w:rsidRPr="009C0219">
              <w:rPr>
                <w:i/>
              </w:rPr>
              <w:t xml:space="preserve">Guide to the Duty to Manage </w:t>
            </w:r>
            <w:r w:rsidRPr="00782D60">
              <w:t>(Publication No. 1977.1). </w:t>
            </w:r>
          </w:p>
        </w:tc>
        <w:tc>
          <w:tcPr>
            <w:tcW w:w="2479" w:type="pct"/>
            <w:hideMark/>
          </w:tcPr>
          <w:p w14:paraId="209DF6C0" w14:textId="77777777" w:rsidR="00475ACC" w:rsidRPr="00782D60" w:rsidRDefault="00475ACC" w:rsidP="009F2DE7">
            <w:r w:rsidRPr="00782D60">
              <w:t>Details the duty to manage environmental risks, applicable to mining activities. </w:t>
            </w:r>
          </w:p>
        </w:tc>
      </w:tr>
      <w:tr w:rsidR="00475ACC" w:rsidRPr="00782D60" w14:paraId="217F83D4" w14:textId="77777777" w:rsidTr="009F2DE7">
        <w:trPr>
          <w:trHeight w:val="300"/>
        </w:trPr>
        <w:tc>
          <w:tcPr>
            <w:tcW w:w="2521" w:type="pct"/>
            <w:hideMark/>
          </w:tcPr>
          <w:p w14:paraId="67C046B8" w14:textId="77777777" w:rsidR="00475ACC" w:rsidRPr="00782D60" w:rsidRDefault="00475ACC" w:rsidP="009F2DE7">
            <w:r w:rsidRPr="00782D60">
              <w:t xml:space="preserve">Environmental Protection Authority Victoria. (2019). </w:t>
            </w:r>
            <w:r w:rsidRPr="00395575">
              <w:rPr>
                <w:i/>
                <w:iCs/>
              </w:rPr>
              <w:t>Industry Guidance - Supporting You to Comply with the General Environmental Duty</w:t>
            </w:r>
            <w:r w:rsidRPr="00782D60">
              <w:t xml:space="preserve"> (Publication No. 1741.1). </w:t>
            </w:r>
          </w:p>
        </w:tc>
        <w:tc>
          <w:tcPr>
            <w:tcW w:w="2479" w:type="pct"/>
            <w:hideMark/>
          </w:tcPr>
          <w:p w14:paraId="5665FBF3" w14:textId="77777777" w:rsidR="00475ACC" w:rsidRPr="00782D60" w:rsidRDefault="00475ACC" w:rsidP="009F2DE7">
            <w:r w:rsidRPr="00782D60">
              <w:t>Provides guidance on complying with environmental duties. </w:t>
            </w:r>
          </w:p>
        </w:tc>
      </w:tr>
      <w:tr w:rsidR="00475ACC" w:rsidRPr="00782D60" w14:paraId="38CDC867" w14:textId="77777777" w:rsidTr="009F2DE7">
        <w:trPr>
          <w:trHeight w:val="300"/>
        </w:trPr>
        <w:tc>
          <w:tcPr>
            <w:tcW w:w="2521" w:type="pct"/>
            <w:hideMark/>
          </w:tcPr>
          <w:p w14:paraId="33F11ABB" w14:textId="77777777" w:rsidR="00475ACC" w:rsidRPr="00782D60" w:rsidRDefault="00475ACC" w:rsidP="009F2DE7">
            <w:r w:rsidRPr="00782D60">
              <w:t xml:space="preserve">Environmental Protection Authority Victoria. (2018). </w:t>
            </w:r>
            <w:r w:rsidRPr="00395575">
              <w:rPr>
                <w:i/>
                <w:iCs/>
              </w:rPr>
              <w:t>Liquid Storage and Handling Guidelines</w:t>
            </w:r>
            <w:r w:rsidRPr="00782D60">
              <w:t xml:space="preserve"> (Publication No. 1698). </w:t>
            </w:r>
          </w:p>
        </w:tc>
        <w:tc>
          <w:tcPr>
            <w:tcW w:w="2479" w:type="pct"/>
            <w:hideMark/>
          </w:tcPr>
          <w:p w14:paraId="439B530C" w14:textId="77777777" w:rsidR="00475ACC" w:rsidRPr="00782D60" w:rsidRDefault="00475ACC" w:rsidP="009F2DE7">
            <w:r w:rsidRPr="00782D60">
              <w:t>Outlines best practices for storing and handling liquids such as diesel and other products used at Yallourn Mine. </w:t>
            </w:r>
          </w:p>
        </w:tc>
      </w:tr>
      <w:tr w:rsidR="00475ACC" w:rsidRPr="00782D60" w14:paraId="6C77089E" w14:textId="77777777" w:rsidTr="009F2DE7">
        <w:trPr>
          <w:trHeight w:val="300"/>
        </w:trPr>
        <w:tc>
          <w:tcPr>
            <w:tcW w:w="2521" w:type="pct"/>
            <w:hideMark/>
          </w:tcPr>
          <w:p w14:paraId="498DF77A" w14:textId="77777777" w:rsidR="00475ACC" w:rsidRPr="00782D60" w:rsidRDefault="00475ACC" w:rsidP="009F2DE7">
            <w:r w:rsidRPr="00782D60">
              <w:t xml:space="preserve">Environmental Protection Authority Victoria. (2021). </w:t>
            </w:r>
            <w:r w:rsidRPr="00395575">
              <w:rPr>
                <w:i/>
                <w:iCs/>
              </w:rPr>
              <w:t>Potentially Contaminated Land: A Guide for Business</w:t>
            </w:r>
            <w:r w:rsidRPr="00782D60">
              <w:t xml:space="preserve"> (Publication No. 2010). </w:t>
            </w:r>
          </w:p>
        </w:tc>
        <w:tc>
          <w:tcPr>
            <w:tcW w:w="2479" w:type="pct"/>
            <w:hideMark/>
          </w:tcPr>
          <w:p w14:paraId="665BD7EA" w14:textId="77777777" w:rsidR="00475ACC" w:rsidRPr="00782D60" w:rsidRDefault="00475ACC" w:rsidP="009F2DE7">
            <w:r w:rsidRPr="00782D60">
              <w:t>Offers guidance on managing potentially contaminated land. </w:t>
            </w:r>
          </w:p>
        </w:tc>
      </w:tr>
      <w:tr w:rsidR="00475ACC" w:rsidRPr="00782D60" w14:paraId="68F75836" w14:textId="77777777" w:rsidTr="009F2DE7">
        <w:trPr>
          <w:trHeight w:val="300"/>
        </w:trPr>
        <w:tc>
          <w:tcPr>
            <w:tcW w:w="2521" w:type="pct"/>
            <w:hideMark/>
          </w:tcPr>
          <w:p w14:paraId="2D9282B8" w14:textId="77777777" w:rsidR="00475ACC" w:rsidRPr="00782D60" w:rsidRDefault="00475ACC" w:rsidP="009F2DE7">
            <w:r w:rsidRPr="00782D60">
              <w:t xml:space="preserve">Environmental Protection Authority Victoria. (2020). </w:t>
            </w:r>
            <w:r w:rsidRPr="00395575">
              <w:rPr>
                <w:i/>
                <w:iCs/>
              </w:rPr>
              <w:t>Reasonably Practicable</w:t>
            </w:r>
            <w:r w:rsidRPr="00782D60">
              <w:t xml:space="preserve"> (Publication No. 1856). </w:t>
            </w:r>
          </w:p>
        </w:tc>
        <w:tc>
          <w:tcPr>
            <w:tcW w:w="2479" w:type="pct"/>
            <w:hideMark/>
          </w:tcPr>
          <w:p w14:paraId="68ADA748" w14:textId="77777777" w:rsidR="00475ACC" w:rsidRPr="00782D60" w:rsidRDefault="00475ACC" w:rsidP="009F2DE7">
            <w:r w:rsidRPr="00782D60">
              <w:t>Explains the concept of taking reasonably practicable steps to manage risks and maintain GED compliance. </w:t>
            </w:r>
          </w:p>
        </w:tc>
      </w:tr>
      <w:tr w:rsidR="00475ACC" w:rsidRPr="00782D60" w14:paraId="3E908785" w14:textId="77777777" w:rsidTr="009F2DE7">
        <w:trPr>
          <w:trHeight w:val="300"/>
        </w:trPr>
        <w:tc>
          <w:tcPr>
            <w:tcW w:w="2521" w:type="pct"/>
            <w:hideMark/>
          </w:tcPr>
          <w:p w14:paraId="73FFEE66" w14:textId="77777777" w:rsidR="00475ACC" w:rsidRPr="00782D60" w:rsidRDefault="00475ACC" w:rsidP="009F2DE7">
            <w:r w:rsidRPr="00782D60">
              <w:t xml:space="preserve">Environment Protection Authority Victoria. (2015). </w:t>
            </w:r>
            <w:r w:rsidRPr="00395575">
              <w:rPr>
                <w:i/>
                <w:iCs/>
              </w:rPr>
              <w:t>Siting, design, operation and rehabilitation of landfills</w:t>
            </w:r>
            <w:r w:rsidRPr="00782D60">
              <w:t xml:space="preserve"> (Publication No. 788.3). </w:t>
            </w:r>
          </w:p>
        </w:tc>
        <w:tc>
          <w:tcPr>
            <w:tcW w:w="2479" w:type="pct"/>
            <w:hideMark/>
          </w:tcPr>
          <w:p w14:paraId="3C69B6A4" w14:textId="77777777" w:rsidR="00475ACC" w:rsidRPr="00782D60" w:rsidRDefault="00475ACC" w:rsidP="009F2DE7">
            <w:r w:rsidRPr="00782D60">
              <w:t>Offers guidelines for landfill management, relevant for mine waste disposal into the EPA Licensed Landfills. </w:t>
            </w:r>
          </w:p>
        </w:tc>
      </w:tr>
      <w:tr w:rsidR="00475ACC" w:rsidRPr="00782D60" w14:paraId="2EA26EDE" w14:textId="77777777" w:rsidTr="009F2DE7">
        <w:trPr>
          <w:trHeight w:val="300"/>
        </w:trPr>
        <w:tc>
          <w:tcPr>
            <w:tcW w:w="2521" w:type="pct"/>
            <w:hideMark/>
          </w:tcPr>
          <w:p w14:paraId="49ABE045" w14:textId="77777777" w:rsidR="00475ACC" w:rsidRDefault="00475ACC" w:rsidP="009F2DE7">
            <w:r w:rsidRPr="00782D60">
              <w:t xml:space="preserve">Environment Protection Authority Victoria. (2009). </w:t>
            </w:r>
            <w:r w:rsidRPr="00395575">
              <w:rPr>
                <w:i/>
                <w:iCs/>
              </w:rPr>
              <w:t xml:space="preserve">Sampling and analysis of waters, wastewaters, soils and wastes </w:t>
            </w:r>
            <w:r w:rsidRPr="00782D60">
              <w:t>(Publication No. IWRG701). </w:t>
            </w:r>
          </w:p>
          <w:p w14:paraId="61C78092" w14:textId="77777777" w:rsidR="00475ACC" w:rsidRPr="00782D60" w:rsidRDefault="00475ACC" w:rsidP="009F2DE7"/>
        </w:tc>
        <w:tc>
          <w:tcPr>
            <w:tcW w:w="2479" w:type="pct"/>
            <w:hideMark/>
          </w:tcPr>
          <w:p w14:paraId="3D9C4226" w14:textId="77777777" w:rsidR="00475ACC" w:rsidRPr="00782D60" w:rsidRDefault="00475ACC" w:rsidP="009F2DE7">
            <w:r w:rsidRPr="00782D60">
              <w:t>Provides methods for sampling and analysis used to collect data for this DMRP. </w:t>
            </w:r>
          </w:p>
        </w:tc>
      </w:tr>
      <w:tr w:rsidR="00475ACC" w:rsidRPr="00782D60" w14:paraId="3022822F" w14:textId="77777777" w:rsidTr="009F2DE7">
        <w:trPr>
          <w:trHeight w:val="300"/>
        </w:trPr>
        <w:tc>
          <w:tcPr>
            <w:tcW w:w="2521" w:type="pct"/>
            <w:shd w:val="clear" w:color="auto" w:fill="8BC600"/>
          </w:tcPr>
          <w:p w14:paraId="288403EE" w14:textId="77777777" w:rsidR="00475ACC" w:rsidRPr="00C018E0" w:rsidRDefault="00475ACC" w:rsidP="009F2DE7">
            <w:pPr>
              <w:rPr>
                <w:b/>
              </w:rPr>
            </w:pPr>
            <w:r w:rsidRPr="00C018E0">
              <w:rPr>
                <w:b/>
              </w:rPr>
              <w:t xml:space="preserve">Standards, Good Practice Guides </w:t>
            </w:r>
          </w:p>
        </w:tc>
        <w:tc>
          <w:tcPr>
            <w:tcW w:w="2479" w:type="pct"/>
            <w:shd w:val="clear" w:color="auto" w:fill="8BC600"/>
          </w:tcPr>
          <w:p w14:paraId="6B978DA9" w14:textId="77777777" w:rsidR="00475ACC" w:rsidRPr="00C018E0" w:rsidRDefault="00475ACC" w:rsidP="009F2DE7">
            <w:pPr>
              <w:rPr>
                <w:b/>
              </w:rPr>
            </w:pPr>
            <w:r w:rsidRPr="00C018E0">
              <w:rPr>
                <w:b/>
              </w:rPr>
              <w:t>Summary </w:t>
            </w:r>
          </w:p>
        </w:tc>
      </w:tr>
      <w:tr w:rsidR="00475ACC" w:rsidRPr="00782D60" w14:paraId="085CF668" w14:textId="77777777" w:rsidTr="009F2DE7">
        <w:trPr>
          <w:trHeight w:val="300"/>
        </w:trPr>
        <w:tc>
          <w:tcPr>
            <w:tcW w:w="2521" w:type="pct"/>
          </w:tcPr>
          <w:p w14:paraId="36E90D3B" w14:textId="77777777" w:rsidR="00475ACC" w:rsidRPr="00A036E9" w:rsidRDefault="00475ACC" w:rsidP="009F2DE7">
            <w:pPr>
              <w:rPr>
                <w:i/>
              </w:rPr>
            </w:pPr>
            <w:r>
              <w:t xml:space="preserve">International Association for Public Participation (2015) </w:t>
            </w:r>
            <w:r>
              <w:rPr>
                <w:i/>
                <w:iCs/>
              </w:rPr>
              <w:t>Quality Assurance Standard for Community and Stakeholder Engagement.</w:t>
            </w:r>
          </w:p>
        </w:tc>
        <w:tc>
          <w:tcPr>
            <w:tcW w:w="2479" w:type="pct"/>
          </w:tcPr>
          <w:p w14:paraId="25AD6734" w14:textId="77777777" w:rsidR="00475ACC" w:rsidRPr="00782D60" w:rsidRDefault="00475ACC" w:rsidP="009F2DE7">
            <w:r>
              <w:t>The document</w:t>
            </w:r>
            <w:r w:rsidRPr="00494FD6">
              <w:t xml:space="preserve"> outlines what each stage of a community and stakeholder engagement process should entail</w:t>
            </w:r>
            <w:r>
              <w:t xml:space="preserve">. </w:t>
            </w:r>
          </w:p>
        </w:tc>
      </w:tr>
      <w:tr w:rsidR="00475ACC" w:rsidRPr="00782D60" w14:paraId="14A7BDCC" w14:textId="77777777" w:rsidTr="009F2DE7">
        <w:trPr>
          <w:trHeight w:val="300"/>
        </w:trPr>
        <w:tc>
          <w:tcPr>
            <w:tcW w:w="2521" w:type="pct"/>
            <w:hideMark/>
          </w:tcPr>
          <w:p w14:paraId="7165B651" w14:textId="77777777" w:rsidR="00475ACC" w:rsidRPr="00782D60" w:rsidRDefault="00475ACC" w:rsidP="009F2DE7">
            <w:r w:rsidRPr="00782D60">
              <w:t>International Council on Mining and Metals (ICMM). (2019). </w:t>
            </w:r>
            <w:r w:rsidRPr="00782D60">
              <w:rPr>
                <w:i/>
                <w:iCs/>
              </w:rPr>
              <w:t>Integrated Mine Closure: Good Practice Guide (2nd edition)</w:t>
            </w:r>
            <w:r w:rsidRPr="00782D60">
              <w:t>  </w:t>
            </w:r>
          </w:p>
        </w:tc>
        <w:tc>
          <w:tcPr>
            <w:tcW w:w="2479" w:type="pct"/>
            <w:hideMark/>
          </w:tcPr>
          <w:p w14:paraId="661026A7" w14:textId="77777777" w:rsidR="00475ACC" w:rsidRPr="00782D60" w:rsidRDefault="00475ACC" w:rsidP="009F2DE7">
            <w:r w:rsidRPr="00782D60">
              <w:t>Provides best practices for mine closure, ensuring sustainable post-mining land use.  Referenced frequently within this DMRP.  </w:t>
            </w:r>
          </w:p>
        </w:tc>
      </w:tr>
      <w:tr w:rsidR="00475ACC" w:rsidRPr="00782D60" w14:paraId="4BBF1D81" w14:textId="77777777" w:rsidTr="009F2DE7">
        <w:trPr>
          <w:trHeight w:val="300"/>
        </w:trPr>
        <w:tc>
          <w:tcPr>
            <w:tcW w:w="2521" w:type="pct"/>
          </w:tcPr>
          <w:p w14:paraId="0228E885" w14:textId="77777777" w:rsidR="00475ACC" w:rsidRPr="00782D60" w:rsidRDefault="00475ACC" w:rsidP="009F2DE7">
            <w:r w:rsidRPr="00782D60">
              <w:t>Standards Reference Group SERA (2021) National Standards for the Practice of Ecological Restoration in Australia. Edition 2.2. Society for Ecological Restoration Australasia. </w:t>
            </w:r>
          </w:p>
        </w:tc>
        <w:tc>
          <w:tcPr>
            <w:tcW w:w="2479" w:type="pct"/>
          </w:tcPr>
          <w:p w14:paraId="766CECA3" w14:textId="77777777" w:rsidR="00475ACC" w:rsidRPr="00782D60" w:rsidRDefault="00475ACC" w:rsidP="009F2DE7">
            <w:r w:rsidRPr="00782D60">
              <w:t>Provides standards for ecological restoration which are proposed in the DMRP. </w:t>
            </w:r>
          </w:p>
        </w:tc>
      </w:tr>
      <w:tr w:rsidR="00475ACC" w:rsidRPr="00782D60" w14:paraId="70C738EC" w14:textId="77777777" w:rsidTr="009F2DE7">
        <w:trPr>
          <w:trHeight w:val="300"/>
        </w:trPr>
        <w:tc>
          <w:tcPr>
            <w:tcW w:w="2521" w:type="pct"/>
            <w:shd w:val="clear" w:color="auto" w:fill="8BC600"/>
          </w:tcPr>
          <w:p w14:paraId="7DDBCB2E" w14:textId="77777777" w:rsidR="00475ACC" w:rsidRPr="00E37FE6" w:rsidRDefault="00475ACC" w:rsidP="009F2DE7">
            <w:pPr>
              <w:rPr>
                <w:b/>
                <w:bCs/>
              </w:rPr>
            </w:pPr>
            <w:r w:rsidRPr="00E37FE6">
              <w:rPr>
                <w:b/>
                <w:bCs/>
              </w:rPr>
              <w:t>International Organization for Standardization (ISO)</w:t>
            </w:r>
          </w:p>
        </w:tc>
        <w:tc>
          <w:tcPr>
            <w:tcW w:w="2479" w:type="pct"/>
            <w:shd w:val="clear" w:color="auto" w:fill="8BC600"/>
          </w:tcPr>
          <w:p w14:paraId="740EA46F" w14:textId="77777777" w:rsidR="00475ACC" w:rsidRPr="00C018E0" w:rsidRDefault="00475ACC" w:rsidP="009F2DE7">
            <w:pPr>
              <w:rPr>
                <w:b/>
                <w:bCs/>
              </w:rPr>
            </w:pPr>
            <w:r w:rsidRPr="00C018E0">
              <w:rPr>
                <w:b/>
                <w:bCs/>
              </w:rPr>
              <w:t>Summary </w:t>
            </w:r>
          </w:p>
        </w:tc>
      </w:tr>
      <w:tr w:rsidR="00475ACC" w:rsidRPr="00782D60" w14:paraId="49C3147D" w14:textId="77777777" w:rsidTr="009F2DE7">
        <w:trPr>
          <w:trHeight w:val="300"/>
        </w:trPr>
        <w:tc>
          <w:tcPr>
            <w:tcW w:w="2521" w:type="pct"/>
          </w:tcPr>
          <w:p w14:paraId="25DFA6A7" w14:textId="77777777" w:rsidR="00475ACC" w:rsidRPr="00782D60" w:rsidRDefault="00475ACC" w:rsidP="009F2DE7">
            <w:r w:rsidRPr="00782D60">
              <w:t>International Organization for Standardization. (20</w:t>
            </w:r>
            <w:r>
              <w:t>21</w:t>
            </w:r>
            <w:r w:rsidRPr="00782D60">
              <w:t>)</w:t>
            </w:r>
            <w:r>
              <w:t xml:space="preserve">. </w:t>
            </w:r>
            <w:r w:rsidRPr="000D61BA">
              <w:rPr>
                <w:i/>
                <w:iCs/>
              </w:rPr>
              <w:t xml:space="preserve">Mine closure and reclamation </w:t>
            </w:r>
            <w:r>
              <w:rPr>
                <w:i/>
                <w:iCs/>
              </w:rPr>
              <w:t>p</w:t>
            </w:r>
            <w:r w:rsidRPr="000D61BA">
              <w:rPr>
                <w:i/>
                <w:iCs/>
              </w:rPr>
              <w:t>lanning – Part 1: Requirements</w:t>
            </w:r>
            <w:r>
              <w:t xml:space="preserve"> </w:t>
            </w:r>
            <w:r w:rsidRPr="00782D60">
              <w:t xml:space="preserve">(ISO Standard No. </w:t>
            </w:r>
            <w:r>
              <w:t>21795-2:2021)</w:t>
            </w:r>
            <w:r w:rsidRPr="00782D60">
              <w:t> </w:t>
            </w:r>
          </w:p>
        </w:tc>
        <w:tc>
          <w:tcPr>
            <w:tcW w:w="2479" w:type="pct"/>
          </w:tcPr>
          <w:p w14:paraId="10092452" w14:textId="77777777" w:rsidR="00475ACC" w:rsidRPr="00782D60" w:rsidRDefault="00475ACC" w:rsidP="009F2DE7">
            <w:r>
              <w:t xml:space="preserve">Provides requirements and recommendations for mine closure and reclamation planning. Objective is to promote consistency and quality in planning for mine closure and reclamation. </w:t>
            </w:r>
          </w:p>
        </w:tc>
      </w:tr>
      <w:tr w:rsidR="00475ACC" w:rsidRPr="00782D60" w14:paraId="25572AA6" w14:textId="77777777" w:rsidTr="009F2DE7">
        <w:trPr>
          <w:trHeight w:val="300"/>
        </w:trPr>
        <w:tc>
          <w:tcPr>
            <w:tcW w:w="2521" w:type="pct"/>
          </w:tcPr>
          <w:p w14:paraId="5BF5C9D0" w14:textId="77777777" w:rsidR="00475ACC" w:rsidRPr="00782D60" w:rsidRDefault="00475ACC" w:rsidP="009F2DE7">
            <w:r w:rsidRPr="00782D60">
              <w:t>International Organization for Standardization. (20</w:t>
            </w:r>
            <w:r>
              <w:t>21</w:t>
            </w:r>
            <w:r w:rsidRPr="00782D60">
              <w:t>)</w:t>
            </w:r>
            <w:r>
              <w:t xml:space="preserve">. </w:t>
            </w:r>
            <w:r w:rsidRPr="000D61BA">
              <w:rPr>
                <w:i/>
                <w:iCs/>
              </w:rPr>
              <w:t>Mine closure and reclamation planning – Part 2: Guidance</w:t>
            </w:r>
            <w:r>
              <w:t xml:space="preserve"> </w:t>
            </w:r>
            <w:r w:rsidRPr="00782D60">
              <w:t xml:space="preserve">(ISO Standard No. </w:t>
            </w:r>
            <w:r>
              <w:t>21795-1:2021)</w:t>
            </w:r>
            <w:r w:rsidRPr="00782D60">
              <w:t> </w:t>
            </w:r>
          </w:p>
        </w:tc>
        <w:tc>
          <w:tcPr>
            <w:tcW w:w="2479" w:type="pct"/>
          </w:tcPr>
          <w:p w14:paraId="7F4C188F" w14:textId="77777777" w:rsidR="00475ACC" w:rsidRPr="00643447" w:rsidRDefault="00475ACC" w:rsidP="009F2DE7">
            <w:r>
              <w:t xml:space="preserve">Provides guidance on how to implement </w:t>
            </w:r>
            <w:r w:rsidRPr="000D61BA">
              <w:rPr>
                <w:i/>
                <w:iCs/>
              </w:rPr>
              <w:t xml:space="preserve">Mine closure and reclamation </w:t>
            </w:r>
            <w:r>
              <w:rPr>
                <w:i/>
                <w:iCs/>
              </w:rPr>
              <w:t>planning – Part 1</w:t>
            </w:r>
            <w:r>
              <w:t>.</w:t>
            </w:r>
          </w:p>
        </w:tc>
      </w:tr>
      <w:tr w:rsidR="00475ACC" w:rsidRPr="00782D60" w14:paraId="20FDA86C" w14:textId="77777777" w:rsidTr="009F2DE7">
        <w:trPr>
          <w:trHeight w:val="300"/>
        </w:trPr>
        <w:tc>
          <w:tcPr>
            <w:tcW w:w="2521" w:type="pct"/>
            <w:hideMark/>
          </w:tcPr>
          <w:p w14:paraId="1C0BF028" w14:textId="77777777" w:rsidR="00475ACC" w:rsidRPr="00782D60" w:rsidRDefault="00475ACC" w:rsidP="009F2DE7">
            <w:r w:rsidRPr="00782D60">
              <w:t>International Organization for Standardization. (2015). </w:t>
            </w:r>
            <w:r w:rsidRPr="00782D60">
              <w:rPr>
                <w:i/>
                <w:iCs/>
              </w:rPr>
              <w:t>Environmental management systems—Requirements with guidance for use</w:t>
            </w:r>
            <w:r w:rsidRPr="00782D60">
              <w:t> (ISO Standard No. 14001:2015) </w:t>
            </w:r>
          </w:p>
        </w:tc>
        <w:tc>
          <w:tcPr>
            <w:tcW w:w="2479" w:type="pct"/>
            <w:hideMark/>
          </w:tcPr>
          <w:p w14:paraId="1108FDCF" w14:textId="77777777" w:rsidR="00475ACC" w:rsidRPr="00782D60" w:rsidRDefault="00475ACC" w:rsidP="009F2DE7">
            <w:r w:rsidRPr="00782D60">
              <w:t>Sets standards for environmental management systems, ensuring systematic environmental management and good governance. </w:t>
            </w:r>
          </w:p>
        </w:tc>
      </w:tr>
      <w:tr w:rsidR="00475ACC" w:rsidRPr="00782D60" w14:paraId="27DBBE3B" w14:textId="77777777" w:rsidTr="009F2DE7">
        <w:trPr>
          <w:trHeight w:val="300"/>
        </w:trPr>
        <w:tc>
          <w:tcPr>
            <w:tcW w:w="2521" w:type="pct"/>
            <w:hideMark/>
          </w:tcPr>
          <w:p w14:paraId="3E32EFE1" w14:textId="77777777" w:rsidR="00475ACC" w:rsidRPr="00782D60" w:rsidRDefault="00475ACC" w:rsidP="009F2DE7">
            <w:r w:rsidRPr="00782D60">
              <w:t>International Organization for Standardization. (2015). </w:t>
            </w:r>
            <w:r w:rsidRPr="00782D60">
              <w:rPr>
                <w:i/>
                <w:iCs/>
              </w:rPr>
              <w:t>Quality management systems—Requirements</w:t>
            </w:r>
            <w:r w:rsidRPr="00782D60">
              <w:t> (ISO Standard No. 9001:2015) </w:t>
            </w:r>
          </w:p>
        </w:tc>
        <w:tc>
          <w:tcPr>
            <w:tcW w:w="2479" w:type="pct"/>
            <w:hideMark/>
          </w:tcPr>
          <w:p w14:paraId="432970DE" w14:textId="77777777" w:rsidR="00475ACC" w:rsidRPr="00782D60" w:rsidRDefault="00475ACC" w:rsidP="009F2DE7">
            <w:r w:rsidRPr="00782D60">
              <w:t>Provides standards for quality management systems, ensuring consistent quality in mining operations and good governance. </w:t>
            </w:r>
          </w:p>
        </w:tc>
      </w:tr>
      <w:tr w:rsidR="00475ACC" w:rsidRPr="00782D60" w14:paraId="1820F00B" w14:textId="77777777" w:rsidTr="009F2DE7">
        <w:trPr>
          <w:trHeight w:val="300"/>
        </w:trPr>
        <w:tc>
          <w:tcPr>
            <w:tcW w:w="2521" w:type="pct"/>
            <w:hideMark/>
          </w:tcPr>
          <w:p w14:paraId="341D9F26" w14:textId="77777777" w:rsidR="00475ACC" w:rsidRPr="00782D60" w:rsidRDefault="00475ACC" w:rsidP="009F2DE7">
            <w:r w:rsidRPr="00782D60">
              <w:t>International Organization for Standardization. (2018). </w:t>
            </w:r>
            <w:r w:rsidRPr="00782D60">
              <w:rPr>
                <w:i/>
                <w:iCs/>
              </w:rPr>
              <w:t>Occupational health and safety management systems—Requirements with guidance for use</w:t>
            </w:r>
            <w:r w:rsidRPr="00782D60">
              <w:t> (ISO Standard No. 45001:2018). </w:t>
            </w:r>
          </w:p>
        </w:tc>
        <w:tc>
          <w:tcPr>
            <w:tcW w:w="2479" w:type="pct"/>
            <w:hideMark/>
          </w:tcPr>
          <w:p w14:paraId="6F6F33BE" w14:textId="77777777" w:rsidR="00475ACC" w:rsidRPr="00782D60" w:rsidRDefault="00475ACC" w:rsidP="009F2DE7">
            <w:r w:rsidRPr="00782D60">
              <w:t>Sets standards for occupational health and safety management, ensuring worker safety and flowing into public safety benefits. </w:t>
            </w:r>
          </w:p>
        </w:tc>
      </w:tr>
      <w:tr w:rsidR="00475ACC" w:rsidRPr="00782D60" w14:paraId="24B04AD4" w14:textId="77777777" w:rsidTr="009F2DE7">
        <w:trPr>
          <w:trHeight w:val="300"/>
        </w:trPr>
        <w:tc>
          <w:tcPr>
            <w:tcW w:w="2521" w:type="pct"/>
          </w:tcPr>
          <w:p w14:paraId="42A59EC0" w14:textId="77777777" w:rsidR="00475ACC" w:rsidRPr="00713445" w:rsidRDefault="00475ACC" w:rsidP="009F2DE7">
            <w:r>
              <w:t xml:space="preserve">Standards Australia Committee (2021). </w:t>
            </w:r>
            <w:r>
              <w:rPr>
                <w:i/>
                <w:iCs/>
              </w:rPr>
              <w:t>Mine closure and reclamation – Vocabulary</w:t>
            </w:r>
            <w:r>
              <w:t xml:space="preserve"> (AS ISO No 20305:2021)</w:t>
            </w:r>
          </w:p>
        </w:tc>
        <w:tc>
          <w:tcPr>
            <w:tcW w:w="2479" w:type="pct"/>
          </w:tcPr>
          <w:p w14:paraId="66C813E6" w14:textId="77777777" w:rsidR="00475ACC" w:rsidRPr="00782D60" w:rsidRDefault="00475ACC" w:rsidP="009F2DE7">
            <w:r>
              <w:t>Establishes a vocabulary for mine closure and reclamation management</w:t>
            </w:r>
          </w:p>
        </w:tc>
      </w:tr>
    </w:tbl>
    <w:p w14:paraId="1A336C8D" w14:textId="77777777" w:rsidR="00475ACC" w:rsidRPr="00782D60" w:rsidRDefault="00475ACC" w:rsidP="00475ACC">
      <w:r w:rsidRPr="00782D60">
        <w:t> </w:t>
      </w:r>
    </w:p>
    <w:p w14:paraId="41D82647" w14:textId="77777777" w:rsidR="00475ACC" w:rsidRDefault="00475ACC" w:rsidP="00475ACC">
      <w:pPr>
        <w:sectPr w:rsidR="00475ACC" w:rsidSect="00475ACC">
          <w:pgSz w:w="11910" w:h="16840"/>
          <w:pgMar w:top="1134" w:right="567" w:bottom="1315" w:left="567" w:header="720" w:footer="356" w:gutter="0"/>
          <w:cols w:space="709"/>
          <w:titlePg/>
          <w:docGrid w:linePitch="299"/>
        </w:sectPr>
      </w:pPr>
    </w:p>
    <w:p w14:paraId="1C414F75" w14:textId="77777777" w:rsidR="00475ACC" w:rsidRPr="00782D60" w:rsidRDefault="00475ACC" w:rsidP="00475ACC">
      <w:pPr>
        <w:pStyle w:val="Heading2"/>
      </w:pPr>
      <w:bookmarkStart w:id="125" w:name="_Toc210049013"/>
      <w:r>
        <w:t>Existing Legal Approvals</w:t>
      </w:r>
      <w:bookmarkEnd w:id="125"/>
    </w:p>
    <w:p w14:paraId="1091F0EE" w14:textId="17D27EE9" w:rsidR="00475ACC" w:rsidRPr="00887FC9" w:rsidRDefault="00475ACC" w:rsidP="00475ACC">
      <w:pPr>
        <w:rPr>
          <w:b/>
        </w:rPr>
      </w:pPr>
      <w:r>
        <w:t>Set out in</w:t>
      </w:r>
      <w:r w:rsidR="00F3702C">
        <w:t xml:space="preserve"> </w:t>
      </w:r>
      <w:r w:rsidR="00F3702C">
        <w:fldChar w:fldCharType="begin"/>
      </w:r>
      <w:r w:rsidR="00F3702C">
        <w:instrText xml:space="preserve"> REF _Ref200525520 \h </w:instrText>
      </w:r>
      <w:r w:rsidR="00F3702C">
        <w:fldChar w:fldCharType="separate"/>
      </w:r>
      <w:r w:rsidR="00D35BC0">
        <w:t xml:space="preserve">Table </w:t>
      </w:r>
      <w:r w:rsidR="00D35BC0">
        <w:rPr>
          <w:noProof/>
        </w:rPr>
        <w:t>4</w:t>
      </w:r>
      <w:r w:rsidR="00D35BC0">
        <w:noBreakHyphen/>
      </w:r>
      <w:r w:rsidR="00D35BC0">
        <w:rPr>
          <w:noProof/>
        </w:rPr>
        <w:t>5</w:t>
      </w:r>
      <w:r w:rsidR="00F3702C">
        <w:fldChar w:fldCharType="end"/>
      </w:r>
      <w:r>
        <w:t xml:space="preserve"> belo</w:t>
      </w:r>
      <w:r w:rsidRPr="00F3702C">
        <w:t>w are the current licenses, permits, agreements and other approvals (together, the "</w:t>
      </w:r>
      <w:r w:rsidRPr="00F3702C">
        <w:rPr>
          <w:b/>
          <w:bCs/>
        </w:rPr>
        <w:t>legal approvals</w:t>
      </w:r>
      <w:r w:rsidRPr="00F3702C">
        <w:t>") held by EAY.</w:t>
      </w:r>
      <w:r>
        <w:t xml:space="preserve">  Most legal approvals were granted or obtained to facilitate and support current coal mining and power generation activities. However, as noted in the table, some existing legal approvals are identified as necessary and relevant to the rehabilitation works as proposed under this DMRP. </w:t>
      </w:r>
    </w:p>
    <w:p w14:paraId="49D4A17E" w14:textId="77777777" w:rsidR="00475ACC" w:rsidRDefault="00475ACC" w:rsidP="00475ACC">
      <w:pPr>
        <w:pStyle w:val="Caption"/>
        <w:keepNext/>
        <w:sectPr w:rsidR="00475ACC" w:rsidSect="00475ACC">
          <w:pgSz w:w="11910" w:h="16840"/>
          <w:pgMar w:top="1134" w:right="567" w:bottom="1315" w:left="567" w:header="720" w:footer="356" w:gutter="0"/>
          <w:cols w:space="709"/>
          <w:titlePg/>
          <w:docGrid w:linePitch="299"/>
        </w:sectPr>
      </w:pPr>
      <w:bookmarkStart w:id="126" w:name="_Ref195093387"/>
      <w:bookmarkStart w:id="127" w:name="_Ref195864104"/>
    </w:p>
    <w:p w14:paraId="7D44401A" w14:textId="19977616" w:rsidR="00475ACC" w:rsidRPr="008B2C0B" w:rsidRDefault="00EE2356" w:rsidP="00475ACC">
      <w:pPr>
        <w:pStyle w:val="Caption"/>
        <w:keepNext/>
        <w:rPr>
          <w:bCs/>
        </w:rPr>
      </w:pPr>
      <w:bookmarkStart w:id="128" w:name="_Ref200525704"/>
      <w:bookmarkStart w:id="129" w:name="_Ref200525520"/>
      <w:bookmarkStart w:id="130" w:name="_Toc199155244"/>
      <w:bookmarkStart w:id="131" w:name="_Toc210126959"/>
      <w:bookmarkEnd w:id="126"/>
      <w:r>
        <w:t xml:space="preserve">Table </w:t>
      </w:r>
      <w:r w:rsidR="00971AAD">
        <w:fldChar w:fldCharType="begin"/>
      </w:r>
      <w:r w:rsidR="00971AAD">
        <w:instrText xml:space="preserve"> STYLEREF 1 \s </w:instrText>
      </w:r>
      <w:r w:rsidR="00971AAD">
        <w:fldChar w:fldCharType="separate"/>
      </w:r>
      <w:r w:rsidR="00D35BC0">
        <w:rPr>
          <w:noProof/>
        </w:rPr>
        <w:t>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5</w:t>
      </w:r>
      <w:r w:rsidR="00971AAD">
        <w:fldChar w:fldCharType="end"/>
      </w:r>
      <w:bookmarkEnd w:id="128"/>
      <w:bookmarkEnd w:id="129"/>
      <w:r>
        <w:t xml:space="preserve">: </w:t>
      </w:r>
      <w:r w:rsidR="00475ACC" w:rsidRPr="00CC2D1E">
        <w:rPr>
          <w:bCs/>
        </w:rPr>
        <w:t>Existing Legal Approvals for Yallourn Mine</w:t>
      </w:r>
      <w:bookmarkEnd w:id="127"/>
      <w:bookmarkEnd w:id="130"/>
      <w:r w:rsidR="00475ACC" w:rsidRPr="00CC2D1E">
        <w:rPr>
          <w:bCs/>
        </w:rPr>
        <w:t xml:space="preserve"> (and rel</w:t>
      </w:r>
      <w:r w:rsidR="00475ACC">
        <w:rPr>
          <w:bCs/>
        </w:rPr>
        <w:t>evance t</w:t>
      </w:r>
      <w:r w:rsidR="00475ACC" w:rsidRPr="00CC2D1E">
        <w:rPr>
          <w:bCs/>
        </w:rPr>
        <w:t>o rehabilitation)</w:t>
      </w:r>
      <w:bookmarkEnd w:id="131"/>
    </w:p>
    <w:tbl>
      <w:tblPr>
        <w:tblStyle w:val="DMRPTable"/>
        <w:tblW w:w="5238" w:type="pct"/>
        <w:tblLook w:val="04A0" w:firstRow="1" w:lastRow="0" w:firstColumn="1" w:lastColumn="0" w:noHBand="0" w:noVBand="1"/>
      </w:tblPr>
      <w:tblGrid>
        <w:gridCol w:w="2730"/>
        <w:gridCol w:w="2552"/>
        <w:gridCol w:w="1702"/>
        <w:gridCol w:w="1941"/>
        <w:gridCol w:w="6141"/>
      </w:tblGrid>
      <w:tr w:rsidR="004D5E73" w:rsidRPr="00BA0BC0" w14:paraId="58F6B18B" w14:textId="77777777" w:rsidTr="009F2DE7">
        <w:trPr>
          <w:cnfStyle w:val="100000000000" w:firstRow="1" w:lastRow="0" w:firstColumn="0" w:lastColumn="0" w:oddVBand="0" w:evenVBand="0" w:oddHBand="0" w:evenHBand="0" w:firstRowFirstColumn="0" w:firstRowLastColumn="0" w:lastRowFirstColumn="0" w:lastRowLastColumn="0"/>
          <w:cantSplit/>
          <w:trHeight w:val="300"/>
          <w:tblHeader/>
        </w:trPr>
        <w:tc>
          <w:tcPr>
            <w:tcW w:w="906" w:type="pct"/>
            <w:hideMark/>
          </w:tcPr>
          <w:p w14:paraId="3E5C23C6" w14:textId="77777777" w:rsidR="00475ACC" w:rsidRPr="00810B4D" w:rsidRDefault="00475ACC" w:rsidP="009F2DE7">
            <w:pPr>
              <w:keepNext/>
            </w:pPr>
            <w:r w:rsidRPr="00810B4D">
              <w:t>Work Stream</w:t>
            </w:r>
          </w:p>
        </w:tc>
        <w:tc>
          <w:tcPr>
            <w:tcW w:w="847" w:type="pct"/>
            <w:hideMark/>
          </w:tcPr>
          <w:p w14:paraId="6FD5465B" w14:textId="77777777" w:rsidR="00475ACC" w:rsidRPr="00810B4D" w:rsidRDefault="00475ACC" w:rsidP="009F2DE7">
            <w:pPr>
              <w:keepNext/>
            </w:pPr>
            <w:r w:rsidRPr="00810B4D">
              <w:t>Legislation</w:t>
            </w:r>
          </w:p>
        </w:tc>
        <w:tc>
          <w:tcPr>
            <w:tcW w:w="565" w:type="pct"/>
            <w:hideMark/>
          </w:tcPr>
          <w:p w14:paraId="63F912AF" w14:textId="77777777" w:rsidR="00475ACC" w:rsidRPr="00810B4D" w:rsidRDefault="00475ACC" w:rsidP="009F2DE7">
            <w:pPr>
              <w:keepNext/>
            </w:pPr>
            <w:r w:rsidRPr="00810B4D">
              <w:t>Issued</w:t>
            </w:r>
          </w:p>
        </w:tc>
        <w:tc>
          <w:tcPr>
            <w:tcW w:w="644" w:type="pct"/>
            <w:hideMark/>
          </w:tcPr>
          <w:p w14:paraId="654EA6B4" w14:textId="77777777" w:rsidR="00475ACC" w:rsidRPr="00810B4D" w:rsidRDefault="00475ACC" w:rsidP="009F2DE7">
            <w:pPr>
              <w:keepNext/>
            </w:pPr>
            <w:r w:rsidRPr="00810B4D">
              <w:t>Valid to</w:t>
            </w:r>
          </w:p>
        </w:tc>
        <w:tc>
          <w:tcPr>
            <w:tcW w:w="2038" w:type="pct"/>
            <w:hideMark/>
          </w:tcPr>
          <w:p w14:paraId="155E2D25" w14:textId="77777777" w:rsidR="00475ACC" w:rsidRPr="00810B4D" w:rsidRDefault="00475ACC" w:rsidP="009F2DE7">
            <w:pPr>
              <w:keepNext/>
            </w:pPr>
            <w:r w:rsidRPr="00810B4D">
              <w:t>Comments</w:t>
            </w:r>
          </w:p>
        </w:tc>
      </w:tr>
      <w:tr w:rsidR="00475ACC" w:rsidRPr="00BA0BC0" w14:paraId="506124AF" w14:textId="77777777" w:rsidTr="009F2DE7">
        <w:trPr>
          <w:cantSplit/>
          <w:trHeight w:val="300"/>
        </w:trPr>
        <w:tc>
          <w:tcPr>
            <w:tcW w:w="906" w:type="pct"/>
          </w:tcPr>
          <w:p w14:paraId="0B05F7D1" w14:textId="77777777" w:rsidR="00475ACC" w:rsidRPr="00BA0BC0" w:rsidRDefault="00475ACC" w:rsidP="009F2DE7">
            <w:r w:rsidRPr="00BA0BC0">
              <w:t>Landowner Agreements</w:t>
            </w:r>
          </w:p>
          <w:p w14:paraId="7F00C9FD" w14:textId="77777777" w:rsidR="00475ACC" w:rsidRPr="00BA0BC0" w:rsidRDefault="00475ACC" w:rsidP="009F2DE7">
            <w:r>
              <w:t>BBA-2778, BBA-2779 and BBA-2780</w:t>
            </w:r>
          </w:p>
        </w:tc>
        <w:tc>
          <w:tcPr>
            <w:tcW w:w="847" w:type="pct"/>
          </w:tcPr>
          <w:p w14:paraId="5C51F089" w14:textId="77777777" w:rsidR="00475ACC" w:rsidRPr="00C333F2" w:rsidRDefault="00475ACC" w:rsidP="009F2DE7">
            <w:pPr>
              <w:keepNext/>
              <w:rPr>
                <w:i/>
                <w:iCs/>
              </w:rPr>
            </w:pPr>
            <w:r>
              <w:rPr>
                <w:i/>
                <w:iCs/>
              </w:rPr>
              <w:t xml:space="preserve">Conservation Forests &amp; Lands Act 1987 </w:t>
            </w:r>
            <w:r w:rsidRPr="008B2C0B">
              <w:t>(Vic)</w:t>
            </w:r>
          </w:p>
        </w:tc>
        <w:tc>
          <w:tcPr>
            <w:tcW w:w="565" w:type="pct"/>
          </w:tcPr>
          <w:p w14:paraId="4E859AE6" w14:textId="77777777" w:rsidR="00475ACC" w:rsidRDefault="00475ACC" w:rsidP="009F2DE7">
            <w:pPr>
              <w:keepNext/>
              <w:rPr>
                <w:highlight w:val="yellow"/>
              </w:rPr>
            </w:pPr>
            <w:r>
              <w:t xml:space="preserve">November </w:t>
            </w:r>
            <w:r w:rsidRPr="00E05FF7">
              <w:t>2015</w:t>
            </w:r>
          </w:p>
        </w:tc>
        <w:tc>
          <w:tcPr>
            <w:tcW w:w="644" w:type="pct"/>
          </w:tcPr>
          <w:p w14:paraId="76944F4E" w14:textId="77777777" w:rsidR="00475ACC" w:rsidRPr="00BA0BC0" w:rsidRDefault="00475ACC" w:rsidP="009F2DE7">
            <w:pPr>
              <w:keepNext/>
            </w:pPr>
            <w:r>
              <w:t>No end date</w:t>
            </w:r>
          </w:p>
        </w:tc>
        <w:tc>
          <w:tcPr>
            <w:tcW w:w="2038" w:type="pct"/>
          </w:tcPr>
          <w:p w14:paraId="32B356CD" w14:textId="77777777" w:rsidR="00475ACC" w:rsidRDefault="00475ACC" w:rsidP="009F2DE7">
            <w:pPr>
              <w:keepNext/>
            </w:pPr>
            <w:r>
              <w:t xml:space="preserve">In compliance with EPBC Act Approval 2008/4454, EAY has established three legally binding conservation covenants over various offset areas on EAY title in the form of </w:t>
            </w:r>
            <w:r w:rsidRPr="001A0B38">
              <w:t>Landowner Agreements</w:t>
            </w:r>
            <w:r>
              <w:t xml:space="preserve"> for </w:t>
            </w:r>
            <w:r w:rsidRPr="001A0B38">
              <w:t xml:space="preserve">conservation protection </w:t>
            </w:r>
            <w:r>
              <w:t>purposes.</w:t>
            </w:r>
          </w:p>
          <w:p w14:paraId="2515CCDE" w14:textId="3FA9B2CD" w:rsidR="00475ACC" w:rsidRPr="00BA0BC0" w:rsidRDefault="00475ACC" w:rsidP="009F2DE7">
            <w:pPr>
              <w:keepNext/>
            </w:pPr>
            <w:r>
              <w:t xml:space="preserve">The agreements are expressed to be binding on the </w:t>
            </w:r>
            <w:r w:rsidR="00BF2838">
              <w:t>landowners</w:t>
            </w:r>
            <w:r>
              <w:t xml:space="preserve"> successors in title. </w:t>
            </w:r>
          </w:p>
        </w:tc>
      </w:tr>
      <w:tr w:rsidR="00475ACC" w:rsidRPr="00BA0BC0" w14:paraId="5206A53D" w14:textId="77777777" w:rsidTr="009F2DE7">
        <w:trPr>
          <w:cantSplit/>
          <w:trHeight w:val="300"/>
        </w:trPr>
        <w:tc>
          <w:tcPr>
            <w:tcW w:w="906" w:type="pct"/>
          </w:tcPr>
          <w:p w14:paraId="39C924B7" w14:textId="77777777" w:rsidR="00475ACC" w:rsidRPr="00BA0BC0" w:rsidRDefault="00475ACC" w:rsidP="009F2DE7">
            <w:r w:rsidRPr="00BA0BC0">
              <w:t>Crown land Licence</w:t>
            </w:r>
          </w:p>
          <w:p w14:paraId="749263D5" w14:textId="77777777" w:rsidR="00475ACC" w:rsidRPr="00BA0BC0" w:rsidRDefault="00475ACC" w:rsidP="009F2DE7">
            <w:pPr>
              <w:keepNext/>
            </w:pPr>
            <w:r>
              <w:t>No. 2022279</w:t>
            </w:r>
          </w:p>
        </w:tc>
        <w:tc>
          <w:tcPr>
            <w:tcW w:w="847" w:type="pct"/>
          </w:tcPr>
          <w:p w14:paraId="2F0CDD0A" w14:textId="77777777" w:rsidR="00475ACC" w:rsidRPr="00C333F2" w:rsidRDefault="00475ACC" w:rsidP="009F2DE7">
            <w:pPr>
              <w:keepNext/>
              <w:rPr>
                <w:i/>
                <w:iCs/>
              </w:rPr>
            </w:pPr>
            <w:r w:rsidRPr="00C333F2">
              <w:rPr>
                <w:i/>
                <w:iCs/>
              </w:rPr>
              <w:t xml:space="preserve">Crown Land (Reserves) Act 1978 </w:t>
            </w:r>
            <w:r w:rsidRPr="008B2C0B">
              <w:t>(Vic)</w:t>
            </w:r>
          </w:p>
        </w:tc>
        <w:tc>
          <w:tcPr>
            <w:tcW w:w="565" w:type="pct"/>
          </w:tcPr>
          <w:p w14:paraId="1B888973" w14:textId="77777777" w:rsidR="00475ACC" w:rsidRDefault="00475ACC" w:rsidP="009F2DE7">
            <w:pPr>
              <w:keepNext/>
              <w:rPr>
                <w:highlight w:val="yellow"/>
              </w:rPr>
            </w:pPr>
            <w:r w:rsidRPr="00DC2B19">
              <w:t xml:space="preserve">8 May </w:t>
            </w:r>
            <w:r w:rsidRPr="00B32E82">
              <w:t>201</w:t>
            </w:r>
            <w:r>
              <w:t>4</w:t>
            </w:r>
          </w:p>
        </w:tc>
        <w:tc>
          <w:tcPr>
            <w:tcW w:w="644" w:type="pct"/>
          </w:tcPr>
          <w:p w14:paraId="600DB8D2" w14:textId="77777777" w:rsidR="00475ACC" w:rsidRPr="00BA0BC0" w:rsidRDefault="00475ACC" w:rsidP="009F2DE7">
            <w:pPr>
              <w:keepNext/>
            </w:pPr>
            <w:r>
              <w:t>10-year term ends 17 November 2025</w:t>
            </w:r>
          </w:p>
        </w:tc>
        <w:tc>
          <w:tcPr>
            <w:tcW w:w="2038" w:type="pct"/>
          </w:tcPr>
          <w:p w14:paraId="09784B66" w14:textId="77777777" w:rsidR="00475ACC" w:rsidRDefault="00475ACC" w:rsidP="009F2DE7">
            <w:pPr>
              <w:keepNext/>
            </w:pPr>
            <w:r w:rsidRPr="00DC2B19">
              <w:t>EA</w:t>
            </w:r>
            <w:r>
              <w:t>Y</w:t>
            </w:r>
            <w:r w:rsidRPr="00DC2B19">
              <w:t xml:space="preserve"> </w:t>
            </w:r>
            <w:r>
              <w:t xml:space="preserve">holds </w:t>
            </w:r>
            <w:r w:rsidRPr="00DC2B19">
              <w:t xml:space="preserve">a </w:t>
            </w:r>
            <w:r>
              <w:t xml:space="preserve">section 17B </w:t>
            </w:r>
            <w:r w:rsidRPr="00DC2B19">
              <w:t>Crown land licence which specifies that certain land has been "[t]emporarily reserved for Preservation of species of native plants" and authorises EA</w:t>
            </w:r>
            <w:r>
              <w:t>Y</w:t>
            </w:r>
            <w:r w:rsidRPr="00DC2B19">
              <w:t xml:space="preserve"> to use the licensed area </w:t>
            </w:r>
            <w:r>
              <w:t xml:space="preserve">on a non-exclusive basis </w:t>
            </w:r>
            <w:r w:rsidRPr="00DC2B19">
              <w:t xml:space="preserve">for the purpose of </w:t>
            </w:r>
            <w:r>
              <w:t>"</w:t>
            </w:r>
            <w:r w:rsidRPr="00DC2B19">
              <w:t>conservation</w:t>
            </w:r>
            <w:r>
              <w:t xml:space="preserve">". </w:t>
            </w:r>
          </w:p>
          <w:p w14:paraId="66F14C3D" w14:textId="6D1B8B7A" w:rsidR="00475ACC" w:rsidRPr="00BA0BC0" w:rsidRDefault="00475ACC" w:rsidP="009F2DE7">
            <w:pPr>
              <w:keepNext/>
            </w:pPr>
            <w:r>
              <w:t xml:space="preserve">Engagement commenced in late 2024 regarding a licence extension. </w:t>
            </w:r>
          </w:p>
        </w:tc>
      </w:tr>
      <w:tr w:rsidR="00475ACC" w:rsidRPr="00BA0BC0" w14:paraId="4E322D5B" w14:textId="77777777" w:rsidTr="009F2DE7">
        <w:trPr>
          <w:cantSplit/>
          <w:trHeight w:val="300"/>
        </w:trPr>
        <w:tc>
          <w:tcPr>
            <w:tcW w:w="906" w:type="pct"/>
          </w:tcPr>
          <w:p w14:paraId="63FDF045" w14:textId="77777777" w:rsidR="00475ACC" w:rsidRPr="00BA0BC0" w:rsidRDefault="00475ACC" w:rsidP="009F2DE7">
            <w:r w:rsidRPr="00BA0BC0">
              <w:t xml:space="preserve">EPA </w:t>
            </w:r>
            <w:r>
              <w:t xml:space="preserve">Operating </w:t>
            </w:r>
            <w:r w:rsidRPr="00BA0BC0">
              <w:t>Licence</w:t>
            </w:r>
          </w:p>
          <w:p w14:paraId="1FF7827A" w14:textId="77777777" w:rsidR="00475ACC" w:rsidRPr="00BA0BC0" w:rsidRDefault="00475ACC" w:rsidP="009F2DE7">
            <w:r w:rsidRPr="00BA0BC0">
              <w:t>OL000010961</w:t>
            </w:r>
          </w:p>
        </w:tc>
        <w:tc>
          <w:tcPr>
            <w:tcW w:w="847" w:type="pct"/>
          </w:tcPr>
          <w:p w14:paraId="75553C03" w14:textId="77777777" w:rsidR="00475ACC" w:rsidRPr="00C333F2" w:rsidRDefault="00475ACC" w:rsidP="009F2DE7">
            <w:pPr>
              <w:keepNext/>
              <w:rPr>
                <w:i/>
                <w:iCs/>
              </w:rPr>
            </w:pPr>
            <w:r w:rsidRPr="00C333F2">
              <w:rPr>
                <w:i/>
                <w:iCs/>
              </w:rPr>
              <w:t xml:space="preserve">Environment Protection Act 2017 </w:t>
            </w:r>
            <w:r w:rsidRPr="008B2C0B">
              <w:t>(Vic)</w:t>
            </w:r>
          </w:p>
        </w:tc>
        <w:tc>
          <w:tcPr>
            <w:tcW w:w="565" w:type="pct"/>
          </w:tcPr>
          <w:p w14:paraId="61EC3A0C" w14:textId="77777777" w:rsidR="00475ACC" w:rsidRDefault="00475ACC" w:rsidP="009F2DE7">
            <w:pPr>
              <w:keepNext/>
            </w:pPr>
            <w:r>
              <w:t xml:space="preserve">19 June </w:t>
            </w:r>
            <w:r w:rsidRPr="00BA0BC0">
              <w:t>1996</w:t>
            </w:r>
          </w:p>
          <w:p w14:paraId="3E7BBB0C" w14:textId="77777777" w:rsidR="00475ACC" w:rsidRPr="00B32E82" w:rsidRDefault="00475ACC" w:rsidP="009F2DE7">
            <w:pPr>
              <w:keepNext/>
            </w:pPr>
            <w:r>
              <w:t xml:space="preserve">Last </w:t>
            </w:r>
            <w:r w:rsidRPr="00BA0BC0">
              <w:t>amended 2023</w:t>
            </w:r>
          </w:p>
        </w:tc>
        <w:tc>
          <w:tcPr>
            <w:tcW w:w="644" w:type="pct"/>
          </w:tcPr>
          <w:p w14:paraId="2BC38949" w14:textId="77777777" w:rsidR="00475ACC" w:rsidRDefault="00475ACC" w:rsidP="009F2DE7">
            <w:pPr>
              <w:keepNext/>
            </w:pPr>
            <w:r w:rsidRPr="00BA0BC0">
              <w:t>NA</w:t>
            </w:r>
          </w:p>
        </w:tc>
        <w:tc>
          <w:tcPr>
            <w:tcW w:w="2038" w:type="pct"/>
          </w:tcPr>
          <w:p w14:paraId="07768BC4" w14:textId="77777777" w:rsidR="00475ACC" w:rsidRDefault="00475ACC" w:rsidP="009F2DE7">
            <w:r>
              <w:t xml:space="preserve">EAY holds an Operating Licence which governs certain aspects of its operations, namely its landfilling, power generation, reportable priority waste management and extractive industry and mining activities. </w:t>
            </w:r>
          </w:p>
          <w:p w14:paraId="69DC944D" w14:textId="77777777" w:rsidR="00475ACC" w:rsidRPr="0062444E" w:rsidRDefault="00475ACC" w:rsidP="009F2DE7">
            <w:pPr>
              <w:keepNext/>
            </w:pPr>
            <w:r>
              <w:t xml:space="preserve">Condition OL_L22.01 provides that EAY must prepare and implement a landfill and ash-pond rehabilitation plan that accords with the requirements of Section 8 of </w:t>
            </w:r>
            <w:r w:rsidRPr="008B2C0B">
              <w:rPr>
                <w:i/>
                <w:iCs/>
              </w:rPr>
              <w:t>Best Practice Environmental Management, Siting, Design, Operation and Rehabilitation of Landfills</w:t>
            </w:r>
            <w:r>
              <w:t xml:space="preserve"> (EPA Publication 788) and with the mining rehabilitation plan approved under the MRSDA. T</w:t>
            </w:r>
            <w:r w:rsidRPr="00312304">
              <w:t>his plan was submitted to EPA in December 2021</w:t>
            </w:r>
            <w:r>
              <w:t xml:space="preserve">, and in accordance with the licence, will be revised and submitted at least every 5 years or after a major variation to the rehabilitation plan. </w:t>
            </w:r>
          </w:p>
        </w:tc>
      </w:tr>
      <w:tr w:rsidR="00475ACC" w:rsidRPr="00BA0BC0" w14:paraId="621970C6" w14:textId="77777777" w:rsidTr="009F2DE7">
        <w:trPr>
          <w:cantSplit/>
          <w:trHeight w:val="300"/>
        </w:trPr>
        <w:tc>
          <w:tcPr>
            <w:tcW w:w="906" w:type="pct"/>
          </w:tcPr>
          <w:p w14:paraId="7602DEA9" w14:textId="77777777" w:rsidR="00475ACC" w:rsidRPr="00BA0BC0" w:rsidRDefault="00475ACC" w:rsidP="009F2DE7">
            <w:r w:rsidRPr="00BA0BC0">
              <w:t xml:space="preserve">EPBC </w:t>
            </w:r>
            <w:r>
              <w:t xml:space="preserve">Act </w:t>
            </w:r>
            <w:r w:rsidRPr="00BA0BC0">
              <w:t>Approval</w:t>
            </w:r>
          </w:p>
          <w:p w14:paraId="6724FB18" w14:textId="77777777" w:rsidR="00475ACC" w:rsidRPr="00BA0BC0" w:rsidRDefault="00475ACC" w:rsidP="009F2DE7">
            <w:r w:rsidRPr="00BA0BC0">
              <w:t>2008/4454</w:t>
            </w:r>
          </w:p>
          <w:p w14:paraId="10C1B1BF" w14:textId="77777777" w:rsidR="00475ACC" w:rsidRPr="00BA0BC0" w:rsidRDefault="00475ACC" w:rsidP="009F2DE7"/>
        </w:tc>
        <w:tc>
          <w:tcPr>
            <w:tcW w:w="847" w:type="pct"/>
          </w:tcPr>
          <w:p w14:paraId="71CCA0AF" w14:textId="77777777" w:rsidR="00475ACC" w:rsidRPr="00C333F2" w:rsidRDefault="00475ACC" w:rsidP="009F2DE7">
            <w:pPr>
              <w:keepNext/>
              <w:rPr>
                <w:i/>
                <w:iCs/>
              </w:rPr>
            </w:pPr>
            <w:r w:rsidRPr="00C333F2">
              <w:rPr>
                <w:i/>
                <w:iCs/>
              </w:rPr>
              <w:t xml:space="preserve">Environment Protection and Biodiversity Conservation Act 1999 </w:t>
            </w:r>
            <w:r w:rsidRPr="008B2C0B">
              <w:t>(Cth)</w:t>
            </w:r>
          </w:p>
        </w:tc>
        <w:tc>
          <w:tcPr>
            <w:tcW w:w="565" w:type="pct"/>
          </w:tcPr>
          <w:p w14:paraId="523D5189" w14:textId="77777777" w:rsidR="00475ACC" w:rsidRPr="00B32E82" w:rsidRDefault="00475ACC" w:rsidP="009F2DE7">
            <w:r>
              <w:t xml:space="preserve">15 February </w:t>
            </w:r>
            <w:r w:rsidRPr="00BA0BC0">
              <w:t>2011</w:t>
            </w:r>
            <w:r>
              <w:t xml:space="preserve">, as varied in September </w:t>
            </w:r>
            <w:r w:rsidRPr="00BA0BC0">
              <w:t xml:space="preserve">2021 and </w:t>
            </w:r>
            <w:r>
              <w:t xml:space="preserve">February </w:t>
            </w:r>
            <w:r w:rsidRPr="00BA0BC0">
              <w:t>2024</w:t>
            </w:r>
          </w:p>
        </w:tc>
        <w:tc>
          <w:tcPr>
            <w:tcW w:w="644" w:type="pct"/>
          </w:tcPr>
          <w:p w14:paraId="156DC745" w14:textId="77777777" w:rsidR="00475ACC" w:rsidRDefault="00475ACC" w:rsidP="009F2DE7">
            <w:pPr>
              <w:keepNext/>
            </w:pPr>
            <w:r w:rsidRPr="00BA0BC0">
              <w:t>30 November 2035</w:t>
            </w:r>
          </w:p>
        </w:tc>
        <w:tc>
          <w:tcPr>
            <w:tcW w:w="2038" w:type="pct"/>
          </w:tcPr>
          <w:p w14:paraId="2F825505" w14:textId="664BE4FB" w:rsidR="00475ACC" w:rsidRDefault="00475ACC" w:rsidP="009F2DE7">
            <w:pPr>
              <w:keepNext/>
            </w:pPr>
            <w:r>
              <w:t>EA holds an EPBC Act Approval in relation to the realignment of the Yallourn Coal Field Development Project. The a</w:t>
            </w:r>
            <w:r w:rsidRPr="00BA0BC0">
              <w:t xml:space="preserve">pproval </w:t>
            </w:r>
            <w:r>
              <w:t xml:space="preserve">is subject to </w:t>
            </w:r>
            <w:r w:rsidRPr="00BA0BC0">
              <w:t xml:space="preserve">conditions </w:t>
            </w:r>
            <w:r>
              <w:t xml:space="preserve">(as varied) </w:t>
            </w:r>
            <w:r w:rsidRPr="00BA0BC0">
              <w:t xml:space="preserve">relating to the </w:t>
            </w:r>
            <w:r>
              <w:t xml:space="preserve">clearing and </w:t>
            </w:r>
            <w:r w:rsidRPr="00BA0BC0">
              <w:t>protection of Strzelecki Gums</w:t>
            </w:r>
            <w:r>
              <w:t xml:space="preserve"> (a MNES</w:t>
            </w:r>
            <w:r w:rsidR="00BE5762">
              <w:t>)</w:t>
            </w:r>
            <w:r w:rsidR="00BE5762" w:rsidRPr="00BA0BC0">
              <w:t xml:space="preserve"> and</w:t>
            </w:r>
            <w:r w:rsidRPr="00BA0BC0">
              <w:t xml:space="preserve"> </w:t>
            </w:r>
            <w:r>
              <w:t xml:space="preserve">addressing </w:t>
            </w:r>
            <w:r w:rsidRPr="00BA0BC0">
              <w:t>various procedural matters.</w:t>
            </w:r>
            <w:r>
              <w:t xml:space="preserve"> </w:t>
            </w:r>
          </w:p>
          <w:p w14:paraId="36046813" w14:textId="77777777" w:rsidR="00475ACC" w:rsidRPr="0062444E" w:rsidRDefault="00475ACC" w:rsidP="009F2DE7">
            <w:pPr>
              <w:keepNext/>
            </w:pPr>
            <w:r>
              <w:t xml:space="preserve">EAY will continue to monitor and assess compliance with this </w:t>
            </w:r>
            <w:r w:rsidRPr="000203BF">
              <w:t xml:space="preserve">EPBC </w:t>
            </w:r>
            <w:r>
              <w:t>Act A</w:t>
            </w:r>
            <w:r w:rsidRPr="000203BF">
              <w:t>pproval</w:t>
            </w:r>
            <w:r>
              <w:t xml:space="preserve"> as the DMRP progresses. </w:t>
            </w:r>
          </w:p>
        </w:tc>
      </w:tr>
      <w:tr w:rsidR="00475ACC" w:rsidRPr="00BA0BC0" w14:paraId="10C30A39" w14:textId="77777777" w:rsidTr="009F2DE7">
        <w:trPr>
          <w:cantSplit/>
          <w:trHeight w:val="300"/>
        </w:trPr>
        <w:tc>
          <w:tcPr>
            <w:tcW w:w="906" w:type="pct"/>
            <w:hideMark/>
          </w:tcPr>
          <w:p w14:paraId="05084DE6" w14:textId="77777777" w:rsidR="00475ACC" w:rsidRPr="00BA0BC0" w:rsidRDefault="00475ACC" w:rsidP="009F2DE7">
            <w:pPr>
              <w:keepNext/>
            </w:pPr>
            <w:r w:rsidRPr="00BA0BC0">
              <w:t>Mining Licence</w:t>
            </w:r>
            <w:r>
              <w:t xml:space="preserve"> </w:t>
            </w:r>
            <w:r w:rsidRPr="00922A7A">
              <w:t>MIN5003</w:t>
            </w:r>
          </w:p>
          <w:p w14:paraId="2AA12E99" w14:textId="77777777" w:rsidR="00475ACC" w:rsidRPr="00BA0BC0" w:rsidRDefault="00475ACC" w:rsidP="009F2DE7">
            <w:pPr>
              <w:keepNext/>
            </w:pPr>
          </w:p>
        </w:tc>
        <w:tc>
          <w:tcPr>
            <w:tcW w:w="847" w:type="pct"/>
            <w:hideMark/>
          </w:tcPr>
          <w:p w14:paraId="04856659" w14:textId="77777777" w:rsidR="00475ACC" w:rsidRPr="00C333F2" w:rsidRDefault="00475ACC" w:rsidP="009F2DE7">
            <w:pPr>
              <w:keepNext/>
              <w:rPr>
                <w:i/>
                <w:iCs/>
              </w:rPr>
            </w:pPr>
            <w:r w:rsidRPr="00C333F2">
              <w:rPr>
                <w:i/>
                <w:iCs/>
              </w:rPr>
              <w:t xml:space="preserve">Mineral Resources (Sustainable Development) Act 1990 </w:t>
            </w:r>
            <w:r w:rsidRPr="008B2C0B">
              <w:t>(Vic)</w:t>
            </w:r>
          </w:p>
        </w:tc>
        <w:tc>
          <w:tcPr>
            <w:tcW w:w="565" w:type="pct"/>
            <w:hideMark/>
          </w:tcPr>
          <w:p w14:paraId="0CB411BE" w14:textId="77777777" w:rsidR="00475ACC" w:rsidRPr="00ED4F76" w:rsidRDefault="00475ACC" w:rsidP="009F2DE7">
            <w:pPr>
              <w:keepNext/>
            </w:pPr>
            <w:r w:rsidRPr="00ED4F76">
              <w:t>1996</w:t>
            </w:r>
          </w:p>
        </w:tc>
        <w:tc>
          <w:tcPr>
            <w:tcW w:w="644" w:type="pct"/>
            <w:hideMark/>
          </w:tcPr>
          <w:p w14:paraId="73195C58" w14:textId="77777777" w:rsidR="00475ACC" w:rsidRPr="00BA0BC0" w:rsidRDefault="00475ACC" w:rsidP="009F2DE7">
            <w:pPr>
              <w:keepNext/>
            </w:pPr>
            <w:r w:rsidRPr="00BA0BC0">
              <w:t>Approved to 2051 </w:t>
            </w:r>
          </w:p>
        </w:tc>
        <w:tc>
          <w:tcPr>
            <w:tcW w:w="2038" w:type="pct"/>
            <w:hideMark/>
          </w:tcPr>
          <w:p w14:paraId="2EF89042" w14:textId="77777777" w:rsidR="00475ACC" w:rsidRPr="00BA0BC0" w:rsidRDefault="00475ACC" w:rsidP="009F2DE7">
            <w:pPr>
              <w:keepNext/>
            </w:pPr>
            <w:r w:rsidRPr="00BA0BC0">
              <w:t>The</w:t>
            </w:r>
            <w:r>
              <w:t xml:space="preserve"> term of</w:t>
            </w:r>
            <w:r w:rsidRPr="00BA0BC0">
              <w:t xml:space="preserve"> </w:t>
            </w:r>
            <w:r>
              <w:t>MIN5003</w:t>
            </w:r>
            <w:r w:rsidRPr="00BA0BC0">
              <w:t xml:space="preserve"> covers the expected rehabilitation period</w:t>
            </w:r>
            <w:r>
              <w:t xml:space="preserve"> as proposed under this DMRP</w:t>
            </w:r>
            <w:r w:rsidRPr="00BA0BC0">
              <w:t xml:space="preserve">. </w:t>
            </w:r>
          </w:p>
        </w:tc>
      </w:tr>
      <w:tr w:rsidR="00475ACC" w:rsidRPr="00BA0BC0" w14:paraId="39C3623F" w14:textId="77777777" w:rsidTr="009F2DE7">
        <w:trPr>
          <w:cantSplit/>
          <w:trHeight w:val="300"/>
        </w:trPr>
        <w:tc>
          <w:tcPr>
            <w:tcW w:w="906" w:type="pct"/>
          </w:tcPr>
          <w:p w14:paraId="256BE2CF" w14:textId="77777777" w:rsidR="00475ACC" w:rsidRPr="00BA0BC0" w:rsidRDefault="00475ACC" w:rsidP="009F2DE7">
            <w:r w:rsidRPr="00BA0BC0">
              <w:t>Mining Licence M</w:t>
            </w:r>
            <w:r>
              <w:t>IN</w:t>
            </w:r>
            <w:r w:rsidRPr="00BA0BC0">
              <w:t>5216</w:t>
            </w:r>
          </w:p>
        </w:tc>
        <w:tc>
          <w:tcPr>
            <w:tcW w:w="847" w:type="pct"/>
          </w:tcPr>
          <w:p w14:paraId="36E8D838" w14:textId="77777777" w:rsidR="00475ACC" w:rsidRPr="00C333F2" w:rsidRDefault="00475ACC" w:rsidP="009F2DE7">
            <w:pPr>
              <w:rPr>
                <w:i/>
                <w:iCs/>
              </w:rPr>
            </w:pPr>
            <w:r w:rsidRPr="00C333F2">
              <w:rPr>
                <w:i/>
                <w:iCs/>
              </w:rPr>
              <w:t xml:space="preserve">Mineral Resources (Sustainable Development) Act 1990 </w:t>
            </w:r>
            <w:r w:rsidRPr="008B2C0B">
              <w:t>(Vic)</w:t>
            </w:r>
          </w:p>
        </w:tc>
        <w:tc>
          <w:tcPr>
            <w:tcW w:w="565" w:type="pct"/>
          </w:tcPr>
          <w:p w14:paraId="1DBBBEF4" w14:textId="77777777" w:rsidR="00475ACC" w:rsidRPr="00ED4F76" w:rsidRDefault="00475ACC" w:rsidP="009F2DE7">
            <w:r w:rsidRPr="00ED4F76">
              <w:t>1999</w:t>
            </w:r>
          </w:p>
        </w:tc>
        <w:tc>
          <w:tcPr>
            <w:tcW w:w="644" w:type="pct"/>
          </w:tcPr>
          <w:p w14:paraId="46994B9D" w14:textId="77777777" w:rsidR="00475ACC" w:rsidRPr="00BA0BC0" w:rsidRDefault="00475ACC" w:rsidP="009F2DE7">
            <w:r w:rsidRPr="00BA0BC0">
              <w:t>Expired 8 October 2019</w:t>
            </w:r>
          </w:p>
        </w:tc>
        <w:tc>
          <w:tcPr>
            <w:tcW w:w="2038" w:type="pct"/>
          </w:tcPr>
          <w:p w14:paraId="01F6AFFD" w14:textId="2E739F32" w:rsidR="00475ACC" w:rsidRDefault="00475ACC" w:rsidP="009F2DE7">
            <w:r w:rsidRPr="000203BF">
              <w:t xml:space="preserve">An application to renew the licence was submitted </w:t>
            </w:r>
            <w:r>
              <w:t xml:space="preserve">to ERR </w:t>
            </w:r>
            <w:r w:rsidRPr="000203BF">
              <w:t>prior to the expiry date</w:t>
            </w:r>
            <w:r>
              <w:t xml:space="preserve">, with a decision </w:t>
            </w:r>
            <w:r w:rsidRPr="000203BF">
              <w:t>still pending.</w:t>
            </w:r>
          </w:p>
          <w:p w14:paraId="6FCA2A3D" w14:textId="1F3D55A6" w:rsidR="00475ACC" w:rsidRPr="00BA0BC0" w:rsidRDefault="00C7416F" w:rsidP="009F2DE7">
            <w:r>
              <w:t>N</w:t>
            </w:r>
            <w:r w:rsidR="00475ACC">
              <w:t xml:space="preserve">o coal mining has taken place under this licence (section </w:t>
            </w:r>
            <w:r w:rsidR="00475ACC">
              <w:fldChar w:fldCharType="begin"/>
            </w:r>
            <w:r w:rsidR="00475ACC">
              <w:instrText xml:space="preserve"> REF _Ref195112879 \r \h  \* MERGEFORMAT </w:instrText>
            </w:r>
            <w:r w:rsidR="00475ACC">
              <w:fldChar w:fldCharType="separate"/>
            </w:r>
            <w:r w:rsidR="00D35BC0">
              <w:t>2.2.2</w:t>
            </w:r>
            <w:r w:rsidR="00475ACC">
              <w:fldChar w:fldCharType="end"/>
            </w:r>
            <w:r w:rsidR="00475ACC">
              <w:t>).</w:t>
            </w:r>
          </w:p>
        </w:tc>
      </w:tr>
      <w:tr w:rsidR="00475ACC" w:rsidRPr="00BA0BC0" w14:paraId="6EF39F1D" w14:textId="77777777" w:rsidTr="009F2DE7">
        <w:trPr>
          <w:cantSplit/>
          <w:trHeight w:val="300"/>
        </w:trPr>
        <w:tc>
          <w:tcPr>
            <w:tcW w:w="906" w:type="pct"/>
          </w:tcPr>
          <w:p w14:paraId="179CCDA7" w14:textId="77777777" w:rsidR="00475ACC" w:rsidRPr="00BA0BC0" w:rsidRDefault="00475ACC" w:rsidP="009F2DE7">
            <w:r w:rsidRPr="00BA0BC0">
              <w:t>Mining Licence M</w:t>
            </w:r>
            <w:r>
              <w:t>IN</w:t>
            </w:r>
            <w:r w:rsidRPr="00BA0BC0">
              <w:t>5304</w:t>
            </w:r>
          </w:p>
        </w:tc>
        <w:tc>
          <w:tcPr>
            <w:tcW w:w="847" w:type="pct"/>
          </w:tcPr>
          <w:p w14:paraId="758A2D12" w14:textId="77777777" w:rsidR="00475ACC" w:rsidRPr="00C333F2" w:rsidRDefault="00475ACC" w:rsidP="009F2DE7">
            <w:pPr>
              <w:rPr>
                <w:i/>
                <w:iCs/>
              </w:rPr>
            </w:pPr>
            <w:r w:rsidRPr="00C333F2">
              <w:rPr>
                <w:i/>
                <w:iCs/>
              </w:rPr>
              <w:t xml:space="preserve">Mineral Resources (Sustainable Development) Act 1990 </w:t>
            </w:r>
            <w:r w:rsidRPr="008B2C0B">
              <w:t>(Vic)</w:t>
            </w:r>
          </w:p>
        </w:tc>
        <w:tc>
          <w:tcPr>
            <w:tcW w:w="565" w:type="pct"/>
          </w:tcPr>
          <w:p w14:paraId="50F00E97" w14:textId="77777777" w:rsidR="00475ACC" w:rsidRPr="00ED4F76" w:rsidRDefault="00475ACC" w:rsidP="009F2DE7">
            <w:r w:rsidRPr="00ED4F76">
              <w:t>2000</w:t>
            </w:r>
          </w:p>
        </w:tc>
        <w:tc>
          <w:tcPr>
            <w:tcW w:w="644" w:type="pct"/>
          </w:tcPr>
          <w:p w14:paraId="246C84DC" w14:textId="77777777" w:rsidR="00475ACC" w:rsidRPr="00BA0BC0" w:rsidRDefault="00475ACC" w:rsidP="009F2DE7">
            <w:r w:rsidRPr="00BA0BC0">
              <w:t>Expired 12 July 2020</w:t>
            </w:r>
          </w:p>
        </w:tc>
        <w:tc>
          <w:tcPr>
            <w:tcW w:w="2038" w:type="pct"/>
          </w:tcPr>
          <w:p w14:paraId="7231A2C4" w14:textId="77777777" w:rsidR="00475ACC" w:rsidRDefault="00475ACC" w:rsidP="009F2DE7">
            <w:r w:rsidRPr="00771754">
              <w:t xml:space="preserve">An application to renew the licence was submitted </w:t>
            </w:r>
            <w:r>
              <w:t xml:space="preserve">to ERR </w:t>
            </w:r>
            <w:r w:rsidRPr="00771754">
              <w:t>prior to the expiry date and is still pending.</w:t>
            </w:r>
          </w:p>
          <w:p w14:paraId="753E37E7" w14:textId="44FC34CB" w:rsidR="00475ACC" w:rsidRPr="00BA0BC0" w:rsidRDefault="00C7416F" w:rsidP="009F2DE7">
            <w:r>
              <w:t>N</w:t>
            </w:r>
            <w:r w:rsidR="00475ACC">
              <w:t xml:space="preserve">o coal mining has taken place under this licence (section </w:t>
            </w:r>
            <w:r w:rsidR="00475ACC">
              <w:fldChar w:fldCharType="begin"/>
            </w:r>
            <w:r w:rsidR="00475ACC">
              <w:instrText xml:space="preserve"> REF _Ref195112863 \r \h  \* MERGEFORMAT </w:instrText>
            </w:r>
            <w:r w:rsidR="00475ACC">
              <w:fldChar w:fldCharType="separate"/>
            </w:r>
            <w:r w:rsidR="00D35BC0">
              <w:t>2.2.3</w:t>
            </w:r>
            <w:r w:rsidR="00475ACC">
              <w:fldChar w:fldCharType="end"/>
            </w:r>
            <w:r w:rsidR="00475ACC">
              <w:t>).</w:t>
            </w:r>
          </w:p>
        </w:tc>
      </w:tr>
      <w:tr w:rsidR="00475ACC" w:rsidRPr="00BA0BC0" w14:paraId="6F4FB0CE" w14:textId="77777777" w:rsidTr="009F2DE7">
        <w:trPr>
          <w:cantSplit/>
          <w:trHeight w:val="300"/>
        </w:trPr>
        <w:tc>
          <w:tcPr>
            <w:tcW w:w="906" w:type="pct"/>
            <w:hideMark/>
          </w:tcPr>
          <w:p w14:paraId="132C01AA" w14:textId="77777777" w:rsidR="00475ACC" w:rsidRPr="00507551" w:rsidRDefault="00475ACC" w:rsidP="009F2DE7">
            <w:r w:rsidRPr="00936F8D">
              <w:t>Work Plan</w:t>
            </w:r>
            <w:r>
              <w:t xml:space="preserve"> Variations (WPV)</w:t>
            </w:r>
          </w:p>
        </w:tc>
        <w:tc>
          <w:tcPr>
            <w:tcW w:w="847" w:type="pct"/>
            <w:hideMark/>
          </w:tcPr>
          <w:p w14:paraId="1A48A06A" w14:textId="77777777" w:rsidR="00475ACC" w:rsidRPr="00C333F2" w:rsidRDefault="00475ACC" w:rsidP="009F2DE7">
            <w:pPr>
              <w:rPr>
                <w:i/>
                <w:iCs/>
              </w:rPr>
            </w:pPr>
            <w:r w:rsidRPr="00C333F2">
              <w:rPr>
                <w:i/>
                <w:iCs/>
              </w:rPr>
              <w:t xml:space="preserve">Mineral Resources (Sustainable Development) Act 1990 </w:t>
            </w:r>
            <w:r w:rsidRPr="008B2C0B">
              <w:t>(Vic)</w:t>
            </w:r>
          </w:p>
        </w:tc>
        <w:tc>
          <w:tcPr>
            <w:tcW w:w="565" w:type="pct"/>
            <w:hideMark/>
          </w:tcPr>
          <w:p w14:paraId="6F3ECB30" w14:textId="77777777" w:rsidR="00475ACC" w:rsidRPr="00BA0BC0" w:rsidRDefault="00475ACC" w:rsidP="009F2DE7">
            <w:r w:rsidRPr="00BA0BC0">
              <w:t>1996 and last varied in 2023</w:t>
            </w:r>
          </w:p>
        </w:tc>
        <w:tc>
          <w:tcPr>
            <w:tcW w:w="644" w:type="pct"/>
            <w:hideMark/>
          </w:tcPr>
          <w:p w14:paraId="5705D19E" w14:textId="77777777" w:rsidR="00475ACC" w:rsidRPr="00BA0BC0" w:rsidRDefault="00475ACC" w:rsidP="009F2DE7">
            <w:r>
              <w:t>NA</w:t>
            </w:r>
          </w:p>
        </w:tc>
        <w:tc>
          <w:tcPr>
            <w:tcW w:w="2038" w:type="pct"/>
            <w:hideMark/>
          </w:tcPr>
          <w:p w14:paraId="15478ADE" w14:textId="1093195F" w:rsidR="00475ACC" w:rsidRDefault="00475ACC" w:rsidP="009F2DE7">
            <w:r>
              <w:t xml:space="preserve">Work Plan Variations are discussed </w:t>
            </w:r>
            <w:r w:rsidRPr="007E71A2">
              <w:t xml:space="preserve">at section </w:t>
            </w:r>
            <w:r w:rsidR="007E71A2" w:rsidRPr="007E71A2">
              <w:fldChar w:fldCharType="begin"/>
            </w:r>
            <w:r w:rsidR="007E71A2" w:rsidRPr="007E71A2">
              <w:instrText xml:space="preserve"> REF _Ref200525588 \r \h </w:instrText>
            </w:r>
            <w:r w:rsidR="007E71A2">
              <w:instrText xml:space="preserve"> \* MERGEFORMAT </w:instrText>
            </w:r>
            <w:r w:rsidR="007E71A2" w:rsidRPr="007E71A2">
              <w:fldChar w:fldCharType="separate"/>
            </w:r>
            <w:r w:rsidR="00D35BC0">
              <w:t>3.5.2</w:t>
            </w:r>
            <w:r w:rsidR="007E71A2" w:rsidRPr="007E71A2">
              <w:fldChar w:fldCharType="end"/>
            </w:r>
            <w:r w:rsidRPr="007E71A2">
              <w:t>,</w:t>
            </w:r>
            <w:r>
              <w:t xml:space="preserve"> noting that the most recently approved WPV (2019) covered r</w:t>
            </w:r>
            <w:r w:rsidRPr="000749A8">
              <w:t xml:space="preserve">ehabilitation and </w:t>
            </w:r>
            <w:r>
              <w:t xml:space="preserve">closure planning. This </w:t>
            </w:r>
            <w:r w:rsidR="00DB35DC">
              <w:t>preceded</w:t>
            </w:r>
            <w:r>
              <w:t xml:space="preserve"> the release of the LVRRS (and its amended version) and the requirements for a DMRP under the MRSDA and MRSDMIR. </w:t>
            </w:r>
          </w:p>
          <w:p w14:paraId="74A732C6" w14:textId="77777777" w:rsidR="00475ACC" w:rsidRDefault="00475ACC" w:rsidP="009F2DE7">
            <w:r>
              <w:t xml:space="preserve">While the 2019 WPV already covers rehabilitation, a </w:t>
            </w:r>
            <w:r w:rsidRPr="00180633">
              <w:t>DMRP is specifically required for declared mine land</w:t>
            </w:r>
            <w:r>
              <w:t xml:space="preserve"> </w:t>
            </w:r>
            <w:r w:rsidRPr="00180633">
              <w:t xml:space="preserve">and is a standalone requirement under Part 7C of the </w:t>
            </w:r>
            <w:r>
              <w:t>MRSDA</w:t>
            </w:r>
            <w:r w:rsidRPr="00180633">
              <w:t xml:space="preserve">. </w:t>
            </w:r>
          </w:p>
          <w:p w14:paraId="4D53C4C0" w14:textId="3D4FBE28" w:rsidR="00475ACC" w:rsidRDefault="00475ACC" w:rsidP="009F2DE7">
            <w:r>
              <w:t xml:space="preserve">It is not apparent that the DMRP will </w:t>
            </w:r>
            <w:r w:rsidRPr="00180633">
              <w:t xml:space="preserve">replace the need for a </w:t>
            </w:r>
            <w:r>
              <w:t>WPV</w:t>
            </w:r>
            <w:r w:rsidRPr="00180633">
              <w:t xml:space="preserve">. Instead, the two processes </w:t>
            </w:r>
            <w:r>
              <w:t xml:space="preserve">appear to </w:t>
            </w:r>
            <w:r w:rsidRPr="00180633">
              <w:t xml:space="preserve">operate in parallel, with the </w:t>
            </w:r>
            <w:r>
              <w:t xml:space="preserve">DMRP </w:t>
            </w:r>
            <w:r w:rsidRPr="00180633">
              <w:t xml:space="preserve">addressing the unique requirements of declared mine land and the </w:t>
            </w:r>
            <w:r>
              <w:t>WPV a</w:t>
            </w:r>
            <w:r w:rsidRPr="00180633">
              <w:t>ddressing broader changes to work plans, including rehabilitation, for other mining activities</w:t>
            </w:r>
            <w:r w:rsidR="00D26A60">
              <w:t xml:space="preserve"> (KG</w:t>
            </w:r>
            <w:r w:rsidR="00902F21">
              <w:t xml:space="preserve">18 in </w:t>
            </w:r>
            <w:r w:rsidR="00902F21">
              <w:fldChar w:fldCharType="begin"/>
            </w:r>
            <w:r w:rsidR="00902F21">
              <w:instrText xml:space="preserve"> REF _Ref200530793 \h </w:instrText>
            </w:r>
            <w:r w:rsidR="00902F21">
              <w:fldChar w:fldCharType="separate"/>
            </w:r>
            <w:r w:rsidR="00D35BC0">
              <w:t xml:space="preserve">Table </w:t>
            </w:r>
            <w:r w:rsidR="00D35BC0">
              <w:rPr>
                <w:noProof/>
              </w:rPr>
              <w:t>17</w:t>
            </w:r>
            <w:r w:rsidR="00D35BC0">
              <w:noBreakHyphen/>
            </w:r>
            <w:r w:rsidR="00D35BC0">
              <w:rPr>
                <w:noProof/>
              </w:rPr>
              <w:t>1</w:t>
            </w:r>
            <w:r w:rsidR="00902F21">
              <w:fldChar w:fldCharType="end"/>
            </w:r>
            <w:r w:rsidR="00902F21">
              <w:t>)</w:t>
            </w:r>
            <w:r>
              <w:t xml:space="preserve">. </w:t>
            </w:r>
          </w:p>
          <w:p w14:paraId="21AFC61B" w14:textId="77777777" w:rsidR="00475ACC" w:rsidRPr="00BA0BC0" w:rsidRDefault="00475ACC" w:rsidP="009F2DE7">
            <w:r>
              <w:t xml:space="preserve">Both </w:t>
            </w:r>
            <w:r w:rsidRPr="00180633">
              <w:t>must be approved by the Department Head</w:t>
            </w:r>
            <w:r>
              <w:t>. EAY will work with ERR to clarify and confirm specific arrangements in respect of the currently approved WPV going forward.</w:t>
            </w:r>
          </w:p>
        </w:tc>
      </w:tr>
      <w:tr w:rsidR="00475ACC" w:rsidRPr="00BA0BC0" w14:paraId="77B9EDAF" w14:textId="77777777" w:rsidTr="009F2DE7">
        <w:trPr>
          <w:cantSplit/>
          <w:trHeight w:val="300"/>
        </w:trPr>
        <w:tc>
          <w:tcPr>
            <w:tcW w:w="906" w:type="pct"/>
          </w:tcPr>
          <w:p w14:paraId="5F3EB51D" w14:textId="77777777" w:rsidR="00475ACC" w:rsidRPr="00936F8D" w:rsidRDefault="00475ACC" w:rsidP="009F2DE7">
            <w:r w:rsidRPr="00BA0BC0">
              <w:t>Native Title Agreement</w:t>
            </w:r>
          </w:p>
        </w:tc>
        <w:tc>
          <w:tcPr>
            <w:tcW w:w="847" w:type="pct"/>
          </w:tcPr>
          <w:p w14:paraId="03B6F121" w14:textId="77777777" w:rsidR="00475ACC" w:rsidRPr="00C333F2" w:rsidRDefault="00475ACC" w:rsidP="009F2DE7">
            <w:pPr>
              <w:rPr>
                <w:i/>
                <w:iCs/>
              </w:rPr>
            </w:pPr>
            <w:r w:rsidRPr="00C333F2">
              <w:rPr>
                <w:i/>
                <w:iCs/>
              </w:rPr>
              <w:t xml:space="preserve">Native Title Act 1993 </w:t>
            </w:r>
            <w:r w:rsidRPr="008B2C0B">
              <w:t>(Cth)</w:t>
            </w:r>
          </w:p>
        </w:tc>
        <w:tc>
          <w:tcPr>
            <w:tcW w:w="565" w:type="pct"/>
          </w:tcPr>
          <w:p w14:paraId="1C4D3F6E" w14:textId="77777777" w:rsidR="00475ACC" w:rsidRPr="00BA0BC0" w:rsidRDefault="00475ACC" w:rsidP="009F2DE7">
            <w:r w:rsidRPr="00BA0BC0">
              <w:t>2000</w:t>
            </w:r>
          </w:p>
        </w:tc>
        <w:tc>
          <w:tcPr>
            <w:tcW w:w="644" w:type="pct"/>
          </w:tcPr>
          <w:p w14:paraId="5A871A87" w14:textId="77777777" w:rsidR="00475ACC" w:rsidRDefault="00475ACC" w:rsidP="009F2DE7">
            <w:r>
              <w:t>NA</w:t>
            </w:r>
          </w:p>
        </w:tc>
        <w:tc>
          <w:tcPr>
            <w:tcW w:w="2038" w:type="pct"/>
          </w:tcPr>
          <w:p w14:paraId="0C119665" w14:textId="77777777" w:rsidR="00475ACC" w:rsidRDefault="00475ACC" w:rsidP="009F2DE7">
            <w:r>
              <w:t xml:space="preserve">A </w:t>
            </w:r>
            <w:r w:rsidRPr="00BA0BC0">
              <w:t xml:space="preserve">Native Title Agreement </w:t>
            </w:r>
            <w:r>
              <w:t>is in place with GLaWAC.</w:t>
            </w:r>
          </w:p>
          <w:p w14:paraId="19C36301" w14:textId="77777777" w:rsidR="00475ACC" w:rsidRDefault="00475ACC" w:rsidP="009F2DE7">
            <w:r>
              <w:t xml:space="preserve">EAY will continue, through the rehabilitation planning and implementation stages, to adopt a co-operative approach to environmental management </w:t>
            </w:r>
            <w:r w:rsidRPr="00701321">
              <w:t>with GLaWAC.</w:t>
            </w:r>
          </w:p>
        </w:tc>
      </w:tr>
      <w:tr w:rsidR="00475ACC" w:rsidRPr="00BA0BC0" w14:paraId="09360F78" w14:textId="77777777" w:rsidTr="009F2DE7">
        <w:trPr>
          <w:cantSplit/>
          <w:trHeight w:val="300"/>
        </w:trPr>
        <w:tc>
          <w:tcPr>
            <w:tcW w:w="906" w:type="pct"/>
            <w:hideMark/>
          </w:tcPr>
          <w:p w14:paraId="32E047FD" w14:textId="77777777" w:rsidR="00475ACC" w:rsidRPr="00BA0BC0" w:rsidRDefault="00475ACC" w:rsidP="009F2DE7">
            <w:r w:rsidRPr="00BA0BC0">
              <w:t>Bulk Water Entitlement</w:t>
            </w:r>
          </w:p>
          <w:p w14:paraId="613680A9" w14:textId="77777777" w:rsidR="00475ACC" w:rsidRPr="00BA0BC0" w:rsidRDefault="00475ACC" w:rsidP="009F2DE7">
            <w:r>
              <w:t>Conversion Order 1996 (consolidated to 2016)</w:t>
            </w:r>
          </w:p>
          <w:p w14:paraId="02F2C5BD" w14:textId="77777777" w:rsidR="00475ACC" w:rsidRPr="00BA0BC0" w:rsidRDefault="00475ACC" w:rsidP="009F2DE7"/>
        </w:tc>
        <w:tc>
          <w:tcPr>
            <w:tcW w:w="847" w:type="pct"/>
            <w:hideMark/>
          </w:tcPr>
          <w:p w14:paraId="36989E2E" w14:textId="77777777" w:rsidR="00475ACC" w:rsidRPr="00C333F2" w:rsidRDefault="00475ACC" w:rsidP="009F2DE7">
            <w:pPr>
              <w:rPr>
                <w:i/>
                <w:iCs/>
                <w:highlight w:val="yellow"/>
              </w:rPr>
            </w:pPr>
            <w:r w:rsidRPr="00C333F2">
              <w:rPr>
                <w:i/>
                <w:iCs/>
              </w:rPr>
              <w:t>Water Act 1989</w:t>
            </w:r>
            <w:r w:rsidRPr="008B2C0B">
              <w:t xml:space="preserve"> (Vic)</w:t>
            </w:r>
          </w:p>
        </w:tc>
        <w:tc>
          <w:tcPr>
            <w:tcW w:w="565" w:type="pct"/>
            <w:hideMark/>
          </w:tcPr>
          <w:p w14:paraId="17F91F3C" w14:textId="77777777" w:rsidR="00475ACC" w:rsidRDefault="00475ACC" w:rsidP="009F2DE7">
            <w:r w:rsidRPr="00D37387">
              <w:t>1996</w:t>
            </w:r>
          </w:p>
          <w:p w14:paraId="4B300714" w14:textId="77777777" w:rsidR="00475ACC" w:rsidRPr="00D37387" w:rsidRDefault="00475ACC" w:rsidP="009F2DE7">
            <w:r>
              <w:t>Amended 14 April 2016</w:t>
            </w:r>
          </w:p>
        </w:tc>
        <w:tc>
          <w:tcPr>
            <w:tcW w:w="644" w:type="pct"/>
            <w:hideMark/>
          </w:tcPr>
          <w:p w14:paraId="0C8C72A5" w14:textId="77777777" w:rsidR="00475ACC" w:rsidRPr="00D37387" w:rsidRDefault="00475ACC" w:rsidP="009F2DE7">
            <w:r w:rsidRPr="00D37387">
              <w:t>NA</w:t>
            </w:r>
          </w:p>
        </w:tc>
        <w:tc>
          <w:tcPr>
            <w:tcW w:w="2038" w:type="pct"/>
            <w:hideMark/>
          </w:tcPr>
          <w:p w14:paraId="0316D865" w14:textId="77777777" w:rsidR="00475ACC" w:rsidRDefault="00475ACC" w:rsidP="009F2DE7">
            <w:r w:rsidRPr="00BA0BC0">
              <w:t xml:space="preserve">The existing BWE </w:t>
            </w:r>
            <w:r w:rsidRPr="001B49CF">
              <w:t>allows EAY to take water up to an annual total of 36,500 ML from the La</w:t>
            </w:r>
            <w:r>
              <w:t>t</w:t>
            </w:r>
            <w:r w:rsidRPr="001B49CF">
              <w:t>robe River System to supply electricity generation works</w:t>
            </w:r>
            <w:r>
              <w:t xml:space="preserve">. </w:t>
            </w:r>
          </w:p>
          <w:p w14:paraId="1E7853DD" w14:textId="77777777" w:rsidR="00475ACC" w:rsidRPr="00BA0BC0" w:rsidRDefault="00475ACC" w:rsidP="009F2DE7"/>
        </w:tc>
      </w:tr>
      <w:tr w:rsidR="00475ACC" w:rsidRPr="00BA0BC0" w14:paraId="09A57B76" w14:textId="77777777" w:rsidTr="009F2DE7">
        <w:trPr>
          <w:cantSplit/>
          <w:trHeight w:val="300"/>
        </w:trPr>
        <w:tc>
          <w:tcPr>
            <w:tcW w:w="906" w:type="pct"/>
            <w:hideMark/>
          </w:tcPr>
          <w:p w14:paraId="79FC3253" w14:textId="77777777" w:rsidR="00475ACC" w:rsidRPr="00BA0BC0" w:rsidRDefault="00475ACC" w:rsidP="009F2DE7">
            <w:r w:rsidRPr="00BA0BC0">
              <w:t>Groundwater Licence</w:t>
            </w:r>
          </w:p>
          <w:p w14:paraId="5B23A225" w14:textId="77777777" w:rsidR="00475ACC" w:rsidRPr="00BA0BC0" w:rsidRDefault="00475ACC" w:rsidP="009F2DE7">
            <w:r w:rsidRPr="00BA0BC0">
              <w:t>No. 2007403</w:t>
            </w:r>
          </w:p>
          <w:p w14:paraId="0110595C" w14:textId="77777777" w:rsidR="00475ACC" w:rsidRPr="00BA0BC0" w:rsidRDefault="00475ACC" w:rsidP="009F2DE7"/>
        </w:tc>
        <w:tc>
          <w:tcPr>
            <w:tcW w:w="847" w:type="pct"/>
            <w:hideMark/>
          </w:tcPr>
          <w:p w14:paraId="6B40D1D2" w14:textId="77777777" w:rsidR="00475ACC" w:rsidRPr="00C333F2" w:rsidRDefault="00475ACC" w:rsidP="009F2DE7">
            <w:pPr>
              <w:rPr>
                <w:i/>
                <w:iCs/>
              </w:rPr>
            </w:pPr>
            <w:r w:rsidRPr="00C333F2">
              <w:rPr>
                <w:i/>
                <w:iCs/>
              </w:rPr>
              <w:t xml:space="preserve">Water Act 1989 </w:t>
            </w:r>
            <w:r w:rsidRPr="008B2C0B">
              <w:t>(Vic)</w:t>
            </w:r>
          </w:p>
        </w:tc>
        <w:tc>
          <w:tcPr>
            <w:tcW w:w="565" w:type="pct"/>
            <w:hideMark/>
          </w:tcPr>
          <w:p w14:paraId="30BE565C" w14:textId="77777777" w:rsidR="00475ACC" w:rsidRPr="00BA0BC0" w:rsidRDefault="00475ACC" w:rsidP="009F2DE7">
            <w:r>
              <w:t xml:space="preserve">25 March </w:t>
            </w:r>
            <w:r w:rsidRPr="00BA0BC0">
              <w:t>1996</w:t>
            </w:r>
            <w:r>
              <w:t xml:space="preserve"> (but valid from 1 September 1995)</w:t>
            </w:r>
            <w:r w:rsidRPr="00BA0BC0">
              <w:t> </w:t>
            </w:r>
          </w:p>
        </w:tc>
        <w:tc>
          <w:tcPr>
            <w:tcW w:w="644" w:type="pct"/>
            <w:hideMark/>
          </w:tcPr>
          <w:p w14:paraId="1103CA30" w14:textId="77777777" w:rsidR="00475ACC" w:rsidRPr="00BA0BC0" w:rsidRDefault="00475ACC" w:rsidP="009F2DE7">
            <w:r w:rsidRPr="00BA0BC0">
              <w:t>31 August 2025</w:t>
            </w:r>
          </w:p>
        </w:tc>
        <w:tc>
          <w:tcPr>
            <w:tcW w:w="2038" w:type="pct"/>
            <w:hideMark/>
          </w:tcPr>
          <w:p w14:paraId="597040D8" w14:textId="77777777" w:rsidR="00475ACC" w:rsidRDefault="00475ACC" w:rsidP="009F2DE7">
            <w:r>
              <w:t xml:space="preserve">Under the groundwater licence, EAY is entitled to extract groundwater to facilitate mining for coal and electricity generation.  </w:t>
            </w:r>
          </w:p>
          <w:p w14:paraId="42747B28" w14:textId="77777777" w:rsidR="00475ACC" w:rsidRPr="00BA0BC0" w:rsidRDefault="00475ACC" w:rsidP="009F2DE7">
            <w:r>
              <w:t>Some groundwater pumping from Yallourn Mine will be required to cover the operational period of the mine and the transition to the rehabilitation period</w:t>
            </w:r>
            <w:r w:rsidRPr="00BA0BC0">
              <w:t>. As such</w:t>
            </w:r>
            <w:r>
              <w:t xml:space="preserve">, EAY intends to apply to extend the term of </w:t>
            </w:r>
            <w:r w:rsidRPr="00BA0BC0">
              <w:t xml:space="preserve">the </w:t>
            </w:r>
            <w:r>
              <w:t xml:space="preserve">groundwater </w:t>
            </w:r>
            <w:r w:rsidRPr="00BA0BC0">
              <w:t xml:space="preserve">licence </w:t>
            </w:r>
            <w:r>
              <w:t>before the licence expires.</w:t>
            </w:r>
          </w:p>
        </w:tc>
      </w:tr>
      <w:tr w:rsidR="00475ACC" w:rsidRPr="00BA0BC0" w14:paraId="2E891961" w14:textId="77777777" w:rsidTr="009F2DE7">
        <w:trPr>
          <w:cantSplit/>
          <w:trHeight w:val="300"/>
        </w:trPr>
        <w:tc>
          <w:tcPr>
            <w:tcW w:w="906" w:type="pct"/>
            <w:hideMark/>
          </w:tcPr>
          <w:p w14:paraId="2C7E0DBF" w14:textId="77777777" w:rsidR="00475ACC" w:rsidRPr="00BA0BC0" w:rsidRDefault="00475ACC" w:rsidP="009F2DE7">
            <w:r w:rsidRPr="00BA0BC0">
              <w:t>Licence</w:t>
            </w:r>
            <w:r>
              <w:t xml:space="preserve"> to operate works</w:t>
            </w:r>
          </w:p>
          <w:p w14:paraId="7AE234D8" w14:textId="77777777" w:rsidR="00475ACC" w:rsidRPr="00BA0BC0" w:rsidRDefault="00475ACC" w:rsidP="009F2DE7">
            <w:r w:rsidRPr="00BA0BC0">
              <w:t>Witts Gully</w:t>
            </w:r>
            <w:r>
              <w:t xml:space="preserve"> (</w:t>
            </w:r>
            <w:r w:rsidRPr="00BA0BC0">
              <w:t>WLE048339</w:t>
            </w:r>
            <w:r>
              <w:t>)</w:t>
            </w:r>
          </w:p>
          <w:p w14:paraId="53124837" w14:textId="77777777" w:rsidR="00475ACC" w:rsidRPr="00BA0BC0" w:rsidRDefault="00475ACC" w:rsidP="009F2DE7"/>
        </w:tc>
        <w:tc>
          <w:tcPr>
            <w:tcW w:w="847" w:type="pct"/>
            <w:hideMark/>
          </w:tcPr>
          <w:p w14:paraId="7F6948A8" w14:textId="77777777" w:rsidR="00475ACC" w:rsidRPr="00C333F2" w:rsidRDefault="00475ACC" w:rsidP="009F2DE7">
            <w:pPr>
              <w:rPr>
                <w:i/>
                <w:iCs/>
              </w:rPr>
            </w:pPr>
            <w:r w:rsidRPr="00C333F2">
              <w:rPr>
                <w:i/>
                <w:iCs/>
              </w:rPr>
              <w:t>Water Act 1989 (</w:t>
            </w:r>
            <w:r w:rsidRPr="008B2C0B">
              <w:t>Vic)</w:t>
            </w:r>
          </w:p>
        </w:tc>
        <w:tc>
          <w:tcPr>
            <w:tcW w:w="565" w:type="pct"/>
            <w:hideMark/>
          </w:tcPr>
          <w:p w14:paraId="05155DB4" w14:textId="77777777" w:rsidR="00475ACC" w:rsidRPr="00BA0BC0" w:rsidRDefault="00475ACC" w:rsidP="009F2DE7">
            <w:r w:rsidRPr="00BA0BC0">
              <w:t>2010 with various updates</w:t>
            </w:r>
          </w:p>
        </w:tc>
        <w:tc>
          <w:tcPr>
            <w:tcW w:w="644" w:type="pct"/>
            <w:hideMark/>
          </w:tcPr>
          <w:p w14:paraId="1FB881DB" w14:textId="77777777" w:rsidR="00475ACC" w:rsidRPr="00BA0BC0" w:rsidRDefault="00475ACC" w:rsidP="009F2DE7">
            <w:r w:rsidRPr="00BA0BC0">
              <w:t>30 June 2027</w:t>
            </w:r>
          </w:p>
        </w:tc>
        <w:tc>
          <w:tcPr>
            <w:tcW w:w="2038" w:type="pct"/>
            <w:hideMark/>
          </w:tcPr>
          <w:p w14:paraId="045A82A2" w14:textId="77777777" w:rsidR="00475ACC" w:rsidRDefault="00475ACC" w:rsidP="009F2DE7">
            <w:r w:rsidRPr="002F0C88">
              <w:t>EA</w:t>
            </w:r>
            <w:r>
              <w:t>Y</w:t>
            </w:r>
            <w:r w:rsidRPr="002F0C88">
              <w:t xml:space="preserve"> </w:t>
            </w:r>
            <w:r>
              <w:t xml:space="preserve">holds this section </w:t>
            </w:r>
            <w:r w:rsidRPr="002F0C88">
              <w:t xml:space="preserve">67 licence to operate </w:t>
            </w:r>
            <w:r>
              <w:t xml:space="preserve">a </w:t>
            </w:r>
            <w:r w:rsidRPr="002F0C88">
              <w:t>dam for industrial or commercial uses (as well as domestic and stock use)</w:t>
            </w:r>
            <w:r>
              <w:t xml:space="preserve">. </w:t>
            </w:r>
          </w:p>
          <w:p w14:paraId="1F522CB0" w14:textId="77777777" w:rsidR="00475ACC" w:rsidRPr="00BA0BC0" w:rsidRDefault="00475ACC" w:rsidP="009F2DE7">
            <w:r w:rsidRPr="00BA0BC0">
              <w:t>Witts Gully Dam will be required throughout the rehabilitation phase for firefighting purposes. As such</w:t>
            </w:r>
            <w:r>
              <w:t xml:space="preserve">, EAY will apply to extend the term of </w:t>
            </w:r>
            <w:r w:rsidRPr="00BA0BC0">
              <w:t xml:space="preserve">the licence </w:t>
            </w:r>
            <w:r w:rsidRPr="006D44B3">
              <w:t>before its expiry on 30 June 2027</w:t>
            </w:r>
            <w:r>
              <w:t>.</w:t>
            </w:r>
          </w:p>
        </w:tc>
      </w:tr>
      <w:tr w:rsidR="00475ACC" w:rsidRPr="00BA0BC0" w14:paraId="37FD20B8" w14:textId="77777777" w:rsidTr="009F2DE7">
        <w:trPr>
          <w:cantSplit/>
          <w:trHeight w:val="300"/>
        </w:trPr>
        <w:tc>
          <w:tcPr>
            <w:tcW w:w="906" w:type="pct"/>
          </w:tcPr>
          <w:p w14:paraId="5C9F75FA" w14:textId="77777777" w:rsidR="00475ACC" w:rsidRPr="00BA0BC0" w:rsidRDefault="00475ACC" w:rsidP="009F2DE7">
            <w:r w:rsidRPr="00BA0BC0">
              <w:t>Licence</w:t>
            </w:r>
            <w:r>
              <w:t xml:space="preserve"> to operate works</w:t>
            </w:r>
          </w:p>
          <w:p w14:paraId="6C7DEC8E" w14:textId="77777777" w:rsidR="00475ACC" w:rsidRPr="00BA0BC0" w:rsidRDefault="00475ACC" w:rsidP="009F2DE7">
            <w:r>
              <w:t xml:space="preserve">Twin </w:t>
            </w:r>
            <w:r w:rsidRPr="00BA0BC0">
              <w:t>Ash Pond</w:t>
            </w:r>
            <w:r>
              <w:t>s (</w:t>
            </w:r>
            <w:r w:rsidRPr="00BA0BC0">
              <w:t>WLE048336</w:t>
            </w:r>
            <w:r>
              <w:t>)</w:t>
            </w:r>
          </w:p>
        </w:tc>
        <w:tc>
          <w:tcPr>
            <w:tcW w:w="847" w:type="pct"/>
          </w:tcPr>
          <w:p w14:paraId="35E903A4" w14:textId="77777777" w:rsidR="00475ACC" w:rsidRPr="00C333F2" w:rsidRDefault="00475ACC" w:rsidP="009F2DE7">
            <w:pPr>
              <w:rPr>
                <w:i/>
                <w:iCs/>
              </w:rPr>
            </w:pPr>
            <w:r w:rsidRPr="00C333F2">
              <w:rPr>
                <w:i/>
                <w:iCs/>
              </w:rPr>
              <w:t xml:space="preserve">Water Act 1989 </w:t>
            </w:r>
            <w:r w:rsidRPr="008B2C0B">
              <w:t>(Vic)</w:t>
            </w:r>
          </w:p>
        </w:tc>
        <w:tc>
          <w:tcPr>
            <w:tcW w:w="565" w:type="pct"/>
          </w:tcPr>
          <w:p w14:paraId="473D6E63" w14:textId="77777777" w:rsidR="00475ACC" w:rsidRPr="00BA0BC0" w:rsidRDefault="00475ACC" w:rsidP="009F2DE7">
            <w:r w:rsidRPr="00BA0BC0">
              <w:t>2010 with various updates</w:t>
            </w:r>
          </w:p>
        </w:tc>
        <w:tc>
          <w:tcPr>
            <w:tcW w:w="644" w:type="pct"/>
          </w:tcPr>
          <w:p w14:paraId="1AC0B491" w14:textId="77777777" w:rsidR="00475ACC" w:rsidRPr="00BA0BC0" w:rsidRDefault="00475ACC" w:rsidP="009F2DE7">
            <w:r w:rsidRPr="00BA0BC0">
              <w:t>30 June 2027</w:t>
            </w:r>
          </w:p>
        </w:tc>
        <w:tc>
          <w:tcPr>
            <w:tcW w:w="2038" w:type="pct"/>
          </w:tcPr>
          <w:p w14:paraId="6DDBE807" w14:textId="77777777" w:rsidR="00475ACC" w:rsidRDefault="00475ACC" w:rsidP="009F2DE7">
            <w:r w:rsidRPr="002F0C88">
              <w:t>EA</w:t>
            </w:r>
            <w:r>
              <w:t>Y</w:t>
            </w:r>
            <w:r w:rsidRPr="002F0C88">
              <w:t xml:space="preserve"> </w:t>
            </w:r>
            <w:r>
              <w:t xml:space="preserve">holds this section </w:t>
            </w:r>
            <w:r w:rsidRPr="002F0C88">
              <w:t xml:space="preserve">67 licence to operate </w:t>
            </w:r>
            <w:r>
              <w:t xml:space="preserve">a </w:t>
            </w:r>
            <w:r w:rsidRPr="002F0C88">
              <w:t>dam for industrial or commercial uses (as well as domestic and stock use)</w:t>
            </w:r>
            <w:r>
              <w:t xml:space="preserve">. </w:t>
            </w:r>
          </w:p>
          <w:p w14:paraId="28614E14" w14:textId="77777777" w:rsidR="00475ACC" w:rsidRPr="00BA0BC0" w:rsidRDefault="00475ACC" w:rsidP="009F2DE7">
            <w:r>
              <w:t>A</w:t>
            </w:r>
            <w:r w:rsidRPr="006D44B3">
              <w:t xml:space="preserve"> short extension </w:t>
            </w:r>
            <w:r>
              <w:t xml:space="preserve">of this licence </w:t>
            </w:r>
            <w:r w:rsidRPr="006D44B3">
              <w:t xml:space="preserve">will be needed to cover to end of operations in mid-2028. </w:t>
            </w:r>
            <w:r w:rsidRPr="00BA0BC0">
              <w:t>As such</w:t>
            </w:r>
            <w:r>
              <w:t xml:space="preserve">, EAY will apply to extend the term of </w:t>
            </w:r>
            <w:r w:rsidRPr="00BA0BC0">
              <w:t xml:space="preserve">the licence </w:t>
            </w:r>
            <w:r>
              <w:t>before its expiry on 30 June 2027.</w:t>
            </w:r>
          </w:p>
        </w:tc>
      </w:tr>
    </w:tbl>
    <w:p w14:paraId="04DD0951" w14:textId="77777777" w:rsidR="00475ACC" w:rsidRDefault="00475ACC" w:rsidP="00475ACC"/>
    <w:p w14:paraId="2EBB0D11" w14:textId="77777777" w:rsidR="00475ACC" w:rsidRPr="006D44B3" w:rsidRDefault="00475ACC" w:rsidP="00475ACC">
      <w:pPr>
        <w:pStyle w:val="BodyTextFirstIndent"/>
        <w:rPr>
          <w:b/>
        </w:rPr>
        <w:sectPr w:rsidR="00475ACC" w:rsidRPr="006D44B3" w:rsidSect="00475ACC">
          <w:pgSz w:w="16840" w:h="11910" w:orient="landscape"/>
          <w:pgMar w:top="567" w:right="1134" w:bottom="567" w:left="1315" w:header="720" w:footer="357" w:gutter="0"/>
          <w:cols w:space="709"/>
          <w:titlePg/>
          <w:docGrid w:linePitch="299"/>
        </w:sectPr>
      </w:pPr>
    </w:p>
    <w:p w14:paraId="58F11832" w14:textId="1156B17E" w:rsidR="00475ACC" w:rsidRPr="00782D60" w:rsidRDefault="00475ACC" w:rsidP="00475ACC">
      <w:pPr>
        <w:pStyle w:val="Heading2"/>
      </w:pPr>
      <w:bookmarkStart w:id="132" w:name="_Ref197495384"/>
      <w:bookmarkStart w:id="133" w:name="_Ref197495389"/>
      <w:bookmarkStart w:id="134" w:name="_Toc210049014"/>
      <w:r>
        <w:t>Future Legal Approvals</w:t>
      </w:r>
      <w:bookmarkEnd w:id="132"/>
      <w:bookmarkEnd w:id="133"/>
      <w:bookmarkEnd w:id="134"/>
    </w:p>
    <w:p w14:paraId="343A19E5" w14:textId="782EF0AE" w:rsidR="00475ACC" w:rsidRDefault="00475ACC" w:rsidP="00475ACC">
      <w:r>
        <w:t xml:space="preserve">Section 84AZU(3)(f) of the MRSDA and regulation 64F(1)(d) of the MRSDMIR require the DMRP to include “all the legal approvals and permissions required for the activities or outcomes in the declared mine rehabilitation plan”. However, the </w:t>
      </w:r>
      <w:r w:rsidRPr="00D51CBD">
        <w:t>Draft Ministerial Guidelines</w:t>
      </w:r>
      <w:r>
        <w:t xml:space="preserve"> note that </w:t>
      </w:r>
      <w:r w:rsidRPr="0041647C">
        <w:t>the regulatory framework is premised on the basis that all the necessary legal approvals and permissions required to implement the DMRP may not be in place for the preparation of the initial DMRP</w:t>
      </w:r>
      <w:r>
        <w:t xml:space="preserve"> </w:t>
      </w:r>
      <w:r>
        <w:fldChar w:fldCharType="begin"/>
      </w:r>
      <w:r w:rsidR="00F647D2">
        <w:instrText xml:space="preserve"> ADDIN EN.CITE &lt;EndNote&gt;&lt;Cite&gt;&lt;Author&gt;DEECA&lt;/Author&gt;&lt;Year&gt;2024&lt;/Year&gt;&lt;RecNum&gt;112&lt;/RecNum&gt;&lt;DisplayText&gt;(DEECA 2024c)&lt;/DisplayText&gt;&lt;record&gt;&lt;rec-number&gt;112&lt;/rec-number&gt;&lt;foreign-keys&gt;&lt;key app="EN" db-id="spaff0s0osz0sqe0t5a55fezradpx9psfrzt" timestamp="1747709046" guid="07219f8f-fa3f-45c6-9821-b75c3b7d2ae8"&gt;112&lt;/key&gt;&lt;/foreign-keys&gt;&lt;ref-type name="Report"&gt;27&lt;/ref-type&gt;&lt;contributors&gt;&lt;authors&gt;&lt;author&gt;DEECA&lt;/author&gt;&lt;/authors&gt;&lt;secondary-authors&gt;&lt;author&gt;Department of Energy,, Environment and Climate Action&lt;/author&gt;&lt;/secondary-authors&gt;&lt;/contributors&gt;&lt;titles&gt;&lt;title&gt;DRAFT Ministerial Guidelines for preperation of Declared Mine Rehabilitation Plans&lt;/title&gt;&lt;/titles&gt;&lt;number&gt;A2407231&lt;/number&gt;&lt;dates&gt;&lt;year&gt;2024&lt;/year&gt;&lt;pub-dates&gt;&lt;date&gt;November 2024&lt;/date&gt;&lt;/pub-dates&gt;&lt;/dates&gt;&lt;publisher&gt;Resources Victoria, State of Victoria&lt;/publisher&gt;&lt;urls&gt;&lt;/urls&gt;&lt;/record&gt;&lt;/Cite&gt;&lt;/EndNote&gt;</w:instrText>
      </w:r>
      <w:r>
        <w:fldChar w:fldCharType="separate"/>
      </w:r>
      <w:r w:rsidR="00F647D2">
        <w:rPr>
          <w:noProof/>
        </w:rPr>
        <w:t>(DEECA 2024c)</w:t>
      </w:r>
      <w:r>
        <w:fldChar w:fldCharType="end"/>
      </w:r>
      <w:r>
        <w:t xml:space="preserve">. That is certainly the case in respect of this DMRP, but one that EAY would expect to have made significant progress on over the course of 2025 and 2026, well prior to planned closure of Yallourn Mine. </w:t>
      </w:r>
    </w:p>
    <w:p w14:paraId="340036F7" w14:textId="50CC277F" w:rsidR="00475ACC" w:rsidRDefault="00475ACC" w:rsidP="00475ACC">
      <w:r>
        <w:t>Set out in</w:t>
      </w:r>
      <w:r w:rsidR="00A22692">
        <w:t xml:space="preserve"> </w:t>
      </w:r>
      <w:r w:rsidR="00A22692">
        <w:fldChar w:fldCharType="begin"/>
      </w:r>
      <w:r w:rsidR="00A22692">
        <w:instrText xml:space="preserve"> REF _Ref200525680 \h </w:instrText>
      </w:r>
      <w:r w:rsidR="00A22692">
        <w:fldChar w:fldCharType="separate"/>
      </w:r>
      <w:r w:rsidR="00D35BC0">
        <w:t xml:space="preserve">Table </w:t>
      </w:r>
      <w:r w:rsidR="00D35BC0">
        <w:rPr>
          <w:noProof/>
        </w:rPr>
        <w:t>4</w:t>
      </w:r>
      <w:r w:rsidR="00D35BC0">
        <w:noBreakHyphen/>
      </w:r>
      <w:r w:rsidR="00D35BC0">
        <w:rPr>
          <w:noProof/>
        </w:rPr>
        <w:t>6</w:t>
      </w:r>
      <w:r w:rsidR="00A22692">
        <w:fldChar w:fldCharType="end"/>
      </w:r>
      <w:r>
        <w:t xml:space="preserve"> below are the key future legal approvals identified as necessary and relevant to the rehabilitation works as proposed under this DMRP. </w:t>
      </w:r>
    </w:p>
    <w:p w14:paraId="0749743B" w14:textId="6C556BF9" w:rsidR="00475ACC" w:rsidRDefault="00475ACC" w:rsidP="00475ACC">
      <w:r>
        <w:t xml:space="preserve">The future legal approvals set out </w:t>
      </w:r>
      <w:r w:rsidRPr="008B2C0B">
        <w:t xml:space="preserve">below </w:t>
      </w:r>
      <w:r>
        <w:t xml:space="preserve">are in addition to the existing legal approvals in </w:t>
      </w:r>
      <w:r w:rsidR="00B52813">
        <w:rPr>
          <w:b/>
          <w:bCs/>
          <w:highlight w:val="yellow"/>
        </w:rPr>
        <w:fldChar w:fldCharType="begin"/>
      </w:r>
      <w:r w:rsidR="00B52813">
        <w:instrText xml:space="preserve"> REF _Ref200525704 \h </w:instrText>
      </w:r>
      <w:r w:rsidR="00B52813">
        <w:rPr>
          <w:b/>
          <w:bCs/>
          <w:highlight w:val="yellow"/>
        </w:rPr>
      </w:r>
      <w:r w:rsidR="00B52813">
        <w:rPr>
          <w:b/>
          <w:bCs/>
          <w:highlight w:val="yellow"/>
        </w:rPr>
        <w:fldChar w:fldCharType="separate"/>
      </w:r>
      <w:r w:rsidR="00D35BC0">
        <w:t xml:space="preserve">Table </w:t>
      </w:r>
      <w:r w:rsidR="00D35BC0">
        <w:rPr>
          <w:noProof/>
        </w:rPr>
        <w:t>4</w:t>
      </w:r>
      <w:r w:rsidR="00D35BC0">
        <w:noBreakHyphen/>
      </w:r>
      <w:r w:rsidR="00D35BC0">
        <w:rPr>
          <w:noProof/>
        </w:rPr>
        <w:t>5</w:t>
      </w:r>
      <w:r w:rsidR="00B52813">
        <w:rPr>
          <w:b/>
          <w:bCs/>
          <w:highlight w:val="yellow"/>
        </w:rPr>
        <w:fldChar w:fldCharType="end"/>
      </w:r>
      <w:r w:rsidR="00B52813">
        <w:rPr>
          <w:b/>
          <w:bCs/>
        </w:rPr>
        <w:t xml:space="preserve"> </w:t>
      </w:r>
      <w:r>
        <w:t xml:space="preserve">above that have been identified as continuing to be needed to support the rehabilitation of Yallourn Mine as proposed in this DMRP. </w:t>
      </w:r>
    </w:p>
    <w:p w14:paraId="27FCAE63" w14:textId="77777777" w:rsidR="00475ACC" w:rsidRDefault="00475ACC" w:rsidP="00475ACC"/>
    <w:p w14:paraId="23BAD339" w14:textId="77777777" w:rsidR="00475ACC" w:rsidRDefault="00475ACC" w:rsidP="00475ACC"/>
    <w:p w14:paraId="51460194" w14:textId="77777777" w:rsidR="00475ACC" w:rsidRDefault="00475ACC" w:rsidP="00475ACC">
      <w:pPr>
        <w:pStyle w:val="Caption"/>
        <w:sectPr w:rsidR="00475ACC" w:rsidSect="00475ACC">
          <w:pgSz w:w="11910" w:h="16840"/>
          <w:pgMar w:top="1134" w:right="567" w:bottom="1315" w:left="567" w:header="720" w:footer="356" w:gutter="0"/>
          <w:cols w:space="709"/>
          <w:titlePg/>
          <w:docGrid w:linePitch="299"/>
        </w:sectPr>
      </w:pPr>
      <w:bookmarkStart w:id="135" w:name="_Ref195093389"/>
    </w:p>
    <w:p w14:paraId="05B77CBC" w14:textId="067E685B" w:rsidR="00475ACC" w:rsidRPr="00CD64A0" w:rsidRDefault="00EE2356" w:rsidP="00475ACC">
      <w:pPr>
        <w:pStyle w:val="Caption"/>
        <w:rPr>
          <w:b w:val="0"/>
        </w:rPr>
      </w:pPr>
      <w:bookmarkStart w:id="136" w:name="_Ref200525680"/>
      <w:bookmarkStart w:id="137" w:name="_Toc199155245"/>
      <w:bookmarkStart w:id="138" w:name="_Toc210126960"/>
      <w:bookmarkEnd w:id="135"/>
      <w:r>
        <w:t xml:space="preserve">Table </w:t>
      </w:r>
      <w:r w:rsidR="00971AAD">
        <w:fldChar w:fldCharType="begin"/>
      </w:r>
      <w:r w:rsidR="00971AAD">
        <w:instrText xml:space="preserve"> STYLEREF 1 \s </w:instrText>
      </w:r>
      <w:r w:rsidR="00971AAD">
        <w:fldChar w:fldCharType="separate"/>
      </w:r>
      <w:r w:rsidR="00D35BC0">
        <w:rPr>
          <w:noProof/>
        </w:rPr>
        <w:t>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6</w:t>
      </w:r>
      <w:r w:rsidR="00971AAD">
        <w:fldChar w:fldCharType="end"/>
      </w:r>
      <w:bookmarkEnd w:id="136"/>
      <w:r>
        <w:t xml:space="preserve">: </w:t>
      </w:r>
      <w:r w:rsidR="00475ACC">
        <w:t>Key future l</w:t>
      </w:r>
      <w:r w:rsidR="00475ACC" w:rsidRPr="00CC2D1E">
        <w:t xml:space="preserve">egal </w:t>
      </w:r>
      <w:r w:rsidR="00475ACC">
        <w:t>a</w:t>
      </w:r>
      <w:r w:rsidR="00475ACC" w:rsidRPr="00CC2D1E">
        <w:t xml:space="preserve">pprovals </w:t>
      </w:r>
      <w:r w:rsidR="00475ACC">
        <w:t>necessary to outcomes proposed in this DMRP</w:t>
      </w:r>
      <w:bookmarkEnd w:id="137"/>
      <w:bookmarkEnd w:id="138"/>
    </w:p>
    <w:tbl>
      <w:tblPr>
        <w:tblStyle w:val="DMRPTable"/>
        <w:tblW w:w="5000" w:type="pct"/>
        <w:tblLook w:val="04A0" w:firstRow="1" w:lastRow="0" w:firstColumn="1" w:lastColumn="0" w:noHBand="0" w:noVBand="1"/>
      </w:tblPr>
      <w:tblGrid>
        <w:gridCol w:w="1528"/>
        <w:gridCol w:w="1525"/>
        <w:gridCol w:w="5424"/>
        <w:gridCol w:w="2289"/>
      </w:tblGrid>
      <w:tr w:rsidR="00204F2C" w:rsidRPr="00BA0BC0" w14:paraId="11469545" w14:textId="77777777" w:rsidTr="00ED1C24">
        <w:trPr>
          <w:cnfStyle w:val="100000000000" w:firstRow="1" w:lastRow="0" w:firstColumn="0" w:lastColumn="0" w:oddVBand="0" w:evenVBand="0" w:oddHBand="0" w:evenHBand="0" w:firstRowFirstColumn="0" w:firstRowLastColumn="0" w:lastRowFirstColumn="0" w:lastRowLastColumn="0"/>
          <w:cantSplit/>
          <w:trHeight w:val="300"/>
          <w:tblHeader/>
        </w:trPr>
        <w:tc>
          <w:tcPr>
            <w:tcW w:w="710" w:type="pct"/>
            <w:hideMark/>
          </w:tcPr>
          <w:p w14:paraId="6B38F656" w14:textId="77777777" w:rsidR="00475ACC" w:rsidRPr="00CA381C" w:rsidRDefault="00475ACC" w:rsidP="009F2DE7">
            <w:r w:rsidRPr="00CA381C">
              <w:t>Application or Instrument </w:t>
            </w:r>
          </w:p>
        </w:tc>
        <w:tc>
          <w:tcPr>
            <w:tcW w:w="708" w:type="pct"/>
            <w:hideMark/>
          </w:tcPr>
          <w:p w14:paraId="034F2A5F" w14:textId="77777777" w:rsidR="00475ACC" w:rsidRPr="00CA381C" w:rsidRDefault="00475ACC" w:rsidP="009F2DE7">
            <w:r w:rsidRPr="00CA381C">
              <w:t>Legislation</w:t>
            </w:r>
          </w:p>
        </w:tc>
        <w:tc>
          <w:tcPr>
            <w:tcW w:w="2519" w:type="pct"/>
          </w:tcPr>
          <w:p w14:paraId="0F192BFF" w14:textId="77777777" w:rsidR="00475ACC" w:rsidRPr="00CA381C" w:rsidRDefault="00475ACC" w:rsidP="009F2DE7">
            <w:r w:rsidRPr="00CA381C">
              <w:t>De</w:t>
            </w:r>
            <w:r>
              <w:t>scription</w:t>
            </w:r>
          </w:p>
        </w:tc>
        <w:tc>
          <w:tcPr>
            <w:tcW w:w="1064" w:type="pct"/>
          </w:tcPr>
          <w:p w14:paraId="53B992EE" w14:textId="77777777" w:rsidR="00475ACC" w:rsidRPr="00CA381C" w:rsidRDefault="00475ACC" w:rsidP="009F2DE7">
            <w:r w:rsidRPr="00CA381C">
              <w:t>Planned timing for approvals</w:t>
            </w:r>
          </w:p>
        </w:tc>
      </w:tr>
      <w:tr w:rsidR="00475ACC" w:rsidRPr="00BA0BC0" w14:paraId="4AD56E92" w14:textId="77777777" w:rsidTr="00ED1C24">
        <w:trPr>
          <w:cantSplit/>
          <w:trHeight w:val="300"/>
        </w:trPr>
        <w:tc>
          <w:tcPr>
            <w:tcW w:w="710" w:type="pct"/>
          </w:tcPr>
          <w:p w14:paraId="5BD9459E" w14:textId="77777777" w:rsidR="00475ACC" w:rsidRPr="00BA0BC0" w:rsidRDefault="00475ACC" w:rsidP="009F2DE7">
            <w:r w:rsidRPr="00BA0BC0">
              <w:t>Bulk Water Entitlement</w:t>
            </w:r>
            <w:r>
              <w:t xml:space="preserve"> (BWE)</w:t>
            </w:r>
          </w:p>
          <w:p w14:paraId="3950982A" w14:textId="77777777" w:rsidR="00475ACC" w:rsidRPr="00BA0BC0" w:rsidRDefault="00475ACC" w:rsidP="009F2DE7"/>
        </w:tc>
        <w:tc>
          <w:tcPr>
            <w:tcW w:w="708" w:type="pct"/>
          </w:tcPr>
          <w:p w14:paraId="63EA4DF6" w14:textId="77777777" w:rsidR="00475ACC" w:rsidRPr="00C411DC" w:rsidRDefault="00475ACC" w:rsidP="009F2DE7">
            <w:pPr>
              <w:rPr>
                <w:i/>
                <w:iCs/>
              </w:rPr>
            </w:pPr>
            <w:r w:rsidRPr="00C411DC">
              <w:rPr>
                <w:i/>
                <w:iCs/>
              </w:rPr>
              <w:t xml:space="preserve">Water Act 1989 </w:t>
            </w:r>
            <w:r w:rsidRPr="008B2C0B">
              <w:t>(Vic)</w:t>
            </w:r>
          </w:p>
        </w:tc>
        <w:tc>
          <w:tcPr>
            <w:tcW w:w="2519" w:type="pct"/>
          </w:tcPr>
          <w:p w14:paraId="2EBDB3E1" w14:textId="77777777" w:rsidR="00475ACC" w:rsidRPr="00C51DFD" w:rsidRDefault="00475ACC" w:rsidP="009F2DE7">
            <w:r w:rsidRPr="00C51DFD">
              <w:t xml:space="preserve">Passive filling of the mine void through rainfall and groundwater infill alone is estimated to take up to 80-100 years. That timeframe is potentially unacceptable from a geotechnical and public safety risk management perspective. </w:t>
            </w:r>
          </w:p>
          <w:p w14:paraId="3EAA8C97" w14:textId="4DC6AF9B" w:rsidR="00475ACC" w:rsidRPr="00C41B53" w:rsidRDefault="00475ACC" w:rsidP="009F2DE7">
            <w:r w:rsidRPr="00C51DFD">
              <w:t>As such, EAY intends to apply to the Minister for Water for a new BWE to support its proposed pit filling as set out in this DMRP.  The current estimated time to fill if this BWE is granted is 2</w:t>
            </w:r>
            <w:r w:rsidR="2D154CD2">
              <w:t>5</w:t>
            </w:r>
            <w:r w:rsidRPr="00C51DFD">
              <w:t xml:space="preserve"> years.</w:t>
            </w:r>
          </w:p>
        </w:tc>
        <w:tc>
          <w:tcPr>
            <w:tcW w:w="1064" w:type="pct"/>
          </w:tcPr>
          <w:p w14:paraId="2FE04C22" w14:textId="77777777" w:rsidR="00475ACC" w:rsidRPr="00BA0BC0" w:rsidRDefault="00475ACC" w:rsidP="009F2DE7">
            <w:r>
              <w:t>EAY plans to apply to the Minister for Water a new BWE by end 2026.</w:t>
            </w:r>
          </w:p>
        </w:tc>
      </w:tr>
      <w:tr w:rsidR="00475ACC" w:rsidRPr="00BA0BC0" w14:paraId="08C24A0E" w14:textId="77777777" w:rsidTr="00ED1C24">
        <w:trPr>
          <w:cantSplit/>
          <w:trHeight w:val="300"/>
        </w:trPr>
        <w:tc>
          <w:tcPr>
            <w:tcW w:w="710" w:type="pct"/>
          </w:tcPr>
          <w:p w14:paraId="78FFB60C" w14:textId="77777777" w:rsidR="00475ACC" w:rsidRPr="00BA0BC0" w:rsidRDefault="00475ACC" w:rsidP="009F2DE7">
            <w:r w:rsidRPr="00BA0BC0">
              <w:t>Take and Use Licence</w:t>
            </w:r>
          </w:p>
        </w:tc>
        <w:tc>
          <w:tcPr>
            <w:tcW w:w="708" w:type="pct"/>
          </w:tcPr>
          <w:p w14:paraId="04F7D07E" w14:textId="77777777" w:rsidR="00475ACC" w:rsidRPr="00C411DC" w:rsidRDefault="00475ACC" w:rsidP="009F2DE7">
            <w:pPr>
              <w:rPr>
                <w:i/>
                <w:iCs/>
              </w:rPr>
            </w:pPr>
            <w:r w:rsidRPr="00C411DC">
              <w:rPr>
                <w:i/>
                <w:iCs/>
              </w:rPr>
              <w:t xml:space="preserve">Water Act 1989 </w:t>
            </w:r>
            <w:r w:rsidRPr="008B2C0B">
              <w:t>(Vic)</w:t>
            </w:r>
          </w:p>
        </w:tc>
        <w:tc>
          <w:tcPr>
            <w:tcW w:w="2519" w:type="pct"/>
          </w:tcPr>
          <w:p w14:paraId="32061511" w14:textId="77777777" w:rsidR="00475ACC" w:rsidRDefault="00475ACC" w:rsidP="009F2DE7">
            <w:r>
              <w:t xml:space="preserve">EAY acknowledges that </w:t>
            </w:r>
            <w:r w:rsidRPr="006D44B3">
              <w:t xml:space="preserve">any </w:t>
            </w:r>
            <w:r>
              <w:t>"</w:t>
            </w:r>
            <w:r w:rsidRPr="006D44B3">
              <w:t>take</w:t>
            </w:r>
            <w:r>
              <w:t>"</w:t>
            </w:r>
            <w:r w:rsidRPr="006D44B3">
              <w:t xml:space="preserve"> of water</w:t>
            </w:r>
            <w:r w:rsidRPr="00ED0A88">
              <w:t xml:space="preserve"> from a waterway requires a water entitlement</w:t>
            </w:r>
            <w:r>
              <w:t xml:space="preserve"> under the Water Act, such as a section 51 take and use licence</w:t>
            </w:r>
            <w:r w:rsidRPr="00ED0A88">
              <w:t xml:space="preserve">.  </w:t>
            </w:r>
          </w:p>
          <w:p w14:paraId="2E62F5DC" w14:textId="77777777" w:rsidR="00475ACC" w:rsidRPr="003A42C5" w:rsidRDefault="00475ACC" w:rsidP="009F2DE7">
            <w:pPr>
              <w:rPr>
                <w:highlight w:val="yellow"/>
              </w:rPr>
            </w:pPr>
            <w:r>
              <w:t xml:space="preserve">Some rainwater or other water may </w:t>
            </w:r>
            <w:r w:rsidRPr="00825D87">
              <w:t xml:space="preserve">flow (otherwise than in a waterway or bore) on </w:t>
            </w:r>
            <w:r>
              <w:t xml:space="preserve">EAY </w:t>
            </w:r>
            <w:r w:rsidRPr="00825D87">
              <w:t xml:space="preserve">land </w:t>
            </w:r>
            <w:r>
              <w:t xml:space="preserve">and </w:t>
            </w:r>
            <w:r w:rsidRPr="00F87223">
              <w:t>enter the pit</w:t>
            </w:r>
            <w:r>
              <w:t xml:space="preserve">, such as </w:t>
            </w:r>
            <w:r w:rsidRPr="000E0B99">
              <w:t>during flooding events.</w:t>
            </w:r>
            <w:r>
              <w:t xml:space="preserve"> The entering of such water that flows over EAY land into the pit is unlikely to be considered a "take" of the water, such that water can </w:t>
            </w:r>
            <w:r>
              <w:rPr>
                <w:rFonts w:cs="Arial"/>
                <w:color w:val="000000"/>
              </w:rPr>
              <w:t xml:space="preserve">be retained in the pit (depending on the lake level) without the need for an entitlement under the Water Act (i.e., per section 8(4)(c) of the Water Act). </w:t>
            </w:r>
          </w:p>
        </w:tc>
        <w:tc>
          <w:tcPr>
            <w:tcW w:w="1064" w:type="pct"/>
          </w:tcPr>
          <w:p w14:paraId="257EB3BE" w14:textId="3E63F72A" w:rsidR="00475ACC" w:rsidRPr="00BA0BC0" w:rsidRDefault="00475ACC" w:rsidP="009F2DE7">
            <w:pPr>
              <w:rPr>
                <w:highlight w:val="yellow"/>
              </w:rPr>
            </w:pPr>
            <w:r>
              <w:t>The need for other forms of water entitlements</w:t>
            </w:r>
            <w:r w:rsidR="00B126D4">
              <w:t>,</w:t>
            </w:r>
            <w:r>
              <w:t xml:space="preserve"> such as </w:t>
            </w:r>
            <w:r w:rsidRPr="00F87223">
              <w:t>a take and use licence</w:t>
            </w:r>
            <w:r w:rsidR="00B126D4">
              <w:t>,</w:t>
            </w:r>
            <w:r>
              <w:t xml:space="preserve"> </w:t>
            </w:r>
            <w:r w:rsidR="000D778B">
              <w:t xml:space="preserve"> are impacted by</w:t>
            </w:r>
            <w:r>
              <w:t xml:space="preserve"> whether EAY can obtain a BWE on acceptable terms for the pit filling purposes. </w:t>
            </w:r>
            <w:r w:rsidR="000D778B">
              <w:t xml:space="preserve">Further consideration is being given to whether such licences may be needed, and what form they may take. </w:t>
            </w:r>
            <w:r>
              <w:t xml:space="preserve">As such, EAY expects to be in a position to identify and confirm the need for other water entitlements around the </w:t>
            </w:r>
            <w:r w:rsidRPr="0039658C">
              <w:t>end 2026.</w:t>
            </w:r>
            <w:r>
              <w:t xml:space="preserve"> </w:t>
            </w:r>
          </w:p>
        </w:tc>
      </w:tr>
      <w:tr w:rsidR="00475ACC" w:rsidRPr="00BA0BC0" w14:paraId="38344D58" w14:textId="77777777" w:rsidTr="00ED1C24">
        <w:trPr>
          <w:cantSplit/>
          <w:trHeight w:val="300"/>
        </w:trPr>
        <w:tc>
          <w:tcPr>
            <w:tcW w:w="710" w:type="pct"/>
          </w:tcPr>
          <w:p w14:paraId="209FC03F" w14:textId="77777777" w:rsidR="00475ACC" w:rsidRPr="00BA0BC0" w:rsidRDefault="00475ACC" w:rsidP="009F2DE7">
            <w:r w:rsidRPr="00BA0BC0">
              <w:t xml:space="preserve">Licence to construct </w:t>
            </w:r>
            <w:r>
              <w:t xml:space="preserve">works (etc.) </w:t>
            </w:r>
            <w:r w:rsidRPr="00BA0BC0">
              <w:t>on waterways</w:t>
            </w:r>
          </w:p>
        </w:tc>
        <w:tc>
          <w:tcPr>
            <w:tcW w:w="708" w:type="pct"/>
          </w:tcPr>
          <w:p w14:paraId="2B9EFD77" w14:textId="77777777" w:rsidR="00475ACC" w:rsidRPr="00C411DC" w:rsidRDefault="00475ACC" w:rsidP="009F2DE7">
            <w:pPr>
              <w:rPr>
                <w:i/>
                <w:iCs/>
              </w:rPr>
            </w:pPr>
            <w:r w:rsidRPr="00C411DC">
              <w:rPr>
                <w:i/>
                <w:iCs/>
              </w:rPr>
              <w:t xml:space="preserve">Water Act 1989 </w:t>
            </w:r>
            <w:r w:rsidRPr="008B2C0B">
              <w:t>(Vic)</w:t>
            </w:r>
          </w:p>
        </w:tc>
        <w:tc>
          <w:tcPr>
            <w:tcW w:w="2519" w:type="pct"/>
          </w:tcPr>
          <w:p w14:paraId="0D6E8A23" w14:textId="77777777" w:rsidR="00475ACC" w:rsidRPr="000203BF" w:rsidRDefault="00475ACC" w:rsidP="009F2DE7">
            <w:pPr>
              <w:rPr>
                <w:highlight w:val="yellow"/>
              </w:rPr>
            </w:pPr>
            <w:r w:rsidRPr="00B102E0">
              <w:t xml:space="preserve">There are several aspects of the rehabilitation solution that may trigger the requirement for a licence to construct works on waterways: southern coffer dam decommissioning, MRD </w:t>
            </w:r>
            <w:r>
              <w:t>works (</w:t>
            </w:r>
            <w:r w:rsidRPr="00B102E0">
              <w:t>spillway construction</w:t>
            </w:r>
            <w:r>
              <w:t>, r</w:t>
            </w:r>
            <w:r w:rsidRPr="00B102E0">
              <w:t>eshaping</w:t>
            </w:r>
            <w:r>
              <w:t>, tunnel preparation), and</w:t>
            </w:r>
            <w:r w:rsidRPr="00B102E0">
              <w:t xml:space="preserve"> connection of the pit overflow in NE corner to Latrobe River. </w:t>
            </w:r>
          </w:p>
        </w:tc>
        <w:tc>
          <w:tcPr>
            <w:tcW w:w="1064" w:type="pct"/>
          </w:tcPr>
          <w:p w14:paraId="64B61443" w14:textId="77777777" w:rsidR="00475ACC" w:rsidRPr="00BA0BC0" w:rsidRDefault="00475ACC" w:rsidP="009F2DE7">
            <w:pPr>
              <w:rPr>
                <w:highlight w:val="yellow"/>
              </w:rPr>
            </w:pPr>
            <w:r w:rsidRPr="00F87223">
              <w:t xml:space="preserve">EAY </w:t>
            </w:r>
            <w:r>
              <w:t xml:space="preserve">will </w:t>
            </w:r>
            <w:r w:rsidRPr="00F87223">
              <w:t xml:space="preserve">further investigate </w:t>
            </w:r>
            <w:r>
              <w:t>and assess its licence to construct works requirements by end 2026.</w:t>
            </w:r>
          </w:p>
        </w:tc>
      </w:tr>
      <w:tr w:rsidR="00475ACC" w:rsidRPr="00BA0BC0" w14:paraId="0B626D91" w14:textId="77777777" w:rsidTr="00ED1C24">
        <w:trPr>
          <w:cantSplit/>
          <w:trHeight w:val="300"/>
        </w:trPr>
        <w:tc>
          <w:tcPr>
            <w:tcW w:w="710" w:type="pct"/>
          </w:tcPr>
          <w:p w14:paraId="4987FE3D" w14:textId="77777777" w:rsidR="00475ACC" w:rsidRPr="00BA0BC0" w:rsidRDefault="00475ACC" w:rsidP="009F2DE7">
            <w:r>
              <w:t>Environmental Effects Statement (EES)</w:t>
            </w:r>
          </w:p>
        </w:tc>
        <w:tc>
          <w:tcPr>
            <w:tcW w:w="708" w:type="pct"/>
          </w:tcPr>
          <w:p w14:paraId="013138C4" w14:textId="77777777" w:rsidR="00475ACC" w:rsidRPr="00C411DC" w:rsidRDefault="00475ACC" w:rsidP="009F2DE7">
            <w:pPr>
              <w:rPr>
                <w:i/>
                <w:iCs/>
              </w:rPr>
            </w:pPr>
            <w:r w:rsidRPr="00C333F2">
              <w:rPr>
                <w:i/>
                <w:iCs/>
              </w:rPr>
              <w:t xml:space="preserve">Environmental Effects Act 1978 </w:t>
            </w:r>
            <w:r w:rsidRPr="008B2C0B">
              <w:t>(Vic)</w:t>
            </w:r>
            <w:r>
              <w:rPr>
                <w:i/>
                <w:iCs/>
              </w:rPr>
              <w:t xml:space="preserve"> </w:t>
            </w:r>
            <w:r>
              <w:t>(</w:t>
            </w:r>
            <w:r w:rsidRPr="00DC1094">
              <w:t>EE Act</w:t>
            </w:r>
            <w:r>
              <w:t>)</w:t>
            </w:r>
          </w:p>
        </w:tc>
        <w:tc>
          <w:tcPr>
            <w:tcW w:w="2519" w:type="pct"/>
          </w:tcPr>
          <w:p w14:paraId="585B5912" w14:textId="77777777" w:rsidR="00475ACC" w:rsidRDefault="00475ACC" w:rsidP="009F2DE7">
            <w:r>
              <w:t xml:space="preserve">An assessment and decision under the EE Act is not a "legal approval" but a legal mechanism by which the Minister for Planning gives </w:t>
            </w:r>
            <w:r w:rsidRPr="0083182A">
              <w:t xml:space="preserve">advice to </w:t>
            </w:r>
            <w:r>
              <w:t xml:space="preserve">other </w:t>
            </w:r>
            <w:r w:rsidRPr="0083182A">
              <w:t>decision-makers on whether the project is acceptable and any conditions that should apply to statutory approvals</w:t>
            </w:r>
            <w:r>
              <w:t xml:space="preserve">. </w:t>
            </w:r>
          </w:p>
          <w:p w14:paraId="4374E547" w14:textId="3A7E1DEF" w:rsidR="00475ACC" w:rsidRPr="00AF2E80" w:rsidRDefault="00475ACC" w:rsidP="009F2DE7">
            <w:pPr>
              <w:rPr>
                <w:rFonts w:cs="Arial"/>
              </w:rPr>
            </w:pPr>
            <w:r>
              <w:rPr>
                <w:rFonts w:cs="Arial"/>
              </w:rPr>
              <w:t xml:space="preserve">As described above, the rehabilitation project is likely to involve a referral to the Minister to determine whether an EES is required. </w:t>
            </w:r>
          </w:p>
        </w:tc>
        <w:tc>
          <w:tcPr>
            <w:tcW w:w="1064" w:type="pct"/>
          </w:tcPr>
          <w:p w14:paraId="768C9CA5" w14:textId="6EEEEDCD" w:rsidR="00475ACC" w:rsidRPr="0059176E" w:rsidRDefault="00475ACC" w:rsidP="009F2DE7">
            <w:r>
              <w:t xml:space="preserve">Pre-referral engagement with the Minister has commenced and is expected to continue through the DMRP assessment process. </w:t>
            </w:r>
          </w:p>
        </w:tc>
      </w:tr>
      <w:tr w:rsidR="00475ACC" w:rsidRPr="00BA0BC0" w14:paraId="60C230B9" w14:textId="77777777" w:rsidTr="00ED1C24">
        <w:trPr>
          <w:cantSplit/>
          <w:trHeight w:val="300"/>
        </w:trPr>
        <w:tc>
          <w:tcPr>
            <w:tcW w:w="710" w:type="pct"/>
          </w:tcPr>
          <w:p w14:paraId="5A11FE75" w14:textId="77777777" w:rsidR="00475ACC" w:rsidRPr="003E2F15" w:rsidRDefault="00475ACC" w:rsidP="009F2DE7">
            <w:pPr>
              <w:rPr>
                <w:highlight w:val="yellow"/>
              </w:rPr>
            </w:pPr>
            <w:r w:rsidRPr="000A5AA6">
              <w:t>EPBC Approval “water trigger”</w:t>
            </w:r>
          </w:p>
        </w:tc>
        <w:tc>
          <w:tcPr>
            <w:tcW w:w="708" w:type="pct"/>
          </w:tcPr>
          <w:p w14:paraId="7F5BC3D7" w14:textId="77777777" w:rsidR="00475ACC" w:rsidRPr="00781712" w:rsidRDefault="00475ACC" w:rsidP="009F2DE7">
            <w:pPr>
              <w:rPr>
                <w:i/>
                <w:iCs/>
              </w:rPr>
            </w:pPr>
            <w:r w:rsidRPr="00781712">
              <w:rPr>
                <w:i/>
                <w:iCs/>
              </w:rPr>
              <w:t xml:space="preserve">Environment Protection and Biodiversity Conservation Act 1999 </w:t>
            </w:r>
            <w:r w:rsidRPr="008B2C0B">
              <w:t>(Cth)</w:t>
            </w:r>
          </w:p>
        </w:tc>
        <w:tc>
          <w:tcPr>
            <w:tcW w:w="2519" w:type="pct"/>
          </w:tcPr>
          <w:p w14:paraId="7E74FA2D" w14:textId="77777777" w:rsidR="00475ACC" w:rsidRPr="00781712" w:rsidRDefault="00475ACC" w:rsidP="009F2DE7">
            <w:r w:rsidRPr="00781712">
              <w:t xml:space="preserve">EAY to review if the rehabilitation project triggers the requirement for EPBC Act approval </w:t>
            </w:r>
            <w:r>
              <w:t xml:space="preserve">due to the </w:t>
            </w:r>
            <w:r w:rsidRPr="00781712">
              <w:t>water trigger</w:t>
            </w:r>
            <w:r>
              <w:t xml:space="preserve"> or the potential for a significant impact of any other MNES</w:t>
            </w:r>
            <w:r w:rsidRPr="00781712">
              <w:t>.</w:t>
            </w:r>
          </w:p>
        </w:tc>
        <w:tc>
          <w:tcPr>
            <w:tcW w:w="1064" w:type="pct"/>
          </w:tcPr>
          <w:p w14:paraId="68AE7FEA" w14:textId="77777777" w:rsidR="00475ACC" w:rsidRDefault="00475ACC" w:rsidP="009F2DE7">
            <w:r>
              <w:t>EAY's r</w:t>
            </w:r>
            <w:r w:rsidRPr="00781712">
              <w:t xml:space="preserve">eview of EPBC triggers </w:t>
            </w:r>
            <w:r>
              <w:t xml:space="preserve">will </w:t>
            </w:r>
            <w:r w:rsidRPr="00781712">
              <w:t xml:space="preserve">coincide with </w:t>
            </w:r>
            <w:r>
              <w:t xml:space="preserve">ongoing </w:t>
            </w:r>
            <w:r w:rsidRPr="00781712">
              <w:t>development of DMRP.</w:t>
            </w:r>
          </w:p>
          <w:p w14:paraId="096E1FAF" w14:textId="6DC49DEA" w:rsidR="00475ACC" w:rsidRPr="00781712" w:rsidRDefault="00475ACC" w:rsidP="009F2DE7">
            <w:r>
              <w:t>If a referral is needed, the timing is likely to align with any referral needed under the EE Act.</w:t>
            </w:r>
          </w:p>
        </w:tc>
      </w:tr>
    </w:tbl>
    <w:p w14:paraId="14D4133C" w14:textId="77777777" w:rsidR="00475ACC" w:rsidRDefault="00475ACC" w:rsidP="00475ACC">
      <w:pPr>
        <w:pStyle w:val="BodyText"/>
      </w:pPr>
    </w:p>
    <w:p w14:paraId="26F29919" w14:textId="77777777" w:rsidR="00475ACC" w:rsidRDefault="00475ACC" w:rsidP="00475ACC">
      <w:pPr>
        <w:pStyle w:val="Heading2"/>
      </w:pPr>
      <w:bookmarkStart w:id="139" w:name="_Toc210049015"/>
      <w:r>
        <w:t>Other Possible Future Legal Approvals</w:t>
      </w:r>
      <w:bookmarkEnd w:id="139"/>
    </w:p>
    <w:p w14:paraId="18FA2E57" w14:textId="72B4823D" w:rsidR="00A10CEB" w:rsidRDefault="00475ACC" w:rsidP="00475ACC">
      <w:r>
        <w:rPr>
          <w:bCs/>
        </w:rPr>
        <w:t>O</w:t>
      </w:r>
      <w:r w:rsidRPr="008B2C0B">
        <w:rPr>
          <w:bCs/>
        </w:rPr>
        <w:t xml:space="preserve">ther possible future legal approvals </w:t>
      </w:r>
      <w:r>
        <w:rPr>
          <w:bCs/>
        </w:rPr>
        <w:t>may ultimately be required under Victorian legislation listed in</w:t>
      </w:r>
      <w:r w:rsidR="001E72A7">
        <w:rPr>
          <w:bCs/>
        </w:rPr>
        <w:t xml:space="preserve"> </w:t>
      </w:r>
      <w:r w:rsidR="00DC2243">
        <w:t xml:space="preserve">Table </w:t>
      </w:r>
      <w:r w:rsidR="005F0844">
        <w:t>4-3</w:t>
      </w:r>
      <w:r>
        <w:rPr>
          <w:bCs/>
        </w:rPr>
        <w:t xml:space="preserve"> to support the rehabilitation works and outcomes proposed in this DMRP.  EAY is not in a position to definitively and exhaustively list the other possible future legal approvals as there is considerable u</w:t>
      </w:r>
      <w:r w:rsidRPr="008B2C0B">
        <w:rPr>
          <w:bCs/>
        </w:rPr>
        <w:t>ncertainty as to the actual need</w:t>
      </w:r>
      <w:r>
        <w:rPr>
          <w:bCs/>
        </w:rPr>
        <w:t xml:space="preserve">. This is due in large part to </w:t>
      </w:r>
      <w:r w:rsidRPr="008B2C0B">
        <w:rPr>
          <w:bCs/>
        </w:rPr>
        <w:t>dependenc</w:t>
      </w:r>
      <w:r>
        <w:rPr>
          <w:bCs/>
        </w:rPr>
        <w:t>y</w:t>
      </w:r>
      <w:r w:rsidRPr="008B2C0B">
        <w:rPr>
          <w:bCs/>
        </w:rPr>
        <w:t xml:space="preserve"> on </w:t>
      </w:r>
      <w:r>
        <w:rPr>
          <w:bCs/>
        </w:rPr>
        <w:t xml:space="preserve">identifying and being granted the key </w:t>
      </w:r>
      <w:r w:rsidRPr="008B2C0B">
        <w:rPr>
          <w:bCs/>
        </w:rPr>
        <w:t xml:space="preserve">regulatory approvals </w:t>
      </w:r>
      <w:r>
        <w:rPr>
          <w:bCs/>
        </w:rPr>
        <w:t xml:space="preserve">needed under the DMRP, and </w:t>
      </w:r>
      <w:r w:rsidRPr="008B2C0B">
        <w:rPr>
          <w:bCs/>
        </w:rPr>
        <w:t>associated mitigants</w:t>
      </w:r>
      <w:r>
        <w:rPr>
          <w:bCs/>
        </w:rPr>
        <w:t xml:space="preserve">, which must first be addressed in order to </w:t>
      </w:r>
      <w:r w:rsidRPr="00D51CBD">
        <w:rPr>
          <w:bCs/>
        </w:rPr>
        <w:t>plan and schedule the work required to obtain other regulatory approvals and permits</w:t>
      </w:r>
    </w:p>
    <w:p w14:paraId="39CD6524" w14:textId="77777777" w:rsidR="00A10CEB" w:rsidRDefault="00A10CEB" w:rsidP="005904D7"/>
    <w:p w14:paraId="3082BC01" w14:textId="6853FCE9" w:rsidR="00BA0BC0" w:rsidRPr="00782D60" w:rsidRDefault="00BA0BC0" w:rsidP="00C43772"/>
    <w:p w14:paraId="29F5B85E" w14:textId="1EFC8413" w:rsidR="000C7ABC" w:rsidRDefault="000C7ABC" w:rsidP="00C43772">
      <w:pPr>
        <w:sectPr w:rsidR="000C7ABC" w:rsidSect="00602833">
          <w:pgSz w:w="11910" w:h="16840"/>
          <w:pgMar w:top="1134" w:right="567" w:bottom="1315" w:left="567" w:header="720" w:footer="356" w:gutter="0"/>
          <w:cols w:space="709"/>
          <w:titlePg/>
          <w:docGrid w:linePitch="299"/>
        </w:sectPr>
      </w:pPr>
    </w:p>
    <w:p w14:paraId="7EB59828" w14:textId="790ACA86" w:rsidR="00830F92" w:rsidRDefault="00A95BDB" w:rsidP="006901F1">
      <w:pPr>
        <w:pStyle w:val="Heading1"/>
      </w:pPr>
      <w:r>
        <w:t xml:space="preserve"> </w:t>
      </w:r>
      <w:bookmarkStart w:id="140" w:name="_Ref197949110"/>
      <w:bookmarkStart w:id="141" w:name="_Ref197949149"/>
      <w:bookmarkStart w:id="142" w:name="_Ref197949167"/>
      <w:bookmarkStart w:id="143" w:name="_Toc210049016"/>
      <w:r w:rsidR="00830F92">
        <w:t>Environmental Setting</w:t>
      </w:r>
      <w:bookmarkEnd w:id="140"/>
      <w:bookmarkEnd w:id="141"/>
      <w:bookmarkEnd w:id="142"/>
      <w:bookmarkEnd w:id="143"/>
    </w:p>
    <w:p w14:paraId="64F5A566" w14:textId="1D717F92" w:rsidR="0026482F" w:rsidRPr="00162F90" w:rsidRDefault="0026482F" w:rsidP="00804DE3">
      <w:pPr>
        <w:pStyle w:val="Heading2"/>
      </w:pPr>
      <w:bookmarkStart w:id="144" w:name="_Toc210049017"/>
      <w:r w:rsidRPr="00162F90">
        <w:t>Introduction</w:t>
      </w:r>
      <w:bookmarkEnd w:id="144"/>
    </w:p>
    <w:p w14:paraId="694CC59D" w14:textId="4101742C" w:rsidR="0036287B" w:rsidRPr="005C791C" w:rsidRDefault="0036287B" w:rsidP="000203BF">
      <w:r w:rsidRPr="005C791C">
        <w:t xml:space="preserve">This </w:t>
      </w:r>
      <w:r w:rsidR="00932310">
        <w:t>c</w:t>
      </w:r>
      <w:r w:rsidRPr="005C791C">
        <w:t>hapter outline</w:t>
      </w:r>
      <w:r w:rsidR="00FB337F" w:rsidRPr="005C791C">
        <w:t>s</w:t>
      </w:r>
      <w:r w:rsidRPr="005C791C">
        <w:t xml:space="preserve"> the </w:t>
      </w:r>
      <w:r w:rsidR="00FB3142" w:rsidRPr="005C791C">
        <w:t xml:space="preserve">Yallourn Mine </w:t>
      </w:r>
      <w:r w:rsidR="00A3094F" w:rsidRPr="005C791C">
        <w:t xml:space="preserve">environmental setting at </w:t>
      </w:r>
      <w:r w:rsidR="00FB3142" w:rsidRPr="005C791C">
        <w:t xml:space="preserve">a high level.  </w:t>
      </w:r>
      <w:r w:rsidR="006C4E41" w:rsidRPr="005C791C">
        <w:t xml:space="preserve">Shown within are short sections and statistics on climate, topography, geology, hydrogeology, </w:t>
      </w:r>
      <w:r w:rsidR="00F43FA5" w:rsidRPr="005C791C">
        <w:t>soils, hydrology</w:t>
      </w:r>
      <w:r w:rsidR="00ED4CE5" w:rsidRPr="005C791C">
        <w:t>, flora and fauna, fire, dust, and heritage.</w:t>
      </w:r>
      <w:r w:rsidR="00826C93" w:rsidRPr="005C791C">
        <w:t xml:space="preserve">  </w:t>
      </w:r>
      <w:r w:rsidR="006441E1">
        <w:t>The information is used from existing datasets.</w:t>
      </w:r>
      <w:r w:rsidR="00826C93" w:rsidRPr="005C791C">
        <w:t xml:space="preserve">  Many of these aspects are then detailed further</w:t>
      </w:r>
      <w:r w:rsidR="007C5D0E">
        <w:t xml:space="preserve"> within this DMRP.  Specifically,</w:t>
      </w:r>
      <w:r w:rsidR="00826C93" w:rsidRPr="005C791C">
        <w:t xml:space="preserve"> </w:t>
      </w:r>
      <w:r w:rsidR="00863BAC" w:rsidRPr="001F0CFE">
        <w:rPr>
          <w:i/>
          <w:iCs/>
        </w:rPr>
        <w:fldChar w:fldCharType="begin"/>
      </w:r>
      <w:r w:rsidR="00863BAC" w:rsidRPr="001F0CFE">
        <w:rPr>
          <w:i/>
          <w:iCs/>
        </w:rPr>
        <w:instrText xml:space="preserve"> REF _Ref195080174 \r \h </w:instrText>
      </w:r>
      <w:r w:rsidR="005C791C" w:rsidRPr="001F0CFE">
        <w:rPr>
          <w:i/>
          <w:iCs/>
        </w:rPr>
        <w:instrText xml:space="preserve"> \* MERGEFORMAT </w:instrText>
      </w:r>
      <w:r w:rsidR="00863BAC" w:rsidRPr="001F0CFE">
        <w:rPr>
          <w:i/>
          <w:iCs/>
        </w:rPr>
      </w:r>
      <w:r w:rsidR="00863BAC" w:rsidRPr="001F0CFE">
        <w:rPr>
          <w:i/>
          <w:iCs/>
        </w:rPr>
        <w:fldChar w:fldCharType="separate"/>
      </w:r>
      <w:r w:rsidR="00D35BC0">
        <w:rPr>
          <w:i/>
          <w:iCs/>
        </w:rPr>
        <w:t>Chapter 8</w:t>
      </w:r>
      <w:r w:rsidR="00863BAC" w:rsidRPr="001F0CFE">
        <w:rPr>
          <w:i/>
          <w:iCs/>
        </w:rPr>
        <w:fldChar w:fldCharType="end"/>
      </w:r>
      <w:r w:rsidR="00863BAC" w:rsidRPr="001F0CFE">
        <w:rPr>
          <w:i/>
          <w:iCs/>
        </w:rPr>
        <w:t xml:space="preserve"> </w:t>
      </w:r>
      <w:r w:rsidR="00863BAC" w:rsidRPr="001F0CFE">
        <w:rPr>
          <w:i/>
          <w:iCs/>
        </w:rPr>
        <w:fldChar w:fldCharType="begin"/>
      </w:r>
      <w:r w:rsidR="00863BAC" w:rsidRPr="001F0CFE">
        <w:rPr>
          <w:i/>
          <w:iCs/>
        </w:rPr>
        <w:instrText xml:space="preserve"> REF _Ref195080164 \h </w:instrText>
      </w:r>
      <w:r w:rsidR="005C791C" w:rsidRPr="001F0CFE">
        <w:rPr>
          <w:i/>
          <w:iCs/>
        </w:rPr>
        <w:instrText xml:space="preserve"> \* MERGEFORMAT </w:instrText>
      </w:r>
      <w:r w:rsidR="00863BAC" w:rsidRPr="001F0CFE">
        <w:rPr>
          <w:i/>
          <w:iCs/>
        </w:rPr>
      </w:r>
      <w:r w:rsidR="00863BAC" w:rsidRPr="001F0CFE">
        <w:rPr>
          <w:i/>
          <w:iCs/>
        </w:rPr>
        <w:fldChar w:fldCharType="separate"/>
      </w:r>
      <w:r w:rsidR="00D35BC0" w:rsidRPr="00D35BC0">
        <w:rPr>
          <w:i/>
          <w:iCs/>
        </w:rPr>
        <w:t>Technical Studies</w:t>
      </w:r>
      <w:r w:rsidR="00863BAC" w:rsidRPr="001F0CFE">
        <w:rPr>
          <w:i/>
          <w:iCs/>
        </w:rPr>
        <w:fldChar w:fldCharType="end"/>
      </w:r>
      <w:r w:rsidR="00615977" w:rsidRPr="005C791C">
        <w:t xml:space="preserve"> </w:t>
      </w:r>
      <w:r w:rsidR="006441E1">
        <w:t xml:space="preserve">introduces modelling </w:t>
      </w:r>
      <w:r w:rsidR="00AE2BDB">
        <w:t>and forecasting from this baseline data</w:t>
      </w:r>
      <w:r w:rsidR="00615977" w:rsidRPr="005C791C">
        <w:t xml:space="preserve"> </w:t>
      </w:r>
      <w:r w:rsidR="007C5D0E">
        <w:t>and</w:t>
      </w:r>
      <w:r w:rsidR="00615977" w:rsidRPr="005C791C">
        <w:t xml:space="preserve"> </w:t>
      </w:r>
      <w:r w:rsidR="005C791C" w:rsidRPr="001F0CFE">
        <w:rPr>
          <w:i/>
          <w:iCs/>
        </w:rPr>
        <w:fldChar w:fldCharType="begin"/>
      </w:r>
      <w:r w:rsidR="005C791C" w:rsidRPr="001F0CFE">
        <w:rPr>
          <w:i/>
          <w:iCs/>
        </w:rPr>
        <w:instrText xml:space="preserve"> REF _Ref194406717 \r \h  \* MERGEFORMAT </w:instrText>
      </w:r>
      <w:r w:rsidR="005C791C" w:rsidRPr="001F0CFE">
        <w:rPr>
          <w:i/>
          <w:iCs/>
        </w:rPr>
      </w:r>
      <w:r w:rsidR="005C791C" w:rsidRPr="001F0CFE">
        <w:rPr>
          <w:i/>
          <w:iCs/>
        </w:rPr>
        <w:fldChar w:fldCharType="separate"/>
      </w:r>
      <w:r w:rsidR="00D35BC0">
        <w:rPr>
          <w:i/>
          <w:iCs/>
        </w:rPr>
        <w:t>Chapter 12</w:t>
      </w:r>
      <w:r w:rsidR="005C791C" w:rsidRPr="001F0CFE">
        <w:rPr>
          <w:i/>
          <w:iCs/>
        </w:rPr>
        <w:fldChar w:fldCharType="end"/>
      </w:r>
      <w:r w:rsidR="005C791C" w:rsidRPr="001F0CFE">
        <w:rPr>
          <w:i/>
          <w:iCs/>
        </w:rPr>
        <w:t xml:space="preserve"> </w:t>
      </w:r>
      <w:r w:rsidR="005C791C" w:rsidRPr="001F0CFE">
        <w:rPr>
          <w:i/>
          <w:iCs/>
        </w:rPr>
        <w:fldChar w:fldCharType="begin"/>
      </w:r>
      <w:r w:rsidR="005C791C" w:rsidRPr="001F0CFE">
        <w:rPr>
          <w:i/>
          <w:iCs/>
        </w:rPr>
        <w:instrText xml:space="preserve"> REF _Ref194406717 \h  \* MERGEFORMAT </w:instrText>
      </w:r>
      <w:r w:rsidR="005C791C" w:rsidRPr="001F0CFE">
        <w:rPr>
          <w:i/>
          <w:iCs/>
        </w:rPr>
      </w:r>
      <w:r w:rsidR="005C791C" w:rsidRPr="001F0CFE">
        <w:rPr>
          <w:i/>
          <w:iCs/>
        </w:rPr>
        <w:fldChar w:fldCharType="separate"/>
      </w:r>
      <w:r w:rsidR="00D35BC0" w:rsidRPr="00D35BC0">
        <w:rPr>
          <w:i/>
          <w:iCs/>
        </w:rPr>
        <w:t>Key Activities and Design Considerations</w:t>
      </w:r>
      <w:r w:rsidR="005C791C" w:rsidRPr="001F0CFE">
        <w:rPr>
          <w:i/>
          <w:iCs/>
        </w:rPr>
        <w:fldChar w:fldCharType="end"/>
      </w:r>
      <w:r w:rsidR="007C5D0E">
        <w:t xml:space="preserve"> are directly informed by this chapter</w:t>
      </w:r>
      <w:r w:rsidR="00863BAC" w:rsidRPr="005C791C">
        <w:t>.</w:t>
      </w:r>
      <w:r w:rsidR="002A0B48">
        <w:t xml:space="preserve">  </w:t>
      </w:r>
      <w:r w:rsidR="007144F0" w:rsidRPr="00162F90">
        <w:t xml:space="preserve">Furthermore, </w:t>
      </w:r>
      <w:r w:rsidR="007144F0" w:rsidRPr="00162F90">
        <w:rPr>
          <w:i/>
        </w:rPr>
        <w:fldChar w:fldCharType="begin"/>
      </w:r>
      <w:r w:rsidR="007144F0" w:rsidRPr="00162F90">
        <w:rPr>
          <w:i/>
        </w:rPr>
        <w:instrText xml:space="preserve"> REF _Ref195177253 \r \h  \* MERGEFORMAT </w:instrText>
      </w:r>
      <w:r w:rsidR="007144F0" w:rsidRPr="00162F90">
        <w:rPr>
          <w:i/>
        </w:rPr>
      </w:r>
      <w:r w:rsidR="007144F0" w:rsidRPr="00162F90">
        <w:rPr>
          <w:i/>
        </w:rPr>
        <w:fldChar w:fldCharType="separate"/>
      </w:r>
      <w:r w:rsidR="00D35BC0">
        <w:rPr>
          <w:i/>
        </w:rPr>
        <w:t>Chapter 13</w:t>
      </w:r>
      <w:r w:rsidR="007144F0" w:rsidRPr="00162F90">
        <w:rPr>
          <w:i/>
        </w:rPr>
        <w:fldChar w:fldCharType="end"/>
      </w:r>
      <w:r w:rsidR="007144F0" w:rsidRPr="00162F90">
        <w:rPr>
          <w:i/>
        </w:rPr>
        <w:t xml:space="preserve"> </w:t>
      </w:r>
      <w:r w:rsidR="007144F0" w:rsidRPr="00162F90">
        <w:rPr>
          <w:i/>
        </w:rPr>
        <w:fldChar w:fldCharType="begin"/>
      </w:r>
      <w:r w:rsidR="007144F0" w:rsidRPr="008D3C71">
        <w:rPr>
          <w:i/>
          <w:highlight w:val="magenta"/>
        </w:rPr>
        <w:instrText xml:space="preserve"> REF _Ref195177253 \h  \* MERGEFORMAT </w:instrText>
      </w:r>
      <w:r w:rsidR="007144F0" w:rsidRPr="00162F90">
        <w:rPr>
          <w:i/>
        </w:rPr>
      </w:r>
      <w:r w:rsidR="007144F0" w:rsidRPr="00162F90">
        <w:rPr>
          <w:i/>
        </w:rPr>
        <w:fldChar w:fldCharType="separate"/>
      </w:r>
      <w:r w:rsidR="00D35BC0" w:rsidRPr="00D35BC0">
        <w:rPr>
          <w:i/>
        </w:rPr>
        <w:t>Closure Criteria</w:t>
      </w:r>
      <w:r w:rsidR="007144F0" w:rsidRPr="00162F90">
        <w:rPr>
          <w:i/>
        </w:rPr>
        <w:fldChar w:fldCharType="end"/>
      </w:r>
      <w:r w:rsidR="007144F0" w:rsidRPr="00162F90">
        <w:rPr>
          <w:i/>
        </w:rPr>
        <w:t xml:space="preserve"> </w:t>
      </w:r>
      <w:r w:rsidR="00EE0B20" w:rsidRPr="00162F90">
        <w:t>is informed by the baseline data and analysis discussed in this Chapter.</w:t>
      </w:r>
      <w:r w:rsidR="007144F0">
        <w:rPr>
          <w:i/>
          <w:iCs/>
        </w:rPr>
        <w:t xml:space="preserve"> </w:t>
      </w:r>
    </w:p>
    <w:p w14:paraId="30F4D63A" w14:textId="0FAF8742" w:rsidR="00FB26F3" w:rsidRDefault="006E2036" w:rsidP="00B75E20">
      <w:pPr>
        <w:pStyle w:val="Heading2"/>
      </w:pPr>
      <w:bookmarkStart w:id="145" w:name="_Toc210049018"/>
      <w:r>
        <w:t>Climate</w:t>
      </w:r>
      <w:bookmarkEnd w:id="145"/>
    </w:p>
    <w:p w14:paraId="23FE7AA3" w14:textId="1AF99A66" w:rsidR="00DF78AA" w:rsidRPr="00DF78AA" w:rsidRDefault="00DF78AA" w:rsidP="007A7705">
      <w:r>
        <w:t xml:space="preserve">An overview of the climate at Yallourn is provided below. Climate information is used </w:t>
      </w:r>
      <w:r w:rsidR="002D66A9">
        <w:t xml:space="preserve">to inform </w:t>
      </w:r>
      <w:r w:rsidR="00A54CCD">
        <w:t>rehabilitation</w:t>
      </w:r>
      <w:r w:rsidR="002D66A9">
        <w:t xml:space="preserve"> planning and is inc</w:t>
      </w:r>
      <w:r w:rsidR="00AB2F65">
        <w:t>or</w:t>
      </w:r>
      <w:r w:rsidR="002D66A9">
        <w:t>porated into relevant</w:t>
      </w:r>
      <w:r>
        <w:t xml:space="preserve"> technical studies</w:t>
      </w:r>
      <w:r w:rsidR="002D66A9">
        <w:t xml:space="preserve">. </w:t>
      </w:r>
      <w:r w:rsidR="00A54CCD">
        <w:t>Information</w:t>
      </w:r>
      <w:r w:rsidR="002D66A9">
        <w:t xml:space="preserve"> in the technical studies may vary from the information presented below</w:t>
      </w:r>
      <w:r w:rsidR="00A54CCD">
        <w:t xml:space="preserve"> depending on the data set used (</w:t>
      </w:r>
      <w:r w:rsidR="00D33C08">
        <w:t>e.g.</w:t>
      </w:r>
      <w:r w:rsidR="00A54CCD">
        <w:t xml:space="preserve"> onsite data versus B</w:t>
      </w:r>
      <w:r w:rsidR="00A54CCD" w:rsidRPr="00210586">
        <w:t>ureau of Meteorology</w:t>
      </w:r>
      <w:r w:rsidR="00D33C08">
        <w:t xml:space="preserve"> data</w:t>
      </w:r>
      <w:r w:rsidR="00A54CCD">
        <w:t>, different time periods).</w:t>
      </w:r>
      <w:r>
        <w:t xml:space="preserve"> </w:t>
      </w:r>
    </w:p>
    <w:p w14:paraId="28EBCB50" w14:textId="40C4A748" w:rsidR="00D4594E" w:rsidRDefault="00D4594E" w:rsidP="00D4594E">
      <w:pPr>
        <w:pStyle w:val="Heading3"/>
      </w:pPr>
      <w:r>
        <w:t>Rainfall</w:t>
      </w:r>
    </w:p>
    <w:p w14:paraId="0F3D4396" w14:textId="2EC6FDD5" w:rsidR="00210586" w:rsidRPr="00210586" w:rsidRDefault="00210586" w:rsidP="00210586">
      <w:r w:rsidRPr="00210586">
        <w:t>The Latrobe Valley climate is temperate and generally features cool to warm summers and mild to cool winters. Climate data has been sourced from SILO (Scientific Information for Landowners) datasets for the Bureau of Meteorology (</w:t>
      </w:r>
      <w:r w:rsidRPr="00533AA0">
        <w:rPr>
          <w:b/>
        </w:rPr>
        <w:t>BOM</w:t>
      </w:r>
      <w:r w:rsidRPr="00210586">
        <w:t>) Morwell (Latrobe Regional Airport) climate station (station number 085280). The BOM has maintained a rainfall record at Latrobe Regional Airport since 1984 and SILO has interpolated the data prior to this period based on the surrounding rainfall records.</w:t>
      </w:r>
    </w:p>
    <w:p w14:paraId="3C568378" w14:textId="21802D18" w:rsidR="00210586" w:rsidRPr="00210586" w:rsidRDefault="00533AA0" w:rsidP="00210586">
      <w:pPr>
        <w:pStyle w:val="BodyText"/>
      </w:pPr>
      <w:r>
        <w:t xml:space="preserve">The </w:t>
      </w:r>
      <w:r w:rsidR="00210586" w:rsidRPr="00210586">
        <w:t>Yallourn Mine has hosted two former BOM stations as follows:</w:t>
      </w:r>
    </w:p>
    <w:p w14:paraId="5DFE725A" w14:textId="042F5C72" w:rsidR="00210586" w:rsidRPr="00210586" w:rsidRDefault="00210586" w:rsidP="000C511A">
      <w:pPr>
        <w:pStyle w:val="ListParagraph"/>
      </w:pPr>
      <w:r w:rsidRPr="00210586">
        <w:t>Yallourn (station number 085098) operated between 1932 and 1949.</w:t>
      </w:r>
    </w:p>
    <w:p w14:paraId="0575C5C9" w14:textId="27FA26BB" w:rsidR="00210586" w:rsidRPr="00210586" w:rsidRDefault="00210586" w:rsidP="000C511A">
      <w:pPr>
        <w:pStyle w:val="ListParagraph"/>
      </w:pPr>
      <w:r w:rsidRPr="00210586">
        <w:t>Yallourn SEC</w:t>
      </w:r>
      <w:r w:rsidR="00A43D80">
        <w:t>V</w:t>
      </w:r>
      <w:r w:rsidRPr="00210586">
        <w:t xml:space="preserve"> (station number 085103) operated between 1950 to 1990.</w:t>
      </w:r>
    </w:p>
    <w:p w14:paraId="12315064" w14:textId="7BA4F344" w:rsidR="00210586" w:rsidRPr="00210586" w:rsidRDefault="00210586" w:rsidP="00210586">
      <w:pPr>
        <w:pStyle w:val="BodyText"/>
      </w:pPr>
      <w:r w:rsidRPr="00210586">
        <w:t> </w:t>
      </w:r>
      <w:r w:rsidR="00533AA0">
        <w:t xml:space="preserve">The </w:t>
      </w:r>
      <w:r w:rsidRPr="00210586">
        <w:t>Yallourn Mine also currently operates five climate monitoring stations as follows: </w:t>
      </w:r>
    </w:p>
    <w:p w14:paraId="08E5D1CA" w14:textId="2F20DFB1" w:rsidR="00210586" w:rsidRPr="00210586" w:rsidRDefault="00210586" w:rsidP="000C511A">
      <w:pPr>
        <w:pStyle w:val="ListParagraph"/>
      </w:pPr>
      <w:r w:rsidRPr="00210586">
        <w:t>Fire service rain gauge – located at the fire services building in the main infrastructure area and manually operated since 1991.</w:t>
      </w:r>
    </w:p>
    <w:p w14:paraId="7388815F" w14:textId="1B32544E" w:rsidR="00210586" w:rsidRPr="00210586" w:rsidRDefault="00210586" w:rsidP="000C511A">
      <w:pPr>
        <w:pStyle w:val="ListParagraph"/>
      </w:pPr>
      <w:r w:rsidRPr="00210586">
        <w:t xml:space="preserve">GPS weather station – located above the East Field Northern </w:t>
      </w:r>
      <w:r w:rsidR="00927C44">
        <w:t>B</w:t>
      </w:r>
      <w:r w:rsidRPr="00210586">
        <w:t>atters and automatically operated since 2016.</w:t>
      </w:r>
    </w:p>
    <w:p w14:paraId="56D81B5D" w14:textId="74D9075B" w:rsidR="00210586" w:rsidRPr="00210586" w:rsidRDefault="00210586" w:rsidP="000C511A">
      <w:pPr>
        <w:pStyle w:val="ListParagraph"/>
      </w:pPr>
      <w:r w:rsidRPr="00210586">
        <w:t xml:space="preserve">Fire service weather station – located at the </w:t>
      </w:r>
      <w:r w:rsidR="00927C44">
        <w:t>south of Township Field</w:t>
      </w:r>
      <w:r w:rsidRPr="00210586">
        <w:t xml:space="preserve"> and automatically operated since 2014.</w:t>
      </w:r>
    </w:p>
    <w:p w14:paraId="3B9E9062" w14:textId="44FC11CA" w:rsidR="00210586" w:rsidRPr="00210586" w:rsidRDefault="00210586" w:rsidP="000C511A">
      <w:pPr>
        <w:pStyle w:val="ListParagraph"/>
      </w:pPr>
      <w:r w:rsidRPr="00210586">
        <w:t>Yallourn North weather station – located at the YNOC and automatically operated since 2022.</w:t>
      </w:r>
    </w:p>
    <w:p w14:paraId="4D15D206" w14:textId="1543433C" w:rsidR="00210586" w:rsidRDefault="00210586" w:rsidP="00210586">
      <w:r w:rsidRPr="00210586">
        <w:t xml:space="preserve">The Yallourn Mine weather stations are located approximately 9-10 km west of Latrobe Regional Airport. A long-term rainfall comparison between Yallourn Mine and Latrobe Regional Airport </w:t>
      </w:r>
      <w:r w:rsidR="00185534">
        <w:t xml:space="preserve">shows more rainfall falling at the Yallourn Mine compared to the </w:t>
      </w:r>
      <w:r w:rsidR="00A24DC2">
        <w:t>Latrobe Valley Airport BOM site</w:t>
      </w:r>
      <w:r w:rsidRPr="00210586">
        <w:t>.</w:t>
      </w:r>
      <w:r w:rsidR="00E452F2">
        <w:t xml:space="preserve"> The average annual difference between </w:t>
      </w:r>
      <w:r w:rsidR="00DE7BF3">
        <w:t>Latrobe Regional Airport and the Yallourn Mine is 41mm or 5.5%.</w:t>
      </w:r>
      <w:r w:rsidRPr="00210586">
        <w:t xml:space="preserve"> </w:t>
      </w:r>
    </w:p>
    <w:p w14:paraId="0176D7C1" w14:textId="473FA862" w:rsidR="00EC193B" w:rsidRDefault="00EC193B">
      <w:pPr>
        <w:spacing w:after="0" w:line="240" w:lineRule="auto"/>
      </w:pPr>
      <w:r>
        <w:br w:type="page"/>
      </w:r>
    </w:p>
    <w:p w14:paraId="17910DDB" w14:textId="11E627FE" w:rsidR="00B0082C" w:rsidRDefault="00B0082C" w:rsidP="00C43772">
      <w:pPr>
        <w:pStyle w:val="Caption"/>
      </w:pPr>
      <w:bookmarkStart w:id="146" w:name="_Toc210126961"/>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r>
        <w:t xml:space="preserve">: Summary of </w:t>
      </w:r>
      <w:r w:rsidR="00304D56">
        <w:t>R</w:t>
      </w:r>
      <w:r>
        <w:t xml:space="preserve">ainfall at Yallourn Mine and </w:t>
      </w:r>
      <w:r w:rsidR="00304D56">
        <w:t>S</w:t>
      </w:r>
      <w:r>
        <w:t>urrounds</w:t>
      </w:r>
      <w:bookmarkEnd w:id="146"/>
    </w:p>
    <w:tbl>
      <w:tblPr>
        <w:tblStyle w:val="TableGrid"/>
        <w:tblW w:w="5000" w:type="pct"/>
        <w:tblLook w:val="04A0" w:firstRow="1" w:lastRow="0" w:firstColumn="1" w:lastColumn="0" w:noHBand="0" w:noVBand="1"/>
      </w:tblPr>
      <w:tblGrid>
        <w:gridCol w:w="2868"/>
        <w:gridCol w:w="4492"/>
        <w:gridCol w:w="3406"/>
      </w:tblGrid>
      <w:tr w:rsidR="00352BFE" w:rsidRPr="000564BA" w14:paraId="0EC41EB8" w14:textId="77777777" w:rsidTr="004A0751">
        <w:trPr>
          <w:cnfStyle w:val="100000000000" w:firstRow="1" w:lastRow="0" w:firstColumn="0" w:lastColumn="0" w:oddVBand="0" w:evenVBand="0" w:oddHBand="0" w:evenHBand="0" w:firstRowFirstColumn="0" w:firstRowLastColumn="0" w:lastRowFirstColumn="0" w:lastRowLastColumn="0"/>
          <w:tblHeader/>
        </w:trPr>
        <w:tc>
          <w:tcPr>
            <w:tcW w:w="1332" w:type="pct"/>
            <w:shd w:val="clear" w:color="auto" w:fill="8BC600"/>
          </w:tcPr>
          <w:p w14:paraId="01FEBEF1" w14:textId="77777777" w:rsidR="00352BFE" w:rsidRPr="000C76CB" w:rsidRDefault="00352BFE" w:rsidP="000C76CB">
            <w:pPr>
              <w:pStyle w:val="TableParagraph"/>
            </w:pPr>
            <w:r w:rsidRPr="000C76CB">
              <w:t>Date range</w:t>
            </w:r>
          </w:p>
        </w:tc>
        <w:tc>
          <w:tcPr>
            <w:tcW w:w="2086" w:type="pct"/>
            <w:shd w:val="clear" w:color="auto" w:fill="8BC600"/>
          </w:tcPr>
          <w:p w14:paraId="24EFD77A" w14:textId="77777777" w:rsidR="00352BFE" w:rsidRPr="000C76CB" w:rsidRDefault="00352BFE" w:rsidP="000C76CB">
            <w:pPr>
              <w:pStyle w:val="TableParagraph"/>
            </w:pPr>
            <w:r w:rsidRPr="000C76CB">
              <w:t>Location</w:t>
            </w:r>
          </w:p>
        </w:tc>
        <w:tc>
          <w:tcPr>
            <w:tcW w:w="1582" w:type="pct"/>
            <w:shd w:val="clear" w:color="auto" w:fill="8BC600"/>
          </w:tcPr>
          <w:p w14:paraId="202A3872" w14:textId="77777777" w:rsidR="00352BFE" w:rsidRPr="000C76CB" w:rsidRDefault="00352BFE" w:rsidP="000C76CB">
            <w:pPr>
              <w:pStyle w:val="TableParagraph"/>
            </w:pPr>
            <w:r w:rsidRPr="000C76CB">
              <w:t>Average annual rainfall for the date range</w:t>
            </w:r>
          </w:p>
        </w:tc>
      </w:tr>
      <w:tr w:rsidR="00352BFE" w:rsidRPr="000564BA" w14:paraId="45F67F23" w14:textId="77777777" w:rsidTr="004A0751">
        <w:trPr>
          <w:trHeight w:val="317"/>
        </w:trPr>
        <w:tc>
          <w:tcPr>
            <w:tcW w:w="1332" w:type="pct"/>
          </w:tcPr>
          <w:p w14:paraId="14DB4041" w14:textId="77777777" w:rsidR="00352BFE" w:rsidRPr="000C76CB" w:rsidRDefault="00352BFE" w:rsidP="000C76CB">
            <w:pPr>
              <w:pStyle w:val="TableParagraph"/>
            </w:pPr>
            <w:r w:rsidRPr="000C76CB">
              <w:t>1932 to 1949</w:t>
            </w:r>
          </w:p>
        </w:tc>
        <w:tc>
          <w:tcPr>
            <w:tcW w:w="2086" w:type="pct"/>
          </w:tcPr>
          <w:p w14:paraId="3A3CB510" w14:textId="77777777" w:rsidR="00352BFE" w:rsidRPr="000C76CB" w:rsidRDefault="00352BFE" w:rsidP="000C76CB">
            <w:pPr>
              <w:pStyle w:val="TableParagraph"/>
            </w:pPr>
            <w:r w:rsidRPr="000C76CB">
              <w:t>Yallourn (085098)</w:t>
            </w:r>
          </w:p>
        </w:tc>
        <w:tc>
          <w:tcPr>
            <w:tcW w:w="1582" w:type="pct"/>
          </w:tcPr>
          <w:p w14:paraId="45FAEA2C" w14:textId="77777777" w:rsidR="00352BFE" w:rsidRPr="000C76CB" w:rsidRDefault="00352BFE" w:rsidP="000C76CB">
            <w:pPr>
              <w:pStyle w:val="TableParagraph"/>
            </w:pPr>
            <w:r w:rsidRPr="000C76CB">
              <w:t>886 mm</w:t>
            </w:r>
          </w:p>
        </w:tc>
      </w:tr>
      <w:tr w:rsidR="00352BFE" w:rsidRPr="000564BA" w14:paraId="7BE1CBAD" w14:textId="77777777" w:rsidTr="004A0751">
        <w:tc>
          <w:tcPr>
            <w:tcW w:w="1332" w:type="pct"/>
          </w:tcPr>
          <w:p w14:paraId="1C7843CC" w14:textId="77777777" w:rsidR="00352BFE" w:rsidRPr="000C76CB" w:rsidRDefault="00352BFE" w:rsidP="000C76CB">
            <w:pPr>
              <w:pStyle w:val="TableParagraph"/>
            </w:pPr>
            <w:r w:rsidRPr="000C76CB">
              <w:t>1950 to 1990</w:t>
            </w:r>
          </w:p>
        </w:tc>
        <w:tc>
          <w:tcPr>
            <w:tcW w:w="2086" w:type="pct"/>
          </w:tcPr>
          <w:p w14:paraId="4CCDBA08" w14:textId="1D4F36DB" w:rsidR="00352BFE" w:rsidRPr="000C76CB" w:rsidRDefault="00352BFE" w:rsidP="000C76CB">
            <w:pPr>
              <w:pStyle w:val="TableParagraph"/>
            </w:pPr>
            <w:r w:rsidRPr="000C76CB">
              <w:t>Yallourn SEC</w:t>
            </w:r>
            <w:r w:rsidR="00A43D80">
              <w:t>V</w:t>
            </w:r>
            <w:r w:rsidRPr="000C76CB">
              <w:t xml:space="preserve"> (085103)</w:t>
            </w:r>
          </w:p>
        </w:tc>
        <w:tc>
          <w:tcPr>
            <w:tcW w:w="1582" w:type="pct"/>
          </w:tcPr>
          <w:p w14:paraId="0B66A558" w14:textId="77777777" w:rsidR="00352BFE" w:rsidRPr="000C76CB" w:rsidRDefault="00352BFE" w:rsidP="000C76CB">
            <w:pPr>
              <w:pStyle w:val="TableParagraph"/>
            </w:pPr>
            <w:r w:rsidRPr="000C76CB">
              <w:t>876 mm</w:t>
            </w:r>
          </w:p>
        </w:tc>
      </w:tr>
      <w:tr w:rsidR="00352BFE" w:rsidRPr="000564BA" w14:paraId="7E30997C" w14:textId="77777777" w:rsidTr="004A0751">
        <w:tc>
          <w:tcPr>
            <w:tcW w:w="1332" w:type="pct"/>
          </w:tcPr>
          <w:p w14:paraId="204F9A38" w14:textId="77777777" w:rsidR="00352BFE" w:rsidRPr="000C76CB" w:rsidRDefault="00352BFE" w:rsidP="000C76CB">
            <w:pPr>
              <w:pStyle w:val="TableParagraph"/>
            </w:pPr>
            <w:r w:rsidRPr="000C76CB">
              <w:t>1984 to 2021</w:t>
            </w:r>
          </w:p>
        </w:tc>
        <w:tc>
          <w:tcPr>
            <w:tcW w:w="2086" w:type="pct"/>
          </w:tcPr>
          <w:p w14:paraId="28DC1F40" w14:textId="77777777" w:rsidR="00352BFE" w:rsidRPr="000C76CB" w:rsidRDefault="00352BFE" w:rsidP="000C76CB">
            <w:pPr>
              <w:pStyle w:val="TableParagraph"/>
            </w:pPr>
            <w:r w:rsidRPr="000C76CB">
              <w:t>Latrobe Regional Airport (085280)</w:t>
            </w:r>
          </w:p>
        </w:tc>
        <w:tc>
          <w:tcPr>
            <w:tcW w:w="1582" w:type="pct"/>
          </w:tcPr>
          <w:p w14:paraId="1FA7A9FA" w14:textId="77777777" w:rsidR="00352BFE" w:rsidRPr="000C76CB" w:rsidRDefault="00352BFE" w:rsidP="000C76CB">
            <w:pPr>
              <w:pStyle w:val="TableParagraph"/>
            </w:pPr>
            <w:r w:rsidRPr="000C76CB">
              <w:t>751 mm</w:t>
            </w:r>
          </w:p>
        </w:tc>
      </w:tr>
      <w:tr w:rsidR="00352BFE" w:rsidRPr="000564BA" w14:paraId="41201DB6" w14:textId="77777777" w:rsidTr="004A0751">
        <w:tc>
          <w:tcPr>
            <w:tcW w:w="1332" w:type="pct"/>
          </w:tcPr>
          <w:p w14:paraId="297D16B2" w14:textId="1630E466" w:rsidR="00352BFE" w:rsidRPr="000C76CB" w:rsidRDefault="00352BFE" w:rsidP="000C76CB">
            <w:pPr>
              <w:pStyle w:val="TableParagraph"/>
            </w:pPr>
            <w:r w:rsidRPr="000C76CB">
              <w:t>1991 to 2021</w:t>
            </w:r>
          </w:p>
        </w:tc>
        <w:tc>
          <w:tcPr>
            <w:tcW w:w="2086" w:type="pct"/>
          </w:tcPr>
          <w:p w14:paraId="3EDC6CD3" w14:textId="6A531E93" w:rsidR="00352BFE" w:rsidRPr="000C76CB" w:rsidRDefault="00352BFE" w:rsidP="000C76CB">
            <w:pPr>
              <w:pStyle w:val="TableParagraph"/>
            </w:pPr>
            <w:r w:rsidRPr="000C76CB">
              <w:t xml:space="preserve">Fire </w:t>
            </w:r>
            <w:r w:rsidR="00C37ED1">
              <w:t>S</w:t>
            </w:r>
            <w:r w:rsidRPr="000C76CB">
              <w:t xml:space="preserve">ervice </w:t>
            </w:r>
            <w:r w:rsidR="00C37ED1">
              <w:t>R</w:t>
            </w:r>
            <w:r w:rsidRPr="000C76CB">
              <w:t xml:space="preserve">ain </w:t>
            </w:r>
            <w:r w:rsidR="00C37ED1">
              <w:t>G</w:t>
            </w:r>
            <w:r w:rsidRPr="000C76CB">
              <w:t>auge</w:t>
            </w:r>
          </w:p>
        </w:tc>
        <w:tc>
          <w:tcPr>
            <w:tcW w:w="1582" w:type="pct"/>
          </w:tcPr>
          <w:p w14:paraId="2947C367" w14:textId="77777777" w:rsidR="00352BFE" w:rsidRPr="000C76CB" w:rsidRDefault="00352BFE" w:rsidP="000C76CB">
            <w:pPr>
              <w:pStyle w:val="TableParagraph"/>
            </w:pPr>
            <w:r w:rsidRPr="000C76CB">
              <w:t>792 mm</w:t>
            </w:r>
          </w:p>
        </w:tc>
      </w:tr>
    </w:tbl>
    <w:p w14:paraId="20BA8577" w14:textId="77777777" w:rsidR="00352BFE" w:rsidRPr="00210586" w:rsidRDefault="00352BFE" w:rsidP="00210586"/>
    <w:p w14:paraId="7F16149C" w14:textId="0443E415" w:rsidR="00395C74" w:rsidRPr="000564BA" w:rsidRDefault="00395C74" w:rsidP="004A03C1">
      <w:r>
        <w:t>For peak flow analysis, an understanding of</w:t>
      </w:r>
      <w:r w:rsidR="00CE7A36">
        <w:t xml:space="preserve"> peak</w:t>
      </w:r>
      <w:r>
        <w:t xml:space="preserve"> </w:t>
      </w:r>
      <w:r w:rsidR="000F6F8A">
        <w:t xml:space="preserve">rainfall intensity is needed.  Shown below are the design rainfall charts for the Yallourn Mine ranging from a 63.2% </w:t>
      </w:r>
      <w:r w:rsidR="005B18BB">
        <w:t>annual</w:t>
      </w:r>
      <w:r w:rsidR="000F6F8A">
        <w:t xml:space="preserve"> </w:t>
      </w:r>
      <w:r w:rsidR="005B18BB">
        <w:t>e</w:t>
      </w:r>
      <w:r w:rsidR="000F6F8A">
        <w:t xml:space="preserve">xceedance </w:t>
      </w:r>
      <w:r w:rsidR="005B18BB">
        <w:t>p</w:t>
      </w:r>
      <w:r w:rsidR="000F6F8A">
        <w:t>robability</w:t>
      </w:r>
      <w:r w:rsidR="005B18BB">
        <w:t xml:space="preserve"> (</w:t>
      </w:r>
      <w:r w:rsidR="005B18BB" w:rsidRPr="00661011">
        <w:rPr>
          <w:b/>
        </w:rPr>
        <w:t>AEP</w:t>
      </w:r>
      <w:r w:rsidR="005B18BB">
        <w:t>)</w:t>
      </w:r>
      <w:r w:rsidR="000F6F8A">
        <w:t xml:space="preserve"> to </w:t>
      </w:r>
      <w:r w:rsidR="005B18BB">
        <w:t xml:space="preserve">a 1 in </w:t>
      </w:r>
      <w:r w:rsidR="003B7D63">
        <w:t>2000-year</w:t>
      </w:r>
      <w:r w:rsidR="005B18BB">
        <w:t xml:space="preserve"> </w:t>
      </w:r>
      <w:r w:rsidR="009444D7">
        <w:t>ARI</w:t>
      </w:r>
      <w:r w:rsidR="005B18BB">
        <w:t xml:space="preserve">. </w:t>
      </w:r>
      <w:r w:rsidR="000F6F8A">
        <w:t xml:space="preserve"> </w:t>
      </w:r>
      <w:r>
        <w:t xml:space="preserve"> </w:t>
      </w:r>
    </w:p>
    <w:p w14:paraId="28198776" w14:textId="77777777" w:rsidR="006D7D5A" w:rsidRDefault="006D7D5A" w:rsidP="00945551">
      <w:pPr>
        <w:jc w:val="center"/>
      </w:pPr>
      <w:r w:rsidRPr="006D7D5A">
        <w:rPr>
          <w:noProof/>
        </w:rPr>
        <w:drawing>
          <wp:inline distT="0" distB="0" distL="0" distR="0" wp14:anchorId="2C72BE4F" wp14:editId="493704B8">
            <wp:extent cx="5760720" cy="3306445"/>
            <wp:effectExtent l="0" t="0" r="0" b="8255"/>
            <wp:docPr id="201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93" name=""/>
                    <pic:cNvPicPr/>
                  </pic:nvPicPr>
                  <pic:blipFill>
                    <a:blip r:embed="rId36"/>
                    <a:stretch>
                      <a:fillRect/>
                    </a:stretch>
                  </pic:blipFill>
                  <pic:spPr>
                    <a:xfrm>
                      <a:off x="0" y="0"/>
                      <a:ext cx="5760720" cy="3306445"/>
                    </a:xfrm>
                    <a:prstGeom prst="rect">
                      <a:avLst/>
                    </a:prstGeom>
                  </pic:spPr>
                </pic:pic>
              </a:graphicData>
            </a:graphic>
          </wp:inline>
        </w:drawing>
      </w:r>
    </w:p>
    <w:p w14:paraId="2040C025" w14:textId="5019CB12" w:rsidR="00210586" w:rsidRPr="006D7D5A" w:rsidRDefault="006D7D5A" w:rsidP="00C43772">
      <w:pPr>
        <w:pStyle w:val="Caption"/>
        <w:rPr>
          <w:rFonts w:cstheme="minorHAnsi"/>
        </w:rPr>
      </w:pPr>
      <w:bookmarkStart w:id="147" w:name="_Toc210125473"/>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rsidR="00C95CC0">
        <w:t xml:space="preserve">: </w:t>
      </w:r>
      <w:r>
        <w:t xml:space="preserve">Intensity </w:t>
      </w:r>
      <w:r w:rsidR="003A24A9">
        <w:t>F</w:t>
      </w:r>
      <w:r>
        <w:t xml:space="preserve">requency </w:t>
      </w:r>
      <w:r w:rsidR="003A24A9">
        <w:t>D</w:t>
      </w:r>
      <w:r>
        <w:t xml:space="preserve">uration </w:t>
      </w:r>
      <w:r w:rsidR="003A24A9">
        <w:t>R</w:t>
      </w:r>
      <w:r>
        <w:t xml:space="preserve">ainfall </w:t>
      </w:r>
      <w:r w:rsidR="003A24A9">
        <w:t>D</w:t>
      </w:r>
      <w:r>
        <w:t xml:space="preserve">esign </w:t>
      </w:r>
      <w:r w:rsidR="003A24A9">
        <w:t>V</w:t>
      </w:r>
      <w:r>
        <w:t>alues</w:t>
      </w:r>
      <w:r w:rsidR="003B7D63">
        <w:t xml:space="preserve"> </w:t>
      </w:r>
      <w:r w:rsidR="00EF0DC0">
        <w:fldChar w:fldCharType="begin"/>
      </w:r>
      <w:r w:rsidR="001B655D">
        <w:instrText xml:space="preserve"> ADDIN EN.CITE &lt;EndNote&gt;&lt;Cite&gt;&lt;Author&gt;BOM&lt;/Author&gt;&lt;Year&gt;2025&lt;/Year&gt;&lt;RecNum&gt;107&lt;/RecNum&gt;&lt;DisplayText&gt;(BOM 2025b)&lt;/DisplayText&gt;&lt;record&gt;&lt;rec-number&gt;107&lt;/rec-number&gt;&lt;foreign-keys&gt;&lt;key app="EN" db-id="spaff0s0osz0sqe0t5a55fezradpx9psfrzt" timestamp="1747628252" guid="0b95d28f-5439-46f8-8496-fd0f5ebec38d"&gt;107&lt;/key&gt;&lt;/foreign-keys&gt;&lt;ref-type name="Web Page"&gt;12&lt;/ref-type&gt;&lt;contributors&gt;&lt;authors&gt;&lt;author&gt;BOM&lt;/author&gt;&lt;/authors&gt;&lt;secondary-authors&gt;&lt;author&gt;Bureau of Meteorology,&lt;/author&gt;&lt;/secondary-authors&gt;&lt;/contributors&gt;&lt;titles&gt;&lt;title&gt;Design Rainfall Data System (2016)&lt;/title&gt;&lt;/titles&gt;&lt;number&gt;19/05/2025&lt;/number&gt;&lt;dates&gt;&lt;year&gt;2025&lt;/year&gt;&lt;/dates&gt;&lt;pub-location&gt;http://www.bom.gov.au/water/designRainfalls/revised-ifd/?multipoint&lt;/pub-location&gt;&lt;urls&gt;&lt;related-urls&gt;&lt;url&gt;http://www.bom.gov.au/water/designRainfalls/revised-ifd/?multipoint&lt;/url&gt;&lt;/related-urls&gt;&lt;/urls&gt;&lt;/record&gt;&lt;/Cite&gt;&lt;/EndNote&gt;</w:instrText>
      </w:r>
      <w:r w:rsidR="00EF0DC0">
        <w:fldChar w:fldCharType="separate"/>
      </w:r>
      <w:r w:rsidR="00972EE0">
        <w:rPr>
          <w:noProof/>
        </w:rPr>
        <w:t>(BOM 2025b)</w:t>
      </w:r>
      <w:bookmarkEnd w:id="147"/>
      <w:r w:rsidR="00EF0DC0">
        <w:fldChar w:fldCharType="end"/>
      </w:r>
      <w:r>
        <w:t xml:space="preserve"> </w:t>
      </w:r>
    </w:p>
    <w:p w14:paraId="16E9E71B" w14:textId="25644D37" w:rsidR="00D4594E" w:rsidRDefault="00D4594E" w:rsidP="00D4594E">
      <w:pPr>
        <w:pStyle w:val="Heading3"/>
      </w:pPr>
      <w:r>
        <w:t>Evaporation</w:t>
      </w:r>
    </w:p>
    <w:p w14:paraId="4CCB3B06" w14:textId="71DE9982" w:rsidR="00CB5D7E" w:rsidRDefault="000B3DF0" w:rsidP="004A03C1">
      <w:r w:rsidRPr="000564BA">
        <w:t>Long-term average annual</w:t>
      </w:r>
      <w:r>
        <w:t xml:space="preserve"> pan</w:t>
      </w:r>
      <w:r w:rsidRPr="000564BA">
        <w:t xml:space="preserve"> evaporation is 1,233 mm with January experiencing the highest rate of evaporation and June experiencing the lowest rate of evaporation</w:t>
      </w:r>
      <w:r w:rsidR="00271CEE">
        <w:t xml:space="preserve"> </w:t>
      </w:r>
      <w:r w:rsidR="00EF0DC0">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EF0DC0">
        <w:fldChar w:fldCharType="separate"/>
      </w:r>
      <w:r w:rsidR="00673C6F">
        <w:rPr>
          <w:noProof/>
        </w:rPr>
        <w:t>(GHD 2023)</w:t>
      </w:r>
      <w:r w:rsidR="00EF0DC0">
        <w:fldChar w:fldCharType="end"/>
      </w:r>
      <w:r w:rsidR="00A81B57">
        <w:t>.</w:t>
      </w:r>
      <w:r w:rsidRPr="000564BA">
        <w:t xml:space="preserve"> The mean monthly evaporation exceeds the mean annual rainfall during the warmer months (</w:t>
      </w:r>
      <w:r w:rsidR="00146000">
        <w:t>September</w:t>
      </w:r>
      <w:r w:rsidRPr="000564BA">
        <w:t xml:space="preserve"> to April)</w:t>
      </w:r>
      <w:r w:rsidR="00146000">
        <w:t>.</w:t>
      </w:r>
      <w:r w:rsidR="00CB5D7E">
        <w:t xml:space="preserve"> Rainfall exceeds the evaporation from May through to August </w:t>
      </w:r>
      <w:r w:rsidR="00EF0DC0">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EF0DC0">
        <w:fldChar w:fldCharType="separate"/>
      </w:r>
      <w:r w:rsidR="00673C6F">
        <w:rPr>
          <w:noProof/>
        </w:rPr>
        <w:t>(GHD 2023)</w:t>
      </w:r>
      <w:r w:rsidR="00EF0DC0">
        <w:fldChar w:fldCharType="end"/>
      </w:r>
      <w:r w:rsidR="00CB5D7E">
        <w:t>.</w:t>
      </w:r>
    </w:p>
    <w:p w14:paraId="2E0A1B58" w14:textId="71999CC7" w:rsidR="006D7D5A" w:rsidRDefault="000B3DF0" w:rsidP="004A03C1">
      <w:r w:rsidRPr="000564BA">
        <w:t>The mean number of cloudy days is also higher from May to August (15.6 days/month) than September to April (13.1 days/month), contributing to the lower evaporation rates</w:t>
      </w:r>
      <w:r w:rsidR="00972EE0">
        <w:t xml:space="preserve"> </w:t>
      </w:r>
      <w:r w:rsidR="00972EE0">
        <w:fldChar w:fldCharType="begin"/>
      </w:r>
      <w:r w:rsidR="001B655D">
        <w:instrText xml:space="preserve"> ADDIN EN.CITE &lt;EndNote&gt;&lt;Cite&gt;&lt;Author&gt;BOM&lt;/Author&gt;&lt;Year&gt;2025&lt;/Year&gt;&lt;RecNum&gt;108&lt;/RecNum&gt;&lt;DisplayText&gt;(BOM 2025a)&lt;/DisplayText&gt;&lt;record&gt;&lt;rec-number&gt;108&lt;/rec-number&gt;&lt;foreign-keys&gt;&lt;key app="EN" db-id="spaff0s0osz0sqe0t5a55fezradpx9psfrzt" timestamp="1747628920" guid="3ffcae2a-e16b-4e74-8985-c7a138ff1c0e"&gt;108&lt;/key&gt;&lt;/foreign-keys&gt;&lt;ref-type name="Web Page"&gt;12&lt;/ref-type&gt;&lt;contributors&gt;&lt;authors&gt;&lt;author&gt;BOM&lt;/author&gt;&lt;/authors&gt;&lt;secondary-authors&gt;&lt;author&gt;Bureau of Meteorology,&lt;/author&gt;&lt;/secondary-authors&gt;&lt;/contributors&gt;&lt;titles&gt;&lt;title&gt;Climate statistics for Australian locations: Summary statistics for Morwell (Latrobe Valley Airport)&lt;/title&gt;&lt;/titles&gt;&lt;number&gt;19/05/2025&lt;/number&gt;&lt;dates&gt;&lt;year&gt;2025&lt;/year&gt;&lt;/dates&gt;&lt;pub-location&gt;http://www.bom.gov.au/climate/averages/tables/cw_085280.shtml&lt;/pub-location&gt;&lt;urls&gt;&lt;related-urls&gt;&lt;url&gt;http://www.bom.gov.au/climate/averages/tables/cw_085280.shtml&lt;/url&gt;&lt;/related-urls&gt;&lt;/urls&gt;&lt;/record&gt;&lt;/Cite&gt;&lt;/EndNote&gt;</w:instrText>
      </w:r>
      <w:r w:rsidR="00972EE0">
        <w:fldChar w:fldCharType="separate"/>
      </w:r>
      <w:r w:rsidR="00972EE0">
        <w:rPr>
          <w:noProof/>
        </w:rPr>
        <w:t>(BOM 2025a)</w:t>
      </w:r>
      <w:r w:rsidR="00972EE0">
        <w:fldChar w:fldCharType="end"/>
      </w:r>
      <w:r w:rsidRPr="000564BA">
        <w:t xml:space="preserve">. </w:t>
      </w:r>
    </w:p>
    <w:p w14:paraId="40306307" w14:textId="7496FDE9" w:rsidR="001E245F" w:rsidRDefault="00F12FD4" w:rsidP="004A03C1">
      <w:r>
        <w:t>The LVRRS</w:t>
      </w:r>
      <w:r w:rsidR="00C24BB8">
        <w:t xml:space="preserve"> </w:t>
      </w:r>
      <w:r w:rsidR="005E3F9F">
        <w:fldChar w:fldCharType="begin"/>
      </w:r>
      <w:r w:rsidR="001B655D">
        <w:instrText xml:space="preserve"> ADDIN EN.CITE &lt;EndNote&gt;&lt;Cite&gt;&lt;Author&gt;Jacobs&lt;/Author&gt;&lt;Year&gt;2020&lt;/Year&gt;&lt;RecNum&gt;2&lt;/RecNum&gt;&lt;DisplayText&gt;(Jacobs 2020a)&lt;/DisplayText&gt;&lt;record&gt;&lt;rec-number&gt;2&lt;/rec-number&gt;&lt;foreign-keys&gt;&lt;key app="EN" db-id="spaff0s0osz0sqe0t5a55fezradpx9psfrzt" timestamp="1744946448" guid="236146ac-d56e-4848-9d71-1c71b8ebbe71"&gt;2&lt;/key&gt;&lt;/foreign-keys&gt;&lt;ref-type name="Report"&gt;27&lt;/ref-type&gt;&lt;contributors&gt;&lt;authors&gt;&lt;author&gt;Jacobs&lt;/author&gt;&lt;/authors&gt;&lt;secondary-authors&gt;&lt;author&gt;prepared for Department of Jobs,, Precincts and Regions&lt;/author&gt;&lt;/secondary-authors&gt;&lt;/contributors&gt;&lt;titles&gt;&lt;title&gt;Latrobe Valley Regional Rehabilitation Strategy Identification of Recognised Regional Receptors&lt;/title&gt;&lt;secondary-title&gt;</w:instrText>
      </w:r>
      <w:r w:rsidR="001B655D">
        <w:rPr>
          <w:rFonts w:ascii="Arial" w:hAnsi="Arial" w:cs="Arial"/>
        </w:rPr>
        <w:instrText>​​</w:instrText>
      </w:r>
      <w:r w:rsidR="001B655D">
        <w:instrText>Latrobe Valley Regional Rehabilitation Strategy&lt;/secondary-title&gt;&lt;/titles&gt;&lt;number&gt;A2329883&lt;/number&gt;&lt;dates&gt;&lt;year&gt;2020&lt;/year&gt;&lt;pub-dates&gt;&lt;date&gt;04/12/2020&lt;/date&gt;&lt;/pub-dates&gt;&lt;/dates&gt;&lt;pub-location&gt;https://resources.vic.gov.au/projects/lvrrs/reports&lt;/pub-location&gt;&lt;isbn&gt;LVRRS1617001&lt;/isbn&gt;&lt;urls&gt;&lt;related-urls&gt;&lt;url&gt;https://resources.vic.gov.au/__data/assets/pdf_file/0005/645260/LVRRS-Identification-of-Recognised-Regional-Receptors-Report.pdf&lt;/url&gt;&lt;/related-urls&gt;&lt;/urls&gt;&lt;access-date&gt;05/05/2025&lt;/access-date&gt;&lt;/record&gt;&lt;/Cite&gt;&lt;/EndNote&gt;</w:instrText>
      </w:r>
      <w:r w:rsidR="005E3F9F">
        <w:fldChar w:fldCharType="separate"/>
      </w:r>
      <w:r w:rsidR="00D86FAD">
        <w:rPr>
          <w:noProof/>
        </w:rPr>
        <w:t>(Jacobs 2020a)</w:t>
      </w:r>
      <w:r w:rsidR="005E3F9F">
        <w:fldChar w:fldCharType="end"/>
      </w:r>
      <w:r>
        <w:t xml:space="preserve"> has adopted </w:t>
      </w:r>
      <w:r w:rsidR="00874664">
        <w:t>Morton’s Shallow Lake</w:t>
      </w:r>
      <w:r w:rsidR="00C24BB8">
        <w:t xml:space="preserve"> Method</w:t>
      </w:r>
      <w:r w:rsidR="00874664">
        <w:t xml:space="preserve"> </w:t>
      </w:r>
      <w:r w:rsidR="00C24BB8">
        <w:t>as the preferred evaporation estimation technique</w:t>
      </w:r>
      <w:r w:rsidR="005B0139">
        <w:t xml:space="preserve"> for Latrobe Valley Mine Rehabilitation</w:t>
      </w:r>
      <w:r w:rsidR="004D6F90">
        <w:t xml:space="preserve">.  This method </w:t>
      </w:r>
      <w:r w:rsidR="009C3DF3">
        <w:t>gives an annual average evaporation of 1,068 mm</w:t>
      </w:r>
      <w:r w:rsidR="006661F7">
        <w:t xml:space="preserve"> for Yallourn</w:t>
      </w:r>
      <w:r w:rsidR="009C3DF3">
        <w:t xml:space="preserve"> which </w:t>
      </w:r>
      <w:r w:rsidR="00D51A96">
        <w:t xml:space="preserve">is 24% higher than the traditional pan evaporation </w:t>
      </w:r>
      <w:r w:rsidR="00231802">
        <w:t xml:space="preserve">method </w:t>
      </w:r>
      <w:r w:rsidR="4252ADC3">
        <w:t xml:space="preserve">when </w:t>
      </w:r>
      <w:r w:rsidR="00231802">
        <w:t>multiplied by a factor of 0.7</w:t>
      </w:r>
      <w:r w:rsidR="02353D61">
        <w:t xml:space="preserve"> to derive lake evaporation</w:t>
      </w:r>
      <w:r w:rsidR="00231802">
        <w:t>.</w:t>
      </w:r>
      <w:r w:rsidR="00A23EB8">
        <w:t xml:space="preserve">  Pan evaporators have been installed at site and will be used </w:t>
      </w:r>
      <w:r w:rsidR="004A50DA">
        <w:t>for future evaporation monitoring.</w:t>
      </w:r>
    </w:p>
    <w:p w14:paraId="10558725" w14:textId="360F7CF7" w:rsidR="001E245F" w:rsidRPr="006E742E" w:rsidRDefault="1AB1C90E" w:rsidP="006E742E">
      <w:pPr>
        <w:rPr>
          <w:rFonts w:eastAsia="Arial"/>
        </w:rPr>
      </w:pPr>
      <w:r w:rsidRPr="006E742E">
        <w:rPr>
          <w:rFonts w:eastAsia="Arial"/>
        </w:rPr>
        <w:t xml:space="preserve">Two different sets of evaporation datasets </w:t>
      </w:r>
      <w:r w:rsidR="00842497" w:rsidRPr="006E742E">
        <w:rPr>
          <w:rFonts w:eastAsia="Arial"/>
        </w:rPr>
        <w:t>have been adopted for this DMRP, these are</w:t>
      </w:r>
      <w:r w:rsidRPr="006E742E">
        <w:rPr>
          <w:rFonts w:eastAsia="Arial"/>
        </w:rPr>
        <w:t>:</w:t>
      </w:r>
    </w:p>
    <w:p w14:paraId="255874B7" w14:textId="06EA5517" w:rsidR="001E245F" w:rsidRPr="006E742E" w:rsidRDefault="1AB1C90E" w:rsidP="000C511A">
      <w:pPr>
        <w:pStyle w:val="ListParagraph"/>
      </w:pPr>
      <w:r w:rsidRPr="006E742E">
        <w:t xml:space="preserve">Morton’s Shallow Lake Evaporation is used in the model to represent the evaporation loss from the lake surface. The shallow lake dataset is calculated using Morton’s method which converts observed pan evaporation to the evaporation that would likely be observed on a larger body of water. This evaporation dataset will be used to simulate evaporation losses from the lake surface. </w:t>
      </w:r>
    </w:p>
    <w:p w14:paraId="113AAC06" w14:textId="354FD1B0" w:rsidR="72F2EB8A" w:rsidRPr="00243F2E" w:rsidRDefault="0F5CE2DD" w:rsidP="00243F2E">
      <w:pPr>
        <w:pStyle w:val="ListParagraph"/>
      </w:pPr>
      <w:r w:rsidRPr="006E742E">
        <w:t>Morton’s Actual Evapotranspiration (Mact) represents the combined loss of water from a given catchment area, by evaporation from the soil surface and by transpiration from plants. The Mact dataset provided in the SILO data is calculated using Morton’s method and is an input to the hydrological modelling (Australian Water Balance Model</w:t>
      </w:r>
      <w:r w:rsidR="001C6648">
        <w:t xml:space="preserve"> (</w:t>
      </w:r>
      <w:r w:rsidRPr="006E742E">
        <w:t>AWBM)</w:t>
      </w:r>
      <w:r w:rsidR="001C6648">
        <w:t>)</w:t>
      </w:r>
      <w:r w:rsidRPr="006E742E">
        <w:t>, to calculate surface runoff to the pit.</w:t>
      </w:r>
    </w:p>
    <w:p w14:paraId="54D10CDF" w14:textId="2EAB1ED5" w:rsidR="008A24BD" w:rsidRDefault="00027E8A" w:rsidP="00C43772">
      <w:pPr>
        <w:pStyle w:val="Caption"/>
      </w:pPr>
      <w:bookmarkStart w:id="148" w:name="_Toc210126962"/>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r w:rsidR="008A24BD">
        <w:t xml:space="preserve">: </w:t>
      </w:r>
      <w:r w:rsidR="008A24BD" w:rsidRPr="009277FB">
        <w:t xml:space="preserve">Evaporation – </w:t>
      </w:r>
      <w:r w:rsidR="005A3D61">
        <w:t>A</w:t>
      </w:r>
      <w:r w:rsidR="008A24BD" w:rsidRPr="009277FB">
        <w:t xml:space="preserve">verage </w:t>
      </w:r>
      <w:r w:rsidR="005A3D61">
        <w:t>D</w:t>
      </w:r>
      <w:r w:rsidR="008A24BD" w:rsidRPr="009277FB">
        <w:t xml:space="preserve">aily per </w:t>
      </w:r>
      <w:r w:rsidR="005A3D61">
        <w:t>M</w:t>
      </w:r>
      <w:r w:rsidR="008A24BD" w:rsidRPr="009277FB">
        <w:t>onth</w:t>
      </w:r>
      <w:r w:rsidR="003D3601">
        <w:t xml:space="preserve"> </w:t>
      </w:r>
      <w:r w:rsidR="00312856">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312856">
        <w:fldChar w:fldCharType="separate"/>
      </w:r>
      <w:r w:rsidR="00312856">
        <w:rPr>
          <w:noProof/>
        </w:rPr>
        <w:t>(RGS 2025)</w:t>
      </w:r>
      <w:bookmarkEnd w:id="148"/>
      <w:r w:rsidR="00312856">
        <w:fldChar w:fldCharType="end"/>
      </w:r>
    </w:p>
    <w:tbl>
      <w:tblPr>
        <w:tblStyle w:val="DMRPTable"/>
        <w:tblW w:w="5000" w:type="pct"/>
        <w:jc w:val="center"/>
        <w:tblLook w:val="04A0" w:firstRow="1" w:lastRow="0" w:firstColumn="1" w:lastColumn="0" w:noHBand="0" w:noVBand="1"/>
      </w:tblPr>
      <w:tblGrid>
        <w:gridCol w:w="2316"/>
        <w:gridCol w:w="4225"/>
        <w:gridCol w:w="4225"/>
      </w:tblGrid>
      <w:tr w:rsidR="2CBA94FF" w14:paraId="368AF6EA" w14:textId="77777777" w:rsidTr="00945551">
        <w:trPr>
          <w:cnfStyle w:val="100000000000" w:firstRow="1" w:lastRow="0" w:firstColumn="0" w:lastColumn="0" w:oddVBand="0" w:evenVBand="0" w:oddHBand="0" w:evenHBand="0" w:firstRowFirstColumn="0" w:firstRowLastColumn="0" w:lastRowFirstColumn="0" w:lastRowLastColumn="0"/>
          <w:trHeight w:val="585"/>
          <w:jc w:val="center"/>
        </w:trPr>
        <w:tc>
          <w:tcPr>
            <w:tcW w:w="1076" w:type="pct"/>
          </w:tcPr>
          <w:p w14:paraId="45FA5B4E" w14:textId="77FB5225" w:rsidR="2CBA94FF" w:rsidRDefault="2CBA94FF" w:rsidP="00C43772">
            <w:pPr>
              <w:rPr>
                <w:rFonts w:eastAsia="Arial"/>
              </w:rPr>
            </w:pPr>
            <w:r w:rsidRPr="67911E2D">
              <w:rPr>
                <w:rFonts w:eastAsia="Arial"/>
              </w:rPr>
              <w:t>Month</w:t>
            </w:r>
          </w:p>
        </w:tc>
        <w:tc>
          <w:tcPr>
            <w:tcW w:w="1962" w:type="pct"/>
          </w:tcPr>
          <w:p w14:paraId="286A9F2E" w14:textId="77777777" w:rsidR="004869F3" w:rsidRDefault="2CBA94FF" w:rsidP="003B6680">
            <w:pPr>
              <w:jc w:val="center"/>
              <w:rPr>
                <w:rFonts w:eastAsia="Arial"/>
                <w:b w:val="0"/>
              </w:rPr>
            </w:pPr>
            <w:r w:rsidRPr="67911E2D">
              <w:rPr>
                <w:rFonts w:eastAsia="Arial"/>
              </w:rPr>
              <w:t xml:space="preserve">Evaporation </w:t>
            </w:r>
          </w:p>
          <w:p w14:paraId="6E4E225E" w14:textId="4148577D" w:rsidR="2CBA94FF" w:rsidRDefault="2CBA94FF" w:rsidP="003B6680">
            <w:pPr>
              <w:jc w:val="center"/>
              <w:rPr>
                <w:rFonts w:eastAsia="Arial"/>
              </w:rPr>
            </w:pPr>
            <w:r w:rsidRPr="67911E2D">
              <w:rPr>
                <w:rFonts w:eastAsia="Arial"/>
              </w:rPr>
              <w:t>(Lake Surface</w:t>
            </w:r>
            <w:r w:rsidR="0075361D">
              <w:rPr>
                <w:rFonts w:eastAsia="Arial"/>
              </w:rPr>
              <w:t>, mm/day</w:t>
            </w:r>
            <w:r w:rsidRPr="67911E2D">
              <w:rPr>
                <w:rFonts w:eastAsia="Arial"/>
              </w:rPr>
              <w:t>)</w:t>
            </w:r>
          </w:p>
        </w:tc>
        <w:tc>
          <w:tcPr>
            <w:tcW w:w="1962" w:type="pct"/>
          </w:tcPr>
          <w:p w14:paraId="5D3B7E61" w14:textId="77777777" w:rsidR="004869F3" w:rsidRDefault="2CBA94FF" w:rsidP="003B6680">
            <w:pPr>
              <w:jc w:val="center"/>
              <w:rPr>
                <w:rFonts w:eastAsia="Arial"/>
                <w:b w:val="0"/>
              </w:rPr>
            </w:pPr>
            <w:r w:rsidRPr="67911E2D">
              <w:rPr>
                <w:rFonts w:eastAsia="Arial"/>
              </w:rPr>
              <w:t xml:space="preserve">Evaporation </w:t>
            </w:r>
          </w:p>
          <w:p w14:paraId="2A7D7FDC" w14:textId="32A13B45" w:rsidR="2CBA94FF" w:rsidRDefault="2CBA94FF" w:rsidP="003B6680">
            <w:pPr>
              <w:jc w:val="center"/>
              <w:rPr>
                <w:rFonts w:eastAsia="Arial"/>
              </w:rPr>
            </w:pPr>
            <w:r w:rsidRPr="67911E2D">
              <w:rPr>
                <w:rFonts w:eastAsia="Arial"/>
              </w:rPr>
              <w:t>(Catchment</w:t>
            </w:r>
            <w:r w:rsidR="0075361D">
              <w:rPr>
                <w:rFonts w:eastAsia="Arial"/>
              </w:rPr>
              <w:t>, mm/day</w:t>
            </w:r>
            <w:r w:rsidRPr="67911E2D">
              <w:rPr>
                <w:rFonts w:eastAsia="Arial"/>
              </w:rPr>
              <w:t>)</w:t>
            </w:r>
          </w:p>
        </w:tc>
      </w:tr>
      <w:tr w:rsidR="2CBA94FF" w14:paraId="09615A3B" w14:textId="77777777" w:rsidTr="00945551">
        <w:trPr>
          <w:trHeight w:val="285"/>
          <w:jc w:val="center"/>
        </w:trPr>
        <w:tc>
          <w:tcPr>
            <w:tcW w:w="1076" w:type="pct"/>
          </w:tcPr>
          <w:p w14:paraId="290FE414" w14:textId="4EFC662A" w:rsidR="2CBA94FF" w:rsidRDefault="2CBA94FF" w:rsidP="00C43772">
            <w:pPr>
              <w:rPr>
                <w:rFonts w:eastAsia="Arial"/>
              </w:rPr>
            </w:pPr>
            <w:r w:rsidRPr="0B621256">
              <w:rPr>
                <w:rFonts w:eastAsia="Arial"/>
              </w:rPr>
              <w:t>Jan</w:t>
            </w:r>
            <w:r w:rsidR="003B6680">
              <w:rPr>
                <w:rFonts w:eastAsia="Arial"/>
              </w:rPr>
              <w:t>uary</w:t>
            </w:r>
          </w:p>
        </w:tc>
        <w:tc>
          <w:tcPr>
            <w:tcW w:w="1962" w:type="pct"/>
          </w:tcPr>
          <w:p w14:paraId="3AE66A43" w14:textId="02F00D77" w:rsidR="2CBA94FF" w:rsidRDefault="2CBA94FF" w:rsidP="003B6680">
            <w:pPr>
              <w:jc w:val="center"/>
              <w:rPr>
                <w:rFonts w:eastAsia="Arial"/>
              </w:rPr>
            </w:pPr>
            <w:r w:rsidRPr="0B621256">
              <w:rPr>
                <w:rFonts w:eastAsia="Arial"/>
              </w:rPr>
              <w:t>5.5</w:t>
            </w:r>
          </w:p>
        </w:tc>
        <w:tc>
          <w:tcPr>
            <w:tcW w:w="1962" w:type="pct"/>
            <w:vAlign w:val="center"/>
          </w:tcPr>
          <w:p w14:paraId="0F36E0D1" w14:textId="04E0FDD2" w:rsidR="2CBA94FF" w:rsidRDefault="0084281A" w:rsidP="003B6680">
            <w:pPr>
              <w:jc w:val="center"/>
              <w:rPr>
                <w:rFonts w:eastAsia="Arial"/>
                <w:highlight w:val="yellow"/>
              </w:rPr>
            </w:pPr>
            <w:r w:rsidRPr="008C3821">
              <w:rPr>
                <w:rFonts w:cs="Arial"/>
                <w:color w:val="404040" w:themeColor="text1" w:themeTint="BF"/>
              </w:rPr>
              <w:t>4.3</w:t>
            </w:r>
          </w:p>
        </w:tc>
      </w:tr>
      <w:tr w:rsidR="2CBA94FF" w14:paraId="07570772" w14:textId="77777777" w:rsidTr="00945551">
        <w:trPr>
          <w:trHeight w:val="285"/>
          <w:jc w:val="center"/>
        </w:trPr>
        <w:tc>
          <w:tcPr>
            <w:tcW w:w="1076" w:type="pct"/>
          </w:tcPr>
          <w:p w14:paraId="24276603" w14:textId="3D92A6F0" w:rsidR="2CBA94FF" w:rsidRDefault="2CBA94FF" w:rsidP="00C43772">
            <w:pPr>
              <w:rPr>
                <w:rFonts w:eastAsia="Arial"/>
              </w:rPr>
            </w:pPr>
            <w:r w:rsidRPr="0B621256">
              <w:rPr>
                <w:rFonts w:eastAsia="Arial"/>
              </w:rPr>
              <w:t>Feb</w:t>
            </w:r>
            <w:r w:rsidR="003B6680">
              <w:rPr>
                <w:rFonts w:eastAsia="Arial"/>
              </w:rPr>
              <w:t>ruary</w:t>
            </w:r>
          </w:p>
        </w:tc>
        <w:tc>
          <w:tcPr>
            <w:tcW w:w="1962" w:type="pct"/>
          </w:tcPr>
          <w:p w14:paraId="798E9B11" w14:textId="576D5157" w:rsidR="2CBA94FF" w:rsidRDefault="2CBA94FF" w:rsidP="003B6680">
            <w:pPr>
              <w:jc w:val="center"/>
              <w:rPr>
                <w:rFonts w:eastAsia="Arial"/>
              </w:rPr>
            </w:pPr>
            <w:r w:rsidRPr="0B621256">
              <w:rPr>
                <w:rFonts w:eastAsia="Arial"/>
              </w:rPr>
              <w:t>4.8</w:t>
            </w:r>
          </w:p>
        </w:tc>
        <w:tc>
          <w:tcPr>
            <w:tcW w:w="1962" w:type="pct"/>
            <w:vAlign w:val="center"/>
          </w:tcPr>
          <w:p w14:paraId="5B3BC63F" w14:textId="39698780" w:rsidR="2CBA94FF" w:rsidRDefault="0084281A" w:rsidP="003B6680">
            <w:pPr>
              <w:jc w:val="center"/>
              <w:rPr>
                <w:rFonts w:eastAsia="Arial"/>
                <w:highlight w:val="yellow"/>
              </w:rPr>
            </w:pPr>
            <w:r w:rsidRPr="008C3821">
              <w:rPr>
                <w:rFonts w:cs="Arial"/>
                <w:color w:val="404040" w:themeColor="text1" w:themeTint="BF"/>
              </w:rPr>
              <w:t>3.5</w:t>
            </w:r>
          </w:p>
        </w:tc>
      </w:tr>
      <w:tr w:rsidR="2CBA94FF" w14:paraId="33BBDD7B" w14:textId="77777777" w:rsidTr="00945551">
        <w:trPr>
          <w:trHeight w:val="285"/>
          <w:jc w:val="center"/>
        </w:trPr>
        <w:tc>
          <w:tcPr>
            <w:tcW w:w="1076" w:type="pct"/>
          </w:tcPr>
          <w:p w14:paraId="413F5DE2" w14:textId="2E85839E" w:rsidR="2CBA94FF" w:rsidRDefault="2CBA94FF" w:rsidP="00C43772">
            <w:pPr>
              <w:rPr>
                <w:rFonts w:eastAsia="Arial"/>
              </w:rPr>
            </w:pPr>
            <w:r w:rsidRPr="0B621256">
              <w:rPr>
                <w:rFonts w:eastAsia="Arial"/>
              </w:rPr>
              <w:t>Mar</w:t>
            </w:r>
            <w:r w:rsidR="003B6680">
              <w:rPr>
                <w:rFonts w:eastAsia="Arial"/>
              </w:rPr>
              <w:t>ch</w:t>
            </w:r>
          </w:p>
        </w:tc>
        <w:tc>
          <w:tcPr>
            <w:tcW w:w="1962" w:type="pct"/>
          </w:tcPr>
          <w:p w14:paraId="7A8D48B1" w14:textId="261425A6" w:rsidR="2CBA94FF" w:rsidRDefault="2CBA94FF" w:rsidP="003B6680">
            <w:pPr>
              <w:jc w:val="center"/>
              <w:rPr>
                <w:rFonts w:eastAsia="Arial"/>
              </w:rPr>
            </w:pPr>
            <w:r w:rsidRPr="0B621256">
              <w:rPr>
                <w:rFonts w:eastAsia="Arial"/>
              </w:rPr>
              <w:t>3.4</w:t>
            </w:r>
          </w:p>
        </w:tc>
        <w:tc>
          <w:tcPr>
            <w:tcW w:w="1962" w:type="pct"/>
            <w:vAlign w:val="center"/>
          </w:tcPr>
          <w:p w14:paraId="3782163C" w14:textId="6953A63A" w:rsidR="2CBA94FF" w:rsidRDefault="0084281A" w:rsidP="003B6680">
            <w:pPr>
              <w:jc w:val="center"/>
              <w:rPr>
                <w:rFonts w:eastAsia="Arial"/>
                <w:highlight w:val="yellow"/>
              </w:rPr>
            </w:pPr>
            <w:r w:rsidRPr="008C3821">
              <w:rPr>
                <w:rFonts w:cs="Arial"/>
                <w:color w:val="404040" w:themeColor="text1" w:themeTint="BF"/>
              </w:rPr>
              <w:t>2.3</w:t>
            </w:r>
          </w:p>
        </w:tc>
      </w:tr>
      <w:tr w:rsidR="2CBA94FF" w14:paraId="7935F49B" w14:textId="77777777" w:rsidTr="00945551">
        <w:trPr>
          <w:trHeight w:val="285"/>
          <w:jc w:val="center"/>
        </w:trPr>
        <w:tc>
          <w:tcPr>
            <w:tcW w:w="1076" w:type="pct"/>
          </w:tcPr>
          <w:p w14:paraId="5C06E3A1" w14:textId="366BF8CD" w:rsidR="2CBA94FF" w:rsidRDefault="2CBA94FF" w:rsidP="00C43772">
            <w:pPr>
              <w:rPr>
                <w:rFonts w:eastAsia="Arial"/>
              </w:rPr>
            </w:pPr>
            <w:r w:rsidRPr="0B621256">
              <w:rPr>
                <w:rFonts w:eastAsia="Arial"/>
              </w:rPr>
              <w:t>Apr</w:t>
            </w:r>
            <w:r w:rsidR="003B6680">
              <w:rPr>
                <w:rFonts w:eastAsia="Arial"/>
              </w:rPr>
              <w:t>il</w:t>
            </w:r>
          </w:p>
        </w:tc>
        <w:tc>
          <w:tcPr>
            <w:tcW w:w="1962" w:type="pct"/>
          </w:tcPr>
          <w:p w14:paraId="0227CEA2" w14:textId="69E7A3FB" w:rsidR="2CBA94FF" w:rsidRDefault="2CBA94FF" w:rsidP="003B6680">
            <w:pPr>
              <w:jc w:val="center"/>
              <w:rPr>
                <w:rFonts w:eastAsia="Arial"/>
              </w:rPr>
            </w:pPr>
            <w:r w:rsidRPr="0B621256">
              <w:rPr>
                <w:rFonts w:eastAsia="Arial"/>
              </w:rPr>
              <w:t>2</w:t>
            </w:r>
          </w:p>
        </w:tc>
        <w:tc>
          <w:tcPr>
            <w:tcW w:w="1962" w:type="pct"/>
            <w:vAlign w:val="center"/>
          </w:tcPr>
          <w:p w14:paraId="5576F38E" w14:textId="779F7BED" w:rsidR="2CBA94FF" w:rsidRDefault="0084281A" w:rsidP="003B6680">
            <w:pPr>
              <w:jc w:val="center"/>
              <w:rPr>
                <w:rFonts w:eastAsia="Arial"/>
                <w:highlight w:val="yellow"/>
              </w:rPr>
            </w:pPr>
            <w:r w:rsidRPr="008C3821">
              <w:rPr>
                <w:rFonts w:cs="Arial"/>
                <w:color w:val="404040" w:themeColor="text1" w:themeTint="BF"/>
              </w:rPr>
              <w:t>1.</w:t>
            </w:r>
            <w:r w:rsidR="2CBA94FF" w:rsidRPr="008C3821">
              <w:rPr>
                <w:rFonts w:eastAsia="Arial" w:cs="Arial"/>
                <w:color w:val="404040" w:themeColor="text1" w:themeTint="BF"/>
              </w:rPr>
              <w:t>2</w:t>
            </w:r>
          </w:p>
        </w:tc>
      </w:tr>
      <w:tr w:rsidR="2CBA94FF" w14:paraId="03750F94" w14:textId="77777777" w:rsidTr="00945551">
        <w:trPr>
          <w:trHeight w:val="285"/>
          <w:jc w:val="center"/>
        </w:trPr>
        <w:tc>
          <w:tcPr>
            <w:tcW w:w="1076" w:type="pct"/>
          </w:tcPr>
          <w:p w14:paraId="2BDDA5F0" w14:textId="66A7B62B" w:rsidR="2CBA94FF" w:rsidRDefault="2CBA94FF" w:rsidP="00C43772">
            <w:pPr>
              <w:rPr>
                <w:rFonts w:eastAsia="Arial"/>
              </w:rPr>
            </w:pPr>
            <w:r w:rsidRPr="0B621256">
              <w:rPr>
                <w:rFonts w:eastAsia="Arial"/>
              </w:rPr>
              <w:t>May</w:t>
            </w:r>
          </w:p>
        </w:tc>
        <w:tc>
          <w:tcPr>
            <w:tcW w:w="1962" w:type="pct"/>
          </w:tcPr>
          <w:p w14:paraId="70E03573" w14:textId="0B22B6FF" w:rsidR="2CBA94FF" w:rsidRDefault="2CBA94FF" w:rsidP="003B6680">
            <w:pPr>
              <w:jc w:val="center"/>
              <w:rPr>
                <w:rFonts w:eastAsia="Arial"/>
              </w:rPr>
            </w:pPr>
            <w:r w:rsidRPr="0B621256">
              <w:rPr>
                <w:rFonts w:eastAsia="Arial"/>
              </w:rPr>
              <w:t>1.1</w:t>
            </w:r>
          </w:p>
        </w:tc>
        <w:tc>
          <w:tcPr>
            <w:tcW w:w="1962" w:type="pct"/>
            <w:vAlign w:val="center"/>
          </w:tcPr>
          <w:p w14:paraId="7BC06015" w14:textId="1F3718A2" w:rsidR="2CBA94FF" w:rsidRDefault="0084281A" w:rsidP="003B6680">
            <w:pPr>
              <w:jc w:val="center"/>
              <w:rPr>
                <w:rFonts w:eastAsia="Arial"/>
                <w:highlight w:val="yellow"/>
              </w:rPr>
            </w:pPr>
            <w:r w:rsidRPr="008C3821">
              <w:rPr>
                <w:rFonts w:cs="Arial"/>
                <w:color w:val="404040" w:themeColor="text1" w:themeTint="BF"/>
              </w:rPr>
              <w:t>0.7</w:t>
            </w:r>
          </w:p>
        </w:tc>
      </w:tr>
      <w:tr w:rsidR="2CBA94FF" w14:paraId="68E0FA25" w14:textId="77777777" w:rsidTr="00945551">
        <w:trPr>
          <w:trHeight w:val="285"/>
          <w:jc w:val="center"/>
        </w:trPr>
        <w:tc>
          <w:tcPr>
            <w:tcW w:w="1076" w:type="pct"/>
          </w:tcPr>
          <w:p w14:paraId="7CD68E9D" w14:textId="6734AC42" w:rsidR="2CBA94FF" w:rsidRDefault="2CBA94FF" w:rsidP="00C43772">
            <w:pPr>
              <w:rPr>
                <w:rFonts w:eastAsia="Arial"/>
              </w:rPr>
            </w:pPr>
            <w:r w:rsidRPr="0B621256">
              <w:rPr>
                <w:rFonts w:eastAsia="Arial"/>
              </w:rPr>
              <w:t>Jun</w:t>
            </w:r>
            <w:r w:rsidR="003B6680">
              <w:rPr>
                <w:rFonts w:eastAsia="Arial"/>
              </w:rPr>
              <w:t>e</w:t>
            </w:r>
          </w:p>
        </w:tc>
        <w:tc>
          <w:tcPr>
            <w:tcW w:w="1962" w:type="pct"/>
          </w:tcPr>
          <w:p w14:paraId="298E97AE" w14:textId="7285B44C" w:rsidR="2CBA94FF" w:rsidRDefault="2CBA94FF" w:rsidP="003B6680">
            <w:pPr>
              <w:jc w:val="center"/>
              <w:rPr>
                <w:rFonts w:eastAsia="Arial"/>
              </w:rPr>
            </w:pPr>
            <w:r w:rsidRPr="0B621256">
              <w:rPr>
                <w:rFonts w:eastAsia="Arial"/>
              </w:rPr>
              <w:t>0.7</w:t>
            </w:r>
          </w:p>
        </w:tc>
        <w:tc>
          <w:tcPr>
            <w:tcW w:w="1962" w:type="pct"/>
            <w:vAlign w:val="center"/>
          </w:tcPr>
          <w:p w14:paraId="67A10412" w14:textId="102A3DD0" w:rsidR="2CBA94FF" w:rsidRDefault="2CBA94FF" w:rsidP="003B6680">
            <w:pPr>
              <w:jc w:val="center"/>
              <w:rPr>
                <w:rFonts w:eastAsia="Arial"/>
                <w:highlight w:val="yellow"/>
              </w:rPr>
            </w:pPr>
            <w:r w:rsidRPr="008C3821">
              <w:rPr>
                <w:rFonts w:eastAsia="Arial" w:cs="Arial"/>
                <w:color w:val="404040" w:themeColor="text1" w:themeTint="BF"/>
              </w:rPr>
              <w:t>0.</w:t>
            </w:r>
            <w:r w:rsidR="0084281A" w:rsidRPr="008C3821">
              <w:rPr>
                <w:rFonts w:cs="Arial"/>
                <w:color w:val="404040" w:themeColor="text1" w:themeTint="BF"/>
              </w:rPr>
              <w:t>6</w:t>
            </w:r>
          </w:p>
        </w:tc>
      </w:tr>
      <w:tr w:rsidR="2CBA94FF" w14:paraId="24EF999F" w14:textId="77777777" w:rsidTr="00945551">
        <w:trPr>
          <w:trHeight w:val="285"/>
          <w:jc w:val="center"/>
        </w:trPr>
        <w:tc>
          <w:tcPr>
            <w:tcW w:w="1076" w:type="pct"/>
          </w:tcPr>
          <w:p w14:paraId="3D72BAA2" w14:textId="6AC14D5F" w:rsidR="2CBA94FF" w:rsidRDefault="2CBA94FF" w:rsidP="00C43772">
            <w:pPr>
              <w:rPr>
                <w:rFonts w:eastAsia="Arial"/>
              </w:rPr>
            </w:pPr>
            <w:r w:rsidRPr="0B621256">
              <w:rPr>
                <w:rFonts w:eastAsia="Arial"/>
              </w:rPr>
              <w:t>Jul</w:t>
            </w:r>
            <w:r w:rsidR="003B6680">
              <w:rPr>
                <w:rFonts w:eastAsia="Arial"/>
              </w:rPr>
              <w:t>y</w:t>
            </w:r>
          </w:p>
        </w:tc>
        <w:tc>
          <w:tcPr>
            <w:tcW w:w="1962" w:type="pct"/>
          </w:tcPr>
          <w:p w14:paraId="45F39D32" w14:textId="75E841A9" w:rsidR="2CBA94FF" w:rsidRDefault="2CBA94FF" w:rsidP="003B6680">
            <w:pPr>
              <w:jc w:val="center"/>
              <w:rPr>
                <w:rFonts w:eastAsia="Arial"/>
              </w:rPr>
            </w:pPr>
            <w:r w:rsidRPr="0B621256">
              <w:rPr>
                <w:rFonts w:eastAsia="Arial"/>
              </w:rPr>
              <w:t>0.8</w:t>
            </w:r>
          </w:p>
        </w:tc>
        <w:tc>
          <w:tcPr>
            <w:tcW w:w="1962" w:type="pct"/>
            <w:vAlign w:val="center"/>
          </w:tcPr>
          <w:p w14:paraId="17126E1E" w14:textId="6311395C" w:rsidR="2CBA94FF" w:rsidRDefault="0084281A" w:rsidP="003B6680">
            <w:pPr>
              <w:jc w:val="center"/>
              <w:rPr>
                <w:rFonts w:eastAsia="Arial"/>
                <w:highlight w:val="yellow"/>
              </w:rPr>
            </w:pPr>
            <w:r w:rsidRPr="008C3821">
              <w:rPr>
                <w:rFonts w:cs="Arial"/>
                <w:color w:val="404040" w:themeColor="text1" w:themeTint="BF"/>
              </w:rPr>
              <w:t>0.6</w:t>
            </w:r>
          </w:p>
        </w:tc>
      </w:tr>
      <w:tr w:rsidR="2CBA94FF" w14:paraId="3FA162A7" w14:textId="77777777" w:rsidTr="00945551">
        <w:trPr>
          <w:trHeight w:val="285"/>
          <w:jc w:val="center"/>
        </w:trPr>
        <w:tc>
          <w:tcPr>
            <w:tcW w:w="1076" w:type="pct"/>
          </w:tcPr>
          <w:p w14:paraId="4CE7832D" w14:textId="312F699B" w:rsidR="2CBA94FF" w:rsidRDefault="2CBA94FF" w:rsidP="00C43772">
            <w:pPr>
              <w:rPr>
                <w:rFonts w:eastAsia="Arial"/>
              </w:rPr>
            </w:pPr>
            <w:r w:rsidRPr="0B621256">
              <w:rPr>
                <w:rFonts w:eastAsia="Arial"/>
              </w:rPr>
              <w:t>Aug</w:t>
            </w:r>
            <w:r w:rsidR="003B6680">
              <w:rPr>
                <w:rFonts w:eastAsia="Arial"/>
              </w:rPr>
              <w:t>ust</w:t>
            </w:r>
          </w:p>
        </w:tc>
        <w:tc>
          <w:tcPr>
            <w:tcW w:w="1962" w:type="pct"/>
          </w:tcPr>
          <w:p w14:paraId="00A51D64" w14:textId="1A25E61A" w:rsidR="2CBA94FF" w:rsidRDefault="2CBA94FF" w:rsidP="003B6680">
            <w:pPr>
              <w:jc w:val="center"/>
              <w:rPr>
                <w:rFonts w:eastAsia="Arial"/>
              </w:rPr>
            </w:pPr>
            <w:r w:rsidRPr="0B621256">
              <w:rPr>
                <w:rFonts w:eastAsia="Arial"/>
              </w:rPr>
              <w:t>1.4</w:t>
            </w:r>
          </w:p>
        </w:tc>
        <w:tc>
          <w:tcPr>
            <w:tcW w:w="1962" w:type="pct"/>
            <w:vAlign w:val="center"/>
          </w:tcPr>
          <w:p w14:paraId="462107A8" w14:textId="712E95E0" w:rsidR="2CBA94FF" w:rsidRDefault="0084281A" w:rsidP="003B6680">
            <w:pPr>
              <w:jc w:val="center"/>
              <w:rPr>
                <w:rFonts w:eastAsia="Arial"/>
                <w:highlight w:val="yellow"/>
              </w:rPr>
            </w:pPr>
            <w:r w:rsidRPr="008C3821">
              <w:rPr>
                <w:rFonts w:cs="Arial"/>
                <w:color w:val="404040" w:themeColor="text1" w:themeTint="BF"/>
              </w:rPr>
              <w:t>1.1</w:t>
            </w:r>
          </w:p>
        </w:tc>
      </w:tr>
      <w:tr w:rsidR="2CBA94FF" w14:paraId="2014E23C" w14:textId="77777777" w:rsidTr="00945551">
        <w:trPr>
          <w:trHeight w:val="285"/>
          <w:jc w:val="center"/>
        </w:trPr>
        <w:tc>
          <w:tcPr>
            <w:tcW w:w="1076" w:type="pct"/>
          </w:tcPr>
          <w:p w14:paraId="4108228A" w14:textId="00755F27" w:rsidR="2CBA94FF" w:rsidRDefault="2CBA94FF" w:rsidP="00C43772">
            <w:pPr>
              <w:rPr>
                <w:rFonts w:eastAsia="Arial"/>
              </w:rPr>
            </w:pPr>
            <w:r w:rsidRPr="0B621256">
              <w:rPr>
                <w:rFonts w:eastAsia="Arial"/>
              </w:rPr>
              <w:t>Sep</w:t>
            </w:r>
            <w:r w:rsidR="003B6680">
              <w:rPr>
                <w:rFonts w:eastAsia="Arial"/>
              </w:rPr>
              <w:t>tember</w:t>
            </w:r>
          </w:p>
        </w:tc>
        <w:tc>
          <w:tcPr>
            <w:tcW w:w="1962" w:type="pct"/>
          </w:tcPr>
          <w:p w14:paraId="1CC1DA61" w14:textId="0C628F46" w:rsidR="2CBA94FF" w:rsidRDefault="2CBA94FF" w:rsidP="003B6680">
            <w:pPr>
              <w:jc w:val="center"/>
              <w:rPr>
                <w:rFonts w:eastAsia="Arial"/>
              </w:rPr>
            </w:pPr>
            <w:r w:rsidRPr="0B621256">
              <w:rPr>
                <w:rFonts w:eastAsia="Arial"/>
              </w:rPr>
              <w:t>2.4</w:t>
            </w:r>
          </w:p>
        </w:tc>
        <w:tc>
          <w:tcPr>
            <w:tcW w:w="1962" w:type="pct"/>
            <w:vAlign w:val="center"/>
          </w:tcPr>
          <w:p w14:paraId="3DCF0F81" w14:textId="50EB4C4D" w:rsidR="2CBA94FF" w:rsidRDefault="2CBA94FF" w:rsidP="003B6680">
            <w:pPr>
              <w:jc w:val="center"/>
              <w:rPr>
                <w:rFonts w:eastAsia="Arial"/>
                <w:highlight w:val="yellow"/>
              </w:rPr>
            </w:pPr>
            <w:r w:rsidRPr="008C3821">
              <w:rPr>
                <w:rFonts w:eastAsia="Arial" w:cs="Arial"/>
                <w:color w:val="404040" w:themeColor="text1" w:themeTint="BF"/>
              </w:rPr>
              <w:t>2.</w:t>
            </w:r>
            <w:r w:rsidR="0084281A" w:rsidRPr="008C3821">
              <w:rPr>
                <w:rFonts w:cs="Arial"/>
                <w:color w:val="404040" w:themeColor="text1" w:themeTint="BF"/>
              </w:rPr>
              <w:t>1</w:t>
            </w:r>
          </w:p>
        </w:tc>
      </w:tr>
      <w:tr w:rsidR="2CBA94FF" w14:paraId="1B4A480A" w14:textId="77777777" w:rsidTr="00945551">
        <w:trPr>
          <w:trHeight w:val="285"/>
          <w:jc w:val="center"/>
        </w:trPr>
        <w:tc>
          <w:tcPr>
            <w:tcW w:w="1076" w:type="pct"/>
          </w:tcPr>
          <w:p w14:paraId="3F844934" w14:textId="2B06E0E1" w:rsidR="2CBA94FF" w:rsidRDefault="2CBA94FF" w:rsidP="00C43772">
            <w:pPr>
              <w:rPr>
                <w:rFonts w:eastAsia="Arial"/>
              </w:rPr>
            </w:pPr>
            <w:r w:rsidRPr="0B621256">
              <w:rPr>
                <w:rFonts w:eastAsia="Arial"/>
              </w:rPr>
              <w:t>Oct</w:t>
            </w:r>
            <w:r w:rsidR="003B6680">
              <w:rPr>
                <w:rFonts w:eastAsia="Arial"/>
              </w:rPr>
              <w:t>ober</w:t>
            </w:r>
          </w:p>
        </w:tc>
        <w:tc>
          <w:tcPr>
            <w:tcW w:w="1962" w:type="pct"/>
          </w:tcPr>
          <w:p w14:paraId="08AA6CE5" w14:textId="074D22ED" w:rsidR="2CBA94FF" w:rsidRDefault="2CBA94FF" w:rsidP="003B6680">
            <w:pPr>
              <w:jc w:val="center"/>
              <w:rPr>
                <w:rFonts w:eastAsia="Arial"/>
              </w:rPr>
            </w:pPr>
            <w:r w:rsidRPr="0B621256">
              <w:rPr>
                <w:rFonts w:eastAsia="Arial"/>
              </w:rPr>
              <w:t>3.5</w:t>
            </w:r>
          </w:p>
        </w:tc>
        <w:tc>
          <w:tcPr>
            <w:tcW w:w="1962" w:type="pct"/>
            <w:vAlign w:val="center"/>
          </w:tcPr>
          <w:p w14:paraId="01641D35" w14:textId="09129805" w:rsidR="2CBA94FF" w:rsidRDefault="0084281A" w:rsidP="003B6680">
            <w:pPr>
              <w:jc w:val="center"/>
              <w:rPr>
                <w:rFonts w:eastAsia="Arial"/>
                <w:highlight w:val="yellow"/>
              </w:rPr>
            </w:pPr>
            <w:r w:rsidRPr="008C3821">
              <w:rPr>
                <w:rFonts w:cs="Arial"/>
                <w:color w:val="404040" w:themeColor="text1" w:themeTint="BF"/>
              </w:rPr>
              <w:t>3.2</w:t>
            </w:r>
          </w:p>
        </w:tc>
      </w:tr>
      <w:tr w:rsidR="2CBA94FF" w14:paraId="0C72C66F" w14:textId="77777777" w:rsidTr="00945551">
        <w:trPr>
          <w:trHeight w:val="285"/>
          <w:jc w:val="center"/>
        </w:trPr>
        <w:tc>
          <w:tcPr>
            <w:tcW w:w="1076" w:type="pct"/>
          </w:tcPr>
          <w:p w14:paraId="7BFFCC9D" w14:textId="083A2DD8" w:rsidR="2CBA94FF" w:rsidRDefault="003B6680" w:rsidP="00C43772">
            <w:pPr>
              <w:rPr>
                <w:rFonts w:eastAsia="Arial"/>
              </w:rPr>
            </w:pPr>
            <w:r>
              <w:rPr>
                <w:rFonts w:eastAsia="Arial"/>
              </w:rPr>
              <w:t>November</w:t>
            </w:r>
          </w:p>
        </w:tc>
        <w:tc>
          <w:tcPr>
            <w:tcW w:w="1962" w:type="pct"/>
          </w:tcPr>
          <w:p w14:paraId="514FC711" w14:textId="05F33DF6" w:rsidR="2CBA94FF" w:rsidRDefault="2CBA94FF" w:rsidP="003B6680">
            <w:pPr>
              <w:jc w:val="center"/>
              <w:rPr>
                <w:rFonts w:eastAsia="Arial"/>
              </w:rPr>
            </w:pPr>
            <w:r w:rsidRPr="0B621256">
              <w:rPr>
                <w:rFonts w:eastAsia="Arial"/>
              </w:rPr>
              <w:t>4.5</w:t>
            </w:r>
          </w:p>
        </w:tc>
        <w:tc>
          <w:tcPr>
            <w:tcW w:w="1962" w:type="pct"/>
            <w:vAlign w:val="center"/>
          </w:tcPr>
          <w:p w14:paraId="3A86CB10" w14:textId="2D770998" w:rsidR="2CBA94FF" w:rsidRDefault="0084281A" w:rsidP="003B6680">
            <w:pPr>
              <w:jc w:val="center"/>
              <w:rPr>
                <w:rFonts w:eastAsia="Arial"/>
                <w:highlight w:val="yellow"/>
              </w:rPr>
            </w:pPr>
            <w:r w:rsidRPr="008C3821">
              <w:rPr>
                <w:rFonts w:cs="Arial"/>
                <w:color w:val="404040" w:themeColor="text1" w:themeTint="BF"/>
              </w:rPr>
              <w:t>4.0</w:t>
            </w:r>
          </w:p>
        </w:tc>
      </w:tr>
      <w:tr w:rsidR="2CBA94FF" w14:paraId="4B8695B9" w14:textId="77777777" w:rsidTr="00945551">
        <w:trPr>
          <w:trHeight w:val="285"/>
          <w:jc w:val="center"/>
        </w:trPr>
        <w:tc>
          <w:tcPr>
            <w:tcW w:w="1076" w:type="pct"/>
          </w:tcPr>
          <w:p w14:paraId="6FC0FFDE" w14:textId="7A067DF3" w:rsidR="2CBA94FF" w:rsidRDefault="003B6680" w:rsidP="00C43772">
            <w:pPr>
              <w:rPr>
                <w:rFonts w:eastAsia="Arial"/>
              </w:rPr>
            </w:pPr>
            <w:r>
              <w:rPr>
                <w:rFonts w:eastAsia="Arial"/>
              </w:rPr>
              <w:t>December</w:t>
            </w:r>
          </w:p>
        </w:tc>
        <w:tc>
          <w:tcPr>
            <w:tcW w:w="1962" w:type="pct"/>
          </w:tcPr>
          <w:p w14:paraId="224D29CA" w14:textId="765E1D4C" w:rsidR="2CBA94FF" w:rsidRDefault="2CBA94FF" w:rsidP="003B6680">
            <w:pPr>
              <w:jc w:val="center"/>
              <w:rPr>
                <w:rFonts w:eastAsia="Arial"/>
              </w:rPr>
            </w:pPr>
            <w:r w:rsidRPr="0B621256">
              <w:rPr>
                <w:rFonts w:eastAsia="Arial"/>
              </w:rPr>
              <w:t>5.3</w:t>
            </w:r>
          </w:p>
        </w:tc>
        <w:tc>
          <w:tcPr>
            <w:tcW w:w="1962" w:type="pct"/>
            <w:vAlign w:val="center"/>
          </w:tcPr>
          <w:p w14:paraId="1CE0A357" w14:textId="0BDF20AD" w:rsidR="2CBA94FF" w:rsidRDefault="0084281A" w:rsidP="003B6680">
            <w:pPr>
              <w:jc w:val="center"/>
              <w:rPr>
                <w:rFonts w:eastAsia="Arial"/>
                <w:highlight w:val="yellow"/>
              </w:rPr>
            </w:pPr>
            <w:r w:rsidRPr="008C3821">
              <w:rPr>
                <w:rFonts w:cs="Arial"/>
                <w:color w:val="404040" w:themeColor="text1" w:themeTint="BF"/>
              </w:rPr>
              <w:t>4.4</w:t>
            </w:r>
          </w:p>
        </w:tc>
      </w:tr>
    </w:tbl>
    <w:p w14:paraId="2B18ADBF" w14:textId="3AA4E858" w:rsidR="001E245F" w:rsidRDefault="001E245F" w:rsidP="004A03C1"/>
    <w:p w14:paraId="4A09F840" w14:textId="79D8435E" w:rsidR="009C4AB5" w:rsidRDefault="00F82057" w:rsidP="004A03C1">
      <w:r>
        <w:t xml:space="preserve">Additional evaporation data is contained in </w:t>
      </w:r>
      <w:r w:rsidR="007F6644">
        <w:t>S</w:t>
      </w:r>
      <w:r>
        <w:t xml:space="preserve">ection </w:t>
      </w:r>
      <w:r>
        <w:fldChar w:fldCharType="begin"/>
      </w:r>
      <w:r>
        <w:instrText xml:space="preserve"> REF _Ref208233153 \r \h </w:instrText>
      </w:r>
      <w:r>
        <w:fldChar w:fldCharType="separate"/>
      </w:r>
      <w:r w:rsidR="00D35BC0">
        <w:t>8.8.3.1</w:t>
      </w:r>
      <w:r>
        <w:fldChar w:fldCharType="end"/>
      </w:r>
      <w:r>
        <w:t xml:space="preserve"> as part of the Water Balance technical </w:t>
      </w:r>
      <w:r w:rsidR="002274CB">
        <w:t>study</w:t>
      </w:r>
      <w:r>
        <w:t xml:space="preserve">. </w:t>
      </w:r>
    </w:p>
    <w:p w14:paraId="69E572FE" w14:textId="7DD03DB8" w:rsidR="00D4594E" w:rsidRDefault="00D4594E" w:rsidP="00D4594E">
      <w:pPr>
        <w:pStyle w:val="Heading3"/>
      </w:pPr>
      <w:r>
        <w:t>Temperature</w:t>
      </w:r>
    </w:p>
    <w:p w14:paraId="316A6FA3" w14:textId="021C53F2" w:rsidR="00D57CBB" w:rsidRDefault="00B066CF" w:rsidP="004A03C1">
      <w:r>
        <w:t xml:space="preserve">Yallourn is </w:t>
      </w:r>
      <w:r w:rsidR="001D717E">
        <w:t xml:space="preserve">within a temperate climate setting with </w:t>
      </w:r>
      <w:r w:rsidR="00547C2B">
        <w:t>warm</w:t>
      </w:r>
      <w:r w:rsidR="001D717E">
        <w:t xml:space="preserve"> summers and cool winters</w:t>
      </w:r>
      <w:r w:rsidR="00547C2B">
        <w:t xml:space="preserve"> </w:t>
      </w:r>
      <w:r w:rsidR="00547C2B">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47C2B">
        <w:fldChar w:fldCharType="separate"/>
      </w:r>
      <w:r w:rsidR="00673C6F">
        <w:rPr>
          <w:noProof/>
        </w:rPr>
        <w:t>(GHD 2023)</w:t>
      </w:r>
      <w:r w:rsidR="00547C2B">
        <w:fldChar w:fldCharType="end"/>
      </w:r>
      <w:r w:rsidR="001D717E">
        <w:t xml:space="preserve">.  </w:t>
      </w:r>
      <w:r w:rsidR="002B3BDC" w:rsidRPr="000564BA">
        <w:t xml:space="preserve">The mean maximum temperature is highest in January (26.7 </w:t>
      </w:r>
      <w:r w:rsidR="002B3BDC" w:rsidRPr="000564BA">
        <w:rPr>
          <w:rFonts w:ascii="Arial" w:hAnsi="Arial" w:cs="Arial"/>
        </w:rPr>
        <w:t>º</w:t>
      </w:r>
      <w:r w:rsidR="002B3BDC" w:rsidRPr="000564BA">
        <w:t>C) and lowest in July (13.</w:t>
      </w:r>
      <w:r w:rsidR="00AD7513">
        <w:t>8</w:t>
      </w:r>
      <w:r w:rsidR="002B3BDC" w:rsidRPr="000564BA">
        <w:t xml:space="preserve"> </w:t>
      </w:r>
      <w:r w:rsidR="002B3BDC" w:rsidRPr="000564BA">
        <w:rPr>
          <w:rFonts w:ascii="Arial" w:hAnsi="Arial" w:cs="Arial"/>
        </w:rPr>
        <w:t>º</w:t>
      </w:r>
      <w:r w:rsidR="002B3BDC" w:rsidRPr="000564BA">
        <w:t xml:space="preserve">C). The mean minimum temperature is also highest in January (13.0 </w:t>
      </w:r>
      <w:r w:rsidR="002B3BDC" w:rsidRPr="000564BA">
        <w:rPr>
          <w:rFonts w:ascii="Arial" w:hAnsi="Arial" w:cs="Arial"/>
        </w:rPr>
        <w:t>º</w:t>
      </w:r>
      <w:r w:rsidR="002B3BDC" w:rsidRPr="000564BA">
        <w:t>C) and lowest in July (3.</w:t>
      </w:r>
      <w:r w:rsidR="00AD7513">
        <w:t>7</w:t>
      </w:r>
      <w:r w:rsidR="002B3BDC" w:rsidRPr="000564BA">
        <w:t xml:space="preserve"> </w:t>
      </w:r>
      <w:r w:rsidR="002B3BDC" w:rsidRPr="000564BA">
        <w:rPr>
          <w:rFonts w:ascii="Arial" w:hAnsi="Arial" w:cs="Arial"/>
        </w:rPr>
        <w:t>º</w:t>
      </w:r>
      <w:r w:rsidR="002B3BDC" w:rsidRPr="000564BA">
        <w:t>C)</w:t>
      </w:r>
      <w:r w:rsidR="00AD7513">
        <w:t xml:space="preserve"> </w:t>
      </w:r>
      <w:r w:rsidR="00AD7513">
        <w:fldChar w:fldCharType="begin"/>
      </w:r>
      <w:r w:rsidR="001B655D">
        <w:instrText xml:space="preserve"> ADDIN EN.CITE &lt;EndNote&gt;&lt;Cite&gt;&lt;Author&gt;BOM&lt;/Author&gt;&lt;Year&gt;2025&lt;/Year&gt;&lt;RecNum&gt;108&lt;/RecNum&gt;&lt;DisplayText&gt;(BOM 2025a)&lt;/DisplayText&gt;&lt;record&gt;&lt;rec-number&gt;108&lt;/rec-number&gt;&lt;foreign-keys&gt;&lt;key app="EN" db-id="spaff0s0osz0sqe0t5a55fezradpx9psfrzt" timestamp="1747628920" guid="3ffcae2a-e16b-4e74-8985-c7a138ff1c0e"&gt;108&lt;/key&gt;&lt;/foreign-keys&gt;&lt;ref-type name="Web Page"&gt;12&lt;/ref-type&gt;&lt;contributors&gt;&lt;authors&gt;&lt;author&gt;BOM&lt;/author&gt;&lt;/authors&gt;&lt;secondary-authors&gt;&lt;author&gt;Bureau of Meteorology,&lt;/author&gt;&lt;/secondary-authors&gt;&lt;/contributors&gt;&lt;titles&gt;&lt;title&gt;Climate statistics for Australian locations: Summary statistics for Morwell (Latrobe Valley Airport)&lt;/title&gt;&lt;/titles&gt;&lt;number&gt;19/05/2025&lt;/number&gt;&lt;dates&gt;&lt;year&gt;2025&lt;/year&gt;&lt;/dates&gt;&lt;pub-location&gt;http://www.bom.gov.au/climate/averages/tables/cw_085280.shtml&lt;/pub-location&gt;&lt;urls&gt;&lt;related-urls&gt;&lt;url&gt;http://www.bom.gov.au/climate/averages/tables/cw_085280.shtml&lt;/url&gt;&lt;/related-urls&gt;&lt;/urls&gt;&lt;/record&gt;&lt;/Cite&gt;&lt;/EndNote&gt;</w:instrText>
      </w:r>
      <w:r w:rsidR="00AD7513">
        <w:fldChar w:fldCharType="separate"/>
      </w:r>
      <w:r w:rsidR="00AD7513">
        <w:rPr>
          <w:noProof/>
        </w:rPr>
        <w:t>(BOM 2025a)</w:t>
      </w:r>
      <w:r w:rsidR="00AD7513">
        <w:fldChar w:fldCharType="end"/>
      </w:r>
      <w:r w:rsidR="002B3BDC" w:rsidRPr="000564BA">
        <w:t>.</w:t>
      </w:r>
    </w:p>
    <w:p w14:paraId="042D2C75" w14:textId="66EEE3F5" w:rsidR="00D4594E" w:rsidRDefault="00D4594E" w:rsidP="00D4594E">
      <w:pPr>
        <w:pStyle w:val="Heading3"/>
      </w:pPr>
      <w:r>
        <w:t xml:space="preserve">Wind </w:t>
      </w:r>
      <w:r w:rsidR="00E923A0">
        <w:t>Conditions</w:t>
      </w:r>
    </w:p>
    <w:p w14:paraId="3AA2C4B4" w14:textId="3BBFF136" w:rsidR="00F52CDA" w:rsidRPr="00162F90" w:rsidRDefault="004A03C1" w:rsidP="004A03C1">
      <w:r w:rsidRPr="00162F90">
        <w:t>Wind roses summarise the occurrence of winds at a location, showing their strength, direction and frequency</w:t>
      </w:r>
      <w:r w:rsidR="00A47254" w:rsidRPr="00162F90">
        <w:t>.</w:t>
      </w:r>
      <w:r w:rsidRPr="00162F90">
        <w:t xml:space="preserve"> Each branch of the rose represents wind coming from that direction, with north to the top of the diagram</w:t>
      </w:r>
      <w:r w:rsidR="00DC7EE4" w:rsidRPr="00162F90">
        <w:t>.</w:t>
      </w:r>
      <w:r w:rsidRPr="00162F90">
        <w:t xml:space="preserve"> The length of the bar represents the frequency of occurrence of winds from that direction, and the colour and width of the bar sections correspond to wind speed categories. Using wind rose plots, it is possible to visualise how often winds of a certain direction and strength occur at a particular location</w:t>
      </w:r>
      <w:r w:rsidR="004249CE" w:rsidRPr="00162F90">
        <w:t xml:space="preserve">. </w:t>
      </w:r>
    </w:p>
    <w:p w14:paraId="134DE65D" w14:textId="487DFFF0" w:rsidR="004A03C1" w:rsidRPr="002065F4" w:rsidRDefault="004A03C1" w:rsidP="002065F4">
      <w:r w:rsidRPr="00162F90">
        <w:t xml:space="preserve">The wind rose from </w:t>
      </w:r>
      <w:r w:rsidR="009E74B3" w:rsidRPr="00162F90">
        <w:t>the</w:t>
      </w:r>
      <w:r w:rsidR="00511C64" w:rsidRPr="00162F90">
        <w:t xml:space="preserve"> EAY </w:t>
      </w:r>
      <w:r w:rsidR="009E74B3" w:rsidRPr="00162F90">
        <w:t xml:space="preserve">dust monitor in Yallourn North is </w:t>
      </w:r>
      <w:r w:rsidRPr="00162F90">
        <w:t>provided in</w:t>
      </w:r>
      <w:r w:rsidR="009E25BE" w:rsidRPr="00162F90">
        <w:t xml:space="preserve"> </w:t>
      </w:r>
      <w:r w:rsidR="009E25BE" w:rsidRPr="00162F90">
        <w:fldChar w:fldCharType="begin"/>
      </w:r>
      <w:r w:rsidR="009E25BE" w:rsidRPr="00412F28">
        <w:rPr>
          <w:highlight w:val="green"/>
        </w:rPr>
        <w:instrText xml:space="preserve"> REF _Ref198295344 \h </w:instrText>
      </w:r>
      <w:r w:rsidR="00412F28">
        <w:rPr>
          <w:highlight w:val="green"/>
        </w:rPr>
        <w:instrText xml:space="preserve"> \* MERGEFORMAT </w:instrText>
      </w:r>
      <w:r w:rsidR="009E25BE" w:rsidRPr="00162F90">
        <w:fldChar w:fldCharType="separate"/>
      </w:r>
      <w:r w:rsidR="00D35BC0" w:rsidRPr="00F35383">
        <w:t xml:space="preserve">Figure </w:t>
      </w:r>
      <w:r w:rsidR="00D35BC0">
        <w:t>5</w:t>
      </w:r>
      <w:r w:rsidR="00D35BC0">
        <w:noBreakHyphen/>
        <w:t>2</w:t>
      </w:r>
      <w:r w:rsidR="009E25BE" w:rsidRPr="00162F90">
        <w:fldChar w:fldCharType="end"/>
      </w:r>
      <w:r w:rsidRPr="00162F90">
        <w:t xml:space="preserve">. The annual wind rose for </w:t>
      </w:r>
      <w:r w:rsidR="009E25BE" w:rsidRPr="00162F90">
        <w:t>2024 s</w:t>
      </w:r>
      <w:r w:rsidRPr="00162F90">
        <w:t>how</w:t>
      </w:r>
      <w:r w:rsidR="008B2081" w:rsidRPr="00162F90">
        <w:t>s</w:t>
      </w:r>
      <w:r w:rsidRPr="00162F90">
        <w:t xml:space="preserve"> that westerly winds (blowing west to east) are most common at </w:t>
      </w:r>
      <w:r w:rsidR="00D648CC" w:rsidRPr="00162F90">
        <w:t xml:space="preserve">the </w:t>
      </w:r>
      <w:r w:rsidRPr="00162F90">
        <w:t>Yallourn Mine.</w:t>
      </w:r>
      <w:r w:rsidRPr="000564BA">
        <w:t xml:space="preserve"> </w:t>
      </w:r>
    </w:p>
    <w:p w14:paraId="5C11CA01" w14:textId="77777777" w:rsidR="004A03C1" w:rsidRPr="000564BA" w:rsidRDefault="004A03C1" w:rsidP="00C43772"/>
    <w:p w14:paraId="7BC16009" w14:textId="5612C58E" w:rsidR="00911248" w:rsidRPr="00412F28" w:rsidRDefault="00196F98" w:rsidP="00911248">
      <w:pPr>
        <w:keepNext/>
        <w:jc w:val="center"/>
        <w:rPr>
          <w:highlight w:val="green"/>
        </w:rPr>
      </w:pPr>
      <w:r w:rsidRPr="00412F28">
        <w:rPr>
          <w:noProof/>
          <w:highlight w:val="green"/>
        </w:rPr>
        <w:drawing>
          <wp:inline distT="0" distB="0" distL="0" distR="0" wp14:anchorId="59403C53" wp14:editId="65075F66">
            <wp:extent cx="4976275" cy="3989425"/>
            <wp:effectExtent l="0" t="0" r="0" b="0"/>
            <wp:docPr id="792467663" name="Picture 1"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67663" name="Picture 1" descr="A graph of energy and energy&#10;&#10;AI-generated content may be incorrect."/>
                    <pic:cNvPicPr/>
                  </pic:nvPicPr>
                  <pic:blipFill>
                    <a:blip r:embed="rId37"/>
                    <a:stretch>
                      <a:fillRect/>
                    </a:stretch>
                  </pic:blipFill>
                  <pic:spPr>
                    <a:xfrm>
                      <a:off x="0" y="0"/>
                      <a:ext cx="4994249" cy="4003834"/>
                    </a:xfrm>
                    <a:prstGeom prst="rect">
                      <a:avLst/>
                    </a:prstGeom>
                  </pic:spPr>
                </pic:pic>
              </a:graphicData>
            </a:graphic>
          </wp:inline>
        </w:drawing>
      </w:r>
    </w:p>
    <w:p w14:paraId="317F8079" w14:textId="68EDF103" w:rsidR="004A03C1" w:rsidRPr="000564BA" w:rsidRDefault="00911248" w:rsidP="00911248">
      <w:pPr>
        <w:pStyle w:val="Caption"/>
        <w:rPr>
          <w:rFonts w:cs="Arial"/>
        </w:rPr>
      </w:pPr>
      <w:bookmarkStart w:id="149" w:name="_Ref198295344"/>
      <w:bookmarkStart w:id="150" w:name="_Ref198562461"/>
      <w:bookmarkStart w:id="151" w:name="_Toc210125474"/>
      <w:r w:rsidRPr="00F35383">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149"/>
      <w:bookmarkEnd w:id="150"/>
      <w:r w:rsidRPr="00F35383">
        <w:t xml:space="preserve">: Annual </w:t>
      </w:r>
      <w:r w:rsidR="005A3D61" w:rsidRPr="00F35383">
        <w:t>W</w:t>
      </w:r>
      <w:r w:rsidRPr="00F35383">
        <w:t xml:space="preserve">ind </w:t>
      </w:r>
      <w:r w:rsidR="005A3D61" w:rsidRPr="00F35383">
        <w:t>R</w:t>
      </w:r>
      <w:r w:rsidRPr="00F35383">
        <w:t>ose</w:t>
      </w:r>
      <w:r w:rsidR="00196F98" w:rsidRPr="00F35383">
        <w:t xml:space="preserve"> Yallourn North</w:t>
      </w:r>
      <w:bookmarkEnd w:id="151"/>
      <w:r w:rsidRPr="00CB5DB7">
        <w:t xml:space="preserve"> </w:t>
      </w:r>
    </w:p>
    <w:p w14:paraId="03708252" w14:textId="77777777" w:rsidR="004A03C1" w:rsidRPr="000564BA" w:rsidRDefault="004A03C1" w:rsidP="00C43772"/>
    <w:p w14:paraId="0E442789" w14:textId="77777777" w:rsidR="004A03C1" w:rsidRPr="000564BA" w:rsidRDefault="004A03C1" w:rsidP="00C43772"/>
    <w:p w14:paraId="67AD5888" w14:textId="02DE0A63" w:rsidR="004A03C1" w:rsidRPr="000564BA" w:rsidRDefault="008B2081">
      <w:pPr>
        <w:spacing w:after="0" w:line="240" w:lineRule="auto"/>
      </w:pPr>
      <w:r>
        <w:br w:type="page"/>
      </w:r>
    </w:p>
    <w:p w14:paraId="36A5C504" w14:textId="7E525AA4" w:rsidR="004A03C1" w:rsidRDefault="004A03C1" w:rsidP="004A03C1">
      <w:pPr>
        <w:pStyle w:val="Heading3"/>
      </w:pPr>
      <w:r>
        <w:t>Climate Change</w:t>
      </w:r>
    </w:p>
    <w:p w14:paraId="0F075D95" w14:textId="3395FBE2" w:rsidR="00027B3B" w:rsidRDefault="00027B3B" w:rsidP="00027B3B">
      <w:r w:rsidRPr="000564BA">
        <w:rPr>
          <w:rFonts w:cs="Arial"/>
        </w:rPr>
        <w:t>The</w:t>
      </w:r>
      <w:r w:rsidRPr="000564BA">
        <w:t xml:space="preserve"> </w:t>
      </w:r>
      <w:r w:rsidRPr="00131221">
        <w:rPr>
          <w:i/>
        </w:rPr>
        <w:t>Guidelines for Assessing the Impact of Climate Change on Water Availability in Victoria</w:t>
      </w:r>
      <w:r w:rsidRPr="000564BA">
        <w:t xml:space="preserve"> </w:t>
      </w:r>
      <w:r w:rsidR="005E3F9F">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E3F9F">
        <w:fldChar w:fldCharType="separate"/>
      </w:r>
      <w:r w:rsidR="005E3F9F">
        <w:rPr>
          <w:noProof/>
        </w:rPr>
        <w:t>(DELWP 2020)</w:t>
      </w:r>
      <w:r w:rsidR="005E3F9F">
        <w:fldChar w:fldCharType="end"/>
      </w:r>
      <w:r w:rsidRPr="000564BA">
        <w:t xml:space="preserve"> documents revised estimates for rainfall, evaporation and runoff factors from 2040 to 2065</w:t>
      </w:r>
      <w:r w:rsidRPr="000564BA">
        <w:rPr>
          <w:rFonts w:cs="Arial"/>
        </w:rPr>
        <w:t xml:space="preserve">. </w:t>
      </w:r>
      <w:r w:rsidR="00EA15B4">
        <w:rPr>
          <w:rFonts w:cs="Arial"/>
        </w:rPr>
        <w:t xml:space="preserve">This document </w:t>
      </w:r>
      <w:r w:rsidR="0049345C">
        <w:rPr>
          <w:rFonts w:cs="Arial"/>
        </w:rPr>
        <w:t xml:space="preserve">is referenced in the LVRRS and subsequent amendment as being the applicable guidelines </w:t>
      </w:r>
      <w:r w:rsidR="0049345C">
        <w:rPr>
          <w:rFonts w:cs="Arial"/>
        </w:rPr>
        <w:fldChar w:fldCharType="begin">
          <w:fldData xml:space="preserve">PEVuZE5vdGU+PENpdGU+PEF1dGhvcj5ERUVDQTwvQXV0aG9yPjxZZWFyPjIwMjQ8L1llYXI+PFJl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</w:fldData>
        </w:fldChar>
      </w:r>
      <w:r w:rsidR="000D4C47">
        <w:rPr>
          <w:rFonts w:cs="Arial"/>
        </w:rPr>
        <w:instrText xml:space="preserve"> ADDIN EN.CITE </w:instrText>
      </w:r>
      <w:r w:rsidR="000D4C47">
        <w:rPr>
          <w:rFonts w:cs="Arial"/>
        </w:rPr>
        <w:fldChar w:fldCharType="begin">
          <w:fldData xml:space="preserve">PEVuZE5vdGU+PENpdGU+PEF1dGhvcj5ERUVDQTwvQXV0aG9yPjxZZWFyPjIwMjQ8L1llYXI+PFJl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</w:fldData>
        </w:fldChar>
      </w:r>
      <w:r w:rsidR="000D4C47">
        <w:rPr>
          <w:rFonts w:cs="Arial"/>
        </w:rPr>
        <w:instrText xml:space="preserve"> ADDIN EN.CITE.DATA </w:instrText>
      </w:r>
      <w:r w:rsidR="000D4C47">
        <w:rPr>
          <w:rFonts w:cs="Arial"/>
        </w:rPr>
      </w:r>
      <w:r w:rsidR="000D4C47">
        <w:rPr>
          <w:rFonts w:cs="Arial"/>
        </w:rPr>
        <w:fldChar w:fldCharType="end"/>
      </w:r>
      <w:r w:rsidR="0049345C">
        <w:rPr>
          <w:rFonts w:cs="Arial"/>
        </w:rPr>
      </w:r>
      <w:r w:rsidR="0049345C">
        <w:rPr>
          <w:rFonts w:cs="Arial"/>
        </w:rPr>
        <w:fldChar w:fldCharType="separate"/>
      </w:r>
      <w:r w:rsidR="000D4C47">
        <w:rPr>
          <w:rFonts w:cs="Arial"/>
          <w:noProof/>
        </w:rPr>
        <w:t>(DJPR and DELWP 2000, DEECA 2024b)</w:t>
      </w:r>
      <w:r w:rsidR="0049345C">
        <w:rPr>
          <w:rFonts w:cs="Arial"/>
        </w:rPr>
        <w:fldChar w:fldCharType="end"/>
      </w:r>
      <w:r w:rsidR="0049345C">
        <w:rPr>
          <w:rFonts w:cs="Arial"/>
        </w:rPr>
        <w:t>.</w:t>
      </w:r>
      <w:r w:rsidRPr="000564BA">
        <w:rPr>
          <w:rFonts w:cs="Arial"/>
        </w:rPr>
        <w:t xml:space="preserve"> </w:t>
      </w:r>
      <w:r w:rsidRPr="000564BA">
        <w:t xml:space="preserve">There are 42 global climate models (GCM) that were used to produce the low (wet), medium and high (dry) climate change projections under the Representative Concentration Pathway (RCP) 8.5 emissions scenario, and a slightly lower number of models for the RCP4.5 emissions scenario. The RCP8.5 emissions scenario incorporates high rates of greenhouse gas emissions and is recommended for water supply planning applications </w:t>
      </w:r>
      <w:r w:rsidR="005E3F9F">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E3F9F">
        <w:fldChar w:fldCharType="separate"/>
      </w:r>
      <w:r w:rsidR="005E3F9F">
        <w:rPr>
          <w:noProof/>
        </w:rPr>
        <w:t>(DELWP 2020)</w:t>
      </w:r>
      <w:r w:rsidR="005E3F9F">
        <w:fldChar w:fldCharType="end"/>
      </w:r>
      <w:r w:rsidRPr="000564BA">
        <w:t xml:space="preserve">. </w:t>
      </w:r>
    </w:p>
    <w:p w14:paraId="289DD7F3" w14:textId="59F9C2BA" w:rsidR="00027B3B" w:rsidRDefault="00027B3B" w:rsidP="00027B3B">
      <w:r w:rsidRPr="000564BA">
        <w:t>The 10</w:t>
      </w:r>
      <w:r w:rsidRPr="000564BA">
        <w:rPr>
          <w:vertAlign w:val="superscript"/>
        </w:rPr>
        <w:t>th</w:t>
      </w:r>
      <w:r w:rsidRPr="000564BA">
        <w:t xml:space="preserve"> (low), 50</w:t>
      </w:r>
      <w:r w:rsidRPr="000564BA">
        <w:rPr>
          <w:vertAlign w:val="superscript"/>
        </w:rPr>
        <w:t>th</w:t>
      </w:r>
      <w:r w:rsidRPr="000564BA">
        <w:t xml:space="preserve"> (medium) and 90</w:t>
      </w:r>
      <w:r w:rsidRPr="000564BA">
        <w:rPr>
          <w:vertAlign w:val="superscript"/>
        </w:rPr>
        <w:t>th</w:t>
      </w:r>
      <w:r w:rsidRPr="000564BA">
        <w:t xml:space="preserve"> (high) percentile climate change projections provide a wide range of projections that are plausible. The high (dry) projection is sourced from the model that generates the 10</w:t>
      </w:r>
      <w:r w:rsidRPr="000564BA">
        <w:rPr>
          <w:vertAlign w:val="superscript"/>
        </w:rPr>
        <w:t>th</w:t>
      </w:r>
      <w:r w:rsidRPr="000564BA">
        <w:t xml:space="preserve"> percentile driest projection (i.e., only 10 % of models produce results that are drier than this projection), whilst the low (wet) projection is sourced from the model that generates the 10</w:t>
      </w:r>
      <w:r w:rsidRPr="000564BA">
        <w:rPr>
          <w:vertAlign w:val="superscript"/>
        </w:rPr>
        <w:t>th</w:t>
      </w:r>
      <w:r w:rsidRPr="000564BA">
        <w:t xml:space="preserve"> percentile wettest projection.</w:t>
      </w:r>
    </w:p>
    <w:p w14:paraId="4A724F4E" w14:textId="55249226" w:rsidR="00027B3B" w:rsidRPr="000564BA" w:rsidRDefault="00027B3B" w:rsidP="00027B3B">
      <w:r w:rsidRPr="000564BA">
        <w:t>Victoria’s annual recorded rainfall has seen a downward trend from the early 1900s to date</w:t>
      </w:r>
      <w:r w:rsidR="00496052">
        <w:t>.</w:t>
      </w:r>
      <w:r w:rsidRPr="000564BA">
        <w:t xml:space="preserve"> This has seen reductions in annual streamflow and shifts in rainfall-runoff behaviour over recent decades.</w:t>
      </w:r>
    </w:p>
    <w:p w14:paraId="1E594EDC" w14:textId="76064476" w:rsidR="00027B3B" w:rsidRPr="000564BA" w:rsidRDefault="00027B3B" w:rsidP="00027B3B">
      <w:r w:rsidRPr="000564BA">
        <w:t xml:space="preserve">Pan evaporation data now indicates a stable or increasing trend across southern Australia due to increasing vapour pressure deficits (i.e., decreasing humidity) since the mid-1990s, consistent with increases in temperature and decreases in rainfall over this period </w:t>
      </w:r>
      <w:r w:rsidR="005E3F9F">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E3F9F">
        <w:fldChar w:fldCharType="separate"/>
      </w:r>
      <w:r w:rsidR="005E3F9F">
        <w:rPr>
          <w:noProof/>
        </w:rPr>
        <w:t>(DELWP 2020)</w:t>
      </w:r>
      <w:r w:rsidR="005E3F9F">
        <w:fldChar w:fldCharType="end"/>
      </w:r>
      <w:r w:rsidRPr="000564BA">
        <w:t>.</w:t>
      </w:r>
    </w:p>
    <w:p w14:paraId="3410A6C1" w14:textId="3176B96B" w:rsidR="00AA242A" w:rsidRPr="000564BA" w:rsidRDefault="00F75A2C" w:rsidP="000A7889">
      <w:pPr>
        <w:rPr>
          <w:rFonts w:cs="Arial"/>
        </w:rPr>
      </w:pPr>
      <w:r>
        <w:rPr>
          <w:rFonts w:cs="Arial"/>
        </w:rPr>
        <w:fldChar w:fldCharType="begin"/>
      </w:r>
      <w:r>
        <w:rPr>
          <w:rFonts w:cs="Arial"/>
        </w:rPr>
        <w:instrText xml:space="preserve"> REF _Ref193698835 \h </w:instrText>
      </w:r>
      <w:r>
        <w:rPr>
          <w:rFonts w:cs="Arial"/>
        </w:rPr>
      </w:r>
      <w:r>
        <w:rPr>
          <w:rFonts w:cs="Arial"/>
        </w:rPr>
        <w:fldChar w:fldCharType="separate"/>
      </w:r>
      <w:r w:rsidR="00D35BC0">
        <w:t xml:space="preserve">Table </w:t>
      </w:r>
      <w:r w:rsidR="00D35BC0">
        <w:rPr>
          <w:noProof/>
        </w:rPr>
        <w:t>5</w:t>
      </w:r>
      <w:r w:rsidR="00D35BC0">
        <w:noBreakHyphen/>
      </w:r>
      <w:r w:rsidR="00D35BC0">
        <w:rPr>
          <w:noProof/>
        </w:rPr>
        <w:t>3</w:t>
      </w:r>
      <w:r>
        <w:rPr>
          <w:rFonts w:cs="Arial"/>
        </w:rPr>
        <w:fldChar w:fldCharType="end"/>
      </w:r>
      <w:r>
        <w:rPr>
          <w:rFonts w:cs="Arial"/>
        </w:rPr>
        <w:t xml:space="preserve"> </w:t>
      </w:r>
      <w:r w:rsidR="00AA242A" w:rsidRPr="000564BA">
        <w:rPr>
          <w:rFonts w:cs="Arial"/>
        </w:rPr>
        <w:t xml:space="preserve">presents the projected average annual temperature changes for the Latrobe Basin. </w:t>
      </w:r>
      <w:r w:rsidR="00AA242A" w:rsidRPr="000564BA">
        <w:t xml:space="preserve">Under the RCP8.5 emissions scenario, average annual temperature is projected to increase by 0.9-1.5 </w:t>
      </w:r>
      <w:r w:rsidR="00AA242A" w:rsidRPr="000564BA">
        <w:rPr>
          <w:rFonts w:cs="Arial"/>
        </w:rPr>
        <w:t>º</w:t>
      </w:r>
      <w:r w:rsidR="00AA242A" w:rsidRPr="000564BA">
        <w:t xml:space="preserve">C by 2040 relative to 1995, with a medium projection of 1.2 </w:t>
      </w:r>
      <w:r w:rsidR="00AA242A" w:rsidRPr="000564BA">
        <w:rPr>
          <w:rFonts w:cs="Arial"/>
        </w:rPr>
        <w:t>º</w:t>
      </w:r>
      <w:r w:rsidR="00AA242A" w:rsidRPr="000564BA">
        <w:t xml:space="preserve">C. Further temperature increases are projected between 1.7-2.8 </w:t>
      </w:r>
      <w:r w:rsidR="00AA242A" w:rsidRPr="000564BA">
        <w:rPr>
          <w:rFonts w:ascii="Arial" w:hAnsi="Arial" w:cs="Arial"/>
        </w:rPr>
        <w:t>º</w:t>
      </w:r>
      <w:r w:rsidR="00AA242A" w:rsidRPr="000564BA">
        <w:t>C by 2065.</w:t>
      </w:r>
    </w:p>
    <w:p w14:paraId="610B2543" w14:textId="5433FE23" w:rsidR="002065F4" w:rsidRDefault="002065F4" w:rsidP="00C43772">
      <w:pPr>
        <w:pStyle w:val="Caption"/>
      </w:pPr>
      <w:bookmarkStart w:id="152" w:name="_Ref193698835"/>
      <w:bookmarkStart w:id="153" w:name="_Toc210126963"/>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bookmarkEnd w:id="152"/>
      <w:r>
        <w:t xml:space="preserve">: </w:t>
      </w:r>
      <w:r w:rsidRPr="00811699">
        <w:t xml:space="preserve">Projected </w:t>
      </w:r>
      <w:r w:rsidR="005A3D61">
        <w:t>C</w:t>
      </w:r>
      <w:r w:rsidRPr="00811699">
        <w:t xml:space="preserve">hange in </w:t>
      </w:r>
      <w:r w:rsidR="005A3D61">
        <w:t>A</w:t>
      </w:r>
      <w:r w:rsidRPr="00811699">
        <w:t xml:space="preserve">verage </w:t>
      </w:r>
      <w:r w:rsidR="005A3D61">
        <w:t>A</w:t>
      </w:r>
      <w:r w:rsidRPr="00811699">
        <w:t xml:space="preserve">nnual </w:t>
      </w:r>
      <w:r w:rsidR="005A3D61">
        <w:t>T</w:t>
      </w:r>
      <w:r w:rsidRPr="00811699">
        <w:t xml:space="preserve">emperature for the Latrobe Basin </w:t>
      </w:r>
      <w:r w:rsidR="00DF744E">
        <w:t>u</w:t>
      </w:r>
      <w:r w:rsidRPr="00811699">
        <w:t xml:space="preserve">nder </w:t>
      </w:r>
      <w:r w:rsidR="005A3D61">
        <w:t>C</w:t>
      </w:r>
      <w:r w:rsidRPr="00811699">
        <w:t xml:space="preserve">limate </w:t>
      </w:r>
      <w:r w:rsidR="005A3D61">
        <w:t>C</w:t>
      </w:r>
      <w:r w:rsidRPr="00811699">
        <w:t>hange</w:t>
      </w:r>
      <w:r w:rsidR="00DF744E">
        <w:t xml:space="preserve"> </w:t>
      </w:r>
      <w:r w:rsidR="005107DB">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107DB">
        <w:fldChar w:fldCharType="separate"/>
      </w:r>
      <w:r w:rsidR="005107DB">
        <w:rPr>
          <w:noProof/>
        </w:rPr>
        <w:t>(DELWP 2020)</w:t>
      </w:r>
      <w:bookmarkEnd w:id="153"/>
      <w:r w:rsidR="005107DB">
        <w:fldChar w:fldCharType="end"/>
      </w:r>
    </w:p>
    <w:tbl>
      <w:tblPr>
        <w:tblStyle w:val="TableGrid"/>
        <w:tblW w:w="5000" w:type="pct"/>
        <w:tblLook w:val="04A0" w:firstRow="1" w:lastRow="0" w:firstColumn="1" w:lastColumn="0" w:noHBand="0" w:noVBand="1"/>
      </w:tblPr>
      <w:tblGrid>
        <w:gridCol w:w="1358"/>
        <w:gridCol w:w="1899"/>
        <w:gridCol w:w="1232"/>
        <w:gridCol w:w="1234"/>
        <w:gridCol w:w="1262"/>
        <w:gridCol w:w="1262"/>
        <w:gridCol w:w="1262"/>
        <w:gridCol w:w="1257"/>
      </w:tblGrid>
      <w:tr w:rsidR="00AA242A" w:rsidRPr="000564BA" w14:paraId="112C25FB" w14:textId="77777777" w:rsidTr="00202D0A">
        <w:trPr>
          <w:cnfStyle w:val="100000000000" w:firstRow="1" w:lastRow="0" w:firstColumn="0" w:lastColumn="0" w:oddVBand="0" w:evenVBand="0" w:oddHBand="0" w:evenHBand="0" w:firstRowFirstColumn="0" w:firstRowLastColumn="0" w:lastRowFirstColumn="0" w:lastRowLastColumn="0"/>
          <w:trHeight w:val="302"/>
          <w:tblHeader/>
        </w:trPr>
        <w:tc>
          <w:tcPr>
            <w:tcW w:w="5000" w:type="pct"/>
            <w:gridSpan w:val="8"/>
            <w:shd w:val="clear" w:color="auto" w:fill="8BC600"/>
          </w:tcPr>
          <w:p w14:paraId="2FEC23F4" w14:textId="77777777" w:rsidR="00AA242A" w:rsidRPr="000564BA" w:rsidRDefault="00AA242A" w:rsidP="003E3F96">
            <w:pPr>
              <w:pStyle w:val="TableParagraph"/>
            </w:pPr>
            <w:r w:rsidRPr="000564BA">
              <w:t>Temperature change relative to 1995 (ºC)</w:t>
            </w:r>
          </w:p>
        </w:tc>
      </w:tr>
      <w:tr w:rsidR="00AA242A" w:rsidRPr="000564BA" w14:paraId="761A4686" w14:textId="77777777" w:rsidTr="00202D0A">
        <w:trPr>
          <w:cnfStyle w:val="100000000000" w:firstRow="1" w:lastRow="0" w:firstColumn="0" w:lastColumn="0" w:oddVBand="0" w:evenVBand="0" w:oddHBand="0" w:evenHBand="0" w:firstRowFirstColumn="0" w:firstRowLastColumn="0" w:lastRowFirstColumn="0" w:lastRowLastColumn="0"/>
          <w:trHeight w:val="727"/>
          <w:tblHeader/>
        </w:trPr>
        <w:tc>
          <w:tcPr>
            <w:tcW w:w="631" w:type="pct"/>
            <w:shd w:val="clear" w:color="auto" w:fill="8BC600"/>
            <w:vAlign w:val="center"/>
          </w:tcPr>
          <w:p w14:paraId="65B9B598" w14:textId="77777777" w:rsidR="00AA242A" w:rsidRPr="000564BA" w:rsidRDefault="00AA242A" w:rsidP="003E3F96">
            <w:pPr>
              <w:pStyle w:val="TableParagraph"/>
            </w:pPr>
            <w:r w:rsidRPr="000564BA">
              <w:t>River Basin</w:t>
            </w:r>
          </w:p>
        </w:tc>
        <w:tc>
          <w:tcPr>
            <w:tcW w:w="882" w:type="pct"/>
            <w:shd w:val="clear" w:color="auto" w:fill="8BC600"/>
            <w:vAlign w:val="center"/>
          </w:tcPr>
          <w:p w14:paraId="207876E4" w14:textId="77777777" w:rsidR="00AA242A" w:rsidRPr="000564BA" w:rsidRDefault="00AA242A" w:rsidP="003E3F96">
            <w:pPr>
              <w:pStyle w:val="TableParagraph"/>
            </w:pPr>
            <w:r w:rsidRPr="000564BA">
              <w:t>Projection type</w:t>
            </w:r>
          </w:p>
        </w:tc>
        <w:tc>
          <w:tcPr>
            <w:tcW w:w="1145" w:type="pct"/>
            <w:gridSpan w:val="2"/>
            <w:shd w:val="clear" w:color="auto" w:fill="8BC600"/>
            <w:vAlign w:val="center"/>
          </w:tcPr>
          <w:p w14:paraId="4875C72B" w14:textId="77777777" w:rsidR="00AA242A" w:rsidRPr="000564BA" w:rsidRDefault="00AA242A" w:rsidP="003E3F96">
            <w:pPr>
              <w:pStyle w:val="TableParagraph"/>
            </w:pPr>
            <w:r w:rsidRPr="000564BA">
              <w:t>2020</w:t>
            </w:r>
          </w:p>
        </w:tc>
        <w:tc>
          <w:tcPr>
            <w:tcW w:w="1171" w:type="pct"/>
            <w:gridSpan w:val="2"/>
            <w:shd w:val="clear" w:color="auto" w:fill="8BC600"/>
            <w:vAlign w:val="center"/>
          </w:tcPr>
          <w:p w14:paraId="69669B41" w14:textId="77777777" w:rsidR="00AA242A" w:rsidRPr="000564BA" w:rsidRDefault="00AA242A" w:rsidP="003E3F96">
            <w:pPr>
              <w:pStyle w:val="TableParagraph"/>
            </w:pPr>
            <w:r w:rsidRPr="000564BA">
              <w:t>2040</w:t>
            </w:r>
          </w:p>
        </w:tc>
        <w:tc>
          <w:tcPr>
            <w:tcW w:w="1171" w:type="pct"/>
            <w:gridSpan w:val="2"/>
            <w:shd w:val="clear" w:color="auto" w:fill="8BC600"/>
            <w:vAlign w:val="center"/>
          </w:tcPr>
          <w:p w14:paraId="205EF644" w14:textId="77777777" w:rsidR="00AA242A" w:rsidRPr="000564BA" w:rsidRDefault="00AA242A" w:rsidP="003E3F96">
            <w:pPr>
              <w:pStyle w:val="TableParagraph"/>
            </w:pPr>
            <w:r w:rsidRPr="000564BA">
              <w:t>2065</w:t>
            </w:r>
          </w:p>
        </w:tc>
      </w:tr>
      <w:tr w:rsidR="00AA242A" w:rsidRPr="000564BA" w14:paraId="756F43C6" w14:textId="77777777" w:rsidTr="00202D0A">
        <w:tc>
          <w:tcPr>
            <w:tcW w:w="1513" w:type="pct"/>
            <w:gridSpan w:val="2"/>
            <w:vAlign w:val="center"/>
          </w:tcPr>
          <w:p w14:paraId="691068E1" w14:textId="77777777" w:rsidR="00AA242A" w:rsidRPr="000564BA" w:rsidRDefault="00AA242A" w:rsidP="003E3F96">
            <w:pPr>
              <w:pStyle w:val="TableParagraph"/>
            </w:pPr>
            <w:r w:rsidRPr="000564BA">
              <w:t>Emissions scenario</w:t>
            </w:r>
          </w:p>
        </w:tc>
        <w:tc>
          <w:tcPr>
            <w:tcW w:w="572" w:type="pct"/>
            <w:vAlign w:val="center"/>
          </w:tcPr>
          <w:p w14:paraId="359476A7" w14:textId="77777777" w:rsidR="00AA242A" w:rsidRPr="000564BA" w:rsidRDefault="00AA242A" w:rsidP="003E3F96">
            <w:pPr>
              <w:pStyle w:val="TableParagraph"/>
            </w:pPr>
            <w:r w:rsidRPr="000564BA">
              <w:t>RCP8.5</w:t>
            </w:r>
          </w:p>
        </w:tc>
        <w:tc>
          <w:tcPr>
            <w:tcW w:w="573" w:type="pct"/>
            <w:vAlign w:val="center"/>
          </w:tcPr>
          <w:p w14:paraId="1B98A243" w14:textId="77777777" w:rsidR="00AA242A" w:rsidRPr="000564BA" w:rsidRDefault="00AA242A" w:rsidP="003E3F96">
            <w:pPr>
              <w:pStyle w:val="TableParagraph"/>
            </w:pPr>
            <w:r w:rsidRPr="000564BA">
              <w:t>RCP4.5</w:t>
            </w:r>
          </w:p>
        </w:tc>
        <w:tc>
          <w:tcPr>
            <w:tcW w:w="586" w:type="pct"/>
            <w:vAlign w:val="center"/>
          </w:tcPr>
          <w:p w14:paraId="4995A3A7" w14:textId="77777777" w:rsidR="00AA242A" w:rsidRPr="000564BA" w:rsidRDefault="00AA242A" w:rsidP="003E3F96">
            <w:pPr>
              <w:pStyle w:val="TableParagraph"/>
              <w:rPr>
                <w:vertAlign w:val="subscript"/>
              </w:rPr>
            </w:pPr>
            <w:r w:rsidRPr="000564BA">
              <w:t>RCP8.5</w:t>
            </w:r>
          </w:p>
        </w:tc>
        <w:tc>
          <w:tcPr>
            <w:tcW w:w="586" w:type="pct"/>
            <w:vAlign w:val="center"/>
          </w:tcPr>
          <w:p w14:paraId="0CB42A2B" w14:textId="77777777" w:rsidR="00AA242A" w:rsidRPr="000564BA" w:rsidRDefault="00AA242A" w:rsidP="003E3F96">
            <w:pPr>
              <w:pStyle w:val="TableParagraph"/>
              <w:rPr>
                <w:vertAlign w:val="subscript"/>
              </w:rPr>
            </w:pPr>
            <w:r w:rsidRPr="000564BA">
              <w:t>RCP4.5</w:t>
            </w:r>
          </w:p>
        </w:tc>
        <w:tc>
          <w:tcPr>
            <w:tcW w:w="586" w:type="pct"/>
            <w:vAlign w:val="center"/>
          </w:tcPr>
          <w:p w14:paraId="76C267B1" w14:textId="77777777" w:rsidR="00AA242A" w:rsidRPr="000564BA" w:rsidRDefault="00AA242A" w:rsidP="003E3F96">
            <w:pPr>
              <w:pStyle w:val="TableParagraph"/>
            </w:pPr>
            <w:r w:rsidRPr="000564BA">
              <w:t>RCP8.5</w:t>
            </w:r>
          </w:p>
        </w:tc>
        <w:tc>
          <w:tcPr>
            <w:tcW w:w="586" w:type="pct"/>
            <w:vAlign w:val="center"/>
          </w:tcPr>
          <w:p w14:paraId="1B10FAB9" w14:textId="77777777" w:rsidR="00AA242A" w:rsidRPr="000564BA" w:rsidRDefault="00AA242A" w:rsidP="003E3F96">
            <w:pPr>
              <w:pStyle w:val="TableParagraph"/>
            </w:pPr>
            <w:r w:rsidRPr="000564BA">
              <w:t>RCP4.5</w:t>
            </w:r>
          </w:p>
        </w:tc>
      </w:tr>
      <w:tr w:rsidR="00AA242A" w:rsidRPr="000564BA" w14:paraId="5AEE824C" w14:textId="77777777" w:rsidTr="00202D0A">
        <w:tc>
          <w:tcPr>
            <w:tcW w:w="631" w:type="pct"/>
            <w:vMerge w:val="restart"/>
            <w:vAlign w:val="center"/>
          </w:tcPr>
          <w:p w14:paraId="48880874" w14:textId="77777777" w:rsidR="00AA242A" w:rsidRPr="000564BA" w:rsidRDefault="00AA242A" w:rsidP="003E3F96">
            <w:pPr>
              <w:pStyle w:val="TableParagraph"/>
            </w:pPr>
            <w:r w:rsidRPr="000564BA">
              <w:t>Latrobe</w:t>
            </w:r>
          </w:p>
        </w:tc>
        <w:tc>
          <w:tcPr>
            <w:tcW w:w="882" w:type="pct"/>
            <w:vAlign w:val="center"/>
          </w:tcPr>
          <w:p w14:paraId="25B917FE" w14:textId="77777777" w:rsidR="00AA242A" w:rsidRPr="000564BA" w:rsidRDefault="00AA242A" w:rsidP="003E3F96">
            <w:pPr>
              <w:pStyle w:val="TableParagraph"/>
            </w:pPr>
            <w:r w:rsidRPr="000564BA">
              <w:t>Low</w:t>
            </w:r>
          </w:p>
        </w:tc>
        <w:tc>
          <w:tcPr>
            <w:tcW w:w="572" w:type="pct"/>
            <w:vAlign w:val="center"/>
          </w:tcPr>
          <w:p w14:paraId="48DA3A8C" w14:textId="77777777" w:rsidR="00AA242A" w:rsidRPr="000564BA" w:rsidRDefault="00AA242A" w:rsidP="003E3F96">
            <w:pPr>
              <w:pStyle w:val="TableParagraph"/>
            </w:pPr>
            <w:r w:rsidRPr="000564BA">
              <w:t>0.5</w:t>
            </w:r>
          </w:p>
        </w:tc>
        <w:tc>
          <w:tcPr>
            <w:tcW w:w="573" w:type="pct"/>
            <w:vAlign w:val="center"/>
          </w:tcPr>
          <w:p w14:paraId="7704ED70" w14:textId="77777777" w:rsidR="00AA242A" w:rsidRPr="000564BA" w:rsidRDefault="00AA242A" w:rsidP="003E3F96">
            <w:pPr>
              <w:pStyle w:val="TableParagraph"/>
            </w:pPr>
            <w:r w:rsidRPr="000564BA">
              <w:t>0.4</w:t>
            </w:r>
          </w:p>
        </w:tc>
        <w:tc>
          <w:tcPr>
            <w:tcW w:w="586" w:type="pct"/>
            <w:vAlign w:val="center"/>
          </w:tcPr>
          <w:p w14:paraId="1315E710" w14:textId="77777777" w:rsidR="00AA242A" w:rsidRPr="000564BA" w:rsidRDefault="00AA242A" w:rsidP="003E3F96">
            <w:pPr>
              <w:pStyle w:val="TableParagraph"/>
            </w:pPr>
            <w:r w:rsidRPr="000564BA">
              <w:t>0.9</w:t>
            </w:r>
          </w:p>
        </w:tc>
        <w:tc>
          <w:tcPr>
            <w:tcW w:w="586" w:type="pct"/>
            <w:vAlign w:val="center"/>
          </w:tcPr>
          <w:p w14:paraId="4A4E1094" w14:textId="77777777" w:rsidR="00AA242A" w:rsidRPr="000564BA" w:rsidRDefault="00AA242A" w:rsidP="003E3F96">
            <w:pPr>
              <w:pStyle w:val="TableParagraph"/>
            </w:pPr>
            <w:r w:rsidRPr="000564BA">
              <w:t>0.7</w:t>
            </w:r>
          </w:p>
        </w:tc>
        <w:tc>
          <w:tcPr>
            <w:tcW w:w="586" w:type="pct"/>
            <w:vAlign w:val="center"/>
          </w:tcPr>
          <w:p w14:paraId="2FDEC759" w14:textId="77777777" w:rsidR="00AA242A" w:rsidRPr="000564BA" w:rsidRDefault="00AA242A" w:rsidP="003E3F96">
            <w:pPr>
              <w:pStyle w:val="TableParagraph"/>
            </w:pPr>
            <w:r w:rsidRPr="000564BA">
              <w:t>1.7</w:t>
            </w:r>
          </w:p>
        </w:tc>
        <w:tc>
          <w:tcPr>
            <w:tcW w:w="586" w:type="pct"/>
            <w:vAlign w:val="center"/>
          </w:tcPr>
          <w:p w14:paraId="1092630C" w14:textId="77777777" w:rsidR="00AA242A" w:rsidRPr="000564BA" w:rsidRDefault="00AA242A" w:rsidP="003E3F96">
            <w:pPr>
              <w:pStyle w:val="TableParagraph"/>
            </w:pPr>
            <w:r w:rsidRPr="000564BA">
              <w:t>1.0</w:t>
            </w:r>
          </w:p>
        </w:tc>
      </w:tr>
      <w:tr w:rsidR="00AA242A" w:rsidRPr="000564BA" w14:paraId="7B2C9FE7" w14:textId="77777777" w:rsidTr="00202D0A">
        <w:tc>
          <w:tcPr>
            <w:tcW w:w="631" w:type="pct"/>
            <w:vMerge/>
            <w:vAlign w:val="center"/>
          </w:tcPr>
          <w:p w14:paraId="0B098DA1" w14:textId="77777777" w:rsidR="00AA242A" w:rsidRPr="000564BA" w:rsidRDefault="00AA242A" w:rsidP="003E3F96">
            <w:pPr>
              <w:pStyle w:val="TableParagraph"/>
            </w:pPr>
          </w:p>
        </w:tc>
        <w:tc>
          <w:tcPr>
            <w:tcW w:w="882" w:type="pct"/>
            <w:vAlign w:val="center"/>
          </w:tcPr>
          <w:p w14:paraId="088B222C" w14:textId="77777777" w:rsidR="00AA242A" w:rsidRPr="000564BA" w:rsidRDefault="00AA242A" w:rsidP="003E3F96">
            <w:pPr>
              <w:pStyle w:val="TableParagraph"/>
            </w:pPr>
            <w:r w:rsidRPr="000564BA">
              <w:t>Medium</w:t>
            </w:r>
          </w:p>
        </w:tc>
        <w:tc>
          <w:tcPr>
            <w:tcW w:w="572" w:type="pct"/>
            <w:vAlign w:val="center"/>
          </w:tcPr>
          <w:p w14:paraId="5CAAACCD" w14:textId="77777777" w:rsidR="00AA242A" w:rsidRPr="000564BA" w:rsidRDefault="00AA242A" w:rsidP="003E3F96">
            <w:pPr>
              <w:pStyle w:val="TableParagraph"/>
            </w:pPr>
            <w:r w:rsidRPr="000564BA">
              <w:t>0.7</w:t>
            </w:r>
          </w:p>
        </w:tc>
        <w:tc>
          <w:tcPr>
            <w:tcW w:w="573" w:type="pct"/>
            <w:vAlign w:val="center"/>
          </w:tcPr>
          <w:p w14:paraId="1AB424DE" w14:textId="77777777" w:rsidR="00AA242A" w:rsidRPr="000564BA" w:rsidRDefault="00AA242A" w:rsidP="003E3F96">
            <w:pPr>
              <w:pStyle w:val="TableParagraph"/>
            </w:pPr>
            <w:r w:rsidRPr="000564BA">
              <w:t>0.5</w:t>
            </w:r>
          </w:p>
        </w:tc>
        <w:tc>
          <w:tcPr>
            <w:tcW w:w="586" w:type="pct"/>
            <w:vAlign w:val="center"/>
          </w:tcPr>
          <w:p w14:paraId="0BF71DD0" w14:textId="77777777" w:rsidR="00AA242A" w:rsidRPr="000564BA" w:rsidRDefault="00AA242A" w:rsidP="003E3F96">
            <w:pPr>
              <w:pStyle w:val="TableParagraph"/>
            </w:pPr>
            <w:r w:rsidRPr="000564BA">
              <w:t>1.2</w:t>
            </w:r>
          </w:p>
        </w:tc>
        <w:tc>
          <w:tcPr>
            <w:tcW w:w="586" w:type="pct"/>
            <w:vAlign w:val="center"/>
          </w:tcPr>
          <w:p w14:paraId="223F5AC7" w14:textId="77777777" w:rsidR="00AA242A" w:rsidRPr="000564BA" w:rsidRDefault="00AA242A" w:rsidP="003E3F96">
            <w:pPr>
              <w:pStyle w:val="TableParagraph"/>
            </w:pPr>
            <w:r w:rsidRPr="000564BA">
              <w:t>1.0</w:t>
            </w:r>
          </w:p>
        </w:tc>
        <w:tc>
          <w:tcPr>
            <w:tcW w:w="586" w:type="pct"/>
            <w:vAlign w:val="center"/>
          </w:tcPr>
          <w:p w14:paraId="738A5031" w14:textId="77777777" w:rsidR="00AA242A" w:rsidRPr="000564BA" w:rsidRDefault="00AA242A" w:rsidP="003E3F96">
            <w:pPr>
              <w:pStyle w:val="TableParagraph"/>
            </w:pPr>
            <w:r w:rsidRPr="000564BA">
              <w:t>2.2</w:t>
            </w:r>
          </w:p>
        </w:tc>
        <w:tc>
          <w:tcPr>
            <w:tcW w:w="586" w:type="pct"/>
            <w:vAlign w:val="center"/>
          </w:tcPr>
          <w:p w14:paraId="1C336815" w14:textId="77777777" w:rsidR="00AA242A" w:rsidRPr="000564BA" w:rsidRDefault="00AA242A" w:rsidP="003E3F96">
            <w:pPr>
              <w:pStyle w:val="TableParagraph"/>
            </w:pPr>
            <w:r w:rsidRPr="000564BA">
              <w:t>1.4</w:t>
            </w:r>
          </w:p>
        </w:tc>
      </w:tr>
      <w:tr w:rsidR="00AA242A" w:rsidRPr="000564BA" w14:paraId="533FDBC6" w14:textId="77777777" w:rsidTr="00202D0A">
        <w:tc>
          <w:tcPr>
            <w:tcW w:w="631" w:type="pct"/>
            <w:vMerge/>
            <w:vAlign w:val="center"/>
          </w:tcPr>
          <w:p w14:paraId="79FF5C8C" w14:textId="77777777" w:rsidR="00AA242A" w:rsidRPr="000564BA" w:rsidRDefault="00AA242A" w:rsidP="003E3F96">
            <w:pPr>
              <w:pStyle w:val="TableParagraph"/>
            </w:pPr>
          </w:p>
        </w:tc>
        <w:tc>
          <w:tcPr>
            <w:tcW w:w="882" w:type="pct"/>
            <w:vAlign w:val="center"/>
          </w:tcPr>
          <w:p w14:paraId="548E5BF9" w14:textId="77777777" w:rsidR="00AA242A" w:rsidRPr="000564BA" w:rsidRDefault="00AA242A" w:rsidP="003E3F96">
            <w:pPr>
              <w:pStyle w:val="TableParagraph"/>
            </w:pPr>
            <w:r w:rsidRPr="000564BA">
              <w:t>High</w:t>
            </w:r>
          </w:p>
        </w:tc>
        <w:tc>
          <w:tcPr>
            <w:tcW w:w="572" w:type="pct"/>
            <w:vAlign w:val="center"/>
          </w:tcPr>
          <w:p w14:paraId="746B35B2" w14:textId="77777777" w:rsidR="00AA242A" w:rsidRPr="000564BA" w:rsidRDefault="00AA242A" w:rsidP="003E3F96">
            <w:pPr>
              <w:pStyle w:val="TableParagraph"/>
            </w:pPr>
            <w:r w:rsidRPr="000564BA">
              <w:t>0.8</w:t>
            </w:r>
          </w:p>
        </w:tc>
        <w:tc>
          <w:tcPr>
            <w:tcW w:w="573" w:type="pct"/>
            <w:vAlign w:val="center"/>
          </w:tcPr>
          <w:p w14:paraId="4FF7F07D" w14:textId="77777777" w:rsidR="00AA242A" w:rsidRPr="000564BA" w:rsidRDefault="00AA242A" w:rsidP="003E3F96">
            <w:pPr>
              <w:pStyle w:val="TableParagraph"/>
            </w:pPr>
            <w:r w:rsidRPr="000564BA">
              <w:t>0.7</w:t>
            </w:r>
          </w:p>
        </w:tc>
        <w:tc>
          <w:tcPr>
            <w:tcW w:w="586" w:type="pct"/>
            <w:vAlign w:val="center"/>
          </w:tcPr>
          <w:p w14:paraId="75D1CAF1" w14:textId="77777777" w:rsidR="00AA242A" w:rsidRPr="000564BA" w:rsidRDefault="00AA242A" w:rsidP="003E3F96">
            <w:pPr>
              <w:pStyle w:val="TableParagraph"/>
            </w:pPr>
            <w:r w:rsidRPr="000564BA">
              <w:t>1.5</w:t>
            </w:r>
          </w:p>
        </w:tc>
        <w:tc>
          <w:tcPr>
            <w:tcW w:w="586" w:type="pct"/>
            <w:vAlign w:val="center"/>
          </w:tcPr>
          <w:p w14:paraId="0C637019" w14:textId="77777777" w:rsidR="00AA242A" w:rsidRPr="000564BA" w:rsidRDefault="00AA242A" w:rsidP="003E3F96">
            <w:pPr>
              <w:pStyle w:val="TableParagraph"/>
            </w:pPr>
            <w:r w:rsidRPr="000564BA">
              <w:t>1.2</w:t>
            </w:r>
          </w:p>
        </w:tc>
        <w:tc>
          <w:tcPr>
            <w:tcW w:w="586" w:type="pct"/>
            <w:vAlign w:val="center"/>
          </w:tcPr>
          <w:p w14:paraId="5DD01BF6" w14:textId="77777777" w:rsidR="00AA242A" w:rsidRPr="000564BA" w:rsidRDefault="00AA242A" w:rsidP="003E3F96">
            <w:pPr>
              <w:pStyle w:val="TableParagraph"/>
            </w:pPr>
            <w:r w:rsidRPr="000564BA">
              <w:t>2.8</w:t>
            </w:r>
          </w:p>
        </w:tc>
        <w:tc>
          <w:tcPr>
            <w:tcW w:w="586" w:type="pct"/>
            <w:vAlign w:val="center"/>
          </w:tcPr>
          <w:p w14:paraId="13CDA501" w14:textId="77777777" w:rsidR="00AA242A" w:rsidRPr="000564BA" w:rsidRDefault="00AA242A" w:rsidP="003E3F96">
            <w:pPr>
              <w:pStyle w:val="TableParagraph"/>
            </w:pPr>
            <w:r w:rsidRPr="000564BA">
              <w:t>1.8</w:t>
            </w:r>
          </w:p>
        </w:tc>
      </w:tr>
    </w:tbl>
    <w:p w14:paraId="51A82204" w14:textId="77777777" w:rsidR="00F75A2C" w:rsidRDefault="00F75A2C" w:rsidP="00AA242A"/>
    <w:p w14:paraId="53DF0E8C" w14:textId="7670E031" w:rsidR="00AA242A" w:rsidRPr="000564BA" w:rsidRDefault="00AA242A" w:rsidP="00AA242A">
      <w:r w:rsidRPr="000564BA">
        <w:t>Rainfall and evaporation projections for the Latrobe Basin are provided in DELWP (2020)</w:t>
      </w:r>
      <w:r w:rsidR="004F032C">
        <w:t>.</w:t>
      </w:r>
      <w:r w:rsidR="009E318D">
        <w:t xml:space="preserve"> </w:t>
      </w:r>
      <w:r w:rsidR="009E318D">
        <w:fldChar w:fldCharType="begin"/>
      </w:r>
      <w:r w:rsidR="009E318D">
        <w:instrText xml:space="preserve"> REF _Ref198651092 \h </w:instrText>
      </w:r>
      <w:r w:rsidR="009E318D">
        <w:fldChar w:fldCharType="separate"/>
      </w:r>
      <w:r w:rsidR="00D35BC0">
        <w:t xml:space="preserve">Table </w:t>
      </w:r>
      <w:r w:rsidR="00D35BC0">
        <w:rPr>
          <w:noProof/>
        </w:rPr>
        <w:t>5</w:t>
      </w:r>
      <w:r w:rsidR="00D35BC0">
        <w:noBreakHyphen/>
      </w:r>
      <w:r w:rsidR="00D35BC0">
        <w:rPr>
          <w:noProof/>
        </w:rPr>
        <w:t>4</w:t>
      </w:r>
      <w:r w:rsidR="009E318D">
        <w:fldChar w:fldCharType="end"/>
      </w:r>
      <w:r w:rsidR="009E318D">
        <w:t xml:space="preserve"> and </w:t>
      </w:r>
      <w:r w:rsidR="009E318D">
        <w:fldChar w:fldCharType="begin"/>
      </w:r>
      <w:r w:rsidR="009E318D">
        <w:instrText xml:space="preserve"> REF _Ref198651099 \h </w:instrText>
      </w:r>
      <w:r w:rsidR="009E318D">
        <w:fldChar w:fldCharType="separate"/>
      </w:r>
      <w:r w:rsidR="00D35BC0">
        <w:t xml:space="preserve">Table </w:t>
      </w:r>
      <w:r w:rsidR="00D35BC0">
        <w:rPr>
          <w:noProof/>
        </w:rPr>
        <w:t>5</w:t>
      </w:r>
      <w:r w:rsidR="00D35BC0">
        <w:noBreakHyphen/>
      </w:r>
      <w:r w:rsidR="00D35BC0">
        <w:rPr>
          <w:noProof/>
        </w:rPr>
        <w:t>5</w:t>
      </w:r>
      <w:r w:rsidR="009E318D">
        <w:fldChar w:fldCharType="end"/>
      </w:r>
      <w:r w:rsidRPr="000564BA">
        <w:t xml:space="preserve"> present the rainfall and evaporation projections for the Latrobe Basin using the RCP8.5 emissions trajectory. The projections show a declining rainfall trend and increased rates of evaporation across the Latrobe Basin between 2040 to 2065.</w:t>
      </w:r>
    </w:p>
    <w:p w14:paraId="05AC17DE" w14:textId="361C4B08" w:rsidR="00B87B96" w:rsidRDefault="00B87B96">
      <w:pPr>
        <w:spacing w:after="0" w:line="240" w:lineRule="auto"/>
      </w:pPr>
      <w:r>
        <w:br w:type="page"/>
      </w:r>
    </w:p>
    <w:p w14:paraId="598B9A10" w14:textId="026C966E" w:rsidR="003E3F96" w:rsidRDefault="003E3F96" w:rsidP="00C43772">
      <w:pPr>
        <w:pStyle w:val="Caption"/>
      </w:pPr>
      <w:bookmarkStart w:id="154" w:name="_Ref198651092"/>
      <w:bookmarkStart w:id="155" w:name="_Toc210126964"/>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w:t>
      </w:r>
      <w:r w:rsidR="00971AAD">
        <w:fldChar w:fldCharType="end"/>
      </w:r>
      <w:bookmarkEnd w:id="154"/>
      <w:r>
        <w:t xml:space="preserve">: </w:t>
      </w:r>
      <w:r w:rsidRPr="00DB0E84">
        <w:t xml:space="preserve">Projected </w:t>
      </w:r>
      <w:r w:rsidR="005A3D61">
        <w:t>C</w:t>
      </w:r>
      <w:r w:rsidRPr="00DB0E84">
        <w:t xml:space="preserve">hange in </w:t>
      </w:r>
      <w:r w:rsidR="005A3D61">
        <w:t>R</w:t>
      </w:r>
      <w:r w:rsidRPr="00DB0E84">
        <w:t xml:space="preserve">ainfall for the Latrobe Basin </w:t>
      </w:r>
      <w:r w:rsidR="00CF3519">
        <w:t>u</w:t>
      </w:r>
      <w:r w:rsidRPr="00DB0E84">
        <w:t xml:space="preserve">nder </w:t>
      </w:r>
      <w:r w:rsidR="005A3D61">
        <w:t>C</w:t>
      </w:r>
      <w:r w:rsidRPr="00DB0E84">
        <w:t xml:space="preserve">limate </w:t>
      </w:r>
      <w:r w:rsidR="005A3D61">
        <w:t>C</w:t>
      </w:r>
      <w:r w:rsidRPr="00DB0E84">
        <w:t>hange</w:t>
      </w:r>
      <w:r w:rsidR="00B33EA9">
        <w:t xml:space="preserve"> </w:t>
      </w:r>
      <w:r w:rsidR="00B33EA9">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B33EA9">
        <w:fldChar w:fldCharType="separate"/>
      </w:r>
      <w:r w:rsidR="00B33EA9">
        <w:rPr>
          <w:noProof/>
        </w:rPr>
        <w:t>(DELWP 2020)</w:t>
      </w:r>
      <w:bookmarkEnd w:id="155"/>
      <w:r w:rsidR="00B33EA9">
        <w:fldChar w:fldCharType="end"/>
      </w:r>
    </w:p>
    <w:tbl>
      <w:tblPr>
        <w:tblW w:w="5000" w:type="pct"/>
        <w:tblLook w:val="04A0" w:firstRow="1" w:lastRow="0" w:firstColumn="1" w:lastColumn="0" w:noHBand="0" w:noVBand="1"/>
      </w:tblPr>
      <w:tblGrid>
        <w:gridCol w:w="1842"/>
        <w:gridCol w:w="2680"/>
        <w:gridCol w:w="2082"/>
        <w:gridCol w:w="2082"/>
        <w:gridCol w:w="2080"/>
      </w:tblGrid>
      <w:tr w:rsidR="005A4758" w:rsidRPr="00710C86" w14:paraId="2E8C82AD" w14:textId="77777777" w:rsidTr="005A4758">
        <w:trPr>
          <w:trHeight w:hRule="exact" w:val="255"/>
        </w:trPr>
        <w:tc>
          <w:tcPr>
            <w:tcW w:w="855" w:type="pct"/>
            <w:vMerge w:val="restart"/>
            <w:tcBorders>
              <w:top w:val="single" w:sz="4" w:space="0" w:color="auto"/>
              <w:left w:val="single" w:sz="4" w:space="0" w:color="auto"/>
              <w:bottom w:val="single" w:sz="4" w:space="0" w:color="auto"/>
              <w:right w:val="single" w:sz="4" w:space="0" w:color="auto"/>
            </w:tcBorders>
            <w:shd w:val="clear" w:color="auto" w:fill="8BC600"/>
            <w:vAlign w:val="center"/>
            <w:hideMark/>
          </w:tcPr>
          <w:p w14:paraId="6E3FAB8A" w14:textId="77777777" w:rsidR="005A4758" w:rsidRPr="00710C86" w:rsidRDefault="005A4758" w:rsidP="00D76F55">
            <w:pPr>
              <w:rPr>
                <w:b/>
                <w:bCs/>
              </w:rPr>
            </w:pPr>
            <w:r w:rsidRPr="00710C86">
              <w:rPr>
                <w:b/>
                <w:bCs/>
              </w:rPr>
              <w:t>River Basin</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8BC600"/>
            <w:vAlign w:val="center"/>
            <w:hideMark/>
          </w:tcPr>
          <w:p w14:paraId="1BA4D07C" w14:textId="77777777" w:rsidR="005A4758" w:rsidRPr="00710C86" w:rsidRDefault="005A4758" w:rsidP="00D76F55">
            <w:pPr>
              <w:rPr>
                <w:b/>
                <w:bCs/>
              </w:rPr>
            </w:pPr>
            <w:r w:rsidRPr="00710C86">
              <w:rPr>
                <w:b/>
                <w:bCs/>
              </w:rPr>
              <w:t>Projection</w:t>
            </w:r>
          </w:p>
        </w:tc>
        <w:tc>
          <w:tcPr>
            <w:tcW w:w="2900" w:type="pct"/>
            <w:gridSpan w:val="3"/>
            <w:tcBorders>
              <w:top w:val="single" w:sz="4" w:space="0" w:color="auto"/>
              <w:left w:val="nil"/>
              <w:bottom w:val="single" w:sz="4" w:space="0" w:color="auto"/>
              <w:right w:val="single" w:sz="4" w:space="0" w:color="auto"/>
            </w:tcBorders>
            <w:shd w:val="clear" w:color="auto" w:fill="8BC600"/>
            <w:vAlign w:val="center"/>
            <w:hideMark/>
          </w:tcPr>
          <w:p w14:paraId="1CDEE88F" w14:textId="77777777" w:rsidR="005A4758" w:rsidRPr="00710C86" w:rsidRDefault="005A4758" w:rsidP="00D76F55">
            <w:pPr>
              <w:rPr>
                <w:b/>
                <w:bCs/>
              </w:rPr>
            </w:pPr>
            <w:r w:rsidRPr="00710C86">
              <w:rPr>
                <w:b/>
                <w:bCs/>
              </w:rPr>
              <w:t>Rainfall change relative to 1995 (%)</w:t>
            </w:r>
          </w:p>
        </w:tc>
      </w:tr>
      <w:tr w:rsidR="005A4758" w:rsidRPr="00710C86" w14:paraId="636A41D5" w14:textId="77777777" w:rsidTr="005A4758">
        <w:trPr>
          <w:trHeight w:hRule="exact" w:val="255"/>
        </w:trPr>
        <w:tc>
          <w:tcPr>
            <w:tcW w:w="855"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5F7E00AF" w14:textId="77777777" w:rsidR="005A4758" w:rsidRPr="00710C86" w:rsidRDefault="005A4758" w:rsidP="00D76F55">
            <w:pPr>
              <w:rPr>
                <w:b/>
                <w:bCs/>
              </w:rPr>
            </w:pPr>
          </w:p>
        </w:tc>
        <w:tc>
          <w:tcPr>
            <w:tcW w:w="1244"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7FED319B" w14:textId="77777777" w:rsidR="005A4758" w:rsidRPr="00710C86" w:rsidRDefault="005A4758" w:rsidP="00D76F55">
            <w:pPr>
              <w:rPr>
                <w:b/>
                <w:bCs/>
              </w:rPr>
            </w:pPr>
          </w:p>
        </w:tc>
        <w:tc>
          <w:tcPr>
            <w:tcW w:w="967" w:type="pct"/>
            <w:tcBorders>
              <w:top w:val="nil"/>
              <w:left w:val="nil"/>
              <w:bottom w:val="single" w:sz="4" w:space="0" w:color="auto"/>
              <w:right w:val="single" w:sz="4" w:space="0" w:color="auto"/>
            </w:tcBorders>
            <w:shd w:val="clear" w:color="auto" w:fill="8BC600"/>
            <w:vAlign w:val="center"/>
            <w:hideMark/>
          </w:tcPr>
          <w:p w14:paraId="49950710" w14:textId="77777777" w:rsidR="005A4758" w:rsidRPr="00710C86" w:rsidRDefault="005A4758" w:rsidP="00D76F55">
            <w:pPr>
              <w:rPr>
                <w:b/>
                <w:bCs/>
              </w:rPr>
            </w:pPr>
            <w:r w:rsidRPr="00710C86">
              <w:rPr>
                <w:b/>
                <w:bCs/>
              </w:rPr>
              <w:t>Year 2020</w:t>
            </w:r>
          </w:p>
        </w:tc>
        <w:tc>
          <w:tcPr>
            <w:tcW w:w="967" w:type="pct"/>
            <w:tcBorders>
              <w:top w:val="nil"/>
              <w:left w:val="nil"/>
              <w:bottom w:val="single" w:sz="4" w:space="0" w:color="auto"/>
              <w:right w:val="single" w:sz="4" w:space="0" w:color="auto"/>
            </w:tcBorders>
            <w:shd w:val="clear" w:color="auto" w:fill="8BC600"/>
            <w:vAlign w:val="center"/>
            <w:hideMark/>
          </w:tcPr>
          <w:p w14:paraId="753CBF1C" w14:textId="77777777" w:rsidR="005A4758" w:rsidRPr="00710C86" w:rsidRDefault="005A4758" w:rsidP="00D76F55">
            <w:pPr>
              <w:rPr>
                <w:b/>
                <w:bCs/>
              </w:rPr>
            </w:pPr>
            <w:r w:rsidRPr="00710C86">
              <w:rPr>
                <w:b/>
                <w:bCs/>
              </w:rPr>
              <w:t>Year 2040</w:t>
            </w:r>
          </w:p>
        </w:tc>
        <w:tc>
          <w:tcPr>
            <w:tcW w:w="966" w:type="pct"/>
            <w:tcBorders>
              <w:top w:val="nil"/>
              <w:left w:val="nil"/>
              <w:bottom w:val="single" w:sz="4" w:space="0" w:color="auto"/>
              <w:right w:val="single" w:sz="4" w:space="0" w:color="auto"/>
            </w:tcBorders>
            <w:shd w:val="clear" w:color="auto" w:fill="8BC600"/>
            <w:vAlign w:val="center"/>
            <w:hideMark/>
          </w:tcPr>
          <w:p w14:paraId="367C8E42" w14:textId="77777777" w:rsidR="005A4758" w:rsidRPr="00710C86" w:rsidRDefault="005A4758" w:rsidP="00D76F55">
            <w:pPr>
              <w:rPr>
                <w:b/>
                <w:bCs/>
              </w:rPr>
            </w:pPr>
            <w:r w:rsidRPr="00710C86">
              <w:rPr>
                <w:b/>
                <w:bCs/>
              </w:rPr>
              <w:t>Year 2065</w:t>
            </w:r>
          </w:p>
        </w:tc>
      </w:tr>
      <w:tr w:rsidR="005A4758" w:rsidRPr="00710C86" w14:paraId="7CBC32C9" w14:textId="77777777" w:rsidTr="005A4758">
        <w:trPr>
          <w:trHeight w:hRule="exact" w:val="255"/>
        </w:trPr>
        <w:tc>
          <w:tcPr>
            <w:tcW w:w="855"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7E6C69A2" w14:textId="77777777" w:rsidR="005A4758" w:rsidRPr="00710C86" w:rsidRDefault="005A4758" w:rsidP="00D76F55">
            <w:pPr>
              <w:rPr>
                <w:b/>
                <w:bCs/>
              </w:rPr>
            </w:pPr>
          </w:p>
        </w:tc>
        <w:tc>
          <w:tcPr>
            <w:tcW w:w="1244"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201D6337" w14:textId="77777777" w:rsidR="005A4758" w:rsidRPr="00710C86" w:rsidRDefault="005A4758" w:rsidP="00D76F55">
            <w:pPr>
              <w:rPr>
                <w:b/>
                <w:bCs/>
              </w:rPr>
            </w:pPr>
          </w:p>
        </w:tc>
        <w:tc>
          <w:tcPr>
            <w:tcW w:w="967" w:type="pct"/>
            <w:tcBorders>
              <w:top w:val="nil"/>
              <w:left w:val="nil"/>
              <w:bottom w:val="single" w:sz="4" w:space="0" w:color="auto"/>
              <w:right w:val="single" w:sz="4" w:space="0" w:color="auto"/>
            </w:tcBorders>
            <w:shd w:val="clear" w:color="auto" w:fill="8BC600"/>
            <w:vAlign w:val="center"/>
            <w:hideMark/>
          </w:tcPr>
          <w:p w14:paraId="2273F618" w14:textId="77777777" w:rsidR="005A4758" w:rsidRPr="00710C86" w:rsidRDefault="005A4758" w:rsidP="00D76F55">
            <w:pPr>
              <w:rPr>
                <w:b/>
                <w:bCs/>
              </w:rPr>
            </w:pPr>
            <w:r w:rsidRPr="00710C86">
              <w:rPr>
                <w:b/>
                <w:bCs/>
              </w:rPr>
              <w:t>RCP8.5</w:t>
            </w:r>
          </w:p>
        </w:tc>
        <w:tc>
          <w:tcPr>
            <w:tcW w:w="967" w:type="pct"/>
            <w:tcBorders>
              <w:top w:val="nil"/>
              <w:left w:val="nil"/>
              <w:bottom w:val="single" w:sz="4" w:space="0" w:color="auto"/>
              <w:right w:val="single" w:sz="4" w:space="0" w:color="auto"/>
            </w:tcBorders>
            <w:shd w:val="clear" w:color="auto" w:fill="8BC600"/>
            <w:vAlign w:val="center"/>
            <w:hideMark/>
          </w:tcPr>
          <w:p w14:paraId="55B4CAA3" w14:textId="77777777" w:rsidR="005A4758" w:rsidRPr="00710C86" w:rsidRDefault="005A4758" w:rsidP="00D76F55">
            <w:pPr>
              <w:rPr>
                <w:b/>
                <w:bCs/>
              </w:rPr>
            </w:pPr>
            <w:r w:rsidRPr="00710C86">
              <w:rPr>
                <w:b/>
                <w:bCs/>
              </w:rPr>
              <w:t>RCP8.5</w:t>
            </w:r>
          </w:p>
        </w:tc>
        <w:tc>
          <w:tcPr>
            <w:tcW w:w="966" w:type="pct"/>
            <w:tcBorders>
              <w:top w:val="nil"/>
              <w:left w:val="nil"/>
              <w:bottom w:val="single" w:sz="4" w:space="0" w:color="auto"/>
              <w:right w:val="single" w:sz="4" w:space="0" w:color="auto"/>
            </w:tcBorders>
            <w:shd w:val="clear" w:color="auto" w:fill="8BC600"/>
            <w:vAlign w:val="center"/>
            <w:hideMark/>
          </w:tcPr>
          <w:p w14:paraId="13CEB9D7" w14:textId="77777777" w:rsidR="005A4758" w:rsidRPr="00710C86" w:rsidRDefault="005A4758" w:rsidP="00D76F55">
            <w:pPr>
              <w:rPr>
                <w:b/>
                <w:bCs/>
              </w:rPr>
            </w:pPr>
            <w:r w:rsidRPr="00710C86">
              <w:rPr>
                <w:b/>
                <w:bCs/>
              </w:rPr>
              <w:t>RCP8.5</w:t>
            </w:r>
          </w:p>
        </w:tc>
      </w:tr>
      <w:tr w:rsidR="005A4758" w:rsidRPr="00710C86" w14:paraId="396783B3" w14:textId="77777777" w:rsidTr="005A4758">
        <w:trPr>
          <w:trHeight w:hRule="exact" w:val="255"/>
        </w:trPr>
        <w:tc>
          <w:tcPr>
            <w:tcW w:w="855" w:type="pct"/>
            <w:vMerge w:val="restart"/>
            <w:tcBorders>
              <w:top w:val="nil"/>
              <w:left w:val="single" w:sz="4" w:space="0" w:color="auto"/>
              <w:bottom w:val="single" w:sz="4" w:space="0" w:color="auto"/>
              <w:right w:val="single" w:sz="4" w:space="0" w:color="auto"/>
            </w:tcBorders>
            <w:vAlign w:val="center"/>
            <w:hideMark/>
          </w:tcPr>
          <w:p w14:paraId="5AF54660" w14:textId="77777777" w:rsidR="005A4758" w:rsidRPr="00710C86" w:rsidRDefault="005A4758" w:rsidP="00D76F55">
            <w:r w:rsidRPr="00710C86">
              <w:t>Latrobe</w:t>
            </w:r>
          </w:p>
        </w:tc>
        <w:tc>
          <w:tcPr>
            <w:tcW w:w="1244" w:type="pct"/>
            <w:tcBorders>
              <w:top w:val="nil"/>
              <w:left w:val="nil"/>
              <w:bottom w:val="single" w:sz="4" w:space="0" w:color="auto"/>
              <w:right w:val="single" w:sz="4" w:space="0" w:color="auto"/>
            </w:tcBorders>
            <w:vAlign w:val="center"/>
            <w:hideMark/>
          </w:tcPr>
          <w:p w14:paraId="0E99A65F" w14:textId="77777777" w:rsidR="005A4758" w:rsidRPr="00710C86" w:rsidRDefault="005A4758" w:rsidP="00D76F55">
            <w:r w:rsidRPr="00710C86">
              <w:t>Low (Wet)</w:t>
            </w:r>
          </w:p>
        </w:tc>
        <w:tc>
          <w:tcPr>
            <w:tcW w:w="967" w:type="pct"/>
            <w:tcBorders>
              <w:top w:val="nil"/>
              <w:left w:val="nil"/>
              <w:bottom w:val="single" w:sz="4" w:space="0" w:color="auto"/>
              <w:right w:val="single" w:sz="4" w:space="0" w:color="auto"/>
            </w:tcBorders>
            <w:vAlign w:val="center"/>
            <w:hideMark/>
          </w:tcPr>
          <w:p w14:paraId="379047A7" w14:textId="77777777" w:rsidR="005A4758" w:rsidRPr="00710C86" w:rsidRDefault="005A4758" w:rsidP="00D76F55">
            <w:pPr>
              <w:jc w:val="right"/>
            </w:pPr>
            <w:r w:rsidRPr="00710C86">
              <w:t>1.80%</w:t>
            </w:r>
          </w:p>
        </w:tc>
        <w:tc>
          <w:tcPr>
            <w:tcW w:w="967" w:type="pct"/>
            <w:tcBorders>
              <w:top w:val="nil"/>
              <w:left w:val="nil"/>
              <w:bottom w:val="single" w:sz="4" w:space="0" w:color="auto"/>
              <w:right w:val="single" w:sz="4" w:space="0" w:color="auto"/>
            </w:tcBorders>
            <w:vAlign w:val="center"/>
            <w:hideMark/>
          </w:tcPr>
          <w:p w14:paraId="3519B3E6" w14:textId="77777777" w:rsidR="005A4758" w:rsidRPr="00710C86" w:rsidRDefault="005A4758" w:rsidP="00D76F55">
            <w:pPr>
              <w:jc w:val="right"/>
            </w:pPr>
            <w:r w:rsidRPr="00710C86">
              <w:t>3.30%</w:t>
            </w:r>
          </w:p>
        </w:tc>
        <w:tc>
          <w:tcPr>
            <w:tcW w:w="966" w:type="pct"/>
            <w:tcBorders>
              <w:top w:val="nil"/>
              <w:left w:val="nil"/>
              <w:bottom w:val="single" w:sz="4" w:space="0" w:color="auto"/>
              <w:right w:val="single" w:sz="4" w:space="0" w:color="auto"/>
            </w:tcBorders>
            <w:vAlign w:val="center"/>
            <w:hideMark/>
          </w:tcPr>
          <w:p w14:paraId="36175D6A" w14:textId="77777777" w:rsidR="005A4758" w:rsidRPr="00710C86" w:rsidRDefault="005A4758" w:rsidP="00D76F55">
            <w:pPr>
              <w:jc w:val="right"/>
            </w:pPr>
            <w:r w:rsidRPr="00710C86">
              <w:t>2.20%</w:t>
            </w:r>
          </w:p>
        </w:tc>
      </w:tr>
      <w:tr w:rsidR="005A4758" w:rsidRPr="00710C86" w14:paraId="02BBDA8B" w14:textId="77777777" w:rsidTr="005A4758">
        <w:trPr>
          <w:trHeight w:hRule="exact" w:val="255"/>
        </w:trPr>
        <w:tc>
          <w:tcPr>
            <w:tcW w:w="855" w:type="pct"/>
            <w:vMerge/>
            <w:tcBorders>
              <w:top w:val="nil"/>
              <w:left w:val="single" w:sz="4" w:space="0" w:color="auto"/>
              <w:bottom w:val="single" w:sz="4" w:space="0" w:color="auto"/>
              <w:right w:val="single" w:sz="4" w:space="0" w:color="auto"/>
            </w:tcBorders>
            <w:vAlign w:val="center"/>
            <w:hideMark/>
          </w:tcPr>
          <w:p w14:paraId="53343BD9" w14:textId="77777777" w:rsidR="005A4758" w:rsidRPr="00710C86" w:rsidRDefault="005A4758" w:rsidP="00D76F55"/>
        </w:tc>
        <w:tc>
          <w:tcPr>
            <w:tcW w:w="1244" w:type="pct"/>
            <w:tcBorders>
              <w:top w:val="single" w:sz="4" w:space="0" w:color="auto"/>
              <w:left w:val="single" w:sz="4" w:space="0" w:color="auto"/>
              <w:bottom w:val="single" w:sz="4" w:space="0" w:color="auto"/>
              <w:right w:val="single" w:sz="4" w:space="0" w:color="auto"/>
            </w:tcBorders>
            <w:vAlign w:val="center"/>
            <w:hideMark/>
          </w:tcPr>
          <w:p w14:paraId="15E8DB29" w14:textId="77777777" w:rsidR="005A4758" w:rsidRPr="00710C86" w:rsidRDefault="005A4758" w:rsidP="00D76F55">
            <w:r w:rsidRPr="00710C86">
              <w:t>Medium</w:t>
            </w:r>
          </w:p>
        </w:tc>
        <w:tc>
          <w:tcPr>
            <w:tcW w:w="967" w:type="pct"/>
            <w:tcBorders>
              <w:top w:val="single" w:sz="4" w:space="0" w:color="auto"/>
              <w:left w:val="single" w:sz="4" w:space="0" w:color="auto"/>
              <w:bottom w:val="single" w:sz="4" w:space="0" w:color="auto"/>
              <w:right w:val="single" w:sz="4" w:space="0" w:color="auto"/>
            </w:tcBorders>
            <w:vAlign w:val="center"/>
            <w:hideMark/>
          </w:tcPr>
          <w:p w14:paraId="212C79E1" w14:textId="77777777" w:rsidR="005A4758" w:rsidRPr="00710C86" w:rsidRDefault="005A4758" w:rsidP="00D76F55">
            <w:pPr>
              <w:jc w:val="right"/>
            </w:pPr>
            <w:r w:rsidRPr="00710C86">
              <w:t>-2.20%</w:t>
            </w:r>
          </w:p>
        </w:tc>
        <w:tc>
          <w:tcPr>
            <w:tcW w:w="967" w:type="pct"/>
            <w:tcBorders>
              <w:top w:val="single" w:sz="4" w:space="0" w:color="auto"/>
              <w:left w:val="single" w:sz="4" w:space="0" w:color="auto"/>
              <w:bottom w:val="single" w:sz="4" w:space="0" w:color="auto"/>
              <w:right w:val="single" w:sz="4" w:space="0" w:color="auto"/>
            </w:tcBorders>
            <w:vAlign w:val="center"/>
            <w:hideMark/>
          </w:tcPr>
          <w:p w14:paraId="424C793E" w14:textId="77777777" w:rsidR="005A4758" w:rsidRPr="00710C86" w:rsidRDefault="005A4758" w:rsidP="00D76F55">
            <w:pPr>
              <w:jc w:val="right"/>
            </w:pPr>
            <w:r w:rsidRPr="00710C86">
              <w:t>-4.00%</w:t>
            </w:r>
          </w:p>
        </w:tc>
        <w:tc>
          <w:tcPr>
            <w:tcW w:w="966" w:type="pct"/>
            <w:tcBorders>
              <w:top w:val="single" w:sz="4" w:space="0" w:color="auto"/>
              <w:left w:val="single" w:sz="4" w:space="0" w:color="auto"/>
              <w:bottom w:val="single" w:sz="4" w:space="0" w:color="auto"/>
              <w:right w:val="single" w:sz="4" w:space="0" w:color="auto"/>
            </w:tcBorders>
            <w:vAlign w:val="center"/>
            <w:hideMark/>
          </w:tcPr>
          <w:p w14:paraId="0AD40476" w14:textId="77777777" w:rsidR="005A4758" w:rsidRPr="00710C86" w:rsidRDefault="005A4758" w:rsidP="00D76F55">
            <w:pPr>
              <w:jc w:val="right"/>
            </w:pPr>
            <w:r w:rsidRPr="00710C86">
              <w:t>-4.50%</w:t>
            </w:r>
          </w:p>
        </w:tc>
      </w:tr>
      <w:tr w:rsidR="005A4758" w:rsidRPr="00710C86" w14:paraId="595F17A1" w14:textId="77777777" w:rsidTr="005A4758">
        <w:trPr>
          <w:trHeight w:hRule="exact" w:val="255"/>
        </w:trPr>
        <w:tc>
          <w:tcPr>
            <w:tcW w:w="855" w:type="pct"/>
            <w:vMerge/>
            <w:tcBorders>
              <w:top w:val="nil"/>
              <w:left w:val="single" w:sz="4" w:space="0" w:color="auto"/>
              <w:bottom w:val="single" w:sz="4" w:space="0" w:color="auto"/>
              <w:right w:val="single" w:sz="4" w:space="0" w:color="auto"/>
            </w:tcBorders>
            <w:vAlign w:val="center"/>
            <w:hideMark/>
          </w:tcPr>
          <w:p w14:paraId="7BBBB865" w14:textId="77777777" w:rsidR="005A4758" w:rsidRPr="00710C86" w:rsidRDefault="005A4758" w:rsidP="00D76F55"/>
        </w:tc>
        <w:tc>
          <w:tcPr>
            <w:tcW w:w="1244" w:type="pct"/>
            <w:tcBorders>
              <w:top w:val="single" w:sz="4" w:space="0" w:color="auto"/>
              <w:left w:val="single" w:sz="4" w:space="0" w:color="auto"/>
              <w:bottom w:val="single" w:sz="4" w:space="0" w:color="auto"/>
              <w:right w:val="single" w:sz="4" w:space="0" w:color="auto"/>
            </w:tcBorders>
            <w:vAlign w:val="center"/>
            <w:hideMark/>
          </w:tcPr>
          <w:p w14:paraId="6B9DF9D8" w14:textId="77777777" w:rsidR="005A4758" w:rsidRPr="00710C86" w:rsidRDefault="005A4758" w:rsidP="00D76F55">
            <w:r w:rsidRPr="00710C86">
              <w:t>High (Dry)</w:t>
            </w:r>
          </w:p>
        </w:tc>
        <w:tc>
          <w:tcPr>
            <w:tcW w:w="967" w:type="pct"/>
            <w:tcBorders>
              <w:top w:val="single" w:sz="4" w:space="0" w:color="auto"/>
              <w:left w:val="single" w:sz="4" w:space="0" w:color="auto"/>
              <w:bottom w:val="single" w:sz="4" w:space="0" w:color="auto"/>
              <w:right w:val="single" w:sz="4" w:space="0" w:color="auto"/>
            </w:tcBorders>
            <w:vAlign w:val="center"/>
            <w:hideMark/>
          </w:tcPr>
          <w:p w14:paraId="2686CDAE" w14:textId="77777777" w:rsidR="005A4758" w:rsidRPr="00710C86" w:rsidRDefault="005A4758" w:rsidP="00D76F55">
            <w:pPr>
              <w:jc w:val="right"/>
            </w:pPr>
            <w:r w:rsidRPr="00710C86">
              <w:t>-6.30%</w:t>
            </w:r>
          </w:p>
        </w:tc>
        <w:tc>
          <w:tcPr>
            <w:tcW w:w="967" w:type="pct"/>
            <w:tcBorders>
              <w:top w:val="single" w:sz="4" w:space="0" w:color="auto"/>
              <w:left w:val="single" w:sz="4" w:space="0" w:color="auto"/>
              <w:bottom w:val="single" w:sz="4" w:space="0" w:color="auto"/>
              <w:right w:val="single" w:sz="4" w:space="0" w:color="auto"/>
            </w:tcBorders>
            <w:vAlign w:val="center"/>
            <w:hideMark/>
          </w:tcPr>
          <w:p w14:paraId="1C8D4994" w14:textId="77777777" w:rsidR="005A4758" w:rsidRPr="00710C86" w:rsidRDefault="005A4758" w:rsidP="00D76F55">
            <w:pPr>
              <w:jc w:val="right"/>
            </w:pPr>
            <w:r w:rsidRPr="00710C86">
              <w:t>-11.40%</w:t>
            </w:r>
          </w:p>
        </w:tc>
        <w:tc>
          <w:tcPr>
            <w:tcW w:w="966" w:type="pct"/>
            <w:tcBorders>
              <w:top w:val="single" w:sz="4" w:space="0" w:color="auto"/>
              <w:left w:val="single" w:sz="4" w:space="0" w:color="auto"/>
              <w:bottom w:val="single" w:sz="4" w:space="0" w:color="auto"/>
              <w:right w:val="single" w:sz="4" w:space="0" w:color="auto"/>
            </w:tcBorders>
            <w:vAlign w:val="center"/>
            <w:hideMark/>
          </w:tcPr>
          <w:p w14:paraId="734C8389" w14:textId="77777777" w:rsidR="005A4758" w:rsidRPr="00710C86" w:rsidRDefault="005A4758" w:rsidP="00D76F55">
            <w:pPr>
              <w:jc w:val="right"/>
            </w:pPr>
            <w:r w:rsidRPr="00710C86">
              <w:t>-16.70%</w:t>
            </w:r>
          </w:p>
        </w:tc>
      </w:tr>
    </w:tbl>
    <w:p w14:paraId="26D53EDC" w14:textId="77777777" w:rsidR="004A03C1" w:rsidRDefault="004A03C1" w:rsidP="00B540F9">
      <w:pPr>
        <w:pStyle w:val="BodyTextFirstIndent"/>
      </w:pPr>
    </w:p>
    <w:p w14:paraId="276DF726" w14:textId="72314F4D" w:rsidR="00B94CB3" w:rsidRDefault="00B94CB3" w:rsidP="00B94CB3">
      <w:pPr>
        <w:pStyle w:val="Caption"/>
      </w:pPr>
      <w:bookmarkStart w:id="156" w:name="_Ref198651099"/>
      <w:bookmarkStart w:id="157" w:name="_Toc210126965"/>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5</w:t>
      </w:r>
      <w:r w:rsidR="00971AAD">
        <w:fldChar w:fldCharType="end"/>
      </w:r>
      <w:bookmarkEnd w:id="156"/>
      <w:r>
        <w:t xml:space="preserve">: </w:t>
      </w:r>
      <w:r w:rsidRPr="00DB0E84">
        <w:t xml:space="preserve">Projected </w:t>
      </w:r>
      <w:r w:rsidR="00A60F8D">
        <w:t>C</w:t>
      </w:r>
      <w:r w:rsidRPr="00DB0E84">
        <w:t xml:space="preserve">hange in </w:t>
      </w:r>
      <w:r w:rsidR="00A60F8D">
        <w:t>Evapotranspiration</w:t>
      </w:r>
      <w:r w:rsidRPr="00DB0E84">
        <w:t xml:space="preserve"> for the Latrobe Basin </w:t>
      </w:r>
      <w:r>
        <w:t>u</w:t>
      </w:r>
      <w:r w:rsidRPr="00DB0E84">
        <w:t xml:space="preserve">nder </w:t>
      </w:r>
      <w:r w:rsidR="00A60F8D">
        <w:t>C</w:t>
      </w:r>
      <w:r w:rsidRPr="00DB0E84">
        <w:t xml:space="preserve">limate </w:t>
      </w:r>
      <w:r w:rsidR="00A60F8D">
        <w:t>C</w:t>
      </w:r>
      <w:r w:rsidRPr="00DB0E84">
        <w:t>hange</w:t>
      </w:r>
      <w:r w:rsidR="0073622E">
        <w:t xml:space="preserve"> </w:t>
      </w:r>
      <w:r w:rsidR="0073622E">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73622E">
        <w:fldChar w:fldCharType="separate"/>
      </w:r>
      <w:r w:rsidR="0073622E">
        <w:rPr>
          <w:noProof/>
        </w:rPr>
        <w:t>(DELWP 2020)</w:t>
      </w:r>
      <w:bookmarkEnd w:id="157"/>
      <w:r w:rsidR="0073622E">
        <w:fldChar w:fldCharType="end"/>
      </w:r>
    </w:p>
    <w:tbl>
      <w:tblPr>
        <w:tblW w:w="5000" w:type="pct"/>
        <w:tblLook w:val="04A0" w:firstRow="1" w:lastRow="0" w:firstColumn="1" w:lastColumn="0" w:noHBand="0" w:noVBand="1"/>
      </w:tblPr>
      <w:tblGrid>
        <w:gridCol w:w="1843"/>
        <w:gridCol w:w="2679"/>
        <w:gridCol w:w="2082"/>
        <w:gridCol w:w="2082"/>
        <w:gridCol w:w="2080"/>
      </w:tblGrid>
      <w:tr w:rsidR="00B94CB3" w:rsidRPr="00710C86" w14:paraId="579C89CA" w14:textId="77777777" w:rsidTr="00D76F55">
        <w:trPr>
          <w:trHeight w:hRule="exact" w:val="255"/>
        </w:trPr>
        <w:tc>
          <w:tcPr>
            <w:tcW w:w="856" w:type="pct"/>
            <w:vMerge w:val="restart"/>
            <w:tcBorders>
              <w:top w:val="single" w:sz="4" w:space="0" w:color="auto"/>
              <w:left w:val="single" w:sz="4" w:space="0" w:color="auto"/>
              <w:bottom w:val="single" w:sz="4" w:space="0" w:color="auto"/>
              <w:right w:val="single" w:sz="4" w:space="0" w:color="auto"/>
            </w:tcBorders>
            <w:shd w:val="clear" w:color="auto" w:fill="8BC600"/>
            <w:vAlign w:val="center"/>
            <w:hideMark/>
          </w:tcPr>
          <w:p w14:paraId="416197ED" w14:textId="77777777" w:rsidR="00B94CB3" w:rsidRPr="00710C86" w:rsidRDefault="00B94CB3" w:rsidP="00D76F55">
            <w:pPr>
              <w:rPr>
                <w:b/>
                <w:bCs/>
              </w:rPr>
            </w:pPr>
            <w:r w:rsidRPr="00710C86">
              <w:rPr>
                <w:b/>
                <w:bCs/>
              </w:rPr>
              <w:t>River Basin</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8BC600"/>
            <w:vAlign w:val="center"/>
            <w:hideMark/>
          </w:tcPr>
          <w:p w14:paraId="580E2C46" w14:textId="77777777" w:rsidR="00B94CB3" w:rsidRPr="00710C86" w:rsidRDefault="00B94CB3" w:rsidP="00D76F55">
            <w:pPr>
              <w:rPr>
                <w:b/>
                <w:bCs/>
              </w:rPr>
            </w:pPr>
            <w:r w:rsidRPr="00710C86">
              <w:rPr>
                <w:b/>
                <w:bCs/>
              </w:rPr>
              <w:t>Projection</w:t>
            </w:r>
          </w:p>
        </w:tc>
        <w:tc>
          <w:tcPr>
            <w:tcW w:w="2900" w:type="pct"/>
            <w:gridSpan w:val="3"/>
            <w:tcBorders>
              <w:top w:val="single" w:sz="4" w:space="0" w:color="auto"/>
              <w:left w:val="nil"/>
              <w:bottom w:val="single" w:sz="4" w:space="0" w:color="auto"/>
              <w:right w:val="single" w:sz="4" w:space="0" w:color="auto"/>
            </w:tcBorders>
            <w:shd w:val="clear" w:color="auto" w:fill="8BC600"/>
            <w:vAlign w:val="center"/>
            <w:hideMark/>
          </w:tcPr>
          <w:p w14:paraId="32C556B7" w14:textId="77777777" w:rsidR="00B94CB3" w:rsidRPr="00710C86" w:rsidRDefault="00B94CB3" w:rsidP="00D76F55">
            <w:pPr>
              <w:rPr>
                <w:b/>
                <w:bCs/>
              </w:rPr>
            </w:pPr>
            <w:r w:rsidRPr="00710C86">
              <w:rPr>
                <w:b/>
                <w:bCs/>
              </w:rPr>
              <w:t>Evapotranspiration change relative to 1995 (%)</w:t>
            </w:r>
          </w:p>
        </w:tc>
      </w:tr>
      <w:tr w:rsidR="00B94CB3" w:rsidRPr="00710C86" w14:paraId="0369C96C" w14:textId="77777777" w:rsidTr="00B33EA9">
        <w:trPr>
          <w:trHeight w:hRule="exact" w:val="255"/>
        </w:trPr>
        <w:tc>
          <w:tcPr>
            <w:tcW w:w="856"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2B5EE606" w14:textId="77777777" w:rsidR="00B94CB3" w:rsidRPr="00710C86" w:rsidRDefault="00B94CB3" w:rsidP="00D76F55">
            <w:pPr>
              <w:rPr>
                <w:b/>
                <w:bCs/>
              </w:rPr>
            </w:pPr>
          </w:p>
        </w:tc>
        <w:tc>
          <w:tcPr>
            <w:tcW w:w="1244"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72AB2D46" w14:textId="77777777" w:rsidR="00B94CB3" w:rsidRPr="00710C86" w:rsidRDefault="00B94CB3" w:rsidP="00D76F55">
            <w:pPr>
              <w:rPr>
                <w:b/>
                <w:bCs/>
              </w:rPr>
            </w:pPr>
          </w:p>
        </w:tc>
        <w:tc>
          <w:tcPr>
            <w:tcW w:w="967" w:type="pct"/>
            <w:tcBorders>
              <w:top w:val="nil"/>
              <w:left w:val="nil"/>
              <w:bottom w:val="single" w:sz="4" w:space="0" w:color="auto"/>
              <w:right w:val="single" w:sz="4" w:space="0" w:color="auto"/>
            </w:tcBorders>
            <w:shd w:val="clear" w:color="auto" w:fill="8BC600"/>
            <w:vAlign w:val="center"/>
            <w:hideMark/>
          </w:tcPr>
          <w:p w14:paraId="2BF4C001" w14:textId="77777777" w:rsidR="00B94CB3" w:rsidRPr="00710C86" w:rsidRDefault="00B94CB3" w:rsidP="00D76F55">
            <w:pPr>
              <w:rPr>
                <w:b/>
                <w:bCs/>
              </w:rPr>
            </w:pPr>
            <w:r w:rsidRPr="00710C86">
              <w:rPr>
                <w:b/>
                <w:bCs/>
              </w:rPr>
              <w:t>Year 2020</w:t>
            </w:r>
          </w:p>
        </w:tc>
        <w:tc>
          <w:tcPr>
            <w:tcW w:w="967" w:type="pct"/>
            <w:tcBorders>
              <w:top w:val="nil"/>
              <w:left w:val="nil"/>
              <w:bottom w:val="single" w:sz="4" w:space="0" w:color="auto"/>
              <w:right w:val="single" w:sz="4" w:space="0" w:color="auto"/>
            </w:tcBorders>
            <w:shd w:val="clear" w:color="auto" w:fill="8BC600"/>
            <w:vAlign w:val="center"/>
            <w:hideMark/>
          </w:tcPr>
          <w:p w14:paraId="6776BDA7" w14:textId="77777777" w:rsidR="00B94CB3" w:rsidRPr="00710C86" w:rsidRDefault="00B94CB3" w:rsidP="00D76F55">
            <w:pPr>
              <w:rPr>
                <w:b/>
                <w:bCs/>
              </w:rPr>
            </w:pPr>
            <w:r w:rsidRPr="00710C86">
              <w:rPr>
                <w:b/>
                <w:bCs/>
              </w:rPr>
              <w:t>Year 2040</w:t>
            </w:r>
          </w:p>
        </w:tc>
        <w:tc>
          <w:tcPr>
            <w:tcW w:w="966" w:type="pct"/>
            <w:tcBorders>
              <w:top w:val="nil"/>
              <w:left w:val="nil"/>
              <w:bottom w:val="single" w:sz="4" w:space="0" w:color="auto"/>
              <w:right w:val="single" w:sz="4" w:space="0" w:color="auto"/>
            </w:tcBorders>
            <w:shd w:val="clear" w:color="auto" w:fill="8BC600"/>
            <w:vAlign w:val="center"/>
            <w:hideMark/>
          </w:tcPr>
          <w:p w14:paraId="5156A0F5" w14:textId="77777777" w:rsidR="00B94CB3" w:rsidRPr="00710C86" w:rsidRDefault="00B94CB3" w:rsidP="00D76F55">
            <w:pPr>
              <w:rPr>
                <w:b/>
                <w:bCs/>
              </w:rPr>
            </w:pPr>
            <w:r w:rsidRPr="00710C86">
              <w:rPr>
                <w:b/>
                <w:bCs/>
              </w:rPr>
              <w:t>Year 2065</w:t>
            </w:r>
          </w:p>
        </w:tc>
      </w:tr>
      <w:tr w:rsidR="00B94CB3" w:rsidRPr="00710C86" w14:paraId="13A30001" w14:textId="77777777" w:rsidTr="00B33EA9">
        <w:trPr>
          <w:trHeight w:hRule="exact" w:val="255"/>
        </w:trPr>
        <w:tc>
          <w:tcPr>
            <w:tcW w:w="856"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0C60F5BA" w14:textId="77777777" w:rsidR="00B94CB3" w:rsidRPr="00710C86" w:rsidRDefault="00B94CB3" w:rsidP="00D76F55">
            <w:pPr>
              <w:rPr>
                <w:b/>
                <w:bCs/>
              </w:rPr>
            </w:pPr>
          </w:p>
        </w:tc>
        <w:tc>
          <w:tcPr>
            <w:tcW w:w="1244"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7EBF8A9A" w14:textId="77777777" w:rsidR="00B94CB3" w:rsidRPr="00710C86" w:rsidRDefault="00B94CB3" w:rsidP="00D76F55">
            <w:pPr>
              <w:rPr>
                <w:b/>
                <w:bCs/>
              </w:rPr>
            </w:pPr>
          </w:p>
        </w:tc>
        <w:tc>
          <w:tcPr>
            <w:tcW w:w="967" w:type="pct"/>
            <w:tcBorders>
              <w:top w:val="nil"/>
              <w:left w:val="nil"/>
              <w:bottom w:val="single" w:sz="4" w:space="0" w:color="auto"/>
              <w:right w:val="single" w:sz="4" w:space="0" w:color="auto"/>
            </w:tcBorders>
            <w:shd w:val="clear" w:color="auto" w:fill="8BC600"/>
            <w:vAlign w:val="center"/>
            <w:hideMark/>
          </w:tcPr>
          <w:p w14:paraId="15353254" w14:textId="77777777" w:rsidR="00B94CB3" w:rsidRPr="00710C86" w:rsidRDefault="00B94CB3" w:rsidP="00D76F55">
            <w:pPr>
              <w:rPr>
                <w:b/>
                <w:bCs/>
              </w:rPr>
            </w:pPr>
            <w:r w:rsidRPr="00710C86">
              <w:rPr>
                <w:b/>
                <w:bCs/>
              </w:rPr>
              <w:t>RCP8.5</w:t>
            </w:r>
          </w:p>
        </w:tc>
        <w:tc>
          <w:tcPr>
            <w:tcW w:w="967" w:type="pct"/>
            <w:tcBorders>
              <w:top w:val="nil"/>
              <w:left w:val="nil"/>
              <w:bottom w:val="single" w:sz="4" w:space="0" w:color="auto"/>
              <w:right w:val="single" w:sz="4" w:space="0" w:color="auto"/>
            </w:tcBorders>
            <w:shd w:val="clear" w:color="auto" w:fill="8BC600"/>
            <w:vAlign w:val="center"/>
            <w:hideMark/>
          </w:tcPr>
          <w:p w14:paraId="34D88813" w14:textId="77777777" w:rsidR="00B94CB3" w:rsidRPr="00710C86" w:rsidRDefault="00B94CB3" w:rsidP="00D76F55">
            <w:pPr>
              <w:rPr>
                <w:b/>
                <w:bCs/>
              </w:rPr>
            </w:pPr>
            <w:r w:rsidRPr="00710C86">
              <w:rPr>
                <w:b/>
                <w:bCs/>
              </w:rPr>
              <w:t>RCP8.5</w:t>
            </w:r>
          </w:p>
        </w:tc>
        <w:tc>
          <w:tcPr>
            <w:tcW w:w="966" w:type="pct"/>
            <w:tcBorders>
              <w:top w:val="nil"/>
              <w:left w:val="nil"/>
              <w:bottom w:val="single" w:sz="4" w:space="0" w:color="auto"/>
              <w:right w:val="single" w:sz="4" w:space="0" w:color="auto"/>
            </w:tcBorders>
            <w:shd w:val="clear" w:color="auto" w:fill="8BC600"/>
            <w:vAlign w:val="center"/>
            <w:hideMark/>
          </w:tcPr>
          <w:p w14:paraId="71E90649" w14:textId="77777777" w:rsidR="00B94CB3" w:rsidRPr="00710C86" w:rsidRDefault="00B94CB3" w:rsidP="00D76F55">
            <w:pPr>
              <w:rPr>
                <w:b/>
                <w:bCs/>
              </w:rPr>
            </w:pPr>
            <w:r w:rsidRPr="00710C86">
              <w:rPr>
                <w:b/>
                <w:bCs/>
              </w:rPr>
              <w:t>RCP8.5</w:t>
            </w:r>
          </w:p>
        </w:tc>
      </w:tr>
      <w:tr w:rsidR="00B94CB3" w:rsidRPr="00710C86" w14:paraId="2AFEDBE5" w14:textId="77777777" w:rsidTr="00B33EA9">
        <w:trPr>
          <w:trHeight w:hRule="exact" w:val="255"/>
        </w:trPr>
        <w:tc>
          <w:tcPr>
            <w:tcW w:w="856" w:type="pct"/>
            <w:vMerge w:val="restart"/>
            <w:tcBorders>
              <w:top w:val="nil"/>
              <w:left w:val="single" w:sz="4" w:space="0" w:color="auto"/>
              <w:bottom w:val="single" w:sz="4" w:space="0" w:color="auto"/>
              <w:right w:val="single" w:sz="4" w:space="0" w:color="auto"/>
            </w:tcBorders>
            <w:vAlign w:val="center"/>
            <w:hideMark/>
          </w:tcPr>
          <w:p w14:paraId="6F43E5FA" w14:textId="77777777" w:rsidR="00B94CB3" w:rsidRPr="00710C86" w:rsidRDefault="00B94CB3" w:rsidP="00D76F55">
            <w:r w:rsidRPr="00710C86">
              <w:t>Latrobe</w:t>
            </w:r>
          </w:p>
        </w:tc>
        <w:tc>
          <w:tcPr>
            <w:tcW w:w="1244" w:type="pct"/>
            <w:tcBorders>
              <w:top w:val="nil"/>
              <w:left w:val="nil"/>
              <w:bottom w:val="single" w:sz="4" w:space="0" w:color="auto"/>
              <w:right w:val="single" w:sz="4" w:space="0" w:color="auto"/>
            </w:tcBorders>
            <w:vAlign w:val="center"/>
            <w:hideMark/>
          </w:tcPr>
          <w:p w14:paraId="1ADA89D4" w14:textId="77777777" w:rsidR="00B94CB3" w:rsidRPr="00710C86" w:rsidRDefault="00B94CB3" w:rsidP="00D76F55">
            <w:r w:rsidRPr="00710C86">
              <w:t>Low (Wet)</w:t>
            </w:r>
          </w:p>
        </w:tc>
        <w:tc>
          <w:tcPr>
            <w:tcW w:w="967" w:type="pct"/>
            <w:tcBorders>
              <w:top w:val="nil"/>
              <w:left w:val="nil"/>
              <w:bottom w:val="single" w:sz="4" w:space="0" w:color="auto"/>
              <w:right w:val="single" w:sz="4" w:space="0" w:color="auto"/>
            </w:tcBorders>
            <w:vAlign w:val="center"/>
            <w:hideMark/>
          </w:tcPr>
          <w:p w14:paraId="4CE653F8" w14:textId="77777777" w:rsidR="00B94CB3" w:rsidRPr="00710C86" w:rsidRDefault="00B94CB3" w:rsidP="00D76F55">
            <w:pPr>
              <w:jc w:val="right"/>
            </w:pPr>
            <w:r w:rsidRPr="00710C86">
              <w:t>1.40%</w:t>
            </w:r>
          </w:p>
        </w:tc>
        <w:tc>
          <w:tcPr>
            <w:tcW w:w="967" w:type="pct"/>
            <w:tcBorders>
              <w:top w:val="nil"/>
              <w:left w:val="nil"/>
              <w:bottom w:val="single" w:sz="4" w:space="0" w:color="auto"/>
              <w:right w:val="single" w:sz="4" w:space="0" w:color="auto"/>
            </w:tcBorders>
            <w:vAlign w:val="center"/>
            <w:hideMark/>
          </w:tcPr>
          <w:p w14:paraId="3B3035A6" w14:textId="77777777" w:rsidR="00B94CB3" w:rsidRPr="00710C86" w:rsidRDefault="00B94CB3" w:rsidP="00D76F55">
            <w:pPr>
              <w:jc w:val="right"/>
            </w:pPr>
            <w:r w:rsidRPr="00710C86">
              <w:t>2.50%</w:t>
            </w:r>
          </w:p>
        </w:tc>
        <w:tc>
          <w:tcPr>
            <w:tcW w:w="966" w:type="pct"/>
            <w:tcBorders>
              <w:top w:val="nil"/>
              <w:left w:val="nil"/>
              <w:bottom w:val="single" w:sz="4" w:space="0" w:color="auto"/>
              <w:right w:val="single" w:sz="4" w:space="0" w:color="auto"/>
            </w:tcBorders>
            <w:vAlign w:val="center"/>
            <w:hideMark/>
          </w:tcPr>
          <w:p w14:paraId="4386F201" w14:textId="77777777" w:rsidR="00B94CB3" w:rsidRPr="00710C86" w:rsidRDefault="00B94CB3" w:rsidP="00D76F55">
            <w:pPr>
              <w:jc w:val="right"/>
            </w:pPr>
            <w:r w:rsidRPr="00710C86">
              <w:t>4.80%</w:t>
            </w:r>
          </w:p>
        </w:tc>
      </w:tr>
      <w:tr w:rsidR="00B94CB3" w:rsidRPr="00710C86" w14:paraId="458AC9D3" w14:textId="77777777" w:rsidTr="00B33EA9">
        <w:trPr>
          <w:trHeight w:hRule="exact" w:val="255"/>
        </w:trPr>
        <w:tc>
          <w:tcPr>
            <w:tcW w:w="856" w:type="pct"/>
            <w:vMerge/>
            <w:tcBorders>
              <w:top w:val="nil"/>
              <w:left w:val="single" w:sz="4" w:space="0" w:color="auto"/>
              <w:bottom w:val="single" w:sz="4" w:space="0" w:color="auto"/>
              <w:right w:val="single" w:sz="4" w:space="0" w:color="auto"/>
            </w:tcBorders>
            <w:vAlign w:val="center"/>
            <w:hideMark/>
          </w:tcPr>
          <w:p w14:paraId="0E469744" w14:textId="77777777" w:rsidR="00B94CB3" w:rsidRPr="00710C86" w:rsidRDefault="00B94CB3" w:rsidP="00D76F55"/>
        </w:tc>
        <w:tc>
          <w:tcPr>
            <w:tcW w:w="1244" w:type="pct"/>
            <w:tcBorders>
              <w:top w:val="nil"/>
              <w:left w:val="nil"/>
              <w:bottom w:val="single" w:sz="4" w:space="0" w:color="auto"/>
              <w:right w:val="single" w:sz="4" w:space="0" w:color="auto"/>
            </w:tcBorders>
            <w:vAlign w:val="center"/>
            <w:hideMark/>
          </w:tcPr>
          <w:p w14:paraId="4525D296" w14:textId="77777777" w:rsidR="00B94CB3" w:rsidRPr="00710C86" w:rsidRDefault="00B94CB3" w:rsidP="00D76F55">
            <w:r w:rsidRPr="00710C86">
              <w:t>Medium</w:t>
            </w:r>
          </w:p>
        </w:tc>
        <w:tc>
          <w:tcPr>
            <w:tcW w:w="967" w:type="pct"/>
            <w:tcBorders>
              <w:top w:val="nil"/>
              <w:left w:val="nil"/>
              <w:bottom w:val="single" w:sz="4" w:space="0" w:color="auto"/>
              <w:right w:val="single" w:sz="4" w:space="0" w:color="auto"/>
            </w:tcBorders>
            <w:vAlign w:val="center"/>
            <w:hideMark/>
          </w:tcPr>
          <w:p w14:paraId="570C97E3" w14:textId="77777777" w:rsidR="00B94CB3" w:rsidRPr="00710C86" w:rsidRDefault="00B94CB3" w:rsidP="00D76F55">
            <w:pPr>
              <w:jc w:val="right"/>
            </w:pPr>
            <w:r w:rsidRPr="00710C86">
              <w:t>2.50%</w:t>
            </w:r>
          </w:p>
        </w:tc>
        <w:tc>
          <w:tcPr>
            <w:tcW w:w="967" w:type="pct"/>
            <w:tcBorders>
              <w:top w:val="nil"/>
              <w:left w:val="nil"/>
              <w:bottom w:val="single" w:sz="4" w:space="0" w:color="auto"/>
              <w:right w:val="single" w:sz="4" w:space="0" w:color="auto"/>
            </w:tcBorders>
            <w:vAlign w:val="center"/>
            <w:hideMark/>
          </w:tcPr>
          <w:p w14:paraId="192BBFAD" w14:textId="77777777" w:rsidR="00B94CB3" w:rsidRPr="00710C86" w:rsidRDefault="00B94CB3" w:rsidP="00D76F55">
            <w:pPr>
              <w:jc w:val="right"/>
            </w:pPr>
            <w:r w:rsidRPr="00710C86">
              <w:t>4.50%</w:t>
            </w:r>
          </w:p>
        </w:tc>
        <w:tc>
          <w:tcPr>
            <w:tcW w:w="966" w:type="pct"/>
            <w:tcBorders>
              <w:top w:val="nil"/>
              <w:left w:val="nil"/>
              <w:bottom w:val="single" w:sz="4" w:space="0" w:color="auto"/>
              <w:right w:val="single" w:sz="4" w:space="0" w:color="auto"/>
            </w:tcBorders>
            <w:vAlign w:val="center"/>
            <w:hideMark/>
          </w:tcPr>
          <w:p w14:paraId="3E650C04" w14:textId="77777777" w:rsidR="00B94CB3" w:rsidRPr="00710C86" w:rsidRDefault="00B94CB3" w:rsidP="00D76F55">
            <w:pPr>
              <w:jc w:val="right"/>
            </w:pPr>
            <w:r w:rsidRPr="00710C86">
              <w:t>7.60%</w:t>
            </w:r>
          </w:p>
        </w:tc>
      </w:tr>
      <w:tr w:rsidR="00B94CB3" w:rsidRPr="00710C86" w14:paraId="1BDA6B5F" w14:textId="77777777" w:rsidTr="00B33EA9">
        <w:trPr>
          <w:trHeight w:hRule="exact" w:val="255"/>
        </w:trPr>
        <w:tc>
          <w:tcPr>
            <w:tcW w:w="856" w:type="pct"/>
            <w:vMerge/>
            <w:tcBorders>
              <w:top w:val="nil"/>
              <w:left w:val="single" w:sz="4" w:space="0" w:color="auto"/>
              <w:bottom w:val="single" w:sz="4" w:space="0" w:color="auto"/>
              <w:right w:val="single" w:sz="4" w:space="0" w:color="auto"/>
            </w:tcBorders>
            <w:vAlign w:val="center"/>
            <w:hideMark/>
          </w:tcPr>
          <w:p w14:paraId="786D6B5B" w14:textId="77777777" w:rsidR="00B94CB3" w:rsidRPr="00710C86" w:rsidRDefault="00B94CB3" w:rsidP="00D76F55"/>
        </w:tc>
        <w:tc>
          <w:tcPr>
            <w:tcW w:w="1244" w:type="pct"/>
            <w:tcBorders>
              <w:top w:val="nil"/>
              <w:left w:val="nil"/>
              <w:bottom w:val="single" w:sz="4" w:space="0" w:color="auto"/>
              <w:right w:val="single" w:sz="4" w:space="0" w:color="auto"/>
            </w:tcBorders>
            <w:vAlign w:val="center"/>
            <w:hideMark/>
          </w:tcPr>
          <w:p w14:paraId="18BC7BBF" w14:textId="77777777" w:rsidR="00B94CB3" w:rsidRPr="00710C86" w:rsidRDefault="00B94CB3" w:rsidP="00D76F55">
            <w:r w:rsidRPr="00710C86">
              <w:t>High (Dry)</w:t>
            </w:r>
          </w:p>
        </w:tc>
        <w:tc>
          <w:tcPr>
            <w:tcW w:w="967" w:type="pct"/>
            <w:tcBorders>
              <w:top w:val="nil"/>
              <w:left w:val="nil"/>
              <w:bottom w:val="single" w:sz="4" w:space="0" w:color="auto"/>
              <w:right w:val="single" w:sz="4" w:space="0" w:color="auto"/>
            </w:tcBorders>
            <w:vAlign w:val="center"/>
            <w:hideMark/>
          </w:tcPr>
          <w:p w14:paraId="11E40144" w14:textId="77777777" w:rsidR="00B94CB3" w:rsidRPr="00710C86" w:rsidRDefault="00B94CB3" w:rsidP="00D76F55">
            <w:pPr>
              <w:jc w:val="right"/>
            </w:pPr>
            <w:r w:rsidRPr="00710C86">
              <w:t>3.20%</w:t>
            </w:r>
          </w:p>
        </w:tc>
        <w:tc>
          <w:tcPr>
            <w:tcW w:w="967" w:type="pct"/>
            <w:tcBorders>
              <w:top w:val="nil"/>
              <w:left w:val="nil"/>
              <w:bottom w:val="single" w:sz="4" w:space="0" w:color="auto"/>
              <w:right w:val="single" w:sz="4" w:space="0" w:color="auto"/>
            </w:tcBorders>
            <w:vAlign w:val="center"/>
            <w:hideMark/>
          </w:tcPr>
          <w:p w14:paraId="73114DFD" w14:textId="77777777" w:rsidR="00B94CB3" w:rsidRPr="00710C86" w:rsidRDefault="00B94CB3" w:rsidP="00D76F55">
            <w:pPr>
              <w:jc w:val="right"/>
            </w:pPr>
            <w:r w:rsidRPr="00710C86">
              <w:t>5.80%</w:t>
            </w:r>
          </w:p>
        </w:tc>
        <w:tc>
          <w:tcPr>
            <w:tcW w:w="966" w:type="pct"/>
            <w:tcBorders>
              <w:top w:val="nil"/>
              <w:left w:val="nil"/>
              <w:bottom w:val="single" w:sz="4" w:space="0" w:color="auto"/>
              <w:right w:val="single" w:sz="4" w:space="0" w:color="auto"/>
            </w:tcBorders>
            <w:vAlign w:val="center"/>
            <w:hideMark/>
          </w:tcPr>
          <w:p w14:paraId="79E9DD44" w14:textId="77777777" w:rsidR="00B94CB3" w:rsidRPr="00710C86" w:rsidRDefault="00B94CB3" w:rsidP="00D76F55">
            <w:pPr>
              <w:jc w:val="right"/>
            </w:pPr>
            <w:r w:rsidRPr="00710C86">
              <w:t>11.30%</w:t>
            </w:r>
          </w:p>
        </w:tc>
      </w:tr>
    </w:tbl>
    <w:p w14:paraId="14C2ED81" w14:textId="77777777" w:rsidR="005A4758" w:rsidRPr="00B540F9" w:rsidRDefault="005A4758" w:rsidP="00B540F9">
      <w:pPr>
        <w:pStyle w:val="BodyTextFirstIndent"/>
      </w:pPr>
    </w:p>
    <w:p w14:paraId="1CA5774C" w14:textId="47B8771B" w:rsidR="00116B0A" w:rsidRDefault="00116B0A" w:rsidP="00B75E20">
      <w:pPr>
        <w:pStyle w:val="Heading2"/>
      </w:pPr>
      <w:bookmarkStart w:id="158" w:name="_Toc210049019"/>
      <w:r>
        <w:t>T</w:t>
      </w:r>
      <w:r w:rsidR="00821BE4">
        <w:t>opography</w:t>
      </w:r>
      <w:bookmarkEnd w:id="158"/>
    </w:p>
    <w:p w14:paraId="7AFF31E4" w14:textId="66D276FA" w:rsidR="00D53943" w:rsidRDefault="00D53943" w:rsidP="00D53943">
      <w:r w:rsidRPr="000564BA">
        <w:t xml:space="preserve">The Yallourn area has been significantly altered through historic and current mining activities. The natural terrain has a topographic high at the </w:t>
      </w:r>
      <w:r w:rsidR="0080039A">
        <w:t>southwestern</w:t>
      </w:r>
      <w:r w:rsidR="005D4AB5">
        <w:t xml:space="preserve"> boundary</w:t>
      </w:r>
      <w:r w:rsidRPr="000564BA">
        <w:t xml:space="preserve"> </w:t>
      </w:r>
      <w:r w:rsidR="00786B82">
        <w:t xml:space="preserve">of </w:t>
      </w:r>
      <w:r w:rsidRPr="000564BA">
        <w:t>Reduced Level (RL</w:t>
      </w:r>
      <w:r w:rsidR="008A391B">
        <w:t>)</w:t>
      </w:r>
      <w:r w:rsidRPr="000564BA">
        <w:t xml:space="preserve"> </w:t>
      </w:r>
      <w:r w:rsidR="00786B82">
        <w:t>2</w:t>
      </w:r>
      <w:r w:rsidR="0073405D">
        <w:t>0</w:t>
      </w:r>
      <w:r w:rsidR="00786B82">
        <w:t>0</w:t>
      </w:r>
      <w:r w:rsidRPr="000564BA">
        <w:t xml:space="preserve"> m </w:t>
      </w:r>
      <w:r w:rsidR="001F5035">
        <w:t>Australian Height Datum (</w:t>
      </w:r>
      <w:r w:rsidRPr="000564BA">
        <w:t>AHD</w:t>
      </w:r>
      <w:r w:rsidR="007207E1">
        <w:t>)</w:t>
      </w:r>
      <w:r w:rsidRPr="000564BA">
        <w:t xml:space="preserve"> and a topographic low of RL 30 m at Thoms Bridge on the Latrobe River. North of the Latrobe River, the topography of the YNOC ranges from an elevation of approximately RL 105 m in the western margin of the former YNOC down to RL 4</w:t>
      </w:r>
      <w:r w:rsidR="00C3453C">
        <w:t>0</w:t>
      </w:r>
      <w:r w:rsidRPr="000564BA">
        <w:t xml:space="preserve"> m at the Latrobe River.</w:t>
      </w:r>
    </w:p>
    <w:p w14:paraId="2B29F9D5" w14:textId="7887C74D" w:rsidR="00D53943" w:rsidRDefault="00D53943" w:rsidP="00D53943">
      <w:r w:rsidRPr="000564BA">
        <w:t xml:space="preserve">The Yallourn Mine is bounded to the west by a topographical ridge of around RL 190 m and </w:t>
      </w:r>
      <w:r w:rsidR="001F69BC">
        <w:t>t</w:t>
      </w:r>
      <w:r w:rsidRPr="000564BA">
        <w:t xml:space="preserve">o the east of the mine, the elevation ranges from RL </w:t>
      </w:r>
      <w:r w:rsidR="00F612C4">
        <w:t>3</w:t>
      </w:r>
      <w:r w:rsidRPr="000564BA">
        <w:t>0 m AH close to the Latrobe River to RL 100 m near Morwell. The area to the south towards Hazelwood Mine is generally flat between RL 40-70 m.</w:t>
      </w:r>
    </w:p>
    <w:p w14:paraId="3B2DEF85" w14:textId="35365F9F" w:rsidR="00821BE4" w:rsidRPr="00821BE4" w:rsidRDefault="00D53943" w:rsidP="00631553">
      <w:r w:rsidRPr="000564BA">
        <w:t xml:space="preserve">In-pit overburden placement within the northern and southern portion of Township Field has produced a downslope grade from </w:t>
      </w:r>
      <w:r w:rsidR="00EE468A">
        <w:t xml:space="preserve">the </w:t>
      </w:r>
      <w:r w:rsidR="0080039A">
        <w:t>southwest</w:t>
      </w:r>
      <w:r w:rsidRPr="000564BA">
        <w:t xml:space="preserve"> (RL 35-40 m AHD) to</w:t>
      </w:r>
      <w:r w:rsidR="00EE468A">
        <w:t xml:space="preserve"> the</w:t>
      </w:r>
      <w:r w:rsidRPr="000564BA">
        <w:t xml:space="preserve"> east (RL -15 to 30 m AHD) </w:t>
      </w:r>
      <w:r w:rsidR="00283341">
        <w:t>at</w:t>
      </w:r>
      <w:r w:rsidRPr="000564BA">
        <w:t xml:space="preserve"> the </w:t>
      </w:r>
      <w:r w:rsidR="00350454">
        <w:t>F</w:t>
      </w:r>
      <w:r w:rsidR="00283341">
        <w:t>ire Service Pond</w:t>
      </w:r>
      <w:r w:rsidRPr="000564BA">
        <w:t xml:space="preserve">. A downslope grade from east to west towards </w:t>
      </w:r>
      <w:r>
        <w:t>Township Lake</w:t>
      </w:r>
      <w:r w:rsidRPr="000564BA">
        <w:t xml:space="preserve"> and the Fire Service Pond occurs from the Mid Field Dump (RL 40-50 m AHD). A downslope grade from north to south towards </w:t>
      </w:r>
      <w:r>
        <w:t>Township Lake</w:t>
      </w:r>
      <w:r w:rsidR="00994519">
        <w:t xml:space="preserve"> also</w:t>
      </w:r>
      <w:r w:rsidRPr="000564BA">
        <w:t xml:space="preserve"> occurs</w:t>
      </w:r>
      <w:r w:rsidR="00994519">
        <w:t xml:space="preserve"> (RL</w:t>
      </w:r>
      <w:r w:rsidR="00F100B5">
        <w:t xml:space="preserve"> </w:t>
      </w:r>
      <w:r w:rsidR="00994519">
        <w:t>5</w:t>
      </w:r>
      <w:r w:rsidR="00F100B5">
        <w:t xml:space="preserve"> to 15 m AHD)</w:t>
      </w:r>
      <w:r w:rsidRPr="000564BA">
        <w:t>.</w:t>
      </w:r>
      <w:r w:rsidR="0080039A">
        <w:t xml:space="preserve">  </w:t>
      </w:r>
      <w:r w:rsidRPr="000564BA">
        <w:t xml:space="preserve">East Field and the operational Maryvale Field </w:t>
      </w:r>
      <w:r w:rsidR="009824A2">
        <w:t xml:space="preserve">floor </w:t>
      </w:r>
      <w:r w:rsidRPr="000564BA">
        <w:t>range from RL -30 to -50 m AHD with variations in elevation based on</w:t>
      </w:r>
      <w:r w:rsidR="009824A2">
        <w:t xml:space="preserve"> geology and</w:t>
      </w:r>
      <w:r w:rsidRPr="000564BA">
        <w:t xml:space="preserve"> the distribution of overburden across the pit floor.</w:t>
      </w:r>
    </w:p>
    <w:p w14:paraId="08D7C15D" w14:textId="5821CEF2" w:rsidR="006839FC" w:rsidRDefault="006839FC">
      <w:pPr>
        <w:spacing w:after="0" w:line="240" w:lineRule="auto"/>
      </w:pPr>
      <w:r>
        <w:br w:type="page"/>
      </w:r>
    </w:p>
    <w:p w14:paraId="206F92E3" w14:textId="5C0B5244" w:rsidR="00F664C9" w:rsidRDefault="00F664C9" w:rsidP="00B75E20">
      <w:pPr>
        <w:pStyle w:val="Heading2"/>
      </w:pPr>
      <w:bookmarkStart w:id="159" w:name="_Ref196815231"/>
      <w:bookmarkStart w:id="160" w:name="_Toc210049020"/>
      <w:r>
        <w:t>Geology</w:t>
      </w:r>
      <w:bookmarkEnd w:id="159"/>
      <w:bookmarkEnd w:id="160"/>
    </w:p>
    <w:p w14:paraId="2CF683D5" w14:textId="4CC18D5E" w:rsidR="00F664C9" w:rsidRDefault="00F664C9" w:rsidP="00F664C9">
      <w:pPr>
        <w:pStyle w:val="Heading3"/>
      </w:pPr>
      <w:r>
        <w:t>Regional Geology</w:t>
      </w:r>
    </w:p>
    <w:p w14:paraId="6D3B61F5" w14:textId="77777777" w:rsidR="00ED3455" w:rsidRPr="0096624D" w:rsidRDefault="00ED3455" w:rsidP="00D222CC">
      <w:pPr>
        <w:pStyle w:val="Heading4"/>
      </w:pPr>
      <w:r w:rsidRPr="0096624D">
        <w:t>Gippsland Basin depositional settings</w:t>
      </w:r>
    </w:p>
    <w:p w14:paraId="63320B76" w14:textId="2B612B05" w:rsidR="00AA3EB5" w:rsidRPr="0096624D" w:rsidRDefault="00AA3EB5" w:rsidP="00AA3EB5">
      <w:r w:rsidRPr="0096624D">
        <w:t xml:space="preserve">The Gippsland Basin was initiated most likely during the Jurassic period, with rift-related graben development and subsidence occurring during the Cretaceous–Cenozoic period </w:t>
      </w:r>
      <w:r w:rsidR="00500A4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00A43">
        <w:fldChar w:fldCharType="separate"/>
      </w:r>
      <w:r w:rsidR="00673C6F">
        <w:rPr>
          <w:noProof/>
        </w:rPr>
        <w:t>(GHD 2023)</w:t>
      </w:r>
      <w:r w:rsidR="00500A43">
        <w:fldChar w:fldCharType="end"/>
      </w:r>
      <w:r w:rsidR="0011069F">
        <w:t>.</w:t>
      </w:r>
      <w:r w:rsidRPr="0096624D">
        <w:t xml:space="preserve"> Non-marine rift-fill sandstone of the Lower Cretaceous age Strzelecki Group underlies and outcrops extensively to the south of the study area in the Balook Block, and to the west in the Narracan Block. Episodic basin inversion commencing in the mid-Cretaceous period folded and uplifted the Strzelecki Group, forming the Strzelecki Ranges and causing changes in sedimentation patterns.</w:t>
      </w:r>
    </w:p>
    <w:p w14:paraId="11EE95CC" w14:textId="5E3486F3" w:rsidR="00AA3EB5" w:rsidRPr="0096624D" w:rsidRDefault="00AA3EB5" w:rsidP="00AA3EB5">
      <w:r w:rsidRPr="0096624D">
        <w:t xml:space="preserve">The structural zones within the Gippsland Basin are shown in </w:t>
      </w:r>
      <w:r w:rsidR="003A5578">
        <w:rPr>
          <w:highlight w:val="yellow"/>
        </w:rPr>
        <w:fldChar w:fldCharType="begin"/>
      </w:r>
      <w:r w:rsidR="003A5578">
        <w:instrText xml:space="preserve"> REF _Ref199153276 \h </w:instrText>
      </w:r>
      <w:r w:rsidR="003A5578">
        <w:rPr>
          <w:highlight w:val="yellow"/>
        </w:rPr>
      </w:r>
      <w:r w:rsidR="003A5578">
        <w:rPr>
          <w:highlight w:val="yellow"/>
        </w:rPr>
        <w:fldChar w:fldCharType="separate"/>
      </w:r>
      <w:r w:rsidR="00D35BC0">
        <w:t xml:space="preserve">Figure </w:t>
      </w:r>
      <w:r w:rsidR="00D35BC0">
        <w:rPr>
          <w:noProof/>
        </w:rPr>
        <w:t>5</w:t>
      </w:r>
      <w:r w:rsidR="00D35BC0">
        <w:noBreakHyphen/>
      </w:r>
      <w:r w:rsidR="00D35BC0">
        <w:rPr>
          <w:noProof/>
        </w:rPr>
        <w:t>3</w:t>
      </w:r>
      <w:r w:rsidR="003A5578">
        <w:rPr>
          <w:highlight w:val="yellow"/>
        </w:rPr>
        <w:fldChar w:fldCharType="end"/>
      </w:r>
      <w:r w:rsidR="00E706AD">
        <w:t>.</w:t>
      </w:r>
      <w:r w:rsidRPr="0096624D">
        <w:t xml:space="preserve"> Yallourn Mine is located to on the north western margin of the Latrobe Valley Depression which from the western end of the Gippsland Basin. The Latrobe Valley Depression is bounded to the north by the Southern Highlands and Lakes Entrance Platform and to the south by the Balook Block and Baragwanath Anticline. The Lake Wellington Depression is located to the east of the Latrobe Valley Depression, with the boundary coinciding with the western limit of the marine transgression and deposition of the Seaspray Group. The thickness and depth of the Gippsland Basin sediments increase to the east into the Lake Wellington Depression and offshore in the Central Deep (the principal depo-centre of the basin).  </w:t>
      </w:r>
    </w:p>
    <w:p w14:paraId="08F5641E" w14:textId="77777777" w:rsidR="00AA3EB5" w:rsidRPr="0096624D" w:rsidRDefault="00AA3EB5" w:rsidP="00AA3EB5">
      <w:r w:rsidRPr="0096624D">
        <w:t xml:space="preserve">The Moe Swamp sub-basin is located in the north western extremity of the Gippsland Basin, bounded by the Darnum Fault to the west, Palaeozoic and Cretaceous basement to the north and south, and to the east by the regionally significant Yallourn Fault that separates it from the Latrobe Valley Depression. </w:t>
      </w:r>
    </w:p>
    <w:p w14:paraId="490E7E6E" w14:textId="77777777" w:rsidR="00AA3EB5" w:rsidRPr="0096624D" w:rsidRDefault="00AA3EB5" w:rsidP="00AA3EB5">
      <w:r w:rsidRPr="0096624D">
        <w:t>The lignite seams of the Latrobe Valley Depression were deposited in swamps during renewed rifting in the late Eocene to Miocene epoch. The relatively shallow Latrobe Valley lignite fields lie in paleo-depressions between the Strzelecki Group (and Palaeozoic) blocks west of the marine Seaspray Group. The thickness and uniformity of the lignite seams over large areas of the valley is consistent with slow, steady rates of subsidence. To the north of the Latrobe River, the lignite seams are deeply buried and split into multiple thin sub-seams.</w:t>
      </w:r>
    </w:p>
    <w:p w14:paraId="4C153041" w14:textId="08404F41" w:rsidR="00AA3EB5" w:rsidRPr="0096624D" w:rsidRDefault="00AA3EB5" w:rsidP="00AA3EB5">
      <w:r w:rsidRPr="0096624D">
        <w:t xml:space="preserve">Basin inversion in the Late Miocene reactivated older basin faults, leading to the formation of reverse faults, monoclines and paleo-uplift in the poorly consolidated Latrobe Valley Group.  The principal trend of most structures is parallel to the Latrobe Syncline.  This fold plunges to the east and runs parallel to the Lower Cretaceous ranges to the south.  Erosion of the uplifted Latrobe Valley deposits continued into the Late Pliocene, before deposition of sand, clay and silt of the Plio–Pleistocene Haunted Hill Formation </w:t>
      </w:r>
      <w:r w:rsidR="00500A4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00A43">
        <w:fldChar w:fldCharType="separate"/>
      </w:r>
      <w:r w:rsidR="00673C6F">
        <w:rPr>
          <w:noProof/>
        </w:rPr>
        <w:t>(GHD 2023)</w:t>
      </w:r>
      <w:r w:rsidR="00500A43">
        <w:fldChar w:fldCharType="end"/>
      </w:r>
      <w:r w:rsidRPr="00D46DA3">
        <w:t xml:space="preserve">. </w:t>
      </w:r>
    </w:p>
    <w:p w14:paraId="63E915D6" w14:textId="77777777" w:rsidR="00AA3EB5" w:rsidRPr="0096624D" w:rsidRDefault="00AA3EB5" w:rsidP="00AA3EB5">
      <w:r w:rsidRPr="0096624D">
        <w:br w:type="page"/>
      </w:r>
    </w:p>
    <w:p w14:paraId="7FF7A5FA" w14:textId="77777777" w:rsidR="00AA3EB5" w:rsidRPr="0096624D" w:rsidRDefault="00AA3EB5" w:rsidP="00AA3EB5">
      <w:pPr>
        <w:sectPr w:rsidR="00AA3EB5" w:rsidRPr="0096624D" w:rsidSect="00602833">
          <w:headerReference w:type="even" r:id="rId38"/>
          <w:headerReference w:type="default" r:id="rId39"/>
          <w:headerReference w:type="first" r:id="rId40"/>
          <w:footerReference w:type="first" r:id="rId41"/>
          <w:pgSz w:w="11910" w:h="16840"/>
          <w:pgMar w:top="1134" w:right="567" w:bottom="1315" w:left="567" w:header="720" w:footer="356" w:gutter="0"/>
          <w:cols w:space="709"/>
          <w:docGrid w:linePitch="299"/>
        </w:sectPr>
      </w:pPr>
    </w:p>
    <w:p w14:paraId="5AA775F5" w14:textId="77777777" w:rsidR="00AA3EB5" w:rsidRDefault="00AA3EB5" w:rsidP="00D4237D">
      <w:pPr>
        <w:jc w:val="center"/>
      </w:pPr>
      <w:r w:rsidRPr="0096624D">
        <w:rPr>
          <w:noProof/>
        </w:rPr>
        <w:drawing>
          <wp:inline distT="0" distB="0" distL="0" distR="0" wp14:anchorId="018F5A5D" wp14:editId="7F7C7B6F">
            <wp:extent cx="7903658" cy="5403272"/>
            <wp:effectExtent l="0" t="0" r="2540" b="6985"/>
            <wp:docPr id="2120951872" name="Picture 1" descr="A map of the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51872" name="Picture 1" descr="A map of the land&#10;&#10;AI-generated content may be incorrect."/>
                    <pic:cNvPicPr/>
                  </pic:nvPicPr>
                  <pic:blipFill>
                    <a:blip r:embed="rId42"/>
                    <a:stretch>
                      <a:fillRect/>
                    </a:stretch>
                  </pic:blipFill>
                  <pic:spPr>
                    <a:xfrm>
                      <a:off x="0" y="0"/>
                      <a:ext cx="7978808" cy="5454648"/>
                    </a:xfrm>
                    <a:prstGeom prst="rect">
                      <a:avLst/>
                    </a:prstGeom>
                  </pic:spPr>
                </pic:pic>
              </a:graphicData>
            </a:graphic>
          </wp:inline>
        </w:drawing>
      </w:r>
    </w:p>
    <w:p w14:paraId="656527DF" w14:textId="63FD1BA9" w:rsidR="00AA3EB5" w:rsidRPr="0096624D" w:rsidRDefault="00AA3EB5" w:rsidP="00AA3EB5">
      <w:pPr>
        <w:pStyle w:val="Caption"/>
      </w:pPr>
      <w:bookmarkStart w:id="161" w:name="_Toc193365810"/>
      <w:bookmarkStart w:id="162" w:name="_Ref198295399"/>
      <w:bookmarkStart w:id="163" w:name="_Ref199153276"/>
      <w:bookmarkStart w:id="164" w:name="_Toc210125475"/>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161"/>
      <w:bookmarkEnd w:id="162"/>
      <w:bookmarkEnd w:id="163"/>
      <w:r w:rsidR="00D57430">
        <w:t>:</w:t>
      </w:r>
      <w:r>
        <w:t xml:space="preserve"> </w:t>
      </w:r>
      <w:r w:rsidRPr="0096624D">
        <w:t>Gippsland Basin Structural Zones</w:t>
      </w:r>
      <w:r w:rsidR="009B65E6">
        <w:t xml:space="preserve"> </w:t>
      </w:r>
      <w:r w:rsidR="0032585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25858">
        <w:fldChar w:fldCharType="separate"/>
      </w:r>
      <w:r w:rsidR="00673C6F">
        <w:rPr>
          <w:noProof/>
        </w:rPr>
        <w:t>(GHD 2023)</w:t>
      </w:r>
      <w:bookmarkEnd w:id="164"/>
      <w:r w:rsidR="00325858">
        <w:fldChar w:fldCharType="end"/>
      </w:r>
    </w:p>
    <w:p w14:paraId="65C37081" w14:textId="77777777" w:rsidR="00AA3EB5" w:rsidRDefault="00AA3EB5" w:rsidP="00D4237D">
      <w:pPr>
        <w:jc w:val="center"/>
      </w:pPr>
      <w:r>
        <w:rPr>
          <w:noProof/>
        </w:rPr>
        <w:drawing>
          <wp:inline distT="0" distB="0" distL="0" distR="0" wp14:anchorId="1A5DBAE4" wp14:editId="34D92B0D">
            <wp:extent cx="7707085" cy="5283807"/>
            <wp:effectExtent l="0" t="0" r="8255" b="0"/>
            <wp:docPr id="1072900692" name="Picture 1" descr="A map of a large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900692" name="Picture 1" descr="A map of a large area&#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7718595" cy="5291698"/>
                    </a:xfrm>
                    <a:prstGeom prst="rect">
                      <a:avLst/>
                    </a:prstGeom>
                  </pic:spPr>
                </pic:pic>
              </a:graphicData>
            </a:graphic>
          </wp:inline>
        </w:drawing>
      </w:r>
    </w:p>
    <w:p w14:paraId="15BFFE66" w14:textId="2F5F278B" w:rsidR="00AA3EB5" w:rsidRPr="0096624D" w:rsidRDefault="00AA3EB5" w:rsidP="00AA3EB5">
      <w:pPr>
        <w:pStyle w:val="Caption"/>
      </w:pPr>
      <w:bookmarkStart w:id="165" w:name="_Toc193365811"/>
      <w:bookmarkStart w:id="166" w:name="_Toc210125476"/>
      <w:r w:rsidRPr="002A5506">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bookmarkEnd w:id="165"/>
      <w:r w:rsidR="002A5506" w:rsidRPr="002A5506">
        <w:t>:</w:t>
      </w:r>
      <w:r w:rsidRPr="002A5506">
        <w:t xml:space="preserve"> Gippsland</w:t>
      </w:r>
      <w:r w:rsidRPr="0096624D">
        <w:t xml:space="preserve"> Basin Geological Plan</w:t>
      </w:r>
      <w:r w:rsidR="009B65E6">
        <w:t xml:space="preserve"> </w:t>
      </w:r>
      <w:r w:rsidR="0032585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25858">
        <w:fldChar w:fldCharType="separate"/>
      </w:r>
      <w:r w:rsidR="00673C6F">
        <w:rPr>
          <w:noProof/>
        </w:rPr>
        <w:t>(GHD 2023)</w:t>
      </w:r>
      <w:bookmarkEnd w:id="166"/>
      <w:r w:rsidR="00325858">
        <w:fldChar w:fldCharType="end"/>
      </w:r>
    </w:p>
    <w:p w14:paraId="52B05F5E" w14:textId="77777777" w:rsidR="00127DC2" w:rsidRDefault="00127DC2" w:rsidP="00ED3455">
      <w:pPr>
        <w:sectPr w:rsidR="00127DC2" w:rsidSect="0082091F">
          <w:pgSz w:w="16840" w:h="11910" w:orient="landscape"/>
          <w:pgMar w:top="567" w:right="567" w:bottom="567" w:left="567" w:header="720" w:footer="357" w:gutter="0"/>
          <w:cols w:space="709"/>
          <w:docGrid w:linePitch="299"/>
        </w:sectPr>
      </w:pPr>
    </w:p>
    <w:p w14:paraId="342112D9" w14:textId="1233B95C" w:rsidR="00D222CC" w:rsidRDefault="00D222CC" w:rsidP="00D222CC">
      <w:pPr>
        <w:pStyle w:val="Heading4"/>
      </w:pPr>
      <w:r>
        <w:t>Regional Stratigraphy</w:t>
      </w:r>
    </w:p>
    <w:p w14:paraId="43947090" w14:textId="632AA37D" w:rsidR="0024641E" w:rsidRPr="0096624D" w:rsidRDefault="0024641E" w:rsidP="0024641E">
      <w:r w:rsidRPr="0096624D">
        <w:t xml:space="preserve">Three main lignite bearing sequences identified in the Latrobe Valley Depression are the Traralgon, Morwell and Yallourn Formations </w:t>
      </w:r>
      <w:r w:rsidR="00C505CA">
        <w:t>(</w:t>
      </w:r>
      <w:r w:rsidR="00200970">
        <w:fldChar w:fldCharType="begin"/>
      </w:r>
      <w:r w:rsidR="00200970">
        <w:instrText xml:space="preserve"> REF _Ref198558200 \h </w:instrText>
      </w:r>
      <w:r w:rsidR="00200970">
        <w:fldChar w:fldCharType="separate"/>
      </w:r>
      <w:r w:rsidR="00D35BC0" w:rsidRPr="0027472F">
        <w:t xml:space="preserve">Figure </w:t>
      </w:r>
      <w:r w:rsidR="00D35BC0">
        <w:rPr>
          <w:noProof/>
        </w:rPr>
        <w:t>5</w:t>
      </w:r>
      <w:r w:rsidR="00D35BC0">
        <w:noBreakHyphen/>
      </w:r>
      <w:r w:rsidR="00D35BC0">
        <w:rPr>
          <w:noProof/>
        </w:rPr>
        <w:t>6</w:t>
      </w:r>
      <w:r w:rsidR="00200970">
        <w:fldChar w:fldCharType="end"/>
      </w:r>
      <w:r w:rsidRPr="00C75D56">
        <w:t>)</w:t>
      </w:r>
      <w:r w:rsidRPr="0096624D">
        <w:t xml:space="preserve">, belonging to the Latrobe Valley Group (previously referred to as the Latrobe Valley Coal Measures). Individual coal seams are identified by their formation and depth within the sequence, e.g. M1 is the shallowest Morwell Formation coal seam. </w:t>
      </w:r>
    </w:p>
    <w:p w14:paraId="3BB91386" w14:textId="26999249" w:rsidR="00F419C6" w:rsidRPr="0096624D" w:rsidRDefault="0024641E" w:rsidP="0024641E">
      <w:r w:rsidRPr="0096624D">
        <w:t>Non-coal materials between the seams are termed interseam and these are named according to the overlying coal seam, e.g. M1 interseam underlies the M1 coal seam. The interseams comprise sand, silt and clay and their lithology can change abruptly due to the mode of deposition. The interseams can contain local and regional scale aquifers depending on the extent</w:t>
      </w:r>
      <w:r w:rsidR="00480DFC">
        <w:t xml:space="preserve"> </w:t>
      </w:r>
      <w:r w:rsidRPr="0096624D">
        <w:t xml:space="preserve">and hydraulic properties of the sand units.  </w:t>
      </w:r>
    </w:p>
    <w:p w14:paraId="01401735" w14:textId="42C7E042" w:rsidR="0031720B" w:rsidRPr="0096624D" w:rsidRDefault="0024641E" w:rsidP="0024641E">
      <w:r w:rsidRPr="0096624D">
        <w:t xml:space="preserve">Volcanism within the basin resulted in the Thorpdale and Carrajung Volcanics. The Thorpdale Volcanics are interbedded with the Morwell Formation sediments particularly in the western sections of Latrobe Valley Depression. The Carrajung Volcanics are found interbedded with the deeper Traralgon Formation. </w:t>
      </w:r>
    </w:p>
    <w:p w14:paraId="3EA3DEF3" w14:textId="525E0A01" w:rsidR="00753778" w:rsidRPr="0096624D" w:rsidRDefault="0024641E" w:rsidP="0024641E">
      <w:r w:rsidRPr="0096624D">
        <w:t xml:space="preserve">The Seaspray Group is a succession of marine limestones and marls that accumulated as a facies equivalent of the Latrobe Valley Group. It covers most of the onshore part of the Gippsland Basin near the coast and extends offshore. The Balook Formation is a barrier sand sequence that lies immediately inland of the Seaspray Group and was deposited in the transition zone between the mostly terrestrial lignites and interseams to the west and north and the marine carbonates to the east and south. The Balook Formation extends north-northeast across the Seaspray and Lake Wellington Depressions but is not present across the Baragwanath Anticline and associated structures </w:t>
      </w:r>
      <w:r w:rsidR="00500A4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00A43">
        <w:fldChar w:fldCharType="separate"/>
      </w:r>
      <w:r w:rsidR="00673C6F">
        <w:rPr>
          <w:noProof/>
        </w:rPr>
        <w:t>(GHD 2023)</w:t>
      </w:r>
      <w:r w:rsidR="00500A43">
        <w:fldChar w:fldCharType="end"/>
      </w:r>
      <w:r w:rsidR="00D51341">
        <w:t>.</w:t>
      </w:r>
      <w:r w:rsidRPr="0096624D">
        <w:t xml:space="preserve">  The geological cross section (</w:t>
      </w:r>
      <w:r w:rsidR="003C4860">
        <w:rPr>
          <w:highlight w:val="yellow"/>
        </w:rPr>
        <w:fldChar w:fldCharType="begin"/>
      </w:r>
      <w:r w:rsidR="003C4860">
        <w:instrText xml:space="preserve"> REF _Ref198558271 \h </w:instrText>
      </w:r>
      <w:r w:rsidR="003C4860">
        <w:rPr>
          <w:highlight w:val="yellow"/>
        </w:rPr>
      </w:r>
      <w:r w:rsidR="003C4860">
        <w:rPr>
          <w:highlight w:val="yellow"/>
        </w:rPr>
        <w:fldChar w:fldCharType="separate"/>
      </w:r>
      <w:r w:rsidR="00D35BC0" w:rsidRPr="00873124">
        <w:t xml:space="preserve">Figure </w:t>
      </w:r>
      <w:r w:rsidR="00D35BC0">
        <w:rPr>
          <w:noProof/>
        </w:rPr>
        <w:t>5</w:t>
      </w:r>
      <w:r w:rsidR="00D35BC0">
        <w:noBreakHyphen/>
      </w:r>
      <w:r w:rsidR="00D35BC0">
        <w:rPr>
          <w:noProof/>
        </w:rPr>
        <w:t>5</w:t>
      </w:r>
      <w:r w:rsidR="003C4860">
        <w:rPr>
          <w:highlight w:val="yellow"/>
        </w:rPr>
        <w:fldChar w:fldCharType="end"/>
      </w:r>
      <w:r w:rsidRPr="0096624D">
        <w:t>) shows the distribution of the Tertiary stratigraphic units across the onshore section of the Gippsland Basin.</w:t>
      </w:r>
    </w:p>
    <w:p w14:paraId="1493559F" w14:textId="445B1DDB" w:rsidR="00753778" w:rsidRPr="0096624D" w:rsidRDefault="0024641E" w:rsidP="0024641E">
      <w:r w:rsidRPr="0096624D">
        <w:t xml:space="preserve">The Lower Cretaceous Strzelecki Group and Palaeozoic sediments form the basement to the younger Cenozoic sediments. The Strzelecki Group consists of volcaniclastic sediments and predominately upwards-fining sequence of massive, coarse to fine grained sandstones interbedded with siltstone. The Strzelecki Group outcrops to the south and west of the Latrobe Valley forming the Balook and Narracan Blocks as shown in </w:t>
      </w:r>
      <w:r w:rsidR="00FC08AA">
        <w:fldChar w:fldCharType="begin"/>
      </w:r>
      <w:r w:rsidR="00FC08AA">
        <w:instrText xml:space="preserve"> REF _Ref198558340 \h </w:instrText>
      </w:r>
      <w:r w:rsidR="00FC08AA">
        <w:fldChar w:fldCharType="separate"/>
      </w:r>
      <w:r w:rsidR="00D35BC0" w:rsidRPr="008276FD">
        <w:t xml:space="preserve">Figure </w:t>
      </w:r>
      <w:r w:rsidR="00D35BC0">
        <w:rPr>
          <w:noProof/>
        </w:rPr>
        <w:t>5</w:t>
      </w:r>
      <w:r w:rsidR="00D35BC0">
        <w:noBreakHyphen/>
      </w:r>
      <w:r w:rsidR="00D35BC0">
        <w:rPr>
          <w:noProof/>
        </w:rPr>
        <w:t>7</w:t>
      </w:r>
      <w:r w:rsidR="00FC08AA">
        <w:fldChar w:fldCharType="end"/>
      </w:r>
      <w:r w:rsidRPr="0096624D">
        <w:t xml:space="preserve">. </w:t>
      </w:r>
    </w:p>
    <w:p w14:paraId="2B1EDBD7" w14:textId="317547DE" w:rsidR="00881ABB" w:rsidRDefault="0024641E" w:rsidP="00D4237D">
      <w:r w:rsidRPr="0096624D">
        <w:t>The Palaeozoic sediments comprise a range of geological formations and outcrop to the north of the Gippsland Basin, forming the Southern Highlands. The Devonian Walhalla Group and the Silurian Anderson Creek Formation are the main geological formations, comprising a marine sequence of turbiditic sandstones, siltstones and mudstones.</w:t>
      </w:r>
    </w:p>
    <w:p w14:paraId="2B04DBE2" w14:textId="6E640F07" w:rsidR="0024641E" w:rsidRPr="0024641E" w:rsidRDefault="00634FEE" w:rsidP="0024641E">
      <w:pPr>
        <w:pStyle w:val="Heading4"/>
      </w:pPr>
      <w:r>
        <w:t xml:space="preserve">Latrobe Valley Major </w:t>
      </w:r>
      <w:r w:rsidR="0024641E">
        <w:t>Ge</w:t>
      </w:r>
      <w:r>
        <w:t>o</w:t>
      </w:r>
      <w:r w:rsidR="0024641E">
        <w:t>logical Structures</w:t>
      </w:r>
    </w:p>
    <w:p w14:paraId="79915664" w14:textId="56AA589A" w:rsidR="00936C47" w:rsidRPr="0096624D" w:rsidRDefault="00936C47" w:rsidP="00936C47">
      <w:r w:rsidRPr="0096624D">
        <w:t xml:space="preserve">The Latrobe Valley Depression forms a part of the larger Gippsland Basin and the structures within the depression are extensions of the larger structures associated with the basin. The fundamental basin architecture reflects the reaction to north-northeast to south-southwest directed crustal extension, represented by the Northern and Southern Platforms and Terraces, which are bounded by complex fault systems. The major folds are typically described as monoclines in which coal measure strata are draped over basement faults </w:t>
      </w:r>
      <w:r w:rsidR="00500A4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00A43">
        <w:fldChar w:fldCharType="separate"/>
      </w:r>
      <w:r w:rsidR="00673C6F">
        <w:rPr>
          <w:noProof/>
        </w:rPr>
        <w:t>(GHD 2023)</w:t>
      </w:r>
      <w:r w:rsidR="00500A43">
        <w:fldChar w:fldCharType="end"/>
      </w:r>
      <w:r w:rsidR="00D5551E">
        <w:t>.</w:t>
      </w:r>
      <w:r w:rsidRPr="0096624D">
        <w:t xml:space="preserve"> The monoclines are located both at the margins of and within the sedimentary basin as shown in </w:t>
      </w:r>
      <w:r w:rsidR="00FC08AA">
        <w:rPr>
          <w:highlight w:val="yellow"/>
        </w:rPr>
        <w:fldChar w:fldCharType="begin"/>
      </w:r>
      <w:r w:rsidR="00FC08AA">
        <w:instrText xml:space="preserve"> REF _Ref198558379 \h </w:instrText>
      </w:r>
      <w:r w:rsidR="00FC08AA">
        <w:rPr>
          <w:highlight w:val="yellow"/>
        </w:rPr>
      </w:r>
      <w:r w:rsidR="00FC08AA">
        <w:rPr>
          <w:highlight w:val="yellow"/>
        </w:rPr>
        <w:fldChar w:fldCharType="separate"/>
      </w:r>
      <w:r w:rsidR="00D35BC0" w:rsidRPr="008276FD">
        <w:t xml:space="preserve">Figure </w:t>
      </w:r>
      <w:r w:rsidR="00D35BC0">
        <w:rPr>
          <w:noProof/>
        </w:rPr>
        <w:t>5</w:t>
      </w:r>
      <w:r w:rsidR="00D35BC0">
        <w:noBreakHyphen/>
      </w:r>
      <w:r w:rsidR="00D35BC0">
        <w:rPr>
          <w:noProof/>
        </w:rPr>
        <w:t>7</w:t>
      </w:r>
      <w:r w:rsidR="00FC08AA">
        <w:rPr>
          <w:highlight w:val="yellow"/>
        </w:rPr>
        <w:fldChar w:fldCharType="end"/>
      </w:r>
      <w:r w:rsidR="00FC08AA">
        <w:t>.</w:t>
      </w:r>
      <w:r w:rsidRPr="0096624D">
        <w:t xml:space="preserve"> Between monoclines, the stratigraphic sequences are gently folded within open synclines and anticlines.</w:t>
      </w:r>
    </w:p>
    <w:p w14:paraId="57AC3117" w14:textId="79ABD6F7" w:rsidR="00936C47" w:rsidRPr="0096624D" w:rsidRDefault="00936C47" w:rsidP="00936C47">
      <w:r w:rsidRPr="0096624D">
        <w:t>Holdgate et al (2015) identified that structures traditionally thought to represent features of the shallower Cenozoic strata have deeper underlying structures</w:t>
      </w:r>
      <w:r w:rsidR="00C83CDF">
        <w:t xml:space="preserve"> </w:t>
      </w:r>
      <w:r w:rsidR="00C83CDF">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C83CDF">
        <w:fldChar w:fldCharType="separate"/>
      </w:r>
      <w:r w:rsidR="00673C6F">
        <w:rPr>
          <w:noProof/>
        </w:rPr>
        <w:t>(GHD 2023)</w:t>
      </w:r>
      <w:r w:rsidR="00C83CDF">
        <w:fldChar w:fldCharType="end"/>
      </w:r>
      <w:r w:rsidRPr="0096624D">
        <w:t xml:space="preserve">. In particular, the Yallourn and Morwell faults, which influence the depth and thickness of the coal strata, are interpreted as deep basement faults. </w:t>
      </w:r>
      <w:r w:rsidR="00743582">
        <w:t>T</w:t>
      </w:r>
      <w:r w:rsidRPr="0096624D">
        <w:t>hese deep basement faults largely align with corresponding monoclines, as previously interpreted by the SEC</w:t>
      </w:r>
      <w:r w:rsidR="007B53CF">
        <w:t>V</w:t>
      </w:r>
      <w:r w:rsidRPr="0096624D">
        <w:t xml:space="preserve"> and Geological Survey.</w:t>
      </w:r>
    </w:p>
    <w:p w14:paraId="03E420FE" w14:textId="77777777" w:rsidR="00936C47" w:rsidRPr="0096624D" w:rsidRDefault="00936C47" w:rsidP="00936C47">
      <w:r w:rsidRPr="0096624D">
        <w:t>The main structural features of the Latrobe Valley Depression include:</w:t>
      </w:r>
    </w:p>
    <w:p w14:paraId="61D25762" w14:textId="77777777" w:rsidR="00936C47" w:rsidRPr="0096624D" w:rsidRDefault="00936C47" w:rsidP="00ED69BB">
      <w:pPr>
        <w:pStyle w:val="ListParagraph"/>
        <w:numPr>
          <w:ilvl w:val="0"/>
          <w:numId w:val="57"/>
        </w:numPr>
      </w:pPr>
      <w:r w:rsidRPr="0096624D">
        <w:t>Yallourn Monocline that forms the northern boundary of the Latrobe Valley Depression.</w:t>
      </w:r>
    </w:p>
    <w:p w14:paraId="5D6F43C2" w14:textId="6BB45E3A" w:rsidR="00936C47" w:rsidRPr="0096624D" w:rsidRDefault="00936C47" w:rsidP="00ED69BB">
      <w:pPr>
        <w:pStyle w:val="ListParagraph"/>
        <w:numPr>
          <w:ilvl w:val="0"/>
          <w:numId w:val="57"/>
        </w:numPr>
      </w:pPr>
      <w:r w:rsidRPr="0096624D">
        <w:t>The Yallourn (also referred to as Haunted Hills) fault, as mapped by the Geological Survey, that separates the Latrobe Valley Depression from the Moe Swamp Basin in the west. Previous SEC</w:t>
      </w:r>
      <w:r w:rsidR="007B53CF">
        <w:t>V</w:t>
      </w:r>
      <w:r w:rsidRPr="0096624D">
        <w:t xml:space="preserve"> work has shown this feature as a southerly trending extension of the Yallourn Monocline and hence both names have been used interchangeably in the literature to represent this structure.  </w:t>
      </w:r>
    </w:p>
    <w:p w14:paraId="10875EAB" w14:textId="77777777" w:rsidR="00936C47" w:rsidRPr="0096624D" w:rsidRDefault="00936C47" w:rsidP="00ED69BB">
      <w:pPr>
        <w:pStyle w:val="ListParagraph"/>
        <w:numPr>
          <w:ilvl w:val="0"/>
          <w:numId w:val="57"/>
        </w:numPr>
      </w:pPr>
      <w:r w:rsidRPr="0096624D">
        <w:t>Traralgon – Latrobe Syncline, which forms the central axis through the Latrobe Valley Depression.</w:t>
      </w:r>
    </w:p>
    <w:p w14:paraId="34477CE5" w14:textId="77777777" w:rsidR="00936C47" w:rsidRPr="0096624D" w:rsidRDefault="00936C47" w:rsidP="00ED69BB">
      <w:pPr>
        <w:pStyle w:val="ListParagraph"/>
        <w:numPr>
          <w:ilvl w:val="0"/>
          <w:numId w:val="57"/>
        </w:numPr>
      </w:pPr>
      <w:r w:rsidRPr="0096624D">
        <w:t>Rosedale Monocline, which separates the Latrobe Valley Depression to the north and Baragwanath Anticline to the south. It is the largest anticline structure within the onshore part of the basin.</w:t>
      </w:r>
    </w:p>
    <w:p w14:paraId="358F2E91" w14:textId="3D0FFD47" w:rsidR="00936C47" w:rsidRPr="0096624D" w:rsidRDefault="00936C47" w:rsidP="00936C47">
      <w:r w:rsidRPr="0096624D">
        <w:t xml:space="preserve">The approximate extent of the Yallourn and Morwell Formations and the western extent of the marine transgression represented by the Seaspray Group are shown in </w:t>
      </w:r>
      <w:r w:rsidR="00A637DA">
        <w:rPr>
          <w:highlight w:val="yellow"/>
        </w:rPr>
        <w:fldChar w:fldCharType="begin"/>
      </w:r>
      <w:r w:rsidR="00A637DA">
        <w:instrText xml:space="preserve"> REF _Ref198558521 \h </w:instrText>
      </w:r>
      <w:r w:rsidR="00A637DA">
        <w:rPr>
          <w:highlight w:val="yellow"/>
        </w:rPr>
      </w:r>
      <w:r w:rsidR="00A637DA">
        <w:rPr>
          <w:highlight w:val="yellow"/>
        </w:rPr>
        <w:fldChar w:fldCharType="separate"/>
      </w:r>
      <w:r w:rsidR="00D35BC0" w:rsidRPr="00873124">
        <w:t xml:space="preserve">Figure </w:t>
      </w:r>
      <w:r w:rsidR="00D35BC0">
        <w:rPr>
          <w:noProof/>
        </w:rPr>
        <w:t>5</w:t>
      </w:r>
      <w:r w:rsidR="00D35BC0">
        <w:noBreakHyphen/>
      </w:r>
      <w:r w:rsidR="00D35BC0">
        <w:rPr>
          <w:noProof/>
        </w:rPr>
        <w:t>5</w:t>
      </w:r>
      <w:r w:rsidR="00A637DA">
        <w:rPr>
          <w:highlight w:val="yellow"/>
        </w:rPr>
        <w:fldChar w:fldCharType="end"/>
      </w:r>
      <w:r w:rsidRPr="0096624D">
        <w:t>. The uppermost Traralgon Formation (T1) coal extends westwards, between the Loy Yang and Hazelwood Mines and its westerly extent represents the point where the underlying units of the Traralgon Formation are in contact with the basal M2 units of the Morwell Formation.</w:t>
      </w:r>
    </w:p>
    <w:p w14:paraId="50FA2E31" w14:textId="77777777" w:rsidR="00936C47" w:rsidRPr="0096624D" w:rsidRDefault="00936C47" w:rsidP="00F41526">
      <w:pPr>
        <w:jc w:val="center"/>
      </w:pPr>
      <w:r w:rsidRPr="0096624D">
        <w:rPr>
          <w:noProof/>
          <w:lang w:eastAsia="en-AU"/>
        </w:rPr>
        <w:drawing>
          <wp:inline distT="0" distB="0" distL="0" distR="0" wp14:anchorId="750BB1DC" wp14:editId="417CAC3B">
            <wp:extent cx="6900401" cy="5582093"/>
            <wp:effectExtent l="0" t="0" r="0" b="0"/>
            <wp:docPr id="2030872676" name="Picture 2030872676" descr="A diagram of a geological stu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72676" name="Picture 2030872676" descr="A diagram of a geological study&#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913771" cy="5592909"/>
                    </a:xfrm>
                    <a:prstGeom prst="rect">
                      <a:avLst/>
                    </a:prstGeom>
                    <a:noFill/>
                  </pic:spPr>
                </pic:pic>
              </a:graphicData>
            </a:graphic>
          </wp:inline>
        </w:drawing>
      </w:r>
    </w:p>
    <w:p w14:paraId="0BE027D9" w14:textId="5CC1A89E" w:rsidR="00936C47" w:rsidRDefault="00936C47" w:rsidP="00561399">
      <w:pPr>
        <w:pStyle w:val="Caption"/>
        <w:sectPr w:rsidR="00936C47" w:rsidSect="00602833">
          <w:pgSz w:w="11910" w:h="16840"/>
          <w:pgMar w:top="1134" w:right="567" w:bottom="1315" w:left="567" w:header="720" w:footer="356" w:gutter="0"/>
          <w:cols w:space="709"/>
          <w:docGrid w:linePitch="299"/>
        </w:sectPr>
      </w:pPr>
      <w:bookmarkStart w:id="167" w:name="_Toc193365812"/>
      <w:bookmarkStart w:id="168" w:name="_Ref198558271"/>
      <w:bookmarkStart w:id="169" w:name="_Ref198558521"/>
      <w:bookmarkStart w:id="170" w:name="_Toc210125477"/>
      <w:r w:rsidRPr="00873124">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bookmarkEnd w:id="167"/>
      <w:bookmarkEnd w:id="168"/>
      <w:bookmarkEnd w:id="169"/>
      <w:r w:rsidR="00873124">
        <w:t>:</w:t>
      </w:r>
      <w:r w:rsidRPr="0096624D">
        <w:t xml:space="preserve"> Gippsland Basin Cenozoic Stratigraphy </w:t>
      </w:r>
      <w:r w:rsidR="00D24DD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D24DD3">
        <w:fldChar w:fldCharType="separate"/>
      </w:r>
      <w:r w:rsidR="00673C6F">
        <w:rPr>
          <w:noProof/>
        </w:rPr>
        <w:t>(GHD 2023)</w:t>
      </w:r>
      <w:bookmarkEnd w:id="170"/>
      <w:r w:rsidR="00D24DD3">
        <w:fldChar w:fldCharType="end"/>
      </w:r>
      <w:r>
        <w:br w:type="page"/>
      </w:r>
    </w:p>
    <w:p w14:paraId="31656389" w14:textId="43EE926F" w:rsidR="00936C47" w:rsidRPr="0096624D" w:rsidRDefault="00A563E1" w:rsidP="00C43772">
      <w:pPr>
        <w:pStyle w:val="Figure-Caption"/>
      </w:pPr>
      <w:r w:rsidRPr="0096624D">
        <w:rPr>
          <w:noProof/>
        </w:rPr>
        <w:drawing>
          <wp:anchor distT="0" distB="0" distL="114300" distR="114300" simplePos="0" relativeHeight="251658243" behindDoc="0" locked="0" layoutInCell="1" allowOverlap="1" wp14:anchorId="41CF1FAD" wp14:editId="494AE94C">
            <wp:simplePos x="0" y="0"/>
            <wp:positionH relativeFrom="column">
              <wp:posOffset>5596255</wp:posOffset>
            </wp:positionH>
            <wp:positionV relativeFrom="paragraph">
              <wp:posOffset>2990443</wp:posOffset>
            </wp:positionV>
            <wp:extent cx="4112260" cy="1990090"/>
            <wp:effectExtent l="0" t="0" r="2540" b="0"/>
            <wp:wrapNone/>
            <wp:docPr id="303" name="Picture 30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303" descr="A map of a river&#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112260" cy="1990090"/>
                    </a:xfrm>
                    <a:prstGeom prst="rect">
                      <a:avLst/>
                    </a:prstGeom>
                  </pic:spPr>
                </pic:pic>
              </a:graphicData>
            </a:graphic>
            <wp14:sizeRelH relativeFrom="page">
              <wp14:pctWidth>0</wp14:pctWidth>
            </wp14:sizeRelH>
            <wp14:sizeRelV relativeFrom="page">
              <wp14:pctHeight>0</wp14:pctHeight>
            </wp14:sizeRelV>
          </wp:anchor>
        </w:drawing>
      </w:r>
      <w:r w:rsidR="00936C47" w:rsidRPr="0096624D">
        <w:rPr>
          <w:noProof/>
        </w:rPr>
        <w:drawing>
          <wp:inline distT="0" distB="0" distL="0" distR="0" wp14:anchorId="6095BAA7" wp14:editId="53F2E879">
            <wp:extent cx="8845626" cy="3014946"/>
            <wp:effectExtent l="19050" t="19050" r="12700" b="14605"/>
            <wp:docPr id="322346131" name="Picture 322346131"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Picture 302" descr="A colorful lines with black text&#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8870481" cy="3023418"/>
                    </a:xfrm>
                    <a:prstGeom prst="rect">
                      <a:avLst/>
                    </a:prstGeom>
                    <a:ln>
                      <a:solidFill>
                        <a:schemeClr val="tx1"/>
                      </a:solidFill>
                    </a:ln>
                  </pic:spPr>
                </pic:pic>
              </a:graphicData>
            </a:graphic>
          </wp:inline>
        </w:drawing>
      </w:r>
    </w:p>
    <w:p w14:paraId="3CE6D870" w14:textId="77777777" w:rsidR="00A563E1" w:rsidRDefault="00A563E1" w:rsidP="00936C47">
      <w:pPr>
        <w:pStyle w:val="Caption"/>
      </w:pPr>
      <w:bookmarkStart w:id="171" w:name="_Toc193365813"/>
    </w:p>
    <w:p w14:paraId="3F83776B" w14:textId="77777777" w:rsidR="00A563E1" w:rsidRDefault="00A563E1" w:rsidP="00936C47">
      <w:pPr>
        <w:pStyle w:val="Caption"/>
      </w:pPr>
    </w:p>
    <w:p w14:paraId="71714160" w14:textId="77777777" w:rsidR="00A563E1" w:rsidRDefault="00A563E1" w:rsidP="00936C47">
      <w:pPr>
        <w:pStyle w:val="Caption"/>
      </w:pPr>
    </w:p>
    <w:p w14:paraId="32F40D22" w14:textId="77777777" w:rsidR="00A563E1" w:rsidRDefault="00A563E1" w:rsidP="00936C47">
      <w:pPr>
        <w:pStyle w:val="Caption"/>
      </w:pPr>
    </w:p>
    <w:p w14:paraId="7C6EABF6" w14:textId="77777777" w:rsidR="00A563E1" w:rsidRDefault="00A563E1" w:rsidP="00936C47">
      <w:pPr>
        <w:pStyle w:val="Caption"/>
      </w:pPr>
    </w:p>
    <w:p w14:paraId="19A83EFC" w14:textId="45942241" w:rsidR="00936C47" w:rsidRPr="00906690" w:rsidRDefault="00936C47" w:rsidP="00936C47">
      <w:pPr>
        <w:pStyle w:val="Caption"/>
      </w:pPr>
      <w:bookmarkStart w:id="172" w:name="_Ref198558200"/>
      <w:bookmarkStart w:id="173" w:name="_Toc210125478"/>
      <w:r w:rsidRPr="0027472F">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bookmarkEnd w:id="171"/>
      <w:bookmarkEnd w:id="172"/>
      <w:r w:rsidR="00873124" w:rsidRPr="0027472F">
        <w:t>:</w:t>
      </w:r>
      <w:r w:rsidRPr="0027472F">
        <w:t xml:space="preserve"> Onshore</w:t>
      </w:r>
      <w:r w:rsidRPr="0096624D">
        <w:t xml:space="preserve"> Gippsland Basin Regional Cross-Section</w:t>
      </w:r>
      <w:r w:rsidR="00A563E1">
        <w:t xml:space="preserve"> </w:t>
      </w:r>
      <w:r w:rsidR="00A563E1">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A563E1">
        <w:fldChar w:fldCharType="separate"/>
      </w:r>
      <w:r w:rsidR="00673C6F">
        <w:rPr>
          <w:noProof/>
        </w:rPr>
        <w:t>(GHD 2023)</w:t>
      </w:r>
      <w:bookmarkEnd w:id="173"/>
      <w:r w:rsidR="00A563E1">
        <w:fldChar w:fldCharType="end"/>
      </w:r>
    </w:p>
    <w:p w14:paraId="66851692" w14:textId="77777777" w:rsidR="00936C47" w:rsidRDefault="00936C47" w:rsidP="00936C47">
      <w:pPr>
        <w:pStyle w:val="Figure-Caption"/>
        <w:sectPr w:rsidR="00936C47" w:rsidSect="00602833">
          <w:pgSz w:w="16840" w:h="11910" w:orient="landscape"/>
          <w:pgMar w:top="1276" w:right="567" w:bottom="1559" w:left="567" w:header="720" w:footer="357" w:gutter="0"/>
          <w:cols w:space="709"/>
          <w:titlePg/>
          <w:docGrid w:linePitch="299"/>
        </w:sectPr>
      </w:pPr>
    </w:p>
    <w:p w14:paraId="1ABFD4C1" w14:textId="77777777" w:rsidR="00936C47" w:rsidRDefault="00936C47" w:rsidP="00F41526">
      <w:pPr>
        <w:pStyle w:val="Body"/>
        <w:jc w:val="center"/>
      </w:pPr>
      <w:r w:rsidRPr="00C67529">
        <w:rPr>
          <w:noProof/>
        </w:rPr>
        <w:drawing>
          <wp:inline distT="0" distB="0" distL="0" distR="0" wp14:anchorId="70D5AE97" wp14:editId="7C49C6C9">
            <wp:extent cx="8124525" cy="5576317"/>
            <wp:effectExtent l="0" t="0" r="0" b="5715"/>
            <wp:docPr id="70070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770270" name=""/>
                    <pic:cNvPicPr/>
                  </pic:nvPicPr>
                  <pic:blipFill>
                    <a:blip r:embed="rId47"/>
                    <a:stretch>
                      <a:fillRect/>
                    </a:stretch>
                  </pic:blipFill>
                  <pic:spPr>
                    <a:xfrm>
                      <a:off x="0" y="0"/>
                      <a:ext cx="8185132" cy="5617915"/>
                    </a:xfrm>
                    <a:prstGeom prst="rect">
                      <a:avLst/>
                    </a:prstGeom>
                  </pic:spPr>
                </pic:pic>
              </a:graphicData>
            </a:graphic>
          </wp:inline>
        </w:drawing>
      </w:r>
    </w:p>
    <w:p w14:paraId="4C51B14D" w14:textId="60349B9F" w:rsidR="00936C47" w:rsidRPr="0096624D" w:rsidRDefault="00936C47" w:rsidP="00936C47">
      <w:pPr>
        <w:pStyle w:val="Caption"/>
      </w:pPr>
      <w:bookmarkStart w:id="174" w:name="_Toc193365814"/>
      <w:bookmarkStart w:id="175" w:name="_Ref198558340"/>
      <w:bookmarkStart w:id="176" w:name="_Ref198558379"/>
      <w:bookmarkStart w:id="177" w:name="_Toc210125479"/>
      <w:r w:rsidRPr="008276FD">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bookmarkEnd w:id="174"/>
      <w:bookmarkEnd w:id="175"/>
      <w:bookmarkEnd w:id="176"/>
      <w:r w:rsidR="0027472F" w:rsidRPr="008276FD">
        <w:t>:</w:t>
      </w:r>
      <w:r w:rsidRPr="0015784D">
        <w:t xml:space="preserve"> </w:t>
      </w:r>
      <w:r w:rsidRPr="0096624D">
        <w:t>Geological Structures and Formation Extent</w:t>
      </w:r>
      <w:r w:rsidR="00D12600">
        <w:t xml:space="preserve"> </w:t>
      </w:r>
      <w:r w:rsidR="0032585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25858">
        <w:fldChar w:fldCharType="separate"/>
      </w:r>
      <w:r w:rsidR="00673C6F">
        <w:rPr>
          <w:noProof/>
        </w:rPr>
        <w:t>(GHD 2023)</w:t>
      </w:r>
      <w:bookmarkEnd w:id="177"/>
      <w:r w:rsidR="00325858">
        <w:fldChar w:fldCharType="end"/>
      </w:r>
    </w:p>
    <w:p w14:paraId="4AFEF29B" w14:textId="77777777" w:rsidR="00B70B43" w:rsidRDefault="00B70B43" w:rsidP="000F5F3F">
      <w:pPr>
        <w:pStyle w:val="BodyText"/>
        <w:sectPr w:rsidR="00B70B43" w:rsidSect="00B70B43">
          <w:pgSz w:w="16840" w:h="11910" w:orient="landscape"/>
          <w:pgMar w:top="567" w:right="567" w:bottom="567" w:left="567" w:header="720" w:footer="357" w:gutter="0"/>
          <w:cols w:space="709"/>
          <w:titlePg/>
          <w:docGrid w:linePitch="299"/>
        </w:sectPr>
      </w:pPr>
    </w:p>
    <w:p w14:paraId="4D9AB9B2" w14:textId="751A8EA2" w:rsidR="00F664C9" w:rsidRDefault="00F664C9" w:rsidP="00F664C9">
      <w:pPr>
        <w:pStyle w:val="Heading3"/>
      </w:pPr>
      <w:bookmarkStart w:id="178" w:name="_Ref196854461"/>
      <w:r>
        <w:t>Local Geology</w:t>
      </w:r>
      <w:bookmarkEnd w:id="178"/>
    </w:p>
    <w:p w14:paraId="2CE5AB89" w14:textId="4D29CE64" w:rsidR="008604D3" w:rsidRPr="00FC5993" w:rsidRDefault="008604D3" w:rsidP="00074755">
      <w:r w:rsidRPr="00FC5993">
        <w:t xml:space="preserve">The Yallourn area is overlain by the Quaternary Haunted Hill </w:t>
      </w:r>
      <w:r w:rsidR="00480DFC" w:rsidRPr="00FC5993">
        <w:t>F</w:t>
      </w:r>
      <w:r w:rsidRPr="00FC5993">
        <w:t xml:space="preserve">ormation, comprising largely discrete lenses of sands, gravels, silts and clays, which is underlain by the Yallourn Coal Formation (Tertiary age). Below the Yallourn seam there are various small splits of the coal seam which are separated by clays, sands and sandy clays. These form part of the Yallourn interseam along with the thicker bands of clays, sands and gravels which are deposited below the Yallourn coal splits. The M1A formation is the next deeper sequence comprising of a coal seam followed by clays, sands and gravels known as the M1A interseam. The M1A interseam sands form the M1A Deep Aquifer System (DAS) with the M1A coal acting as the aquitard layer between the Yallourn and Morwell sequence. The major geological units at Yallourn Mine are in </w:t>
      </w:r>
      <w:r w:rsidR="00096377">
        <w:fldChar w:fldCharType="begin"/>
      </w:r>
      <w:r w:rsidR="00096377">
        <w:instrText xml:space="preserve"> REF _Ref198017744 \h </w:instrText>
      </w:r>
      <w:r w:rsidR="00096377">
        <w:fldChar w:fldCharType="separate"/>
      </w:r>
      <w:r w:rsidR="00D35BC0">
        <w:t xml:space="preserve">Table </w:t>
      </w:r>
      <w:r w:rsidR="00D35BC0">
        <w:rPr>
          <w:noProof/>
        </w:rPr>
        <w:t>5</w:t>
      </w:r>
      <w:r w:rsidR="00D35BC0">
        <w:noBreakHyphen/>
      </w:r>
      <w:r w:rsidR="00D35BC0">
        <w:rPr>
          <w:noProof/>
        </w:rPr>
        <w:t>6</w:t>
      </w:r>
      <w:r w:rsidR="00096377">
        <w:fldChar w:fldCharType="end"/>
      </w:r>
      <w:r w:rsidR="0066113C">
        <w:t xml:space="preserve"> </w:t>
      </w:r>
      <w:r w:rsidRPr="00FC5993">
        <w:t>below.</w:t>
      </w:r>
    </w:p>
    <w:p w14:paraId="54858055" w14:textId="1188A6CB" w:rsidR="00D67FD7" w:rsidRDefault="00A834FF" w:rsidP="00D67FD7">
      <w:pPr>
        <w:pStyle w:val="Caption"/>
        <w:keepNext/>
      </w:pPr>
      <w:bookmarkStart w:id="179" w:name="_Ref196860613"/>
      <w:bookmarkStart w:id="180" w:name="_Ref198017744"/>
      <w:bookmarkStart w:id="181" w:name="_Toc210126966"/>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6</w:t>
      </w:r>
      <w:r w:rsidR="00971AAD">
        <w:fldChar w:fldCharType="end"/>
      </w:r>
      <w:bookmarkEnd w:id="179"/>
      <w:bookmarkEnd w:id="180"/>
      <w:r w:rsidR="002002C4">
        <w:t xml:space="preserve">: </w:t>
      </w:r>
      <w:r w:rsidR="00D67FD7" w:rsidRPr="00D40534">
        <w:t>Major Geological &amp; Hydrogeological Units at Yallourn Mine</w:t>
      </w:r>
      <w:bookmarkEnd w:id="181"/>
    </w:p>
    <w:tbl>
      <w:tblPr>
        <w:tblW w:w="5000" w:type="pct"/>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ook w:val="0000" w:firstRow="0" w:lastRow="0" w:firstColumn="0" w:lastColumn="0" w:noHBand="0" w:noVBand="0"/>
      </w:tblPr>
      <w:tblGrid>
        <w:gridCol w:w="2227"/>
        <w:gridCol w:w="1672"/>
        <w:gridCol w:w="6861"/>
      </w:tblGrid>
      <w:tr w:rsidR="00172A2F" w:rsidRPr="00166FCC" w14:paraId="0B70DDC8" w14:textId="77777777" w:rsidTr="00CB1F9B">
        <w:tc>
          <w:tcPr>
            <w:tcW w:w="1035" w:type="pct"/>
            <w:shd w:val="clear" w:color="auto" w:fill="8BC600"/>
          </w:tcPr>
          <w:p w14:paraId="3D6ADAF3" w14:textId="7833530F" w:rsidR="008604D3" w:rsidRPr="00CB1F9B" w:rsidRDefault="008604D3" w:rsidP="00973A50">
            <w:pPr>
              <w:pStyle w:val="TableParagraph"/>
              <w:rPr>
                <w:b/>
              </w:rPr>
            </w:pPr>
            <w:r w:rsidRPr="00CB1F9B">
              <w:rPr>
                <w:b/>
              </w:rPr>
              <w:t xml:space="preserve">Unit Name </w:t>
            </w:r>
          </w:p>
        </w:tc>
        <w:tc>
          <w:tcPr>
            <w:tcW w:w="777" w:type="pct"/>
            <w:shd w:val="clear" w:color="auto" w:fill="8BC600"/>
          </w:tcPr>
          <w:p w14:paraId="475E8028" w14:textId="77777777" w:rsidR="008604D3" w:rsidRPr="00CB1F9B" w:rsidRDefault="008604D3" w:rsidP="00973A50">
            <w:pPr>
              <w:pStyle w:val="TableParagraph"/>
              <w:rPr>
                <w:b/>
              </w:rPr>
            </w:pPr>
            <w:r w:rsidRPr="00CB1F9B">
              <w:rPr>
                <w:b/>
              </w:rPr>
              <w:t xml:space="preserve">Min to Max Thickness (m) </w:t>
            </w:r>
          </w:p>
        </w:tc>
        <w:tc>
          <w:tcPr>
            <w:tcW w:w="3188" w:type="pct"/>
            <w:shd w:val="clear" w:color="auto" w:fill="8BC600"/>
          </w:tcPr>
          <w:p w14:paraId="0F675D3E" w14:textId="77777777" w:rsidR="008604D3" w:rsidRPr="00CB1F9B" w:rsidRDefault="008604D3" w:rsidP="00973A50">
            <w:pPr>
              <w:pStyle w:val="TableParagraph"/>
              <w:rPr>
                <w:b/>
              </w:rPr>
            </w:pPr>
            <w:r w:rsidRPr="00CB1F9B">
              <w:rPr>
                <w:b/>
              </w:rPr>
              <w:t xml:space="preserve">Description of Typical Lithology </w:t>
            </w:r>
          </w:p>
        </w:tc>
      </w:tr>
      <w:tr w:rsidR="00CD6B38" w:rsidRPr="00166FCC" w14:paraId="167785E0" w14:textId="77777777" w:rsidTr="00202D0A">
        <w:trPr>
          <w:trHeight w:val="836"/>
        </w:trPr>
        <w:tc>
          <w:tcPr>
            <w:tcW w:w="1035" w:type="pct"/>
          </w:tcPr>
          <w:p w14:paraId="03F8F55C" w14:textId="4FC9F80E" w:rsidR="008604D3" w:rsidRPr="00166FCC" w:rsidRDefault="008604D3" w:rsidP="00973A50">
            <w:pPr>
              <w:pStyle w:val="TableParagraph"/>
            </w:pPr>
            <w:r w:rsidRPr="00166FCC">
              <w:t xml:space="preserve">Haunted Hills Formation </w:t>
            </w:r>
            <w:r w:rsidRPr="00162F90">
              <w:t>(</w:t>
            </w:r>
            <w:r w:rsidR="008575E8" w:rsidRPr="00162F90">
              <w:t>HHF -</w:t>
            </w:r>
            <w:r w:rsidRPr="00166FCC">
              <w:t>Overburden)</w:t>
            </w:r>
          </w:p>
        </w:tc>
        <w:tc>
          <w:tcPr>
            <w:tcW w:w="777" w:type="pct"/>
          </w:tcPr>
          <w:p w14:paraId="00E98AA4" w14:textId="77777777" w:rsidR="008604D3" w:rsidRPr="00166FCC" w:rsidRDefault="008604D3" w:rsidP="00973A50">
            <w:pPr>
              <w:pStyle w:val="TableParagraph"/>
            </w:pPr>
            <w:r w:rsidRPr="00166FCC">
              <w:t>5 to 45</w:t>
            </w:r>
          </w:p>
        </w:tc>
        <w:tc>
          <w:tcPr>
            <w:tcW w:w="3188" w:type="pct"/>
          </w:tcPr>
          <w:p w14:paraId="60B91353" w14:textId="77777777" w:rsidR="008604D3" w:rsidRDefault="008604D3" w:rsidP="00973A50">
            <w:pPr>
              <w:pStyle w:val="TableParagraph"/>
            </w:pPr>
            <w:r w:rsidRPr="00166FCC">
              <w:t>Consists generally of sands and gravels and interbedded sequences of clay and sandy clay. Occasionally the sands and gravels display ferruginous cementation. Basal sand layer often present.</w:t>
            </w:r>
          </w:p>
          <w:p w14:paraId="1A785C3E" w14:textId="64537961" w:rsidR="00CA498C" w:rsidRPr="00166FCC" w:rsidRDefault="00E718AB" w:rsidP="00973A50">
            <w:pPr>
              <w:pStyle w:val="TableParagraph"/>
            </w:pPr>
            <w:r w:rsidRPr="00162F90">
              <w:t xml:space="preserve">HHF forms part of </w:t>
            </w:r>
            <w:r w:rsidRPr="0035090F">
              <w:t xml:space="preserve">the </w:t>
            </w:r>
            <w:r w:rsidR="0066646F" w:rsidRPr="005113A4">
              <w:t xml:space="preserve">unconfined </w:t>
            </w:r>
            <w:r w:rsidRPr="00162F90">
              <w:t>Shallow Aquifer System (SAS)</w:t>
            </w:r>
            <w:r w:rsidR="00073F75" w:rsidRPr="00162F90">
              <w:t>.</w:t>
            </w:r>
            <w:r w:rsidR="00510B71">
              <w:t xml:space="preserve"> </w:t>
            </w:r>
            <w:r w:rsidR="00510B71" w:rsidRPr="00162F90">
              <w:t>This aquifer is not actively depressurised (pumped) but is naturally drained</w:t>
            </w:r>
            <w:r w:rsidR="00B609A3" w:rsidRPr="00162F90">
              <w:t xml:space="preserve"> along the pit crest</w:t>
            </w:r>
            <w:r w:rsidR="00510B71" w:rsidRPr="00162F90">
              <w:t xml:space="preserve"> </w:t>
            </w:r>
            <w:r w:rsidR="002E36DB" w:rsidRPr="00162F90">
              <w:t>due to mining excavation</w:t>
            </w:r>
            <w:r w:rsidR="00B609A3" w:rsidRPr="00162F90">
              <w:t>s.</w:t>
            </w:r>
          </w:p>
        </w:tc>
      </w:tr>
      <w:tr w:rsidR="00CD6B38" w:rsidRPr="00166FCC" w14:paraId="1F72FC35" w14:textId="77777777" w:rsidTr="00202D0A">
        <w:trPr>
          <w:trHeight w:val="550"/>
        </w:trPr>
        <w:tc>
          <w:tcPr>
            <w:tcW w:w="1035" w:type="pct"/>
          </w:tcPr>
          <w:p w14:paraId="6F7F6B05" w14:textId="77777777" w:rsidR="008604D3" w:rsidRDefault="008604D3" w:rsidP="00973A50">
            <w:pPr>
              <w:pStyle w:val="TableParagraph"/>
            </w:pPr>
            <w:r w:rsidRPr="00166FCC">
              <w:t xml:space="preserve">Yallourn Coal </w:t>
            </w:r>
          </w:p>
          <w:p w14:paraId="0257AF11" w14:textId="7315FCE0" w:rsidR="008575E8" w:rsidRPr="00166FCC" w:rsidRDefault="008575E8" w:rsidP="00973A50">
            <w:pPr>
              <w:pStyle w:val="TableParagraph"/>
            </w:pPr>
            <w:r w:rsidRPr="00162F90">
              <w:t>(Y_COL)</w:t>
            </w:r>
          </w:p>
        </w:tc>
        <w:tc>
          <w:tcPr>
            <w:tcW w:w="777" w:type="pct"/>
          </w:tcPr>
          <w:p w14:paraId="78E3E259" w14:textId="77777777" w:rsidR="008604D3" w:rsidRPr="00166FCC" w:rsidRDefault="008604D3" w:rsidP="00973A50">
            <w:pPr>
              <w:pStyle w:val="TableParagraph"/>
            </w:pPr>
            <w:r w:rsidRPr="00166FCC">
              <w:t>60 to 100</w:t>
            </w:r>
          </w:p>
        </w:tc>
        <w:tc>
          <w:tcPr>
            <w:tcW w:w="3188" w:type="pct"/>
          </w:tcPr>
          <w:p w14:paraId="596F573F" w14:textId="77777777" w:rsidR="008604D3" w:rsidRPr="00166FCC" w:rsidRDefault="008604D3" w:rsidP="00973A50">
            <w:pPr>
              <w:pStyle w:val="TableParagraph"/>
            </w:pPr>
            <w:r w:rsidRPr="00166FCC">
              <w:t xml:space="preserve">Vertically continuous unit in MVF and Yallourn East Field (YEF) and Yallourn East Field Extension (YEFX). Some splits are evident near the base. </w:t>
            </w:r>
          </w:p>
        </w:tc>
      </w:tr>
      <w:tr w:rsidR="00CD6B38" w:rsidRPr="00166FCC" w14:paraId="504C143F" w14:textId="77777777" w:rsidTr="00202D0A">
        <w:trPr>
          <w:trHeight w:val="615"/>
        </w:trPr>
        <w:tc>
          <w:tcPr>
            <w:tcW w:w="1035" w:type="pct"/>
          </w:tcPr>
          <w:p w14:paraId="19423B72" w14:textId="77777777" w:rsidR="008604D3" w:rsidRPr="00166FCC" w:rsidRDefault="008604D3" w:rsidP="00973A50">
            <w:pPr>
              <w:pStyle w:val="TableParagraph"/>
            </w:pPr>
            <w:r w:rsidRPr="00166FCC">
              <w:t>Yallourn Interseam (YAL_INT)</w:t>
            </w:r>
          </w:p>
        </w:tc>
        <w:tc>
          <w:tcPr>
            <w:tcW w:w="777" w:type="pct"/>
          </w:tcPr>
          <w:p w14:paraId="1CEF551D" w14:textId="77777777" w:rsidR="008604D3" w:rsidRPr="00166FCC" w:rsidRDefault="008604D3" w:rsidP="00973A50">
            <w:pPr>
              <w:pStyle w:val="TableParagraph"/>
            </w:pPr>
            <w:r w:rsidRPr="00166FCC">
              <w:t>30 to 50</w:t>
            </w:r>
          </w:p>
        </w:tc>
        <w:tc>
          <w:tcPr>
            <w:tcW w:w="3188" w:type="pct"/>
          </w:tcPr>
          <w:p w14:paraId="24A10511" w14:textId="2AAC1C0C" w:rsidR="008604D3" w:rsidRPr="00166FCC" w:rsidRDefault="008B0BEF" w:rsidP="00973A50">
            <w:pPr>
              <w:pStyle w:val="TableParagraph"/>
            </w:pPr>
            <w:r w:rsidRPr="00166FCC">
              <w:t>Generally,</w:t>
            </w:r>
            <w:r w:rsidR="008604D3" w:rsidRPr="00166FCC">
              <w:t xml:space="preserve"> clay, interbedded with thin (approximately 2 metres) coal seam and a clay repeat. </w:t>
            </w:r>
          </w:p>
        </w:tc>
      </w:tr>
      <w:tr w:rsidR="00CD6B38" w:rsidRPr="00166FCC" w14:paraId="17A979C1" w14:textId="77777777" w:rsidTr="00202D0A">
        <w:trPr>
          <w:trHeight w:val="1063"/>
        </w:trPr>
        <w:tc>
          <w:tcPr>
            <w:tcW w:w="1035" w:type="pct"/>
          </w:tcPr>
          <w:p w14:paraId="11B1A223" w14:textId="77777777" w:rsidR="008604D3" w:rsidRPr="00166FCC" w:rsidRDefault="008604D3" w:rsidP="00973A50">
            <w:pPr>
              <w:pStyle w:val="TableParagraph"/>
            </w:pPr>
            <w:r w:rsidRPr="00166FCC">
              <w:t>M1A Coal (M1A_COL)</w:t>
            </w:r>
          </w:p>
        </w:tc>
        <w:tc>
          <w:tcPr>
            <w:tcW w:w="777" w:type="pct"/>
          </w:tcPr>
          <w:p w14:paraId="66A5C5BF" w14:textId="77777777" w:rsidR="008604D3" w:rsidRPr="00166FCC" w:rsidRDefault="008604D3" w:rsidP="00973A50">
            <w:pPr>
              <w:pStyle w:val="TableParagraph"/>
            </w:pPr>
            <w:r w:rsidRPr="00166FCC">
              <w:t>5 to 35</w:t>
            </w:r>
          </w:p>
        </w:tc>
        <w:tc>
          <w:tcPr>
            <w:tcW w:w="3188" w:type="pct"/>
          </w:tcPr>
          <w:p w14:paraId="00A01099" w14:textId="77777777" w:rsidR="008604D3" w:rsidRPr="00166FCC" w:rsidRDefault="008604D3" w:rsidP="00973A50">
            <w:pPr>
              <w:pStyle w:val="TableParagraph"/>
            </w:pPr>
            <w:r w:rsidRPr="00166FCC">
              <w:t xml:space="preserve">Vertically continuous coal unit in MVF, splitting to the north with sand and clay facies equivalents in northern YEF. Top of unit generally first coal split observed below the YAL_INT unit and floor is generally last coal split above the M1A_INT (M1A Interseam) unit. </w:t>
            </w:r>
          </w:p>
        </w:tc>
      </w:tr>
      <w:tr w:rsidR="00CD6B38" w:rsidRPr="00166FCC" w14:paraId="4FA229E6" w14:textId="77777777" w:rsidTr="00202D0A">
        <w:trPr>
          <w:trHeight w:val="1815"/>
        </w:trPr>
        <w:tc>
          <w:tcPr>
            <w:tcW w:w="1035" w:type="pct"/>
          </w:tcPr>
          <w:p w14:paraId="5BB08F1E" w14:textId="77777777" w:rsidR="008604D3" w:rsidRPr="00166FCC" w:rsidRDefault="008604D3" w:rsidP="00973A50">
            <w:pPr>
              <w:pStyle w:val="TableParagraph"/>
            </w:pPr>
            <w:r w:rsidRPr="00166FCC">
              <w:t>M1A Interseam (M1A_INT) &amp; Aquifer</w:t>
            </w:r>
          </w:p>
        </w:tc>
        <w:tc>
          <w:tcPr>
            <w:tcW w:w="777" w:type="pct"/>
          </w:tcPr>
          <w:p w14:paraId="1F6F6B79" w14:textId="77777777" w:rsidR="008604D3" w:rsidRPr="00166FCC" w:rsidRDefault="008604D3" w:rsidP="00973A50">
            <w:pPr>
              <w:pStyle w:val="TableParagraph"/>
            </w:pPr>
            <w:r w:rsidRPr="00166FCC">
              <w:t>35 to 95</w:t>
            </w:r>
          </w:p>
        </w:tc>
        <w:tc>
          <w:tcPr>
            <w:tcW w:w="3188" w:type="pct"/>
          </w:tcPr>
          <w:p w14:paraId="0BB32A64" w14:textId="77777777" w:rsidR="00743BFE" w:rsidRDefault="008604D3" w:rsidP="00973A50">
            <w:pPr>
              <w:pStyle w:val="TableParagraph"/>
            </w:pPr>
            <w:r w:rsidRPr="00166FCC">
              <w:t xml:space="preserve">This unit has an average thickness of 70 metres and four </w:t>
            </w:r>
            <w:r w:rsidRPr="00166FCC">
              <w:rPr>
                <w:rFonts w:eastAsia="Arial"/>
              </w:rPr>
              <w:t>d</w:t>
            </w:r>
            <w:r w:rsidRPr="00166FCC">
              <w:t xml:space="preserve">iscontinuous, but persistent sand layers (aquifers) have been identified in the M1A interseam in YEF, YEFX and MVF. </w:t>
            </w:r>
          </w:p>
          <w:p w14:paraId="2433F38A" w14:textId="77777777" w:rsidR="008604D3" w:rsidRDefault="008604D3" w:rsidP="00973A50">
            <w:pPr>
              <w:pStyle w:val="TableParagraph"/>
            </w:pPr>
            <w:r w:rsidRPr="00166FCC">
              <w:t xml:space="preserve">These aquifer layers include the M1ASL, generally within the lower 10 m of M1A_INT, M1ASM found in the middle, M1AS1 in the upper 5 to 20 m of M1A_INT and M1AS0 in the upper 5 m below the base of the M1A coal.  In between these modelled aquifer layers are interbedded layers of clays, silts, sands and gravels. </w:t>
            </w:r>
          </w:p>
          <w:p w14:paraId="107ABC9A" w14:textId="138C6BE7" w:rsidR="008575E8" w:rsidRPr="00166FCC" w:rsidRDefault="00E27D72" w:rsidP="00973A50">
            <w:pPr>
              <w:pStyle w:val="TableParagraph"/>
            </w:pPr>
            <w:r w:rsidRPr="00162F90">
              <w:t xml:space="preserve">The M1A Aquifer forms part of the </w:t>
            </w:r>
            <w:r w:rsidR="006747D5" w:rsidRPr="00F14112">
              <w:t xml:space="preserve">confined </w:t>
            </w:r>
            <w:r w:rsidRPr="00162F90">
              <w:t xml:space="preserve">Deep Aquifer System (DAS) and actively depressurised </w:t>
            </w:r>
            <w:r w:rsidR="00510B71" w:rsidRPr="00162F90">
              <w:t xml:space="preserve">(pumped) </w:t>
            </w:r>
            <w:r w:rsidRPr="00162F90">
              <w:t>for mine stability.</w:t>
            </w:r>
          </w:p>
        </w:tc>
      </w:tr>
    </w:tbl>
    <w:p w14:paraId="3868EC92" w14:textId="77777777" w:rsidR="001667A4" w:rsidRDefault="001667A4">
      <w:pPr>
        <w:spacing w:after="0" w:line="240" w:lineRule="auto"/>
        <w:rPr>
          <w:rFonts w:asciiTheme="minorHAnsi" w:eastAsia="Arial" w:hAnsiTheme="minorHAnsi" w:cstheme="minorHAnsi"/>
          <w:szCs w:val="24"/>
        </w:rPr>
      </w:pPr>
      <w:r>
        <w:br w:type="page"/>
      </w:r>
    </w:p>
    <w:p w14:paraId="36B53778" w14:textId="77777777" w:rsidR="00C17AE6" w:rsidRPr="00171E98" w:rsidRDefault="00C17AE6" w:rsidP="00C17AE6">
      <w:r w:rsidRPr="00171E98">
        <w:t xml:space="preserve">There are three geological structures in the immediate vicinity of the Yallourn Mine:  </w:t>
      </w:r>
    </w:p>
    <w:p w14:paraId="611DCA96" w14:textId="68233D14" w:rsidR="00C17AE6" w:rsidRPr="00CC0CE3" w:rsidRDefault="00C17AE6" w:rsidP="000C511A">
      <w:pPr>
        <w:pStyle w:val="ListParagraph"/>
      </w:pPr>
      <w:r w:rsidRPr="00171E98">
        <w:t>Yallourn Monocline - reverse fault in basement on the western and northern edges of the Yallourn Mining Licence and immediately beneath the power station’s Cooling Tower No.3</w:t>
      </w:r>
    </w:p>
    <w:p w14:paraId="4EF1CE15" w14:textId="77777777" w:rsidR="00C17AE6" w:rsidRPr="00CC0CE3" w:rsidRDefault="00C17AE6" w:rsidP="000C511A">
      <w:pPr>
        <w:pStyle w:val="ListParagraph"/>
      </w:pPr>
      <w:r w:rsidRPr="00171E98">
        <w:t>Yallourn Syncline - wide broad syncline in the Yallourn seam that defines the deepest part of the mine</w:t>
      </w:r>
    </w:p>
    <w:p w14:paraId="2D7BE38E" w14:textId="77777777" w:rsidR="00C17AE6" w:rsidRPr="00CC0CE3" w:rsidRDefault="00C17AE6" w:rsidP="000C511A">
      <w:pPr>
        <w:pStyle w:val="ListParagraph"/>
      </w:pPr>
      <w:r w:rsidRPr="00171E98">
        <w:t>Morwell Monocline - to the east of the Yallourn Mining Licence, where all seams dip sharply, and overburden cover increases sharply</w:t>
      </w:r>
    </w:p>
    <w:p w14:paraId="46A6A4AC" w14:textId="793BDBF7" w:rsidR="00C17AE6" w:rsidRDefault="004806FE" w:rsidP="00F22AF2">
      <w:pPr>
        <w:pStyle w:val="Heading3"/>
      </w:pPr>
      <w:r>
        <w:t>Pre</w:t>
      </w:r>
      <w:r w:rsidR="00D74A69">
        <w:t>-mining Engineering Geomorphology</w:t>
      </w:r>
    </w:p>
    <w:p w14:paraId="33B25F7A" w14:textId="394491A8" w:rsidR="00EB7CDB" w:rsidRPr="007B6DEC" w:rsidRDefault="00EB7CDB" w:rsidP="00EB7CDB">
      <w:r>
        <w:t xml:space="preserve">This section provides a brief summary of the pre-mining geomorphology for Yallourn Mine. Post-mining and rehabilitation geomorphology is discussed in the Landform </w:t>
      </w:r>
      <w:r w:rsidR="007B53CF">
        <w:t>S</w:t>
      </w:r>
      <w:r>
        <w:t xml:space="preserve">ection, refer </w:t>
      </w:r>
      <w:r w:rsidR="00025E48">
        <w:fldChar w:fldCharType="begin"/>
      </w:r>
      <w:r w:rsidR="00025E48">
        <w:instrText xml:space="preserve"> REF _Ref194406717 \r \h </w:instrText>
      </w:r>
      <w:r w:rsidR="00025E48">
        <w:fldChar w:fldCharType="separate"/>
      </w:r>
      <w:r w:rsidR="00D35BC0">
        <w:t>Chapter 12</w:t>
      </w:r>
      <w:r w:rsidR="00025E48">
        <w:fldChar w:fldCharType="end"/>
      </w:r>
      <w:r>
        <w:t>.</w:t>
      </w:r>
    </w:p>
    <w:p w14:paraId="5D05AA67" w14:textId="77777777" w:rsidR="00EB7CDB" w:rsidRDefault="00EB7CDB" w:rsidP="00EB7CDB">
      <w:pPr>
        <w:pStyle w:val="Heading4"/>
      </w:pPr>
      <w:bookmarkStart w:id="182" w:name="_Toc194401630"/>
      <w:r>
        <w:t>Geology and Landform Evolution</w:t>
      </w:r>
      <w:bookmarkEnd w:id="182"/>
    </w:p>
    <w:p w14:paraId="3D671E84" w14:textId="4976CDE6" w:rsidR="00EB7CDB" w:rsidRPr="00423186" w:rsidRDefault="00EB7CDB" w:rsidP="00C43772">
      <w:r w:rsidRPr="00423186">
        <w:t>Before mining, the Latrobe Valley was a stable landform shaped over millions of years</w:t>
      </w:r>
      <w:r w:rsidR="00DA5D7C">
        <w:t xml:space="preserve">, forming </w:t>
      </w:r>
      <w:r w:rsidRPr="00423186">
        <w:t>part of the Southern Lowlands, an east-west belt of plains underlain by deep geological basins filled with Cretaceous and Cainozoic sediments</w:t>
      </w:r>
      <w:r w:rsidR="00CC5501" w:rsidRPr="00CC5501">
        <w:t xml:space="preserve"> </w:t>
      </w:r>
      <w:r w:rsidR="00A85C1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A85C16">
        <w:fldChar w:fldCharType="separate"/>
      </w:r>
      <w:r w:rsidR="004C52FC">
        <w:rPr>
          <w:noProof/>
        </w:rPr>
        <w:t>(PSM 2025b)</w:t>
      </w:r>
      <w:r w:rsidR="00A85C16">
        <w:fldChar w:fldCharType="end"/>
      </w:r>
      <w:r w:rsidR="007B53CF">
        <w:t xml:space="preserve">. </w:t>
      </w:r>
      <w:r w:rsidRPr="00423186">
        <w:t xml:space="preserve"> Yallourn Mine is in the Latrobe Valley, within the eastern lowlands of the Gippsland Plains. The valley is bordered by the Southern Uplands to the south and the Eastern Highlands to the north and underlain by Tertiary rocks, erosional, and alluvial plains. It sits above a deep trough, inundated by the sea during the mid-Tertiary, creating ideal conditions for coal swamp formation. These swamps are now preserved as thick coal seams, reaching up to 300 m in places.</w:t>
      </w:r>
    </w:p>
    <w:p w14:paraId="380A736A" w14:textId="49EC62C1" w:rsidR="00EB7CDB" w:rsidRPr="00423186" w:rsidRDefault="00EB7CDB" w:rsidP="00C43772">
      <w:r w:rsidRPr="00423186">
        <w:t>After coal accumulation, the basin underwent tectonic uplift and folding in the mid-Miocene and early Pliocene due to blind thrust faulting in the basement</w:t>
      </w:r>
      <w:r w:rsidR="007B53CF">
        <w:t xml:space="preserve"> </w:t>
      </w:r>
      <w:r w:rsidR="00A85C1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A85C16">
        <w:fldChar w:fldCharType="separate"/>
      </w:r>
      <w:r w:rsidR="004C52FC">
        <w:rPr>
          <w:noProof/>
        </w:rPr>
        <w:t>(PSM 2025b)</w:t>
      </w:r>
      <w:r w:rsidR="00A85C16">
        <w:fldChar w:fldCharType="end"/>
      </w:r>
      <w:r w:rsidRPr="00423186">
        <w:t xml:space="preserve">. This caused exposure and erosion of coal, forming deep fire holes up to several hundred meters in diameter. The Pliocene to Pleistocene saw widespread gravel </w:t>
      </w:r>
      <w:r w:rsidRPr="00520DCF">
        <w:t xml:space="preserve">deposition (HHF) from fluvial erosion of </w:t>
      </w:r>
      <w:r w:rsidRPr="00423186">
        <w:t xml:space="preserve">the </w:t>
      </w:r>
      <w:r w:rsidRPr="00520DCF">
        <w:t>adjacent highlands</w:t>
      </w:r>
      <w:r w:rsidRPr="00423186">
        <w:t>, creating vast alluvial plains. These deposits consist mainly of clast-supported, sub-angular to sub-rounded quartz in a clay matrix, ranging from fine sand to cobbles, sourced from the Southern Highlands.</w:t>
      </w:r>
    </w:p>
    <w:p w14:paraId="03FA6B99" w14:textId="25FD09AD" w:rsidR="00EB7CDB" w:rsidRDefault="00EB7CDB" w:rsidP="00C43772">
      <w:r w:rsidRPr="00423186">
        <w:t>After gravel deposition, continued uplift</w:t>
      </w:r>
      <w:r w:rsidRPr="00520DCF">
        <w:t xml:space="preserve"> </w:t>
      </w:r>
      <w:r w:rsidRPr="00EE2C84">
        <w:t>caused</w:t>
      </w:r>
      <w:r w:rsidRPr="00520DCF">
        <w:t xml:space="preserve"> streams to incise into </w:t>
      </w:r>
      <w:r w:rsidRPr="00EE2C84">
        <w:t>the plains</w:t>
      </w:r>
      <w:r w:rsidRPr="00423186">
        <w:t xml:space="preserve">. Recent </w:t>
      </w:r>
      <w:r w:rsidRPr="00520DCF">
        <w:t xml:space="preserve">Quaternary </w:t>
      </w:r>
      <w:r w:rsidRPr="00423186">
        <w:t xml:space="preserve">fluvial erosion </w:t>
      </w:r>
      <w:r w:rsidRPr="00520DCF">
        <w:t>reworked HHF material</w:t>
      </w:r>
      <w:r w:rsidRPr="00EE2C84">
        <w:t xml:space="preserve">, </w:t>
      </w:r>
      <w:r w:rsidRPr="00423186">
        <w:t xml:space="preserve">depositing it along rivers. </w:t>
      </w:r>
      <w:r>
        <w:t>The confluence of s</w:t>
      </w:r>
      <w:r w:rsidRPr="00423186">
        <w:t xml:space="preserve">urface water drainage toward the Morwell River and river channel migration formed </w:t>
      </w:r>
      <w:r w:rsidRPr="00520DCF">
        <w:t>alluvial fans and raised terraces.</w:t>
      </w:r>
      <w:r>
        <w:t xml:space="preserve"> This process is shown in </w:t>
      </w:r>
      <w:r>
        <w:fldChar w:fldCharType="begin"/>
      </w:r>
      <w:r>
        <w:instrText xml:space="preserve"> REF _Ref193438751 \h </w:instrText>
      </w:r>
      <w:r>
        <w:fldChar w:fldCharType="separate"/>
      </w:r>
      <w:r w:rsidR="00D35BC0">
        <w:t xml:space="preserve">Figure </w:t>
      </w:r>
      <w:r w:rsidR="00D35BC0">
        <w:rPr>
          <w:noProof/>
        </w:rPr>
        <w:t>5</w:t>
      </w:r>
      <w:r w:rsidR="00D35BC0">
        <w:noBreakHyphen/>
      </w:r>
      <w:r w:rsidR="00D35BC0">
        <w:rPr>
          <w:noProof/>
        </w:rPr>
        <w:t>8</w:t>
      </w:r>
      <w:r>
        <w:fldChar w:fldCharType="end"/>
      </w:r>
      <w:r>
        <w:t>.</w:t>
      </w:r>
    </w:p>
    <w:p w14:paraId="6329BDF1" w14:textId="5368B91E" w:rsidR="00EB3DD4" w:rsidRDefault="00EB3DD4">
      <w:pPr>
        <w:spacing w:after="0" w:line="240" w:lineRule="auto"/>
      </w:pPr>
      <w:r>
        <w:br w:type="page"/>
      </w:r>
    </w:p>
    <w:p w14:paraId="38FE8800" w14:textId="77777777" w:rsidR="00EB7CDB" w:rsidRDefault="00EB7CDB" w:rsidP="00D81490">
      <w:pPr>
        <w:jc w:val="center"/>
      </w:pPr>
      <w:r>
        <w:rPr>
          <w:noProof/>
        </w:rPr>
        <w:drawing>
          <wp:inline distT="0" distB="0" distL="0" distR="0" wp14:anchorId="4ED71A8B" wp14:editId="2D2216E5">
            <wp:extent cx="5725236" cy="3066501"/>
            <wp:effectExtent l="0" t="0" r="8890" b="635"/>
            <wp:docPr id="101305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47529" cy="3078441"/>
                    </a:xfrm>
                    <a:prstGeom prst="rect">
                      <a:avLst/>
                    </a:prstGeom>
                    <a:noFill/>
                  </pic:spPr>
                </pic:pic>
              </a:graphicData>
            </a:graphic>
          </wp:inline>
        </w:drawing>
      </w:r>
    </w:p>
    <w:p w14:paraId="17B4436A" w14:textId="6B38A6DA" w:rsidR="00EB7CDB" w:rsidRDefault="00EB7CDB" w:rsidP="00C43772">
      <w:pPr>
        <w:pStyle w:val="Caption"/>
      </w:pPr>
      <w:bookmarkStart w:id="183" w:name="_Ref193438751"/>
      <w:bookmarkStart w:id="184" w:name="_Toc210125480"/>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w:t>
      </w:r>
      <w:r w:rsidR="00946086">
        <w:fldChar w:fldCharType="end"/>
      </w:r>
      <w:bookmarkEnd w:id="183"/>
      <w:r w:rsidR="00962094">
        <w:t>:</w:t>
      </w:r>
      <w:r>
        <w:t xml:space="preserve"> </w:t>
      </w:r>
      <w:r w:rsidRPr="00330BB9">
        <w:t xml:space="preserve">Example of </w:t>
      </w:r>
      <w:r w:rsidR="00B32D72">
        <w:t>V</w:t>
      </w:r>
      <w:r w:rsidRPr="00330BB9">
        <w:t xml:space="preserve">alley </w:t>
      </w:r>
      <w:r w:rsidR="00B32D72">
        <w:t>L</w:t>
      </w:r>
      <w:r w:rsidRPr="00330BB9">
        <w:t xml:space="preserve">andform </w:t>
      </w:r>
      <w:r w:rsidR="00B32D72">
        <w:t>E</w:t>
      </w:r>
      <w:r w:rsidRPr="00330BB9">
        <w:t xml:space="preserve">volution around Yallourn </w:t>
      </w:r>
      <w:r w:rsidR="00B32D72">
        <w:t>M</w:t>
      </w:r>
      <w:r w:rsidRPr="00330BB9">
        <w:t>ine</w:t>
      </w:r>
      <w:r w:rsidR="00D81490">
        <w:t xml:space="preserve"> </w:t>
      </w:r>
      <w:r w:rsidR="00A85C1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A85C16">
        <w:fldChar w:fldCharType="separate"/>
      </w:r>
      <w:r w:rsidR="004C52FC">
        <w:rPr>
          <w:noProof/>
        </w:rPr>
        <w:t>(PSM 2025b)</w:t>
      </w:r>
      <w:bookmarkEnd w:id="184"/>
      <w:r w:rsidR="00A85C16">
        <w:fldChar w:fldCharType="end"/>
      </w:r>
      <w:r w:rsidR="00A6498A">
        <w:t xml:space="preserve"> </w:t>
      </w:r>
    </w:p>
    <w:p w14:paraId="798B040F" w14:textId="77777777" w:rsidR="00EB7CDB" w:rsidRPr="006B6494" w:rsidRDefault="00EB7CDB" w:rsidP="00EB7CDB"/>
    <w:p w14:paraId="6527A962" w14:textId="77777777" w:rsidR="00EB7CDB" w:rsidRDefault="00EB7CDB" w:rsidP="00EB7CDB">
      <w:pPr>
        <w:pStyle w:val="Heading4"/>
      </w:pPr>
      <w:bookmarkStart w:id="185" w:name="_Toc194401631"/>
      <w:r>
        <w:t>Pre-Mining Landform</w:t>
      </w:r>
      <w:bookmarkEnd w:id="185"/>
    </w:p>
    <w:p w14:paraId="3D9A1135" w14:textId="77777777" w:rsidR="00EB7CDB" w:rsidRDefault="00EB7CDB" w:rsidP="00EB7CDB">
      <w:r w:rsidRPr="00DD30F3">
        <w:t xml:space="preserve">There are three land systems identified around Yallourn, </w:t>
      </w:r>
      <w:r>
        <w:t>comprising</w:t>
      </w:r>
      <w:r w:rsidRPr="00DD30F3">
        <w:t xml:space="preserve"> two raised blocks of land separated by a wide valley</w:t>
      </w:r>
      <w:r>
        <w:t>: Western Hills, Eastern Rise and the Morwell River Floodplain.</w:t>
      </w:r>
    </w:p>
    <w:p w14:paraId="5A92FAB7" w14:textId="0E360025" w:rsidR="00EB7CDB" w:rsidRDefault="00EB7CDB" w:rsidP="00EB7CDB">
      <w:r>
        <w:t>The western hills are deeply incised into weakly cemented soils (HHF) with no internal structural fabric influencing the landform. These hills are influenced by a known fault and monocline on the eastern margin. Denudation in this area is primarily through locali</w:t>
      </w:r>
      <w:r w:rsidR="00397391">
        <w:t>s</w:t>
      </w:r>
      <w:r>
        <w:t>ed fluvial erosion, where small drainage channels form and continuously regress. There is minor evidence of landsliding, which is considered a minor contributor to the overall erosion process.</w:t>
      </w:r>
    </w:p>
    <w:p w14:paraId="53A91DDD" w14:textId="2FE5A6F4" w:rsidR="00EB7CDB" w:rsidRDefault="00EB7CDB" w:rsidP="00EB7CDB">
      <w:r>
        <w:t>The eastern rise is approximately 50 meters lower in elevation compared to the western hills and is characteri</w:t>
      </w:r>
      <w:r w:rsidR="00397391">
        <w:t>s</w:t>
      </w:r>
      <w:r>
        <w:t>ed by a flat terrain with moderately incised margins into thick HHF over coal. Denudation here is slow and gradual, primarily due to fluvial action around the margins. Overall, erosion is less aggressive compared to the western hills, and mass wasting is a very minor contributor to denudation in this block.</w:t>
      </w:r>
    </w:p>
    <w:p w14:paraId="19EB89E5" w14:textId="77777777" w:rsidR="00EB7CDB" w:rsidRDefault="00EB7CDB" w:rsidP="00EB7CDB">
      <w:r>
        <w:t>The Morwell River Floodplain is a broad, curved valley that drains gently to the north and northeast, influenced by a regional syncline axis. The valley features a central floodplain with a meandering main channel, forming numerous oxbow lakes and abandoned channels. Raised terraces, which are less influenced by fluvial action from the main drainage channel, are more affected by the underlying geology, regional structures, and fluvial erosion from runoff from the raised and incised hills to the west.</w:t>
      </w:r>
    </w:p>
    <w:p w14:paraId="7C15CB2A" w14:textId="1F511D52" w:rsidR="00EB7CDB" w:rsidRDefault="00EB7CDB" w:rsidP="00EB7CDB">
      <w:r>
        <w:t xml:space="preserve">Nine terrain facets have been identified to describe the different </w:t>
      </w:r>
      <w:r w:rsidR="002A668E">
        <w:t>p</w:t>
      </w:r>
      <w:r>
        <w:t xml:space="preserve">re-mining landforms, refer </w:t>
      </w:r>
      <w:r>
        <w:fldChar w:fldCharType="begin"/>
      </w:r>
      <w:r>
        <w:instrText xml:space="preserve"> REF _Ref193439259 \h </w:instrText>
      </w:r>
      <w:r>
        <w:fldChar w:fldCharType="separate"/>
      </w:r>
      <w:r w:rsidR="00D35BC0">
        <w:t xml:space="preserve">Table </w:t>
      </w:r>
      <w:r w:rsidR="00D35BC0">
        <w:rPr>
          <w:noProof/>
        </w:rPr>
        <w:t>5</w:t>
      </w:r>
      <w:r w:rsidR="00D35BC0">
        <w:noBreakHyphen/>
      </w:r>
      <w:r w:rsidR="00D35BC0">
        <w:rPr>
          <w:noProof/>
        </w:rPr>
        <w:t>7</w:t>
      </w:r>
      <w:r>
        <w:fldChar w:fldCharType="end"/>
      </w:r>
      <w:r>
        <w:t xml:space="preserve"> and </w:t>
      </w:r>
      <w:r w:rsidRPr="00632035">
        <w:fldChar w:fldCharType="begin"/>
      </w:r>
      <w:r w:rsidRPr="00632035">
        <w:instrText xml:space="preserve"> REF _Ref193439274 \h </w:instrText>
      </w:r>
      <w:r w:rsidR="009C2431" w:rsidRPr="00632035">
        <w:instrText xml:space="preserve"> \* MERGEFORMAT </w:instrText>
      </w:r>
      <w:r w:rsidRPr="00632035">
        <w:fldChar w:fldCharType="separate"/>
      </w:r>
      <w:r w:rsidR="00D35BC0">
        <w:t>Figure 5</w:t>
      </w:r>
      <w:r w:rsidR="00D35BC0">
        <w:noBreakHyphen/>
        <w:t>9</w:t>
      </w:r>
      <w:r w:rsidRPr="00632035">
        <w:fldChar w:fldCharType="end"/>
      </w:r>
      <w:r w:rsidR="009C2431">
        <w:t xml:space="preserve">. </w:t>
      </w:r>
    </w:p>
    <w:p w14:paraId="15128A9A" w14:textId="035BF544" w:rsidR="00EB3DD4" w:rsidRDefault="00EB3DD4">
      <w:pPr>
        <w:spacing w:after="0" w:line="240" w:lineRule="auto"/>
      </w:pPr>
      <w:r>
        <w:br w:type="page"/>
      </w:r>
    </w:p>
    <w:p w14:paraId="6B1FF434" w14:textId="5D5F32A9" w:rsidR="00EB7CDB" w:rsidRDefault="00EB7CDB" w:rsidP="00C43772">
      <w:pPr>
        <w:pStyle w:val="Caption"/>
      </w:pPr>
      <w:bookmarkStart w:id="186" w:name="_Ref193439259"/>
      <w:bookmarkStart w:id="187" w:name="_Toc210126967"/>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7</w:t>
      </w:r>
      <w:r w:rsidR="00971AAD">
        <w:fldChar w:fldCharType="end"/>
      </w:r>
      <w:bookmarkEnd w:id="186"/>
      <w:r w:rsidR="00EE1DCD">
        <w:t>:</w:t>
      </w:r>
      <w:r>
        <w:t xml:space="preserve"> Pre-mining </w:t>
      </w:r>
      <w:r w:rsidR="00EA518F">
        <w:t>T</w:t>
      </w:r>
      <w:r>
        <w:t>errains</w:t>
      </w:r>
      <w:bookmarkEnd w:id="187"/>
    </w:p>
    <w:tbl>
      <w:tblPr>
        <w:tblStyle w:val="DMRPTable"/>
        <w:tblW w:w="5000" w:type="pct"/>
        <w:tblLook w:val="0420" w:firstRow="1" w:lastRow="0" w:firstColumn="0" w:lastColumn="0" w:noHBand="0" w:noVBand="1"/>
      </w:tblPr>
      <w:tblGrid>
        <w:gridCol w:w="4033"/>
        <w:gridCol w:w="4229"/>
        <w:gridCol w:w="2504"/>
      </w:tblGrid>
      <w:tr w:rsidR="00EB7CDB" w:rsidRPr="009037FC" w14:paraId="26424756" w14:textId="77777777" w:rsidTr="00AE686D">
        <w:trPr>
          <w:cnfStyle w:val="100000000000" w:firstRow="1" w:lastRow="0" w:firstColumn="0" w:lastColumn="0" w:oddVBand="0" w:evenVBand="0" w:oddHBand="0" w:evenHBand="0" w:firstRowFirstColumn="0" w:firstRowLastColumn="0" w:lastRowFirstColumn="0" w:lastRowLastColumn="0"/>
          <w:trHeight w:val="71"/>
        </w:trPr>
        <w:tc>
          <w:tcPr>
            <w:tcW w:w="1873" w:type="pct"/>
          </w:tcPr>
          <w:p w14:paraId="43E86919" w14:textId="77777777" w:rsidR="00EB7CDB" w:rsidRPr="00AE686D" w:rsidRDefault="00EB7CDB" w:rsidP="00C43772">
            <w:pPr>
              <w:pStyle w:val="TableHeading"/>
              <w:rPr>
                <w:rFonts w:ascii="Verdana" w:hAnsi="Verdana"/>
                <w:b/>
                <w:bCs/>
                <w:sz w:val="18"/>
                <w:szCs w:val="18"/>
              </w:rPr>
            </w:pPr>
            <w:r w:rsidRPr="00AE686D">
              <w:rPr>
                <w:rFonts w:ascii="Verdana" w:hAnsi="Verdana"/>
                <w:b/>
                <w:bCs/>
                <w:sz w:val="18"/>
                <w:szCs w:val="18"/>
              </w:rPr>
              <w:t>Land system</w:t>
            </w:r>
          </w:p>
        </w:tc>
        <w:tc>
          <w:tcPr>
            <w:tcW w:w="3127" w:type="pct"/>
            <w:gridSpan w:val="2"/>
          </w:tcPr>
          <w:p w14:paraId="4614C7D0" w14:textId="77777777" w:rsidR="00EB7CDB" w:rsidRPr="00AE686D" w:rsidRDefault="00EB7CDB" w:rsidP="00C43772">
            <w:pPr>
              <w:pStyle w:val="TableHeading"/>
              <w:rPr>
                <w:rFonts w:ascii="Verdana" w:hAnsi="Verdana"/>
                <w:b/>
                <w:bCs/>
                <w:sz w:val="18"/>
                <w:szCs w:val="18"/>
              </w:rPr>
            </w:pPr>
            <w:r w:rsidRPr="00AE686D">
              <w:rPr>
                <w:rFonts w:ascii="Verdana" w:hAnsi="Verdana"/>
                <w:b/>
                <w:bCs/>
                <w:sz w:val="18"/>
                <w:szCs w:val="18"/>
              </w:rPr>
              <w:t>Land facet</w:t>
            </w:r>
          </w:p>
        </w:tc>
      </w:tr>
      <w:tr w:rsidR="00EB7CDB" w:rsidRPr="009037FC" w14:paraId="765A7F5A" w14:textId="77777777" w:rsidTr="00AE686D">
        <w:trPr>
          <w:trHeight w:val="907"/>
        </w:trPr>
        <w:tc>
          <w:tcPr>
            <w:tcW w:w="1873" w:type="pct"/>
          </w:tcPr>
          <w:p w14:paraId="57B780BD" w14:textId="77777777" w:rsidR="00EB7CDB" w:rsidRPr="009037FC" w:rsidRDefault="00EB7CDB">
            <w:pPr>
              <w:pStyle w:val="TableText"/>
              <w:rPr>
                <w:rFonts w:ascii="Verdana" w:hAnsi="Verdana"/>
                <w:sz w:val="18"/>
              </w:rPr>
            </w:pPr>
            <w:r w:rsidRPr="009037FC">
              <w:rPr>
                <w:rFonts w:ascii="Verdana" w:hAnsi="Verdana"/>
                <w:sz w:val="18"/>
              </w:rPr>
              <w:t>Broad flat valleys with meandering channels (Morwell River Floodplain)</w:t>
            </w:r>
          </w:p>
        </w:tc>
        <w:tc>
          <w:tcPr>
            <w:tcW w:w="1964" w:type="pct"/>
          </w:tcPr>
          <w:p w14:paraId="35D2ABFA" w14:textId="77777777" w:rsidR="00EB7CDB" w:rsidRPr="009037FC" w:rsidRDefault="00EB7CDB">
            <w:pPr>
              <w:pStyle w:val="TableText"/>
              <w:rPr>
                <w:rFonts w:ascii="Verdana" w:hAnsi="Verdana"/>
                <w:sz w:val="18"/>
              </w:rPr>
            </w:pPr>
            <w:r w:rsidRPr="009037FC">
              <w:rPr>
                <w:rFonts w:ascii="Verdana" w:hAnsi="Verdana"/>
                <w:sz w:val="18"/>
              </w:rPr>
              <w:t>1. Active channels and floodplain</w:t>
            </w:r>
          </w:p>
          <w:p w14:paraId="6E1C5D13" w14:textId="77777777" w:rsidR="00EB7CDB" w:rsidRPr="009037FC" w:rsidRDefault="00EB7CDB" w:rsidP="00C43772">
            <w:pPr>
              <w:pStyle w:val="TableText"/>
              <w:rPr>
                <w:rFonts w:ascii="Verdana" w:hAnsi="Verdana"/>
                <w:sz w:val="18"/>
              </w:rPr>
            </w:pPr>
            <w:r w:rsidRPr="009037FC">
              <w:rPr>
                <w:rFonts w:ascii="Verdana" w:hAnsi="Verdana"/>
                <w:sz w:val="18"/>
              </w:rPr>
              <w:t xml:space="preserve">2. Floodplain </w:t>
            </w:r>
          </w:p>
          <w:p w14:paraId="512B9823" w14:textId="77777777" w:rsidR="00EB7CDB" w:rsidRPr="009037FC" w:rsidRDefault="00EB7CDB" w:rsidP="00C43772">
            <w:pPr>
              <w:pStyle w:val="TableText"/>
              <w:rPr>
                <w:rFonts w:ascii="Verdana" w:hAnsi="Verdana"/>
                <w:sz w:val="18"/>
              </w:rPr>
            </w:pPr>
            <w:r w:rsidRPr="009037FC">
              <w:rPr>
                <w:rFonts w:ascii="Verdana" w:hAnsi="Verdana"/>
                <w:sz w:val="18"/>
              </w:rPr>
              <w:t>3. Alluvium/colluvium</w:t>
            </w:r>
          </w:p>
        </w:tc>
        <w:tc>
          <w:tcPr>
            <w:tcW w:w="1163" w:type="pct"/>
          </w:tcPr>
          <w:p w14:paraId="107868D5" w14:textId="77777777" w:rsidR="00EB7CDB" w:rsidRPr="009037FC" w:rsidRDefault="00EB7CDB">
            <w:pPr>
              <w:pStyle w:val="TableText"/>
              <w:rPr>
                <w:rFonts w:ascii="Verdana" w:hAnsi="Verdana"/>
                <w:sz w:val="18"/>
              </w:rPr>
            </w:pPr>
          </w:p>
        </w:tc>
      </w:tr>
      <w:tr w:rsidR="00EB7CDB" w:rsidRPr="009037FC" w14:paraId="60224D82" w14:textId="77777777" w:rsidTr="009C2431">
        <w:trPr>
          <w:trHeight w:val="907"/>
        </w:trPr>
        <w:tc>
          <w:tcPr>
            <w:tcW w:w="1873" w:type="pct"/>
          </w:tcPr>
          <w:p w14:paraId="08D4A6F2" w14:textId="77777777" w:rsidR="00EB7CDB" w:rsidRPr="009037FC" w:rsidRDefault="00EB7CDB">
            <w:pPr>
              <w:pStyle w:val="TableText"/>
              <w:rPr>
                <w:rFonts w:ascii="Verdana" w:hAnsi="Verdana"/>
                <w:sz w:val="18"/>
              </w:rPr>
            </w:pPr>
            <w:r w:rsidRPr="009037FC">
              <w:rPr>
                <w:rFonts w:ascii="Verdana" w:hAnsi="Verdana"/>
                <w:sz w:val="18"/>
              </w:rPr>
              <w:t>Raised and incised hills (Western Hills)</w:t>
            </w:r>
          </w:p>
        </w:tc>
        <w:tc>
          <w:tcPr>
            <w:tcW w:w="1964" w:type="pct"/>
          </w:tcPr>
          <w:p w14:paraId="61154025" w14:textId="77777777" w:rsidR="00EB7CDB" w:rsidRPr="009037FC" w:rsidRDefault="00EB7CDB" w:rsidP="00C43772">
            <w:pPr>
              <w:pStyle w:val="TableText"/>
              <w:rPr>
                <w:rFonts w:ascii="Verdana" w:hAnsi="Verdana"/>
                <w:sz w:val="18"/>
              </w:rPr>
            </w:pPr>
            <w:r w:rsidRPr="009037FC">
              <w:rPr>
                <w:rFonts w:ascii="Verdana" w:hAnsi="Verdana"/>
                <w:sz w:val="18"/>
              </w:rPr>
              <w:t xml:space="preserve">4. Landslide </w:t>
            </w:r>
          </w:p>
          <w:p w14:paraId="074AA80E" w14:textId="77777777" w:rsidR="00EB7CDB" w:rsidRPr="009037FC" w:rsidRDefault="00EB7CDB" w:rsidP="00C43772">
            <w:pPr>
              <w:pStyle w:val="TableText"/>
              <w:rPr>
                <w:rFonts w:ascii="Verdana" w:hAnsi="Verdana"/>
                <w:sz w:val="18"/>
              </w:rPr>
            </w:pPr>
            <w:r w:rsidRPr="009037FC">
              <w:rPr>
                <w:rFonts w:ascii="Verdana" w:hAnsi="Verdana"/>
                <w:sz w:val="18"/>
              </w:rPr>
              <w:t xml:space="preserve">5. Remnant peneplain </w:t>
            </w:r>
          </w:p>
          <w:p w14:paraId="561DE80B" w14:textId="77777777" w:rsidR="00EB7CDB" w:rsidRPr="009037FC" w:rsidRDefault="00EB7CDB" w:rsidP="00C43772">
            <w:pPr>
              <w:pStyle w:val="TableText"/>
              <w:rPr>
                <w:rFonts w:ascii="Verdana" w:hAnsi="Verdana"/>
                <w:sz w:val="18"/>
              </w:rPr>
            </w:pPr>
            <w:r w:rsidRPr="009037FC">
              <w:rPr>
                <w:rFonts w:ascii="Verdana" w:hAnsi="Verdana"/>
                <w:sz w:val="18"/>
              </w:rPr>
              <w:t>6. Denuded, deeply incised</w:t>
            </w:r>
          </w:p>
        </w:tc>
        <w:tc>
          <w:tcPr>
            <w:tcW w:w="1163" w:type="pct"/>
            <w:vMerge w:val="restart"/>
            <w:vAlign w:val="center"/>
          </w:tcPr>
          <w:p w14:paraId="545BC85C" w14:textId="48F1A687" w:rsidR="00EB7CDB" w:rsidRPr="009037FC" w:rsidRDefault="00EB7CDB" w:rsidP="009C2431">
            <w:pPr>
              <w:pStyle w:val="TableText"/>
              <w:jc w:val="left"/>
              <w:rPr>
                <w:rFonts w:ascii="Verdana" w:hAnsi="Verdana"/>
                <w:sz w:val="18"/>
              </w:rPr>
            </w:pPr>
            <w:r w:rsidRPr="009037FC">
              <w:rPr>
                <w:rFonts w:ascii="Verdana" w:hAnsi="Verdana"/>
                <w:sz w:val="18"/>
              </w:rPr>
              <w:t>7.Denuded and peneplain flank</w:t>
            </w:r>
          </w:p>
        </w:tc>
      </w:tr>
      <w:tr w:rsidR="00EB7CDB" w:rsidRPr="009037FC" w14:paraId="32E6AD3A" w14:textId="77777777" w:rsidTr="00AE686D">
        <w:trPr>
          <w:trHeight w:val="621"/>
        </w:trPr>
        <w:tc>
          <w:tcPr>
            <w:tcW w:w="1873" w:type="pct"/>
          </w:tcPr>
          <w:p w14:paraId="1F045722" w14:textId="77777777" w:rsidR="00EB7CDB" w:rsidRPr="009037FC" w:rsidRDefault="00EB7CDB">
            <w:pPr>
              <w:pStyle w:val="TableText"/>
              <w:rPr>
                <w:rFonts w:ascii="Verdana" w:hAnsi="Verdana"/>
                <w:sz w:val="18"/>
              </w:rPr>
            </w:pPr>
            <w:r w:rsidRPr="009037FC">
              <w:rPr>
                <w:rFonts w:ascii="Verdana" w:hAnsi="Verdana"/>
                <w:sz w:val="18"/>
              </w:rPr>
              <w:t>Low flat hills with incised margins (Eastern Rise)</w:t>
            </w:r>
          </w:p>
        </w:tc>
        <w:tc>
          <w:tcPr>
            <w:tcW w:w="1964" w:type="pct"/>
          </w:tcPr>
          <w:p w14:paraId="048F8434" w14:textId="77777777" w:rsidR="00EB7CDB" w:rsidRPr="009037FC" w:rsidRDefault="00EB7CDB" w:rsidP="00C43772">
            <w:pPr>
              <w:pStyle w:val="TableText"/>
              <w:rPr>
                <w:rFonts w:ascii="Verdana" w:hAnsi="Verdana"/>
                <w:sz w:val="18"/>
              </w:rPr>
            </w:pPr>
            <w:r w:rsidRPr="009037FC">
              <w:rPr>
                <w:rFonts w:ascii="Verdana" w:hAnsi="Verdana"/>
                <w:sz w:val="18"/>
              </w:rPr>
              <w:t xml:space="preserve">8. Peneplain with dissected margins </w:t>
            </w:r>
          </w:p>
          <w:p w14:paraId="10CF71FF" w14:textId="77777777" w:rsidR="00EB7CDB" w:rsidRPr="009037FC" w:rsidRDefault="00EB7CDB" w:rsidP="00C43772">
            <w:pPr>
              <w:pStyle w:val="TableText"/>
              <w:rPr>
                <w:rFonts w:ascii="Verdana" w:hAnsi="Verdana"/>
                <w:sz w:val="18"/>
              </w:rPr>
            </w:pPr>
            <w:r w:rsidRPr="009037FC">
              <w:rPr>
                <w:rFonts w:ascii="Verdana" w:hAnsi="Verdana"/>
                <w:sz w:val="18"/>
              </w:rPr>
              <w:t>9. Peneplain</w:t>
            </w:r>
          </w:p>
        </w:tc>
        <w:tc>
          <w:tcPr>
            <w:tcW w:w="1163" w:type="pct"/>
            <w:vMerge/>
          </w:tcPr>
          <w:p w14:paraId="0154F279" w14:textId="77777777" w:rsidR="00EB7CDB" w:rsidRPr="009037FC" w:rsidRDefault="00EB7CDB">
            <w:pPr>
              <w:pStyle w:val="TableText"/>
              <w:rPr>
                <w:rFonts w:ascii="Verdana" w:hAnsi="Verdana"/>
                <w:sz w:val="18"/>
              </w:rPr>
            </w:pPr>
          </w:p>
        </w:tc>
      </w:tr>
    </w:tbl>
    <w:p w14:paraId="5A877962" w14:textId="77777777" w:rsidR="009C2431" w:rsidRDefault="009C2431" w:rsidP="00C43772">
      <w:pPr>
        <w:rPr>
          <w:b/>
          <w:bCs/>
        </w:rPr>
      </w:pPr>
    </w:p>
    <w:p w14:paraId="5690566C" w14:textId="486B617B" w:rsidR="00EB7CDB" w:rsidRPr="00FD2B70" w:rsidRDefault="00EB7CDB" w:rsidP="00C43772">
      <w:r w:rsidRPr="00FD2B70">
        <w:rPr>
          <w:b/>
          <w:bCs/>
        </w:rPr>
        <w:t>Active Channels and Floodplains</w:t>
      </w:r>
      <w:r w:rsidRPr="00FD2B70">
        <w:t>: These are broad flat valleys with meandering channels. The Morwell River system's floodplains are up to 0.5 km wide, while the Latrobe's are up to 1 km wide. Both rivers have highly sinuous channels with numerous abandoned channels and oxbow lakes. The floodplains are subject to flooding, with the Latrobe experiencing more regular inundation.</w:t>
      </w:r>
    </w:p>
    <w:p w14:paraId="7A505618" w14:textId="77777777" w:rsidR="00EB7CDB" w:rsidRPr="00FD2B70" w:rsidRDefault="00EB7CDB" w:rsidP="00EB7CDB">
      <w:r w:rsidRPr="00FD2B70">
        <w:rPr>
          <w:b/>
          <w:bCs/>
        </w:rPr>
        <w:t>Alluvium and Colluvium</w:t>
      </w:r>
      <w:r w:rsidRPr="00FD2B70">
        <w:t>: These deposits are not widespread beyond the main river floodplains. Minor deposits occur in the valley floors of both the eastern and western raised blocks, forming flat sections of the valley floor. These materials are of limited importance for rehabilitation at Yallourn.</w:t>
      </w:r>
    </w:p>
    <w:p w14:paraId="7703CB9B" w14:textId="77777777" w:rsidR="00EB7CDB" w:rsidRPr="00FD2B70" w:rsidRDefault="00EB7CDB" w:rsidP="00EB7CDB">
      <w:r w:rsidRPr="00FD2B70">
        <w:rPr>
          <w:b/>
          <w:bCs/>
        </w:rPr>
        <w:t>Landslides</w:t>
      </w:r>
      <w:r w:rsidRPr="00FD2B70">
        <w:t>: This terrain is confined to the catchment area of Witts Gully Dam within the denuded and deeply incised terrain. The extent of landsliding covers approximately 16 hectares, with defined head scarps and hummocky ground indicating past complex mass movement mechanisms. Significant landsliding is not observed in other terrains.</w:t>
      </w:r>
    </w:p>
    <w:p w14:paraId="67A6E0EF" w14:textId="77777777" w:rsidR="00EB7CDB" w:rsidRPr="00FD2B70" w:rsidRDefault="00EB7CDB" w:rsidP="00EB7CDB">
      <w:r w:rsidRPr="00FD2B70">
        <w:rPr>
          <w:b/>
          <w:bCs/>
        </w:rPr>
        <w:t>Denuded, Deeply Incised, and Remnant Peneplain</w:t>
      </w:r>
      <w:r w:rsidRPr="00FD2B70">
        <w:t>: Found in the western hills, these terrains comprise moderately inclined rolling hills with slopes between 10 and 15°, underlain by HHF. Denudation is mostly via sheet erosion, producing subdued relief with simple ridge and valley morphology. There is minimal evidence of landsliding.</w:t>
      </w:r>
    </w:p>
    <w:p w14:paraId="081012C2" w14:textId="77777777" w:rsidR="00EB7CDB" w:rsidRPr="00FD2B70" w:rsidRDefault="00EB7CDB" w:rsidP="00EB7CDB">
      <w:r w:rsidRPr="00FD2B70">
        <w:rPr>
          <w:b/>
          <w:bCs/>
        </w:rPr>
        <w:t>Peneplain and Dissected Margins</w:t>
      </w:r>
      <w:r w:rsidRPr="00FD2B70">
        <w:t>: Located east of YEF, this elongated raised peneplain in HHF is elevated between 60 and 70 m above adjacent floodplains. Denudation is slower and more subtle, with sheet erosion causing uniform soil removal. This terrain is more stable, with no observed landsliding.</w:t>
      </w:r>
    </w:p>
    <w:p w14:paraId="6BAC5F76" w14:textId="77777777" w:rsidR="00EB7CDB" w:rsidRPr="00FD2B70" w:rsidRDefault="00EB7CDB" w:rsidP="00EB7CDB">
      <w:r w:rsidRPr="00FD2B70">
        <w:rPr>
          <w:b/>
          <w:bCs/>
        </w:rPr>
        <w:t>Peneplain and Denuded Flank</w:t>
      </w:r>
      <w:r w:rsidRPr="00FD2B70">
        <w:t>: Found adjacent to both the western and eastern blocks, these terrains have very gently sloping ground. In the west, the terrain transitions into flat linear slopes influenced by the Yallourn Monocline and fault. In the east, the flanks are bowl-shaped, concentrating flow towards the Latrobe and Morwell watercourses. Both are subject to periodic localised flooding.</w:t>
      </w:r>
    </w:p>
    <w:p w14:paraId="3B665A61" w14:textId="77777777" w:rsidR="003E08F4" w:rsidRDefault="003E08F4" w:rsidP="00C43772">
      <w:pPr>
        <w:sectPr w:rsidR="003E08F4" w:rsidSect="00602833">
          <w:pgSz w:w="11910" w:h="16840"/>
          <w:pgMar w:top="1134" w:right="567" w:bottom="1315" w:left="567" w:header="720" w:footer="357" w:gutter="0"/>
          <w:cols w:space="709"/>
          <w:titlePg/>
          <w:docGrid w:linePitch="299"/>
        </w:sectPr>
      </w:pPr>
    </w:p>
    <w:p w14:paraId="148E380D" w14:textId="77777777" w:rsidR="006B35D2" w:rsidRDefault="006B35D2" w:rsidP="00F41526">
      <w:pPr>
        <w:jc w:val="center"/>
      </w:pPr>
      <w:r>
        <w:rPr>
          <w:noProof/>
        </w:rPr>
        <w:drawing>
          <wp:inline distT="0" distB="0" distL="0" distR="0" wp14:anchorId="0668E393" wp14:editId="03A4919A">
            <wp:extent cx="11392927" cy="8012753"/>
            <wp:effectExtent l="0" t="0" r="0" b="7620"/>
            <wp:docPr id="6474577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57728" name="Picture 647457728"/>
                    <pic:cNvPicPr/>
                  </pic:nvPicPr>
                  <pic:blipFill rotWithShape="1">
                    <a:blip r:embed="rId49" cstate="print">
                      <a:extLst>
                        <a:ext uri="{28A0092B-C50C-407E-A947-70E740481C1C}">
                          <a14:useLocalDpi xmlns:a14="http://schemas.microsoft.com/office/drawing/2010/main" val="0"/>
                        </a:ext>
                      </a:extLst>
                    </a:blip>
                    <a:srcRect l="2851" t="6586" r="2019" b="6830"/>
                    <a:stretch/>
                  </pic:blipFill>
                  <pic:spPr bwMode="auto">
                    <a:xfrm>
                      <a:off x="0" y="0"/>
                      <a:ext cx="11430387" cy="8039099"/>
                    </a:xfrm>
                    <a:prstGeom prst="rect">
                      <a:avLst/>
                    </a:prstGeom>
                    <a:ln>
                      <a:noFill/>
                    </a:ln>
                    <a:extLst>
                      <a:ext uri="{53640926-AAD7-44D8-BBD7-CCE9431645EC}">
                        <a14:shadowObscured xmlns:a14="http://schemas.microsoft.com/office/drawing/2010/main"/>
                      </a:ext>
                    </a:extLst>
                  </pic:spPr>
                </pic:pic>
              </a:graphicData>
            </a:graphic>
          </wp:inline>
        </w:drawing>
      </w:r>
    </w:p>
    <w:p w14:paraId="60A602DE" w14:textId="46B7C0CA" w:rsidR="003E08F4" w:rsidRDefault="006B35D2" w:rsidP="00632035">
      <w:pPr>
        <w:pStyle w:val="Caption"/>
        <w:sectPr w:rsidR="003E08F4" w:rsidSect="00602833">
          <w:pgSz w:w="23808" w:h="16840" w:orient="landscape" w:code="8"/>
          <w:pgMar w:top="1276" w:right="567" w:bottom="1559" w:left="567" w:header="720" w:footer="357" w:gutter="0"/>
          <w:cols w:space="709"/>
          <w:titlePg/>
          <w:docGrid w:linePitch="299"/>
        </w:sectPr>
      </w:pPr>
      <w:bookmarkStart w:id="188" w:name="_Ref193439274"/>
      <w:bookmarkStart w:id="189" w:name="_Ref193439271"/>
      <w:bookmarkStart w:id="190" w:name="_Toc210125481"/>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w:t>
      </w:r>
      <w:r w:rsidR="00946086">
        <w:fldChar w:fldCharType="end"/>
      </w:r>
      <w:bookmarkEnd w:id="188"/>
      <w:bookmarkEnd w:id="189"/>
      <w:r w:rsidR="00456EDD">
        <w:t>:</w:t>
      </w:r>
      <w:r>
        <w:t xml:space="preserve"> Pre-mining </w:t>
      </w:r>
      <w:r w:rsidR="00EA518F">
        <w:t>L</w:t>
      </w:r>
      <w:r>
        <w:t xml:space="preserve">and </w:t>
      </w:r>
      <w:r w:rsidR="00EA518F">
        <w:t>F</w:t>
      </w:r>
      <w:r>
        <w:t>acets at Yallourn</w:t>
      </w:r>
      <w:r w:rsidR="00282889">
        <w:t xml:space="preserve"> </w:t>
      </w:r>
      <w:r w:rsidR="0028288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282889">
        <w:fldChar w:fldCharType="separate"/>
      </w:r>
      <w:r w:rsidR="00282889">
        <w:rPr>
          <w:noProof/>
        </w:rPr>
        <w:t>(PSM 2025b)</w:t>
      </w:r>
      <w:bookmarkEnd w:id="190"/>
      <w:r w:rsidR="00282889">
        <w:fldChar w:fldCharType="end"/>
      </w:r>
    </w:p>
    <w:p w14:paraId="7AF66051" w14:textId="1BBA5A06" w:rsidR="00F664C9" w:rsidRDefault="00CB775B" w:rsidP="00B75E20">
      <w:pPr>
        <w:pStyle w:val="Heading2"/>
      </w:pPr>
      <w:bookmarkStart w:id="191" w:name="_Ref196815250"/>
      <w:bookmarkStart w:id="192" w:name="_Toc210049021"/>
      <w:r>
        <w:t>Hydrogeology</w:t>
      </w:r>
      <w:r w:rsidR="003D5EB5">
        <w:t xml:space="preserve"> and Groundwater</w:t>
      </w:r>
      <w:bookmarkEnd w:id="191"/>
      <w:bookmarkEnd w:id="192"/>
    </w:p>
    <w:p w14:paraId="523E5A00" w14:textId="6C2AE78E" w:rsidR="007E2C4C" w:rsidRPr="007E2C4C" w:rsidRDefault="007E2C4C" w:rsidP="007E2C4C">
      <w:pPr>
        <w:pStyle w:val="Heading3"/>
      </w:pPr>
      <w:r>
        <w:t>Aquifer</w:t>
      </w:r>
      <w:r w:rsidR="003E5711">
        <w:t>s</w:t>
      </w:r>
    </w:p>
    <w:p w14:paraId="2F1D365A" w14:textId="72341E92" w:rsidR="00751554" w:rsidRPr="0096624D" w:rsidRDefault="00751554" w:rsidP="00751554">
      <w:r w:rsidRPr="0096624D">
        <w:t xml:space="preserve">The hydrogeology of the Latrobe Valley on a regional scale has been described with reference to aquifer systems. These are broadly consistent with the definition of shallow, intermediate and regional groundwater flow systems that form within a groundwater basin </w:t>
      </w:r>
      <w:r w:rsidR="00AD69D2">
        <w:t>(</w:t>
      </w:r>
      <w:r w:rsidR="00AD69D2" w:rsidRPr="0096624D">
        <w:t>Tóth (1963)</w:t>
      </w:r>
      <w:r w:rsidR="00AD69D2">
        <w:t xml:space="preserve"> referenced in </w:t>
      </w:r>
      <w:r w:rsidR="00BF0D45">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BF0D45">
        <w:fldChar w:fldCharType="separate"/>
      </w:r>
      <w:r w:rsidR="00673C6F">
        <w:rPr>
          <w:noProof/>
        </w:rPr>
        <w:t>(GHD 2023)</w:t>
      </w:r>
      <w:r w:rsidR="00BF0D45">
        <w:fldChar w:fldCharType="end"/>
      </w:r>
      <w:r w:rsidR="00BF0D45">
        <w:t>.</w:t>
      </w:r>
      <w:r w:rsidRPr="0096624D">
        <w:t xml:space="preserve"> The term system has been adopted in recognition of the complexity of the regional hydrogeology, characterised by interbedded sequences of sand, gravel and basalt aquifers that are rarely continuous throughout the region resulting in aquifers of variable thickness, lateral extent and interconnectivity.</w:t>
      </w:r>
    </w:p>
    <w:p w14:paraId="0EBAF7FC" w14:textId="77777777" w:rsidR="00751554" w:rsidRPr="0096624D" w:rsidRDefault="00751554" w:rsidP="00751554">
      <w:r w:rsidRPr="0096624D">
        <w:t xml:space="preserve">The three regional aquifer systems of the Latrobe Valley include the following: </w:t>
      </w:r>
    </w:p>
    <w:p w14:paraId="35C8377E" w14:textId="798ED44B" w:rsidR="00751554" w:rsidRPr="0096624D" w:rsidRDefault="00751554" w:rsidP="00C43772">
      <w:r w:rsidRPr="0096624D">
        <w:t xml:space="preserve">Shallow Aquifer System (SAS), consisting of unconfined and semi-confined aquifers in the upper part of the stratigraphic sequence that typically hosts the water table. The aquifers of the SAS include the surficial </w:t>
      </w:r>
      <w:r w:rsidR="00FF578D">
        <w:t>HHF</w:t>
      </w:r>
      <w:r w:rsidRPr="0096624D">
        <w:t xml:space="preserve"> </w:t>
      </w:r>
      <w:r w:rsidR="00082204">
        <w:t>Aquifer (HHFA</w:t>
      </w:r>
      <w:r w:rsidR="003F6442">
        <w:t>),</w:t>
      </w:r>
      <w:r w:rsidRPr="0096624D">
        <w:t xml:space="preserve"> and alluvial sediments and sands encountered in the Hazelwood Formation and Yallourn Interseam. The SAS provides low yielding supply for domestic and agricultural purposes and has only required dewatering intermittently at the Yallourn Mine. </w:t>
      </w:r>
    </w:p>
    <w:p w14:paraId="18434EA8" w14:textId="77777777" w:rsidR="000314D6" w:rsidRDefault="00751554" w:rsidP="00C43772">
      <w:r w:rsidRPr="0096624D">
        <w:t xml:space="preserve">In the western part of the basin the Morwell Formation Aquifer System (MFAS) is generally a confined aquifer system comprised of the M1, M1A, M1B, M2A, M2B and M2C Aquifers. It consists of interbedded sands and clays, between coal seams and, minor fractured basalts within the Morwell Formation. The MFAS extends eastward as far as Kilmany where it meets the barrier sand sequence of the Balook Formation. At the Yallourn Mine, the MFAS is primarily represented by the sand lenses within the M1A Interseam. The confined aquifers of this system generally occur between 100 to 500 m beneath the present surface. The MFAS is analogous to the intermediate groundwater flow system of Tóth (1963). </w:t>
      </w:r>
    </w:p>
    <w:p w14:paraId="3F80739B" w14:textId="29C265D8" w:rsidR="00751554" w:rsidRDefault="00751554" w:rsidP="00C43772">
      <w:r w:rsidRPr="0096624D">
        <w:t>The confined M2/</w:t>
      </w:r>
      <w:r w:rsidR="00925A18">
        <w:t>Traralgon Formation Aquifer System (</w:t>
      </w:r>
      <w:r w:rsidRPr="0096624D">
        <w:t>TFAS</w:t>
      </w:r>
      <w:r w:rsidR="00925A18">
        <w:t>)</w:t>
      </w:r>
      <w:r w:rsidRPr="0096624D">
        <w:t xml:space="preserve"> aquifer system is of regional scale and extends across the entire Gippsland Basin. The onshore part consists of interbedded sands, clays, coals and basalts (M2, Traralgon Aquifers), and the offshore section consists of interbedded sandstones, mudstone, coals, and basalts (Latrobe Group Aquifers). Groundwater is extracted from this aquifer system as part of the mining operations at Loy Yang and Hazelwood Mines, for agricultural and industrial supplies in the southern Gippsland Basin, and for offshore oil and gas production. The confined aquifers of this system generally occur between 150 and 1,500 m beneath the ground surface. The M2/TFAS is analogous to the regional groundwater flow system of Tóth (1963).</w:t>
      </w:r>
    </w:p>
    <w:p w14:paraId="3DDFC485" w14:textId="3F975F5C" w:rsidR="00751554" w:rsidRPr="0096624D" w:rsidRDefault="00751554" w:rsidP="00751554">
      <w:r w:rsidRPr="0096624D">
        <w:t>The distribution of the three regional aquifer systems in the Latrobe Valley area is shown in</w:t>
      </w:r>
      <w:r w:rsidR="00A63E99">
        <w:t xml:space="preserve"> </w:t>
      </w:r>
      <w:r w:rsidR="00A63E99">
        <w:fldChar w:fldCharType="begin"/>
      </w:r>
      <w:r w:rsidR="00A63E99">
        <w:instrText xml:space="preserve"> REF _Ref193809872 \h </w:instrText>
      </w:r>
      <w:r w:rsidR="00A63E99">
        <w:fldChar w:fldCharType="separate"/>
      </w:r>
      <w:r w:rsidR="00D35BC0">
        <w:t xml:space="preserve">Figure </w:t>
      </w:r>
      <w:r w:rsidR="00D35BC0">
        <w:rPr>
          <w:noProof/>
        </w:rPr>
        <w:t>5</w:t>
      </w:r>
      <w:r w:rsidR="00D35BC0">
        <w:noBreakHyphen/>
      </w:r>
      <w:r w:rsidR="00D35BC0">
        <w:rPr>
          <w:noProof/>
        </w:rPr>
        <w:t>10</w:t>
      </w:r>
      <w:r w:rsidR="00A63E99">
        <w:fldChar w:fldCharType="end"/>
      </w:r>
      <w:r w:rsidRPr="0096624D">
        <w:t>.</w:t>
      </w:r>
    </w:p>
    <w:p w14:paraId="4C82F988" w14:textId="77777777" w:rsidR="00751554" w:rsidRDefault="00751554" w:rsidP="00CB44BB">
      <w:pPr>
        <w:jc w:val="center"/>
      </w:pPr>
      <w:r w:rsidRPr="0096624D">
        <w:rPr>
          <w:noProof/>
        </w:rPr>
        <w:drawing>
          <wp:inline distT="0" distB="0" distL="0" distR="0" wp14:anchorId="730D961B" wp14:editId="6B447148">
            <wp:extent cx="5760720" cy="4051935"/>
            <wp:effectExtent l="0" t="0" r="0" b="5715"/>
            <wp:docPr id="1750537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37456" name=""/>
                    <pic:cNvPicPr/>
                  </pic:nvPicPr>
                  <pic:blipFill>
                    <a:blip r:embed="rId50"/>
                    <a:stretch>
                      <a:fillRect/>
                    </a:stretch>
                  </pic:blipFill>
                  <pic:spPr>
                    <a:xfrm>
                      <a:off x="0" y="0"/>
                      <a:ext cx="5760720" cy="4051935"/>
                    </a:xfrm>
                    <a:prstGeom prst="rect">
                      <a:avLst/>
                    </a:prstGeom>
                  </pic:spPr>
                </pic:pic>
              </a:graphicData>
            </a:graphic>
          </wp:inline>
        </w:drawing>
      </w:r>
    </w:p>
    <w:p w14:paraId="57ABC0BA" w14:textId="6173E579" w:rsidR="00751554" w:rsidRDefault="00751554" w:rsidP="00751554">
      <w:pPr>
        <w:pStyle w:val="Caption"/>
      </w:pPr>
      <w:bookmarkStart w:id="193" w:name="_Ref193809872"/>
      <w:bookmarkStart w:id="194" w:name="_Toc210125482"/>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0</w:t>
      </w:r>
      <w:r w:rsidR="00946086">
        <w:fldChar w:fldCharType="end"/>
      </w:r>
      <w:bookmarkEnd w:id="193"/>
      <w:r w:rsidR="00456EDD">
        <w:t>:</w:t>
      </w:r>
      <w:r w:rsidRPr="0015784D">
        <w:t xml:space="preserve"> </w:t>
      </w:r>
      <w:r w:rsidRPr="0096624D">
        <w:t xml:space="preserve">Hydrogeological </w:t>
      </w:r>
      <w:r w:rsidR="00D81490">
        <w:t>c</w:t>
      </w:r>
      <w:r w:rsidRPr="0096624D">
        <w:t>ross-</w:t>
      </w:r>
      <w:r w:rsidR="00D81490">
        <w:t>s</w:t>
      </w:r>
      <w:r w:rsidRPr="0096624D">
        <w:t xml:space="preserve">ection for Yallourn-Hazelwood-Loy Yang </w:t>
      </w:r>
      <w:r w:rsidR="00EA518F">
        <w:t>M</w:t>
      </w:r>
      <w:r w:rsidRPr="0096624D">
        <w:t>ines</w:t>
      </w:r>
      <w:r w:rsidR="00172D8E">
        <w:t xml:space="preserve"> </w:t>
      </w:r>
      <w:r w:rsidR="00172D8E">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172D8E">
        <w:fldChar w:fldCharType="separate"/>
      </w:r>
      <w:r w:rsidR="00673C6F">
        <w:rPr>
          <w:noProof/>
        </w:rPr>
        <w:t>(GHD 2023)</w:t>
      </w:r>
      <w:bookmarkEnd w:id="194"/>
      <w:r w:rsidR="00172D8E">
        <w:fldChar w:fldCharType="end"/>
      </w:r>
    </w:p>
    <w:p w14:paraId="660D8110" w14:textId="7ACD1F32" w:rsidR="00751554" w:rsidRDefault="003E5711" w:rsidP="003E5711">
      <w:pPr>
        <w:pStyle w:val="Heading3"/>
      </w:pPr>
      <w:r>
        <w:t>Groundwater Flow Paths</w:t>
      </w:r>
    </w:p>
    <w:p w14:paraId="57857935" w14:textId="37A314C7" w:rsidR="003E418F" w:rsidRDefault="003E418F" w:rsidP="003E418F">
      <w:r w:rsidRPr="0096624D">
        <w:t xml:space="preserve">Groundwater is derived from rainwater that percolates through cracks and pores in rocks and sediments. In low-lying areas, groundwater discharges at surface whereas in topographically elevated areas the water table rises to higher elevations. The differences in the elevation of hydraulic heads drives the flow of groundwater from topographically higher levels to lower levels.  In the upper part of the groundwater system, a local flow system develops due to local undulations in topography and spatial variations in recharge and evapotranspiration. This results in the water table typically being a subdued reflection of the ground surface. Groundwater interacts with surface watercourses along drainage lines, where groundwater can provide baseflow or receive leakage. In the deeper part of the system, groundwater flows via longer flow paths driven by regional difference in hydraulic heads associated with regional differences in topography </w:t>
      </w:r>
      <w:r w:rsidR="0032585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25858">
        <w:fldChar w:fldCharType="separate"/>
      </w:r>
      <w:r w:rsidR="00673C6F">
        <w:rPr>
          <w:noProof/>
        </w:rPr>
        <w:t>(GHD 2023)</w:t>
      </w:r>
      <w:r w:rsidR="00325858">
        <w:fldChar w:fldCharType="end"/>
      </w:r>
      <w:r w:rsidRPr="0096624D">
        <w:t xml:space="preserve">. </w:t>
      </w:r>
    </w:p>
    <w:p w14:paraId="122BBB85" w14:textId="5C95D27F" w:rsidR="003E418F" w:rsidRDefault="003E418F" w:rsidP="003E418F">
      <w:r w:rsidRPr="0096624D">
        <w:t xml:space="preserve">Mines in the Latrobe Valley currently form low points in the regional groundwater system, influencing the groundwater levels and flow directions. Anthropogenic stresses, such as groundwater pumping at the mines have depressurised the aquifers and modified natural groundwater flow directions. The geology of the region also has an important control on groundwater flow, with variations in material properties and structures resulting in deflections of flow lines. In a regional context, the essential components of the hydrological cycle include the mines in the region, topography, hydrology, land use, climate and geology. </w:t>
      </w:r>
    </w:p>
    <w:p w14:paraId="5254D302" w14:textId="77777777" w:rsidR="00906736" w:rsidRPr="007F4E1E" w:rsidRDefault="00906736" w:rsidP="00906736">
      <w:r w:rsidRPr="008C768C">
        <w:t xml:space="preserve">When hydrological stresses such as recharge and pumping are imposed on the hydrogeological system, changes in groundwater levels are observed. Temporal trends in groundwater levels reflect the combined influence of hydrological stresses and how they vary over time in response to climate and mining operations.  </w:t>
      </w:r>
      <w:r>
        <w:t>The</w:t>
      </w:r>
      <w:r w:rsidRPr="008C768C">
        <w:t xml:space="preserve"> stress-response relationships observed in the monitoring data based on the analysis of hydrographs from representative bores/piezometers</w:t>
      </w:r>
      <w:r>
        <w:t xml:space="preserve"> informs the groundwater trends</w:t>
      </w:r>
      <w:r w:rsidRPr="008C768C">
        <w:t>.</w:t>
      </w:r>
    </w:p>
    <w:p w14:paraId="1B2FE5EB" w14:textId="77777777" w:rsidR="00906736" w:rsidRDefault="00906736" w:rsidP="00906736">
      <w:r>
        <w:t xml:space="preserve">The long-term climate induced trends are represented by the bore data (piezometric levels). Generally, these indicate that groundwater levels rise during wet periods due to cumulative effect of above average recharge replenishing the aquifer storage. </w:t>
      </w:r>
      <w:r w:rsidRPr="00D63155">
        <w:t>During dry periods, there is a net declining trend as recharge is insufficient to maintain the water table.</w:t>
      </w:r>
    </w:p>
    <w:p w14:paraId="17943B52" w14:textId="77777777" w:rsidR="00906736" w:rsidRDefault="00906736" w:rsidP="00906736">
      <w:r>
        <w:t>The bore data (piezometric levels) for the M1A Interseam represent the pumping (groundwater extraction) induced trends. When these are plotted with the extraction rates, a relationship between pumping and groundwater levels can be established. Generally, t</w:t>
      </w:r>
      <w:r w:rsidRPr="00734CC5">
        <w:t>he hydrographs show a net declining trend over time in response to pumping, with a steeper rate of decline during periods of higher pumping and temporary recovery/stabilisation during the period of low pumping between 2004 and 2008.</w:t>
      </w:r>
      <w:r>
        <w:t xml:space="preserve"> The decrease in drawdown is observed with increase in distance from the pumping bore(s). T</w:t>
      </w:r>
      <w:r w:rsidRPr="00106A23">
        <w:t>he M1A Interseam over the mine shows a radial flow response to pumping typical of a laterally continuous confined aquifer, with spatial differences reflecting spatial variability in aquifer properties.</w:t>
      </w:r>
      <w:r>
        <w:t xml:space="preserve"> </w:t>
      </w:r>
    </w:p>
    <w:p w14:paraId="2CB46F30" w14:textId="21D1F79C" w:rsidR="00906736" w:rsidRDefault="00906736" w:rsidP="00906736">
      <w:r>
        <w:t xml:space="preserve">The piezometric responses in Yallourn Interseam </w:t>
      </w:r>
      <w:r w:rsidR="00E844AE">
        <w:t>also</w:t>
      </w:r>
      <w:r>
        <w:t xml:space="preserve"> show declining trends that appear to be influenced by pumping occurring in the M1A Interseam, indicating a degree of hydraulic connection between these two </w:t>
      </w:r>
      <w:r w:rsidR="00FE561C">
        <w:t>Hydrostratigraphic Units (</w:t>
      </w:r>
      <w:r>
        <w:t>HSUs</w:t>
      </w:r>
      <w:r w:rsidR="00FE561C">
        <w:t>)</w:t>
      </w:r>
      <w:r>
        <w:t xml:space="preserve">. </w:t>
      </w:r>
      <w:r w:rsidRPr="00A462E8">
        <w:t>In summary, pumping in the M1A Interseam is likely a contributing factor for the depressurisation in the Yallourn Interseam albeit to a varying degree depending on the depth of the Yallourn Interseam below the mine floor. The influence of other mining activities and the level of hydraulic connection that exists between the two HSUs is likely to be influenced by the thickness and properties of the intervening M1A Coal</w:t>
      </w:r>
      <w:r>
        <w:t xml:space="preserve">. </w:t>
      </w:r>
    </w:p>
    <w:p w14:paraId="211A5955" w14:textId="332E750F" w:rsidR="00906736" w:rsidRPr="007F4E1E" w:rsidRDefault="00906736" w:rsidP="00D90B68">
      <w:r>
        <w:t xml:space="preserve">Other factors that influence the groundwater trends are pressure loading and dissipation. </w:t>
      </w:r>
      <w:r w:rsidRPr="00C07725">
        <w:t>Temporary changes in piezometric heads have been observed due to pressure loading effects associated with the placement of overburden material. These are typically characterised by a sharp spike in the piezometric heads when the load is placed</w:t>
      </w:r>
      <w:r>
        <w:t xml:space="preserve"> (</w:t>
      </w:r>
      <w:r w:rsidR="00FD54A0">
        <w:rPr>
          <w:highlight w:val="yellow"/>
        </w:rPr>
        <w:fldChar w:fldCharType="begin"/>
      </w:r>
      <w:r w:rsidR="00FD54A0">
        <w:instrText xml:space="preserve"> REF _Ref198298044 \h </w:instrText>
      </w:r>
      <w:r w:rsidR="00FD54A0">
        <w:rPr>
          <w:highlight w:val="yellow"/>
        </w:rPr>
      </w:r>
      <w:r w:rsidR="00FD54A0">
        <w:rPr>
          <w:highlight w:val="yellow"/>
        </w:rPr>
        <w:fldChar w:fldCharType="separate"/>
      </w:r>
      <w:r w:rsidR="00D35BC0">
        <w:t xml:space="preserve">Figure </w:t>
      </w:r>
      <w:r w:rsidR="00D35BC0">
        <w:rPr>
          <w:noProof/>
        </w:rPr>
        <w:t>8</w:t>
      </w:r>
      <w:r w:rsidR="00D35BC0">
        <w:noBreakHyphen/>
      </w:r>
      <w:r w:rsidR="00D35BC0">
        <w:rPr>
          <w:noProof/>
        </w:rPr>
        <w:t>37</w:t>
      </w:r>
      <w:r w:rsidR="00FD54A0">
        <w:rPr>
          <w:highlight w:val="yellow"/>
        </w:rPr>
        <w:fldChar w:fldCharType="end"/>
      </w:r>
      <w:r>
        <w:t>)</w:t>
      </w:r>
      <w:r w:rsidRPr="00C07725">
        <w:t>, followed by a gradual dissipation of pore pressure. The response to the pressure loading effect becomes more subdued deeper in the stratigraphic profile, characterised by a smaller spike that rises more gradually.</w:t>
      </w:r>
    </w:p>
    <w:p w14:paraId="16E10A4C" w14:textId="549FB8A8" w:rsidR="00906736" w:rsidRDefault="00906736" w:rsidP="00D90B68">
      <w:r>
        <w:t xml:space="preserve">Pressure dissipation can be a factor of drawdown of hydraulic pressure in Yallourn coal due to dewatering via sub-horizontal bores drilled in coal and relaxing of the coal joints following mining stress relief. </w:t>
      </w:r>
    </w:p>
    <w:p w14:paraId="105BC551" w14:textId="3981F0DB" w:rsidR="000F69AB" w:rsidRDefault="000F69AB" w:rsidP="000F69AB">
      <w:pPr>
        <w:pStyle w:val="Heading3"/>
      </w:pPr>
      <w:r>
        <w:t>Groundwater Extraction</w:t>
      </w:r>
    </w:p>
    <w:p w14:paraId="13B3E5DA" w14:textId="0CF354E7" w:rsidR="001B4C0B" w:rsidRDefault="001B4C0B" w:rsidP="00D90B68">
      <w:r w:rsidRPr="000564BA">
        <w:t xml:space="preserve">There are no </w:t>
      </w:r>
      <w:r w:rsidRPr="00375F21">
        <w:t xml:space="preserve">active pump bores within the SAS at Yallourn, Hazelwood or Loy Yang Mines (Table 3 in </w:t>
      </w:r>
      <w:r w:rsidR="00BF1EB1">
        <w:fldChar w:fldCharType="begin"/>
      </w:r>
      <w:r w:rsidR="001B655D">
        <w:instrText xml:space="preserve"> ADDIN EN.CITE &lt;EndNote&gt;&lt;Cite&gt;&lt;Author&gt;GHD&lt;/Author&gt;&lt;Year&gt;2024&lt;/Year&gt;&lt;RecNum&gt;65&lt;/RecNum&gt;&lt;DisplayText&gt;(GHD 2024a)&lt;/DisplayText&gt;&lt;record&gt;&lt;rec-number&gt;65&lt;/rec-number&gt;&lt;foreign-keys&gt;&lt;key app="EN" db-id="spaff0s0osz0sqe0t5a55fezradpx9psfrzt" timestamp="1746665967" guid="371547b6-5730-4ea8-94dd-170a7a7390d5"&gt;65&lt;/key&gt;&lt;/foreign-keys&gt;&lt;ref-type name="Report"&gt;27&lt;/ref-type&gt;&lt;contributors&gt;&lt;authors&gt;&lt;author&gt;GHD&lt;/author&gt;&lt;/authors&gt;&lt;secondary-authors&gt;&lt;author&gt;Regional Monitoring Committee,&lt;/author&gt;&lt;/secondary-authors&gt;&lt;/contributors&gt;&lt;titles&gt;&lt;title&gt;Latrobe Valley Regional Groundwater and Land Level Monitoring Report: Annual Report July 2023 to June 2024&lt;/title&gt;&lt;/titles&gt;&lt;number&gt;A2340136&lt;/number&gt;&lt;dates&gt;&lt;year&gt;2024&lt;/year&gt;&lt;pub-dates&gt;&lt;date&gt;17/12/2024&lt;/date&gt;&lt;/pub-dates&gt;&lt;/dates&gt;&lt;isbn&gt;12643645&lt;/isbn&gt;&lt;urls&gt;&lt;/urls&gt;&lt;/record&gt;&lt;/Cite&gt;&lt;/EndNote&gt;</w:instrText>
      </w:r>
      <w:r w:rsidR="00BF1EB1">
        <w:fldChar w:fldCharType="separate"/>
      </w:r>
      <w:r w:rsidR="004C52FC">
        <w:rPr>
          <w:noProof/>
        </w:rPr>
        <w:t>(GHD 2024a)</w:t>
      </w:r>
      <w:r w:rsidR="00BF1EB1">
        <w:fldChar w:fldCharType="end"/>
      </w:r>
      <w:r w:rsidR="00922023" w:rsidRPr="00375F21">
        <w:t>)</w:t>
      </w:r>
      <w:r w:rsidRPr="00375F21">
        <w:t>.</w:t>
      </w:r>
      <w:r w:rsidR="00CE05B2" w:rsidRPr="00375F21">
        <w:t xml:space="preserve"> </w:t>
      </w:r>
      <w:r w:rsidRPr="00375F21">
        <w:t xml:space="preserve">Regional monitoring of the SAS comprises two key bores (52883 and 80493) outside the three mine license boundaries (Table 8 in </w:t>
      </w:r>
      <w:r w:rsidR="00BF1EB1">
        <w:fldChar w:fldCharType="begin"/>
      </w:r>
      <w:r w:rsidR="001B655D">
        <w:instrText xml:space="preserve"> ADDIN EN.CITE &lt;EndNote&gt;&lt;Cite&gt;&lt;Author&gt;GHD&lt;/Author&gt;&lt;Year&gt;2024&lt;/Year&gt;&lt;RecNum&gt;65&lt;/RecNum&gt;&lt;DisplayText&gt;(GHD 2024a)&lt;/DisplayText&gt;&lt;record&gt;&lt;rec-number&gt;65&lt;/rec-number&gt;&lt;foreign-keys&gt;&lt;key app="EN" db-id="spaff0s0osz0sqe0t5a55fezradpx9psfrzt" timestamp="1746665967" guid="371547b6-5730-4ea8-94dd-170a7a7390d5"&gt;65&lt;/key&gt;&lt;/foreign-keys&gt;&lt;ref-type name="Report"&gt;27&lt;/ref-type&gt;&lt;contributors&gt;&lt;authors&gt;&lt;author&gt;GHD&lt;/author&gt;&lt;/authors&gt;&lt;secondary-authors&gt;&lt;author&gt;Regional Monitoring Committee,&lt;/author&gt;&lt;/secondary-authors&gt;&lt;/contributors&gt;&lt;titles&gt;&lt;title&gt;Latrobe Valley Regional Groundwater and Land Level Monitoring Report: Annual Report July 2023 to June 2024&lt;/title&gt;&lt;/titles&gt;&lt;number&gt;A2340136&lt;/number&gt;&lt;dates&gt;&lt;year&gt;2024&lt;/year&gt;&lt;pub-dates&gt;&lt;date&gt;17/12/2024&lt;/date&gt;&lt;/pub-dates&gt;&lt;/dates&gt;&lt;isbn&gt;12643645&lt;/isbn&gt;&lt;urls&gt;&lt;/urls&gt;&lt;/record&gt;&lt;/Cite&gt;&lt;/EndNote&gt;</w:instrText>
      </w:r>
      <w:r w:rsidR="00BF1EB1">
        <w:fldChar w:fldCharType="separate"/>
      </w:r>
      <w:r w:rsidR="004C52FC">
        <w:rPr>
          <w:noProof/>
        </w:rPr>
        <w:t>(GHD 2024a)</w:t>
      </w:r>
      <w:r w:rsidR="00BF1EB1">
        <w:fldChar w:fldCharType="end"/>
      </w:r>
      <w:r w:rsidRPr="00375F21">
        <w:t xml:space="preserve">). The SAS water level trend at </w:t>
      </w:r>
      <w:r w:rsidR="00AF6FF9" w:rsidRPr="00375F21">
        <w:t xml:space="preserve">key </w:t>
      </w:r>
      <w:r w:rsidRPr="00375F21">
        <w:t>bore 52883 shows a slight decline since the early 1990s, while bore 80493 showed an increase from 2011</w:t>
      </w:r>
      <w:r w:rsidRPr="004E0CB0">
        <w:t xml:space="preserve"> levels</w:t>
      </w:r>
      <w:r w:rsidR="004E0CB0" w:rsidRPr="00EB267B">
        <w:t>.</w:t>
      </w:r>
      <w:r w:rsidRPr="00EB267B">
        <w:t xml:space="preserve"> </w:t>
      </w:r>
      <w:r w:rsidRPr="000C2D9F">
        <w:t>This suggests the SAS is influenced by long-term seasonal trends, such as the millennium drought</w:t>
      </w:r>
      <w:r w:rsidR="001F786D" w:rsidRPr="000C2D9F">
        <w:t xml:space="preserve"> and </w:t>
      </w:r>
      <w:r w:rsidR="00FF264C" w:rsidRPr="000C2D9F">
        <w:t>higher</w:t>
      </w:r>
      <w:r w:rsidR="001F786D" w:rsidRPr="000C2D9F">
        <w:t xml:space="preserve"> rainfall periods</w:t>
      </w:r>
      <w:r w:rsidRPr="000C2D9F">
        <w:t>.</w:t>
      </w:r>
    </w:p>
    <w:p w14:paraId="5C52EDFE" w14:textId="3C8B395B" w:rsidR="00D032A3" w:rsidRDefault="002D2BD6" w:rsidP="00D90B68">
      <w:r>
        <w:t xml:space="preserve">There are </w:t>
      </w:r>
      <w:r w:rsidR="008045D2">
        <w:t>three active pump</w:t>
      </w:r>
      <w:r w:rsidR="008D0D09">
        <w:t xml:space="preserve"> bores (N5056, N6899 &amp; M4203) operating </w:t>
      </w:r>
      <w:r w:rsidR="008045D2">
        <w:t xml:space="preserve">in MFAS at </w:t>
      </w:r>
      <w:r>
        <w:t xml:space="preserve">Yallourn </w:t>
      </w:r>
      <w:r w:rsidR="008D0D09">
        <w:t xml:space="preserve">Mine. These extract </w:t>
      </w:r>
      <w:r w:rsidR="00092805">
        <w:t xml:space="preserve">water from the M1A formation, being the </w:t>
      </w:r>
      <w:r w:rsidR="00A6190D">
        <w:t xml:space="preserve">upper </w:t>
      </w:r>
      <w:r w:rsidR="00092805">
        <w:t>most</w:t>
      </w:r>
      <w:r w:rsidR="00A6190D">
        <w:t xml:space="preserve"> formation in the Morwell </w:t>
      </w:r>
      <w:r w:rsidR="00755D23">
        <w:t>Formation and is the most</w:t>
      </w:r>
      <w:r w:rsidR="00092805">
        <w:t xml:space="preserve"> relevant for Yallourn</w:t>
      </w:r>
      <w:r w:rsidR="00755D23">
        <w:t xml:space="preserve"> Mine aquifer pressure management</w:t>
      </w:r>
      <w:r w:rsidR="00092805">
        <w:t xml:space="preserve">. The extraction volumes are administered under a </w:t>
      </w:r>
      <w:r w:rsidR="00A77872">
        <w:t>Groundwater Lice</w:t>
      </w:r>
      <w:r w:rsidR="00A6190D">
        <w:t xml:space="preserve">nse No. 2007403, issued by Southern Rural Waters. </w:t>
      </w:r>
      <w:r w:rsidR="00755D23">
        <w:t xml:space="preserve">The </w:t>
      </w:r>
      <w:r w:rsidR="00580F33">
        <w:t xml:space="preserve">extraction volumes at Yallourn are an average of 1.1 </w:t>
      </w:r>
      <w:r w:rsidR="00806EFC">
        <w:t>Gigalitres</w:t>
      </w:r>
      <w:r w:rsidR="00580F33">
        <w:t>/Year</w:t>
      </w:r>
      <w:r w:rsidR="00806EFC">
        <w:t xml:space="preserve">, making it the lowest among the three Latrobe Valley mines. For this reason, the regional impact of depressurisation at this site are minimal. The regional influence is </w:t>
      </w:r>
      <w:r w:rsidR="009F6C9D">
        <w:t xml:space="preserve">assessed and reported in accordance with the </w:t>
      </w:r>
      <w:r w:rsidR="00534A0F">
        <w:t>license</w:t>
      </w:r>
      <w:r w:rsidR="009F6C9D">
        <w:t xml:space="preserve"> condition</w:t>
      </w:r>
      <w:r w:rsidR="00534A0F">
        <w:t>s.</w:t>
      </w:r>
      <w:r w:rsidR="009F6C9D">
        <w:t xml:space="preserve"> </w:t>
      </w:r>
    </w:p>
    <w:p w14:paraId="6605D857" w14:textId="14888CDA" w:rsidR="000F69AB" w:rsidRDefault="0009125A" w:rsidP="0009125A">
      <w:pPr>
        <w:pStyle w:val="Heading3"/>
      </w:pPr>
      <w:r>
        <w:t>Groundwater Quality</w:t>
      </w:r>
    </w:p>
    <w:p w14:paraId="43877CD4" w14:textId="56D09330" w:rsidR="00D0051E" w:rsidRPr="00E96C30" w:rsidRDefault="00405111" w:rsidP="00D90B68">
      <w:pPr>
        <w:rPr>
          <w:i/>
          <w:iCs/>
        </w:rPr>
      </w:pPr>
      <w:r w:rsidRPr="00D90B68">
        <w:t>Groundwater quality</w:t>
      </w:r>
      <w:r w:rsidR="009D662C" w:rsidRPr="00D90B68">
        <w:t xml:space="preserve"> across the deeper aquifer systems i</w:t>
      </w:r>
      <w:r w:rsidR="00D37981">
        <w:t>s</w:t>
      </w:r>
      <w:r w:rsidR="009D662C" w:rsidRPr="00D90B68">
        <w:t xml:space="preserve"> consistent, generally within class A1</w:t>
      </w:r>
      <w:r w:rsidR="00001045">
        <w:t xml:space="preserve"> as defined by EPA</w:t>
      </w:r>
      <w:r w:rsidR="00BF60E6">
        <w:t xml:space="preserve"> </w:t>
      </w:r>
      <w:r w:rsidR="00AA005C">
        <w:t xml:space="preserve">in the </w:t>
      </w:r>
      <w:r w:rsidR="00AA005C" w:rsidRPr="00AA005C">
        <w:rPr>
          <w:i/>
          <w:iCs/>
        </w:rPr>
        <w:t xml:space="preserve">Environment Reference </w:t>
      </w:r>
      <w:r w:rsidR="007B30BB" w:rsidRPr="000C2D9F">
        <w:t>S</w:t>
      </w:r>
      <w:r w:rsidR="00AA005C" w:rsidRPr="000C2D9F">
        <w:rPr>
          <w:i/>
          <w:iCs/>
        </w:rPr>
        <w:t>tandard</w:t>
      </w:r>
      <w:r w:rsidR="00BF60E6">
        <w:t xml:space="preserve"> </w:t>
      </w:r>
      <w:r w:rsidR="00165DD1">
        <w:fldChar w:fldCharType="begin"/>
      </w:r>
      <w:r w:rsidR="001B655D">
        <w:instrText xml:space="preserve"> ADDIN EN.CITE &lt;EndNote&gt;&lt;Cite&gt;&lt;Author&gt;EPA&lt;/Author&gt;&lt;Year&gt;2022&lt;/Year&gt;&lt;RecNum&gt;45&lt;/RecNum&gt;&lt;DisplayText&gt;(EPA 2022)&lt;/DisplayText&gt;&lt;record&gt;&lt;rec-number&gt;45&lt;/rec-number&gt;&lt;foreign-keys&gt;&lt;key app="EN" db-id="spaff0s0osz0sqe0t5a55fezradpx9psfrzt" timestamp="1746075499" guid="6d3b7307-09bc-45df-87c6-69ae119eac30"&gt;45&lt;/key&gt;&lt;/foreign-keys&gt;&lt;ref-type name="Report"&gt;27&lt;/ref-type&gt;&lt;contributors&gt;&lt;authors&gt;&lt;author&gt;EPA&lt;/author&gt;&lt;/authors&gt;&lt;secondary-authors&gt;&lt;author&gt;Environment Protection Authority Victoria,&lt;/author&gt;&lt;/secondary-authors&gt;&lt;/contributors&gt;&lt;titles&gt;&lt;title&gt;Environment Reference Standard&lt;/title&gt;&lt;secondary-title&gt;Victorian Government Gazette No. S245&lt;/secondary-title&gt;&lt;/titles&gt;&lt;number&gt;A2407212&lt;/number&gt;&lt;dates&gt;&lt;year&gt;2022&lt;/year&gt;&lt;pub-dates&gt;&lt;date&gt;Amended 29 March 2022&lt;/date&gt;&lt;/pub-dates&gt;&lt;/dates&gt;&lt;pub-location&gt;https://www.epa.vic.gov.au/about-epa/laws/compliance-and-directions/environment-reference-standard&lt;/pub-location&gt;&lt;publisher&gt;State Government of Victoria&lt;/publisher&gt;&lt;urls&gt;&lt;related-urls&gt;&lt;url&gt;file:///C:/Users/ctols/OneDrive%20-%20EnergyAustralia%20Services%20Pty%20Ltd/Desktop/Documents%20in%20DMRP/Consolidated%20ERS%20prepared%20by%20EPA%2029%20Mar%202022%20(1).pdf&lt;/url&gt;&lt;/related-urls&gt;&lt;/urls&gt;&lt;access-date&gt;01/05/2025&lt;/access-date&gt;&lt;/record&gt;&lt;/Cite&gt;&lt;/EndNote&gt;</w:instrText>
      </w:r>
      <w:r w:rsidR="00165DD1">
        <w:fldChar w:fldCharType="separate"/>
      </w:r>
      <w:r w:rsidR="00165DD1">
        <w:rPr>
          <w:noProof/>
        </w:rPr>
        <w:t>(EPA 2022)</w:t>
      </w:r>
      <w:r w:rsidR="00165DD1">
        <w:fldChar w:fldCharType="end"/>
      </w:r>
      <w:r w:rsidR="00702B67" w:rsidRPr="00D90B68">
        <w:t>.</w:t>
      </w:r>
      <w:r w:rsidRPr="00D90B68">
        <w:t xml:space="preserve"> </w:t>
      </w:r>
      <w:r w:rsidR="00780A94" w:rsidRPr="00D90B68">
        <w:t>However,</w:t>
      </w:r>
      <w:r w:rsidR="00702B67" w:rsidRPr="00D90B68">
        <w:t xml:space="preserve"> variability is noticeable within the mine where overburden geochemistry creates localised changes in groundwater </w:t>
      </w:r>
      <w:r w:rsidR="003E450C" w:rsidRPr="00D90B68">
        <w:t>quality</w:t>
      </w:r>
      <w:r w:rsidR="00702B67" w:rsidRPr="00D90B68">
        <w:t>.</w:t>
      </w:r>
    </w:p>
    <w:p w14:paraId="7AFCEEB9" w14:textId="2AADE69E" w:rsidR="00702B67" w:rsidRPr="00D90B68" w:rsidRDefault="00AA44CB" w:rsidP="00D90B68">
      <w:r w:rsidRPr="00D90B68">
        <w:t>Other observations include</w:t>
      </w:r>
      <w:r w:rsidR="00131EAE">
        <w:t xml:space="preserve"> </w:t>
      </w:r>
      <w:r w:rsidR="00B65DE1">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B65DE1">
        <w:fldChar w:fldCharType="separate"/>
      </w:r>
      <w:r w:rsidR="00673C6F">
        <w:rPr>
          <w:noProof/>
        </w:rPr>
        <w:t>(GHD 2023)</w:t>
      </w:r>
      <w:r w:rsidR="00B65DE1">
        <w:fldChar w:fldCharType="end"/>
      </w:r>
      <w:r w:rsidRPr="00D90B68">
        <w:t>:</w:t>
      </w:r>
    </w:p>
    <w:p w14:paraId="4CCF8C20" w14:textId="74F0B5E9" w:rsidR="00405111" w:rsidRPr="00AA44CB" w:rsidRDefault="00405111" w:rsidP="000C511A">
      <w:pPr>
        <w:pStyle w:val="ListParagraph"/>
      </w:pPr>
      <w:r w:rsidRPr="00AA44CB">
        <w:t>The salinity of Yallourn Coal ranges from 220 mg/L at the Western Batters- Hernes Oak, to up to 1,200 mg/L observed in the East Field, above the Latrobe River Batters.</w:t>
      </w:r>
    </w:p>
    <w:p w14:paraId="513F862F" w14:textId="799C1EFA" w:rsidR="00405111" w:rsidRPr="00E104ED" w:rsidRDefault="00405111" w:rsidP="000C511A">
      <w:pPr>
        <w:pStyle w:val="ListParagraph"/>
      </w:pPr>
      <w:r w:rsidRPr="00E104ED">
        <w:t xml:space="preserve">The HHF also shows a wide variability in groundwater salinity, ranging from less than 60 mg/L in areas close to topographic ridges and inferred rechange zones at Hernes Oak (near the bores recording long term climate induced trends), to up to 770 mg/L adjacent to </w:t>
      </w:r>
      <w:r w:rsidR="007B66F0">
        <w:t xml:space="preserve">the </w:t>
      </w:r>
      <w:r w:rsidRPr="00E104ED">
        <w:t>Floc Pond Batters. The salinity is higher and more variable in the East Field and Maryvale areas.  Similarly, the salinity of bores in the Overburden ranges from 190 mg/L at Hernes Oak and 640 mg/L in East Field.</w:t>
      </w:r>
    </w:p>
    <w:p w14:paraId="0D0B9BC2" w14:textId="77777777" w:rsidR="00405111" w:rsidRPr="00E104ED" w:rsidRDefault="00405111" w:rsidP="000C511A">
      <w:pPr>
        <w:pStyle w:val="ListParagraph"/>
      </w:pPr>
      <w:r w:rsidRPr="00E104ED">
        <w:t>The samples of M1A Interseam (aquifer) groundwater collected from pumping bores N6899 and N5056 indicate low salinity, with a Total Dissolved Solids (TDS) concentration of 300 mg/L and 210 mg/L respectively.</w:t>
      </w:r>
    </w:p>
    <w:p w14:paraId="11631D6C" w14:textId="77777777" w:rsidR="00405111" w:rsidRPr="00E104ED" w:rsidRDefault="00405111" w:rsidP="000C511A">
      <w:pPr>
        <w:pStyle w:val="ListParagraph"/>
      </w:pPr>
      <w:r w:rsidRPr="304F3A65">
        <w:t xml:space="preserve">The pH levels range from 5 to 6 pH units for the different HSUs, which is in line with the historical data.  </w:t>
      </w:r>
    </w:p>
    <w:p w14:paraId="226C77B3" w14:textId="68B53397" w:rsidR="00405111" w:rsidRPr="00555EB5" w:rsidRDefault="00EB5C4F" w:rsidP="000C511A">
      <w:pPr>
        <w:pStyle w:val="ListParagraph"/>
      </w:pPr>
      <w:r>
        <w:t>Analysis of major anions and cations</w:t>
      </w:r>
      <w:r w:rsidR="00EB3C9A">
        <w:t xml:space="preserve"> </w:t>
      </w:r>
      <w:r w:rsidR="00433FB6" w:rsidRPr="004279C9">
        <w:t>indicates</w:t>
      </w:r>
      <w:r w:rsidR="00405111" w:rsidRPr="004279C9">
        <w:t xml:space="preserve"> that the four HSUs identified showed a similar distribution, except for the Overburden which showed no dominant </w:t>
      </w:r>
      <w:r w:rsidR="00405111">
        <w:t xml:space="preserve">type and a wider spread of mixed water types (reflecting their heterogeneous nature).  </w:t>
      </w:r>
    </w:p>
    <w:p w14:paraId="73D77C60" w14:textId="1AE2EED8" w:rsidR="00664F54" w:rsidRDefault="00664F54" w:rsidP="00664F54">
      <w:pPr>
        <w:pStyle w:val="Heading3"/>
      </w:pPr>
      <w:bookmarkStart w:id="195" w:name="_Ref198038027"/>
      <w:r>
        <w:t>Groundwater Dependent Ecosystems</w:t>
      </w:r>
      <w:bookmarkEnd w:id="195"/>
    </w:p>
    <w:p w14:paraId="2CCB693C" w14:textId="7631C967" w:rsidR="00664F54" w:rsidRPr="00873DC3" w:rsidRDefault="00664F54" w:rsidP="00664F54">
      <w:r>
        <w:t>Groundwater Dependant Ecosystems (</w:t>
      </w:r>
      <w:r w:rsidRPr="00873DC3">
        <w:t>GDE</w:t>
      </w:r>
      <w:r>
        <w:t>)</w:t>
      </w:r>
      <w:r w:rsidRPr="00873DC3">
        <w:t xml:space="preserve"> are defined as ecosystems that require access to groundwater to meet all or some of their water requirements to maintain the communities of plants and animals, ecological processes they support, and ecosystem services they provide</w:t>
      </w:r>
      <w:r>
        <w:t xml:space="preserve"> </w:t>
      </w:r>
      <w:r w:rsidR="00900241">
        <w:fldChar w:fldCharType="begin"/>
      </w:r>
      <w:r w:rsidR="001B655D">
        <w:instrText xml:space="preserve"> ADDIN EN.CITE &lt;EndNote&gt;&lt;Cite&gt;&lt;Author&gt;ERM&lt;/Author&gt;&lt;Year&gt;2023&lt;/Year&gt;&lt;RecNum&gt;16&lt;/RecNum&gt;&lt;DisplayText&gt;(ERM 2023a)&lt;/DisplayText&gt;&lt;record&gt;&lt;rec-number&gt;16&lt;/rec-number&gt;&lt;foreign-keys&gt;&lt;key app="EN" db-id="spaff0s0osz0sqe0t5a55fezradpx9psfrzt" timestamp="1744956301" guid="453287c7-2c9c-474b-acaa-2aae836bfe1e"&gt;16&lt;/key&gt;&lt;/foreign-keys&gt;&lt;ref-type name="Report"&gt;27&lt;/ref-type&gt;&lt;contributors&gt;&lt;authors&gt;&lt;author&gt;ERM&lt;/author&gt;&lt;/authors&gt;&lt;secondary-authors&gt;&lt;author&gt;Environmental Resources Management Australia Pty Ltd,&lt;/author&gt;&lt;/secondary-authors&gt;&lt;/contributors&gt;&lt;titles&gt;&lt;title&gt;Groundwater Dependent Ecosystems (GDE) Review&lt;/title&gt;&lt;/titles&gt;&lt;number&gt;A2407360&lt;/number&gt;&lt;dates&gt;&lt;year&gt;2023&lt;/year&gt;&lt;/dates&gt;&lt;isbn&gt;0666315&lt;/isbn&gt;&lt;urls&gt;&lt;/urls&gt;&lt;/record&gt;&lt;/Cite&gt;&lt;/EndNote&gt;</w:instrText>
      </w:r>
      <w:r w:rsidR="00900241">
        <w:fldChar w:fldCharType="separate"/>
      </w:r>
      <w:r w:rsidR="00F37432">
        <w:rPr>
          <w:noProof/>
        </w:rPr>
        <w:t>(ERM 2023a)</w:t>
      </w:r>
      <w:r w:rsidR="00900241">
        <w:fldChar w:fldCharType="end"/>
      </w:r>
      <w:r w:rsidR="00D0051E">
        <w:rPr>
          <w:i/>
          <w:iCs/>
        </w:rPr>
        <w:t>.</w:t>
      </w:r>
    </w:p>
    <w:p w14:paraId="1290EE1A" w14:textId="77777777" w:rsidR="00664F54" w:rsidRPr="00873DC3" w:rsidRDefault="00664F54" w:rsidP="00664F54">
      <w:r w:rsidRPr="00873DC3">
        <w:t>GDE can be classified by:</w:t>
      </w:r>
    </w:p>
    <w:p w14:paraId="5D0B23F9" w14:textId="22E897E1" w:rsidR="00664F54" w:rsidRPr="00873DC3" w:rsidRDefault="00664F54" w:rsidP="00ED69BB">
      <w:pPr>
        <w:pStyle w:val="ListParagraph"/>
        <w:numPr>
          <w:ilvl w:val="0"/>
          <w:numId w:val="46"/>
        </w:numPr>
      </w:pPr>
      <w:r w:rsidRPr="00873DC3">
        <w:rPr>
          <w:b/>
          <w:bCs/>
        </w:rPr>
        <w:t>Subterranean:</w:t>
      </w:r>
      <w:r w:rsidRPr="00873DC3">
        <w:t xml:space="preserve"> Aquifer and cave ecosystems (Type 1) where groundwater-inhabiting ecosystems (</w:t>
      </w:r>
      <w:r w:rsidR="00050A74" w:rsidRPr="00873DC3">
        <w:t>e.g. stygofauna</w:t>
      </w:r>
      <w:r w:rsidRPr="00873DC3">
        <w:t>) reside, commonly in karst and fractured rock aquifer systems</w:t>
      </w:r>
    </w:p>
    <w:p w14:paraId="0F700112" w14:textId="77777777" w:rsidR="00664F54" w:rsidRPr="00873DC3" w:rsidRDefault="00664F54" w:rsidP="00ED69BB">
      <w:pPr>
        <w:pStyle w:val="ListParagraph"/>
        <w:numPr>
          <w:ilvl w:val="0"/>
          <w:numId w:val="46"/>
        </w:numPr>
      </w:pPr>
      <w:r w:rsidRPr="00873DC3">
        <w:rPr>
          <w:b/>
          <w:bCs/>
        </w:rPr>
        <w:t xml:space="preserve">Aquatic: </w:t>
      </w:r>
      <w:r w:rsidRPr="00873DC3">
        <w:t>Ecosystems dependent on the surface expression of groundwater (Type 2), including wetlands, lakes, seeps, springs, and river baseflow systems where the water table extends above the land surface as a visible expression</w:t>
      </w:r>
    </w:p>
    <w:p w14:paraId="56E5BB72" w14:textId="77777777" w:rsidR="00664F54" w:rsidRPr="00873DC3" w:rsidRDefault="00664F54" w:rsidP="00ED69BB">
      <w:pPr>
        <w:pStyle w:val="ListParagraph"/>
        <w:numPr>
          <w:ilvl w:val="0"/>
          <w:numId w:val="46"/>
        </w:numPr>
      </w:pPr>
      <w:r w:rsidRPr="00873DC3">
        <w:rPr>
          <w:b/>
          <w:bCs/>
        </w:rPr>
        <w:t xml:space="preserve">Terrestrial: </w:t>
      </w:r>
      <w:r w:rsidRPr="00873DC3">
        <w:t>Ecosystems dependent on subsurface presence of groundwater (Type 3), including terrestrial vegetation where the root zone lies within the capillary fringe of the water, either permanently or episodically</w:t>
      </w:r>
    </w:p>
    <w:p w14:paraId="127506B4" w14:textId="6B188D12" w:rsidR="00664F54" w:rsidRDefault="00664F54" w:rsidP="00664F54">
      <w:pPr>
        <w:rPr>
          <w:b/>
          <w:bCs/>
        </w:rPr>
      </w:pPr>
      <w:r w:rsidRPr="00873DC3">
        <w:t xml:space="preserve">Relevant and potentially relevant aquatic and terrestrial GDE are show in </w:t>
      </w:r>
      <w:r w:rsidR="000520C6">
        <w:rPr>
          <w:highlight w:val="yellow"/>
        </w:rPr>
        <w:fldChar w:fldCharType="begin"/>
      </w:r>
      <w:r w:rsidR="000520C6">
        <w:instrText xml:space="preserve"> REF _Ref197008738 \h </w:instrText>
      </w:r>
      <w:r w:rsidR="000520C6">
        <w:rPr>
          <w:highlight w:val="yellow"/>
        </w:rPr>
      </w:r>
      <w:r w:rsidR="000520C6">
        <w:rPr>
          <w:highlight w:val="yellow"/>
        </w:rPr>
        <w:fldChar w:fldCharType="separate"/>
      </w:r>
      <w:r w:rsidR="00D35BC0">
        <w:t xml:space="preserve">Figure </w:t>
      </w:r>
      <w:r w:rsidR="00D35BC0">
        <w:rPr>
          <w:noProof/>
        </w:rPr>
        <w:t>5</w:t>
      </w:r>
      <w:r w:rsidR="00D35BC0">
        <w:noBreakHyphen/>
      </w:r>
      <w:r w:rsidR="00D35BC0">
        <w:rPr>
          <w:noProof/>
        </w:rPr>
        <w:t>11</w:t>
      </w:r>
      <w:r w:rsidR="000520C6">
        <w:rPr>
          <w:highlight w:val="yellow"/>
        </w:rPr>
        <w:fldChar w:fldCharType="end"/>
      </w:r>
      <w:r w:rsidR="000520C6">
        <w:t xml:space="preserve"> </w:t>
      </w:r>
      <w:r w:rsidRPr="00873DC3">
        <w:t xml:space="preserve">and are located around the Latrobe River and Morwell River floodplains area. </w:t>
      </w:r>
      <w:r w:rsidRPr="00873DC3">
        <w:rPr>
          <w:b/>
          <w:bCs/>
        </w:rPr>
        <w:t xml:space="preserve"> </w:t>
      </w:r>
      <w:r w:rsidRPr="00873DC3">
        <w:t xml:space="preserve">A summary of each sub-region is provided in </w:t>
      </w:r>
      <w:r w:rsidR="00EE1DCD">
        <w:rPr>
          <w:highlight w:val="yellow"/>
        </w:rPr>
        <w:fldChar w:fldCharType="begin"/>
      </w:r>
      <w:r w:rsidR="00EE1DCD">
        <w:instrText xml:space="preserve"> REF _Ref195785012 \h </w:instrText>
      </w:r>
      <w:r w:rsidR="00EE1DCD">
        <w:rPr>
          <w:highlight w:val="yellow"/>
        </w:rPr>
      </w:r>
      <w:r w:rsidR="00EE1DCD">
        <w:rPr>
          <w:highlight w:val="yellow"/>
        </w:rPr>
        <w:fldChar w:fldCharType="separate"/>
      </w:r>
      <w:r w:rsidR="00D35BC0">
        <w:t xml:space="preserve">Table </w:t>
      </w:r>
      <w:r w:rsidR="00D35BC0">
        <w:rPr>
          <w:noProof/>
        </w:rPr>
        <w:t>5</w:t>
      </w:r>
      <w:r w:rsidR="00D35BC0">
        <w:noBreakHyphen/>
      </w:r>
      <w:r w:rsidR="00D35BC0">
        <w:rPr>
          <w:noProof/>
        </w:rPr>
        <w:t>8</w:t>
      </w:r>
      <w:r w:rsidR="00EE1DCD">
        <w:rPr>
          <w:highlight w:val="yellow"/>
        </w:rPr>
        <w:fldChar w:fldCharType="end"/>
      </w:r>
      <w:r w:rsidRPr="00873DC3">
        <w:t>.</w:t>
      </w:r>
      <w:r w:rsidRPr="00873DC3">
        <w:rPr>
          <w:b/>
          <w:bCs/>
        </w:rPr>
        <w:t xml:space="preserve"> </w:t>
      </w:r>
    </w:p>
    <w:p w14:paraId="39ABA59B" w14:textId="77777777" w:rsidR="00664F54" w:rsidRDefault="00664F54" w:rsidP="00664F54">
      <w:r w:rsidRPr="00873DC3">
        <w:t xml:space="preserve">Subterranean GDE were not identified from the search of publicly available information.  Further assessment of stygofauna and subterranean ecosystems </w:t>
      </w:r>
      <w:r>
        <w:t>is</w:t>
      </w:r>
      <w:r w:rsidRPr="00873DC3">
        <w:t xml:space="preserve"> not considered relevant for the Yallourn Mine. </w:t>
      </w:r>
    </w:p>
    <w:p w14:paraId="1EA38253" w14:textId="2B446565" w:rsidR="003F6853" w:rsidRDefault="003F6853" w:rsidP="00664F54">
      <w:r>
        <w:t xml:space="preserve">Details of GDE identification is contained in </w:t>
      </w:r>
      <w:r w:rsidR="00D81490">
        <w:t>S</w:t>
      </w:r>
      <w:r>
        <w:t xml:space="preserve">ection </w:t>
      </w:r>
      <w:r w:rsidR="00C378AA">
        <w:fldChar w:fldCharType="begin"/>
      </w:r>
      <w:r w:rsidR="00C378AA">
        <w:instrText xml:space="preserve"> REF _Ref197337967 \r \h </w:instrText>
      </w:r>
      <w:r w:rsidR="00C378AA">
        <w:fldChar w:fldCharType="separate"/>
      </w:r>
      <w:r w:rsidR="00D35BC0">
        <w:t>8.4</w:t>
      </w:r>
      <w:r w:rsidR="00C378AA">
        <w:fldChar w:fldCharType="end"/>
      </w:r>
      <w:r>
        <w:t xml:space="preserve">. </w:t>
      </w:r>
    </w:p>
    <w:p w14:paraId="5B380002" w14:textId="7A732F33" w:rsidR="00B97B1E" w:rsidRPr="00873DC3" w:rsidRDefault="0032537D">
      <w:pPr>
        <w:spacing w:after="0" w:line="240" w:lineRule="auto"/>
      </w:pPr>
      <w:r>
        <w:br w:type="page"/>
      </w:r>
    </w:p>
    <w:p w14:paraId="08FCFAE3" w14:textId="7070454E" w:rsidR="00664F54" w:rsidRDefault="00664F54" w:rsidP="00C43772">
      <w:pPr>
        <w:pStyle w:val="Caption"/>
      </w:pPr>
      <w:bookmarkStart w:id="196" w:name="_Ref195785012"/>
      <w:bookmarkStart w:id="197" w:name="_Toc210126968"/>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8</w:t>
      </w:r>
      <w:r w:rsidR="00971AAD">
        <w:fldChar w:fldCharType="end"/>
      </w:r>
      <w:bookmarkEnd w:id="196"/>
      <w:r>
        <w:t xml:space="preserve">: </w:t>
      </w:r>
      <w:r w:rsidRPr="00E566E2">
        <w:t>Summary of aquatic and terrestrial Groundwater Dependent Ecosystems (GDE) in sub-regions of Yallourn Mine.</w:t>
      </w:r>
      <w:bookmarkEnd w:id="197"/>
    </w:p>
    <w:tbl>
      <w:tblPr>
        <w:tblStyle w:val="DMRPTable"/>
        <w:tblW w:w="5000" w:type="pct"/>
        <w:tblLook w:val="04A0" w:firstRow="1" w:lastRow="0" w:firstColumn="1" w:lastColumn="0" w:noHBand="0" w:noVBand="1"/>
      </w:tblPr>
      <w:tblGrid>
        <w:gridCol w:w="2762"/>
        <w:gridCol w:w="8000"/>
      </w:tblGrid>
      <w:tr w:rsidR="00664F54" w:rsidRPr="00873DC3" w14:paraId="719F1990" w14:textId="77777777" w:rsidTr="00D01CBA">
        <w:trPr>
          <w:cnfStyle w:val="100000000000" w:firstRow="1" w:lastRow="0" w:firstColumn="0" w:lastColumn="0" w:oddVBand="0" w:evenVBand="0" w:oddHBand="0" w:evenHBand="0" w:firstRowFirstColumn="0" w:firstRowLastColumn="0" w:lastRowFirstColumn="0" w:lastRowLastColumn="0"/>
        </w:trPr>
        <w:tc>
          <w:tcPr>
            <w:tcW w:w="1283" w:type="pct"/>
          </w:tcPr>
          <w:p w14:paraId="6C318631" w14:textId="77777777" w:rsidR="00664F54" w:rsidRPr="00873DC3" w:rsidRDefault="00664F54">
            <w:r w:rsidRPr="00873DC3">
              <w:t>Sub Region</w:t>
            </w:r>
          </w:p>
        </w:tc>
        <w:tc>
          <w:tcPr>
            <w:tcW w:w="3717" w:type="pct"/>
          </w:tcPr>
          <w:p w14:paraId="42F5FAB0" w14:textId="77777777" w:rsidR="00664F54" w:rsidRPr="00873DC3" w:rsidRDefault="00664F54">
            <w:r w:rsidRPr="00873DC3">
              <w:t>GDE status</w:t>
            </w:r>
          </w:p>
        </w:tc>
      </w:tr>
      <w:tr w:rsidR="00664F54" w:rsidRPr="00873DC3" w14:paraId="3760539D" w14:textId="77777777" w:rsidTr="00D01CBA">
        <w:tc>
          <w:tcPr>
            <w:tcW w:w="1283" w:type="pct"/>
          </w:tcPr>
          <w:p w14:paraId="7FA48B2A" w14:textId="77777777" w:rsidR="00664F54" w:rsidRPr="00873DC3" w:rsidRDefault="00664F54">
            <w:r w:rsidRPr="00873DC3">
              <w:t>West of Mine</w:t>
            </w:r>
          </w:p>
        </w:tc>
        <w:tc>
          <w:tcPr>
            <w:tcW w:w="3717" w:type="pct"/>
          </w:tcPr>
          <w:p w14:paraId="667BD326" w14:textId="77777777" w:rsidR="00664F54" w:rsidRPr="00873DC3" w:rsidRDefault="00664F54">
            <w:r w:rsidRPr="00873DC3">
              <w:t xml:space="preserve">GDE identified in this area were unlikely to be relevant to the Yallourn Mine due to the elevated topography, presence of the Yallourn Monocline and large depth to groundwater. </w:t>
            </w:r>
          </w:p>
        </w:tc>
      </w:tr>
      <w:tr w:rsidR="00664F54" w:rsidRPr="00873DC3" w14:paraId="37C7FA0A" w14:textId="77777777" w:rsidTr="00D01CBA">
        <w:tc>
          <w:tcPr>
            <w:tcW w:w="1283" w:type="pct"/>
          </w:tcPr>
          <w:p w14:paraId="05747CB7" w14:textId="77777777" w:rsidR="00664F54" w:rsidRPr="00873DC3" w:rsidRDefault="00664F54">
            <w:r w:rsidRPr="00873DC3">
              <w:t>Southwest of Mine</w:t>
            </w:r>
          </w:p>
        </w:tc>
        <w:tc>
          <w:tcPr>
            <w:tcW w:w="3717" w:type="pct"/>
          </w:tcPr>
          <w:p w14:paraId="60E12151" w14:textId="2972883A" w:rsidR="00664F54" w:rsidRPr="00873DC3" w:rsidRDefault="00664F54">
            <w:r w:rsidRPr="00873DC3">
              <w:t>GDE identified in this area were unlikely to be relevant to the Yallourn Mine due to the large depth to groundwater (20 to 50</w:t>
            </w:r>
            <w:r w:rsidR="00370142">
              <w:t xml:space="preserve"> metres below ground level</w:t>
            </w:r>
            <w:r w:rsidRPr="00873DC3">
              <w:t xml:space="preserve"> </w:t>
            </w:r>
            <w:r w:rsidR="00370142">
              <w:t>(</w:t>
            </w:r>
            <w:r w:rsidRPr="00873DC3">
              <w:t>mbgl</w:t>
            </w:r>
            <w:r w:rsidR="00370142">
              <w:t>)</w:t>
            </w:r>
            <w:r w:rsidRPr="00873DC3">
              <w:t xml:space="preserve">. </w:t>
            </w:r>
          </w:p>
        </w:tc>
      </w:tr>
      <w:tr w:rsidR="00664F54" w:rsidRPr="00873DC3" w14:paraId="14C14E53" w14:textId="77777777" w:rsidTr="00D01CBA">
        <w:tc>
          <w:tcPr>
            <w:tcW w:w="1283" w:type="pct"/>
          </w:tcPr>
          <w:p w14:paraId="0DD034C4" w14:textId="77777777" w:rsidR="00664F54" w:rsidRPr="00873DC3" w:rsidRDefault="00664F54">
            <w:r w:rsidRPr="00873DC3">
              <w:t>North of Latrobe River</w:t>
            </w:r>
          </w:p>
        </w:tc>
        <w:tc>
          <w:tcPr>
            <w:tcW w:w="3717" w:type="pct"/>
          </w:tcPr>
          <w:p w14:paraId="07850299" w14:textId="77777777" w:rsidR="00664F54" w:rsidRPr="00873DC3" w:rsidRDefault="00664F54">
            <w:r w:rsidRPr="00873DC3">
              <w:t xml:space="preserve">GDE identified in this area were unlikely to be relevant to the Yallourn Mine as the area has increase in elevation a short distance away from the river towards the north with depth to groundwater between 20 to 50 mbgl. </w:t>
            </w:r>
          </w:p>
        </w:tc>
      </w:tr>
      <w:tr w:rsidR="00664F54" w:rsidRPr="00873DC3" w14:paraId="5DC7786C" w14:textId="77777777" w:rsidTr="00D01CBA">
        <w:tc>
          <w:tcPr>
            <w:tcW w:w="1283" w:type="pct"/>
          </w:tcPr>
          <w:p w14:paraId="56E6761B" w14:textId="77777777" w:rsidR="00664F54" w:rsidRPr="00873DC3" w:rsidRDefault="00664F54">
            <w:r w:rsidRPr="00873DC3">
              <w:t>Southeast of Mine</w:t>
            </w:r>
          </w:p>
        </w:tc>
        <w:tc>
          <w:tcPr>
            <w:tcW w:w="3717" w:type="pct"/>
          </w:tcPr>
          <w:p w14:paraId="624DCD3D" w14:textId="77777777" w:rsidR="00664F54" w:rsidRPr="00873DC3" w:rsidRDefault="00664F54">
            <w:r w:rsidRPr="00873DC3">
              <w:t>GDE identified in this area were unlikely to be relevant to the Yallourn Mine due to the large depth to groundwater (20 to 50 mbgl).</w:t>
            </w:r>
          </w:p>
        </w:tc>
      </w:tr>
      <w:tr w:rsidR="00664F54" w:rsidRPr="00873DC3" w14:paraId="53B48274" w14:textId="77777777" w:rsidTr="00D01CBA">
        <w:tc>
          <w:tcPr>
            <w:tcW w:w="1283" w:type="pct"/>
          </w:tcPr>
          <w:p w14:paraId="4863AA37" w14:textId="77777777" w:rsidR="00664F54" w:rsidRPr="00873DC3" w:rsidRDefault="00664F54">
            <w:r w:rsidRPr="00873DC3">
              <w:t>Latrobe and Morwell River floodplains</w:t>
            </w:r>
          </w:p>
        </w:tc>
        <w:tc>
          <w:tcPr>
            <w:tcW w:w="3717" w:type="pct"/>
          </w:tcPr>
          <w:p w14:paraId="3285D7CC" w14:textId="77777777" w:rsidR="00664F54" w:rsidRPr="00873DC3" w:rsidRDefault="00664F54">
            <w:r w:rsidRPr="00873DC3">
              <w:t xml:space="preserve">GDE identified in this area are likely to be relevant to the Yallourn Mine due to the relatively flat topography and shallow inferred groundwater. </w:t>
            </w:r>
          </w:p>
        </w:tc>
      </w:tr>
    </w:tbl>
    <w:p w14:paraId="6AB1353A" w14:textId="77777777" w:rsidR="00664F54" w:rsidRPr="00555EB5" w:rsidRDefault="00664F54" w:rsidP="000203BF"/>
    <w:p w14:paraId="2D5C7749" w14:textId="77777777" w:rsidR="00F2611B" w:rsidRDefault="00F2611B">
      <w:pPr>
        <w:spacing w:after="0" w:line="240" w:lineRule="auto"/>
      </w:pPr>
      <w:r>
        <w:br w:type="page"/>
      </w:r>
    </w:p>
    <w:p w14:paraId="5F039DD4" w14:textId="77777777" w:rsidR="00F2611B" w:rsidRDefault="00F2611B" w:rsidP="00F2611B">
      <w:pPr>
        <w:sectPr w:rsidR="00F2611B" w:rsidSect="00602833">
          <w:pgSz w:w="11906" w:h="16838" w:code="9"/>
          <w:pgMar w:top="1134" w:right="567" w:bottom="1315" w:left="567" w:header="720" w:footer="356" w:gutter="0"/>
          <w:cols w:space="709"/>
          <w:titlePg/>
          <w:docGrid w:linePitch="299"/>
        </w:sectPr>
      </w:pPr>
    </w:p>
    <w:p w14:paraId="758F0A48" w14:textId="77777777" w:rsidR="00F2611B" w:rsidRDefault="00F2611B" w:rsidP="000E5B49">
      <w:pPr>
        <w:jc w:val="center"/>
      </w:pPr>
      <w:r w:rsidRPr="006A6F14">
        <w:rPr>
          <w:noProof/>
        </w:rPr>
        <w:drawing>
          <wp:inline distT="0" distB="0" distL="0" distR="0" wp14:anchorId="59C1E7DA" wp14:editId="4D3109CE">
            <wp:extent cx="12461358" cy="8683529"/>
            <wp:effectExtent l="0" t="0" r="0" b="3810"/>
            <wp:docPr id="116680339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03393" name="Picture 1" descr="A map of a city&#10;&#10;AI-generated content may be incorrect."/>
                    <pic:cNvPicPr/>
                  </pic:nvPicPr>
                  <pic:blipFill>
                    <a:blip r:embed="rId51"/>
                    <a:stretch>
                      <a:fillRect/>
                    </a:stretch>
                  </pic:blipFill>
                  <pic:spPr>
                    <a:xfrm>
                      <a:off x="0" y="0"/>
                      <a:ext cx="12530922" cy="8732004"/>
                    </a:xfrm>
                    <a:prstGeom prst="rect">
                      <a:avLst/>
                    </a:prstGeom>
                  </pic:spPr>
                </pic:pic>
              </a:graphicData>
            </a:graphic>
          </wp:inline>
        </w:drawing>
      </w:r>
    </w:p>
    <w:p w14:paraId="0B8A7547" w14:textId="1638D1F4" w:rsidR="00F2611B" w:rsidRPr="006A6F14" w:rsidRDefault="00F2611B" w:rsidP="00F2611B">
      <w:pPr>
        <w:pStyle w:val="Caption"/>
      </w:pPr>
      <w:bookmarkStart w:id="198" w:name="_Ref197008738"/>
      <w:bookmarkStart w:id="199" w:name="_Toc210125483"/>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1</w:t>
      </w:r>
      <w:r w:rsidR="00946086">
        <w:fldChar w:fldCharType="end"/>
      </w:r>
      <w:bookmarkEnd w:id="198"/>
      <w:r>
        <w:t xml:space="preserve">: </w:t>
      </w:r>
      <w:r w:rsidRPr="0012526F">
        <w:t xml:space="preserve">Summary of </w:t>
      </w:r>
      <w:r w:rsidR="00EA518F">
        <w:t>P</w:t>
      </w:r>
      <w:r w:rsidRPr="0012526F">
        <w:t xml:space="preserve">otentially </w:t>
      </w:r>
      <w:r w:rsidR="00EA518F">
        <w:t>R</w:t>
      </w:r>
      <w:r w:rsidRPr="0012526F">
        <w:t xml:space="preserve">elevant and </w:t>
      </w:r>
      <w:r w:rsidR="00EA518F">
        <w:t>R</w:t>
      </w:r>
      <w:r w:rsidRPr="0012526F">
        <w:t xml:space="preserve">elevant </w:t>
      </w:r>
      <w:r w:rsidR="00EA518F">
        <w:t>A</w:t>
      </w:r>
      <w:r w:rsidRPr="0012526F">
        <w:t xml:space="preserve">quatic and </w:t>
      </w:r>
      <w:r w:rsidR="00EA518F">
        <w:t>T</w:t>
      </w:r>
      <w:r w:rsidRPr="0012526F">
        <w:t>errestrial Groundwater Dependent Ecosystems</w:t>
      </w:r>
      <w:r w:rsidR="00B83AFA">
        <w:t xml:space="preserve"> </w:t>
      </w:r>
      <w:r w:rsidR="00165DD1">
        <w:fldChar w:fldCharType="begin"/>
      </w:r>
      <w:r w:rsidR="001B655D">
        <w:instrText xml:space="preserve"> ADDIN EN.CITE &lt;EndNote&gt;&lt;Cite&gt;&lt;Author&gt;ERM&lt;/Author&gt;&lt;Year&gt;2023&lt;/Year&gt;&lt;RecNum&gt;16&lt;/RecNum&gt;&lt;DisplayText&gt;(ERM 2023a)&lt;/DisplayText&gt;&lt;record&gt;&lt;rec-number&gt;16&lt;/rec-number&gt;&lt;foreign-keys&gt;&lt;key app="EN" db-id="spaff0s0osz0sqe0t5a55fezradpx9psfrzt" timestamp="1744956301" guid="453287c7-2c9c-474b-acaa-2aae836bfe1e"&gt;16&lt;/key&gt;&lt;/foreign-keys&gt;&lt;ref-type name="Report"&gt;27&lt;/ref-type&gt;&lt;contributors&gt;&lt;authors&gt;&lt;author&gt;ERM&lt;/author&gt;&lt;/authors&gt;&lt;secondary-authors&gt;&lt;author&gt;Environmental Resources Management Australia Pty Ltd,&lt;/author&gt;&lt;/secondary-authors&gt;&lt;/contributors&gt;&lt;titles&gt;&lt;title&gt;Groundwater Dependent Ecosystems (GDE) Review&lt;/title&gt;&lt;/titles&gt;&lt;number&gt;A2407360&lt;/number&gt;&lt;dates&gt;&lt;year&gt;2023&lt;/year&gt;&lt;/dates&gt;&lt;isbn&gt;0666315&lt;/isbn&gt;&lt;urls&gt;&lt;/urls&gt;&lt;/record&gt;&lt;/Cite&gt;&lt;/EndNote&gt;</w:instrText>
      </w:r>
      <w:r w:rsidR="00165DD1">
        <w:fldChar w:fldCharType="separate"/>
      </w:r>
      <w:r w:rsidR="00F37432">
        <w:rPr>
          <w:noProof/>
        </w:rPr>
        <w:t>(ERM 2023a)</w:t>
      </w:r>
      <w:bookmarkEnd w:id="199"/>
      <w:r w:rsidR="00165DD1">
        <w:fldChar w:fldCharType="end"/>
      </w:r>
    </w:p>
    <w:p w14:paraId="28CAB678" w14:textId="77777777" w:rsidR="00F2611B" w:rsidRDefault="00F2611B">
      <w:pPr>
        <w:spacing w:after="0" w:line="240" w:lineRule="auto"/>
        <w:sectPr w:rsidR="00F2611B" w:rsidSect="00F2611B">
          <w:pgSz w:w="23808" w:h="16840" w:orient="landscape" w:code="8"/>
          <w:pgMar w:top="567" w:right="567" w:bottom="567" w:left="567" w:header="720" w:footer="357" w:gutter="0"/>
          <w:cols w:space="709"/>
          <w:titlePg/>
          <w:docGrid w:linePitch="299"/>
        </w:sectPr>
      </w:pPr>
    </w:p>
    <w:p w14:paraId="2FAC6BCD" w14:textId="40D5D22A" w:rsidR="00A7788E" w:rsidRDefault="00A7788E" w:rsidP="00B75E20">
      <w:pPr>
        <w:pStyle w:val="Heading2"/>
      </w:pPr>
      <w:bookmarkStart w:id="200" w:name="_Toc210049022"/>
      <w:r>
        <w:t>Soils</w:t>
      </w:r>
      <w:bookmarkEnd w:id="200"/>
    </w:p>
    <w:p w14:paraId="3A8E8255" w14:textId="32A793CE" w:rsidR="00A7788E" w:rsidRDefault="00614247" w:rsidP="00A7788E">
      <w:pPr>
        <w:pStyle w:val="Heading3"/>
      </w:pPr>
      <w:r>
        <w:t>Topsoil</w:t>
      </w:r>
    </w:p>
    <w:p w14:paraId="1408F9B4" w14:textId="2A2F6002" w:rsidR="00886B16" w:rsidRDefault="00886B16" w:rsidP="00886B16">
      <w:r w:rsidRPr="00886B16">
        <w:t xml:space="preserve">Topsoil texture shows variability and has </w:t>
      </w:r>
      <w:r>
        <w:t>can be</w:t>
      </w:r>
      <w:r w:rsidRPr="00886B16">
        <w:t xml:space="preserve"> described as brown clay through to loamy sand </w:t>
      </w:r>
      <w:r w:rsidR="00165DD1">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165DD1">
        <w:fldChar w:fldCharType="separate"/>
      </w:r>
      <w:r w:rsidR="00165DD1">
        <w:rPr>
          <w:noProof/>
        </w:rPr>
        <w:t>(Landloch 2022)</w:t>
      </w:r>
      <w:r w:rsidR="00165DD1">
        <w:fldChar w:fldCharType="end"/>
      </w:r>
      <w:r w:rsidRPr="00886B16">
        <w:t xml:space="preserve">. Topsoil is </w:t>
      </w:r>
      <w:r>
        <w:t xml:space="preserve">generally </w:t>
      </w:r>
      <w:r w:rsidRPr="00886B16">
        <w:t xml:space="preserve">acidic (pH 4-6) with low salinity </w:t>
      </w:r>
      <w:r w:rsidR="00E22D02">
        <w:t xml:space="preserve">and </w:t>
      </w:r>
      <w:r w:rsidRPr="00886B16">
        <w:t>chloride</w:t>
      </w:r>
      <w:r w:rsidR="00CC1310">
        <w:t xml:space="preserve"> </w:t>
      </w:r>
      <w:r w:rsidR="00165DD1">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165DD1">
        <w:fldChar w:fldCharType="separate"/>
      </w:r>
      <w:r w:rsidR="00165DD1">
        <w:rPr>
          <w:noProof/>
        </w:rPr>
        <w:t>(Landloch 2022)</w:t>
      </w:r>
      <w:r w:rsidR="00165DD1">
        <w:fldChar w:fldCharType="end"/>
      </w:r>
      <w:r w:rsidRPr="00886B16">
        <w:t xml:space="preserve">. Chemical fertility of the topsoil (based on the presence of nitrogen, available phosphorus, and organic carbon) </w:t>
      </w:r>
      <w:r w:rsidR="00E22D02">
        <w:t>is</w:t>
      </w:r>
      <w:r w:rsidRPr="00886B16">
        <w:t xml:space="preserve"> moderate to high and suitable for the establishment of vegetation</w:t>
      </w:r>
      <w:r w:rsidR="00CC1310">
        <w:t xml:space="preserve"> </w:t>
      </w:r>
      <w:r w:rsidR="00165DD1">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165DD1">
        <w:fldChar w:fldCharType="separate"/>
      </w:r>
      <w:r w:rsidR="00165DD1">
        <w:rPr>
          <w:noProof/>
        </w:rPr>
        <w:t>(Landloch 2022)</w:t>
      </w:r>
      <w:r w:rsidR="00165DD1">
        <w:fldChar w:fldCharType="end"/>
      </w:r>
      <w:r w:rsidRPr="00886B16">
        <w:t>.</w:t>
      </w:r>
      <w:r w:rsidR="0027680B">
        <w:t xml:space="preserve"> </w:t>
      </w:r>
      <w:r w:rsidRPr="00886B16">
        <w:t>Low levels of calcium, potassium and boron were reported for stockpiled topsoil.</w:t>
      </w:r>
      <w:r w:rsidR="0027680B">
        <w:t xml:space="preserve">  </w:t>
      </w:r>
      <w:r w:rsidRPr="00886B16">
        <w:t>Topsoil is predominantly sodic (exchangeable sodium percentage (ESP) is &gt;6 %) and has a low cation exchange capacity (CEC). Low salinity and high ESP can result in the dispersion of clays, reduced infiltration capacity and an elevated erosion risk</w:t>
      </w:r>
      <w:r w:rsidR="0027680B">
        <w:t xml:space="preserve"> if vegetation cannot be established</w:t>
      </w:r>
      <w:r w:rsidRPr="00886B16">
        <w:t>.</w:t>
      </w:r>
    </w:p>
    <w:p w14:paraId="4547C75E" w14:textId="19FA7BEA" w:rsidR="00C21FB2" w:rsidRDefault="00C21FB2" w:rsidP="00E63B37">
      <w:r w:rsidRPr="000564BA">
        <w:t>Yallourn Mine conserves all topsoil (stripped ahead of the active mining face) in stockpiles in strategic locations for future use in rehabilitation. Topsoil stockpiles are strategically located to minimise double handling and are shaped and seeded to promote grass cover and minimisation of erosion.</w:t>
      </w:r>
      <w:r w:rsidR="00690046">
        <w:t xml:space="preserve">  </w:t>
      </w:r>
      <w:r w:rsidR="00EB4946">
        <w:t>The location of</w:t>
      </w:r>
      <w:r w:rsidR="00690046">
        <w:t xml:space="preserve"> these topsoil stockpile areas and </w:t>
      </w:r>
      <w:r w:rsidR="00EB4946">
        <w:t xml:space="preserve">their </w:t>
      </w:r>
      <w:r w:rsidR="00690046">
        <w:t xml:space="preserve">quantities is </w:t>
      </w:r>
      <w:r w:rsidR="00EB4946">
        <w:t xml:space="preserve">presented as </w:t>
      </w:r>
      <w:r w:rsidR="00441221">
        <w:fldChar w:fldCharType="begin"/>
      </w:r>
      <w:r w:rsidR="00441221">
        <w:instrText xml:space="preserve"> REF _Ref198562034 \h </w:instrText>
      </w:r>
      <w:r w:rsidR="00441221">
        <w:fldChar w:fldCharType="separate"/>
      </w:r>
      <w:r w:rsidR="00D35BC0">
        <w:t xml:space="preserve">Figure </w:t>
      </w:r>
      <w:r w:rsidR="00D35BC0">
        <w:rPr>
          <w:noProof/>
        </w:rPr>
        <w:t>5</w:t>
      </w:r>
      <w:r w:rsidR="00D35BC0">
        <w:noBreakHyphen/>
      </w:r>
      <w:r w:rsidR="00D35BC0">
        <w:rPr>
          <w:noProof/>
        </w:rPr>
        <w:t>12</w:t>
      </w:r>
      <w:r w:rsidR="00441221">
        <w:fldChar w:fldCharType="end"/>
      </w:r>
      <w:r w:rsidR="00937AEF">
        <w:t xml:space="preserve">. </w:t>
      </w:r>
    </w:p>
    <w:p w14:paraId="021D0657" w14:textId="791E77A7" w:rsidR="00CF01FE" w:rsidRDefault="00CF01FE" w:rsidP="00CF01FE">
      <w:pPr>
        <w:pStyle w:val="Heading3"/>
      </w:pPr>
      <w:r>
        <w:t>Overburden</w:t>
      </w:r>
    </w:p>
    <w:p w14:paraId="503E1C9C" w14:textId="3037A9F5" w:rsidR="00575299" w:rsidRDefault="00575299" w:rsidP="00575299">
      <w:r w:rsidRPr="000564BA">
        <w:t xml:space="preserve">The overburden above Yallourn Coal </w:t>
      </w:r>
      <w:r>
        <w:t xml:space="preserve">is composed of the </w:t>
      </w:r>
      <w:r w:rsidRPr="000564BA">
        <w:t>Haunted Hills Formation (HHF)</w:t>
      </w:r>
      <w:r>
        <w:t xml:space="preserve">, which </w:t>
      </w:r>
      <w:r w:rsidRPr="000564BA">
        <w:t>consist</w:t>
      </w:r>
      <w:r>
        <w:t>s</w:t>
      </w:r>
      <w:r w:rsidRPr="000564BA">
        <w:t xml:space="preserve"> of sands and gravels with sequences of clays, silts and sandy clays.</w:t>
      </w:r>
      <w:r w:rsidR="00363E8E">
        <w:t xml:space="preserve"> </w:t>
      </w:r>
      <w:r>
        <w:t xml:space="preserve"> Alluvial soils are also present adjacent to the rivers.</w:t>
      </w:r>
    </w:p>
    <w:p w14:paraId="55AB275A" w14:textId="2F47F791" w:rsidR="00690046" w:rsidRDefault="00575299" w:rsidP="00575299">
      <w:r w:rsidRPr="000564BA">
        <w:t xml:space="preserve">Stockpiled </w:t>
      </w:r>
      <w:r>
        <w:t>overburden</w:t>
      </w:r>
      <w:r w:rsidRPr="000564BA">
        <w:t xml:space="preserve"> has low levels of nitrogen, potassium and organic carbon with moderate levels of available phosphorus and very low CEC </w:t>
      </w:r>
      <w:r w:rsidR="00165DD1">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165DD1">
        <w:fldChar w:fldCharType="separate"/>
      </w:r>
      <w:r w:rsidR="00165DD1">
        <w:rPr>
          <w:noProof/>
        </w:rPr>
        <w:t>(Landloch 2022)</w:t>
      </w:r>
      <w:r w:rsidR="00165DD1">
        <w:fldChar w:fldCharType="end"/>
      </w:r>
      <w:r w:rsidRPr="000564BA">
        <w:t xml:space="preserve">. Sandy </w:t>
      </w:r>
      <w:r>
        <w:t>overburden</w:t>
      </w:r>
      <w:r w:rsidRPr="000564BA">
        <w:t xml:space="preserve"> in the East Field </w:t>
      </w:r>
      <w:r w:rsidR="007938FA">
        <w:t>Overburden</w:t>
      </w:r>
      <w:r w:rsidRPr="000564BA">
        <w:t xml:space="preserve"> Dump also reported low levels of macronutrients, a very low CEC with rill erosion widespread across the dump batters</w:t>
      </w:r>
      <w:r w:rsidR="00CC1310">
        <w:t xml:space="preserve"> </w:t>
      </w:r>
      <w:r w:rsidR="00165DD1">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165DD1">
        <w:fldChar w:fldCharType="separate"/>
      </w:r>
      <w:r w:rsidR="00165DD1">
        <w:rPr>
          <w:noProof/>
        </w:rPr>
        <w:t>(Landloch 2022)</w:t>
      </w:r>
      <w:r w:rsidR="00165DD1">
        <w:fldChar w:fldCharType="end"/>
      </w:r>
      <w:r w:rsidRPr="000564BA">
        <w:t>. Washout</w:t>
      </w:r>
      <w:r w:rsidR="00C64C53">
        <w:t xml:space="preserve"> erosion</w:t>
      </w:r>
      <w:r w:rsidRPr="000564BA">
        <w:t xml:space="preserve"> in the </w:t>
      </w:r>
      <w:r>
        <w:t xml:space="preserve">in-situ </w:t>
      </w:r>
      <w:r w:rsidRPr="000564BA">
        <w:t>upper level of the HHF also occur due to the shallow groundwater table in the Maryvale overburden face.</w:t>
      </w:r>
    </w:p>
    <w:p w14:paraId="79DC6888" w14:textId="052FF8AF" w:rsidR="00575299" w:rsidRPr="000564BA" w:rsidRDefault="00690046" w:rsidP="00575299">
      <w:r w:rsidRPr="00162F90">
        <w:t xml:space="preserve">Overburden has been </w:t>
      </w:r>
      <w:r w:rsidR="008E3A21" w:rsidRPr="00162F90">
        <w:t>largely placed inside the mine void with some</w:t>
      </w:r>
      <w:r w:rsidR="008E3A21">
        <w:t xml:space="preserve"> </w:t>
      </w:r>
      <w:r w:rsidR="00641FF0" w:rsidRPr="00162F90">
        <w:t>overburden</w:t>
      </w:r>
      <w:r w:rsidR="00BF7706" w:rsidRPr="00162F90">
        <w:t xml:space="preserve"> required to be</w:t>
      </w:r>
      <w:r w:rsidR="00BF7706">
        <w:t xml:space="preserve"> </w:t>
      </w:r>
      <w:r w:rsidR="00BF7706" w:rsidRPr="00162F90">
        <w:t>dumped out</w:t>
      </w:r>
      <w:r w:rsidR="00E46901" w:rsidRPr="00162F90">
        <w:t>side</w:t>
      </w:r>
      <w:r w:rsidR="00BF7706" w:rsidRPr="00162F90">
        <w:t xml:space="preserve"> the mine pit void</w:t>
      </w:r>
      <w:r w:rsidR="00641FF0" w:rsidRPr="00162F90">
        <w:t xml:space="preserve"> </w:t>
      </w:r>
      <w:r w:rsidR="00E46901" w:rsidRPr="00162F90">
        <w:t>to ensure continuity of coal mining</w:t>
      </w:r>
      <w:r w:rsidR="00E46901">
        <w:t xml:space="preserve">. </w:t>
      </w:r>
      <w:r w:rsidR="00441221" w:rsidRPr="00162F90">
        <w:fldChar w:fldCharType="begin"/>
      </w:r>
      <w:r w:rsidR="00441221" w:rsidRPr="00162F90">
        <w:instrText xml:space="preserve"> REF _Ref198562045 \h </w:instrText>
      </w:r>
      <w:r w:rsidR="00162F90">
        <w:instrText xml:space="preserve"> \* MERGEFORMAT </w:instrText>
      </w:r>
      <w:r w:rsidR="00441221" w:rsidRPr="00162F90">
        <w:fldChar w:fldCharType="separate"/>
      </w:r>
      <w:r w:rsidR="00D35BC0">
        <w:t xml:space="preserve">Figure </w:t>
      </w:r>
      <w:r w:rsidR="00D35BC0">
        <w:rPr>
          <w:noProof/>
        </w:rPr>
        <w:t>5</w:t>
      </w:r>
      <w:r w:rsidR="00D35BC0">
        <w:rPr>
          <w:noProof/>
        </w:rPr>
        <w:noBreakHyphen/>
        <w:t>13</w:t>
      </w:r>
      <w:r w:rsidR="00441221" w:rsidRPr="00162F90">
        <w:fldChar w:fldCharType="end"/>
      </w:r>
      <w:r w:rsidR="008E3A21">
        <w:t xml:space="preserve"> shows the location of the overburden dump </w:t>
      </w:r>
      <w:r w:rsidR="00441221">
        <w:t>areas</w:t>
      </w:r>
      <w:r w:rsidR="008E3A21">
        <w:t>.</w:t>
      </w:r>
      <w:r w:rsidR="00575299" w:rsidRPr="000564BA">
        <w:t xml:space="preserve"> </w:t>
      </w:r>
      <w:r w:rsidR="0055021E">
        <w:t xml:space="preserve">The impact of the overburden materials on the </w:t>
      </w:r>
      <w:r w:rsidR="00F9585A">
        <w:t xml:space="preserve">pit lake water </w:t>
      </w:r>
      <w:r w:rsidR="0055021E">
        <w:t xml:space="preserve">quality </w:t>
      </w:r>
      <w:r w:rsidR="00F9585A">
        <w:t>is described in section 8.8.</w:t>
      </w:r>
    </w:p>
    <w:p w14:paraId="484288AD" w14:textId="77777777" w:rsidR="003327EE" w:rsidRDefault="003327EE">
      <w:pPr>
        <w:spacing w:after="0" w:line="240" w:lineRule="auto"/>
      </w:pPr>
      <w:r>
        <w:br w:type="page"/>
      </w:r>
    </w:p>
    <w:p w14:paraId="1B0ED38F" w14:textId="77777777" w:rsidR="00FC228D" w:rsidRDefault="00FC228D" w:rsidP="000C2D9F">
      <w:pPr>
        <w:keepNext/>
        <w:jc w:val="center"/>
      </w:pPr>
      <w:r w:rsidRPr="00FC228D">
        <w:rPr>
          <w:noProof/>
        </w:rPr>
        <w:drawing>
          <wp:inline distT="0" distB="0" distL="0" distR="0" wp14:anchorId="63A432F0" wp14:editId="7CC1CE83">
            <wp:extent cx="8362511" cy="5858105"/>
            <wp:effectExtent l="0" t="5080" r="0" b="0"/>
            <wp:docPr id="1523276993"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76993" name="Picture 1" descr="A map of a city&#10;&#10;AI-generated content may be incorrect."/>
                    <pic:cNvPicPr/>
                  </pic:nvPicPr>
                  <pic:blipFill>
                    <a:blip r:embed="rId52"/>
                    <a:stretch>
                      <a:fillRect/>
                    </a:stretch>
                  </pic:blipFill>
                  <pic:spPr>
                    <a:xfrm rot="16200000">
                      <a:off x="0" y="0"/>
                      <a:ext cx="8366837" cy="5861135"/>
                    </a:xfrm>
                    <a:prstGeom prst="rect">
                      <a:avLst/>
                    </a:prstGeom>
                  </pic:spPr>
                </pic:pic>
              </a:graphicData>
            </a:graphic>
          </wp:inline>
        </w:drawing>
      </w:r>
    </w:p>
    <w:p w14:paraId="06E24A43" w14:textId="533615E2" w:rsidR="00386584" w:rsidRDefault="00FC228D" w:rsidP="000C2D9F">
      <w:pPr>
        <w:pStyle w:val="Caption"/>
      </w:pPr>
      <w:bookmarkStart w:id="201" w:name="_Ref198562034"/>
      <w:bookmarkStart w:id="202" w:name="_Toc210125484"/>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2</w:t>
      </w:r>
      <w:r w:rsidR="00946086">
        <w:fldChar w:fldCharType="end"/>
      </w:r>
      <w:bookmarkEnd w:id="201"/>
      <w:r>
        <w:t>: Topsoil Stockpile Locations and Quantities</w:t>
      </w:r>
      <w:bookmarkEnd w:id="202"/>
    </w:p>
    <w:p w14:paraId="299B7461" w14:textId="77777777" w:rsidR="00441221" w:rsidRDefault="00386584" w:rsidP="000C2D9F">
      <w:pPr>
        <w:keepNext/>
        <w:jc w:val="center"/>
      </w:pPr>
      <w:r w:rsidRPr="00386584">
        <w:rPr>
          <w:noProof/>
        </w:rPr>
        <w:drawing>
          <wp:inline distT="0" distB="0" distL="0" distR="0" wp14:anchorId="6F36FFAC" wp14:editId="0C94038D">
            <wp:extent cx="8434519" cy="5860002"/>
            <wp:effectExtent l="0" t="8255" r="0" b="0"/>
            <wp:docPr id="1406372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72204" name=""/>
                    <pic:cNvPicPr/>
                  </pic:nvPicPr>
                  <pic:blipFill>
                    <a:blip r:embed="rId53"/>
                    <a:stretch>
                      <a:fillRect/>
                    </a:stretch>
                  </pic:blipFill>
                  <pic:spPr>
                    <a:xfrm rot="16200000">
                      <a:off x="0" y="0"/>
                      <a:ext cx="8442327" cy="5865427"/>
                    </a:xfrm>
                    <a:prstGeom prst="rect">
                      <a:avLst/>
                    </a:prstGeom>
                  </pic:spPr>
                </pic:pic>
              </a:graphicData>
            </a:graphic>
          </wp:inline>
        </w:drawing>
      </w:r>
    </w:p>
    <w:p w14:paraId="218814DE" w14:textId="55E7B770" w:rsidR="00575299" w:rsidRPr="000564BA" w:rsidRDefault="00441221" w:rsidP="000C2D9F">
      <w:pPr>
        <w:pStyle w:val="Caption"/>
      </w:pPr>
      <w:bookmarkStart w:id="203" w:name="_Ref198562045"/>
      <w:bookmarkStart w:id="204" w:name="_Toc210125485"/>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3</w:t>
      </w:r>
      <w:r w:rsidR="00946086">
        <w:fldChar w:fldCharType="end"/>
      </w:r>
      <w:bookmarkEnd w:id="203"/>
      <w:r>
        <w:t xml:space="preserve">: Overburden Dump, Ash Disposal, and </w:t>
      </w:r>
      <w:r w:rsidR="00C51951">
        <w:t xml:space="preserve">Historical </w:t>
      </w:r>
      <w:r w:rsidR="00673C1F">
        <w:t xml:space="preserve">2007 </w:t>
      </w:r>
      <w:r>
        <w:t>Slip Locations</w:t>
      </w:r>
      <w:bookmarkEnd w:id="204"/>
    </w:p>
    <w:p w14:paraId="18C645B2" w14:textId="600A0F89" w:rsidR="005A1D87" w:rsidRDefault="005A1D87" w:rsidP="00B75E20">
      <w:pPr>
        <w:pStyle w:val="Heading2"/>
      </w:pPr>
      <w:bookmarkStart w:id="205" w:name="_Ref197102769"/>
      <w:bookmarkStart w:id="206" w:name="_Toc210049023"/>
      <w:r>
        <w:t>Hydrology</w:t>
      </w:r>
      <w:bookmarkEnd w:id="205"/>
      <w:bookmarkEnd w:id="206"/>
    </w:p>
    <w:p w14:paraId="72FF66B8" w14:textId="42148D10" w:rsidR="00706DE0" w:rsidRDefault="00706DE0" w:rsidP="00544215">
      <w:r>
        <w:t xml:space="preserve">This section presents </w:t>
      </w:r>
      <w:r w:rsidR="00E12D8C">
        <w:t xml:space="preserve">an overview of </w:t>
      </w:r>
      <w:r>
        <w:t xml:space="preserve">the hydrology of Latrobe and Morwell River </w:t>
      </w:r>
      <w:r w:rsidR="003E4548">
        <w:t>systems,</w:t>
      </w:r>
      <w:r>
        <w:t xml:space="preserve"> and the regional hydrologic implications associated with mine rehabilitation at Yallourn Mine.</w:t>
      </w:r>
      <w:r w:rsidR="004D48F1">
        <w:t xml:space="preserve"> Section</w:t>
      </w:r>
      <w:r w:rsidR="00FC26D4">
        <w:t xml:space="preserve"> </w:t>
      </w:r>
      <w:r w:rsidR="00FC26D4">
        <w:fldChar w:fldCharType="begin"/>
      </w:r>
      <w:r w:rsidR="00FC26D4">
        <w:instrText xml:space="preserve"> REF _Ref196820724 \r \h </w:instrText>
      </w:r>
      <w:r w:rsidR="00FC26D4">
        <w:fldChar w:fldCharType="separate"/>
      </w:r>
      <w:r w:rsidR="00D35BC0">
        <w:t>8.6</w:t>
      </w:r>
      <w:r w:rsidR="00FC26D4">
        <w:fldChar w:fldCharType="end"/>
      </w:r>
      <w:r w:rsidR="004D48F1">
        <w:t xml:space="preserve"> presents the</w:t>
      </w:r>
      <w:r w:rsidR="00F173C9">
        <w:t xml:space="preserve"> details of </w:t>
      </w:r>
      <w:r w:rsidR="0057189D">
        <w:t xml:space="preserve">flood studies </w:t>
      </w:r>
      <w:r w:rsidR="00292B08">
        <w:t>considering the</w:t>
      </w:r>
      <w:r w:rsidR="006428D5">
        <w:t xml:space="preserve"> planning </w:t>
      </w:r>
      <w:r w:rsidR="00876A1A">
        <w:t xml:space="preserve">objectives of Yallourn Mine rehabilitation. </w:t>
      </w:r>
    </w:p>
    <w:p w14:paraId="4B14A71D" w14:textId="1CBF0934" w:rsidR="00706DE0" w:rsidRDefault="00706DE0" w:rsidP="00706DE0">
      <w:r>
        <w:t xml:space="preserve">The Yallourn Mine is essentially a combination of the two pits that lie either side of the MRD. </w:t>
      </w:r>
      <w:r w:rsidRPr="00262E57">
        <w:t xml:space="preserve"> </w:t>
      </w:r>
      <w:r>
        <w:t xml:space="preserve">To the west of MRD is Yallourn Township Field and to the east is Yallourn Eastfield &amp; Extension and Maryvale Fields </w:t>
      </w:r>
      <w:r w:rsidR="00652292">
        <w:fldChar w:fldCharType="begin"/>
      </w:r>
      <w:r w:rsidR="00652292">
        <w:instrText xml:space="preserve"> REF _Ref199151078 \h </w:instrText>
      </w:r>
      <w:r w:rsidR="00652292">
        <w:fldChar w:fldCharType="separate"/>
      </w:r>
      <w:r w:rsidR="00D35BC0">
        <w:t xml:space="preserve">Figure </w:t>
      </w:r>
      <w:r w:rsidR="00D35BC0">
        <w:rPr>
          <w:noProof/>
        </w:rPr>
        <w:t>1</w:t>
      </w:r>
      <w:r w:rsidR="00D35BC0">
        <w:noBreakHyphen/>
      </w:r>
      <w:r w:rsidR="00D35BC0">
        <w:rPr>
          <w:noProof/>
        </w:rPr>
        <w:t>2</w:t>
      </w:r>
      <w:r w:rsidR="00652292">
        <w:fldChar w:fldCharType="end"/>
      </w:r>
      <w:r w:rsidR="00652292">
        <w:t>.</w:t>
      </w:r>
      <w:r>
        <w:t xml:space="preserve"> The </w:t>
      </w:r>
      <w:r w:rsidRPr="00262E57">
        <w:t>mine is</w:t>
      </w:r>
      <w:r>
        <w:t xml:space="preserve"> located</w:t>
      </w:r>
      <w:r w:rsidRPr="00262E57">
        <w:t xml:space="preserve"> immediately upstream of its presently diverted confluence with the Latrobe River. The Morwell River's upstream drainage basin spans 61</w:t>
      </w:r>
      <w:r>
        <w:t>2</w:t>
      </w:r>
      <w:r w:rsidRPr="00262E57">
        <w:t xml:space="preserve"> km², while the Latrobe River's catchment extends to a size of up to </w:t>
      </w:r>
      <w:r>
        <w:t>1</w:t>
      </w:r>
      <w:r w:rsidR="00412DFF">
        <w:t>,</w:t>
      </w:r>
      <w:r>
        <w:t>940</w:t>
      </w:r>
      <w:r w:rsidRPr="00262E57">
        <w:t xml:space="preserve"> km²</w:t>
      </w:r>
      <w:r w:rsidR="00495692">
        <w:t xml:space="preserve"> </w:t>
      </w:r>
      <w:r w:rsidR="00173B9D">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173B9D">
        <w:fldChar w:fldCharType="separate"/>
      </w:r>
      <w:r w:rsidR="00173B9D">
        <w:rPr>
          <w:noProof/>
        </w:rPr>
        <w:t>(Alluvium 2025)</w:t>
      </w:r>
      <w:r w:rsidR="00173B9D">
        <w:fldChar w:fldCharType="end"/>
      </w:r>
      <w:r w:rsidRPr="00262E57">
        <w:t xml:space="preserve">. </w:t>
      </w:r>
      <w:r>
        <w:t>Approximately</w:t>
      </w:r>
      <w:r w:rsidRPr="00262E57">
        <w:t xml:space="preserve"> 3.5 km upstream from their confluence lies Lake Narracan on the Latrobe River.</w:t>
      </w:r>
      <w:r>
        <w:t xml:space="preserve"> The important tributaries and the reaches of Latrobe River system are presented in </w:t>
      </w:r>
      <w:r>
        <w:fldChar w:fldCharType="begin"/>
      </w:r>
      <w:r>
        <w:instrText xml:space="preserve"> REF _Ref194314798 \h </w:instrText>
      </w:r>
      <w:r>
        <w:fldChar w:fldCharType="separate"/>
      </w:r>
      <w:r w:rsidR="00D35BC0">
        <w:t xml:space="preserve">Figure </w:t>
      </w:r>
      <w:r w:rsidR="00D35BC0">
        <w:rPr>
          <w:noProof/>
        </w:rPr>
        <w:t>5</w:t>
      </w:r>
      <w:r w:rsidR="00D35BC0">
        <w:noBreakHyphen/>
      </w:r>
      <w:r w:rsidR="00D35BC0">
        <w:rPr>
          <w:noProof/>
        </w:rPr>
        <w:t>14</w:t>
      </w:r>
      <w:r>
        <w:fldChar w:fldCharType="end"/>
      </w:r>
      <w:r>
        <w:t xml:space="preserve"> below.</w:t>
      </w:r>
    </w:p>
    <w:p w14:paraId="725BF08E" w14:textId="77777777" w:rsidR="00706DE0" w:rsidRDefault="00706DE0" w:rsidP="00C43772">
      <w:r w:rsidRPr="00B828ED">
        <w:rPr>
          <w:noProof/>
        </w:rPr>
        <w:drawing>
          <wp:inline distT="0" distB="0" distL="0" distR="0" wp14:anchorId="19618221" wp14:editId="4CC9DC51">
            <wp:extent cx="5760720" cy="4463415"/>
            <wp:effectExtent l="0" t="0" r="0" b="0"/>
            <wp:docPr id="1960475629"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75629" name="Picture 1" descr="A map of a river&#10;&#10;AI-generated content may be incorrect."/>
                    <pic:cNvPicPr/>
                  </pic:nvPicPr>
                  <pic:blipFill>
                    <a:blip r:embed="rId54"/>
                    <a:stretch>
                      <a:fillRect/>
                    </a:stretch>
                  </pic:blipFill>
                  <pic:spPr>
                    <a:xfrm>
                      <a:off x="0" y="0"/>
                      <a:ext cx="5760720" cy="4463415"/>
                    </a:xfrm>
                    <a:prstGeom prst="rect">
                      <a:avLst/>
                    </a:prstGeom>
                  </pic:spPr>
                </pic:pic>
              </a:graphicData>
            </a:graphic>
          </wp:inline>
        </w:drawing>
      </w:r>
    </w:p>
    <w:p w14:paraId="4C285C70" w14:textId="482BB0DA" w:rsidR="00706DE0" w:rsidRDefault="00706DE0" w:rsidP="00C43772">
      <w:pPr>
        <w:pStyle w:val="Caption"/>
      </w:pPr>
      <w:bookmarkStart w:id="207" w:name="_Ref194314798"/>
      <w:bookmarkStart w:id="208" w:name="_Ref197523771"/>
      <w:bookmarkStart w:id="209" w:name="_Toc210125486"/>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4</w:t>
      </w:r>
      <w:r w:rsidR="00946086">
        <w:fldChar w:fldCharType="end"/>
      </w:r>
      <w:bookmarkEnd w:id="207"/>
      <w:bookmarkEnd w:id="208"/>
      <w:r w:rsidR="008B03AB">
        <w:t>:</w:t>
      </w:r>
      <w:r>
        <w:t xml:space="preserve"> Reaches of Latrobe River System and </w:t>
      </w:r>
      <w:r w:rsidR="00EA518F">
        <w:t>I</w:t>
      </w:r>
      <w:r>
        <w:t xml:space="preserve">mportant </w:t>
      </w:r>
      <w:r w:rsidR="00EA518F">
        <w:t>T</w:t>
      </w:r>
      <w:r>
        <w:t>ributaries</w:t>
      </w:r>
      <w:r w:rsidR="00935B2A">
        <w:t xml:space="preserve"> </w:t>
      </w:r>
      <w:r w:rsidR="00AF3993">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AF3993">
        <w:fldChar w:fldCharType="separate"/>
      </w:r>
      <w:r w:rsidR="00AF3993">
        <w:rPr>
          <w:noProof/>
        </w:rPr>
        <w:t>(Alluvium 2025)</w:t>
      </w:r>
      <w:bookmarkEnd w:id="209"/>
      <w:r w:rsidR="00AF3993">
        <w:fldChar w:fldCharType="end"/>
      </w:r>
    </w:p>
    <w:p w14:paraId="436F2169" w14:textId="51B87DDC" w:rsidR="00706DE0" w:rsidRDefault="00706DE0" w:rsidP="00706DE0">
      <w:r w:rsidRPr="008B5436">
        <w:t>The Latrobe River system</w:t>
      </w:r>
      <w:r>
        <w:t>, including its wetlands, floodplains and estuary,</w:t>
      </w:r>
      <w:r w:rsidRPr="008B5436">
        <w:t xml:space="preserve"> </w:t>
      </w:r>
      <w:r>
        <w:t>supports a wide range of</w:t>
      </w:r>
      <w:r w:rsidRPr="008B5436">
        <w:t xml:space="preserve"> social, environment</w:t>
      </w:r>
      <w:r>
        <w:t>al</w:t>
      </w:r>
      <w:r w:rsidRPr="008B5436">
        <w:t xml:space="preserve">, economic and cultural </w:t>
      </w:r>
      <w:r>
        <w:t xml:space="preserve">values and </w:t>
      </w:r>
      <w:r w:rsidRPr="008B5436">
        <w:t>assets</w:t>
      </w:r>
      <w:r>
        <w:t>. Environmental values include</w:t>
      </w:r>
      <w:r w:rsidRPr="008B5436" w:rsidDel="0071240F">
        <w:t xml:space="preserve"> </w:t>
      </w:r>
      <w:r>
        <w:t xml:space="preserve">native fish populations, vegetation communities, and the internationally significant wetlands of the Gippsland Lakes that are listed under the Ramsar convention (including some of the lower Latrobe wetlands and all of Lake Wellington). The river system also supports a diversity of recreational (e.g., boating and angling), cultural and amenity </w:t>
      </w:r>
      <w:r w:rsidRPr="000D2456">
        <w:t>values.</w:t>
      </w:r>
      <w:r>
        <w:rPr>
          <w:rFonts w:asciiTheme="minorHAnsi" w:hAnsiTheme="minorHAnsi" w:cstheme="minorHAnsi"/>
        </w:rPr>
        <w:t xml:space="preserve"> </w:t>
      </w:r>
      <w:r>
        <w:t>Taken together, these values, and the opportunities they present, are becoming increasingly important to the Latrobe valley and its communities.</w:t>
      </w:r>
    </w:p>
    <w:p w14:paraId="753521B5" w14:textId="0302DB8C" w:rsidR="005A1D87" w:rsidRDefault="005A1D87" w:rsidP="005A1D87">
      <w:pPr>
        <w:pStyle w:val="Heading3"/>
      </w:pPr>
      <w:r>
        <w:t>Latrobe River</w:t>
      </w:r>
    </w:p>
    <w:p w14:paraId="56E27007" w14:textId="2CACBB1D" w:rsidR="001A7D8D" w:rsidRPr="008B5436" w:rsidRDefault="001A7D8D" w:rsidP="001A7D8D">
      <w:r w:rsidRPr="008B5436">
        <w:t xml:space="preserve">The Latrobe </w:t>
      </w:r>
      <w:r>
        <w:t>basin is located</w:t>
      </w:r>
      <w:r w:rsidRPr="008B5436">
        <w:t xml:space="preserve"> between the Strzelecki and Baw Baw Ranges in West Gippsland, Victoria. With tributaries originating in the Baw Baw plateau and northern Strzelecki ranges, the Latrobe River flows through a mainly agricultural landscape before merging with the Thomson River and flowing into Lake Wellington (</w:t>
      </w:r>
      <w:r w:rsidRPr="00BB7483">
        <w:fldChar w:fldCharType="begin"/>
      </w:r>
      <w:r w:rsidRPr="00BB7483">
        <w:instrText xml:space="preserve"> REF _Ref158275272 \h </w:instrText>
      </w:r>
      <w:r w:rsidR="00BB7483">
        <w:instrText xml:space="preserve"> \* MERGEFORMAT </w:instrText>
      </w:r>
      <w:r w:rsidRPr="00BB7483">
        <w:fldChar w:fldCharType="separate"/>
      </w:r>
      <w:r w:rsidR="00D35BC0" w:rsidRPr="008B03AB">
        <w:t xml:space="preserve">Figure </w:t>
      </w:r>
      <w:r w:rsidR="00D35BC0">
        <w:t>5</w:t>
      </w:r>
      <w:r w:rsidR="00D35BC0">
        <w:noBreakHyphen/>
        <w:t>15</w:t>
      </w:r>
      <w:r w:rsidRPr="00BB7483">
        <w:fldChar w:fldCharType="end"/>
      </w:r>
      <w:r w:rsidRPr="008B5436">
        <w:t xml:space="preserve">). </w:t>
      </w:r>
    </w:p>
    <w:p w14:paraId="57CC715B" w14:textId="77777777" w:rsidR="00BD5C9D" w:rsidRPr="008B5436" w:rsidRDefault="00BD5C9D" w:rsidP="001A7D8D"/>
    <w:p w14:paraId="47F09508" w14:textId="77777777" w:rsidR="001A7D8D" w:rsidRPr="008B5436" w:rsidRDefault="001A7D8D" w:rsidP="001A7D8D"/>
    <w:p w14:paraId="364785E2" w14:textId="77777777" w:rsidR="00E17D69" w:rsidRDefault="00E17D69" w:rsidP="00C43772">
      <w:pPr>
        <w:sectPr w:rsidR="00E17D69" w:rsidSect="00602833">
          <w:pgSz w:w="11906" w:h="16838" w:code="9"/>
          <w:pgMar w:top="1134" w:right="567" w:bottom="1315" w:left="567" w:header="720" w:footer="356" w:gutter="0"/>
          <w:cols w:space="709"/>
          <w:titlePg/>
          <w:docGrid w:linePitch="299"/>
        </w:sectPr>
      </w:pPr>
    </w:p>
    <w:p w14:paraId="3824A31F" w14:textId="77777777" w:rsidR="001A7D8D" w:rsidRPr="008B5436" w:rsidRDefault="001A7D8D" w:rsidP="002C68D5">
      <w:pPr>
        <w:jc w:val="center"/>
      </w:pPr>
      <w:r w:rsidRPr="008B5436">
        <w:rPr>
          <w:noProof/>
        </w:rPr>
        <w:drawing>
          <wp:inline distT="0" distB="0" distL="0" distR="0" wp14:anchorId="5E343DEF" wp14:editId="78ADC87E">
            <wp:extent cx="7413111" cy="5086350"/>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443652" cy="5107305"/>
                    </a:xfrm>
                    <a:prstGeom prst="rect">
                      <a:avLst/>
                    </a:prstGeom>
                    <a:noFill/>
                    <a:ln>
                      <a:noFill/>
                    </a:ln>
                  </pic:spPr>
                </pic:pic>
              </a:graphicData>
            </a:graphic>
          </wp:inline>
        </w:drawing>
      </w:r>
    </w:p>
    <w:p w14:paraId="4CEB87C9" w14:textId="77620987" w:rsidR="001A7D8D" w:rsidRPr="004C5D86" w:rsidRDefault="001A7D8D" w:rsidP="00C43772">
      <w:pPr>
        <w:pStyle w:val="Caption"/>
      </w:pPr>
      <w:bookmarkStart w:id="210" w:name="_Ref158275272"/>
      <w:bookmarkStart w:id="211" w:name="_Toc194084407"/>
      <w:bookmarkStart w:id="212" w:name="_Toc210125487"/>
      <w:r w:rsidRPr="008B03AB">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5</w:t>
      </w:r>
      <w:r w:rsidR="00946086">
        <w:fldChar w:fldCharType="end"/>
      </w:r>
      <w:bookmarkEnd w:id="210"/>
      <w:bookmarkEnd w:id="211"/>
      <w:r w:rsidR="008B03AB" w:rsidRPr="008B03AB">
        <w:t>:</w:t>
      </w:r>
      <w:r w:rsidRPr="002C4A8A">
        <w:rPr>
          <w:iCs/>
        </w:rPr>
        <w:t xml:space="preserve"> Land use </w:t>
      </w:r>
      <w:r w:rsidR="00EA518F">
        <w:rPr>
          <w:iCs/>
        </w:rPr>
        <w:t>A</w:t>
      </w:r>
      <w:r w:rsidRPr="002C4A8A">
        <w:rPr>
          <w:iCs/>
        </w:rPr>
        <w:t xml:space="preserve">cross the Latrobe River </w:t>
      </w:r>
      <w:r w:rsidR="00EA518F">
        <w:rPr>
          <w:iCs/>
        </w:rPr>
        <w:t>S</w:t>
      </w:r>
      <w:r w:rsidRPr="002C4A8A">
        <w:rPr>
          <w:iCs/>
        </w:rPr>
        <w:t>ystem</w:t>
      </w:r>
      <w:r w:rsidR="002C4A8A">
        <w:rPr>
          <w:iCs/>
        </w:rPr>
        <w:t xml:space="preserve"> </w:t>
      </w:r>
      <w:r w:rsidR="00145880">
        <w:rPr>
          <w:iCs/>
        </w:rPr>
        <w:fldChar w:fldCharType="begin"/>
      </w:r>
      <w:r w:rsidR="000D4C47">
        <w:rPr>
          <w:iCs/>
        </w:rPr>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145880">
        <w:rPr>
          <w:iCs/>
        </w:rPr>
        <w:fldChar w:fldCharType="separate"/>
      </w:r>
      <w:r w:rsidR="00145880">
        <w:rPr>
          <w:iCs/>
          <w:noProof/>
        </w:rPr>
        <w:t>(Alluvium 2025)</w:t>
      </w:r>
      <w:bookmarkEnd w:id="212"/>
      <w:r w:rsidR="00145880">
        <w:rPr>
          <w:iCs/>
        </w:rPr>
        <w:fldChar w:fldCharType="end"/>
      </w:r>
    </w:p>
    <w:p w14:paraId="70E7EE43" w14:textId="77777777" w:rsidR="00E17D69" w:rsidRDefault="00E17D69" w:rsidP="00C43772">
      <w:pPr>
        <w:sectPr w:rsidR="00E17D69" w:rsidSect="00602833">
          <w:pgSz w:w="16838" w:h="11906" w:orient="landscape" w:code="9"/>
          <w:pgMar w:top="1276" w:right="567" w:bottom="1559" w:left="567" w:header="720" w:footer="357" w:gutter="0"/>
          <w:cols w:space="709"/>
          <w:titlePg/>
          <w:docGrid w:linePitch="299"/>
        </w:sectPr>
      </w:pPr>
    </w:p>
    <w:p w14:paraId="02C517F2" w14:textId="49D10A14" w:rsidR="001A7D8D" w:rsidRDefault="001A7D8D" w:rsidP="00F24E4D">
      <w:r>
        <w:t xml:space="preserve">The existing state of the Latrobe River system has been influenced </w:t>
      </w:r>
      <w:r w:rsidR="00347035">
        <w:t xml:space="preserve">by </w:t>
      </w:r>
      <w:r>
        <w:t xml:space="preserve">several factors. Historically, agricultural development following European settlement has led to clearance of native vegetation and grazing of the riparian zones, floodplains and Latrobe wetlands </w:t>
      </w:r>
      <w:r w:rsidR="00D50D73">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D50D73">
        <w:fldChar w:fldCharType="separate"/>
      </w:r>
      <w:r w:rsidR="00D50D73">
        <w:rPr>
          <w:noProof/>
        </w:rPr>
        <w:t>(Alluvium 2025)</w:t>
      </w:r>
      <w:r w:rsidR="00D50D73">
        <w:fldChar w:fldCharType="end"/>
      </w:r>
      <w:r w:rsidR="00D50D73">
        <w:t>.</w:t>
      </w:r>
      <w:r>
        <w:t xml:space="preserve"> Reductions in freshwater flows in the Latrobe River and the ongoing effects of the opening of a permanent entrance to the Gippsland Lakes has led to increasing salinity in the lower Latrobe wetlands. Parts of these wetlands are internationally recognised under the Ramsar Convention, but they have been degraded and altered from their original freshwater condition. Substantial de</w:t>
      </w:r>
      <w:r w:rsidR="00000FDE">
        <w:t>-</w:t>
      </w:r>
      <w:r>
        <w:t xml:space="preserve">snagging and meander cutoffs have occurred since European settlement, predominantly upstream of Yallourn site. Downstream of Lake Narracan, meander cutoffs were constructed between 1930’s to 1970’s to reduce occurrence of floodplain inundation and increase agricultural production. </w:t>
      </w:r>
    </w:p>
    <w:p w14:paraId="553650FC" w14:textId="62339554" w:rsidR="005A1D87" w:rsidRDefault="005A1D87" w:rsidP="005A1D87">
      <w:pPr>
        <w:pStyle w:val="Heading3"/>
      </w:pPr>
      <w:bookmarkStart w:id="213" w:name="_Ref193875962"/>
      <w:r>
        <w:t>Morwell River</w:t>
      </w:r>
      <w:bookmarkEnd w:id="213"/>
    </w:p>
    <w:p w14:paraId="50A5E7DE" w14:textId="5E20A875" w:rsidR="00A546AE" w:rsidRDefault="00D64D87" w:rsidP="00D64D87">
      <w:r w:rsidRPr="00D64D87">
        <w:t xml:space="preserve">The </w:t>
      </w:r>
      <w:r>
        <w:t>r</w:t>
      </w:r>
      <w:r w:rsidRPr="00D64D87">
        <w:t>iver rises in the central and southern Strzelecki Ranges with a catchment area of 6</w:t>
      </w:r>
      <w:r w:rsidR="00AF6B33">
        <w:t>1</w:t>
      </w:r>
      <w:r w:rsidRPr="00D64D87">
        <w:t>2 km</w:t>
      </w:r>
      <w:r w:rsidRPr="00D64D87">
        <w:rPr>
          <w:vertAlign w:val="superscript"/>
        </w:rPr>
        <w:t>2</w:t>
      </w:r>
      <w:r w:rsidR="00361B91">
        <w:t xml:space="preserve"> </w:t>
      </w:r>
      <w:r w:rsidR="00173B9D">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173B9D">
        <w:fldChar w:fldCharType="separate"/>
      </w:r>
      <w:r w:rsidR="00173B9D">
        <w:rPr>
          <w:noProof/>
        </w:rPr>
        <w:t>(Alluvium 2025)</w:t>
      </w:r>
      <w:r w:rsidR="00173B9D">
        <w:fldChar w:fldCharType="end"/>
      </w:r>
      <w:r w:rsidRPr="00D64D87">
        <w:t xml:space="preserve">. Flowing in a general northerly direction, the Morwell River is joined by two minor tributaries before reaching its confluence with the Latrobe River. </w:t>
      </w:r>
      <w:r w:rsidR="00D47EFA">
        <w:t xml:space="preserve"> </w:t>
      </w:r>
      <w:r w:rsidRPr="00D64D87">
        <w:t>The lower reaches of the river have been diverted a</w:t>
      </w:r>
      <w:r w:rsidR="00D47EFA">
        <w:t>t</w:t>
      </w:r>
      <w:r w:rsidRPr="00D64D87">
        <w:t xml:space="preserve"> the Hazelwood and Yallourn Mines by channels and other structures </w:t>
      </w:r>
      <w:r w:rsidR="008F0313">
        <w:t xml:space="preserve">prior to flows reaching </w:t>
      </w:r>
      <w:r w:rsidRPr="00D64D87">
        <w:t xml:space="preserve">the Latrobe River </w:t>
      </w:r>
      <w:r w:rsidR="00B65DE1">
        <w:fldChar w:fldCharType="begin"/>
      </w:r>
      <w:r w:rsidR="001B655D">
        <w:instrText xml:space="preserve"> ADDIN EN.CITE &lt;EndNote&gt;&lt;Cite&gt;&lt;Author&gt;Jacobs&lt;/Author&gt;&lt;Year&gt;2020&lt;/Year&gt;&lt;RecNum&gt;2&lt;/RecNum&gt;&lt;DisplayText&gt;(Jacobs 2020a)&lt;/DisplayText&gt;&lt;record&gt;&lt;rec-number&gt;2&lt;/rec-number&gt;&lt;foreign-keys&gt;&lt;key app="EN" db-id="spaff0s0osz0sqe0t5a55fezradpx9psfrzt" timestamp="1744946448" guid="236146ac-d56e-4848-9d71-1c71b8ebbe71"&gt;2&lt;/key&gt;&lt;/foreign-keys&gt;&lt;ref-type name="Report"&gt;27&lt;/ref-type&gt;&lt;contributors&gt;&lt;authors&gt;&lt;author&gt;Jacobs&lt;/author&gt;&lt;/authors&gt;&lt;secondary-authors&gt;&lt;author&gt;prepared for Department of Jobs,, Precincts and Regions&lt;/author&gt;&lt;/secondary-authors&gt;&lt;/contributors&gt;&lt;titles&gt;&lt;title&gt;Latrobe Valley Regional Rehabilitation Strategy Identification of Recognised Regional Receptors&lt;/title&gt;&lt;secondary-title&gt;</w:instrText>
      </w:r>
      <w:r w:rsidR="001B655D">
        <w:rPr>
          <w:rFonts w:ascii="Arial" w:hAnsi="Arial" w:cs="Arial"/>
        </w:rPr>
        <w:instrText>​​</w:instrText>
      </w:r>
      <w:r w:rsidR="001B655D">
        <w:instrText>Latrobe Valley Regional Rehabilitation Strategy&lt;/secondary-title&gt;&lt;/titles&gt;&lt;number&gt;A2329883&lt;/number&gt;&lt;dates&gt;&lt;year&gt;2020&lt;/year&gt;&lt;pub-dates&gt;&lt;date&gt;04/12/2020&lt;/date&gt;&lt;/pub-dates&gt;&lt;/dates&gt;&lt;pub-location&gt;https://resources.vic.gov.au/projects/lvrrs/reports&lt;/pub-location&gt;&lt;isbn&gt;LVRRS1617001&lt;/isbn&gt;&lt;urls&gt;&lt;related-urls&gt;&lt;url&gt;https://resources.vic.gov.au/__data/assets/pdf_file/0005/645260/LVRRS-Identification-of-Recognised-Regional-Receptors-Report.pdf&lt;/url&gt;&lt;/related-urls&gt;&lt;/urls&gt;&lt;access-date&gt;05/05/2025&lt;/access-date&gt;&lt;/record&gt;&lt;/Cite&gt;&lt;/EndNote&gt;</w:instrText>
      </w:r>
      <w:r w:rsidR="00B65DE1">
        <w:fldChar w:fldCharType="separate"/>
      </w:r>
      <w:r w:rsidR="00D86FAD">
        <w:rPr>
          <w:noProof/>
        </w:rPr>
        <w:t>(Jacobs 2020a)</w:t>
      </w:r>
      <w:r w:rsidR="00B65DE1">
        <w:fldChar w:fldCharType="end"/>
      </w:r>
      <w:r w:rsidR="003571F6">
        <w:t xml:space="preserve">. </w:t>
      </w:r>
    </w:p>
    <w:p w14:paraId="55C1A1C0" w14:textId="2BB14AB2" w:rsidR="00710929" w:rsidRDefault="006869D7" w:rsidP="00D64D87">
      <w:r>
        <w:t xml:space="preserve">The Morwell River provides ecological services to the catchment with </w:t>
      </w:r>
      <w:r w:rsidR="0005534B">
        <w:t>S</w:t>
      </w:r>
      <w:r>
        <w:t xml:space="preserve">ection </w:t>
      </w:r>
      <w:r w:rsidR="00D071C4">
        <w:fldChar w:fldCharType="begin"/>
      </w:r>
      <w:r w:rsidR="00D071C4">
        <w:instrText xml:space="preserve"> REF _Ref197339914 \r \h </w:instrText>
      </w:r>
      <w:r w:rsidR="00D071C4">
        <w:fldChar w:fldCharType="separate"/>
      </w:r>
      <w:r w:rsidR="00D35BC0">
        <w:t>8.6.2.1</w:t>
      </w:r>
      <w:r w:rsidR="00D071C4">
        <w:fldChar w:fldCharType="end"/>
      </w:r>
      <w:r w:rsidR="00D071C4">
        <w:t xml:space="preserve"> highlighting the risks and issues associated with a failure into the mine area.  These risks </w:t>
      </w:r>
      <w:r w:rsidR="0069158C">
        <w:t xml:space="preserve">are treated at the design stage in </w:t>
      </w:r>
      <w:r w:rsidR="0069158C">
        <w:fldChar w:fldCharType="begin"/>
      </w:r>
      <w:r w:rsidR="0069158C">
        <w:instrText xml:space="preserve"> REF _Ref194406717 \r \h </w:instrText>
      </w:r>
      <w:r w:rsidR="0069158C">
        <w:fldChar w:fldCharType="separate"/>
      </w:r>
      <w:r w:rsidR="00D35BC0">
        <w:t>Chapter 12</w:t>
      </w:r>
      <w:r w:rsidR="0069158C">
        <w:fldChar w:fldCharType="end"/>
      </w:r>
      <w:r w:rsidR="0069158C">
        <w:t>.</w:t>
      </w:r>
      <w:r w:rsidR="00D071C4">
        <w:t xml:space="preserve"> </w:t>
      </w:r>
    </w:p>
    <w:p w14:paraId="7DFEA597" w14:textId="130E3346" w:rsidR="00A546AE" w:rsidRDefault="00A546AE" w:rsidP="001346D4">
      <w:pPr>
        <w:pStyle w:val="Heading3"/>
        <w:ind w:left="1440"/>
      </w:pPr>
      <w:r>
        <w:t xml:space="preserve">Morwell River Diversion </w:t>
      </w:r>
      <w:r w:rsidR="004D00E7">
        <w:t>(MRD)</w:t>
      </w:r>
      <w:r>
        <w:t xml:space="preserve"> </w:t>
      </w:r>
    </w:p>
    <w:p w14:paraId="7E6783B6" w14:textId="77777777" w:rsidR="00060B92" w:rsidRDefault="00C00ABE" w:rsidP="00D64D87">
      <w:r>
        <w:t xml:space="preserve">The Morwell </w:t>
      </w:r>
      <w:r w:rsidR="005E2D42">
        <w:t>River</w:t>
      </w:r>
      <w:r w:rsidR="00EB2D36">
        <w:t xml:space="preserve"> </w:t>
      </w:r>
      <w:r w:rsidR="00D07FF7">
        <w:t xml:space="preserve">channel </w:t>
      </w:r>
      <w:r w:rsidR="00FA195F">
        <w:t xml:space="preserve">has been diverted </w:t>
      </w:r>
      <w:r w:rsidR="0005086D">
        <w:t>several</w:t>
      </w:r>
      <w:r w:rsidR="00D07FF7">
        <w:t xml:space="preserve"> times </w:t>
      </w:r>
      <w:r w:rsidR="0005086D">
        <w:t xml:space="preserve">within the footprint of Yallourn Mine to support mining activities. The current diversion is directed through the middle of the </w:t>
      </w:r>
      <w:r w:rsidR="00272AD0">
        <w:t xml:space="preserve">open cut, via an engineered </w:t>
      </w:r>
      <w:r w:rsidR="00921A5B">
        <w:t>structure, known as the MRD.</w:t>
      </w:r>
      <w:r w:rsidR="009C1E33">
        <w:t xml:space="preserve"> </w:t>
      </w:r>
      <w:r w:rsidR="00E273B2">
        <w:t>Th</w:t>
      </w:r>
      <w:r w:rsidR="00CC4AB8">
        <w:t xml:space="preserve">e MRD was commissioned in 2005. </w:t>
      </w:r>
      <w:r w:rsidR="008F347B">
        <w:t>It</w:t>
      </w:r>
      <w:r w:rsidR="00BE7438">
        <w:t xml:space="preserve"> </w:t>
      </w:r>
      <w:r w:rsidR="009F3C77">
        <w:t>consists of a Low Flow Channel (LFC) which service</w:t>
      </w:r>
      <w:r w:rsidR="00A06D74">
        <w:t>s</w:t>
      </w:r>
      <w:r w:rsidR="009F3C77">
        <w:t xml:space="preserve"> the </w:t>
      </w:r>
      <w:r w:rsidR="005237F3">
        <w:t>environmental flows and some fl</w:t>
      </w:r>
      <w:r w:rsidR="002B4561">
        <w:t xml:space="preserve">ood flows, </w:t>
      </w:r>
      <w:r w:rsidR="007318AA">
        <w:t>which then report to the Latrobe River</w:t>
      </w:r>
      <w:r w:rsidR="007E716F">
        <w:t xml:space="preserve">. </w:t>
      </w:r>
      <w:r w:rsidR="00FD4347">
        <w:t xml:space="preserve">When the </w:t>
      </w:r>
      <w:r w:rsidR="004B2E75">
        <w:t xml:space="preserve">flow capacity of the </w:t>
      </w:r>
      <w:r w:rsidR="002263D0">
        <w:t xml:space="preserve">of LFC is exhausted, </w:t>
      </w:r>
      <w:r w:rsidR="002D33BB">
        <w:t>flood flows</w:t>
      </w:r>
      <w:r w:rsidR="005C2AD0">
        <w:t xml:space="preserve"> can spill onto the </w:t>
      </w:r>
      <w:r w:rsidR="0039473F">
        <w:t xml:space="preserve">designed floodplain </w:t>
      </w:r>
      <w:r w:rsidR="00684AF5">
        <w:t>know</w:t>
      </w:r>
      <w:r w:rsidR="00145880">
        <w:t>n</w:t>
      </w:r>
      <w:r w:rsidR="00684AF5">
        <w:t xml:space="preserve"> as the High Flow Channel (HFC)</w:t>
      </w:r>
      <w:r w:rsidR="00E25849">
        <w:t xml:space="preserve">, up to the design flood levels. </w:t>
      </w:r>
      <w:r w:rsidR="009E698D">
        <w:t>T</w:t>
      </w:r>
      <w:r w:rsidR="00B00218">
        <w:t>o either side</w:t>
      </w:r>
      <w:r w:rsidR="00D730CA">
        <w:t xml:space="preserve"> of </w:t>
      </w:r>
      <w:r w:rsidR="00B00218">
        <w:t>the HFC</w:t>
      </w:r>
      <w:r w:rsidR="00D730CA">
        <w:t xml:space="preserve"> are </w:t>
      </w:r>
      <w:r w:rsidR="00B00218">
        <w:t>ea</w:t>
      </w:r>
      <w:r w:rsidR="00565D18">
        <w:t xml:space="preserve">rthen embankments </w:t>
      </w:r>
      <w:r w:rsidR="001B11B0">
        <w:t xml:space="preserve">which </w:t>
      </w:r>
      <w:r w:rsidR="00F64373">
        <w:t>support the passage of design flood flows</w:t>
      </w:r>
      <w:r w:rsidR="00B174A7">
        <w:t>.</w:t>
      </w:r>
      <w:r w:rsidR="00E25849">
        <w:t xml:space="preserve"> </w:t>
      </w:r>
    </w:p>
    <w:p w14:paraId="2BFCBB78" w14:textId="76D82180" w:rsidR="007C61BC" w:rsidRPr="00162F90" w:rsidRDefault="00E25849" w:rsidP="00D64D87">
      <w:r w:rsidRPr="00162F90">
        <w:t>The</w:t>
      </w:r>
      <w:r w:rsidR="008436B7" w:rsidRPr="00162F90">
        <w:t xml:space="preserve"> design flood level for</w:t>
      </w:r>
      <w:r w:rsidR="00A86327" w:rsidRPr="00162F90">
        <w:t xml:space="preserve"> </w:t>
      </w:r>
      <w:r w:rsidR="003F3DE0" w:rsidRPr="00162F90">
        <w:t xml:space="preserve">the original construction </w:t>
      </w:r>
      <w:r w:rsidR="004C4433" w:rsidRPr="00162F90">
        <w:t>is no longer considered valid as the structure has deteri</w:t>
      </w:r>
      <w:r w:rsidR="009868F6" w:rsidRPr="00162F90">
        <w:t xml:space="preserve">orated over the years. </w:t>
      </w:r>
      <w:r w:rsidR="00060B92" w:rsidRPr="00162F90">
        <w:t>Two major events are not</w:t>
      </w:r>
      <w:r w:rsidR="00C26903" w:rsidRPr="00162F90">
        <w:t>eworthy</w:t>
      </w:r>
      <w:r w:rsidR="00060B92" w:rsidRPr="00162F90">
        <w:t xml:space="preserve"> for the MRD</w:t>
      </w:r>
      <w:r w:rsidR="007C61BC" w:rsidRPr="00162F90">
        <w:t>.</w:t>
      </w:r>
    </w:p>
    <w:p w14:paraId="2D94E630" w14:textId="668DA9A9" w:rsidR="007C61BC" w:rsidRPr="00162F90" w:rsidRDefault="00C26903" w:rsidP="007C61BC">
      <w:pPr>
        <w:pStyle w:val="ListParagraph"/>
        <w:numPr>
          <w:ilvl w:val="0"/>
          <w:numId w:val="256"/>
        </w:numPr>
      </w:pPr>
      <w:r w:rsidRPr="00162F90">
        <w:t>Failure of MRD in 2012, requiring large scale reconstruction of northern section of MRD.</w:t>
      </w:r>
    </w:p>
    <w:p w14:paraId="2288D795" w14:textId="507DE03D" w:rsidR="00C26903" w:rsidRPr="00162F90" w:rsidRDefault="00C26903" w:rsidP="007C61BC">
      <w:pPr>
        <w:pStyle w:val="ListParagraph"/>
        <w:numPr>
          <w:ilvl w:val="0"/>
          <w:numId w:val="256"/>
        </w:numPr>
      </w:pPr>
      <w:r w:rsidRPr="00162F90">
        <w:t>Instability incident of MRD in 2021, requiring reconstruction of a section of the LFC and repairs along the HFC limited to the southern section of MRD.</w:t>
      </w:r>
    </w:p>
    <w:p w14:paraId="75DACBE2" w14:textId="3E96AA23" w:rsidR="00D90B68" w:rsidRPr="00451BFC" w:rsidRDefault="009868F6" w:rsidP="00D64D87">
      <w:r w:rsidRPr="00162F90">
        <w:t xml:space="preserve">The </w:t>
      </w:r>
      <w:r w:rsidR="000E4291" w:rsidRPr="00162F90">
        <w:t>aforementioned events, combined with the stress and strain imposed on the MRD by mining-related activities, have been key indicators to a progressively deteriorating structure.</w:t>
      </w:r>
      <w:r w:rsidR="000E4291" w:rsidRPr="000E4291">
        <w:t xml:space="preserve"> The current </w:t>
      </w:r>
      <w:r>
        <w:t xml:space="preserve">limitations and </w:t>
      </w:r>
      <w:r w:rsidR="008967F0">
        <w:t xml:space="preserve">constraints </w:t>
      </w:r>
      <w:r w:rsidR="000E4291" w:rsidRPr="000E4291">
        <w:t>of</w:t>
      </w:r>
      <w:r w:rsidR="008967F0">
        <w:t xml:space="preserve"> the MRD are </w:t>
      </w:r>
      <w:r w:rsidR="000E4291" w:rsidRPr="000E4291">
        <w:t>further detailed</w:t>
      </w:r>
      <w:r w:rsidR="008967F0">
        <w:t xml:space="preserve"> in</w:t>
      </w:r>
      <w:r w:rsidR="008967F0">
        <w:rPr>
          <w:b/>
        </w:rPr>
        <w:t xml:space="preserve"> </w:t>
      </w:r>
      <w:r w:rsidR="008967F0">
        <w:t xml:space="preserve">Section </w:t>
      </w:r>
      <w:r w:rsidR="00EC79F8">
        <w:fldChar w:fldCharType="begin"/>
      </w:r>
      <w:r w:rsidR="00EC79F8">
        <w:instrText xml:space="preserve"> REF _Ref196817010 \r \h </w:instrText>
      </w:r>
      <w:r w:rsidR="00EC79F8">
        <w:fldChar w:fldCharType="separate"/>
      </w:r>
      <w:r w:rsidR="00D35BC0">
        <w:t>8.12</w:t>
      </w:r>
      <w:r w:rsidR="00EC79F8">
        <w:fldChar w:fldCharType="end"/>
      </w:r>
      <w:r w:rsidR="00EC79F8">
        <w:t>.</w:t>
      </w:r>
    </w:p>
    <w:p w14:paraId="6072745D" w14:textId="5B334674" w:rsidR="00E76B6C" w:rsidRDefault="00E76B6C" w:rsidP="00E76B6C">
      <w:pPr>
        <w:pStyle w:val="Heading3"/>
      </w:pPr>
      <w:r>
        <w:t>Flood Events</w:t>
      </w:r>
    </w:p>
    <w:p w14:paraId="67AC2FED" w14:textId="3C7B1A07" w:rsidR="004162F7" w:rsidRDefault="0049392B" w:rsidP="004162F7">
      <w:r>
        <w:t xml:space="preserve">Historical floods provide context for the future flood events we may experience during rehabilitation and post closure.  </w:t>
      </w:r>
      <w:r w:rsidR="00036B39">
        <w:t>Significant flood events have been recorded in 1934,</w:t>
      </w:r>
      <w:r w:rsidR="00D96EC8">
        <w:t xml:space="preserve"> 1978, 1993, 1995, </w:t>
      </w:r>
      <w:r w:rsidR="004162F7">
        <w:t xml:space="preserve">2012, </w:t>
      </w:r>
      <w:r w:rsidR="00D96EC8">
        <w:t>and 2021</w:t>
      </w:r>
      <w:r w:rsidR="004162F7">
        <w:t xml:space="preserve"> with estimated peak flows </w:t>
      </w:r>
      <w:r w:rsidR="00B37FFC">
        <w:t xml:space="preserve">at the </w:t>
      </w:r>
      <w:r w:rsidR="0042546B">
        <w:t xml:space="preserve">Latrobe River at </w:t>
      </w:r>
      <w:r w:rsidR="00B37FFC">
        <w:t>Thoms Bridge</w:t>
      </w:r>
      <w:r w:rsidR="0042546B">
        <w:t xml:space="preserve"> </w:t>
      </w:r>
      <w:r w:rsidR="00B60B6D">
        <w:t xml:space="preserve">provided in </w:t>
      </w:r>
      <w:r w:rsidR="00B60B6D">
        <w:fldChar w:fldCharType="begin"/>
      </w:r>
      <w:r w:rsidR="00B60B6D">
        <w:instrText xml:space="preserve"> REF _Ref198112713 \h </w:instrText>
      </w:r>
      <w:r w:rsidR="00B60B6D">
        <w:fldChar w:fldCharType="separate"/>
      </w:r>
      <w:r w:rsidR="00D35BC0">
        <w:t xml:space="preserve">Table </w:t>
      </w:r>
      <w:r w:rsidR="00D35BC0">
        <w:rPr>
          <w:noProof/>
        </w:rPr>
        <w:t>5</w:t>
      </w:r>
      <w:r w:rsidR="00D35BC0">
        <w:noBreakHyphen/>
      </w:r>
      <w:r w:rsidR="00D35BC0">
        <w:rPr>
          <w:noProof/>
        </w:rPr>
        <w:t>9</w:t>
      </w:r>
      <w:r w:rsidR="00B60B6D">
        <w:fldChar w:fldCharType="end"/>
      </w:r>
      <w:r w:rsidR="004162F7">
        <w:t>.</w:t>
      </w:r>
      <w:r w:rsidR="0042546B">
        <w:t xml:space="preserve"> </w:t>
      </w:r>
      <w:r w:rsidR="00E25B6F">
        <w:t>Aside from the December 1934 event, all recordings can be found on Victoria’s Water M</w:t>
      </w:r>
      <w:r w:rsidR="007C7473">
        <w:t>easurement</w:t>
      </w:r>
      <w:r w:rsidR="00E25B6F">
        <w:t xml:space="preserve"> Information System </w:t>
      </w:r>
      <w:r w:rsidR="00F37432">
        <w:fldChar w:fldCharType="begin"/>
      </w:r>
      <w:r w:rsidR="00F647D2">
        <w:instrText xml:space="preserve"> ADDIN EN.CITE &lt;EndNote&gt;&lt;Cite&gt;&lt;Author&gt;DEECA&lt;/Author&gt;&lt;Year&gt;2024&lt;/Year&gt;&lt;RecNum&gt;70&lt;/RecNum&gt;&lt;DisplayText&gt;(DEECA 2024d)&lt;/DisplayText&gt;&lt;record&gt;&lt;rec-number&gt;70&lt;/rec-number&gt;&lt;foreign-keys&gt;&lt;key app="EN" db-id="spaff0s0osz0sqe0t5a55fezradpx9psfrzt" timestamp="1747019390" guid="e926b070-de9f-4bf7-9de2-7239f3a32395"&gt;70&lt;/key&gt;&lt;/foreign-keys&gt;&lt;ref-type name="Report"&gt;27&lt;/ref-type&gt;&lt;contributors&gt;&lt;authors&gt;&lt;author&gt;DEECA&lt;/author&gt;&lt;/authors&gt;&lt;secondary-authors&gt;&lt;author&gt;Department of Energy,, Environment and Climate Action&lt;/author&gt;&lt;/secondary-authors&gt;&lt;/contributors&gt;&lt;titles&gt;&lt;title&gt;Victoria&amp;apos;s Water Measurement Information System&lt;/title&gt;&lt;/titles&gt;&lt;dates&gt;&lt;year&gt;2024&lt;/year&gt;&lt;/dates&gt;&lt;pub-location&gt;https://data.water.vic.gov.au/&lt;/pub-location&gt;&lt;publisher&gt;State Government of Victoria&lt;/publisher&gt;&lt;urls&gt;&lt;related-urls&gt;&lt;url&gt;https://data.water.vic.gov.au/&lt;/url&gt;&lt;/related-urls&gt;&lt;/urls&gt;&lt;access-date&gt;12/05/2025&lt;/access-date&gt;&lt;/record&gt;&lt;/Cite&gt;&lt;/EndNote&gt;</w:instrText>
      </w:r>
      <w:r w:rsidR="00F37432">
        <w:fldChar w:fldCharType="separate"/>
      </w:r>
      <w:r w:rsidR="00F647D2">
        <w:rPr>
          <w:noProof/>
        </w:rPr>
        <w:t>(DEECA 2024d)</w:t>
      </w:r>
      <w:r w:rsidR="00F37432">
        <w:fldChar w:fldCharType="end"/>
      </w:r>
      <w:r w:rsidR="00F82CAD">
        <w:t>.</w:t>
      </w:r>
      <w:r w:rsidR="000F3DEE">
        <w:t xml:space="preserve"> </w:t>
      </w:r>
      <w:r w:rsidR="008F4C17">
        <w:t>Median</w:t>
      </w:r>
      <w:r w:rsidR="000F3DEE">
        <w:t xml:space="preserve"> flows at this gauge site</w:t>
      </w:r>
      <w:r w:rsidR="008F4C17">
        <w:t xml:space="preserve"> are 904 ML/d from 1962 to 2025.</w:t>
      </w:r>
      <w:r w:rsidR="000F3DEE">
        <w:t xml:space="preserve"> </w:t>
      </w:r>
    </w:p>
    <w:p w14:paraId="56A635FE" w14:textId="4172378D" w:rsidR="00423EE0" w:rsidRDefault="00423EE0">
      <w:pPr>
        <w:spacing w:after="0" w:line="240" w:lineRule="auto"/>
      </w:pPr>
      <w:r>
        <w:br w:type="page"/>
      </w:r>
    </w:p>
    <w:p w14:paraId="0FD68ADF" w14:textId="7334865F" w:rsidR="00B60B6D" w:rsidRDefault="00B60B6D" w:rsidP="00B60B6D">
      <w:pPr>
        <w:pStyle w:val="Caption"/>
        <w:keepNext/>
      </w:pPr>
      <w:bookmarkStart w:id="214" w:name="_Ref198112713"/>
      <w:bookmarkStart w:id="215" w:name="_Toc210126969"/>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9</w:t>
      </w:r>
      <w:r w:rsidR="00971AAD">
        <w:fldChar w:fldCharType="end"/>
      </w:r>
      <w:bookmarkEnd w:id="214"/>
      <w:r>
        <w:t xml:space="preserve">: Historical </w:t>
      </w:r>
      <w:r w:rsidR="00EA518F">
        <w:t>F</w:t>
      </w:r>
      <w:r>
        <w:t xml:space="preserve">lood </w:t>
      </w:r>
      <w:r w:rsidR="00EA518F">
        <w:t>D</w:t>
      </w:r>
      <w:r>
        <w:t xml:space="preserve">ates and </w:t>
      </w:r>
      <w:r w:rsidR="00EA518F">
        <w:t>P</w:t>
      </w:r>
      <w:r>
        <w:t xml:space="preserve">eak </w:t>
      </w:r>
      <w:r w:rsidR="00EA518F">
        <w:t>F</w:t>
      </w:r>
      <w:r>
        <w:t>lows</w:t>
      </w:r>
      <w:bookmarkEnd w:id="215"/>
    </w:p>
    <w:tbl>
      <w:tblPr>
        <w:tblStyle w:val="DMRPTable"/>
        <w:tblW w:w="0" w:type="auto"/>
        <w:jc w:val="center"/>
        <w:tblLook w:val="04A0" w:firstRow="1" w:lastRow="0" w:firstColumn="1" w:lastColumn="0" w:noHBand="0" w:noVBand="1"/>
      </w:tblPr>
      <w:tblGrid>
        <w:gridCol w:w="2550"/>
        <w:gridCol w:w="2837"/>
      </w:tblGrid>
      <w:tr w:rsidR="00DA659C" w14:paraId="7C90008E" w14:textId="77777777" w:rsidTr="00E93E24">
        <w:trPr>
          <w:cnfStyle w:val="100000000000" w:firstRow="1" w:lastRow="0" w:firstColumn="0" w:lastColumn="0" w:oddVBand="0" w:evenVBand="0" w:oddHBand="0" w:evenHBand="0" w:firstRowFirstColumn="0" w:firstRowLastColumn="0" w:lastRowFirstColumn="0" w:lastRowLastColumn="0"/>
          <w:jc w:val="center"/>
        </w:trPr>
        <w:tc>
          <w:tcPr>
            <w:tcW w:w="2550" w:type="dxa"/>
            <w:vAlign w:val="center"/>
          </w:tcPr>
          <w:p w14:paraId="44040B5B" w14:textId="495F1781" w:rsidR="00DA659C" w:rsidRDefault="00DA659C" w:rsidP="00E93E24">
            <w:pPr>
              <w:jc w:val="center"/>
            </w:pPr>
            <w:r>
              <w:t>Date</w:t>
            </w:r>
          </w:p>
        </w:tc>
        <w:tc>
          <w:tcPr>
            <w:tcW w:w="2837" w:type="dxa"/>
            <w:vAlign w:val="center"/>
          </w:tcPr>
          <w:p w14:paraId="6A34899B" w14:textId="67C64444" w:rsidR="00DA659C" w:rsidRDefault="00DA659C" w:rsidP="00E93E24">
            <w:pPr>
              <w:jc w:val="center"/>
            </w:pPr>
            <w:r>
              <w:t>Estimated Peak Flow (ML/d)</w:t>
            </w:r>
          </w:p>
        </w:tc>
      </w:tr>
      <w:tr w:rsidR="00DA659C" w14:paraId="2FC0F400" w14:textId="77777777" w:rsidTr="00E93E24">
        <w:trPr>
          <w:jc w:val="center"/>
        </w:trPr>
        <w:tc>
          <w:tcPr>
            <w:tcW w:w="2550" w:type="dxa"/>
            <w:vAlign w:val="center"/>
          </w:tcPr>
          <w:p w14:paraId="3B725474" w14:textId="303F2DBF" w:rsidR="00DA659C" w:rsidRDefault="00475263" w:rsidP="00E93E24">
            <w:pPr>
              <w:jc w:val="center"/>
            </w:pPr>
            <w:r>
              <w:t>December 193</w:t>
            </w:r>
            <w:r w:rsidR="00A72B86">
              <w:t>4</w:t>
            </w:r>
          </w:p>
        </w:tc>
        <w:tc>
          <w:tcPr>
            <w:tcW w:w="2837" w:type="dxa"/>
            <w:vAlign w:val="center"/>
          </w:tcPr>
          <w:p w14:paraId="2C1EAC33" w14:textId="755AB37F" w:rsidR="00DA659C" w:rsidRDefault="00D67292" w:rsidP="00E93E24">
            <w:pPr>
              <w:jc w:val="center"/>
            </w:pPr>
            <w:r>
              <w:t>260,000</w:t>
            </w:r>
          </w:p>
        </w:tc>
      </w:tr>
      <w:tr w:rsidR="00DA659C" w14:paraId="33AEEE34" w14:textId="77777777" w:rsidTr="00E93E24">
        <w:trPr>
          <w:jc w:val="center"/>
        </w:trPr>
        <w:tc>
          <w:tcPr>
            <w:tcW w:w="2550" w:type="dxa"/>
            <w:vAlign w:val="center"/>
          </w:tcPr>
          <w:p w14:paraId="185D64D1" w14:textId="2F33F0B2" w:rsidR="00DA659C" w:rsidRDefault="00475263" w:rsidP="00E93E24">
            <w:pPr>
              <w:jc w:val="center"/>
            </w:pPr>
            <w:r>
              <w:t>June 1978</w:t>
            </w:r>
          </w:p>
        </w:tc>
        <w:tc>
          <w:tcPr>
            <w:tcW w:w="2837" w:type="dxa"/>
            <w:vAlign w:val="center"/>
          </w:tcPr>
          <w:p w14:paraId="51F15DF9" w14:textId="13DBBE5F" w:rsidR="00DA659C" w:rsidRDefault="00D67292" w:rsidP="00E93E24">
            <w:pPr>
              <w:jc w:val="center"/>
            </w:pPr>
            <w:r>
              <w:t>71,000</w:t>
            </w:r>
          </w:p>
        </w:tc>
      </w:tr>
      <w:tr w:rsidR="00DA659C" w14:paraId="3E0A0E4C" w14:textId="77777777" w:rsidTr="00E93E24">
        <w:trPr>
          <w:jc w:val="center"/>
        </w:trPr>
        <w:tc>
          <w:tcPr>
            <w:tcW w:w="2550" w:type="dxa"/>
            <w:vAlign w:val="center"/>
          </w:tcPr>
          <w:p w14:paraId="58F50513" w14:textId="3C6BCA95" w:rsidR="00DA659C" w:rsidRDefault="00475263" w:rsidP="00E93E24">
            <w:pPr>
              <w:jc w:val="center"/>
            </w:pPr>
            <w:r>
              <w:t>September 1993</w:t>
            </w:r>
          </w:p>
        </w:tc>
        <w:tc>
          <w:tcPr>
            <w:tcW w:w="2837" w:type="dxa"/>
            <w:vAlign w:val="center"/>
          </w:tcPr>
          <w:p w14:paraId="4AD08EFB" w14:textId="2C3404E6" w:rsidR="00DA659C" w:rsidRDefault="00336219" w:rsidP="00E93E24">
            <w:pPr>
              <w:jc w:val="center"/>
            </w:pPr>
            <w:r>
              <w:t>70,000</w:t>
            </w:r>
          </w:p>
        </w:tc>
      </w:tr>
      <w:tr w:rsidR="00DA659C" w14:paraId="228F802B" w14:textId="77777777" w:rsidTr="00E93E24">
        <w:trPr>
          <w:jc w:val="center"/>
        </w:trPr>
        <w:tc>
          <w:tcPr>
            <w:tcW w:w="2550" w:type="dxa"/>
            <w:vAlign w:val="center"/>
          </w:tcPr>
          <w:p w14:paraId="22D34EA8" w14:textId="15B4A882" w:rsidR="00DA659C" w:rsidRDefault="00475263" w:rsidP="00E93E24">
            <w:pPr>
              <w:jc w:val="center"/>
            </w:pPr>
            <w:r>
              <w:t>November 1995</w:t>
            </w:r>
          </w:p>
        </w:tc>
        <w:tc>
          <w:tcPr>
            <w:tcW w:w="2837" w:type="dxa"/>
            <w:vAlign w:val="center"/>
          </w:tcPr>
          <w:p w14:paraId="1F7D3CBA" w14:textId="7E5FB13C" w:rsidR="00DA659C" w:rsidRDefault="00336219" w:rsidP="00E93E24">
            <w:pPr>
              <w:jc w:val="center"/>
            </w:pPr>
            <w:r>
              <w:t>71,000</w:t>
            </w:r>
          </w:p>
        </w:tc>
      </w:tr>
      <w:tr w:rsidR="00D67292" w14:paraId="1A0C0678" w14:textId="77777777" w:rsidTr="00E93E24">
        <w:trPr>
          <w:jc w:val="center"/>
        </w:trPr>
        <w:tc>
          <w:tcPr>
            <w:tcW w:w="2550" w:type="dxa"/>
            <w:vAlign w:val="center"/>
          </w:tcPr>
          <w:p w14:paraId="5B888110" w14:textId="0AF80854" w:rsidR="00D67292" w:rsidRDefault="00D67292" w:rsidP="00E93E24">
            <w:pPr>
              <w:jc w:val="center"/>
            </w:pPr>
            <w:r>
              <w:t>June 2012</w:t>
            </w:r>
          </w:p>
        </w:tc>
        <w:tc>
          <w:tcPr>
            <w:tcW w:w="2837" w:type="dxa"/>
            <w:vAlign w:val="center"/>
          </w:tcPr>
          <w:p w14:paraId="1ECC2DF6" w14:textId="139B5853" w:rsidR="00D67292" w:rsidRDefault="00336219" w:rsidP="00E93E24">
            <w:pPr>
              <w:jc w:val="center"/>
            </w:pPr>
            <w:r>
              <w:t>43,000</w:t>
            </w:r>
          </w:p>
        </w:tc>
      </w:tr>
      <w:tr w:rsidR="00DA659C" w14:paraId="1DE1F089" w14:textId="77777777" w:rsidTr="00E93E24">
        <w:trPr>
          <w:jc w:val="center"/>
        </w:trPr>
        <w:tc>
          <w:tcPr>
            <w:tcW w:w="2550" w:type="dxa"/>
            <w:vAlign w:val="center"/>
          </w:tcPr>
          <w:p w14:paraId="7634A7DE" w14:textId="52FACA0B" w:rsidR="00DA659C" w:rsidRDefault="00D67292" w:rsidP="00E93E24">
            <w:pPr>
              <w:jc w:val="center"/>
            </w:pPr>
            <w:r>
              <w:t>June 2021</w:t>
            </w:r>
          </w:p>
        </w:tc>
        <w:tc>
          <w:tcPr>
            <w:tcW w:w="2837" w:type="dxa"/>
            <w:vAlign w:val="center"/>
          </w:tcPr>
          <w:p w14:paraId="5D18DCF8" w14:textId="145F59A1" w:rsidR="00DA659C" w:rsidRDefault="00E25B6F" w:rsidP="00E93E24">
            <w:pPr>
              <w:jc w:val="center"/>
            </w:pPr>
            <w:r>
              <w:t>84,000</w:t>
            </w:r>
          </w:p>
        </w:tc>
      </w:tr>
    </w:tbl>
    <w:p w14:paraId="46837AD6" w14:textId="77777777" w:rsidR="00D90B68" w:rsidRDefault="00D90B68" w:rsidP="008F4C17"/>
    <w:p w14:paraId="411477C1" w14:textId="44F19017" w:rsidR="00B40D99" w:rsidRPr="00D90B68" w:rsidRDefault="00B40D99" w:rsidP="008F4C17">
      <w:r>
        <w:t xml:space="preserve">See </w:t>
      </w:r>
      <w:r w:rsidR="00D81490">
        <w:t>S</w:t>
      </w:r>
      <w:r>
        <w:t xml:space="preserve">ection </w:t>
      </w:r>
      <w:r w:rsidR="00C6264D">
        <w:fldChar w:fldCharType="begin"/>
      </w:r>
      <w:r w:rsidR="00C6264D">
        <w:instrText xml:space="preserve"> REF _Ref196820724 \r \h </w:instrText>
      </w:r>
      <w:r w:rsidR="00C6264D">
        <w:fldChar w:fldCharType="separate"/>
      </w:r>
      <w:r w:rsidR="00D35BC0">
        <w:t>8.6</w:t>
      </w:r>
      <w:r w:rsidR="00C6264D">
        <w:fldChar w:fldCharType="end"/>
      </w:r>
      <w:r w:rsidR="00C6264D">
        <w:t xml:space="preserve"> for further analysis of Morwell and Latrobe River flooding and the potential impact on rehabilitation design.</w:t>
      </w:r>
    </w:p>
    <w:p w14:paraId="5CA85A2B" w14:textId="52CE87BF" w:rsidR="00F54EDD" w:rsidRDefault="00F54EDD" w:rsidP="00F54EDD">
      <w:pPr>
        <w:pStyle w:val="Heading3"/>
      </w:pPr>
      <w:r>
        <w:t>Water Quality</w:t>
      </w:r>
    </w:p>
    <w:p w14:paraId="57F5367B" w14:textId="6E433B7F" w:rsidR="00F54EDD" w:rsidRDefault="00F54EDD" w:rsidP="00F54EDD">
      <w:pPr>
        <w:pStyle w:val="Heading4"/>
      </w:pPr>
      <w:r>
        <w:t>River Water Quality</w:t>
      </w:r>
    </w:p>
    <w:p w14:paraId="50B7BC97" w14:textId="77777777" w:rsidR="008D4830" w:rsidRDefault="008D4830" w:rsidP="00112423">
      <w:pPr>
        <w:tabs>
          <w:tab w:val="num" w:pos="360"/>
        </w:tabs>
        <w:spacing w:line="240" w:lineRule="auto"/>
        <w:rPr>
          <w:b/>
          <w:bCs/>
        </w:rPr>
      </w:pPr>
      <w:r w:rsidRPr="000D03B1">
        <w:rPr>
          <w:b/>
          <w:bCs/>
        </w:rPr>
        <w:t>Latrobe River</w:t>
      </w:r>
    </w:p>
    <w:p w14:paraId="794927FC" w14:textId="33CABEFA" w:rsidR="008D4830" w:rsidRPr="000D03B1" w:rsidRDefault="008D4830" w:rsidP="00733C79">
      <w:r w:rsidRPr="000D03B1">
        <w:t>The</w:t>
      </w:r>
      <w:r>
        <w:t xml:space="preserve"> upstream</w:t>
      </w:r>
      <w:r w:rsidRPr="000D03B1">
        <w:t xml:space="preserve"> Latrobe River generally maintains good water quality, although there are occasional exceedances in certain parameters. Key points include:</w:t>
      </w:r>
    </w:p>
    <w:p w14:paraId="068FEE4E" w14:textId="77777777" w:rsidR="008D4830" w:rsidRPr="000D03B1" w:rsidRDefault="008D4830" w:rsidP="0029515B">
      <w:pPr>
        <w:pStyle w:val="ListParagraph"/>
      </w:pPr>
      <w:r w:rsidRPr="000D03B1">
        <w:t>Electrical Conductivity (EC): The EC levels are consistently higher than the default water quality guideline for the protection of aquatic ecosystems but remain well below the objective for irrigation.</w:t>
      </w:r>
    </w:p>
    <w:p w14:paraId="5AB5CE45" w14:textId="4CEB62AC" w:rsidR="008D4830" w:rsidRPr="000D03B1" w:rsidRDefault="008D4830" w:rsidP="0029515B">
      <w:pPr>
        <w:pStyle w:val="ListParagraph"/>
      </w:pPr>
      <w:r w:rsidRPr="000D03B1">
        <w:t xml:space="preserve">Heavy Metals: Ambient levels of </w:t>
      </w:r>
      <w:r w:rsidR="005075A5" w:rsidRPr="000D03B1">
        <w:t>aluminium</w:t>
      </w:r>
      <w:r w:rsidRPr="000D03B1">
        <w:t>, copper, iron, and zinc are above the relevant water quality objectives for the protection of aquatic ecosystems, human consumption of aquatic food, aquaculture, and water-based recreation.</w:t>
      </w:r>
    </w:p>
    <w:p w14:paraId="0BB72627" w14:textId="77777777" w:rsidR="008D4830" w:rsidRPr="000D03B1" w:rsidRDefault="008D4830" w:rsidP="0029515B">
      <w:pPr>
        <w:pStyle w:val="ListParagraph"/>
      </w:pPr>
      <w:r w:rsidRPr="000D03B1">
        <w:t>Turbidity: Turbidity levels are variable but typically below the relevant default water quality guideline.</w:t>
      </w:r>
    </w:p>
    <w:p w14:paraId="0C3F6E07" w14:textId="77777777" w:rsidR="008D4830" w:rsidRPr="000D03B1" w:rsidRDefault="008D4830" w:rsidP="0029515B">
      <w:pPr>
        <w:pStyle w:val="ListParagraph"/>
      </w:pPr>
      <w:r w:rsidRPr="000D03B1">
        <w:t>pH: The pH levels are within the range for all applicable default water quality guidelines.</w:t>
      </w:r>
    </w:p>
    <w:p w14:paraId="786CBD6F" w14:textId="77777777" w:rsidR="008D4830" w:rsidRDefault="008D4830" w:rsidP="008D4830">
      <w:pPr>
        <w:rPr>
          <w:b/>
          <w:bCs/>
        </w:rPr>
      </w:pPr>
    </w:p>
    <w:p w14:paraId="7EAC42AE" w14:textId="77777777" w:rsidR="008D4830" w:rsidRPr="000D03B1" w:rsidRDefault="008D4830" w:rsidP="008D4830">
      <w:pPr>
        <w:spacing w:line="240" w:lineRule="auto"/>
        <w:rPr>
          <w:b/>
          <w:bCs/>
        </w:rPr>
      </w:pPr>
      <w:r w:rsidRPr="000D03B1">
        <w:rPr>
          <w:b/>
          <w:bCs/>
        </w:rPr>
        <w:t>Morwell River</w:t>
      </w:r>
    </w:p>
    <w:p w14:paraId="31871B0D" w14:textId="77777777" w:rsidR="008D4830" w:rsidRPr="000D03B1" w:rsidRDefault="008D4830" w:rsidP="00AE44EE">
      <w:r w:rsidRPr="000D03B1">
        <w:t>The Morwell River also exhibits generally good water quality, with occasional exceedances in specific parameters. Key points include:</w:t>
      </w:r>
    </w:p>
    <w:p w14:paraId="272595B8" w14:textId="77777777" w:rsidR="008D4830" w:rsidRPr="000D03B1" w:rsidRDefault="008D4830" w:rsidP="0029515B">
      <w:pPr>
        <w:pStyle w:val="ListParagraph"/>
      </w:pPr>
      <w:r w:rsidRPr="000D03B1">
        <w:t>Electrical Conductivity (EC): EC levels are elevated but within acceptable limits for irrigation.</w:t>
      </w:r>
    </w:p>
    <w:p w14:paraId="67ED7F12" w14:textId="720F56E2" w:rsidR="008D4830" w:rsidRPr="000D03B1" w:rsidRDefault="008D4830" w:rsidP="0029515B">
      <w:pPr>
        <w:pStyle w:val="ListParagraph"/>
      </w:pPr>
      <w:r w:rsidRPr="000D03B1">
        <w:t xml:space="preserve">Heavy Metals: Concentrations of </w:t>
      </w:r>
      <w:r w:rsidR="005075A5" w:rsidRPr="000D03B1">
        <w:t>aluminium</w:t>
      </w:r>
      <w:r w:rsidRPr="000D03B1">
        <w:t>, copper, iron, and zinc are higher than the water quality objectives for aquatic ecosystems and aquaculture.</w:t>
      </w:r>
    </w:p>
    <w:p w14:paraId="1D30BD78" w14:textId="77777777" w:rsidR="008D4830" w:rsidRPr="000D03B1" w:rsidRDefault="008D4830" w:rsidP="0029515B">
      <w:pPr>
        <w:pStyle w:val="ListParagraph"/>
      </w:pPr>
      <w:r w:rsidRPr="000D03B1">
        <w:t>Turbidity and Suspended Solids: Both parameters show increased levels at times but are generally within acceptable limits.</w:t>
      </w:r>
    </w:p>
    <w:p w14:paraId="71E15598" w14:textId="77777777" w:rsidR="008D4830" w:rsidRPr="000D03B1" w:rsidRDefault="008D4830" w:rsidP="0029515B">
      <w:pPr>
        <w:pStyle w:val="ListParagraph"/>
      </w:pPr>
      <w:r w:rsidRPr="000D03B1">
        <w:t>pH: The pH levels are within the acceptable range for all applicable water quality guidelines.</w:t>
      </w:r>
    </w:p>
    <w:p w14:paraId="762256B0" w14:textId="77777777" w:rsidR="008D4830" w:rsidRPr="000D03B1" w:rsidRDefault="008D4830" w:rsidP="008D4830">
      <w:r w:rsidRPr="000D03B1">
        <w:t>Both the Latrobe and Morwell Rivers maintain good water quality overall, supporting their respective environmental values and uses. However, there are occasional exceedances in parameters such as salinity, heavy metals, and turbidity, primarily influenced by upstream sources and natural conditions. The rivers' natural flow and dilution capacity help manage these impacts, ensuring that the overall water quality remains within acceptable limits for most uses.</w:t>
      </w:r>
    </w:p>
    <w:p w14:paraId="4A6D91D7" w14:textId="67DBE934" w:rsidR="6DBB67FF" w:rsidRDefault="6DBB67FF"/>
    <w:p w14:paraId="192E5386" w14:textId="4610BD0D" w:rsidR="007C3BEB" w:rsidRDefault="007C3BEB" w:rsidP="007C3BEB">
      <w:pPr>
        <w:pStyle w:val="Heading4"/>
      </w:pPr>
      <w:r>
        <w:t>Mine Water Quality</w:t>
      </w:r>
    </w:p>
    <w:p w14:paraId="16E3CA5F" w14:textId="77777777" w:rsidR="00DD48CD" w:rsidRDefault="00DD48CD" w:rsidP="00AE44EE">
      <w:pPr>
        <w:tabs>
          <w:tab w:val="num" w:pos="360"/>
        </w:tabs>
        <w:spacing w:line="240" w:lineRule="auto"/>
        <w:rPr>
          <w:b/>
          <w:bCs/>
        </w:rPr>
      </w:pPr>
      <w:r w:rsidRPr="00B30A8B">
        <w:rPr>
          <w:b/>
          <w:bCs/>
        </w:rPr>
        <w:t>Fire Service Pond (FSP) and Flocculation Pond</w:t>
      </w:r>
    </w:p>
    <w:p w14:paraId="3BD75B47" w14:textId="77777777" w:rsidR="00DD48CD" w:rsidRPr="00B30A8B" w:rsidRDefault="00DD48CD" w:rsidP="00AE44EE">
      <w:r w:rsidRPr="00B30A8B">
        <w:t>The water quality in the Fire Service Pond (FSP) and Flocculation Pond at the Yallourn Mine is generally good, with occasional exceedances in certain parameters. Key points include:</w:t>
      </w:r>
    </w:p>
    <w:p w14:paraId="4FD5988C" w14:textId="76452812" w:rsidR="00DD48CD" w:rsidRPr="00B30A8B" w:rsidRDefault="00DD48CD" w:rsidP="0029515B">
      <w:pPr>
        <w:pStyle w:val="ListParagraph"/>
      </w:pPr>
      <w:r w:rsidRPr="00B30A8B">
        <w:t xml:space="preserve">pH: </w:t>
      </w:r>
      <w:r w:rsidR="003E4548" w:rsidRPr="00B30A8B">
        <w:t>Typically,</w:t>
      </w:r>
      <w:r w:rsidRPr="00B30A8B">
        <w:t xml:space="preserve"> between 6.3 and 7.6, within the licence limits of 6.0 to 8.5.</w:t>
      </w:r>
    </w:p>
    <w:p w14:paraId="5049FFF6" w14:textId="77777777" w:rsidR="00DD48CD" w:rsidRPr="00B30A8B" w:rsidRDefault="00DD48CD" w:rsidP="0029515B">
      <w:pPr>
        <w:pStyle w:val="ListParagraph"/>
      </w:pPr>
      <w:r w:rsidRPr="00B30A8B">
        <w:t xml:space="preserve">Electrical Conductivity (EC): Median value of 740 µS/cm, with a maximum of 770 µS/cm, </w:t>
      </w:r>
    </w:p>
    <w:p w14:paraId="41ED56AF" w14:textId="77777777" w:rsidR="00DD48CD" w:rsidRPr="00B30A8B" w:rsidRDefault="00DD48CD" w:rsidP="0029515B">
      <w:pPr>
        <w:pStyle w:val="ListParagraph"/>
      </w:pPr>
      <w:r w:rsidRPr="00B30A8B">
        <w:t>Total Dissolved Solids (TDS): Median value of 485 mg/L, with a maximum of 550 mg/L.</w:t>
      </w:r>
    </w:p>
    <w:p w14:paraId="49235B01" w14:textId="77777777" w:rsidR="00DD48CD" w:rsidRPr="00B30A8B" w:rsidRDefault="00DD48CD" w:rsidP="0029515B">
      <w:pPr>
        <w:pStyle w:val="ListParagraph"/>
      </w:pPr>
      <w:r w:rsidRPr="00B30A8B">
        <w:t>Total Suspended Solids (TSS): Median value of 30.5 mg/L, with a maximum of 40 mg/L.</w:t>
      </w:r>
    </w:p>
    <w:p w14:paraId="6C6710A0" w14:textId="5EEC63C0" w:rsidR="00DD48CD" w:rsidRPr="00B30A8B" w:rsidRDefault="00DD48CD" w:rsidP="0029515B">
      <w:pPr>
        <w:pStyle w:val="ListParagraph"/>
      </w:pPr>
      <w:r w:rsidRPr="00B30A8B">
        <w:t>Turbidity: Median value of 70.5 NTU, with a maximum of 80 NTU,</w:t>
      </w:r>
      <w:r w:rsidRPr="00176588">
        <w:t xml:space="preserve"> this is treated in the Flocculation Pond</w:t>
      </w:r>
      <w:r w:rsidR="00AE44EE">
        <w:t xml:space="preserve"> </w:t>
      </w:r>
      <w:r w:rsidRPr="00176588">
        <w:t xml:space="preserve">by dosing with cationic polymer before being sent to the licenced discharge point. </w:t>
      </w:r>
    </w:p>
    <w:p w14:paraId="48F5AD1B" w14:textId="2B90CCD3" w:rsidR="00DD48CD" w:rsidRPr="00B30A8B" w:rsidRDefault="00DD48CD" w:rsidP="0029515B">
      <w:pPr>
        <w:pStyle w:val="ListParagraph"/>
      </w:pPr>
      <w:r w:rsidRPr="00B30A8B">
        <w:t>Heavy Metals: Concentrations of alumin</w:t>
      </w:r>
      <w:r w:rsidR="008C0B3F">
        <w:t>i</w:t>
      </w:r>
      <w:r w:rsidRPr="00B30A8B">
        <w:t>um, copper, iron, and zinc are monitored, with occasional exceedances but generally within acceptable limits.</w:t>
      </w:r>
    </w:p>
    <w:p w14:paraId="19772FBF" w14:textId="77777777" w:rsidR="00AF6F43" w:rsidRDefault="00DD48CD" w:rsidP="00AE44EE">
      <w:pPr>
        <w:spacing w:line="240" w:lineRule="auto"/>
        <w:rPr>
          <w:b/>
          <w:bCs/>
        </w:rPr>
      </w:pPr>
      <w:r w:rsidRPr="00B30A8B">
        <w:rPr>
          <w:b/>
          <w:bCs/>
        </w:rPr>
        <w:t>Discharge to Morwell River</w:t>
      </w:r>
    </w:p>
    <w:p w14:paraId="644C0A0D" w14:textId="055B451D" w:rsidR="00DD48CD" w:rsidRPr="00B30A8B" w:rsidRDefault="00DD48CD" w:rsidP="00AF6F43">
      <w:r w:rsidRPr="00B30A8B">
        <w:t>The treated wastewater from the Yallourn Power Station is discharged into the Morwell River. The discharge quality generally complies with the conditions of the EPA licence, although there are occasional exceedances in certain parameters. Key points include:</w:t>
      </w:r>
    </w:p>
    <w:p w14:paraId="542A7F92" w14:textId="77777777" w:rsidR="00DD48CD" w:rsidRPr="00B30A8B" w:rsidRDefault="00DD48CD" w:rsidP="0029515B">
      <w:pPr>
        <w:pStyle w:val="ListParagraph"/>
      </w:pPr>
      <w:r w:rsidRPr="00B30A8B">
        <w:t xml:space="preserve">Flow Rate: The average daily discharge volume is 31 ML/d, with a maximum of 50 ML/d, below the licenced </w:t>
      </w:r>
      <w:r w:rsidRPr="00176588">
        <w:t>mean</w:t>
      </w:r>
      <w:r w:rsidRPr="00B30A8B">
        <w:t xml:space="preserve"> volume of </w:t>
      </w:r>
      <w:r w:rsidRPr="00176588">
        <w:t>80.5</w:t>
      </w:r>
      <w:r w:rsidRPr="00B30A8B">
        <w:t xml:space="preserve"> ML/d.</w:t>
      </w:r>
    </w:p>
    <w:p w14:paraId="7D6CDEA0" w14:textId="77777777" w:rsidR="00DD48CD" w:rsidRPr="00B30A8B" w:rsidRDefault="00DD48CD" w:rsidP="0029515B">
      <w:pPr>
        <w:pStyle w:val="ListParagraph"/>
      </w:pPr>
      <w:r w:rsidRPr="00B30A8B">
        <w:t xml:space="preserve">Colour: Median value of 30 </w:t>
      </w:r>
      <w:r w:rsidRPr="00176588">
        <w:t>pcu</w:t>
      </w:r>
      <w:r w:rsidRPr="00B30A8B">
        <w:t xml:space="preserve">, with a maximum of </w:t>
      </w:r>
      <w:r w:rsidRPr="00176588">
        <w:t>70</w:t>
      </w:r>
      <w:r w:rsidRPr="00B30A8B">
        <w:t xml:space="preserve"> </w:t>
      </w:r>
      <w:r w:rsidRPr="00176588">
        <w:t>pcu</w:t>
      </w:r>
      <w:r w:rsidRPr="00B30A8B">
        <w:t>, within the licence limits.</w:t>
      </w:r>
    </w:p>
    <w:p w14:paraId="54A5911E" w14:textId="77777777" w:rsidR="00DD48CD" w:rsidRPr="00B30A8B" w:rsidRDefault="00DD48CD" w:rsidP="0029515B">
      <w:pPr>
        <w:pStyle w:val="ListParagraph"/>
      </w:pPr>
      <w:r w:rsidRPr="00B30A8B">
        <w:t>Suspended Solids: Median value of 12 mg/L, with a maximum of 24 mg/L, within the licence limits.</w:t>
      </w:r>
    </w:p>
    <w:p w14:paraId="6EBD0270" w14:textId="77777777" w:rsidR="00DD48CD" w:rsidRPr="00B30A8B" w:rsidRDefault="00DD48CD" w:rsidP="0029515B">
      <w:pPr>
        <w:pStyle w:val="ListParagraph"/>
      </w:pPr>
      <w:r w:rsidRPr="00B30A8B">
        <w:t>Total Dissolved Solids (TDS): Median value of 430 mg/L, with a maximum of 470 mg/L, within the licence limits.</w:t>
      </w:r>
    </w:p>
    <w:p w14:paraId="64137B05" w14:textId="77777777" w:rsidR="00DD48CD" w:rsidRPr="00B30A8B" w:rsidRDefault="00DD48CD" w:rsidP="0029515B">
      <w:pPr>
        <w:pStyle w:val="ListParagraph"/>
      </w:pPr>
      <w:r w:rsidRPr="00B30A8B">
        <w:t>Turbidity: Median value of 13 NTU, with a maximum of 36 NTU, within the licence limits.</w:t>
      </w:r>
    </w:p>
    <w:p w14:paraId="5A63643A" w14:textId="05033EA6" w:rsidR="00DD48CD" w:rsidRPr="00B30A8B" w:rsidRDefault="00DD48CD" w:rsidP="0029515B">
      <w:pPr>
        <w:pStyle w:val="ListParagraph"/>
      </w:pPr>
      <w:r w:rsidRPr="00B30A8B">
        <w:t xml:space="preserve">pH: </w:t>
      </w:r>
      <w:r w:rsidR="003E4548" w:rsidRPr="00B30A8B">
        <w:t>Typically,</w:t>
      </w:r>
      <w:r w:rsidRPr="00B30A8B">
        <w:t xml:space="preserve"> between 7.1 and 7.4, within the licence limits of 6.0 to 8.5.</w:t>
      </w:r>
    </w:p>
    <w:p w14:paraId="3208F71D" w14:textId="459C6FC6" w:rsidR="00DD48CD" w:rsidRDefault="00DD48CD" w:rsidP="0029515B">
      <w:pPr>
        <w:pStyle w:val="ListParagraph"/>
      </w:pPr>
      <w:r w:rsidRPr="00B30A8B">
        <w:t xml:space="preserve">Heavy Metals: Concentrations of </w:t>
      </w:r>
      <w:r w:rsidR="00015A77" w:rsidRPr="00B30A8B">
        <w:t>aluminium</w:t>
      </w:r>
      <w:r w:rsidRPr="00B30A8B">
        <w:t>, copper, iron, and zinc are monitored, with occasional exceedances but generally within acceptable limits.</w:t>
      </w:r>
    </w:p>
    <w:p w14:paraId="1CFCD88C" w14:textId="77777777" w:rsidR="00DD48CD" w:rsidRPr="00B30A8B" w:rsidRDefault="00DD48CD" w:rsidP="008D4830">
      <w:pPr>
        <w:spacing w:after="0" w:line="240" w:lineRule="auto"/>
        <w:ind w:left="720"/>
      </w:pPr>
    </w:p>
    <w:p w14:paraId="4E169011" w14:textId="2A2A775A" w:rsidR="00D90B68" w:rsidRPr="00990CDC" w:rsidRDefault="00DD48CD" w:rsidP="00A050C3">
      <w:r w:rsidRPr="00B30A8B">
        <w:t>Overall, the mine water quality and discharge are well-managed, with effective treatment processes in place to ensure compliance with regulatory standards and minimal impact on the receiving waters.</w:t>
      </w:r>
    </w:p>
    <w:p w14:paraId="2939B3A3" w14:textId="25AD4EBB" w:rsidR="00872243" w:rsidRDefault="00872243">
      <w:pPr>
        <w:spacing w:after="0" w:line="240" w:lineRule="auto"/>
      </w:pPr>
      <w:r>
        <w:br w:type="page"/>
      </w:r>
    </w:p>
    <w:p w14:paraId="01D55E73" w14:textId="4E4A1637" w:rsidR="00FF3B49" w:rsidRDefault="005F08C3" w:rsidP="00B75E20">
      <w:pPr>
        <w:pStyle w:val="Heading2"/>
      </w:pPr>
      <w:bookmarkStart w:id="216" w:name="_Toc210049024"/>
      <w:r>
        <w:t>Flora</w:t>
      </w:r>
      <w:r w:rsidR="00F0344F">
        <w:t xml:space="preserve"> and Fauna</w:t>
      </w:r>
      <w:bookmarkEnd w:id="216"/>
    </w:p>
    <w:p w14:paraId="28CCC042" w14:textId="77777777" w:rsidR="00815ECF" w:rsidRDefault="00815ECF" w:rsidP="00815ECF">
      <w:pPr>
        <w:pStyle w:val="Heading3"/>
      </w:pPr>
      <w:r>
        <w:t>Conservation Zones</w:t>
      </w:r>
    </w:p>
    <w:p w14:paraId="51F865FD" w14:textId="77777777" w:rsidR="00815ECF" w:rsidRPr="0096624D" w:rsidRDefault="00815ECF" w:rsidP="00815ECF">
      <w:pPr>
        <w:rPr>
          <w:lang w:eastAsia="en-AU"/>
        </w:rPr>
      </w:pPr>
      <w:r w:rsidRPr="0096624D">
        <w:rPr>
          <w:lang w:eastAsia="en-AU"/>
        </w:rPr>
        <w:t xml:space="preserve">EAY has a long history of successful conservation protection and vegetation establishment.  </w:t>
      </w:r>
    </w:p>
    <w:p w14:paraId="416D75B9" w14:textId="4D03F718" w:rsidR="00815ECF" w:rsidRDefault="00815ECF" w:rsidP="00815ECF">
      <w:pPr>
        <w:rPr>
          <w:lang w:eastAsia="en-AU"/>
        </w:rPr>
      </w:pPr>
      <w:r w:rsidRPr="0096624D">
        <w:rPr>
          <w:lang w:eastAsia="en-AU"/>
        </w:rPr>
        <w:t xml:space="preserve">The original 2002 </w:t>
      </w:r>
      <w:r w:rsidRPr="00EC46A3">
        <w:rPr>
          <w:i/>
          <w:iCs/>
          <w:lang w:eastAsia="en-AU"/>
        </w:rPr>
        <w:t>Yallourn Mine Conservation Management Plan</w:t>
      </w:r>
      <w:r w:rsidRPr="0096624D">
        <w:rPr>
          <w:lang w:eastAsia="en-AU"/>
        </w:rPr>
        <w:t xml:space="preserve"> (</w:t>
      </w:r>
      <w:r w:rsidR="00C60ED4">
        <w:rPr>
          <w:lang w:eastAsia="en-AU"/>
        </w:rPr>
        <w:t>YM</w:t>
      </w:r>
      <w:r w:rsidRPr="0096624D">
        <w:rPr>
          <w:lang w:eastAsia="en-AU"/>
        </w:rPr>
        <w:t xml:space="preserve">CMP) was developed as a response to the </w:t>
      </w:r>
      <w:r w:rsidRPr="00D81FC7">
        <w:rPr>
          <w:lang w:eastAsia="en-AU"/>
        </w:rPr>
        <w:t>Ministerial Assessment for the Yallourn Coal Field Development EES</w:t>
      </w:r>
      <w:r w:rsidR="00E97A38">
        <w:rPr>
          <w:lang w:eastAsia="en-AU"/>
        </w:rPr>
        <w:t xml:space="preserve"> </w:t>
      </w:r>
      <w:r w:rsidRPr="0096624D">
        <w:rPr>
          <w:lang w:eastAsia="en-AU"/>
        </w:rPr>
        <w:t xml:space="preserve">for the clearance of 57 hectares of native vegetation that directed a CMP be prepared to protect significant vegetation in and around the </w:t>
      </w:r>
      <w:r>
        <w:rPr>
          <w:lang w:eastAsia="en-AU"/>
        </w:rPr>
        <w:t>m</w:t>
      </w:r>
      <w:r w:rsidRPr="0096624D">
        <w:rPr>
          <w:lang w:eastAsia="en-AU"/>
        </w:rPr>
        <w:t>ine development area. Native vegetation offsets were to be achieved through the management of 141.3 hectares of remnant native vegetation and revegetation of 27.6 hectares across 20 blocks.</w:t>
      </w:r>
    </w:p>
    <w:p w14:paraId="1F4A19BE" w14:textId="70450AA9" w:rsidR="00815ECF" w:rsidRDefault="00815ECF" w:rsidP="00815ECF">
      <w:pPr>
        <w:rPr>
          <w:lang w:eastAsia="en-AU"/>
        </w:rPr>
      </w:pPr>
      <w:r w:rsidRPr="0096624D">
        <w:rPr>
          <w:lang w:eastAsia="en-AU"/>
        </w:rPr>
        <w:t xml:space="preserve">The 2005 </w:t>
      </w:r>
      <w:r w:rsidR="00C60ED4">
        <w:rPr>
          <w:lang w:eastAsia="en-AU"/>
        </w:rPr>
        <w:t>YM</w:t>
      </w:r>
      <w:r w:rsidRPr="0096624D">
        <w:rPr>
          <w:lang w:eastAsia="en-AU"/>
        </w:rPr>
        <w:t xml:space="preserve">CMP revision included additional native vegetation removal as a result of the Morwell River Diversion (MRD) and changes to the mining boundary to include the Morwell Hill Climb complex. It reduced the use of revegetation as an offset method and increased the protection and enhancement of remnant native vegetation. An additional area of offsets included 18.59 habitat hectares (a vegetation quality metric) across 17 new blocks. </w:t>
      </w:r>
    </w:p>
    <w:p w14:paraId="78CA5833" w14:textId="7C646FDF" w:rsidR="00815ECF" w:rsidRDefault="00815ECF" w:rsidP="00815ECF">
      <w:pPr>
        <w:rPr>
          <w:lang w:eastAsia="en-AU"/>
        </w:rPr>
      </w:pPr>
      <w:r w:rsidRPr="0096624D">
        <w:rPr>
          <w:lang w:eastAsia="en-AU"/>
        </w:rPr>
        <w:t xml:space="preserve">The 2011 YMCMP revision focused on the approved Work Plan Variation for the Maryvale Field Realignment (2011), which resulted in the additional loss of 10.37 Habitat Hectares (HHa) of remnant native vegetation, plus 179 large old trees and 136 scattered trees. This included the complete loss of four existing 2005 YMCMP blocks and the partial loss of five others. This YMCMP was the first to have offsets associated with the </w:t>
      </w:r>
      <w:r w:rsidRPr="0096624D">
        <w:rPr>
          <w:iCs/>
          <w:lang w:eastAsia="en-AU"/>
        </w:rPr>
        <w:t>EPBC Act,</w:t>
      </w:r>
      <w:r w:rsidRPr="0096624D">
        <w:rPr>
          <w:lang w:eastAsia="en-AU"/>
        </w:rPr>
        <w:t xml:space="preserve"> with vegetation to be removed including 523 </w:t>
      </w:r>
      <w:r w:rsidRPr="0096624D">
        <w:rPr>
          <w:i/>
          <w:lang w:eastAsia="en-AU"/>
        </w:rPr>
        <w:t xml:space="preserve">Eucalyptus strzeleckii </w:t>
      </w:r>
      <w:r w:rsidRPr="0096624D">
        <w:rPr>
          <w:lang w:eastAsia="en-AU"/>
        </w:rPr>
        <w:t>(Strzelecki Gum)</w:t>
      </w:r>
      <w:r w:rsidR="00203714">
        <w:rPr>
          <w:lang w:eastAsia="en-AU"/>
        </w:rPr>
        <w:t xml:space="preserve"> </w:t>
      </w:r>
      <w:r w:rsidR="00B65DE1">
        <w:rPr>
          <w:lang w:eastAsia="en-AU"/>
        </w:rPr>
        <w:fldChar w:fldCharType="begin"/>
      </w:r>
      <w:r w:rsidR="001B655D">
        <w:rPr>
          <w:lang w:eastAsia="en-AU"/>
        </w:rPr>
        <w:instrText xml:space="preserve"> ADDIN EN.CITE &lt;EndNote&gt;&lt;Cite&gt;&lt;Author&gt;IDEM&lt;/Author&gt;&lt;Year&gt;2023&lt;/Year&gt;&lt;RecNum&gt;54&lt;/RecNum&gt;&lt;DisplayText&gt;(IDEM 2023)&lt;/DisplayText&gt;&lt;record&gt;&lt;rec-number&gt;54&lt;/rec-number&gt;&lt;foreign-keys&gt;&lt;key app="EN" db-id="spaff0s0osz0sqe0t5a55fezradpx9psfrzt" timestamp="1746422573" guid="0a6987d2-fe5b-464c-9d49-13ff3c38e7b2"&gt;54&lt;/key&gt;&lt;/foreign-keys&gt;&lt;ref-type name="Report"&gt;27&lt;/ref-type&gt;&lt;contributors&gt;&lt;authors&gt;&lt;author&gt;IDEM&lt;/author&gt;&lt;/authors&gt;&lt;secondary-authors&gt;&lt;author&gt;ID Ecological Management,&lt;/author&gt;&lt;/secondary-authors&gt;&lt;/contributors&gt;&lt;titles&gt;&lt;title&gt;Revised EPBC Offset Management Plan: Yallourn Coal Field Re-alignment Project EPBC 2008/4454&lt;/title&gt;&lt;/titles&gt;&lt;number&gt;A2407409&lt;/number&gt;&lt;dates&gt;&lt;year&gt;2023&lt;/year&gt;&lt;/dates&gt;&lt;pub-location&gt;https://www.energyaustralia.com.au/about-us/energy-generation/yallourn-power-station/environment/environment-protection-biodiversity-and-conservation-act-annual-report&lt;/pub-location&gt;&lt;urls&gt;&lt;related-urls&gt;&lt;url&gt;https://www.energyaustralia.com.au/sites/default/files/2024-04/EA%20EPBC%20offset%20plan%20update%202022%2020231809_Final.pdf&lt;/url&gt;&lt;/related-urls&gt;&lt;/urls&gt;&lt;research-notes&gt;Schinagl, H&amp;#xD;Brooker, T&lt;/research-notes&gt;&lt;/record&gt;&lt;/Cite&gt;&lt;/EndNote&gt;</w:instrText>
      </w:r>
      <w:r w:rsidR="00B65DE1">
        <w:rPr>
          <w:lang w:eastAsia="en-AU"/>
        </w:rPr>
        <w:fldChar w:fldCharType="separate"/>
      </w:r>
      <w:r w:rsidR="004A5F61">
        <w:rPr>
          <w:noProof/>
          <w:lang w:eastAsia="en-AU"/>
        </w:rPr>
        <w:t>(IDEM 2023)</w:t>
      </w:r>
      <w:r w:rsidR="00B65DE1">
        <w:rPr>
          <w:lang w:eastAsia="en-AU"/>
        </w:rPr>
        <w:fldChar w:fldCharType="end"/>
      </w:r>
      <w:r w:rsidRPr="0096624D">
        <w:rPr>
          <w:lang w:eastAsia="en-AU"/>
        </w:rPr>
        <w:t>. Offsets required included the</w:t>
      </w:r>
      <w:r w:rsidRPr="0096624D">
        <w:rPr>
          <w:iCs/>
          <w:lang w:eastAsia="en-AU"/>
        </w:rPr>
        <w:t xml:space="preserve"> protection of 1480 remnant Strzelecki Gum and</w:t>
      </w:r>
      <w:r w:rsidRPr="0096624D">
        <w:rPr>
          <w:lang w:eastAsia="en-AU"/>
        </w:rPr>
        <w:t xml:space="preserve"> a 10:1 offset ratio for replacement, with a total of 5230 to be revegetated. Offsets were focused around the Morwell and Latrobe River corridors and the Morwell West Drain Diversion (MWDD). </w:t>
      </w:r>
    </w:p>
    <w:p w14:paraId="05A695FD" w14:textId="247E821A" w:rsidR="00815ECF" w:rsidRPr="0096624D" w:rsidRDefault="00815ECF" w:rsidP="00815ECF">
      <w:pPr>
        <w:rPr>
          <w:lang w:eastAsia="en-AU"/>
        </w:rPr>
      </w:pPr>
      <w:r w:rsidRPr="0096624D">
        <w:rPr>
          <w:lang w:eastAsia="en-AU"/>
        </w:rPr>
        <w:t xml:space="preserve">By 2015, a large number of the 2005 YMCMP blocks reached their </w:t>
      </w:r>
      <w:r w:rsidR="003E4548" w:rsidRPr="0096624D">
        <w:rPr>
          <w:lang w:eastAsia="en-AU"/>
        </w:rPr>
        <w:t>10-year</w:t>
      </w:r>
      <w:r w:rsidRPr="0096624D">
        <w:rPr>
          <w:lang w:eastAsia="en-AU"/>
        </w:rPr>
        <w:t xml:space="preserve"> improvement milestone and were approved to move into their maintenance phase from the Victorian Department of Environment, Land, Water &amp; Planning (DELWP).</w:t>
      </w:r>
    </w:p>
    <w:p w14:paraId="62D4CF51" w14:textId="08FDF460" w:rsidR="00815ECF" w:rsidRPr="0096624D" w:rsidRDefault="00815ECF" w:rsidP="00815ECF">
      <w:pPr>
        <w:rPr>
          <w:i/>
          <w:iCs/>
          <w:lang w:eastAsia="en-AU"/>
        </w:rPr>
      </w:pPr>
      <w:r w:rsidRPr="0096624D">
        <w:rPr>
          <w:lang w:eastAsia="en-AU"/>
        </w:rPr>
        <w:t xml:space="preserve">In June 2021 a sudden and major high-flow event impacted the </w:t>
      </w:r>
      <w:r w:rsidR="003E4548" w:rsidRPr="0096624D">
        <w:rPr>
          <w:lang w:eastAsia="en-AU"/>
        </w:rPr>
        <w:t>MRD,</w:t>
      </w:r>
      <w:r w:rsidRPr="0096624D">
        <w:rPr>
          <w:lang w:eastAsia="en-AU"/>
        </w:rPr>
        <w:t xml:space="preserve"> and significant cracking was discovered. Following geotechnical investigations, a temporary cofferdam upstream and connection of pipeline to divert water flows around this section of the MRD was approved. These works caused further changes to Commonwealth offset sites, changing some aspects of the plan, including:</w:t>
      </w:r>
    </w:p>
    <w:p w14:paraId="19225069" w14:textId="77777777" w:rsidR="00815ECF" w:rsidRPr="0096624D" w:rsidRDefault="00815ECF" w:rsidP="00B9652B">
      <w:pPr>
        <w:pStyle w:val="ListParagraph"/>
        <w:numPr>
          <w:ilvl w:val="0"/>
          <w:numId w:val="23"/>
        </w:numPr>
      </w:pPr>
      <w:r w:rsidRPr="0096624D">
        <w:t>Planting of an additional 20 Strzelecki Gums.</w:t>
      </w:r>
    </w:p>
    <w:p w14:paraId="54739AE5" w14:textId="77777777" w:rsidR="00815ECF" w:rsidRPr="0096624D" w:rsidRDefault="00815ECF" w:rsidP="00B9652B">
      <w:pPr>
        <w:pStyle w:val="ListParagraph"/>
        <w:numPr>
          <w:ilvl w:val="0"/>
          <w:numId w:val="23"/>
        </w:numPr>
        <w:rPr>
          <w:i/>
          <w:iCs/>
        </w:rPr>
      </w:pPr>
      <w:r w:rsidRPr="0096624D">
        <w:t>Removal of offsets contained within the construction or operational footprint of the MRD Onsite Diversion Project.</w:t>
      </w:r>
    </w:p>
    <w:p w14:paraId="720A195B" w14:textId="77777777" w:rsidR="00815ECF" w:rsidRPr="0096624D" w:rsidRDefault="00815ECF" w:rsidP="00B9652B">
      <w:pPr>
        <w:pStyle w:val="ListParagraph"/>
        <w:numPr>
          <w:ilvl w:val="0"/>
          <w:numId w:val="23"/>
        </w:numPr>
        <w:rPr>
          <w:i/>
          <w:iCs/>
        </w:rPr>
      </w:pPr>
      <w:r w:rsidRPr="0096624D">
        <w:t xml:space="preserve">Amendment to the Morwell West Drain Diversion (MWDD) revegetation planting requirements. </w:t>
      </w:r>
    </w:p>
    <w:p w14:paraId="087BB3EB" w14:textId="77777777" w:rsidR="00815ECF" w:rsidRPr="0096624D" w:rsidRDefault="00815ECF" w:rsidP="00B9652B">
      <w:pPr>
        <w:pStyle w:val="ListParagraph"/>
        <w:numPr>
          <w:ilvl w:val="0"/>
          <w:numId w:val="23"/>
        </w:numPr>
        <w:rPr>
          <w:i/>
          <w:iCs/>
        </w:rPr>
      </w:pPr>
      <w:r w:rsidRPr="0096624D">
        <w:t xml:space="preserve">Variations to the protection mechanisms already established during the period of the Original Offset Plan (2017) for the Morwell River Corridor. </w:t>
      </w:r>
    </w:p>
    <w:p w14:paraId="0CB1FB97" w14:textId="77777777" w:rsidR="00815ECF" w:rsidRDefault="00815ECF" w:rsidP="00815ECF">
      <w:pPr>
        <w:rPr>
          <w:lang w:eastAsia="en-AU"/>
        </w:rPr>
      </w:pPr>
      <w:r w:rsidRPr="0096624D">
        <w:rPr>
          <w:lang w:eastAsia="en-AU"/>
        </w:rPr>
        <w:t xml:space="preserve">The product of these major events is a conservation program spanning 626 hectares within the Mining Licence area.  </w:t>
      </w:r>
    </w:p>
    <w:p w14:paraId="68C6F090" w14:textId="77777777" w:rsidR="000E4291" w:rsidRDefault="000E4291" w:rsidP="00815ECF">
      <w:pPr>
        <w:rPr>
          <w:lang w:eastAsia="en-AU"/>
        </w:rPr>
      </w:pPr>
    </w:p>
    <w:p w14:paraId="76665310" w14:textId="6D899811" w:rsidR="00E32A59" w:rsidRDefault="00142E21">
      <w:pPr>
        <w:spacing w:after="0" w:line="240" w:lineRule="auto"/>
        <w:rPr>
          <w:lang w:eastAsia="en-AU"/>
        </w:rPr>
      </w:pPr>
      <w:r>
        <w:rPr>
          <w:lang w:eastAsia="en-AU"/>
        </w:rPr>
        <w:br w:type="page"/>
      </w:r>
    </w:p>
    <w:p w14:paraId="44D34898" w14:textId="77777777" w:rsidR="00142E21" w:rsidRDefault="00142E21" w:rsidP="00142E21">
      <w:pPr>
        <w:keepNext/>
        <w:spacing w:after="0" w:line="240" w:lineRule="auto"/>
        <w:jc w:val="center"/>
      </w:pPr>
      <w:r w:rsidRPr="00142E21">
        <w:rPr>
          <w:noProof/>
          <w:lang w:eastAsia="en-AU"/>
        </w:rPr>
        <w:drawing>
          <wp:inline distT="0" distB="0" distL="0" distR="0" wp14:anchorId="4086BCDA" wp14:editId="5687F16D">
            <wp:extent cx="8519834" cy="5960563"/>
            <wp:effectExtent l="3493" t="0" r="0" b="0"/>
            <wp:docPr id="80143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431496" name=""/>
                    <pic:cNvPicPr/>
                  </pic:nvPicPr>
                  <pic:blipFill>
                    <a:blip r:embed="rId56"/>
                    <a:stretch>
                      <a:fillRect/>
                    </a:stretch>
                  </pic:blipFill>
                  <pic:spPr>
                    <a:xfrm rot="16200000">
                      <a:off x="0" y="0"/>
                      <a:ext cx="8524630" cy="5963918"/>
                    </a:xfrm>
                    <a:prstGeom prst="rect">
                      <a:avLst/>
                    </a:prstGeom>
                  </pic:spPr>
                </pic:pic>
              </a:graphicData>
            </a:graphic>
          </wp:inline>
        </w:drawing>
      </w:r>
    </w:p>
    <w:p w14:paraId="7894C575" w14:textId="40519D6B" w:rsidR="00142E21" w:rsidRDefault="00142E21" w:rsidP="00142E21">
      <w:pPr>
        <w:pStyle w:val="Caption"/>
      </w:pPr>
      <w:bookmarkStart w:id="217" w:name="_Ref198646472"/>
      <w:bookmarkStart w:id="218" w:name="_Ref196290753"/>
      <w:bookmarkStart w:id="219" w:name="_Toc210125488"/>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6</w:t>
      </w:r>
      <w:r w:rsidR="00946086">
        <w:fldChar w:fldCharType="end"/>
      </w:r>
      <w:bookmarkEnd w:id="217"/>
      <w:r>
        <w:t>: Existing Conservation Zones at Yallourn Mine</w:t>
      </w:r>
      <w:bookmarkEnd w:id="218"/>
      <w:bookmarkEnd w:id="219"/>
    </w:p>
    <w:p w14:paraId="5C76B623" w14:textId="77777777" w:rsidR="000E1B4F" w:rsidRDefault="000E1B4F" w:rsidP="000E1B4F">
      <w:pPr>
        <w:pStyle w:val="Heading3"/>
        <w:rPr>
          <w:lang w:eastAsia="en-AU"/>
        </w:rPr>
      </w:pPr>
      <w:r>
        <w:rPr>
          <w:lang w:eastAsia="en-AU"/>
        </w:rPr>
        <w:t xml:space="preserve">Flora </w:t>
      </w:r>
    </w:p>
    <w:p w14:paraId="55D143FE" w14:textId="7E1401D6" w:rsidR="0038624E" w:rsidRDefault="00A76537" w:rsidP="000E1B4F">
      <w:pPr>
        <w:rPr>
          <w:lang w:eastAsia="en-AU"/>
        </w:rPr>
      </w:pPr>
      <w:r>
        <w:rPr>
          <w:lang w:eastAsia="en-AU"/>
        </w:rPr>
        <w:t xml:space="preserve">The </w:t>
      </w:r>
      <w:r w:rsidR="00BE5CC7">
        <w:rPr>
          <w:lang w:eastAsia="en-AU"/>
        </w:rPr>
        <w:t xml:space="preserve">Yallourn </w:t>
      </w:r>
      <w:r>
        <w:rPr>
          <w:lang w:eastAsia="en-AU"/>
        </w:rPr>
        <w:t xml:space="preserve">site sits within the Gippsland Plains </w:t>
      </w:r>
      <w:r w:rsidR="00694254">
        <w:rPr>
          <w:lang w:eastAsia="en-AU"/>
        </w:rPr>
        <w:t xml:space="preserve">(GipP) </w:t>
      </w:r>
      <w:r>
        <w:rPr>
          <w:lang w:eastAsia="en-AU"/>
        </w:rPr>
        <w:t>bioregion</w:t>
      </w:r>
      <w:r w:rsidR="00694254">
        <w:rPr>
          <w:lang w:eastAsia="en-AU"/>
        </w:rPr>
        <w:t xml:space="preserve"> </w:t>
      </w:r>
      <w:r w:rsidR="00694254">
        <w:rPr>
          <w:lang w:eastAsia="en-AU"/>
        </w:rPr>
        <w:fldChar w:fldCharType="begin"/>
      </w:r>
      <w:r w:rsidR="001B655D">
        <w:rPr>
          <w:lang w:eastAsia="en-AU"/>
        </w:rPr>
        <w:instrText xml:space="preserve"> ADDIN EN.CITE &lt;EndNote&gt;&lt;Cite&gt;&lt;Author&gt;DEECA&lt;/Author&gt;&lt;Year&gt;2024&lt;/Year&gt;&lt;RecNum&gt;113&lt;/RecNum&gt;&lt;DisplayText&gt;(DEECA 2024a)&lt;/DisplayText&gt;&lt;record&gt;&lt;rec-number&gt;113&lt;/rec-number&gt;&lt;foreign-keys&gt;&lt;key app="EN" db-id="spaff0s0osz0sqe0t5a55fezradpx9psfrzt" timestamp="1747716458" guid="968683ad-87a9-42d1-b146-323e62156d63"&gt;113&lt;/key&gt;&lt;/foreign-keys&gt;&lt;ref-type name="Web Page"&gt;12&lt;/ref-type&gt;&lt;contributors&gt;&lt;authors&gt;&lt;author&gt;DEECA&lt;/author&gt;&lt;/authors&gt;&lt;secondary-authors&gt;&lt;author&gt;Victorian Government: Department of Energy,, Environment and Climate Action&lt;/author&gt;&lt;/secondary-authors&gt;&lt;/contributors&gt;&lt;titles&gt;&lt;title&gt;Bioregions and EVC benchmarks&lt;/title&gt;&lt;/titles&gt;&lt;number&gt;20/05/2025&lt;/number&gt;&lt;dates&gt;&lt;year&gt;2024&lt;/year&gt;&lt;pub-dates&gt;&lt;date&gt;20/11/2024&lt;/date&gt;&lt;/pub-dates&gt;&lt;/dates&gt;&lt;pub-location&gt;https://www.environment.vic.gov.au/biodiversity/bioregions-and-evc-benchmarks&lt;/pub-location&gt;&lt;urls&gt;&lt;related-urls&gt;&lt;url&gt;https://www.environment.vic.gov.au/biodiversity/bioregions-and-evc-benchmarks&lt;/url&gt;&lt;/related-urls&gt;&lt;/urls&gt;&lt;/record&gt;&lt;/Cite&gt;&lt;/EndNote&gt;</w:instrText>
      </w:r>
      <w:r w:rsidR="00694254">
        <w:rPr>
          <w:lang w:eastAsia="en-AU"/>
        </w:rPr>
        <w:fldChar w:fldCharType="separate"/>
      </w:r>
      <w:r w:rsidR="00694254">
        <w:rPr>
          <w:noProof/>
          <w:lang w:eastAsia="en-AU"/>
        </w:rPr>
        <w:t>(DEECA 2024a)</w:t>
      </w:r>
      <w:r w:rsidR="00694254">
        <w:rPr>
          <w:lang w:eastAsia="en-AU"/>
        </w:rPr>
        <w:fldChar w:fldCharType="end"/>
      </w:r>
      <w:r w:rsidR="00694254">
        <w:rPr>
          <w:lang w:eastAsia="en-AU"/>
        </w:rPr>
        <w:t xml:space="preserve">. </w:t>
      </w:r>
      <w:r w:rsidR="00EB044C">
        <w:rPr>
          <w:lang w:eastAsia="en-AU"/>
        </w:rPr>
        <w:t>Within each of the Victorian states</w:t>
      </w:r>
      <w:r w:rsidR="00BE5CC7">
        <w:rPr>
          <w:lang w:eastAsia="en-AU"/>
        </w:rPr>
        <w:t xml:space="preserve"> 28</w:t>
      </w:r>
      <w:r w:rsidR="00EB044C">
        <w:rPr>
          <w:lang w:eastAsia="en-AU"/>
        </w:rPr>
        <w:t xml:space="preserve"> bioregions, there are ecological vegetation classes (EVC). The EVC provide</w:t>
      </w:r>
      <w:r w:rsidR="00B2697E">
        <w:rPr>
          <w:lang w:eastAsia="en-AU"/>
        </w:rPr>
        <w:t xml:space="preserve"> a </w:t>
      </w:r>
      <w:r w:rsidR="00BE5CC7">
        <w:rPr>
          <w:lang w:eastAsia="en-AU"/>
        </w:rPr>
        <w:t xml:space="preserve">standard unit for classifying vegetation types. </w:t>
      </w:r>
      <w:r w:rsidR="00EB044C">
        <w:rPr>
          <w:lang w:eastAsia="en-AU"/>
        </w:rPr>
        <w:t xml:space="preserve"> </w:t>
      </w:r>
      <w:r w:rsidR="006F610E">
        <w:rPr>
          <w:lang w:eastAsia="en-AU"/>
        </w:rPr>
        <w:t xml:space="preserve">Prior to European settlement, the </w:t>
      </w:r>
      <w:r w:rsidR="0038624E">
        <w:rPr>
          <w:lang w:eastAsia="en-AU"/>
        </w:rPr>
        <w:t>site was covered by various EVC including:</w:t>
      </w:r>
    </w:p>
    <w:p w14:paraId="6FB5F928" w14:textId="13338F8F" w:rsidR="00E05FBA" w:rsidRPr="009D4195" w:rsidRDefault="00E05FBA" w:rsidP="00E05FBA">
      <w:pPr>
        <w:pStyle w:val="ListParagraph"/>
      </w:pPr>
      <w:r w:rsidRPr="009D4195">
        <w:t xml:space="preserve">Lowland </w:t>
      </w:r>
      <w:r w:rsidR="003E4548" w:rsidRPr="009D4195">
        <w:t>forest.</w:t>
      </w:r>
    </w:p>
    <w:p w14:paraId="33245EC1" w14:textId="5C99E9B7" w:rsidR="00E05FBA" w:rsidRPr="009D4195" w:rsidRDefault="00E05FBA" w:rsidP="00E05FBA">
      <w:pPr>
        <w:pStyle w:val="ListParagraph"/>
      </w:pPr>
      <w:r w:rsidRPr="009D4195">
        <w:t xml:space="preserve">Riparian </w:t>
      </w:r>
      <w:r w:rsidR="003E4548" w:rsidRPr="009D4195">
        <w:t>forest.</w:t>
      </w:r>
    </w:p>
    <w:p w14:paraId="1553E942" w14:textId="24008C2A" w:rsidR="00E05FBA" w:rsidRPr="009D4195" w:rsidRDefault="00E05FBA" w:rsidP="00E05FBA">
      <w:pPr>
        <w:pStyle w:val="ListParagraph"/>
      </w:pPr>
      <w:r w:rsidRPr="009D4195">
        <w:t xml:space="preserve">Damp </w:t>
      </w:r>
      <w:r w:rsidR="003E4548" w:rsidRPr="009D4195">
        <w:t>forest.</w:t>
      </w:r>
    </w:p>
    <w:p w14:paraId="4F2845F8" w14:textId="659B0CCA" w:rsidR="00E05FBA" w:rsidRPr="009D4195" w:rsidRDefault="00E05FBA" w:rsidP="00E05FBA">
      <w:pPr>
        <w:pStyle w:val="ListParagraph"/>
      </w:pPr>
      <w:r w:rsidRPr="009D4195">
        <w:t xml:space="preserve">Swamp </w:t>
      </w:r>
      <w:r w:rsidR="003E4548" w:rsidRPr="009D4195">
        <w:t>scrub.</w:t>
      </w:r>
    </w:p>
    <w:p w14:paraId="57110F63" w14:textId="175E986D" w:rsidR="00E05FBA" w:rsidRPr="009D4195" w:rsidRDefault="00E05FBA" w:rsidP="00E05FBA">
      <w:pPr>
        <w:pStyle w:val="ListParagraph"/>
      </w:pPr>
      <w:r w:rsidRPr="009D4195">
        <w:t xml:space="preserve">Plains grassy </w:t>
      </w:r>
      <w:r w:rsidR="003E4548" w:rsidRPr="009D4195">
        <w:t>woodland.</w:t>
      </w:r>
    </w:p>
    <w:p w14:paraId="44883011" w14:textId="77777777" w:rsidR="00E05FBA" w:rsidRPr="009D4195" w:rsidRDefault="00E05FBA" w:rsidP="00E05FBA">
      <w:pPr>
        <w:pStyle w:val="ListParagraph"/>
      </w:pPr>
      <w:r w:rsidRPr="009D4195">
        <w:t>Swampy riparian complex; and</w:t>
      </w:r>
    </w:p>
    <w:p w14:paraId="37A8D39E" w14:textId="77777777" w:rsidR="00E05FBA" w:rsidRPr="009D4195" w:rsidRDefault="00E05FBA" w:rsidP="00E05FBA">
      <w:pPr>
        <w:pStyle w:val="ListParagraph"/>
      </w:pPr>
      <w:r w:rsidRPr="009D4195">
        <w:t>Plains grassy forest</w:t>
      </w:r>
    </w:p>
    <w:p w14:paraId="25521C7F" w14:textId="2B8925CC" w:rsidR="009B49E5" w:rsidRDefault="00987C13" w:rsidP="009B49E5">
      <w:r>
        <w:t>The site</w:t>
      </w:r>
      <w:r w:rsidR="00BE5CC7">
        <w:t xml:space="preserve"> is</w:t>
      </w:r>
      <w:r>
        <w:t xml:space="preserve"> home to </w:t>
      </w:r>
      <w:r w:rsidR="00205F00">
        <w:t>a range of remnant patches, revegetation projects, farmland, and scattered trees,</w:t>
      </w:r>
      <w:r w:rsidR="000945F3">
        <w:t xml:space="preserve"> which host a variety of wattle, gum, </w:t>
      </w:r>
      <w:r w:rsidR="006816CE">
        <w:t xml:space="preserve">native grass, aquatic, pea, lily, </w:t>
      </w:r>
      <w:r w:rsidR="007E48FC">
        <w:t>and invasive species.</w:t>
      </w:r>
      <w:r w:rsidR="00205F00">
        <w:t xml:space="preserve"> </w:t>
      </w:r>
      <w:r w:rsidR="00B756D0">
        <w:t xml:space="preserve">A comprehensive list of </w:t>
      </w:r>
      <w:r w:rsidR="0078401D">
        <w:t xml:space="preserve">native and invasive vegetation found at the site was detailed </w:t>
      </w:r>
      <w:r w:rsidR="00B95D91">
        <w:t>in</w:t>
      </w:r>
      <w:r w:rsidR="0078401D">
        <w:t xml:space="preserve"> </w:t>
      </w:r>
      <w:r w:rsidR="00B95D91" w:rsidRPr="00B95D91">
        <w:rPr>
          <w:i/>
          <w:iCs/>
        </w:rPr>
        <w:t xml:space="preserve">Ecological Assessment: Yallourn Coal Field Development Maryvale Field Eastern Extension </w:t>
      </w:r>
      <w:r w:rsidR="00B95D91" w:rsidRPr="005A5380">
        <w:fldChar w:fldCharType="begin"/>
      </w:r>
      <w:r w:rsidR="001B655D">
        <w:instrText xml:space="preserve"> ADDIN EN.CITE &lt;EndNote&gt;&lt;Cite&gt;&lt;Author&gt;IDLM&lt;/Author&gt;&lt;Year&gt;2008&lt;/Year&gt;&lt;RecNum&gt;104&lt;/RecNum&gt;&lt;DisplayText&gt;(IDLM 2008)&lt;/DisplayText&gt;&lt;record&gt;&lt;rec-number&gt;104&lt;/rec-number&gt;&lt;foreign-keys&gt;&lt;key app="EN" db-id="spaff0s0osz0sqe0t5a55fezradpx9psfrzt" timestamp="1747607581" guid="f786c2d3-2d1f-4ea4-bde0-6296bee59d6b"&gt;104&lt;/key&gt;&lt;/foreign-keys&gt;&lt;ref-type name="Report"&gt;27&lt;/ref-type&gt;&lt;contributors&gt;&lt;authors&gt;&lt;author&gt;IDLM&lt;/author&gt;&lt;/authors&gt;&lt;secondary-authors&gt;&lt;author&gt;Indigenous Design Land Management P/L,&lt;/author&gt;&lt;/secondary-authors&gt;&lt;/contributors&gt;&lt;titles&gt;&lt;title&gt;Ecological Assessment: Yallourn Coal Field Development Maryvale Field Eastern Extension&lt;/title&gt;&lt;/titles&gt;&lt;number&gt;A2394227&lt;/number&gt;&lt;dates&gt;&lt;year&gt;2008&lt;/year&gt;&lt;pub-dates&gt;&lt;date&gt;August 2008&lt;/date&gt;&lt;/pub-dates&gt;&lt;/dates&gt;&lt;urls&gt;&lt;/urls&gt;&lt;research-notes&gt;Nadia Cole&amp;#xD;Shannon Dwyer&amp;#xD;Robert Moss&amp;#xD;Alan Noy&amp;#xD;Harley Schinagl&amp;#xD;Michael Ward&lt;/research-notes&gt;&lt;/record&gt;&lt;/Cite&gt;&lt;/EndNote&gt;</w:instrText>
      </w:r>
      <w:r w:rsidR="00B95D91" w:rsidRPr="005A5380">
        <w:fldChar w:fldCharType="separate"/>
      </w:r>
      <w:r w:rsidR="004A5F61">
        <w:rPr>
          <w:noProof/>
        </w:rPr>
        <w:t>(IDLM 2008)</w:t>
      </w:r>
      <w:r w:rsidR="00B95D91" w:rsidRPr="005A5380">
        <w:fldChar w:fldCharType="end"/>
      </w:r>
      <w:r w:rsidR="003E0364">
        <w:t xml:space="preserve"> and is shown in</w:t>
      </w:r>
      <w:r w:rsidR="003A4560">
        <w:t xml:space="preserve"> </w:t>
      </w:r>
      <w:r w:rsidR="00492D60" w:rsidRPr="00A25392">
        <w:t>Appendix B - Flora at Yallourn</w:t>
      </w:r>
      <w:r w:rsidR="00492D60">
        <w:t xml:space="preserve">. </w:t>
      </w:r>
      <w:r w:rsidR="00AD17B0">
        <w:t xml:space="preserve"> Seed from these native species is collected </w:t>
      </w:r>
      <w:r w:rsidR="006A408B">
        <w:t>and used for revegetation projects at the site which will include the rehabilitation period.</w:t>
      </w:r>
      <w:r w:rsidR="003E0364">
        <w:t xml:space="preserve"> </w:t>
      </w:r>
    </w:p>
    <w:p w14:paraId="51AF592C" w14:textId="073918CD" w:rsidR="009F3058" w:rsidRDefault="009F3058" w:rsidP="009B49E5">
      <w:r>
        <w:t>Rare and threatened</w:t>
      </w:r>
      <w:r w:rsidR="00F462E4">
        <w:t xml:space="preserve"> flora species</w:t>
      </w:r>
      <w:r w:rsidR="00AC0CDA">
        <w:t xml:space="preserve"> at site </w:t>
      </w:r>
      <w:r w:rsidR="00F462E4">
        <w:t xml:space="preserve">include </w:t>
      </w:r>
      <w:r w:rsidR="009C11D1">
        <w:t>the</w:t>
      </w:r>
      <w:r w:rsidR="004E4898">
        <w:t xml:space="preserve"> </w:t>
      </w:r>
      <w:r w:rsidR="00AC0CDA" w:rsidRPr="00AC0CDA">
        <w:rPr>
          <w:i/>
          <w:iCs/>
        </w:rPr>
        <w:t xml:space="preserve">Eucalyptus </w:t>
      </w:r>
      <w:r w:rsidR="00AC0CDA" w:rsidRPr="0096624D">
        <w:rPr>
          <w:i/>
          <w:lang w:eastAsia="en-AU"/>
        </w:rPr>
        <w:t>strzeleckii</w:t>
      </w:r>
      <w:r w:rsidR="00AC0CDA">
        <w:t xml:space="preserve">, </w:t>
      </w:r>
      <w:r w:rsidR="00AC0CDA">
        <w:rPr>
          <w:i/>
          <w:iCs/>
        </w:rPr>
        <w:t xml:space="preserve">Eucalyptus fulgens, </w:t>
      </w:r>
      <w:r w:rsidR="00AC0CDA">
        <w:t xml:space="preserve">and </w:t>
      </w:r>
      <w:r w:rsidR="00AC0CDA">
        <w:rPr>
          <w:i/>
          <w:iCs/>
        </w:rPr>
        <w:t xml:space="preserve">Cardamine </w:t>
      </w:r>
      <w:r w:rsidR="00685E45">
        <w:rPr>
          <w:i/>
          <w:iCs/>
        </w:rPr>
        <w:t>tenuifolia</w:t>
      </w:r>
      <w:r w:rsidR="00AC0CDA">
        <w:rPr>
          <w:i/>
          <w:iCs/>
        </w:rPr>
        <w:t xml:space="preserve">. </w:t>
      </w:r>
    </w:p>
    <w:p w14:paraId="67B2B2E8" w14:textId="352DA7F4" w:rsidR="00990B9D" w:rsidRDefault="00B36478" w:rsidP="000203BF">
      <w:pPr>
        <w:pStyle w:val="Heading3"/>
      </w:pPr>
      <w:r>
        <w:t xml:space="preserve">Fauna </w:t>
      </w:r>
    </w:p>
    <w:p w14:paraId="6452A3F2" w14:textId="03A958C7" w:rsidR="00660197" w:rsidRDefault="001268D9" w:rsidP="009D4195">
      <w:r>
        <w:t>F</w:t>
      </w:r>
      <w:r w:rsidR="00660197" w:rsidRPr="000564BA">
        <w:t xml:space="preserve">auna survey records </w:t>
      </w:r>
      <w:r w:rsidR="00E05FBA">
        <w:t xml:space="preserve">within the site </w:t>
      </w:r>
      <w:r w:rsidR="00660197" w:rsidRPr="000564BA">
        <w:t>identified 2</w:t>
      </w:r>
      <w:r w:rsidR="00173BF9">
        <w:t>3</w:t>
      </w:r>
      <w:r w:rsidR="00660197" w:rsidRPr="000564BA">
        <w:t xml:space="preserve"> species of fauna that are considered rare, threatened or protected across the</w:t>
      </w:r>
      <w:r w:rsidR="001F4968">
        <w:t xml:space="preserve"> site perimeter</w:t>
      </w:r>
      <w:r w:rsidR="00F54FE1">
        <w:t xml:space="preserve"> </w:t>
      </w:r>
      <w:r w:rsidR="009936E8">
        <w:fldChar w:fldCharType="begin"/>
      </w:r>
      <w:r w:rsidR="001B655D">
        <w:instrText xml:space="preserve"> ADDIN EN.CITE &lt;EndNote&gt;&lt;Cite&gt;&lt;Author&gt;IDEM&lt;/Author&gt;&lt;Year&gt;2022&lt;/Year&gt;&lt;RecNum&gt;100&lt;/RecNum&gt;&lt;DisplayText&gt;(IDEM 2022)&lt;/DisplayText&gt;&lt;record&gt;&lt;rec-number&gt;100&lt;/rec-number&gt;&lt;foreign-keys&gt;&lt;key app="EN" db-id="spaff0s0osz0sqe0t5a55fezradpx9psfrzt" timestamp="1747284319" guid="82c2f44a-5663-43bf-ad23-0704621672b5"&gt;100&lt;/key&gt;&lt;/foreign-keys&gt;&lt;ref-type name="Report"&gt;27&lt;/ref-type&gt;&lt;contributors&gt;&lt;authors&gt;&lt;author&gt;IDEM&lt;/author&gt;&lt;/authors&gt;&lt;secondary-authors&gt;&lt;author&gt;ID Ecological Management,&lt;/author&gt;&lt;/secondary-authors&gt;&lt;/contributors&gt;&lt;titles&gt;&lt;title&gt;Summary of vertebrate faunal diversity in Yallourn Conservation Management Plan blocks&lt;/title&gt;&lt;/titles&gt;&lt;number&gt;A2126361&lt;/number&gt;&lt;dates&gt;&lt;year&gt;2022&lt;/year&gt;&lt;/dates&gt;&lt;urls&gt;&lt;/urls&gt;&lt;/record&gt;&lt;/Cite&gt;&lt;/EndNote&gt;</w:instrText>
      </w:r>
      <w:r w:rsidR="009936E8">
        <w:fldChar w:fldCharType="separate"/>
      </w:r>
      <w:r w:rsidR="004A5F61">
        <w:rPr>
          <w:noProof/>
        </w:rPr>
        <w:t>(IDEM 2022)</w:t>
      </w:r>
      <w:r w:rsidR="009936E8">
        <w:fldChar w:fldCharType="end"/>
      </w:r>
      <w:r w:rsidR="001F4968">
        <w:t xml:space="preserve">. </w:t>
      </w:r>
      <w:r w:rsidR="00660197" w:rsidRPr="000564BA">
        <w:t xml:space="preserve"> This includes </w:t>
      </w:r>
      <w:r w:rsidR="00173BF9">
        <w:t>four</w:t>
      </w:r>
      <w:r w:rsidR="00660197" w:rsidRPr="000564BA">
        <w:t xml:space="preserve"> species protected under the </w:t>
      </w:r>
      <w:r w:rsidR="00660197" w:rsidRPr="00EC46A3">
        <w:rPr>
          <w:i/>
        </w:rPr>
        <w:t xml:space="preserve">Commonwealth Environment Protection and Biodiversity Conservation Act 1999 </w:t>
      </w:r>
      <w:r w:rsidR="00660197" w:rsidRPr="000564BA">
        <w:t xml:space="preserve">(EPBC Act), </w:t>
      </w:r>
      <w:r w:rsidR="00D82D11" w:rsidRPr="00D82D11">
        <w:t>four</w:t>
      </w:r>
      <w:r w:rsidR="00660197" w:rsidRPr="000564BA">
        <w:t xml:space="preserve"> species protected under international treaty</w:t>
      </w:r>
      <w:r w:rsidR="00D82D11" w:rsidRPr="00D82D11">
        <w:t xml:space="preserve"> and 20 species listed on the</w:t>
      </w:r>
      <w:r w:rsidR="00E93346">
        <w:t xml:space="preserve"> </w:t>
      </w:r>
      <w:r w:rsidR="00E93346" w:rsidRPr="00103DC8">
        <w:rPr>
          <w:i/>
        </w:rPr>
        <w:t>Flora</w:t>
      </w:r>
      <w:r w:rsidR="00660197" w:rsidRPr="00103DC8">
        <w:rPr>
          <w:i/>
        </w:rPr>
        <w:t xml:space="preserve"> and </w:t>
      </w:r>
      <w:r w:rsidR="00E93346" w:rsidRPr="00103DC8">
        <w:rPr>
          <w:i/>
        </w:rPr>
        <w:t>Fauna Guarantee Act 1988</w:t>
      </w:r>
      <w:r w:rsidR="00D82D11" w:rsidRPr="00D82D11">
        <w:t xml:space="preserve"> </w:t>
      </w:r>
      <w:r w:rsidR="00E93346">
        <w:t>(</w:t>
      </w:r>
      <w:r w:rsidR="00D82D11" w:rsidRPr="00D82D11">
        <w:t>FFG Act</w:t>
      </w:r>
      <w:r w:rsidR="00E93346">
        <w:t>)</w:t>
      </w:r>
      <w:r w:rsidR="00D82D11" w:rsidRPr="00D82D11">
        <w:t xml:space="preserve"> Threatened List</w:t>
      </w:r>
      <w:r w:rsidR="00660197" w:rsidRPr="000564BA">
        <w:t>.</w:t>
      </w:r>
      <w:r w:rsidR="009B4B5B">
        <w:t xml:space="preserve"> Details are presented in </w:t>
      </w:r>
      <w:r w:rsidR="009B4B5B">
        <w:fldChar w:fldCharType="begin"/>
      </w:r>
      <w:r w:rsidR="009B4B5B">
        <w:instrText xml:space="preserve"> REF _Ref198646467 \h </w:instrText>
      </w:r>
      <w:r w:rsidR="009B4B5B">
        <w:fldChar w:fldCharType="separate"/>
      </w:r>
      <w:r w:rsidR="00D35BC0">
        <w:t xml:space="preserve">Table </w:t>
      </w:r>
      <w:r w:rsidR="00D35BC0">
        <w:rPr>
          <w:noProof/>
        </w:rPr>
        <w:t>5</w:t>
      </w:r>
      <w:r w:rsidR="00D35BC0">
        <w:noBreakHyphen/>
      </w:r>
      <w:r w:rsidR="00D35BC0">
        <w:rPr>
          <w:noProof/>
        </w:rPr>
        <w:t>10</w:t>
      </w:r>
      <w:r w:rsidR="009B4B5B">
        <w:fldChar w:fldCharType="end"/>
      </w:r>
      <w:r w:rsidR="009B4B5B">
        <w:t xml:space="preserve"> with </w:t>
      </w:r>
      <w:r w:rsidR="00667D42">
        <w:t>site location</w:t>
      </w:r>
      <w:r w:rsidR="00032AA5">
        <w:t>s</w:t>
      </w:r>
      <w:r w:rsidR="00667D42">
        <w:t xml:space="preserve"> shown in </w:t>
      </w:r>
      <w:r w:rsidR="00667D42">
        <w:fldChar w:fldCharType="begin"/>
      </w:r>
      <w:r w:rsidR="00667D42">
        <w:instrText xml:space="preserve"> REF _Ref198646472 \h </w:instrText>
      </w:r>
      <w:r w:rsidR="00667D42">
        <w:fldChar w:fldCharType="separate"/>
      </w:r>
      <w:r w:rsidR="00D35BC0">
        <w:t xml:space="preserve">Figure </w:t>
      </w:r>
      <w:r w:rsidR="00D35BC0">
        <w:rPr>
          <w:noProof/>
        </w:rPr>
        <w:t>5</w:t>
      </w:r>
      <w:r w:rsidR="00D35BC0">
        <w:noBreakHyphen/>
      </w:r>
      <w:r w:rsidR="00D35BC0">
        <w:rPr>
          <w:noProof/>
        </w:rPr>
        <w:t>16</w:t>
      </w:r>
      <w:r w:rsidR="00667D42">
        <w:fldChar w:fldCharType="end"/>
      </w:r>
      <w:r w:rsidR="00667D42">
        <w:t xml:space="preserve">. </w:t>
      </w:r>
    </w:p>
    <w:p w14:paraId="7123FFE8" w14:textId="50911A04" w:rsidR="005847A3" w:rsidRDefault="005847A3" w:rsidP="00C43772">
      <w:pPr>
        <w:pStyle w:val="Caption"/>
      </w:pPr>
      <w:bookmarkStart w:id="220" w:name="_Ref198646467"/>
      <w:bookmarkStart w:id="221" w:name="_Toc210126970"/>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0</w:t>
      </w:r>
      <w:r w:rsidR="00971AAD">
        <w:fldChar w:fldCharType="end"/>
      </w:r>
      <w:bookmarkEnd w:id="220"/>
      <w:r>
        <w:t xml:space="preserve">: </w:t>
      </w:r>
      <w:r w:rsidRPr="00B10393">
        <w:t xml:space="preserve">Summary of </w:t>
      </w:r>
      <w:r w:rsidR="00A314FD">
        <w:t>r</w:t>
      </w:r>
      <w:r w:rsidRPr="00B10393">
        <w:t xml:space="preserve">are and </w:t>
      </w:r>
      <w:r w:rsidR="00A314FD">
        <w:t>t</w:t>
      </w:r>
      <w:r w:rsidRPr="00B10393">
        <w:t xml:space="preserve">hreatened </w:t>
      </w:r>
      <w:r w:rsidR="00A314FD">
        <w:t>s</w:t>
      </w:r>
      <w:r w:rsidRPr="00B10393">
        <w:t>pecies</w:t>
      </w:r>
      <w:bookmarkEnd w:id="221"/>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00" w:firstRow="0" w:lastRow="0" w:firstColumn="0" w:lastColumn="0" w:noHBand="0" w:noVBand="0"/>
      </w:tblPr>
      <w:tblGrid>
        <w:gridCol w:w="984"/>
        <w:gridCol w:w="2132"/>
        <w:gridCol w:w="3336"/>
        <w:gridCol w:w="814"/>
        <w:gridCol w:w="815"/>
        <w:gridCol w:w="1038"/>
        <w:gridCol w:w="1647"/>
      </w:tblGrid>
      <w:tr w:rsidR="00172A2F" w:rsidRPr="000564BA" w14:paraId="6A6D72FA" w14:textId="77777777" w:rsidTr="00D30F26">
        <w:trPr>
          <w:trHeight w:val="354"/>
          <w:tblHeader/>
        </w:trPr>
        <w:tc>
          <w:tcPr>
            <w:tcW w:w="510" w:type="pct"/>
            <w:tcBorders>
              <w:top w:val="single" w:sz="4" w:space="0" w:color="auto"/>
              <w:left w:val="single" w:sz="4" w:space="0" w:color="auto"/>
              <w:bottom w:val="single" w:sz="4" w:space="0" w:color="auto"/>
              <w:right w:val="single" w:sz="4" w:space="0" w:color="auto"/>
            </w:tcBorders>
            <w:shd w:val="clear" w:color="auto" w:fill="8BC600"/>
            <w:vAlign w:val="center"/>
          </w:tcPr>
          <w:p w14:paraId="1ABE44EB" w14:textId="77777777" w:rsidR="00660197" w:rsidRPr="00D01CBA" w:rsidRDefault="00660197" w:rsidP="005847A3">
            <w:pPr>
              <w:pStyle w:val="TableParagraph"/>
              <w:rPr>
                <w:b/>
                <w:bCs/>
              </w:rPr>
            </w:pPr>
            <w:r w:rsidRPr="00D01CBA">
              <w:rPr>
                <w:b/>
                <w:bCs/>
              </w:rPr>
              <w:t>Class</w:t>
            </w:r>
          </w:p>
        </w:tc>
        <w:tc>
          <w:tcPr>
            <w:tcW w:w="961" w:type="pct"/>
            <w:tcBorders>
              <w:top w:val="single" w:sz="4" w:space="0" w:color="auto"/>
              <w:left w:val="single" w:sz="4" w:space="0" w:color="auto"/>
              <w:bottom w:val="single" w:sz="4" w:space="0" w:color="auto"/>
              <w:right w:val="single" w:sz="4" w:space="0" w:color="auto"/>
            </w:tcBorders>
            <w:shd w:val="clear" w:color="auto" w:fill="8BC600"/>
            <w:vAlign w:val="center"/>
          </w:tcPr>
          <w:p w14:paraId="1066A6DE" w14:textId="77777777" w:rsidR="00660197" w:rsidRPr="00D01CBA" w:rsidRDefault="00660197" w:rsidP="005847A3">
            <w:pPr>
              <w:pStyle w:val="TableParagraph"/>
              <w:rPr>
                <w:rFonts w:eastAsiaTheme="majorEastAsia"/>
                <w:b/>
                <w:bCs/>
              </w:rPr>
            </w:pPr>
            <w:r w:rsidRPr="00D01CBA">
              <w:rPr>
                <w:b/>
                <w:bCs/>
              </w:rPr>
              <w:t>Common name</w:t>
            </w:r>
          </w:p>
        </w:tc>
        <w:tc>
          <w:tcPr>
            <w:tcW w:w="882" w:type="pct"/>
            <w:tcBorders>
              <w:top w:val="single" w:sz="4" w:space="0" w:color="auto"/>
              <w:left w:val="single" w:sz="4" w:space="0" w:color="auto"/>
              <w:bottom w:val="single" w:sz="4" w:space="0" w:color="auto"/>
              <w:right w:val="single" w:sz="4" w:space="0" w:color="auto"/>
            </w:tcBorders>
            <w:shd w:val="clear" w:color="auto" w:fill="8BC600"/>
            <w:vAlign w:val="center"/>
          </w:tcPr>
          <w:p w14:paraId="4D1C4EAA" w14:textId="77777777" w:rsidR="00660197" w:rsidRPr="00D01CBA" w:rsidRDefault="00660197" w:rsidP="005847A3">
            <w:pPr>
              <w:pStyle w:val="TableParagraph"/>
              <w:rPr>
                <w:b/>
                <w:bCs/>
              </w:rPr>
            </w:pPr>
            <w:r w:rsidRPr="00D01CBA">
              <w:rPr>
                <w:b/>
                <w:bCs/>
              </w:rPr>
              <w:t>Scientific name</w:t>
            </w:r>
          </w:p>
        </w:tc>
        <w:tc>
          <w:tcPr>
            <w:tcW w:w="497" w:type="pct"/>
            <w:tcBorders>
              <w:top w:val="single" w:sz="4" w:space="0" w:color="auto"/>
              <w:left w:val="single" w:sz="4" w:space="0" w:color="auto"/>
              <w:bottom w:val="single" w:sz="4" w:space="0" w:color="auto"/>
              <w:right w:val="single" w:sz="4" w:space="0" w:color="auto"/>
            </w:tcBorders>
            <w:shd w:val="clear" w:color="auto" w:fill="8BC600"/>
            <w:vAlign w:val="center"/>
          </w:tcPr>
          <w:p w14:paraId="5202BC8E" w14:textId="77777777" w:rsidR="00660197" w:rsidRPr="00D01CBA" w:rsidRDefault="00660197" w:rsidP="005847A3">
            <w:pPr>
              <w:pStyle w:val="TableParagraph"/>
              <w:rPr>
                <w:b/>
                <w:bCs/>
              </w:rPr>
            </w:pPr>
            <w:r w:rsidRPr="00D01CBA">
              <w:rPr>
                <w:b/>
                <w:bCs/>
              </w:rPr>
              <w:t>EPBC</w:t>
            </w:r>
          </w:p>
        </w:tc>
        <w:tc>
          <w:tcPr>
            <w:tcW w:w="497" w:type="pct"/>
            <w:tcBorders>
              <w:top w:val="single" w:sz="4" w:space="0" w:color="auto"/>
              <w:left w:val="single" w:sz="4" w:space="0" w:color="auto"/>
              <w:bottom w:val="single" w:sz="4" w:space="0" w:color="auto"/>
              <w:right w:val="single" w:sz="4" w:space="0" w:color="auto"/>
            </w:tcBorders>
            <w:shd w:val="clear" w:color="auto" w:fill="8BC600"/>
            <w:vAlign w:val="center"/>
          </w:tcPr>
          <w:p w14:paraId="4E086389" w14:textId="77777777" w:rsidR="00660197" w:rsidRPr="00D01CBA" w:rsidRDefault="00660197" w:rsidP="005847A3">
            <w:pPr>
              <w:pStyle w:val="TableParagraph"/>
              <w:rPr>
                <w:b/>
                <w:bCs/>
              </w:rPr>
            </w:pPr>
            <w:r w:rsidRPr="00D01CBA">
              <w:rPr>
                <w:b/>
                <w:bCs/>
              </w:rPr>
              <w:t>FFG</w:t>
            </w:r>
          </w:p>
        </w:tc>
        <w:tc>
          <w:tcPr>
            <w:tcW w:w="497" w:type="pct"/>
            <w:tcBorders>
              <w:top w:val="single" w:sz="4" w:space="0" w:color="auto"/>
              <w:left w:val="single" w:sz="4" w:space="0" w:color="auto"/>
              <w:bottom w:val="single" w:sz="4" w:space="0" w:color="auto"/>
              <w:right w:val="single" w:sz="4" w:space="0" w:color="auto"/>
            </w:tcBorders>
            <w:shd w:val="clear" w:color="auto" w:fill="8BC600"/>
            <w:vAlign w:val="center"/>
          </w:tcPr>
          <w:p w14:paraId="3C4056E4" w14:textId="77777777" w:rsidR="00660197" w:rsidRPr="00D01CBA" w:rsidRDefault="00660197" w:rsidP="005847A3">
            <w:pPr>
              <w:pStyle w:val="TableParagraph"/>
              <w:rPr>
                <w:b/>
                <w:bCs/>
              </w:rPr>
            </w:pPr>
            <w:r w:rsidRPr="00D01CBA">
              <w:rPr>
                <w:b/>
                <w:bCs/>
              </w:rPr>
              <w:t>Treaties</w:t>
            </w:r>
          </w:p>
        </w:tc>
        <w:tc>
          <w:tcPr>
            <w:tcW w:w="1155" w:type="pct"/>
            <w:tcBorders>
              <w:top w:val="single" w:sz="4" w:space="0" w:color="auto"/>
              <w:left w:val="single" w:sz="4" w:space="0" w:color="auto"/>
              <w:bottom w:val="single" w:sz="4" w:space="0" w:color="auto"/>
              <w:right w:val="single" w:sz="4" w:space="0" w:color="auto"/>
            </w:tcBorders>
            <w:shd w:val="clear" w:color="auto" w:fill="8BC600"/>
            <w:vAlign w:val="center"/>
          </w:tcPr>
          <w:p w14:paraId="0B522BF8" w14:textId="77777777" w:rsidR="00660197" w:rsidRPr="00D01CBA" w:rsidRDefault="00660197" w:rsidP="005847A3">
            <w:pPr>
              <w:pStyle w:val="TableParagraph"/>
              <w:rPr>
                <w:b/>
                <w:bCs/>
              </w:rPr>
            </w:pPr>
            <w:r w:rsidRPr="00D01CBA">
              <w:rPr>
                <w:b/>
                <w:bCs/>
              </w:rPr>
              <w:t>Site recorded</w:t>
            </w:r>
          </w:p>
        </w:tc>
      </w:tr>
      <w:tr w:rsidR="007877A3" w:rsidRPr="000564BA" w14:paraId="2E79457E"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53D7DF6B" w14:textId="4F99D9C1" w:rsidR="007877A3" w:rsidRPr="000564BA" w:rsidRDefault="007877A3" w:rsidP="005847A3">
            <w:pPr>
              <w:pStyle w:val="TableParagraph"/>
              <w:rPr>
                <w:rFonts w:eastAsiaTheme="majorEastAsia"/>
              </w:rPr>
            </w:pPr>
            <w:r>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1BA2E39D" w14:textId="74A7BFFB" w:rsidR="007877A3" w:rsidRPr="000564BA" w:rsidRDefault="007877A3" w:rsidP="005847A3">
            <w:pPr>
              <w:pStyle w:val="TableParagraph"/>
              <w:rPr>
                <w:rFonts w:eastAsiaTheme="majorEastAsia"/>
              </w:rPr>
            </w:pPr>
            <w:r w:rsidRPr="007877A3">
              <w:rPr>
                <w:rFonts w:eastAsiaTheme="majorEastAsia"/>
              </w:rPr>
              <w:t>Australasian Bittern</w:t>
            </w:r>
          </w:p>
        </w:tc>
        <w:tc>
          <w:tcPr>
            <w:tcW w:w="882" w:type="pct"/>
            <w:tcBorders>
              <w:top w:val="single" w:sz="4" w:space="0" w:color="auto"/>
              <w:left w:val="single" w:sz="4" w:space="0" w:color="auto"/>
              <w:bottom w:val="single" w:sz="4" w:space="0" w:color="auto"/>
              <w:right w:val="single" w:sz="4" w:space="0" w:color="auto"/>
            </w:tcBorders>
            <w:vAlign w:val="center"/>
          </w:tcPr>
          <w:p w14:paraId="5302CC69" w14:textId="78EDA291" w:rsidR="007877A3" w:rsidRPr="006A337F" w:rsidRDefault="007877A3" w:rsidP="006A337F">
            <w:r w:rsidRPr="007877A3">
              <w:t>Botaurus poiciloptilus</w:t>
            </w:r>
          </w:p>
        </w:tc>
        <w:tc>
          <w:tcPr>
            <w:tcW w:w="497" w:type="pct"/>
            <w:tcBorders>
              <w:top w:val="single" w:sz="4" w:space="0" w:color="auto"/>
              <w:left w:val="single" w:sz="4" w:space="0" w:color="auto"/>
              <w:bottom w:val="single" w:sz="4" w:space="0" w:color="auto"/>
              <w:right w:val="single" w:sz="4" w:space="0" w:color="auto"/>
            </w:tcBorders>
            <w:vAlign w:val="center"/>
          </w:tcPr>
          <w:p w14:paraId="2D68B1D6" w14:textId="63CE144A" w:rsidR="007877A3" w:rsidRPr="000564BA" w:rsidRDefault="007877A3"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247B227B" w14:textId="734232DE" w:rsidR="007877A3" w:rsidRPr="000564BA" w:rsidRDefault="007877A3" w:rsidP="005847A3">
            <w:pPr>
              <w:pStyle w:val="TableParagraph"/>
              <w:rPr>
                <w:rFonts w:eastAsiaTheme="majorEastAsia"/>
              </w:rPr>
            </w:pPr>
            <w:r>
              <w:rPr>
                <w:rFonts w:eastAsiaTheme="majorEastAsia"/>
              </w:rPr>
              <w:t>cr</w:t>
            </w:r>
          </w:p>
        </w:tc>
        <w:tc>
          <w:tcPr>
            <w:tcW w:w="497" w:type="pct"/>
            <w:tcBorders>
              <w:top w:val="single" w:sz="4" w:space="0" w:color="auto"/>
              <w:left w:val="single" w:sz="4" w:space="0" w:color="auto"/>
              <w:bottom w:val="single" w:sz="4" w:space="0" w:color="auto"/>
              <w:right w:val="single" w:sz="4" w:space="0" w:color="auto"/>
            </w:tcBorders>
            <w:vAlign w:val="center"/>
          </w:tcPr>
          <w:p w14:paraId="0060F51F" w14:textId="77777777" w:rsidR="007877A3" w:rsidRPr="000564BA" w:rsidRDefault="007877A3"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22A852B2" w14:textId="27AC5116" w:rsidR="007877A3" w:rsidRPr="000564BA" w:rsidRDefault="007877A3" w:rsidP="005847A3">
            <w:pPr>
              <w:pStyle w:val="TableParagraph"/>
              <w:rPr>
                <w:rFonts w:eastAsiaTheme="majorEastAsia"/>
              </w:rPr>
            </w:pPr>
            <w:r>
              <w:rPr>
                <w:rFonts w:eastAsiaTheme="majorEastAsia"/>
              </w:rPr>
              <w:t>g</w:t>
            </w:r>
          </w:p>
        </w:tc>
      </w:tr>
      <w:tr w:rsidR="00986A13" w:rsidRPr="000564BA" w14:paraId="036A9B1E"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03E0CF45"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627C3380" w14:textId="77777777" w:rsidR="00660197" w:rsidRPr="000564BA" w:rsidRDefault="00660197" w:rsidP="005847A3">
            <w:pPr>
              <w:pStyle w:val="TableParagraph"/>
              <w:rPr>
                <w:rFonts w:eastAsiaTheme="majorEastAsia"/>
              </w:rPr>
            </w:pPr>
            <w:r w:rsidRPr="000564BA">
              <w:rPr>
                <w:rFonts w:eastAsiaTheme="majorEastAsia"/>
              </w:rPr>
              <w:t>Australasian Shoveler</w:t>
            </w:r>
          </w:p>
        </w:tc>
        <w:tc>
          <w:tcPr>
            <w:tcW w:w="882" w:type="pct"/>
            <w:tcBorders>
              <w:top w:val="single" w:sz="4" w:space="0" w:color="auto"/>
              <w:left w:val="single" w:sz="4" w:space="0" w:color="auto"/>
              <w:bottom w:val="single" w:sz="4" w:space="0" w:color="auto"/>
              <w:right w:val="single" w:sz="4" w:space="0" w:color="auto"/>
            </w:tcBorders>
            <w:vAlign w:val="center"/>
          </w:tcPr>
          <w:p w14:paraId="51D0A07F" w14:textId="77777777" w:rsidR="00660197" w:rsidRPr="006A337F" w:rsidRDefault="00660197" w:rsidP="006A337F">
            <w:pPr>
              <w:rPr>
                <w:rFonts w:eastAsiaTheme="majorEastAsia"/>
              </w:rPr>
            </w:pPr>
            <w:r w:rsidRPr="006A337F">
              <w:t>Anas rhynchotis</w:t>
            </w:r>
          </w:p>
        </w:tc>
        <w:tc>
          <w:tcPr>
            <w:tcW w:w="497" w:type="pct"/>
            <w:tcBorders>
              <w:top w:val="single" w:sz="4" w:space="0" w:color="auto"/>
              <w:left w:val="single" w:sz="4" w:space="0" w:color="auto"/>
              <w:bottom w:val="single" w:sz="4" w:space="0" w:color="auto"/>
              <w:right w:val="single" w:sz="4" w:space="0" w:color="auto"/>
            </w:tcBorders>
            <w:vAlign w:val="center"/>
          </w:tcPr>
          <w:p w14:paraId="4BAA10A9"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564E0C25" w14:textId="53A3FF91" w:rsidR="00660197" w:rsidRPr="000564BA" w:rsidRDefault="00AA460C"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0185FD3B"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0C506620" w14:textId="4DF44C16" w:rsidR="00660197" w:rsidRPr="000564BA" w:rsidRDefault="00AA460C" w:rsidP="005847A3">
            <w:pPr>
              <w:pStyle w:val="TableParagraph"/>
              <w:rPr>
                <w:rFonts w:eastAsiaTheme="majorEastAsia"/>
              </w:rPr>
            </w:pPr>
            <w:r w:rsidRPr="000564BA">
              <w:rPr>
                <w:rFonts w:eastAsiaTheme="majorEastAsia"/>
              </w:rPr>
              <w:t>G</w:t>
            </w:r>
            <w:r>
              <w:rPr>
                <w:rFonts w:eastAsiaTheme="majorEastAsia"/>
              </w:rPr>
              <w:t>, VBA*</w:t>
            </w:r>
          </w:p>
        </w:tc>
      </w:tr>
      <w:tr w:rsidR="00986A13" w:rsidRPr="000564BA" w14:paraId="5CBF498B"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2BCD8370"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06381DFF" w14:textId="10FEDCD6" w:rsidR="00660197" w:rsidRPr="000564BA" w:rsidRDefault="00AA460C" w:rsidP="005847A3">
            <w:pPr>
              <w:pStyle w:val="TableParagraph"/>
              <w:rPr>
                <w:rFonts w:eastAsiaTheme="majorEastAsia"/>
              </w:rPr>
            </w:pPr>
            <w:r w:rsidRPr="000564BA">
              <w:rPr>
                <w:rFonts w:eastAsiaTheme="majorEastAsia"/>
              </w:rPr>
              <w:t>Blue-billed Duck</w:t>
            </w:r>
          </w:p>
        </w:tc>
        <w:tc>
          <w:tcPr>
            <w:tcW w:w="882" w:type="pct"/>
            <w:tcBorders>
              <w:top w:val="single" w:sz="4" w:space="0" w:color="auto"/>
              <w:left w:val="single" w:sz="4" w:space="0" w:color="auto"/>
              <w:bottom w:val="single" w:sz="4" w:space="0" w:color="auto"/>
              <w:right w:val="single" w:sz="4" w:space="0" w:color="auto"/>
            </w:tcBorders>
            <w:vAlign w:val="center"/>
          </w:tcPr>
          <w:p w14:paraId="31E3613E" w14:textId="441AA325" w:rsidR="00660197" w:rsidRPr="006A337F" w:rsidRDefault="00AA460C" w:rsidP="006A337F">
            <w:pPr>
              <w:rPr>
                <w:rFonts w:eastAsiaTheme="majorEastAsia"/>
              </w:rPr>
            </w:pPr>
            <w:r w:rsidRPr="006A337F">
              <w:t>Oxyura australis</w:t>
            </w:r>
          </w:p>
        </w:tc>
        <w:tc>
          <w:tcPr>
            <w:tcW w:w="497" w:type="pct"/>
            <w:tcBorders>
              <w:top w:val="single" w:sz="4" w:space="0" w:color="auto"/>
              <w:left w:val="single" w:sz="4" w:space="0" w:color="auto"/>
              <w:bottom w:val="single" w:sz="4" w:space="0" w:color="auto"/>
              <w:right w:val="single" w:sz="4" w:space="0" w:color="auto"/>
            </w:tcBorders>
            <w:vAlign w:val="center"/>
          </w:tcPr>
          <w:p w14:paraId="7B16600C"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246FB0B9" w14:textId="5EB93240" w:rsidR="00660197" w:rsidRPr="000564BA" w:rsidRDefault="00DF0C13"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5BA19EAC"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62511C80" w14:textId="50B44122" w:rsidR="00660197" w:rsidRPr="000564BA" w:rsidRDefault="00AA460C" w:rsidP="005847A3">
            <w:pPr>
              <w:pStyle w:val="TableParagraph"/>
              <w:rPr>
                <w:rFonts w:eastAsiaTheme="majorEastAsia"/>
              </w:rPr>
            </w:pPr>
            <w:r w:rsidRPr="000564BA">
              <w:rPr>
                <w:rFonts w:eastAsiaTheme="majorEastAsia"/>
              </w:rPr>
              <w:t>G</w:t>
            </w:r>
            <w:r>
              <w:rPr>
                <w:rFonts w:eastAsiaTheme="majorEastAsia"/>
              </w:rPr>
              <w:t>,VBA</w:t>
            </w:r>
          </w:p>
        </w:tc>
      </w:tr>
      <w:tr w:rsidR="00986A13" w:rsidRPr="000564BA" w14:paraId="51857902" w14:textId="77777777" w:rsidTr="00D30F26">
        <w:trPr>
          <w:trHeight w:val="231"/>
        </w:trPr>
        <w:tc>
          <w:tcPr>
            <w:tcW w:w="510" w:type="pct"/>
            <w:tcBorders>
              <w:top w:val="single" w:sz="4" w:space="0" w:color="auto"/>
              <w:left w:val="single" w:sz="4" w:space="0" w:color="auto"/>
              <w:bottom w:val="single" w:sz="4" w:space="0" w:color="auto"/>
              <w:right w:val="single" w:sz="4" w:space="0" w:color="auto"/>
            </w:tcBorders>
            <w:vAlign w:val="center"/>
          </w:tcPr>
          <w:p w14:paraId="31753AAE"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7958EF3D" w14:textId="255F3341" w:rsidR="00660197" w:rsidRPr="000564BA" w:rsidRDefault="00AA460C" w:rsidP="005847A3">
            <w:pPr>
              <w:pStyle w:val="TableParagraph"/>
              <w:rPr>
                <w:rFonts w:eastAsiaTheme="majorEastAsia"/>
              </w:rPr>
            </w:pPr>
            <w:r w:rsidRPr="000564BA">
              <w:rPr>
                <w:rFonts w:eastAsiaTheme="majorEastAsia"/>
              </w:rPr>
              <w:t>Cattle Egret</w:t>
            </w:r>
          </w:p>
        </w:tc>
        <w:tc>
          <w:tcPr>
            <w:tcW w:w="882" w:type="pct"/>
            <w:tcBorders>
              <w:top w:val="single" w:sz="4" w:space="0" w:color="auto"/>
              <w:left w:val="single" w:sz="4" w:space="0" w:color="auto"/>
              <w:bottom w:val="single" w:sz="4" w:space="0" w:color="auto"/>
              <w:right w:val="single" w:sz="4" w:space="0" w:color="auto"/>
            </w:tcBorders>
            <w:vAlign w:val="center"/>
          </w:tcPr>
          <w:p w14:paraId="63DEE2AE" w14:textId="75774F9C" w:rsidR="00660197" w:rsidRPr="006A337F" w:rsidRDefault="00AA460C" w:rsidP="006A337F">
            <w:pPr>
              <w:rPr>
                <w:rFonts w:eastAsiaTheme="majorEastAsia"/>
              </w:rPr>
            </w:pPr>
            <w:r w:rsidRPr="006A337F">
              <w:t>Ardea ibis</w:t>
            </w:r>
          </w:p>
        </w:tc>
        <w:tc>
          <w:tcPr>
            <w:tcW w:w="497" w:type="pct"/>
            <w:tcBorders>
              <w:top w:val="single" w:sz="4" w:space="0" w:color="auto"/>
              <w:left w:val="single" w:sz="4" w:space="0" w:color="auto"/>
              <w:bottom w:val="single" w:sz="4" w:space="0" w:color="auto"/>
              <w:right w:val="single" w:sz="4" w:space="0" w:color="auto"/>
            </w:tcBorders>
            <w:vAlign w:val="center"/>
          </w:tcPr>
          <w:p w14:paraId="78AB2039" w14:textId="2E389410" w:rsidR="00660197" w:rsidRPr="000564BA" w:rsidRDefault="00DF0C13" w:rsidP="005847A3">
            <w:pPr>
              <w:pStyle w:val="TableParagraph"/>
              <w:rPr>
                <w:rFonts w:eastAsiaTheme="majorEastAsia"/>
              </w:rPr>
            </w:pPr>
            <w:r>
              <w:rPr>
                <w:rFonts w:eastAsiaTheme="majorEastAsia"/>
              </w:rPr>
              <w:t>Mr</w:t>
            </w:r>
          </w:p>
        </w:tc>
        <w:tc>
          <w:tcPr>
            <w:tcW w:w="497" w:type="pct"/>
            <w:tcBorders>
              <w:top w:val="single" w:sz="4" w:space="0" w:color="auto"/>
              <w:left w:val="single" w:sz="4" w:space="0" w:color="auto"/>
              <w:bottom w:val="single" w:sz="4" w:space="0" w:color="auto"/>
              <w:right w:val="single" w:sz="4" w:space="0" w:color="auto"/>
            </w:tcBorders>
            <w:vAlign w:val="center"/>
          </w:tcPr>
          <w:p w14:paraId="580023F1" w14:textId="7D36076F"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0EEC8ABA" w14:textId="7791D5CF" w:rsidR="00660197" w:rsidRPr="000564BA" w:rsidRDefault="00DF0C13" w:rsidP="005847A3">
            <w:pPr>
              <w:pStyle w:val="TableParagraph"/>
              <w:rPr>
                <w:rFonts w:eastAsiaTheme="majorEastAsia"/>
              </w:rPr>
            </w:pPr>
            <w:r>
              <w:rPr>
                <w:rFonts w:eastAsiaTheme="majorEastAsia"/>
              </w:rPr>
              <w:t>CJ</w:t>
            </w:r>
          </w:p>
        </w:tc>
        <w:tc>
          <w:tcPr>
            <w:tcW w:w="1155" w:type="pct"/>
            <w:tcBorders>
              <w:top w:val="single" w:sz="4" w:space="0" w:color="auto"/>
              <w:left w:val="single" w:sz="4" w:space="0" w:color="auto"/>
              <w:bottom w:val="single" w:sz="4" w:space="0" w:color="auto"/>
              <w:right w:val="single" w:sz="4" w:space="0" w:color="auto"/>
            </w:tcBorders>
            <w:vAlign w:val="center"/>
          </w:tcPr>
          <w:p w14:paraId="2392CB14" w14:textId="77777777" w:rsidR="00660197" w:rsidRPr="000564BA" w:rsidRDefault="00660197" w:rsidP="005847A3">
            <w:pPr>
              <w:pStyle w:val="TableParagraph"/>
              <w:rPr>
                <w:rFonts w:eastAsiaTheme="majorEastAsia"/>
              </w:rPr>
            </w:pPr>
            <w:r w:rsidRPr="000564BA">
              <w:rPr>
                <w:rFonts w:eastAsiaTheme="majorEastAsia"/>
              </w:rPr>
              <w:t>g</w:t>
            </w:r>
          </w:p>
        </w:tc>
      </w:tr>
      <w:tr w:rsidR="00986A13" w:rsidRPr="000564BA" w14:paraId="4DC22890" w14:textId="77777777" w:rsidTr="00D30F26">
        <w:trPr>
          <w:trHeight w:val="277"/>
        </w:trPr>
        <w:tc>
          <w:tcPr>
            <w:tcW w:w="510" w:type="pct"/>
            <w:tcBorders>
              <w:top w:val="single" w:sz="4" w:space="0" w:color="auto"/>
              <w:left w:val="single" w:sz="4" w:space="0" w:color="auto"/>
              <w:bottom w:val="single" w:sz="4" w:space="0" w:color="auto"/>
              <w:right w:val="single" w:sz="4" w:space="0" w:color="auto"/>
            </w:tcBorders>
            <w:vAlign w:val="center"/>
          </w:tcPr>
          <w:p w14:paraId="08802B28"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38044073" w14:textId="36D2D0AF" w:rsidR="00660197" w:rsidRPr="000564BA" w:rsidRDefault="00AA460C" w:rsidP="005847A3">
            <w:pPr>
              <w:pStyle w:val="TableParagraph"/>
              <w:rPr>
                <w:rFonts w:eastAsiaTheme="majorEastAsia"/>
              </w:rPr>
            </w:pPr>
            <w:r w:rsidRPr="000564BA">
              <w:rPr>
                <w:rFonts w:eastAsiaTheme="majorEastAsia"/>
              </w:rPr>
              <w:t>Eastern Great Egret</w:t>
            </w:r>
          </w:p>
        </w:tc>
        <w:tc>
          <w:tcPr>
            <w:tcW w:w="882" w:type="pct"/>
            <w:tcBorders>
              <w:top w:val="single" w:sz="4" w:space="0" w:color="auto"/>
              <w:left w:val="single" w:sz="4" w:space="0" w:color="auto"/>
              <w:bottom w:val="single" w:sz="4" w:space="0" w:color="auto"/>
              <w:right w:val="single" w:sz="4" w:space="0" w:color="auto"/>
            </w:tcBorders>
            <w:vAlign w:val="center"/>
          </w:tcPr>
          <w:p w14:paraId="162947FB" w14:textId="211F6EBF" w:rsidR="00660197" w:rsidRPr="006A337F" w:rsidRDefault="00660197" w:rsidP="006A337F">
            <w:pPr>
              <w:rPr>
                <w:rFonts w:eastAsiaTheme="majorEastAsia"/>
              </w:rPr>
            </w:pPr>
            <w:r w:rsidRPr="006A337F">
              <w:t xml:space="preserve">Ardea </w:t>
            </w:r>
            <w:r w:rsidR="00AA460C" w:rsidRPr="006A337F">
              <w:t>modesta</w:t>
            </w:r>
          </w:p>
        </w:tc>
        <w:tc>
          <w:tcPr>
            <w:tcW w:w="497" w:type="pct"/>
            <w:tcBorders>
              <w:top w:val="single" w:sz="4" w:space="0" w:color="auto"/>
              <w:left w:val="single" w:sz="4" w:space="0" w:color="auto"/>
              <w:bottom w:val="single" w:sz="4" w:space="0" w:color="auto"/>
              <w:right w:val="single" w:sz="4" w:space="0" w:color="auto"/>
            </w:tcBorders>
            <w:vAlign w:val="center"/>
          </w:tcPr>
          <w:p w14:paraId="48BB379B" w14:textId="69BA7113" w:rsidR="00660197" w:rsidRPr="000564BA" w:rsidRDefault="00143412" w:rsidP="005847A3">
            <w:pPr>
              <w:pStyle w:val="TableParagraph"/>
              <w:rPr>
                <w:rFonts w:eastAsiaTheme="majorEastAsia"/>
              </w:rPr>
            </w:pPr>
            <w:r>
              <w:rPr>
                <w:rFonts w:eastAsiaTheme="majorEastAsia"/>
              </w:rPr>
              <w:t>Mr</w:t>
            </w:r>
          </w:p>
        </w:tc>
        <w:tc>
          <w:tcPr>
            <w:tcW w:w="497" w:type="pct"/>
            <w:tcBorders>
              <w:top w:val="single" w:sz="4" w:space="0" w:color="auto"/>
              <w:left w:val="single" w:sz="4" w:space="0" w:color="auto"/>
              <w:bottom w:val="single" w:sz="4" w:space="0" w:color="auto"/>
              <w:right w:val="single" w:sz="4" w:space="0" w:color="auto"/>
            </w:tcBorders>
            <w:vAlign w:val="center"/>
          </w:tcPr>
          <w:p w14:paraId="515123D4" w14:textId="08DFA584" w:rsidR="00660197" w:rsidRPr="000564BA" w:rsidRDefault="00143412"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75ECA988" w14:textId="54F42A54" w:rsidR="00660197" w:rsidRPr="000564BA" w:rsidRDefault="00143412" w:rsidP="005847A3">
            <w:pPr>
              <w:pStyle w:val="TableParagraph"/>
              <w:rPr>
                <w:rFonts w:eastAsiaTheme="majorEastAsia"/>
              </w:rPr>
            </w:pPr>
            <w:r>
              <w:rPr>
                <w:rFonts w:eastAsiaTheme="majorEastAsia"/>
              </w:rPr>
              <w:t>CJ</w:t>
            </w:r>
          </w:p>
        </w:tc>
        <w:tc>
          <w:tcPr>
            <w:tcW w:w="1155" w:type="pct"/>
            <w:tcBorders>
              <w:top w:val="single" w:sz="4" w:space="0" w:color="auto"/>
              <w:left w:val="single" w:sz="4" w:space="0" w:color="auto"/>
              <w:bottom w:val="single" w:sz="4" w:space="0" w:color="auto"/>
              <w:right w:val="single" w:sz="4" w:space="0" w:color="auto"/>
            </w:tcBorders>
            <w:vAlign w:val="center"/>
          </w:tcPr>
          <w:p w14:paraId="1330AF4F" w14:textId="56E5C285" w:rsidR="00660197" w:rsidRPr="000564BA" w:rsidRDefault="00660197" w:rsidP="005847A3">
            <w:pPr>
              <w:pStyle w:val="TableParagraph"/>
              <w:rPr>
                <w:rFonts w:eastAsiaTheme="majorEastAsia"/>
              </w:rPr>
            </w:pPr>
            <w:r w:rsidRPr="000564BA">
              <w:rPr>
                <w:rFonts w:eastAsiaTheme="majorEastAsia"/>
              </w:rPr>
              <w:t>g</w:t>
            </w:r>
            <w:r w:rsidR="00DF0C13">
              <w:rPr>
                <w:rFonts w:eastAsiaTheme="majorEastAsia"/>
              </w:rPr>
              <w:t>,h</w:t>
            </w:r>
          </w:p>
        </w:tc>
      </w:tr>
      <w:tr w:rsidR="00986A13" w:rsidRPr="000564BA" w14:paraId="5969B3FC"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2C9B055D"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52298D96" w14:textId="3B0DBC84" w:rsidR="00660197" w:rsidRPr="000564BA" w:rsidRDefault="00AA460C" w:rsidP="005847A3">
            <w:pPr>
              <w:pStyle w:val="TableParagraph"/>
              <w:rPr>
                <w:rFonts w:eastAsiaTheme="majorEastAsia"/>
              </w:rPr>
            </w:pPr>
            <w:r w:rsidRPr="000564BA">
              <w:rPr>
                <w:rFonts w:eastAsiaTheme="majorEastAsia"/>
              </w:rPr>
              <w:t>Freckled Duck</w:t>
            </w:r>
          </w:p>
        </w:tc>
        <w:tc>
          <w:tcPr>
            <w:tcW w:w="882" w:type="pct"/>
            <w:tcBorders>
              <w:top w:val="single" w:sz="4" w:space="0" w:color="auto"/>
              <w:left w:val="single" w:sz="4" w:space="0" w:color="auto"/>
              <w:bottom w:val="single" w:sz="4" w:space="0" w:color="auto"/>
              <w:right w:val="single" w:sz="4" w:space="0" w:color="auto"/>
            </w:tcBorders>
            <w:vAlign w:val="center"/>
          </w:tcPr>
          <w:p w14:paraId="1F29944D" w14:textId="12470484" w:rsidR="00660197" w:rsidRPr="006A337F" w:rsidRDefault="00AA460C" w:rsidP="006A337F">
            <w:pPr>
              <w:rPr>
                <w:rFonts w:eastAsiaTheme="majorEastAsia"/>
              </w:rPr>
            </w:pPr>
            <w:r w:rsidRPr="006A337F">
              <w:t>Stictonetta naevosa</w:t>
            </w:r>
          </w:p>
        </w:tc>
        <w:tc>
          <w:tcPr>
            <w:tcW w:w="497" w:type="pct"/>
            <w:tcBorders>
              <w:top w:val="single" w:sz="4" w:space="0" w:color="auto"/>
              <w:left w:val="single" w:sz="4" w:space="0" w:color="auto"/>
              <w:bottom w:val="single" w:sz="4" w:space="0" w:color="auto"/>
              <w:right w:val="single" w:sz="4" w:space="0" w:color="auto"/>
            </w:tcBorders>
            <w:vAlign w:val="center"/>
          </w:tcPr>
          <w:p w14:paraId="192B1B87"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25CBBD72" w14:textId="71B180FD" w:rsidR="00660197" w:rsidRPr="000564BA" w:rsidRDefault="00143412"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7EAC2168" w14:textId="453C6B35"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2C8A86FF" w14:textId="553D603C" w:rsidR="00660197" w:rsidRPr="000564BA" w:rsidRDefault="00AA460C" w:rsidP="005847A3">
            <w:pPr>
              <w:pStyle w:val="TableParagraph"/>
              <w:rPr>
                <w:rFonts w:eastAsiaTheme="majorEastAsia"/>
              </w:rPr>
            </w:pPr>
            <w:r w:rsidRPr="000564BA">
              <w:rPr>
                <w:rFonts w:eastAsiaTheme="majorEastAsia"/>
              </w:rPr>
              <w:t>g</w:t>
            </w:r>
          </w:p>
        </w:tc>
      </w:tr>
      <w:tr w:rsidR="00986A13" w:rsidRPr="000564BA" w14:paraId="3862F3B0" w14:textId="77777777" w:rsidTr="00D30F26">
        <w:trPr>
          <w:trHeight w:val="273"/>
        </w:trPr>
        <w:tc>
          <w:tcPr>
            <w:tcW w:w="510" w:type="pct"/>
            <w:tcBorders>
              <w:top w:val="single" w:sz="4" w:space="0" w:color="auto"/>
              <w:left w:val="single" w:sz="4" w:space="0" w:color="auto"/>
              <w:bottom w:val="single" w:sz="4" w:space="0" w:color="auto"/>
              <w:right w:val="single" w:sz="4" w:space="0" w:color="auto"/>
            </w:tcBorders>
            <w:vAlign w:val="center"/>
          </w:tcPr>
          <w:p w14:paraId="472AB219"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4BFF43F8" w14:textId="16F93531" w:rsidR="00660197" w:rsidRPr="000564BA" w:rsidRDefault="00424835" w:rsidP="005847A3">
            <w:pPr>
              <w:pStyle w:val="TableParagraph"/>
              <w:rPr>
                <w:rFonts w:eastAsiaTheme="majorEastAsia"/>
              </w:rPr>
            </w:pPr>
            <w:r w:rsidRPr="00424835">
              <w:rPr>
                <w:rFonts w:eastAsiaTheme="majorEastAsia"/>
              </w:rPr>
              <w:t>Gang-gang Cockatoo</w:t>
            </w:r>
          </w:p>
        </w:tc>
        <w:tc>
          <w:tcPr>
            <w:tcW w:w="882" w:type="pct"/>
            <w:tcBorders>
              <w:top w:val="single" w:sz="4" w:space="0" w:color="auto"/>
              <w:left w:val="single" w:sz="4" w:space="0" w:color="auto"/>
              <w:bottom w:val="single" w:sz="4" w:space="0" w:color="auto"/>
              <w:right w:val="single" w:sz="4" w:space="0" w:color="auto"/>
            </w:tcBorders>
            <w:vAlign w:val="center"/>
          </w:tcPr>
          <w:p w14:paraId="1ADF6799" w14:textId="71AF96DD" w:rsidR="00660197" w:rsidRPr="006A337F" w:rsidRDefault="00661600" w:rsidP="006A337F">
            <w:pPr>
              <w:rPr>
                <w:rFonts w:eastAsiaTheme="majorEastAsia"/>
              </w:rPr>
            </w:pPr>
            <w:r w:rsidRPr="00661600">
              <w:t>Callocephalon fimbriatum</w:t>
            </w:r>
          </w:p>
        </w:tc>
        <w:tc>
          <w:tcPr>
            <w:tcW w:w="497" w:type="pct"/>
            <w:tcBorders>
              <w:top w:val="single" w:sz="4" w:space="0" w:color="auto"/>
              <w:left w:val="single" w:sz="4" w:space="0" w:color="auto"/>
              <w:bottom w:val="single" w:sz="4" w:space="0" w:color="auto"/>
              <w:right w:val="single" w:sz="4" w:space="0" w:color="auto"/>
            </w:tcBorders>
            <w:vAlign w:val="center"/>
          </w:tcPr>
          <w:p w14:paraId="07961EA5" w14:textId="2A6351EE" w:rsidR="00660197" w:rsidRPr="000564BA" w:rsidRDefault="00661600"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25224D0D" w14:textId="7DF75E83"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0BD1E22F" w14:textId="1DDA79F3"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0DDED375" w14:textId="32AEE317" w:rsidR="00660197" w:rsidRPr="000564BA" w:rsidRDefault="00661600" w:rsidP="005847A3">
            <w:pPr>
              <w:pStyle w:val="TableParagraph"/>
              <w:rPr>
                <w:rFonts w:eastAsiaTheme="majorEastAsia"/>
              </w:rPr>
            </w:pPr>
            <w:r>
              <w:rPr>
                <w:rFonts w:eastAsiaTheme="majorEastAsia"/>
              </w:rPr>
              <w:t>34,37,44,g,V</w:t>
            </w:r>
            <w:r w:rsidR="00BD6E17">
              <w:rPr>
                <w:rFonts w:eastAsiaTheme="majorEastAsia"/>
              </w:rPr>
              <w:t>BA</w:t>
            </w:r>
          </w:p>
        </w:tc>
      </w:tr>
      <w:tr w:rsidR="00986A13" w:rsidRPr="000564BA" w14:paraId="52129228" w14:textId="77777777" w:rsidTr="00D30F26">
        <w:trPr>
          <w:trHeight w:val="332"/>
        </w:trPr>
        <w:tc>
          <w:tcPr>
            <w:tcW w:w="510" w:type="pct"/>
            <w:tcBorders>
              <w:top w:val="single" w:sz="4" w:space="0" w:color="auto"/>
              <w:left w:val="single" w:sz="4" w:space="0" w:color="auto"/>
              <w:bottom w:val="single" w:sz="4" w:space="0" w:color="auto"/>
              <w:right w:val="single" w:sz="4" w:space="0" w:color="auto"/>
            </w:tcBorders>
            <w:vAlign w:val="center"/>
          </w:tcPr>
          <w:p w14:paraId="472B8C04"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6CA75090" w14:textId="22C678DA" w:rsidR="00660197" w:rsidRPr="000564BA" w:rsidRDefault="00AA460C" w:rsidP="005847A3">
            <w:pPr>
              <w:pStyle w:val="TableParagraph"/>
              <w:rPr>
                <w:rFonts w:eastAsiaTheme="majorEastAsia"/>
              </w:rPr>
            </w:pPr>
            <w:r w:rsidRPr="000564BA">
              <w:rPr>
                <w:rFonts w:eastAsiaTheme="majorEastAsia"/>
              </w:rPr>
              <w:t>Grey Goshawk</w:t>
            </w:r>
          </w:p>
        </w:tc>
        <w:tc>
          <w:tcPr>
            <w:tcW w:w="882" w:type="pct"/>
            <w:tcBorders>
              <w:top w:val="single" w:sz="4" w:space="0" w:color="auto"/>
              <w:left w:val="single" w:sz="4" w:space="0" w:color="auto"/>
              <w:bottom w:val="single" w:sz="4" w:space="0" w:color="auto"/>
              <w:right w:val="single" w:sz="4" w:space="0" w:color="auto"/>
            </w:tcBorders>
            <w:vAlign w:val="center"/>
          </w:tcPr>
          <w:p w14:paraId="69CA9FB8" w14:textId="12FF164A" w:rsidR="00660197" w:rsidRPr="006A337F" w:rsidRDefault="00AA460C" w:rsidP="006A337F">
            <w:pPr>
              <w:rPr>
                <w:rFonts w:eastAsiaTheme="majorEastAsia"/>
              </w:rPr>
            </w:pPr>
            <w:r w:rsidRPr="006A337F">
              <w:t>Accipiter novaehollandiae</w:t>
            </w:r>
          </w:p>
        </w:tc>
        <w:tc>
          <w:tcPr>
            <w:tcW w:w="497" w:type="pct"/>
            <w:tcBorders>
              <w:top w:val="single" w:sz="4" w:space="0" w:color="auto"/>
              <w:left w:val="single" w:sz="4" w:space="0" w:color="auto"/>
              <w:bottom w:val="single" w:sz="4" w:space="0" w:color="auto"/>
              <w:right w:val="single" w:sz="4" w:space="0" w:color="auto"/>
            </w:tcBorders>
            <w:vAlign w:val="center"/>
          </w:tcPr>
          <w:p w14:paraId="1D5E35FB"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42499362" w14:textId="1FEB976A" w:rsidR="00660197" w:rsidRPr="000564BA" w:rsidRDefault="003B2159"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148C330E" w14:textId="22CE1CC2"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618F5090" w14:textId="633218F6" w:rsidR="00660197" w:rsidRPr="000564BA" w:rsidRDefault="00BD6E17" w:rsidP="005847A3">
            <w:pPr>
              <w:pStyle w:val="TableParagraph"/>
              <w:rPr>
                <w:rFonts w:eastAsiaTheme="majorEastAsia"/>
              </w:rPr>
            </w:pPr>
            <w:r>
              <w:rPr>
                <w:rFonts w:eastAsiaTheme="majorEastAsia"/>
              </w:rPr>
              <w:t>50b</w:t>
            </w:r>
          </w:p>
        </w:tc>
      </w:tr>
      <w:tr w:rsidR="00986A13" w:rsidRPr="000564BA" w14:paraId="5D84A8DB"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2D7DED50"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5305D54D" w14:textId="05531A30" w:rsidR="00660197" w:rsidRPr="000564BA" w:rsidRDefault="00AA460C" w:rsidP="005847A3">
            <w:pPr>
              <w:pStyle w:val="TableParagraph"/>
              <w:rPr>
                <w:rFonts w:eastAsiaTheme="majorEastAsia"/>
              </w:rPr>
            </w:pPr>
            <w:r w:rsidRPr="000564BA">
              <w:rPr>
                <w:shd w:val="clear" w:color="auto" w:fill="FAF9F8"/>
              </w:rPr>
              <w:t>Hardhead</w:t>
            </w:r>
          </w:p>
        </w:tc>
        <w:tc>
          <w:tcPr>
            <w:tcW w:w="882" w:type="pct"/>
            <w:tcBorders>
              <w:top w:val="single" w:sz="4" w:space="0" w:color="auto"/>
              <w:left w:val="single" w:sz="4" w:space="0" w:color="auto"/>
              <w:bottom w:val="single" w:sz="4" w:space="0" w:color="auto"/>
              <w:right w:val="single" w:sz="4" w:space="0" w:color="auto"/>
            </w:tcBorders>
            <w:vAlign w:val="center"/>
          </w:tcPr>
          <w:p w14:paraId="21D4D081" w14:textId="556DCCC3" w:rsidR="00660197" w:rsidRPr="006A337F" w:rsidRDefault="00AA460C" w:rsidP="006A337F">
            <w:pPr>
              <w:rPr>
                <w:rFonts w:eastAsiaTheme="majorEastAsia"/>
              </w:rPr>
            </w:pPr>
            <w:r w:rsidRPr="006A337F">
              <w:t>Aythya australis</w:t>
            </w:r>
          </w:p>
        </w:tc>
        <w:tc>
          <w:tcPr>
            <w:tcW w:w="497" w:type="pct"/>
            <w:tcBorders>
              <w:top w:val="single" w:sz="4" w:space="0" w:color="auto"/>
              <w:left w:val="single" w:sz="4" w:space="0" w:color="auto"/>
              <w:bottom w:val="single" w:sz="4" w:space="0" w:color="auto"/>
              <w:right w:val="single" w:sz="4" w:space="0" w:color="auto"/>
            </w:tcBorders>
            <w:vAlign w:val="center"/>
          </w:tcPr>
          <w:p w14:paraId="7C4F9D0E"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15492B22" w14:textId="1CF2B9C1" w:rsidR="00660197" w:rsidRPr="000564BA" w:rsidRDefault="003B2159"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663EC9F1"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11D618DE" w14:textId="5ABFA8FA" w:rsidR="00660197" w:rsidRPr="000564BA" w:rsidRDefault="00BD6E17" w:rsidP="005847A3">
            <w:pPr>
              <w:pStyle w:val="TableParagraph"/>
              <w:rPr>
                <w:rFonts w:eastAsiaTheme="majorEastAsia"/>
              </w:rPr>
            </w:pPr>
            <w:r w:rsidRPr="000564BA">
              <w:rPr>
                <w:rFonts w:eastAsiaTheme="majorEastAsia"/>
              </w:rPr>
              <w:t>G</w:t>
            </w:r>
            <w:r>
              <w:rPr>
                <w:rFonts w:eastAsiaTheme="majorEastAsia"/>
              </w:rPr>
              <w:t>,VBA</w:t>
            </w:r>
          </w:p>
        </w:tc>
      </w:tr>
      <w:tr w:rsidR="00E34766" w:rsidRPr="000564BA" w14:paraId="14ED67D4" w14:textId="77777777" w:rsidTr="00D30F26">
        <w:trPr>
          <w:trHeight w:val="257"/>
        </w:trPr>
        <w:tc>
          <w:tcPr>
            <w:tcW w:w="510" w:type="pct"/>
            <w:tcBorders>
              <w:top w:val="single" w:sz="4" w:space="0" w:color="auto"/>
              <w:left w:val="single" w:sz="4" w:space="0" w:color="auto"/>
              <w:bottom w:val="single" w:sz="4" w:space="0" w:color="auto"/>
              <w:right w:val="single" w:sz="4" w:space="0" w:color="auto"/>
            </w:tcBorders>
            <w:vAlign w:val="center"/>
          </w:tcPr>
          <w:p w14:paraId="7EDA0035" w14:textId="1C42B038" w:rsidR="00E34766" w:rsidRPr="000564BA" w:rsidRDefault="00FD2976" w:rsidP="00E34766">
            <w:pPr>
              <w:pStyle w:val="TableParagraph"/>
              <w:rPr>
                <w:rFonts w:eastAsiaTheme="majorEastAsia"/>
              </w:rPr>
            </w:pPr>
            <w:r>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0C46EC4A" w14:textId="65193189" w:rsidR="00E34766" w:rsidRPr="000564BA" w:rsidRDefault="00FD2976" w:rsidP="00E34766">
            <w:pPr>
              <w:pStyle w:val="TableParagraph"/>
              <w:rPr>
                <w:shd w:val="clear" w:color="auto" w:fill="FAF9F8"/>
              </w:rPr>
            </w:pPr>
            <w:r w:rsidRPr="00FD2976">
              <w:rPr>
                <w:shd w:val="clear" w:color="auto" w:fill="FAF9F8"/>
              </w:rPr>
              <w:t>King Quail</w:t>
            </w:r>
          </w:p>
        </w:tc>
        <w:tc>
          <w:tcPr>
            <w:tcW w:w="882" w:type="pct"/>
            <w:tcBorders>
              <w:top w:val="single" w:sz="4" w:space="0" w:color="auto"/>
              <w:left w:val="single" w:sz="4" w:space="0" w:color="auto"/>
              <w:bottom w:val="single" w:sz="4" w:space="0" w:color="auto"/>
              <w:right w:val="single" w:sz="4" w:space="0" w:color="auto"/>
            </w:tcBorders>
            <w:vAlign w:val="center"/>
          </w:tcPr>
          <w:p w14:paraId="17E39040" w14:textId="0B5F91A0" w:rsidR="00E34766" w:rsidRPr="006A337F" w:rsidRDefault="00FD2976" w:rsidP="00E34766">
            <w:r w:rsidRPr="00FD2976">
              <w:t>Coturnix chinensis</w:t>
            </w:r>
          </w:p>
        </w:tc>
        <w:tc>
          <w:tcPr>
            <w:tcW w:w="497" w:type="pct"/>
            <w:tcBorders>
              <w:top w:val="single" w:sz="4" w:space="0" w:color="auto"/>
              <w:left w:val="single" w:sz="4" w:space="0" w:color="auto"/>
              <w:bottom w:val="single" w:sz="4" w:space="0" w:color="auto"/>
              <w:right w:val="single" w:sz="4" w:space="0" w:color="auto"/>
            </w:tcBorders>
            <w:vAlign w:val="center"/>
          </w:tcPr>
          <w:p w14:paraId="1021B807" w14:textId="77777777" w:rsidR="00E34766" w:rsidRPr="000564BA" w:rsidRDefault="00E34766" w:rsidP="00E34766">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789D90AC" w14:textId="0566391A" w:rsidR="00E34766" w:rsidRPr="000564BA" w:rsidRDefault="003B2159" w:rsidP="00E34766">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4FC41629" w14:textId="77777777" w:rsidR="00E34766" w:rsidRPr="000564BA" w:rsidRDefault="00E34766" w:rsidP="00E34766">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30931084" w14:textId="4DBEC822" w:rsidR="00E34766" w:rsidRDefault="00E34766" w:rsidP="00E34766">
            <w:pPr>
              <w:pStyle w:val="TableParagraph"/>
              <w:rPr>
                <w:rFonts w:eastAsiaTheme="majorEastAsia"/>
              </w:rPr>
            </w:pPr>
            <w:r>
              <w:rPr>
                <w:rFonts w:eastAsiaTheme="majorEastAsia"/>
              </w:rPr>
              <w:t>44</w:t>
            </w:r>
          </w:p>
        </w:tc>
      </w:tr>
      <w:tr w:rsidR="00986A13" w:rsidRPr="000564BA" w14:paraId="2291BD80" w14:textId="77777777" w:rsidTr="00D30F26">
        <w:trPr>
          <w:trHeight w:val="257"/>
        </w:trPr>
        <w:tc>
          <w:tcPr>
            <w:tcW w:w="510" w:type="pct"/>
            <w:tcBorders>
              <w:top w:val="single" w:sz="4" w:space="0" w:color="auto"/>
              <w:left w:val="single" w:sz="4" w:space="0" w:color="auto"/>
              <w:bottom w:val="single" w:sz="4" w:space="0" w:color="auto"/>
              <w:right w:val="single" w:sz="4" w:space="0" w:color="auto"/>
            </w:tcBorders>
            <w:vAlign w:val="center"/>
          </w:tcPr>
          <w:p w14:paraId="454EB9D7"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783C569A" w14:textId="6E34C931" w:rsidR="00660197" w:rsidRPr="000564BA" w:rsidRDefault="00E34766" w:rsidP="005847A3">
            <w:pPr>
              <w:pStyle w:val="TableParagraph"/>
              <w:rPr>
                <w:rFonts w:eastAsiaTheme="majorEastAsia"/>
              </w:rPr>
            </w:pPr>
            <w:r w:rsidRPr="000564BA">
              <w:rPr>
                <w:shd w:val="clear" w:color="auto" w:fill="FAF9F8"/>
              </w:rPr>
              <w:t>Latham's Snipe</w:t>
            </w:r>
          </w:p>
        </w:tc>
        <w:tc>
          <w:tcPr>
            <w:tcW w:w="882" w:type="pct"/>
            <w:tcBorders>
              <w:top w:val="single" w:sz="4" w:space="0" w:color="auto"/>
              <w:left w:val="single" w:sz="4" w:space="0" w:color="auto"/>
              <w:bottom w:val="single" w:sz="4" w:space="0" w:color="auto"/>
              <w:right w:val="single" w:sz="4" w:space="0" w:color="auto"/>
            </w:tcBorders>
            <w:vAlign w:val="center"/>
          </w:tcPr>
          <w:p w14:paraId="3DD3488F" w14:textId="68641A37" w:rsidR="00660197" w:rsidRPr="006A337F" w:rsidRDefault="00E34766" w:rsidP="006A337F">
            <w:pPr>
              <w:rPr>
                <w:rFonts w:eastAsiaTheme="majorEastAsia"/>
              </w:rPr>
            </w:pPr>
            <w:r w:rsidRPr="006A337F">
              <w:t>Gallinago hardwickii</w:t>
            </w:r>
          </w:p>
        </w:tc>
        <w:tc>
          <w:tcPr>
            <w:tcW w:w="497" w:type="pct"/>
            <w:tcBorders>
              <w:top w:val="single" w:sz="4" w:space="0" w:color="auto"/>
              <w:left w:val="single" w:sz="4" w:space="0" w:color="auto"/>
              <w:bottom w:val="single" w:sz="4" w:space="0" w:color="auto"/>
              <w:right w:val="single" w:sz="4" w:space="0" w:color="auto"/>
            </w:tcBorders>
            <w:vAlign w:val="center"/>
          </w:tcPr>
          <w:p w14:paraId="6D935E1A" w14:textId="2CD52BA7" w:rsidR="00660197" w:rsidRPr="000564BA" w:rsidRDefault="002307F7" w:rsidP="005847A3">
            <w:pPr>
              <w:pStyle w:val="TableParagraph"/>
              <w:rPr>
                <w:rFonts w:eastAsiaTheme="majorEastAsia"/>
              </w:rPr>
            </w:pPr>
            <w:r>
              <w:rPr>
                <w:rFonts w:eastAsiaTheme="majorEastAsia"/>
              </w:rPr>
              <w:t>Mr</w:t>
            </w:r>
            <w:r w:rsidR="00853649">
              <w:rPr>
                <w:rFonts w:eastAsiaTheme="majorEastAsia"/>
              </w:rPr>
              <w:t>/Mg</w:t>
            </w:r>
          </w:p>
        </w:tc>
        <w:tc>
          <w:tcPr>
            <w:tcW w:w="497" w:type="pct"/>
            <w:tcBorders>
              <w:top w:val="single" w:sz="4" w:space="0" w:color="auto"/>
              <w:left w:val="single" w:sz="4" w:space="0" w:color="auto"/>
              <w:bottom w:val="single" w:sz="4" w:space="0" w:color="auto"/>
              <w:right w:val="single" w:sz="4" w:space="0" w:color="auto"/>
            </w:tcBorders>
            <w:vAlign w:val="center"/>
          </w:tcPr>
          <w:p w14:paraId="498E0893"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3A8E0A6F" w14:textId="132E7512" w:rsidR="00660197" w:rsidRPr="000564BA" w:rsidRDefault="002307F7" w:rsidP="005847A3">
            <w:pPr>
              <w:pStyle w:val="TableParagraph"/>
              <w:rPr>
                <w:rFonts w:eastAsiaTheme="majorEastAsia"/>
              </w:rPr>
            </w:pPr>
            <w:r>
              <w:rPr>
                <w:rFonts w:eastAsiaTheme="majorEastAsia"/>
              </w:rPr>
              <w:t>CJ</w:t>
            </w:r>
          </w:p>
        </w:tc>
        <w:tc>
          <w:tcPr>
            <w:tcW w:w="1155" w:type="pct"/>
            <w:tcBorders>
              <w:top w:val="single" w:sz="4" w:space="0" w:color="auto"/>
              <w:left w:val="single" w:sz="4" w:space="0" w:color="auto"/>
              <w:bottom w:val="single" w:sz="4" w:space="0" w:color="auto"/>
              <w:right w:val="single" w:sz="4" w:space="0" w:color="auto"/>
            </w:tcBorders>
            <w:vAlign w:val="center"/>
          </w:tcPr>
          <w:p w14:paraId="7633214F" w14:textId="2B10A44F" w:rsidR="00660197" w:rsidRPr="000564BA" w:rsidRDefault="00E34766" w:rsidP="005847A3">
            <w:pPr>
              <w:pStyle w:val="TableParagraph"/>
              <w:rPr>
                <w:rFonts w:eastAsiaTheme="majorEastAsia"/>
              </w:rPr>
            </w:pPr>
            <w:r>
              <w:rPr>
                <w:rFonts w:eastAsiaTheme="majorEastAsia"/>
              </w:rPr>
              <w:t>28,YOC*</w:t>
            </w:r>
          </w:p>
        </w:tc>
      </w:tr>
      <w:tr w:rsidR="00986A13" w:rsidRPr="000564BA" w14:paraId="02FF654E" w14:textId="77777777" w:rsidTr="00D30F26">
        <w:trPr>
          <w:trHeight w:val="275"/>
        </w:trPr>
        <w:tc>
          <w:tcPr>
            <w:tcW w:w="510" w:type="pct"/>
            <w:tcBorders>
              <w:top w:val="single" w:sz="4" w:space="0" w:color="auto"/>
              <w:left w:val="single" w:sz="4" w:space="0" w:color="auto"/>
              <w:bottom w:val="single" w:sz="4" w:space="0" w:color="auto"/>
              <w:right w:val="single" w:sz="4" w:space="0" w:color="auto"/>
            </w:tcBorders>
            <w:vAlign w:val="center"/>
          </w:tcPr>
          <w:p w14:paraId="4C1F9D42"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73E0CAEF" w14:textId="00FFEE8F" w:rsidR="00660197" w:rsidRPr="000564BA" w:rsidRDefault="00191AC6" w:rsidP="005847A3">
            <w:pPr>
              <w:pStyle w:val="TableParagraph"/>
              <w:rPr>
                <w:rFonts w:eastAsiaTheme="majorEastAsia"/>
              </w:rPr>
            </w:pPr>
            <w:r w:rsidRPr="00191AC6">
              <w:rPr>
                <w:shd w:val="clear" w:color="auto" w:fill="FAF9F8"/>
              </w:rPr>
              <w:t>Lewin’s Rail</w:t>
            </w:r>
          </w:p>
        </w:tc>
        <w:tc>
          <w:tcPr>
            <w:tcW w:w="882" w:type="pct"/>
            <w:tcBorders>
              <w:top w:val="single" w:sz="4" w:space="0" w:color="auto"/>
              <w:left w:val="single" w:sz="4" w:space="0" w:color="auto"/>
              <w:bottom w:val="single" w:sz="4" w:space="0" w:color="auto"/>
              <w:right w:val="single" w:sz="4" w:space="0" w:color="auto"/>
            </w:tcBorders>
            <w:vAlign w:val="center"/>
          </w:tcPr>
          <w:p w14:paraId="11D62A7D" w14:textId="082F798D" w:rsidR="00660197" w:rsidRPr="006A337F" w:rsidRDefault="00240CCA" w:rsidP="006A337F">
            <w:pPr>
              <w:rPr>
                <w:rFonts w:eastAsiaTheme="majorEastAsia"/>
              </w:rPr>
            </w:pPr>
            <w:r w:rsidRPr="00240CCA">
              <w:t>Lewinia pectoralis</w:t>
            </w:r>
          </w:p>
        </w:tc>
        <w:tc>
          <w:tcPr>
            <w:tcW w:w="497" w:type="pct"/>
            <w:tcBorders>
              <w:top w:val="single" w:sz="4" w:space="0" w:color="auto"/>
              <w:left w:val="single" w:sz="4" w:space="0" w:color="auto"/>
              <w:bottom w:val="single" w:sz="4" w:space="0" w:color="auto"/>
              <w:right w:val="single" w:sz="4" w:space="0" w:color="auto"/>
            </w:tcBorders>
            <w:vAlign w:val="center"/>
          </w:tcPr>
          <w:p w14:paraId="6028B408"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148F80B5" w14:textId="2160B757" w:rsidR="00660197" w:rsidRPr="000564BA" w:rsidRDefault="0078276B"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7AC8308C" w14:textId="0DF97E42"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6CFB6284" w14:textId="387C2A04" w:rsidR="00660197" w:rsidRPr="000564BA" w:rsidRDefault="00660197" w:rsidP="005847A3">
            <w:pPr>
              <w:pStyle w:val="TableParagraph"/>
              <w:rPr>
                <w:rFonts w:eastAsiaTheme="majorEastAsia"/>
              </w:rPr>
            </w:pPr>
            <w:r w:rsidRPr="000564BA">
              <w:rPr>
                <w:rFonts w:eastAsiaTheme="majorEastAsia"/>
              </w:rPr>
              <w:t>34,g</w:t>
            </w:r>
            <w:r w:rsidR="00E34766">
              <w:rPr>
                <w:rFonts w:eastAsiaTheme="majorEastAsia"/>
              </w:rPr>
              <w:t>,YOC,VBA</w:t>
            </w:r>
          </w:p>
        </w:tc>
      </w:tr>
      <w:tr w:rsidR="00986A13" w:rsidRPr="000564BA" w14:paraId="191FE365" w14:textId="77777777" w:rsidTr="00D30F26">
        <w:trPr>
          <w:trHeight w:val="278"/>
        </w:trPr>
        <w:tc>
          <w:tcPr>
            <w:tcW w:w="510" w:type="pct"/>
            <w:tcBorders>
              <w:top w:val="single" w:sz="4" w:space="0" w:color="auto"/>
              <w:left w:val="single" w:sz="4" w:space="0" w:color="auto"/>
              <w:bottom w:val="single" w:sz="4" w:space="0" w:color="auto"/>
              <w:right w:val="single" w:sz="4" w:space="0" w:color="auto"/>
            </w:tcBorders>
            <w:vAlign w:val="center"/>
          </w:tcPr>
          <w:p w14:paraId="1ADE24D9"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5738658F" w14:textId="680AC530" w:rsidR="00660197" w:rsidRPr="000564BA" w:rsidRDefault="00660197" w:rsidP="005847A3">
            <w:pPr>
              <w:pStyle w:val="TableParagraph"/>
              <w:rPr>
                <w:rFonts w:eastAsiaTheme="majorEastAsia"/>
              </w:rPr>
            </w:pPr>
            <w:r w:rsidRPr="000564BA">
              <w:rPr>
                <w:shd w:val="clear" w:color="auto" w:fill="FAF9F8"/>
              </w:rPr>
              <w:t xml:space="preserve">Little </w:t>
            </w:r>
            <w:r w:rsidR="002276BA" w:rsidRPr="002276BA">
              <w:rPr>
                <w:shd w:val="clear" w:color="auto" w:fill="FAF9F8"/>
              </w:rPr>
              <w:t>Bittern</w:t>
            </w:r>
          </w:p>
        </w:tc>
        <w:tc>
          <w:tcPr>
            <w:tcW w:w="882" w:type="pct"/>
            <w:tcBorders>
              <w:top w:val="single" w:sz="4" w:space="0" w:color="auto"/>
              <w:left w:val="single" w:sz="4" w:space="0" w:color="auto"/>
              <w:bottom w:val="single" w:sz="4" w:space="0" w:color="auto"/>
              <w:right w:val="single" w:sz="4" w:space="0" w:color="auto"/>
            </w:tcBorders>
            <w:vAlign w:val="center"/>
          </w:tcPr>
          <w:p w14:paraId="299D0FCB" w14:textId="5C08AA4E" w:rsidR="00660197" w:rsidRPr="006A337F" w:rsidRDefault="00240CCA" w:rsidP="006A337F">
            <w:pPr>
              <w:rPr>
                <w:rFonts w:eastAsiaTheme="majorEastAsia"/>
              </w:rPr>
            </w:pPr>
            <w:r w:rsidRPr="00240CCA">
              <w:t>Ixobrychus dubius</w:t>
            </w:r>
          </w:p>
        </w:tc>
        <w:tc>
          <w:tcPr>
            <w:tcW w:w="497" w:type="pct"/>
            <w:tcBorders>
              <w:top w:val="single" w:sz="4" w:space="0" w:color="auto"/>
              <w:left w:val="single" w:sz="4" w:space="0" w:color="auto"/>
              <w:bottom w:val="single" w:sz="4" w:space="0" w:color="auto"/>
              <w:right w:val="single" w:sz="4" w:space="0" w:color="auto"/>
            </w:tcBorders>
            <w:vAlign w:val="center"/>
          </w:tcPr>
          <w:p w14:paraId="0973A75B"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34E801E9" w14:textId="56B45934" w:rsidR="00660197" w:rsidRPr="000564BA" w:rsidRDefault="0078276B"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22B6F7E5"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6050DC4A" w14:textId="0E64A197" w:rsidR="00660197" w:rsidRPr="000564BA" w:rsidRDefault="00E34766" w:rsidP="005847A3">
            <w:pPr>
              <w:pStyle w:val="TableParagraph"/>
              <w:rPr>
                <w:rFonts w:eastAsiaTheme="majorEastAsia"/>
              </w:rPr>
            </w:pPr>
            <w:r>
              <w:rPr>
                <w:rFonts w:eastAsiaTheme="majorEastAsia"/>
              </w:rPr>
              <w:t>g,VBA</w:t>
            </w:r>
          </w:p>
        </w:tc>
      </w:tr>
      <w:tr w:rsidR="00986A13" w:rsidRPr="000564BA" w14:paraId="1046183D" w14:textId="77777777" w:rsidTr="00D30F26">
        <w:trPr>
          <w:trHeight w:val="269"/>
        </w:trPr>
        <w:tc>
          <w:tcPr>
            <w:tcW w:w="510" w:type="pct"/>
            <w:tcBorders>
              <w:top w:val="single" w:sz="4" w:space="0" w:color="auto"/>
              <w:left w:val="single" w:sz="4" w:space="0" w:color="auto"/>
              <w:bottom w:val="single" w:sz="4" w:space="0" w:color="auto"/>
              <w:right w:val="single" w:sz="4" w:space="0" w:color="auto"/>
            </w:tcBorders>
            <w:vAlign w:val="center"/>
          </w:tcPr>
          <w:p w14:paraId="77634B5E" w14:textId="77777777"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374F3F66" w14:textId="6034A517" w:rsidR="00660197" w:rsidRPr="000564BA" w:rsidRDefault="002276BA" w:rsidP="005847A3">
            <w:pPr>
              <w:pStyle w:val="TableParagraph"/>
              <w:rPr>
                <w:rFonts w:eastAsiaTheme="majorEastAsia"/>
              </w:rPr>
            </w:pPr>
            <w:r w:rsidRPr="000564BA">
              <w:rPr>
                <w:shd w:val="clear" w:color="auto" w:fill="FAF9F8"/>
              </w:rPr>
              <w:t>Powerful Owl</w:t>
            </w:r>
          </w:p>
        </w:tc>
        <w:tc>
          <w:tcPr>
            <w:tcW w:w="882" w:type="pct"/>
            <w:tcBorders>
              <w:top w:val="single" w:sz="4" w:space="0" w:color="auto"/>
              <w:left w:val="single" w:sz="4" w:space="0" w:color="auto"/>
              <w:bottom w:val="single" w:sz="4" w:space="0" w:color="auto"/>
              <w:right w:val="single" w:sz="4" w:space="0" w:color="auto"/>
            </w:tcBorders>
            <w:vAlign w:val="center"/>
          </w:tcPr>
          <w:p w14:paraId="763FF568" w14:textId="62B29C2E" w:rsidR="00660197" w:rsidRPr="006A337F" w:rsidRDefault="002276BA" w:rsidP="006A337F">
            <w:pPr>
              <w:rPr>
                <w:rFonts w:eastAsiaTheme="majorEastAsia"/>
              </w:rPr>
            </w:pPr>
            <w:r w:rsidRPr="006A337F">
              <w:t>Ninox strenua</w:t>
            </w:r>
          </w:p>
        </w:tc>
        <w:tc>
          <w:tcPr>
            <w:tcW w:w="497" w:type="pct"/>
            <w:tcBorders>
              <w:top w:val="single" w:sz="4" w:space="0" w:color="auto"/>
              <w:left w:val="single" w:sz="4" w:space="0" w:color="auto"/>
              <w:bottom w:val="single" w:sz="4" w:space="0" w:color="auto"/>
              <w:right w:val="single" w:sz="4" w:space="0" w:color="auto"/>
            </w:tcBorders>
            <w:vAlign w:val="center"/>
          </w:tcPr>
          <w:p w14:paraId="0EB69051"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0CCB3EE2" w14:textId="22ACCCF5" w:rsidR="00660197" w:rsidRPr="000564BA" w:rsidRDefault="0078276B"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3E6C0042"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5052B712" w14:textId="6D8E6CDD" w:rsidR="00660197" w:rsidRPr="000564BA" w:rsidRDefault="00DD664F" w:rsidP="005847A3">
            <w:pPr>
              <w:pStyle w:val="TableParagraph"/>
              <w:rPr>
                <w:rFonts w:eastAsiaTheme="majorEastAsia"/>
              </w:rPr>
            </w:pPr>
            <w:r>
              <w:rPr>
                <w:rFonts w:eastAsiaTheme="majorEastAsia"/>
              </w:rPr>
              <w:t>41</w:t>
            </w:r>
          </w:p>
        </w:tc>
      </w:tr>
      <w:tr w:rsidR="00986A13" w:rsidRPr="000564BA" w14:paraId="21F79E30"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6C1CA8CF" w14:textId="78EAB991" w:rsidR="00660197" w:rsidRPr="000564BA" w:rsidRDefault="00660197" w:rsidP="005847A3">
            <w:pPr>
              <w:pStyle w:val="TableParagraph"/>
              <w:rPr>
                <w:rFonts w:eastAsiaTheme="majorEastAsia"/>
              </w:rPr>
            </w:pPr>
            <w:r w:rsidRPr="000564BA">
              <w:rPr>
                <w:rFonts w:eastAsiaTheme="majorEastAsia"/>
              </w:rPr>
              <w:t>Bird</w:t>
            </w:r>
          </w:p>
        </w:tc>
        <w:tc>
          <w:tcPr>
            <w:tcW w:w="961" w:type="pct"/>
            <w:tcBorders>
              <w:top w:val="single" w:sz="4" w:space="0" w:color="auto"/>
              <w:left w:val="single" w:sz="4" w:space="0" w:color="auto"/>
              <w:bottom w:val="single" w:sz="4" w:space="0" w:color="auto"/>
              <w:right w:val="single" w:sz="4" w:space="0" w:color="auto"/>
            </w:tcBorders>
            <w:vAlign w:val="center"/>
          </w:tcPr>
          <w:p w14:paraId="2285066F" w14:textId="5F6546A0" w:rsidR="00660197" w:rsidRPr="000564BA" w:rsidRDefault="000461E8" w:rsidP="005847A3">
            <w:pPr>
              <w:pStyle w:val="TableParagraph"/>
              <w:rPr>
                <w:rFonts w:eastAsiaTheme="majorEastAsia"/>
              </w:rPr>
            </w:pPr>
            <w:r w:rsidRPr="000564BA">
              <w:rPr>
                <w:shd w:val="clear" w:color="auto" w:fill="FAF9F8"/>
              </w:rPr>
              <w:t>White-bellied Sea Eagle</w:t>
            </w:r>
          </w:p>
        </w:tc>
        <w:tc>
          <w:tcPr>
            <w:tcW w:w="882" w:type="pct"/>
            <w:tcBorders>
              <w:top w:val="single" w:sz="4" w:space="0" w:color="auto"/>
              <w:left w:val="single" w:sz="4" w:space="0" w:color="auto"/>
              <w:bottom w:val="single" w:sz="4" w:space="0" w:color="auto"/>
              <w:right w:val="single" w:sz="4" w:space="0" w:color="auto"/>
            </w:tcBorders>
            <w:vAlign w:val="center"/>
          </w:tcPr>
          <w:p w14:paraId="6454A644" w14:textId="56D0F2FA" w:rsidR="00660197" w:rsidRPr="006A337F" w:rsidRDefault="000461E8" w:rsidP="006A337F">
            <w:pPr>
              <w:rPr>
                <w:rFonts w:eastAsiaTheme="majorEastAsia"/>
              </w:rPr>
            </w:pPr>
            <w:r w:rsidRPr="006A337F">
              <w:t>Haliaeetus leucogaster</w:t>
            </w:r>
          </w:p>
        </w:tc>
        <w:tc>
          <w:tcPr>
            <w:tcW w:w="497" w:type="pct"/>
            <w:tcBorders>
              <w:top w:val="single" w:sz="4" w:space="0" w:color="auto"/>
              <w:left w:val="single" w:sz="4" w:space="0" w:color="auto"/>
              <w:bottom w:val="single" w:sz="4" w:space="0" w:color="auto"/>
              <w:right w:val="single" w:sz="4" w:space="0" w:color="auto"/>
            </w:tcBorders>
            <w:vAlign w:val="center"/>
          </w:tcPr>
          <w:p w14:paraId="1E7B65A8" w14:textId="3EAB2222" w:rsidR="00660197" w:rsidRPr="000564BA" w:rsidRDefault="00853649" w:rsidP="005847A3">
            <w:pPr>
              <w:pStyle w:val="TableParagraph"/>
              <w:rPr>
                <w:rFonts w:eastAsiaTheme="majorEastAsia"/>
              </w:rPr>
            </w:pPr>
            <w:r>
              <w:rPr>
                <w:rFonts w:eastAsiaTheme="majorEastAsia"/>
              </w:rPr>
              <w:t>Mr</w:t>
            </w:r>
          </w:p>
        </w:tc>
        <w:tc>
          <w:tcPr>
            <w:tcW w:w="497" w:type="pct"/>
            <w:tcBorders>
              <w:top w:val="single" w:sz="4" w:space="0" w:color="auto"/>
              <w:left w:val="single" w:sz="4" w:space="0" w:color="auto"/>
              <w:bottom w:val="single" w:sz="4" w:space="0" w:color="auto"/>
              <w:right w:val="single" w:sz="4" w:space="0" w:color="auto"/>
            </w:tcBorders>
            <w:vAlign w:val="center"/>
          </w:tcPr>
          <w:p w14:paraId="7EF7A788" w14:textId="6942C5F9" w:rsidR="00660197" w:rsidRPr="000564BA" w:rsidRDefault="00DD664F"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0B7E61CD" w14:textId="784DE07E" w:rsidR="00660197" w:rsidRPr="000564BA" w:rsidRDefault="002307F7" w:rsidP="005847A3">
            <w:pPr>
              <w:pStyle w:val="TableParagraph"/>
              <w:rPr>
                <w:rFonts w:eastAsiaTheme="majorEastAsia"/>
              </w:rPr>
            </w:pPr>
            <w:r>
              <w:rPr>
                <w:rFonts w:eastAsiaTheme="majorEastAsia"/>
              </w:rPr>
              <w:t>C</w:t>
            </w:r>
          </w:p>
        </w:tc>
        <w:tc>
          <w:tcPr>
            <w:tcW w:w="1155" w:type="pct"/>
            <w:tcBorders>
              <w:top w:val="single" w:sz="4" w:space="0" w:color="auto"/>
              <w:left w:val="single" w:sz="4" w:space="0" w:color="auto"/>
              <w:bottom w:val="single" w:sz="4" w:space="0" w:color="auto"/>
              <w:right w:val="single" w:sz="4" w:space="0" w:color="auto"/>
            </w:tcBorders>
            <w:vAlign w:val="center"/>
          </w:tcPr>
          <w:p w14:paraId="0A7ABED5" w14:textId="6E5B9EB2" w:rsidR="00660197" w:rsidRPr="000564BA" w:rsidRDefault="000461E8" w:rsidP="005847A3">
            <w:pPr>
              <w:pStyle w:val="TableParagraph"/>
              <w:rPr>
                <w:rFonts w:eastAsiaTheme="majorEastAsia"/>
              </w:rPr>
            </w:pPr>
            <w:r>
              <w:rPr>
                <w:rFonts w:eastAsiaTheme="majorEastAsia"/>
              </w:rPr>
              <w:t>2</w:t>
            </w:r>
            <w:r w:rsidRPr="005C213C">
              <w:rPr>
                <w:rFonts w:eastAsiaTheme="majorEastAsia"/>
              </w:rPr>
              <w:t>8, 30, 32, 47, 50c, g, h, YOC, VBA</w:t>
            </w:r>
          </w:p>
        </w:tc>
      </w:tr>
      <w:tr w:rsidR="00986A13" w:rsidRPr="000564BA" w14:paraId="606C7409"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337C62BE" w14:textId="03D4ED17" w:rsidR="00660197" w:rsidRPr="000564BA" w:rsidRDefault="000461E8" w:rsidP="005847A3">
            <w:pPr>
              <w:pStyle w:val="TableParagraph"/>
              <w:rPr>
                <w:rFonts w:eastAsiaTheme="majorEastAsia"/>
              </w:rPr>
            </w:pPr>
            <w:r w:rsidRPr="00073DEC">
              <w:rPr>
                <w:rFonts w:eastAsiaTheme="majorEastAsia"/>
              </w:rPr>
              <w:t>Mammal</w:t>
            </w:r>
          </w:p>
        </w:tc>
        <w:tc>
          <w:tcPr>
            <w:tcW w:w="961" w:type="pct"/>
            <w:tcBorders>
              <w:top w:val="single" w:sz="4" w:space="0" w:color="auto"/>
              <w:left w:val="single" w:sz="4" w:space="0" w:color="auto"/>
              <w:bottom w:val="single" w:sz="4" w:space="0" w:color="auto"/>
              <w:right w:val="single" w:sz="4" w:space="0" w:color="auto"/>
            </w:tcBorders>
            <w:vAlign w:val="center"/>
          </w:tcPr>
          <w:p w14:paraId="45E4DB8E" w14:textId="600DC7C3" w:rsidR="00660197" w:rsidRPr="000564BA" w:rsidRDefault="000461E8" w:rsidP="005847A3">
            <w:pPr>
              <w:pStyle w:val="TableParagraph"/>
              <w:rPr>
                <w:rFonts w:eastAsiaTheme="majorEastAsia"/>
              </w:rPr>
            </w:pPr>
            <w:r w:rsidRPr="00F5439D">
              <w:rPr>
                <w:shd w:val="clear" w:color="auto" w:fill="FAF9F8"/>
              </w:rPr>
              <w:t>Grey-headed Flying Fox</w:t>
            </w:r>
          </w:p>
        </w:tc>
        <w:tc>
          <w:tcPr>
            <w:tcW w:w="882" w:type="pct"/>
            <w:tcBorders>
              <w:top w:val="single" w:sz="4" w:space="0" w:color="auto"/>
              <w:left w:val="single" w:sz="4" w:space="0" w:color="auto"/>
              <w:bottom w:val="single" w:sz="4" w:space="0" w:color="auto"/>
              <w:right w:val="single" w:sz="4" w:space="0" w:color="auto"/>
            </w:tcBorders>
            <w:vAlign w:val="center"/>
          </w:tcPr>
          <w:p w14:paraId="77C7A9D4" w14:textId="49B1F88B" w:rsidR="00660197" w:rsidRPr="006A337F" w:rsidRDefault="000461E8" w:rsidP="006A337F">
            <w:pPr>
              <w:rPr>
                <w:rFonts w:eastAsiaTheme="majorEastAsia"/>
              </w:rPr>
            </w:pPr>
            <w:r w:rsidRPr="00164328">
              <w:t>Pteropus poliocephalus</w:t>
            </w:r>
          </w:p>
        </w:tc>
        <w:tc>
          <w:tcPr>
            <w:tcW w:w="497" w:type="pct"/>
            <w:tcBorders>
              <w:top w:val="single" w:sz="4" w:space="0" w:color="auto"/>
              <w:left w:val="single" w:sz="4" w:space="0" w:color="auto"/>
              <w:bottom w:val="single" w:sz="4" w:space="0" w:color="auto"/>
              <w:right w:val="single" w:sz="4" w:space="0" w:color="auto"/>
            </w:tcBorders>
            <w:vAlign w:val="center"/>
          </w:tcPr>
          <w:p w14:paraId="41CB22A7" w14:textId="05C31C8E" w:rsidR="00660197" w:rsidRPr="000564BA" w:rsidRDefault="00853649"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28FD253B" w14:textId="4CE184FF" w:rsidR="00660197" w:rsidRPr="000564BA" w:rsidRDefault="00DD664F"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53B9FDFF" w14:textId="52A96E30"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2151F68E" w14:textId="693C96A7" w:rsidR="00660197" w:rsidRPr="000564BA" w:rsidRDefault="00660197" w:rsidP="005847A3">
            <w:pPr>
              <w:pStyle w:val="TableParagraph"/>
              <w:rPr>
                <w:rFonts w:eastAsiaTheme="majorEastAsia"/>
              </w:rPr>
            </w:pPr>
            <w:r w:rsidRPr="000564BA">
              <w:rPr>
                <w:rFonts w:eastAsiaTheme="majorEastAsia"/>
              </w:rPr>
              <w:t>34,</w:t>
            </w:r>
            <w:r w:rsidR="000461E8">
              <w:rPr>
                <w:rFonts w:eastAsiaTheme="majorEastAsia"/>
              </w:rPr>
              <w:t>VBA</w:t>
            </w:r>
          </w:p>
        </w:tc>
      </w:tr>
      <w:tr w:rsidR="00986A13" w:rsidRPr="000564BA" w14:paraId="3B477D0B" w14:textId="77777777" w:rsidTr="00D30F26">
        <w:trPr>
          <w:trHeight w:val="285"/>
        </w:trPr>
        <w:tc>
          <w:tcPr>
            <w:tcW w:w="510" w:type="pct"/>
            <w:tcBorders>
              <w:top w:val="single" w:sz="4" w:space="0" w:color="auto"/>
              <w:left w:val="single" w:sz="4" w:space="0" w:color="auto"/>
              <w:bottom w:val="single" w:sz="4" w:space="0" w:color="auto"/>
              <w:right w:val="single" w:sz="4" w:space="0" w:color="auto"/>
            </w:tcBorders>
            <w:vAlign w:val="center"/>
          </w:tcPr>
          <w:p w14:paraId="3BAC5DED" w14:textId="5DD402FD" w:rsidR="00660197" w:rsidRPr="000564BA" w:rsidRDefault="000461E8" w:rsidP="005847A3">
            <w:pPr>
              <w:pStyle w:val="TableParagraph"/>
              <w:rPr>
                <w:rFonts w:eastAsiaTheme="majorEastAsia"/>
              </w:rPr>
            </w:pPr>
            <w:r w:rsidRPr="00073DEC">
              <w:rPr>
                <w:rFonts w:eastAsiaTheme="majorEastAsia"/>
              </w:rPr>
              <w:t>Mammal</w:t>
            </w:r>
          </w:p>
        </w:tc>
        <w:tc>
          <w:tcPr>
            <w:tcW w:w="961" w:type="pct"/>
            <w:tcBorders>
              <w:top w:val="single" w:sz="4" w:space="0" w:color="auto"/>
              <w:left w:val="single" w:sz="4" w:space="0" w:color="auto"/>
              <w:bottom w:val="single" w:sz="4" w:space="0" w:color="auto"/>
              <w:right w:val="single" w:sz="4" w:space="0" w:color="auto"/>
            </w:tcBorders>
            <w:vAlign w:val="center"/>
          </w:tcPr>
          <w:p w14:paraId="5E9C3313" w14:textId="38F12D15" w:rsidR="00660197" w:rsidRPr="000564BA" w:rsidRDefault="000461E8" w:rsidP="005847A3">
            <w:pPr>
              <w:pStyle w:val="TableParagraph"/>
              <w:rPr>
                <w:rFonts w:eastAsiaTheme="majorEastAsia"/>
              </w:rPr>
            </w:pPr>
            <w:r w:rsidRPr="00F5439D">
              <w:rPr>
                <w:shd w:val="clear" w:color="auto" w:fill="FAF9F8"/>
              </w:rPr>
              <w:t>Platypus</w:t>
            </w:r>
          </w:p>
        </w:tc>
        <w:tc>
          <w:tcPr>
            <w:tcW w:w="882" w:type="pct"/>
            <w:tcBorders>
              <w:top w:val="single" w:sz="4" w:space="0" w:color="auto"/>
              <w:left w:val="single" w:sz="4" w:space="0" w:color="auto"/>
              <w:bottom w:val="single" w:sz="4" w:space="0" w:color="auto"/>
              <w:right w:val="single" w:sz="4" w:space="0" w:color="auto"/>
            </w:tcBorders>
            <w:vAlign w:val="center"/>
          </w:tcPr>
          <w:p w14:paraId="296041E9" w14:textId="229510DA" w:rsidR="00660197" w:rsidRPr="006A337F" w:rsidRDefault="000461E8" w:rsidP="006A337F">
            <w:pPr>
              <w:rPr>
                <w:rFonts w:eastAsiaTheme="majorEastAsia"/>
              </w:rPr>
            </w:pPr>
            <w:r w:rsidRPr="002725A1">
              <w:t>Ornithorhynchus anatinus</w:t>
            </w:r>
          </w:p>
        </w:tc>
        <w:tc>
          <w:tcPr>
            <w:tcW w:w="497" w:type="pct"/>
            <w:tcBorders>
              <w:top w:val="single" w:sz="4" w:space="0" w:color="auto"/>
              <w:left w:val="single" w:sz="4" w:space="0" w:color="auto"/>
              <w:bottom w:val="single" w:sz="4" w:space="0" w:color="auto"/>
              <w:right w:val="single" w:sz="4" w:space="0" w:color="auto"/>
            </w:tcBorders>
            <w:vAlign w:val="center"/>
          </w:tcPr>
          <w:p w14:paraId="6CCD5199"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1BC03F23" w14:textId="3266C3E0" w:rsidR="00660197" w:rsidRPr="000564BA" w:rsidRDefault="00DD664F"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586057C7" w14:textId="48F50E9D"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0314427E" w14:textId="43C44D51" w:rsidR="00660197" w:rsidRPr="000564BA" w:rsidRDefault="000461E8" w:rsidP="005847A3">
            <w:pPr>
              <w:pStyle w:val="TableParagraph"/>
              <w:rPr>
                <w:rFonts w:eastAsiaTheme="majorEastAsia"/>
              </w:rPr>
            </w:pPr>
            <w:r>
              <w:rPr>
                <w:rFonts w:eastAsiaTheme="majorEastAsia"/>
              </w:rPr>
              <w:t>28,44</w:t>
            </w:r>
          </w:p>
        </w:tc>
      </w:tr>
      <w:tr w:rsidR="00986A13" w:rsidRPr="000564BA" w14:paraId="6F068ECB" w14:textId="77777777" w:rsidTr="00D30F26">
        <w:trPr>
          <w:trHeight w:val="276"/>
        </w:trPr>
        <w:tc>
          <w:tcPr>
            <w:tcW w:w="510" w:type="pct"/>
            <w:tcBorders>
              <w:top w:val="single" w:sz="4" w:space="0" w:color="auto"/>
              <w:left w:val="single" w:sz="4" w:space="0" w:color="auto"/>
              <w:bottom w:val="single" w:sz="4" w:space="0" w:color="auto"/>
              <w:right w:val="single" w:sz="4" w:space="0" w:color="auto"/>
            </w:tcBorders>
            <w:vAlign w:val="center"/>
          </w:tcPr>
          <w:p w14:paraId="4094DB5A" w14:textId="3BA737EA" w:rsidR="00660197" w:rsidRPr="000564BA" w:rsidRDefault="000461E8" w:rsidP="005847A3">
            <w:pPr>
              <w:pStyle w:val="TableParagraph"/>
              <w:rPr>
                <w:rFonts w:eastAsiaTheme="majorEastAsia"/>
              </w:rPr>
            </w:pPr>
            <w:r w:rsidRPr="00073DEC">
              <w:rPr>
                <w:rFonts w:eastAsiaTheme="majorEastAsia"/>
              </w:rPr>
              <w:t>Mammal</w:t>
            </w:r>
          </w:p>
        </w:tc>
        <w:tc>
          <w:tcPr>
            <w:tcW w:w="961" w:type="pct"/>
            <w:tcBorders>
              <w:top w:val="single" w:sz="4" w:space="0" w:color="auto"/>
              <w:left w:val="single" w:sz="4" w:space="0" w:color="auto"/>
              <w:bottom w:val="single" w:sz="4" w:space="0" w:color="auto"/>
              <w:right w:val="single" w:sz="4" w:space="0" w:color="auto"/>
            </w:tcBorders>
            <w:vAlign w:val="center"/>
          </w:tcPr>
          <w:p w14:paraId="29AFD9B3" w14:textId="68902606" w:rsidR="00660197" w:rsidRPr="000564BA" w:rsidRDefault="000461E8" w:rsidP="005847A3">
            <w:pPr>
              <w:pStyle w:val="TableParagraph"/>
              <w:rPr>
                <w:rFonts w:eastAsiaTheme="majorEastAsia"/>
              </w:rPr>
            </w:pPr>
            <w:r w:rsidRPr="00097EF9">
              <w:rPr>
                <w:shd w:val="clear" w:color="auto" w:fill="FAF9F8"/>
              </w:rPr>
              <w:t>Yellow-bellied Sheathtail Bat</w:t>
            </w:r>
          </w:p>
        </w:tc>
        <w:tc>
          <w:tcPr>
            <w:tcW w:w="882" w:type="pct"/>
            <w:tcBorders>
              <w:top w:val="single" w:sz="4" w:space="0" w:color="auto"/>
              <w:left w:val="single" w:sz="4" w:space="0" w:color="auto"/>
              <w:bottom w:val="single" w:sz="4" w:space="0" w:color="auto"/>
              <w:right w:val="single" w:sz="4" w:space="0" w:color="auto"/>
            </w:tcBorders>
            <w:vAlign w:val="center"/>
          </w:tcPr>
          <w:p w14:paraId="5A3F5EE0" w14:textId="5ABC50FC" w:rsidR="00660197" w:rsidRPr="006A337F" w:rsidRDefault="000461E8" w:rsidP="006A337F">
            <w:pPr>
              <w:rPr>
                <w:rFonts w:eastAsiaTheme="majorEastAsia"/>
              </w:rPr>
            </w:pPr>
            <w:r w:rsidRPr="00174340">
              <w:t>Saccolaimus flaviventris</w:t>
            </w:r>
          </w:p>
        </w:tc>
        <w:tc>
          <w:tcPr>
            <w:tcW w:w="497" w:type="pct"/>
            <w:tcBorders>
              <w:top w:val="single" w:sz="4" w:space="0" w:color="auto"/>
              <w:left w:val="single" w:sz="4" w:space="0" w:color="auto"/>
              <w:bottom w:val="single" w:sz="4" w:space="0" w:color="auto"/>
              <w:right w:val="single" w:sz="4" w:space="0" w:color="auto"/>
            </w:tcBorders>
            <w:vAlign w:val="center"/>
          </w:tcPr>
          <w:p w14:paraId="4C278FB7"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24C13F3E" w14:textId="54168A37" w:rsidR="00660197" w:rsidRPr="000564BA" w:rsidRDefault="00DD664F"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3EC4C59F" w14:textId="057BB8C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1DDE2A39" w14:textId="389DA5FC" w:rsidR="00660197" w:rsidRPr="000564BA" w:rsidRDefault="000461E8" w:rsidP="005847A3">
            <w:pPr>
              <w:pStyle w:val="TableParagraph"/>
              <w:rPr>
                <w:rFonts w:eastAsiaTheme="majorEastAsia"/>
              </w:rPr>
            </w:pPr>
            <w:r>
              <w:rPr>
                <w:rFonts w:eastAsiaTheme="majorEastAsia"/>
              </w:rPr>
              <w:t>5</w:t>
            </w:r>
          </w:p>
        </w:tc>
      </w:tr>
      <w:tr w:rsidR="00986A13" w:rsidRPr="000564BA" w14:paraId="7EC9189E"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69A0E386" w14:textId="7272717A" w:rsidR="00660197" w:rsidRPr="000564BA" w:rsidRDefault="000461E8" w:rsidP="005847A3">
            <w:pPr>
              <w:pStyle w:val="TableParagraph"/>
              <w:rPr>
                <w:rFonts w:eastAsiaTheme="majorEastAsia"/>
              </w:rPr>
            </w:pPr>
            <w:r w:rsidRPr="00073DEC">
              <w:rPr>
                <w:rFonts w:eastAsiaTheme="majorEastAsia"/>
              </w:rPr>
              <w:t>Reptile</w:t>
            </w:r>
          </w:p>
        </w:tc>
        <w:tc>
          <w:tcPr>
            <w:tcW w:w="961" w:type="pct"/>
            <w:tcBorders>
              <w:top w:val="single" w:sz="4" w:space="0" w:color="auto"/>
              <w:left w:val="single" w:sz="4" w:space="0" w:color="auto"/>
              <w:bottom w:val="single" w:sz="4" w:space="0" w:color="auto"/>
              <w:right w:val="single" w:sz="4" w:space="0" w:color="auto"/>
            </w:tcBorders>
            <w:vAlign w:val="center"/>
          </w:tcPr>
          <w:p w14:paraId="5C458D87" w14:textId="41D4CEAB" w:rsidR="00660197" w:rsidRPr="000564BA" w:rsidRDefault="000461E8" w:rsidP="005847A3">
            <w:pPr>
              <w:pStyle w:val="TableParagraph"/>
              <w:rPr>
                <w:shd w:val="clear" w:color="auto" w:fill="FAF9F8"/>
              </w:rPr>
            </w:pPr>
            <w:r w:rsidRPr="00097EF9">
              <w:rPr>
                <w:shd w:val="clear" w:color="auto" w:fill="FAF9F8"/>
              </w:rPr>
              <w:t>Glossy Grass Skink</w:t>
            </w:r>
          </w:p>
        </w:tc>
        <w:tc>
          <w:tcPr>
            <w:tcW w:w="882" w:type="pct"/>
            <w:tcBorders>
              <w:top w:val="single" w:sz="4" w:space="0" w:color="auto"/>
              <w:left w:val="single" w:sz="4" w:space="0" w:color="auto"/>
              <w:bottom w:val="single" w:sz="4" w:space="0" w:color="auto"/>
              <w:right w:val="single" w:sz="4" w:space="0" w:color="auto"/>
            </w:tcBorders>
            <w:vAlign w:val="center"/>
          </w:tcPr>
          <w:p w14:paraId="73536BED" w14:textId="2D5E75C1" w:rsidR="00660197" w:rsidRPr="006A337F" w:rsidRDefault="000461E8" w:rsidP="006A337F">
            <w:r w:rsidRPr="00174340">
              <w:t>Pseudemoia rawlinsoni</w:t>
            </w:r>
          </w:p>
        </w:tc>
        <w:tc>
          <w:tcPr>
            <w:tcW w:w="497" w:type="pct"/>
            <w:tcBorders>
              <w:top w:val="single" w:sz="4" w:space="0" w:color="auto"/>
              <w:left w:val="single" w:sz="4" w:space="0" w:color="auto"/>
              <w:bottom w:val="single" w:sz="4" w:space="0" w:color="auto"/>
              <w:right w:val="single" w:sz="4" w:space="0" w:color="auto"/>
            </w:tcBorders>
            <w:vAlign w:val="center"/>
          </w:tcPr>
          <w:p w14:paraId="626054E9"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24A66B8D" w14:textId="04129929" w:rsidR="00660197" w:rsidRPr="000564BA" w:rsidRDefault="00DD664F"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7924970F" w14:textId="1BD83EA3"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0BC424EC" w14:textId="428A7C97" w:rsidR="00660197" w:rsidRPr="000564BA" w:rsidRDefault="000461E8" w:rsidP="005847A3">
            <w:pPr>
              <w:pStyle w:val="TableParagraph"/>
              <w:rPr>
                <w:rFonts w:eastAsiaTheme="majorEastAsia"/>
              </w:rPr>
            </w:pPr>
            <w:r w:rsidRPr="000564BA">
              <w:rPr>
                <w:rFonts w:eastAsiaTheme="majorEastAsia"/>
              </w:rPr>
              <w:t>Yallourn Open Cut</w:t>
            </w:r>
          </w:p>
        </w:tc>
      </w:tr>
      <w:tr w:rsidR="00986A13" w:rsidRPr="000564BA" w14:paraId="20C19164" w14:textId="77777777" w:rsidTr="00D30F26">
        <w:tc>
          <w:tcPr>
            <w:tcW w:w="510" w:type="pct"/>
            <w:tcBorders>
              <w:top w:val="single" w:sz="4" w:space="0" w:color="auto"/>
              <w:left w:val="single" w:sz="4" w:space="0" w:color="auto"/>
              <w:bottom w:val="single" w:sz="4" w:space="0" w:color="auto"/>
              <w:right w:val="single" w:sz="4" w:space="0" w:color="auto"/>
            </w:tcBorders>
            <w:vAlign w:val="center"/>
          </w:tcPr>
          <w:p w14:paraId="03C27005" w14:textId="393505F1" w:rsidR="00660197" w:rsidRPr="000564BA" w:rsidRDefault="000461E8" w:rsidP="005847A3">
            <w:pPr>
              <w:pStyle w:val="TableParagraph"/>
              <w:rPr>
                <w:rFonts w:eastAsiaTheme="majorEastAsia"/>
              </w:rPr>
            </w:pPr>
            <w:r w:rsidRPr="00073DEC">
              <w:rPr>
                <w:rFonts w:eastAsiaTheme="majorEastAsia"/>
              </w:rPr>
              <w:t>Reptile</w:t>
            </w:r>
          </w:p>
        </w:tc>
        <w:tc>
          <w:tcPr>
            <w:tcW w:w="961" w:type="pct"/>
            <w:tcBorders>
              <w:top w:val="single" w:sz="4" w:space="0" w:color="auto"/>
              <w:left w:val="single" w:sz="4" w:space="0" w:color="auto"/>
              <w:bottom w:val="single" w:sz="4" w:space="0" w:color="auto"/>
              <w:right w:val="single" w:sz="4" w:space="0" w:color="auto"/>
            </w:tcBorders>
            <w:vAlign w:val="center"/>
          </w:tcPr>
          <w:p w14:paraId="555024CA" w14:textId="0C5CE4EF" w:rsidR="00660197" w:rsidRPr="000564BA" w:rsidRDefault="000461E8" w:rsidP="005847A3">
            <w:pPr>
              <w:pStyle w:val="TableParagraph"/>
              <w:rPr>
                <w:shd w:val="clear" w:color="auto" w:fill="FAF9F8"/>
              </w:rPr>
            </w:pPr>
            <w:r w:rsidRPr="00097EF9">
              <w:rPr>
                <w:shd w:val="clear" w:color="auto" w:fill="FAF9F8"/>
              </w:rPr>
              <w:t>Lace Monitor</w:t>
            </w:r>
          </w:p>
        </w:tc>
        <w:tc>
          <w:tcPr>
            <w:tcW w:w="882" w:type="pct"/>
            <w:tcBorders>
              <w:top w:val="single" w:sz="4" w:space="0" w:color="auto"/>
              <w:left w:val="single" w:sz="4" w:space="0" w:color="auto"/>
              <w:bottom w:val="single" w:sz="4" w:space="0" w:color="auto"/>
              <w:right w:val="single" w:sz="4" w:space="0" w:color="auto"/>
            </w:tcBorders>
            <w:vAlign w:val="center"/>
          </w:tcPr>
          <w:p w14:paraId="7EA04354" w14:textId="1379A052" w:rsidR="00660197" w:rsidRPr="006A337F" w:rsidRDefault="000461E8" w:rsidP="006A337F">
            <w:r w:rsidRPr="00174340">
              <w:t>Varanus varius</w:t>
            </w:r>
          </w:p>
        </w:tc>
        <w:tc>
          <w:tcPr>
            <w:tcW w:w="497" w:type="pct"/>
            <w:tcBorders>
              <w:top w:val="single" w:sz="4" w:space="0" w:color="auto"/>
              <w:left w:val="single" w:sz="4" w:space="0" w:color="auto"/>
              <w:bottom w:val="single" w:sz="4" w:space="0" w:color="auto"/>
              <w:right w:val="single" w:sz="4" w:space="0" w:color="auto"/>
            </w:tcBorders>
            <w:vAlign w:val="center"/>
          </w:tcPr>
          <w:p w14:paraId="6543E792"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7917C831" w14:textId="3C08310C" w:rsidR="00660197" w:rsidRPr="000564BA" w:rsidRDefault="000461E8"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50B55975" w14:textId="2AF2CEAD"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5835BDDC" w14:textId="5827EE66" w:rsidR="00660197" w:rsidRPr="000564BA" w:rsidRDefault="000461E8" w:rsidP="005847A3">
            <w:pPr>
              <w:pStyle w:val="TableParagraph"/>
              <w:rPr>
                <w:rFonts w:eastAsiaTheme="majorEastAsia"/>
              </w:rPr>
            </w:pPr>
            <w:r w:rsidRPr="000564BA">
              <w:rPr>
                <w:rFonts w:eastAsiaTheme="majorEastAsia"/>
              </w:rPr>
              <w:t>3</w:t>
            </w:r>
            <w:r>
              <w:rPr>
                <w:rFonts w:eastAsiaTheme="majorEastAsia"/>
              </w:rPr>
              <w:t>7</w:t>
            </w:r>
          </w:p>
        </w:tc>
      </w:tr>
      <w:tr w:rsidR="00986A13" w:rsidRPr="000564BA" w14:paraId="1E6D0535" w14:textId="77777777" w:rsidTr="00D30F26">
        <w:trPr>
          <w:trHeight w:val="253"/>
        </w:trPr>
        <w:tc>
          <w:tcPr>
            <w:tcW w:w="510" w:type="pct"/>
            <w:tcBorders>
              <w:top w:val="single" w:sz="4" w:space="0" w:color="auto"/>
              <w:left w:val="single" w:sz="4" w:space="0" w:color="auto"/>
              <w:bottom w:val="single" w:sz="4" w:space="0" w:color="auto"/>
              <w:right w:val="single" w:sz="4" w:space="0" w:color="auto"/>
            </w:tcBorders>
            <w:vAlign w:val="center"/>
          </w:tcPr>
          <w:p w14:paraId="3CF37575" w14:textId="6718A8A0" w:rsidR="00660197" w:rsidRPr="000564BA" w:rsidRDefault="000461E8" w:rsidP="005847A3">
            <w:pPr>
              <w:pStyle w:val="TableParagraph"/>
              <w:rPr>
                <w:rFonts w:eastAsiaTheme="majorEastAsia"/>
              </w:rPr>
            </w:pPr>
            <w:r w:rsidRPr="00073DEC">
              <w:rPr>
                <w:rFonts w:eastAsiaTheme="majorEastAsia"/>
              </w:rPr>
              <w:t>Reptile</w:t>
            </w:r>
          </w:p>
        </w:tc>
        <w:tc>
          <w:tcPr>
            <w:tcW w:w="961" w:type="pct"/>
            <w:tcBorders>
              <w:top w:val="single" w:sz="4" w:space="0" w:color="auto"/>
              <w:left w:val="single" w:sz="4" w:space="0" w:color="auto"/>
              <w:bottom w:val="single" w:sz="4" w:space="0" w:color="auto"/>
              <w:right w:val="single" w:sz="4" w:space="0" w:color="auto"/>
            </w:tcBorders>
            <w:vAlign w:val="center"/>
          </w:tcPr>
          <w:p w14:paraId="62EDD1F5" w14:textId="721F4CA9" w:rsidR="00660197" w:rsidRPr="000564BA" w:rsidRDefault="000461E8" w:rsidP="005847A3">
            <w:pPr>
              <w:pStyle w:val="TableParagraph"/>
              <w:rPr>
                <w:shd w:val="clear" w:color="auto" w:fill="FAF9F8"/>
              </w:rPr>
            </w:pPr>
            <w:r w:rsidRPr="00641A8D">
              <w:rPr>
                <w:shd w:val="clear" w:color="auto" w:fill="FAF9F8"/>
              </w:rPr>
              <w:t>Swamp Skink</w:t>
            </w:r>
          </w:p>
        </w:tc>
        <w:tc>
          <w:tcPr>
            <w:tcW w:w="882" w:type="pct"/>
            <w:tcBorders>
              <w:top w:val="single" w:sz="4" w:space="0" w:color="auto"/>
              <w:left w:val="single" w:sz="4" w:space="0" w:color="auto"/>
              <w:bottom w:val="single" w:sz="4" w:space="0" w:color="auto"/>
              <w:right w:val="single" w:sz="4" w:space="0" w:color="auto"/>
            </w:tcBorders>
            <w:vAlign w:val="center"/>
          </w:tcPr>
          <w:p w14:paraId="589C96A5" w14:textId="104786D2" w:rsidR="00660197" w:rsidRPr="006A337F" w:rsidRDefault="000461E8" w:rsidP="006A337F">
            <w:r w:rsidRPr="00397674">
              <w:t>Lissolepis coventryi</w:t>
            </w:r>
          </w:p>
        </w:tc>
        <w:tc>
          <w:tcPr>
            <w:tcW w:w="497" w:type="pct"/>
            <w:tcBorders>
              <w:top w:val="single" w:sz="4" w:space="0" w:color="auto"/>
              <w:left w:val="single" w:sz="4" w:space="0" w:color="auto"/>
              <w:bottom w:val="single" w:sz="4" w:space="0" w:color="auto"/>
              <w:right w:val="single" w:sz="4" w:space="0" w:color="auto"/>
            </w:tcBorders>
            <w:vAlign w:val="center"/>
          </w:tcPr>
          <w:p w14:paraId="0A4C0E56"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vAlign w:val="center"/>
          </w:tcPr>
          <w:p w14:paraId="22CEBD47" w14:textId="230BDC64" w:rsidR="00660197" w:rsidRPr="000564BA" w:rsidRDefault="000461E8"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67AF6B2D" w14:textId="77777777"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4FAF9828" w14:textId="7AC4B5EF" w:rsidR="00660197" w:rsidRPr="000564BA" w:rsidRDefault="000461E8" w:rsidP="005847A3">
            <w:pPr>
              <w:pStyle w:val="TableParagraph"/>
              <w:rPr>
                <w:rFonts w:eastAsiaTheme="majorEastAsia"/>
              </w:rPr>
            </w:pPr>
            <w:r>
              <w:rPr>
                <w:rFonts w:eastAsiaTheme="majorEastAsia"/>
              </w:rPr>
              <w:t>h</w:t>
            </w:r>
          </w:p>
        </w:tc>
      </w:tr>
      <w:tr w:rsidR="00986A13" w:rsidRPr="000564BA" w14:paraId="0E7EB83B" w14:textId="77777777" w:rsidTr="00D30F26">
        <w:trPr>
          <w:trHeight w:val="327"/>
        </w:trPr>
        <w:tc>
          <w:tcPr>
            <w:tcW w:w="510" w:type="pct"/>
            <w:tcBorders>
              <w:top w:val="single" w:sz="4" w:space="0" w:color="auto"/>
              <w:left w:val="single" w:sz="4" w:space="0" w:color="auto"/>
              <w:bottom w:val="single" w:sz="4" w:space="0" w:color="auto"/>
              <w:right w:val="single" w:sz="4" w:space="0" w:color="auto"/>
            </w:tcBorders>
            <w:vAlign w:val="center"/>
          </w:tcPr>
          <w:p w14:paraId="576D9174" w14:textId="641C65B4" w:rsidR="00660197" w:rsidRPr="000564BA" w:rsidRDefault="000461E8" w:rsidP="005847A3">
            <w:pPr>
              <w:pStyle w:val="TableParagraph"/>
              <w:rPr>
                <w:rFonts w:eastAsiaTheme="majorEastAsia"/>
              </w:rPr>
            </w:pPr>
            <w:r w:rsidRPr="008830EB">
              <w:rPr>
                <w:rFonts w:eastAsiaTheme="majorEastAsia"/>
              </w:rPr>
              <w:t>Fish</w:t>
            </w:r>
          </w:p>
        </w:tc>
        <w:tc>
          <w:tcPr>
            <w:tcW w:w="961" w:type="pct"/>
            <w:tcBorders>
              <w:top w:val="single" w:sz="4" w:space="0" w:color="auto"/>
              <w:left w:val="single" w:sz="4" w:space="0" w:color="auto"/>
              <w:bottom w:val="single" w:sz="4" w:space="0" w:color="auto"/>
              <w:right w:val="single" w:sz="4" w:space="0" w:color="auto"/>
            </w:tcBorders>
            <w:vAlign w:val="center"/>
          </w:tcPr>
          <w:p w14:paraId="2171E8C2" w14:textId="4DDB3BAF" w:rsidR="00660197" w:rsidRPr="000564BA" w:rsidRDefault="000461E8" w:rsidP="005847A3">
            <w:pPr>
              <w:pStyle w:val="TableParagraph"/>
              <w:rPr>
                <w:shd w:val="clear" w:color="auto" w:fill="FAF9F8"/>
              </w:rPr>
            </w:pPr>
            <w:r w:rsidRPr="009F5627">
              <w:rPr>
                <w:shd w:val="clear" w:color="auto" w:fill="FAF9F8"/>
              </w:rPr>
              <w:t>Dwarf Galaxia</w:t>
            </w:r>
          </w:p>
        </w:tc>
        <w:tc>
          <w:tcPr>
            <w:tcW w:w="882" w:type="pct"/>
            <w:tcBorders>
              <w:top w:val="single" w:sz="4" w:space="0" w:color="auto"/>
              <w:left w:val="single" w:sz="4" w:space="0" w:color="auto"/>
              <w:bottom w:val="single" w:sz="4" w:space="0" w:color="auto"/>
              <w:right w:val="single" w:sz="4" w:space="0" w:color="auto"/>
            </w:tcBorders>
            <w:vAlign w:val="center"/>
          </w:tcPr>
          <w:p w14:paraId="29FB173F" w14:textId="44B45AFC" w:rsidR="00660197" w:rsidRPr="006A337F" w:rsidRDefault="000461E8" w:rsidP="006A337F">
            <w:r w:rsidRPr="00397674">
              <w:t>Galaxia pusilla</w:t>
            </w:r>
          </w:p>
        </w:tc>
        <w:tc>
          <w:tcPr>
            <w:tcW w:w="497" w:type="pct"/>
            <w:tcBorders>
              <w:top w:val="single" w:sz="4" w:space="0" w:color="auto"/>
              <w:left w:val="single" w:sz="4" w:space="0" w:color="auto"/>
              <w:bottom w:val="single" w:sz="4" w:space="0" w:color="auto"/>
              <w:right w:val="single" w:sz="4" w:space="0" w:color="auto"/>
            </w:tcBorders>
            <w:vAlign w:val="center"/>
          </w:tcPr>
          <w:p w14:paraId="20B78B47" w14:textId="56134100" w:rsidR="00660197" w:rsidRPr="000564BA" w:rsidRDefault="000461E8"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vAlign w:val="center"/>
          </w:tcPr>
          <w:p w14:paraId="3C66EFE5" w14:textId="21A78D99" w:rsidR="00660197" w:rsidRPr="000564BA" w:rsidRDefault="000461E8" w:rsidP="005847A3">
            <w:pPr>
              <w:pStyle w:val="TableParagraph"/>
              <w:rPr>
                <w:rFonts w:eastAsiaTheme="majorEastAsia"/>
              </w:rPr>
            </w:pPr>
            <w:r>
              <w:rPr>
                <w:rFonts w:eastAsiaTheme="majorEastAsia"/>
              </w:rPr>
              <w:t>en</w:t>
            </w:r>
          </w:p>
        </w:tc>
        <w:tc>
          <w:tcPr>
            <w:tcW w:w="497" w:type="pct"/>
            <w:tcBorders>
              <w:top w:val="single" w:sz="4" w:space="0" w:color="auto"/>
              <w:left w:val="single" w:sz="4" w:space="0" w:color="auto"/>
              <w:bottom w:val="single" w:sz="4" w:space="0" w:color="auto"/>
              <w:right w:val="single" w:sz="4" w:space="0" w:color="auto"/>
            </w:tcBorders>
            <w:vAlign w:val="center"/>
          </w:tcPr>
          <w:p w14:paraId="375030A8" w14:textId="389F3CE5"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1A67784C" w14:textId="18476CAD" w:rsidR="00660197" w:rsidRPr="000564BA" w:rsidRDefault="000461E8" w:rsidP="005847A3">
            <w:pPr>
              <w:pStyle w:val="TableParagraph"/>
              <w:rPr>
                <w:rFonts w:eastAsiaTheme="majorEastAsia"/>
              </w:rPr>
            </w:pPr>
            <w:r>
              <w:rPr>
                <w:rFonts w:eastAsiaTheme="majorEastAsia"/>
              </w:rPr>
              <w:t>28,h,YOC,VBA</w:t>
            </w:r>
          </w:p>
        </w:tc>
      </w:tr>
      <w:tr w:rsidR="00986A13" w:rsidRPr="000564BA" w14:paraId="3E85A090" w14:textId="77777777" w:rsidTr="00D30F26">
        <w:tc>
          <w:tcPr>
            <w:tcW w:w="510" w:type="pct"/>
            <w:tcBorders>
              <w:top w:val="single" w:sz="4" w:space="0" w:color="auto"/>
              <w:left w:val="single" w:sz="4" w:space="0" w:color="auto"/>
              <w:bottom w:val="single" w:sz="4" w:space="0" w:color="auto"/>
              <w:right w:val="single" w:sz="4" w:space="0" w:color="auto"/>
            </w:tcBorders>
          </w:tcPr>
          <w:p w14:paraId="2E6E60E3" w14:textId="17151B43" w:rsidR="00660197" w:rsidRPr="000564BA" w:rsidRDefault="000461E8" w:rsidP="005847A3">
            <w:pPr>
              <w:pStyle w:val="TableParagraph"/>
              <w:rPr>
                <w:rFonts w:eastAsiaTheme="majorEastAsia"/>
              </w:rPr>
            </w:pPr>
            <w:r w:rsidRPr="00397674">
              <w:rPr>
                <w:rFonts w:eastAsiaTheme="majorEastAsia"/>
              </w:rPr>
              <w:t>Fish</w:t>
            </w:r>
          </w:p>
        </w:tc>
        <w:tc>
          <w:tcPr>
            <w:tcW w:w="961" w:type="pct"/>
            <w:tcBorders>
              <w:top w:val="single" w:sz="4" w:space="0" w:color="auto"/>
              <w:left w:val="single" w:sz="4" w:space="0" w:color="auto"/>
              <w:bottom w:val="single" w:sz="4" w:space="0" w:color="auto"/>
              <w:right w:val="single" w:sz="4" w:space="0" w:color="auto"/>
            </w:tcBorders>
          </w:tcPr>
          <w:p w14:paraId="5B87B9CF" w14:textId="2BE9E081" w:rsidR="00660197" w:rsidRPr="000564BA" w:rsidRDefault="000461E8" w:rsidP="005847A3">
            <w:pPr>
              <w:pStyle w:val="TableParagraph"/>
              <w:rPr>
                <w:shd w:val="clear" w:color="auto" w:fill="FAF9F8"/>
              </w:rPr>
            </w:pPr>
            <w:r w:rsidRPr="00397674">
              <w:rPr>
                <w:shd w:val="clear" w:color="auto" w:fill="FAF9F8"/>
              </w:rPr>
              <w:t>Flinders Pygmy Perch</w:t>
            </w:r>
          </w:p>
        </w:tc>
        <w:tc>
          <w:tcPr>
            <w:tcW w:w="882" w:type="pct"/>
            <w:tcBorders>
              <w:top w:val="single" w:sz="4" w:space="0" w:color="auto"/>
              <w:left w:val="single" w:sz="4" w:space="0" w:color="auto"/>
              <w:bottom w:val="single" w:sz="4" w:space="0" w:color="auto"/>
              <w:right w:val="single" w:sz="4" w:space="0" w:color="auto"/>
            </w:tcBorders>
          </w:tcPr>
          <w:p w14:paraId="00F00FC6" w14:textId="002F1244" w:rsidR="00660197" w:rsidRPr="006A337F" w:rsidRDefault="000461E8" w:rsidP="006A337F">
            <w:r w:rsidRPr="00397674">
              <w:t>Nannoperca sp.1</w:t>
            </w:r>
          </w:p>
        </w:tc>
        <w:tc>
          <w:tcPr>
            <w:tcW w:w="497" w:type="pct"/>
            <w:tcBorders>
              <w:top w:val="single" w:sz="4" w:space="0" w:color="auto"/>
              <w:left w:val="single" w:sz="4" w:space="0" w:color="auto"/>
              <w:bottom w:val="single" w:sz="4" w:space="0" w:color="auto"/>
              <w:right w:val="single" w:sz="4" w:space="0" w:color="auto"/>
            </w:tcBorders>
          </w:tcPr>
          <w:p w14:paraId="1499BCAE" w14:textId="77777777" w:rsidR="00660197" w:rsidRPr="000564BA" w:rsidRDefault="00660197" w:rsidP="005847A3">
            <w:pPr>
              <w:pStyle w:val="TableParagraph"/>
              <w:rPr>
                <w:rFonts w:eastAsiaTheme="majorEastAsia"/>
              </w:rPr>
            </w:pPr>
          </w:p>
        </w:tc>
        <w:tc>
          <w:tcPr>
            <w:tcW w:w="497" w:type="pct"/>
            <w:tcBorders>
              <w:top w:val="single" w:sz="4" w:space="0" w:color="auto"/>
              <w:left w:val="single" w:sz="4" w:space="0" w:color="auto"/>
              <w:bottom w:val="single" w:sz="4" w:space="0" w:color="auto"/>
              <w:right w:val="single" w:sz="4" w:space="0" w:color="auto"/>
            </w:tcBorders>
          </w:tcPr>
          <w:p w14:paraId="68E816F5" w14:textId="2D10FA27" w:rsidR="00660197" w:rsidRPr="000564BA" w:rsidRDefault="000461E8" w:rsidP="005847A3">
            <w:pPr>
              <w:pStyle w:val="TableParagraph"/>
              <w:rPr>
                <w:rFonts w:eastAsiaTheme="majorEastAsia"/>
              </w:rPr>
            </w:pPr>
            <w:r>
              <w:rPr>
                <w:rFonts w:eastAsiaTheme="majorEastAsia"/>
              </w:rPr>
              <w:t>vu</w:t>
            </w:r>
          </w:p>
        </w:tc>
        <w:tc>
          <w:tcPr>
            <w:tcW w:w="497" w:type="pct"/>
            <w:tcBorders>
              <w:top w:val="single" w:sz="4" w:space="0" w:color="auto"/>
              <w:left w:val="single" w:sz="4" w:space="0" w:color="auto"/>
              <w:bottom w:val="single" w:sz="4" w:space="0" w:color="auto"/>
              <w:right w:val="single" w:sz="4" w:space="0" w:color="auto"/>
            </w:tcBorders>
          </w:tcPr>
          <w:p w14:paraId="7A8DF903" w14:textId="7A885A5F" w:rsidR="00660197" w:rsidRPr="000564BA" w:rsidRDefault="00660197" w:rsidP="005847A3">
            <w:pPr>
              <w:pStyle w:val="TableParagraph"/>
              <w:rPr>
                <w:rFonts w:eastAsiaTheme="majorEastAsia"/>
              </w:rPr>
            </w:pPr>
          </w:p>
        </w:tc>
        <w:tc>
          <w:tcPr>
            <w:tcW w:w="1155" w:type="pct"/>
            <w:tcBorders>
              <w:top w:val="single" w:sz="4" w:space="0" w:color="auto"/>
              <w:left w:val="single" w:sz="4" w:space="0" w:color="auto"/>
              <w:bottom w:val="single" w:sz="4" w:space="0" w:color="auto"/>
              <w:right w:val="single" w:sz="4" w:space="0" w:color="auto"/>
            </w:tcBorders>
            <w:vAlign w:val="center"/>
          </w:tcPr>
          <w:p w14:paraId="3396E2C0" w14:textId="23A96643" w:rsidR="00660197" w:rsidRPr="000564BA" w:rsidRDefault="000461E8" w:rsidP="005847A3">
            <w:pPr>
              <w:pStyle w:val="TableParagraph"/>
              <w:rPr>
                <w:rFonts w:eastAsiaTheme="majorEastAsia"/>
              </w:rPr>
            </w:pPr>
            <w:r>
              <w:rPr>
                <w:rFonts w:eastAsiaTheme="majorEastAsia"/>
              </w:rPr>
              <w:t>28,VBA</w:t>
            </w:r>
          </w:p>
        </w:tc>
      </w:tr>
      <w:tr w:rsidR="00A464E1" w:rsidRPr="000564BA" w14:paraId="43AAEFE0" w14:textId="77777777" w:rsidTr="00D30F26">
        <w:tc>
          <w:tcPr>
            <w:tcW w:w="5000" w:type="pct"/>
            <w:gridSpan w:val="7"/>
            <w:tcBorders>
              <w:top w:val="single" w:sz="4" w:space="0" w:color="auto"/>
              <w:left w:val="single" w:sz="4" w:space="0" w:color="auto"/>
              <w:bottom w:val="single" w:sz="4" w:space="0" w:color="auto"/>
              <w:right w:val="single" w:sz="4" w:space="0" w:color="auto"/>
            </w:tcBorders>
          </w:tcPr>
          <w:p w14:paraId="7E0FEAAD" w14:textId="5559C2EB" w:rsidR="00A464E1" w:rsidRPr="00A464E1" w:rsidRDefault="00A464E1" w:rsidP="00A464E1">
            <w:pPr>
              <w:jc w:val="center"/>
              <w:rPr>
                <w:b/>
              </w:rPr>
            </w:pPr>
            <w:r w:rsidRPr="00B04A98">
              <w:rPr>
                <w:b/>
                <w:sz w:val="16"/>
                <w:szCs w:val="16"/>
              </w:rPr>
              <w:t>Key to Conservation Status</w:t>
            </w:r>
          </w:p>
        </w:tc>
      </w:tr>
      <w:tr w:rsidR="006C7632" w:rsidRPr="000564BA" w14:paraId="73BC3DF1" w14:textId="77777777" w:rsidTr="00D30F26">
        <w:tc>
          <w:tcPr>
            <w:tcW w:w="1664" w:type="pct"/>
            <w:gridSpan w:val="2"/>
            <w:tcBorders>
              <w:top w:val="single" w:sz="4" w:space="0" w:color="auto"/>
              <w:left w:val="single" w:sz="4" w:space="0" w:color="auto"/>
              <w:bottom w:val="single" w:sz="4" w:space="0" w:color="auto"/>
              <w:right w:val="single" w:sz="4" w:space="0" w:color="auto"/>
            </w:tcBorders>
          </w:tcPr>
          <w:p w14:paraId="2A4F0057" w14:textId="77777777" w:rsidR="00A464E1" w:rsidRPr="00B04A98" w:rsidRDefault="00A464E1" w:rsidP="006C7632">
            <w:pPr>
              <w:jc w:val="center"/>
              <w:rPr>
                <w:sz w:val="16"/>
                <w:szCs w:val="16"/>
                <w:u w:val="single"/>
              </w:rPr>
            </w:pPr>
            <w:r w:rsidRPr="00B04A98">
              <w:rPr>
                <w:sz w:val="16"/>
                <w:szCs w:val="16"/>
                <w:u w:val="single"/>
              </w:rPr>
              <w:t>Flora and Fauna Guarantee (FFG) Act 1988</w:t>
            </w:r>
          </w:p>
          <w:p w14:paraId="33CCC660" w14:textId="33F757B0" w:rsidR="00A464E1" w:rsidRPr="00B04A98" w:rsidRDefault="00A464E1" w:rsidP="006C7632">
            <w:pPr>
              <w:jc w:val="center"/>
              <w:rPr>
                <w:sz w:val="16"/>
                <w:szCs w:val="16"/>
              </w:rPr>
            </w:pPr>
            <w:r w:rsidRPr="00B04A98">
              <w:rPr>
                <w:sz w:val="16"/>
                <w:szCs w:val="16"/>
              </w:rPr>
              <w:t>Vu – Listed as Vulnerable in Victoria</w:t>
            </w:r>
          </w:p>
          <w:p w14:paraId="51E31043" w14:textId="77777777" w:rsidR="00A464E1" w:rsidRPr="00B04A98" w:rsidRDefault="00A464E1" w:rsidP="006C7632">
            <w:pPr>
              <w:jc w:val="center"/>
              <w:rPr>
                <w:sz w:val="16"/>
                <w:szCs w:val="16"/>
              </w:rPr>
            </w:pPr>
            <w:r w:rsidRPr="00B04A98">
              <w:rPr>
                <w:sz w:val="16"/>
                <w:szCs w:val="16"/>
              </w:rPr>
              <w:t>En – Listed as Endangered in Victoria</w:t>
            </w:r>
          </w:p>
          <w:p w14:paraId="693A0448" w14:textId="77777777" w:rsidR="00A464E1" w:rsidRPr="00B04A98" w:rsidRDefault="00A464E1" w:rsidP="006C7632">
            <w:pPr>
              <w:jc w:val="center"/>
              <w:rPr>
                <w:sz w:val="16"/>
                <w:szCs w:val="16"/>
              </w:rPr>
            </w:pPr>
            <w:r w:rsidRPr="00B04A98">
              <w:rPr>
                <w:sz w:val="16"/>
                <w:szCs w:val="16"/>
              </w:rPr>
              <w:t>Cr – Listed Critically Endangered in Victoria</w:t>
            </w:r>
          </w:p>
        </w:tc>
        <w:tc>
          <w:tcPr>
            <w:tcW w:w="1668" w:type="pct"/>
            <w:tcBorders>
              <w:top w:val="single" w:sz="4" w:space="0" w:color="auto"/>
              <w:left w:val="single" w:sz="4" w:space="0" w:color="auto"/>
              <w:bottom w:val="single" w:sz="4" w:space="0" w:color="auto"/>
              <w:right w:val="single" w:sz="4" w:space="0" w:color="auto"/>
            </w:tcBorders>
          </w:tcPr>
          <w:p w14:paraId="2596719A" w14:textId="34A6C305" w:rsidR="00A464E1" w:rsidRPr="00B04A98" w:rsidRDefault="00A464E1" w:rsidP="006C7632">
            <w:pPr>
              <w:jc w:val="center"/>
              <w:rPr>
                <w:sz w:val="16"/>
                <w:szCs w:val="16"/>
                <w:u w:val="single"/>
              </w:rPr>
            </w:pPr>
            <w:r w:rsidRPr="00B04A98">
              <w:rPr>
                <w:sz w:val="16"/>
                <w:szCs w:val="16"/>
                <w:u w:val="single"/>
              </w:rPr>
              <w:t>Environment Protection and Biodiversity Conservation (EPBC) Act 1999</w:t>
            </w:r>
          </w:p>
          <w:p w14:paraId="1790D5D9" w14:textId="1B26954A" w:rsidR="00A464E1" w:rsidRPr="00B04A98" w:rsidRDefault="00A464E1" w:rsidP="006C7632">
            <w:pPr>
              <w:jc w:val="center"/>
              <w:rPr>
                <w:sz w:val="16"/>
                <w:szCs w:val="16"/>
              </w:rPr>
            </w:pPr>
            <w:r w:rsidRPr="00B04A98">
              <w:rPr>
                <w:sz w:val="16"/>
                <w:szCs w:val="16"/>
              </w:rPr>
              <w:t>VU – Listed as nationally Vulnerable</w:t>
            </w:r>
          </w:p>
          <w:p w14:paraId="2A68A273" w14:textId="77777777" w:rsidR="00A464E1" w:rsidRPr="00B04A98" w:rsidRDefault="00A464E1" w:rsidP="006C7632">
            <w:pPr>
              <w:jc w:val="center"/>
              <w:rPr>
                <w:sz w:val="16"/>
                <w:szCs w:val="16"/>
              </w:rPr>
            </w:pPr>
            <w:r w:rsidRPr="00B04A98">
              <w:rPr>
                <w:sz w:val="16"/>
                <w:szCs w:val="16"/>
              </w:rPr>
              <w:t>EN – Listed as Nationally Endangered</w:t>
            </w:r>
          </w:p>
          <w:p w14:paraId="3A700609" w14:textId="77777777" w:rsidR="00A464E1" w:rsidRPr="00B04A98" w:rsidRDefault="00A464E1" w:rsidP="006C7632">
            <w:pPr>
              <w:jc w:val="center"/>
              <w:rPr>
                <w:sz w:val="16"/>
                <w:szCs w:val="16"/>
              </w:rPr>
            </w:pPr>
            <w:r w:rsidRPr="00B04A98">
              <w:rPr>
                <w:sz w:val="16"/>
                <w:szCs w:val="16"/>
              </w:rPr>
              <w:t>Mr – Listed Marine</w:t>
            </w:r>
          </w:p>
          <w:p w14:paraId="643141A9" w14:textId="09A6200E" w:rsidR="00A464E1" w:rsidRPr="00B04A98" w:rsidRDefault="00A464E1" w:rsidP="006C7632">
            <w:pPr>
              <w:jc w:val="center"/>
              <w:rPr>
                <w:sz w:val="16"/>
                <w:szCs w:val="16"/>
              </w:rPr>
            </w:pPr>
            <w:r w:rsidRPr="00B04A98">
              <w:rPr>
                <w:sz w:val="16"/>
                <w:szCs w:val="16"/>
              </w:rPr>
              <w:t>Mg – Listed Migratory</w:t>
            </w:r>
          </w:p>
        </w:tc>
        <w:tc>
          <w:tcPr>
            <w:tcW w:w="1668" w:type="pct"/>
            <w:gridSpan w:val="4"/>
            <w:tcBorders>
              <w:top w:val="single" w:sz="4" w:space="0" w:color="auto"/>
              <w:left w:val="single" w:sz="4" w:space="0" w:color="auto"/>
              <w:bottom w:val="single" w:sz="4" w:space="0" w:color="auto"/>
              <w:right w:val="single" w:sz="4" w:space="0" w:color="auto"/>
            </w:tcBorders>
          </w:tcPr>
          <w:p w14:paraId="376EE436" w14:textId="77777777" w:rsidR="006C7632" w:rsidRPr="00B04A98" w:rsidRDefault="006C7632" w:rsidP="006C7632">
            <w:pPr>
              <w:jc w:val="center"/>
              <w:rPr>
                <w:sz w:val="16"/>
                <w:szCs w:val="16"/>
                <w:u w:val="single"/>
              </w:rPr>
            </w:pPr>
            <w:r w:rsidRPr="00B04A98">
              <w:rPr>
                <w:sz w:val="16"/>
                <w:szCs w:val="16"/>
                <w:u w:val="single"/>
              </w:rPr>
              <w:t>International Treaty</w:t>
            </w:r>
          </w:p>
          <w:p w14:paraId="3435C9BA" w14:textId="77777777" w:rsidR="006C7632" w:rsidRPr="00B04A98" w:rsidRDefault="006C7632" w:rsidP="006C7632">
            <w:pPr>
              <w:jc w:val="center"/>
              <w:rPr>
                <w:sz w:val="16"/>
                <w:szCs w:val="16"/>
              </w:rPr>
            </w:pPr>
            <w:r w:rsidRPr="00B04A98">
              <w:rPr>
                <w:sz w:val="16"/>
                <w:szCs w:val="16"/>
              </w:rPr>
              <w:t>C – China-Australia Migratory Bird Agreement</w:t>
            </w:r>
          </w:p>
          <w:p w14:paraId="46BA4A2B" w14:textId="2045D928" w:rsidR="006C7632" w:rsidRPr="00B04A98" w:rsidRDefault="006C7632" w:rsidP="00A464E1">
            <w:pPr>
              <w:jc w:val="center"/>
              <w:rPr>
                <w:rFonts w:eastAsiaTheme="majorEastAsia"/>
                <w:sz w:val="16"/>
                <w:szCs w:val="16"/>
              </w:rPr>
            </w:pPr>
            <w:r w:rsidRPr="00B04A98">
              <w:rPr>
                <w:sz w:val="16"/>
                <w:szCs w:val="16"/>
              </w:rPr>
              <w:t>J – Japan-Australia Migratory Bird</w:t>
            </w:r>
          </w:p>
        </w:tc>
      </w:tr>
    </w:tbl>
    <w:p w14:paraId="57CC6E80" w14:textId="77777777" w:rsidR="00492B25" w:rsidRPr="00744E14" w:rsidRDefault="00492B25" w:rsidP="00744E14"/>
    <w:p w14:paraId="7AE60237" w14:textId="77777777" w:rsidR="008B00C4" w:rsidRDefault="008B00C4">
      <w:pPr>
        <w:spacing w:after="0" w:line="240" w:lineRule="auto"/>
      </w:pPr>
      <w:r>
        <w:br w:type="page"/>
      </w:r>
    </w:p>
    <w:p w14:paraId="4736EAD6" w14:textId="32829776" w:rsidR="00CA2D16" w:rsidRPr="00744E14" w:rsidRDefault="00BA6A6A" w:rsidP="00744E14">
      <w:r>
        <w:t>Aquatic surveys in the Morwell River have also included environmental deoxyribonucleic acid (eDNA)</w:t>
      </w:r>
      <w:r w:rsidR="00E660DE">
        <w:t xml:space="preserve"> sampling for Australian Grayling (</w:t>
      </w:r>
      <w:r w:rsidR="00E660DE" w:rsidRPr="00E660DE">
        <w:rPr>
          <w:i/>
          <w:iCs/>
        </w:rPr>
        <w:t>Prototroctes maraena</w:t>
      </w:r>
      <w:r w:rsidR="00E660DE">
        <w:t>)</w:t>
      </w:r>
      <w:r w:rsidR="002D4874">
        <w:t xml:space="preserve"> which are </w:t>
      </w:r>
      <w:r w:rsidR="00C903E8">
        <w:t>listed as Vulnerable</w:t>
      </w:r>
      <w:r w:rsidR="006C1031">
        <w:t xml:space="preserve"> under the EPBC Act</w:t>
      </w:r>
      <w:r w:rsidR="00E660DE">
        <w:t xml:space="preserve">. </w:t>
      </w:r>
      <w:r w:rsidR="00C46433">
        <w:t xml:space="preserve">This work was undertaken to inform EAY of the potential presence of the species in the Morwell River and to assist in guiding any in-river works that EAY may undertake currently or during </w:t>
      </w:r>
      <w:r w:rsidR="005246E6">
        <w:t>rehabilitation</w:t>
      </w:r>
      <w:r w:rsidR="00C46433">
        <w:t xml:space="preserve">. </w:t>
      </w:r>
      <w:r w:rsidR="00771FD9">
        <w:t>The results did not detect Australian Grayling in the Morwell River</w:t>
      </w:r>
      <w:r w:rsidR="0048438E">
        <w:t xml:space="preserve"> </w:t>
      </w:r>
      <w:r w:rsidR="009936E8">
        <w:fldChar w:fldCharType="begin"/>
      </w:r>
      <w:r w:rsidR="001B655D">
        <w:instrText xml:space="preserve"> ADDIN EN.CITE &lt;EndNote&gt;&lt;Cite&gt;&lt;Author&gt;Aquatica Environmental&lt;/Author&gt;&lt;Year&gt;2023&lt;/Year&gt;&lt;RecNum&gt;101&lt;/RecNum&gt;&lt;DisplayText&gt;(Aquatica Environmental 2023)&lt;/DisplayText&gt;&lt;record&gt;&lt;rec-number&gt;101&lt;/rec-number&gt;&lt;foreign-keys&gt;&lt;key app="EN" db-id="spaff0s0osz0sqe0t5a55fezradpx9psfrzt" timestamp="1747286169" guid="c59eb751-8054-45bd-8384-704307b2eafa"&gt;101&lt;/key&gt;&lt;/foreign-keys&gt;&lt;ref-type name="Report"&gt;27&lt;/ref-type&gt;&lt;contributors&gt;&lt;authors&gt;&lt;author&gt;Aquatica Environmental,&lt;/author&gt;&lt;/authors&gt;&lt;/contributors&gt;&lt;titles&gt;&lt;title&gt;Yallourn Morwell River Diversion, Autumn 2023 Habitat, Aquatic Fauna and Macroinvertebrate, Water Quality and Australian Grayling eDNA Assessment&lt;/title&gt;&lt;/titles&gt;&lt;number&gt;A2264425&lt;/number&gt;&lt;dates&gt;&lt;year&gt;2023&lt;/year&gt;&lt;/dates&gt;&lt;urls&gt;&lt;/urls&gt;&lt;/record&gt;&lt;/Cite&gt;&lt;/EndNote&gt;</w:instrText>
      </w:r>
      <w:r w:rsidR="009936E8">
        <w:fldChar w:fldCharType="separate"/>
      </w:r>
      <w:r w:rsidR="009936E8">
        <w:rPr>
          <w:noProof/>
        </w:rPr>
        <w:t>(Aquatica Environmental 2023)</w:t>
      </w:r>
      <w:r w:rsidR="009936E8">
        <w:fldChar w:fldCharType="end"/>
      </w:r>
      <w:r w:rsidR="00771FD9">
        <w:t xml:space="preserve">. </w:t>
      </w:r>
    </w:p>
    <w:p w14:paraId="490E9A2B" w14:textId="6283F433" w:rsidR="00E660DE" w:rsidRPr="00744E14" w:rsidRDefault="00407E70" w:rsidP="00744E14">
      <w:r>
        <w:t xml:space="preserve">Protection of keystone species </w:t>
      </w:r>
      <w:r w:rsidR="001E598A">
        <w:t xml:space="preserve">such as those nominated by GLaWAC form part of this DMRP.  These species include: </w:t>
      </w:r>
      <w:r w:rsidR="003E1FAA" w:rsidRPr="003E1FAA">
        <w:t>Boran (pelicans), Tuk (musk duck), Noy Yang (eels), Balagen (platypus), Rakali (Australian water-rat), Kine (black bream), Koortgan (duck)</w:t>
      </w:r>
      <w:r w:rsidR="00D826E1">
        <w:t xml:space="preserve">, </w:t>
      </w:r>
      <w:r w:rsidR="003E1FAA" w:rsidRPr="003E1FAA">
        <w:t>Gidai (swans)</w:t>
      </w:r>
      <w:r w:rsidR="00D826E1">
        <w:t xml:space="preserve">, </w:t>
      </w:r>
      <w:r w:rsidR="00D826E1" w:rsidRPr="00D826E1">
        <w:t>Australian Bass, Golden Bell Frog, the Australasian Bittern, Growling Grass Frog, and the Australian Grayling</w:t>
      </w:r>
      <w:r w:rsidR="00D826E1">
        <w:t>.  Keystone species</w:t>
      </w:r>
      <w:r w:rsidR="002334AF">
        <w:t xml:space="preserve"> are considered </w:t>
      </w:r>
      <w:r w:rsidR="00AA196C">
        <w:t>of additional importance and</w:t>
      </w:r>
      <w:r w:rsidR="00282734">
        <w:t xml:space="preserve"> their </w:t>
      </w:r>
      <w:r w:rsidR="00D826E1">
        <w:t xml:space="preserve">protection remains an aim, even if these species have not been detected at site. </w:t>
      </w:r>
    </w:p>
    <w:p w14:paraId="5726363A" w14:textId="5DEB287F" w:rsidR="000B3376" w:rsidRDefault="007C3BEB" w:rsidP="00B75E20">
      <w:pPr>
        <w:pStyle w:val="Heading2"/>
      </w:pPr>
      <w:bookmarkStart w:id="222" w:name="_Toc210049025"/>
      <w:r>
        <w:t>Fire</w:t>
      </w:r>
      <w:bookmarkEnd w:id="222"/>
    </w:p>
    <w:p w14:paraId="742F3605" w14:textId="4F03624D" w:rsidR="00A222BB" w:rsidRDefault="00A222BB" w:rsidP="00FD67E9">
      <w:r w:rsidRPr="001F42A2">
        <w:t xml:space="preserve">The </w:t>
      </w:r>
      <w:r w:rsidR="00F52870">
        <w:t xml:space="preserve">Yallourn Mine </w:t>
      </w:r>
      <w:r w:rsidR="00F52870" w:rsidRPr="001C7887">
        <w:rPr>
          <w:i/>
        </w:rPr>
        <w:t>Fire Control Management Plan</w:t>
      </w:r>
      <w:r w:rsidR="005A0B2C">
        <w:t xml:space="preserve"> </w:t>
      </w:r>
      <w:r w:rsidR="005A0B2C">
        <w:fldChar w:fldCharType="begin"/>
      </w:r>
      <w:r w:rsidR="001B655D">
        <w:instrText xml:space="preserve"> ADDIN EN.CITE &lt;EndNote&gt;&lt;Cite&gt;&lt;Author&gt;EnergyAustralia&lt;/Author&gt;&lt;Year&gt;2023&lt;/Year&gt;&lt;RecNum&gt;89&lt;/RecNum&gt;&lt;DisplayText&gt;(EnergyAustralia 2023b)&lt;/DisplayText&gt;&lt;record&gt;&lt;rec-number&gt;89&lt;/rec-number&gt;&lt;foreign-keys&gt;&lt;key app="EN" db-id="spaff0s0osz0sqe0t5a55fezradpx9psfrzt" timestamp="1747131189" guid="d82988ad-8ea2-4404-84d1-1f99e0cfde9f"&gt;89&lt;/key&gt;&lt;/foreign-keys&gt;&lt;ref-type name="Report"&gt;27&lt;/ref-type&gt;&lt;contributors&gt;&lt;authors&gt;&lt;author&gt;EnergyAustralia&lt;/author&gt;&lt;/authors&gt;&lt;/contributors&gt;&lt;titles&gt;&lt;title&gt;SHEMS13-SHE-L04 - Mine Fire Control Management Plan (FCMP)&lt;/title&gt;&lt;/titles&gt;&lt;number&gt;A1065137&lt;/number&gt;&lt;dates&gt;&lt;year&gt;2023&lt;/year&gt;&lt;/dates&gt;&lt;urls&gt;&lt;/urls&gt;&lt;/record&gt;&lt;/Cite&gt;&lt;/EndNote&gt;</w:instrText>
      </w:r>
      <w:r w:rsidR="005A0B2C">
        <w:fldChar w:fldCharType="separate"/>
      </w:r>
      <w:r w:rsidR="005A0B2C">
        <w:rPr>
          <w:noProof/>
        </w:rPr>
        <w:t>(EnergyAustralia 2023b)</w:t>
      </w:r>
      <w:r w:rsidR="005A0B2C">
        <w:fldChar w:fldCharType="end"/>
      </w:r>
      <w:r w:rsidR="00F52870">
        <w:t xml:space="preserve"> </w:t>
      </w:r>
      <w:r w:rsidR="002F54DC">
        <w:t>provides</w:t>
      </w:r>
      <w:r w:rsidRPr="001F42A2">
        <w:t xml:space="preserve"> the following assessment of bushfire behaviour </w:t>
      </w:r>
      <w:r w:rsidR="002F54DC">
        <w:t>at</w:t>
      </w:r>
      <w:r w:rsidRPr="001F42A2">
        <w:t xml:space="preserve"> the </w:t>
      </w:r>
      <w:r w:rsidR="002F54DC">
        <w:t>site</w:t>
      </w:r>
      <w:r w:rsidRPr="001F42A2">
        <w:t>:</w:t>
      </w:r>
    </w:p>
    <w:p w14:paraId="523858C6" w14:textId="77777777" w:rsidR="00A222BB" w:rsidRPr="006C1E45" w:rsidRDefault="00A222BB" w:rsidP="00FD67E9">
      <w:pPr>
        <w:rPr>
          <w:i/>
        </w:rPr>
      </w:pPr>
      <w:r w:rsidRPr="006C1E45">
        <w:rPr>
          <w:i/>
        </w:rPr>
        <w:t>“At a landscape scale, having consideration of vegetation, weather, and topography there is a real and significant threat of high intensity bushfires reaching the Yallourn Mine.</w:t>
      </w:r>
    </w:p>
    <w:p w14:paraId="18FCFB54" w14:textId="44F81F14" w:rsidR="00A222BB" w:rsidRPr="006C1E45" w:rsidRDefault="00A222BB" w:rsidP="00FD67E9">
      <w:pPr>
        <w:rPr>
          <w:i/>
        </w:rPr>
      </w:pPr>
      <w:r w:rsidRPr="006C1E45">
        <w:rPr>
          <w:i/>
        </w:rPr>
        <w:t xml:space="preserve">North to north-westerly influenced weather patterns are associated with the most adverse conditions possible in Gippsland. With adverse conditions the likely forms of bushfire attack in the area would include ember attack and spotting into the area. There is potential for spot fires to form ahead of the main fire front impacting on the area from various directions. Also, if the main fire front impacted on the area there is potential for other forms of bushfire attack including, radiant heat and direct flame contact. </w:t>
      </w:r>
    </w:p>
    <w:p w14:paraId="3C427565" w14:textId="30B2B3C0" w:rsidR="00A222BB" w:rsidRPr="006C1E45" w:rsidRDefault="00A222BB" w:rsidP="00FD67E9">
      <w:pPr>
        <w:rPr>
          <w:b/>
          <w:i/>
        </w:rPr>
      </w:pPr>
      <w:r w:rsidRPr="006C1E45">
        <w:rPr>
          <w:i/>
        </w:rPr>
        <w:t xml:space="preserve">Fires may emerge from the forest and could travel through existing vegetation, plantations and grasslands located around the township of Yallourn North and in locations such as Purvis Road and Latrobe River </w:t>
      </w:r>
      <w:r w:rsidR="00365ACF" w:rsidRPr="006C1E45">
        <w:rPr>
          <w:i/>
        </w:rPr>
        <w:t>R</w:t>
      </w:r>
      <w:r w:rsidRPr="006C1E45">
        <w:rPr>
          <w:i/>
        </w:rPr>
        <w:t xml:space="preserve">oad, regenerating fire intensity relevant to the vegetation. </w:t>
      </w:r>
    </w:p>
    <w:p w14:paraId="192E529A" w14:textId="651DF762" w:rsidR="00554F9A" w:rsidRPr="006C1E45" w:rsidRDefault="00A222BB" w:rsidP="00FD67E9">
      <w:pPr>
        <w:rPr>
          <w:i/>
        </w:rPr>
      </w:pPr>
      <w:r w:rsidRPr="006C1E45">
        <w:rPr>
          <w:i/>
        </w:rPr>
        <w:t xml:space="preserve">This could result in direct flame contact and radiant heat impacts to the Yallourn Mine site and EnergyAustralia estate, particularly from the northern aspects. </w:t>
      </w:r>
    </w:p>
    <w:p w14:paraId="47A7378D" w14:textId="77777777" w:rsidR="00A222BB" w:rsidRPr="006C1E45" w:rsidRDefault="00A222BB" w:rsidP="00FD67E9">
      <w:pPr>
        <w:rPr>
          <w:i/>
        </w:rPr>
      </w:pPr>
      <w:r w:rsidRPr="006C1E45">
        <w:rPr>
          <w:i/>
        </w:rPr>
        <w:t xml:space="preserve">Historically, bushfires have frequently occurred in these areas. The years 1997/1998, 1999, 2001, 2004 and 2006/2007 have all seen bushfires occur in the heavily forested land within the northerly aspects of the Yallourn Mine. South-easterly wind changes also associated with adverse conditions in Gippsland have the potential to influence bushfire behaviour impacting on Tyers. Fire may spread across farmland, hardwood and softwood plantations in locations to the south east of the Yallourn Mine with fire emerging and impacting on the mine and associated assets. Bushfires of this nature occurred in 2014. </w:t>
      </w:r>
    </w:p>
    <w:p w14:paraId="750AFED3" w14:textId="77777777" w:rsidR="00A222BB" w:rsidRDefault="00A222BB" w:rsidP="00FD67E9">
      <w:r w:rsidRPr="006C1E45">
        <w:rPr>
          <w:i/>
        </w:rPr>
        <w:t>In a more extreme fire event, there is a potential for a convection driven fire (convection column over the Boola Boola or Tanjil State Forests) to move in from the north and west. This type of fire would move through the landscape in a manner, unaffected by local conditions (including weather, topography). When fires of this nature reach areas of lower fuel (for example: small acreage property’s in the areas north of the Yallourn Mine) generally the convection column would “collapse” showering embers across the landscape and generating excessive winds (for example: 75 k.p.h)”.</w:t>
      </w:r>
      <w:r w:rsidRPr="001F42A2">
        <w:t xml:space="preserve"> </w:t>
      </w:r>
    </w:p>
    <w:p w14:paraId="0ADCF517" w14:textId="77777777" w:rsidR="004D5E71" w:rsidRDefault="004D5E71" w:rsidP="00D01CBA">
      <w:pPr>
        <w:jc w:val="center"/>
      </w:pPr>
      <w:r w:rsidRPr="004D5E71">
        <w:rPr>
          <w:noProof/>
        </w:rPr>
        <w:drawing>
          <wp:inline distT="0" distB="0" distL="0" distR="0" wp14:anchorId="0EDB2F2D" wp14:editId="725E03FF">
            <wp:extent cx="5760720" cy="4196715"/>
            <wp:effectExtent l="0" t="0" r="0" b="0"/>
            <wp:docPr id="688188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88378" name=""/>
                    <pic:cNvPicPr/>
                  </pic:nvPicPr>
                  <pic:blipFill>
                    <a:blip r:embed="rId57"/>
                    <a:stretch>
                      <a:fillRect/>
                    </a:stretch>
                  </pic:blipFill>
                  <pic:spPr>
                    <a:xfrm>
                      <a:off x="0" y="0"/>
                      <a:ext cx="5760720" cy="4196715"/>
                    </a:xfrm>
                    <a:prstGeom prst="rect">
                      <a:avLst/>
                    </a:prstGeom>
                  </pic:spPr>
                </pic:pic>
              </a:graphicData>
            </a:graphic>
          </wp:inline>
        </w:drawing>
      </w:r>
    </w:p>
    <w:p w14:paraId="7DC65245" w14:textId="58B60D89" w:rsidR="00BE04E1" w:rsidRPr="001F42A2" w:rsidRDefault="004D5E71" w:rsidP="00D01CBA">
      <w:pPr>
        <w:pStyle w:val="Caption"/>
        <w:rPr>
          <w:rFonts w:cs="Arial"/>
        </w:rPr>
      </w:pPr>
      <w:bookmarkStart w:id="223" w:name="_Toc210125489"/>
      <w:r>
        <w:t xml:space="preserve">Figure </w:t>
      </w:r>
      <w:r w:rsidR="00946086">
        <w:fldChar w:fldCharType="begin"/>
      </w:r>
      <w:r w:rsidR="00946086">
        <w:instrText xml:space="preserve"> STYLEREF 1 \s </w:instrText>
      </w:r>
      <w:r w:rsidR="00946086">
        <w:fldChar w:fldCharType="separate"/>
      </w:r>
      <w:r w:rsidR="00D35BC0">
        <w:rPr>
          <w:noProof/>
        </w:rPr>
        <w:t>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7</w:t>
      </w:r>
      <w:r w:rsidR="00946086">
        <w:fldChar w:fldCharType="end"/>
      </w:r>
      <w:r>
        <w:t>: Yallourn Mine Fires from 1929 (top left), 1933 (top right) and 2014 (bottom)</w:t>
      </w:r>
      <w:bookmarkEnd w:id="223"/>
    </w:p>
    <w:p w14:paraId="151CD69B" w14:textId="2615F225" w:rsidR="0074595A" w:rsidRPr="0074595A" w:rsidRDefault="003A6813" w:rsidP="004E3048">
      <w:r>
        <w:t>E</w:t>
      </w:r>
      <w:r w:rsidR="008D1B3A">
        <w:t xml:space="preserve">xposed coal presents an extreme fire risk to the employees and the community which must be addressed </w:t>
      </w:r>
      <w:r w:rsidR="004E3048">
        <w:t xml:space="preserve">and managed </w:t>
      </w:r>
      <w:r w:rsidR="008D1B3A">
        <w:t>through</w:t>
      </w:r>
      <w:r w:rsidR="004E3048">
        <w:t xml:space="preserve"> the</w:t>
      </w:r>
      <w:r w:rsidR="008D1B3A">
        <w:t xml:space="preserve"> rehabilitation</w:t>
      </w:r>
      <w:r w:rsidR="004E3048">
        <w:t xml:space="preserve"> period</w:t>
      </w:r>
      <w:r w:rsidR="008D1B3A">
        <w:t xml:space="preserve">. </w:t>
      </w:r>
      <w:r w:rsidRPr="00162F90">
        <w:t>This forms an integral consideration for the rehabilitation design for the site.</w:t>
      </w:r>
    </w:p>
    <w:p w14:paraId="2592A680" w14:textId="2657435D" w:rsidR="0018560F" w:rsidRDefault="0018560F" w:rsidP="00B75E20">
      <w:pPr>
        <w:pStyle w:val="Heading2"/>
      </w:pPr>
      <w:bookmarkStart w:id="224" w:name="_Toc210049026"/>
      <w:r>
        <w:t>Heritage</w:t>
      </w:r>
      <w:bookmarkEnd w:id="224"/>
    </w:p>
    <w:p w14:paraId="7478212D" w14:textId="40541E16" w:rsidR="00FD1D91" w:rsidRPr="004E3048" w:rsidRDefault="00FD1D91" w:rsidP="00FD1D91">
      <w:r w:rsidRPr="000564BA">
        <w:t xml:space="preserve">The Maryvale Coal Field Development Environmental Effects Statement (EES) </w:t>
      </w:r>
      <w:r w:rsidR="00A06045">
        <w:fldChar w:fldCharType="begin"/>
      </w:r>
      <w:r w:rsidR="001B655D">
        <w:instrText xml:space="preserve"> ADDIN EN.CITE &lt;EndNote&gt;&lt;Cite&gt;&lt;Author&gt;AGC Woodward-Clyde Pty Ltd&lt;/Author&gt;&lt;Year&gt;1999&lt;/Year&gt;&lt;RecNum&gt;18&lt;/RecNum&gt;&lt;DisplayText&gt;(AGC Woodward-Clyde Pty Ltd 1999)&lt;/DisplayText&gt;&lt;record&gt;&lt;rec-number&gt;18&lt;/rec-number&gt;&lt;foreign-keys&gt;&lt;key app="EN" db-id="spaff0s0osz0sqe0t5a55fezradpx9psfrzt" timestamp="1745816452" guid="29606543-3b56-4f21-afeb-4bde8b41e585"&gt;18&lt;/key&gt;&lt;/foreign-keys&gt;&lt;ref-type name="Report"&gt;27&lt;/ref-type&gt;&lt;contributors&gt;&lt;authors&gt;&lt;author&gt;AGC Woodward-Clyde Pty Ltd,&lt;/author&gt;&lt;/authors&gt;&lt;/contributors&gt;&lt;titles&gt;&lt;title&gt;Environmental Effects Statement Maryvale Coal Field Development&lt;/title&gt;&lt;/titles&gt;&lt;number&gt;A1313912&lt;/number&gt;&lt;dates&gt;&lt;year&gt;1999&lt;/year&gt;&lt;pub-dates&gt;&lt;date&gt;January 1999&lt;/date&gt;&lt;/pub-dates&gt;&lt;/dates&gt;&lt;urls&gt;&lt;/urls&gt;&lt;/record&gt;&lt;/Cite&gt;&lt;/EndNote&gt;</w:instrText>
      </w:r>
      <w:r w:rsidR="00A06045">
        <w:fldChar w:fldCharType="separate"/>
      </w:r>
      <w:r w:rsidR="00A06045">
        <w:rPr>
          <w:noProof/>
        </w:rPr>
        <w:t>(AGC Woodward-Clyde Pty Ltd 1999)</w:t>
      </w:r>
      <w:r w:rsidR="00A06045">
        <w:fldChar w:fldCharType="end"/>
      </w:r>
      <w:r w:rsidRPr="000564BA">
        <w:t>, and supplementary report to the EES</w:t>
      </w:r>
      <w:r w:rsidR="00A92E4B">
        <w:t xml:space="preserve"> </w:t>
      </w:r>
      <w:r w:rsidR="00A92E4B">
        <w:fldChar w:fldCharType="begin"/>
      </w:r>
      <w:r w:rsidR="001B655D">
        <w:instrText xml:space="preserve"> ADDIN EN.CITE &lt;EndNote&gt;&lt;Cite&gt;&lt;Author&gt;Maunsell McIntyre&lt;/Author&gt;&lt;Year&gt;2001&lt;/Year&gt;&lt;RecNum&gt;19&lt;/RecNum&gt;&lt;DisplayText&gt;(Maunsell McIntyre 2001)&lt;/DisplayText&gt;&lt;record&gt;&lt;rec-number&gt;19&lt;/rec-number&gt;&lt;foreign-keys&gt;&lt;key app="EN" db-id="spaff0s0osz0sqe0t5a55fezradpx9psfrzt" timestamp="1745817207" guid="d903e57e-0c3d-40bc-ab06-a36d3f755280"&gt;19&lt;/key&gt;&lt;/foreign-keys&gt;&lt;ref-type name="Report"&gt;27&lt;/ref-type&gt;&lt;contributors&gt;&lt;authors&gt;&lt;author&gt;Maunsell McIntyre,&lt;/author&gt;&lt;/authors&gt;&lt;/contributors&gt;&lt;titles&gt;&lt;title&gt;Supplementary Report to the Maryvale Coal Field Development Environmental Effects Statement&lt;/title&gt;&lt;/titles&gt;&lt;number&gt;A1313905&lt;/number&gt;&lt;dates&gt;&lt;year&gt;2001&lt;/year&gt;&lt;pub-dates&gt;&lt;date&gt;July 2001&lt;/date&gt;&lt;/pub-dates&gt;&lt;/dates&gt;&lt;urls&gt;&lt;/urls&gt;&lt;/record&gt;&lt;/Cite&gt;&lt;/EndNote&gt;</w:instrText>
      </w:r>
      <w:r w:rsidR="00A92E4B">
        <w:fldChar w:fldCharType="separate"/>
      </w:r>
      <w:r w:rsidR="00A92E4B">
        <w:rPr>
          <w:noProof/>
        </w:rPr>
        <w:t>(Maunsell McIntyre 2001)</w:t>
      </w:r>
      <w:r w:rsidR="00A92E4B">
        <w:fldChar w:fldCharType="end"/>
      </w:r>
      <w:r w:rsidRPr="000564BA">
        <w:t>, document cultural heritage investigations throughout the Maryvale Field and Morwell River Corridor.</w:t>
      </w:r>
      <w:r w:rsidR="0032333F">
        <w:t xml:space="preserve"> </w:t>
      </w:r>
      <w:r w:rsidRPr="000564BA">
        <w:t>Investigations found eleven indigenous heritage sites within the study area and four non-indigenous heritage sites of significance</w:t>
      </w:r>
      <w:r w:rsidR="00891031">
        <w:t xml:space="preserve"> </w:t>
      </w:r>
      <w:r w:rsidR="00891031">
        <w:fldChar w:fldCharType="begin"/>
      </w:r>
      <w:r w:rsidR="001B655D">
        <w:instrText xml:space="preserve"> ADDIN EN.CITE &lt;EndNote&gt;&lt;Cite&gt;&lt;Author&gt;AGC Woodward-Clyde Pty Ltd&lt;/Author&gt;&lt;Year&gt;1999&lt;/Year&gt;&lt;RecNum&gt;18&lt;/RecNum&gt;&lt;DisplayText&gt;(AGC Woodward-Clyde Pty Ltd 1999)&lt;/DisplayText&gt;&lt;record&gt;&lt;rec-number&gt;18&lt;/rec-number&gt;&lt;foreign-keys&gt;&lt;key app="EN" db-id="spaff0s0osz0sqe0t5a55fezradpx9psfrzt" timestamp="1745816452" guid="29606543-3b56-4f21-afeb-4bde8b41e585"&gt;18&lt;/key&gt;&lt;/foreign-keys&gt;&lt;ref-type name="Report"&gt;27&lt;/ref-type&gt;&lt;contributors&gt;&lt;authors&gt;&lt;author&gt;AGC Woodward-Clyde Pty Ltd,&lt;/author&gt;&lt;/authors&gt;&lt;/contributors&gt;&lt;titles&gt;&lt;title&gt;Environmental Effects Statement Maryvale Coal Field Development&lt;/title&gt;&lt;/titles&gt;&lt;number&gt;A1313912&lt;/number&gt;&lt;dates&gt;&lt;year&gt;1999&lt;/year&gt;&lt;pub-dates&gt;&lt;date&gt;January 1999&lt;/date&gt;&lt;/pub-dates&gt;&lt;/dates&gt;&lt;urls&gt;&lt;/urls&gt;&lt;/record&gt;&lt;/Cite&gt;&lt;/EndNote&gt;</w:instrText>
      </w:r>
      <w:r w:rsidR="00891031">
        <w:fldChar w:fldCharType="separate"/>
      </w:r>
      <w:r w:rsidR="00891031">
        <w:rPr>
          <w:noProof/>
        </w:rPr>
        <w:t>(AGC Woodward-Clyde Pty Ltd 1999)</w:t>
      </w:r>
      <w:r w:rsidR="00891031">
        <w:fldChar w:fldCharType="end"/>
      </w:r>
      <w:r w:rsidRPr="000564BA">
        <w:t>.</w:t>
      </w:r>
    </w:p>
    <w:p w14:paraId="3F9DACDD" w14:textId="77777777" w:rsidR="00FD1D91" w:rsidRPr="000564BA" w:rsidRDefault="00FD1D91" w:rsidP="00FD1D91">
      <w:pPr>
        <w:pStyle w:val="Heading3"/>
      </w:pPr>
      <w:r w:rsidRPr="000564BA">
        <w:t>Indigenous Heritage</w:t>
      </w:r>
    </w:p>
    <w:p w14:paraId="1EFD7B52" w14:textId="27CC247A" w:rsidR="00FD1D91" w:rsidRDefault="009415D7" w:rsidP="004E3048">
      <w:r>
        <w:t>An in</w:t>
      </w:r>
      <w:r w:rsidR="00162C84">
        <w:t xml:space="preserve">digenous heritage assessment at Yallourn Mine </w:t>
      </w:r>
      <w:r w:rsidR="00180A61">
        <w:t>began</w:t>
      </w:r>
      <w:r w:rsidR="00162C84">
        <w:t xml:space="preserve"> in </w:t>
      </w:r>
      <w:r w:rsidR="00180A61">
        <w:t>1999</w:t>
      </w:r>
      <w:r w:rsidR="00162C84">
        <w:t xml:space="preserve"> which determined the need for further engagement</w:t>
      </w:r>
      <w:r w:rsidR="00FD1D91" w:rsidRPr="000564BA">
        <w:t xml:space="preserve"> </w:t>
      </w:r>
      <w:r w:rsidR="008B3FEB">
        <w:fldChar w:fldCharType="begin"/>
      </w:r>
      <w:r w:rsidR="001B655D">
        <w:instrText xml:space="preserve"> ADDIN EN.CITE &lt;EndNote&gt;&lt;Cite&gt;&lt;Author&gt;Maunsell McIntyre&lt;/Author&gt;&lt;Year&gt;2001&lt;/Year&gt;&lt;RecNum&gt;19&lt;/RecNum&gt;&lt;DisplayText&gt;(Maunsell McIntyre 2001)&lt;/DisplayText&gt;&lt;record&gt;&lt;rec-number&gt;19&lt;/rec-number&gt;&lt;foreign-keys&gt;&lt;key app="EN" db-id="spaff0s0osz0sqe0t5a55fezradpx9psfrzt" timestamp="1745817207" guid="d903e57e-0c3d-40bc-ab06-a36d3f755280"&gt;19&lt;/key&gt;&lt;/foreign-keys&gt;&lt;ref-type name="Report"&gt;27&lt;/ref-type&gt;&lt;contributors&gt;&lt;authors&gt;&lt;author&gt;Maunsell McIntyre,&lt;/author&gt;&lt;/authors&gt;&lt;/contributors&gt;&lt;titles&gt;&lt;title&gt;Supplementary Report to the Maryvale Coal Field Development Environmental Effects Statement&lt;/title&gt;&lt;/titles&gt;&lt;number&gt;A1313905&lt;/number&gt;&lt;dates&gt;&lt;year&gt;2001&lt;/year&gt;&lt;pub-dates&gt;&lt;date&gt;July 2001&lt;/date&gt;&lt;/pub-dates&gt;&lt;/dates&gt;&lt;urls&gt;&lt;/urls&gt;&lt;/record&gt;&lt;/Cite&gt;&lt;/EndNote&gt;</w:instrText>
      </w:r>
      <w:r w:rsidR="008B3FEB">
        <w:fldChar w:fldCharType="separate"/>
      </w:r>
      <w:r w:rsidR="008B3FEB">
        <w:rPr>
          <w:noProof/>
        </w:rPr>
        <w:t>(Maunsell McIntyre 2001)</w:t>
      </w:r>
      <w:r w:rsidR="008B3FEB">
        <w:fldChar w:fldCharType="end"/>
      </w:r>
      <w:r w:rsidR="00FD1D91" w:rsidRPr="000564BA">
        <w:t xml:space="preserve">. </w:t>
      </w:r>
    </w:p>
    <w:p w14:paraId="7D70B4E1" w14:textId="7E2BF795" w:rsidR="00FD1D91" w:rsidRDefault="00FD1D91" w:rsidP="004E3048">
      <w:r w:rsidRPr="000564BA">
        <w:t xml:space="preserve">Based on this </w:t>
      </w:r>
      <w:r w:rsidR="00180A61">
        <w:t>assessment</w:t>
      </w:r>
      <w:r w:rsidRPr="000564BA">
        <w:t xml:space="preserve">, </w:t>
      </w:r>
      <w:r w:rsidR="00C557D6">
        <w:t>EAY</w:t>
      </w:r>
      <w:r w:rsidRPr="000564BA">
        <w:t xml:space="preserve"> entered into a Native Title Agreement with the Gunaikurnai People which is still active today. </w:t>
      </w:r>
    </w:p>
    <w:p w14:paraId="67D80F80" w14:textId="6239B38B" w:rsidR="00FD1D91" w:rsidRPr="000564BA" w:rsidRDefault="00FD1D91" w:rsidP="004E3048">
      <w:r w:rsidRPr="000564BA">
        <w:t>In 2021, the Gunaikurnai Land and Waters Aboriginal Corporation (</w:t>
      </w:r>
      <w:r w:rsidR="0051475F" w:rsidRPr="000564BA">
        <w:t>GLaWAC</w:t>
      </w:r>
      <w:r w:rsidRPr="000564BA">
        <w:t>) managed a cultural excavation, inspection, and collection project where various artefacts were recovered. No further impacts to indigenous heritage sites are expected during operations or rehabilitation</w:t>
      </w:r>
      <w:r w:rsidR="00F20E97">
        <w:t xml:space="preserve"> as all areas requiring disturbance have already undergone assessment</w:t>
      </w:r>
      <w:r w:rsidRPr="000564BA">
        <w:t>, however if circumstances change</w:t>
      </w:r>
      <w:r w:rsidR="00B33FFE">
        <w:t>,</w:t>
      </w:r>
      <w:r w:rsidRPr="000564BA">
        <w:t xml:space="preserve"> engagement with GLaW</w:t>
      </w:r>
      <w:r w:rsidR="00C2130F">
        <w:t>A</w:t>
      </w:r>
      <w:r w:rsidRPr="000564BA">
        <w:t>C and approval for disturbance will be required.</w:t>
      </w:r>
    </w:p>
    <w:p w14:paraId="4AFE7713" w14:textId="77777777" w:rsidR="0002212F" w:rsidRPr="000564BA" w:rsidRDefault="0002212F" w:rsidP="0002212F">
      <w:pPr>
        <w:pStyle w:val="Heading3"/>
      </w:pPr>
      <w:r w:rsidRPr="000564BA">
        <w:t xml:space="preserve">Non-Indigenous Heritage </w:t>
      </w:r>
    </w:p>
    <w:p w14:paraId="1F2AEE31" w14:textId="667F6CA5" w:rsidR="0002212F" w:rsidRDefault="0002212F" w:rsidP="00810406">
      <w:r w:rsidRPr="000564BA">
        <w:t>Four non-indigenous heritage sites have been located within the Morwell Bridge / Morwell West area, adjacent to Old Melbourne Road</w:t>
      </w:r>
      <w:r w:rsidR="00BA4B0C">
        <w:t xml:space="preserve"> </w:t>
      </w:r>
      <w:r w:rsidR="00B534A2">
        <w:fldChar w:fldCharType="begin"/>
      </w:r>
      <w:r w:rsidR="001B655D">
        <w:instrText xml:space="preserve"> ADDIN EN.CITE &lt;EndNote&gt;&lt;Cite&gt;&lt;Author&gt;Maunsell McIntyre&lt;/Author&gt;&lt;Year&gt;2001&lt;/Year&gt;&lt;RecNum&gt;19&lt;/RecNum&gt;&lt;DisplayText&gt;(Maunsell McIntyre 2001)&lt;/DisplayText&gt;&lt;record&gt;&lt;rec-number&gt;19&lt;/rec-number&gt;&lt;foreign-keys&gt;&lt;key app="EN" db-id="spaff0s0osz0sqe0t5a55fezradpx9psfrzt" timestamp="1745817207" guid="d903e57e-0c3d-40bc-ab06-a36d3f755280"&gt;19&lt;/key&gt;&lt;/foreign-keys&gt;&lt;ref-type name="Report"&gt;27&lt;/ref-type&gt;&lt;contributors&gt;&lt;authors&gt;&lt;author&gt;Maunsell McIntyre,&lt;/author&gt;&lt;/authors&gt;&lt;/contributors&gt;&lt;titles&gt;&lt;title&gt;Supplementary Report to the Maryvale Coal Field Development Environmental Effects Statement&lt;/title&gt;&lt;/titles&gt;&lt;number&gt;A1313905&lt;/number&gt;&lt;dates&gt;&lt;year&gt;2001&lt;/year&gt;&lt;pub-dates&gt;&lt;date&gt;July 2001&lt;/date&gt;&lt;/pub-dates&gt;&lt;/dates&gt;&lt;urls&gt;&lt;/urls&gt;&lt;/record&gt;&lt;/Cite&gt;&lt;/EndNote&gt;</w:instrText>
      </w:r>
      <w:r w:rsidR="00B534A2">
        <w:fldChar w:fldCharType="separate"/>
      </w:r>
      <w:r w:rsidR="00B534A2">
        <w:rPr>
          <w:noProof/>
        </w:rPr>
        <w:t>(Maunsell McIntyre 2001)</w:t>
      </w:r>
      <w:r w:rsidR="00B534A2">
        <w:fldChar w:fldCharType="end"/>
      </w:r>
      <w:r w:rsidRPr="000564BA">
        <w:t xml:space="preserve">. A summary of the non-indigenous heritage sites is </w:t>
      </w:r>
      <w:r w:rsidR="005847A3">
        <w:t>below</w:t>
      </w:r>
      <w:r w:rsidR="00EF6821">
        <w:t xml:space="preserve"> in </w:t>
      </w:r>
      <w:r w:rsidR="00EF6821">
        <w:fldChar w:fldCharType="begin"/>
      </w:r>
      <w:r w:rsidR="00EF6821">
        <w:instrText xml:space="preserve"> REF _Ref197500506 \h </w:instrText>
      </w:r>
      <w:r w:rsidR="00EF6821">
        <w:fldChar w:fldCharType="separate"/>
      </w:r>
      <w:r w:rsidR="00D35BC0">
        <w:t xml:space="preserve">Table </w:t>
      </w:r>
      <w:r w:rsidR="00D35BC0">
        <w:rPr>
          <w:noProof/>
        </w:rPr>
        <w:t>5</w:t>
      </w:r>
      <w:r w:rsidR="00D35BC0">
        <w:noBreakHyphen/>
      </w:r>
      <w:r w:rsidR="00D35BC0">
        <w:rPr>
          <w:noProof/>
        </w:rPr>
        <w:t>11</w:t>
      </w:r>
      <w:r w:rsidR="00EF6821">
        <w:fldChar w:fldCharType="end"/>
      </w:r>
      <w:r w:rsidR="005847A3">
        <w:t>.</w:t>
      </w:r>
    </w:p>
    <w:p w14:paraId="2C76F866" w14:textId="5AAA1CFC" w:rsidR="0002212F" w:rsidRPr="000564BA" w:rsidRDefault="0002212F" w:rsidP="005847A3">
      <w:r w:rsidRPr="000564BA">
        <w:t>The original Maryvale design impacted on all four sites, however re-alignment of the mine design in 2008/2009 prevented disturbance of the heritage sites. The four sites show evidence of early European settlement. Any unplanned disturbance of these heritage areas needs to be approved by Heritage Victoria with the necessary permits obtained.</w:t>
      </w:r>
    </w:p>
    <w:p w14:paraId="3B08BCAE" w14:textId="55198482" w:rsidR="005847A3" w:rsidRDefault="005847A3" w:rsidP="00C43772">
      <w:pPr>
        <w:pStyle w:val="Caption"/>
      </w:pPr>
      <w:bookmarkStart w:id="225" w:name="_Ref197500506"/>
      <w:bookmarkStart w:id="226" w:name="_Toc210126971"/>
      <w:r>
        <w:t xml:space="preserve">Table </w:t>
      </w:r>
      <w:r w:rsidR="00971AAD">
        <w:fldChar w:fldCharType="begin"/>
      </w:r>
      <w:r w:rsidR="00971AAD">
        <w:instrText xml:space="preserve"> STYLEREF 1 \s </w:instrText>
      </w:r>
      <w:r w:rsidR="00971AAD">
        <w:fldChar w:fldCharType="separate"/>
      </w:r>
      <w:r w:rsidR="00D35BC0">
        <w:rPr>
          <w:noProof/>
        </w:rPr>
        <w:t>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1</w:t>
      </w:r>
      <w:r w:rsidR="00971AAD">
        <w:fldChar w:fldCharType="end"/>
      </w:r>
      <w:bookmarkEnd w:id="225"/>
      <w:r>
        <w:t xml:space="preserve">: </w:t>
      </w:r>
      <w:r w:rsidRPr="00077481">
        <w:t>Non-indigenous heritage sites</w:t>
      </w:r>
      <w:bookmarkEnd w:id="226"/>
    </w:p>
    <w:tbl>
      <w:tblPr>
        <w:tblStyle w:val="DMRPTable"/>
        <w:tblW w:w="5000" w:type="pct"/>
        <w:tblLook w:val="04A0" w:firstRow="1" w:lastRow="0" w:firstColumn="1" w:lastColumn="0" w:noHBand="0" w:noVBand="1"/>
      </w:tblPr>
      <w:tblGrid>
        <w:gridCol w:w="2404"/>
        <w:gridCol w:w="3699"/>
        <w:gridCol w:w="1632"/>
        <w:gridCol w:w="1496"/>
        <w:gridCol w:w="1535"/>
      </w:tblGrid>
      <w:tr w:rsidR="004D5E73" w:rsidRPr="000564BA" w14:paraId="7F2A4BE7" w14:textId="77777777" w:rsidTr="00D01CBA">
        <w:trPr>
          <w:cnfStyle w:val="100000000000" w:firstRow="1" w:lastRow="0" w:firstColumn="0" w:lastColumn="0" w:oddVBand="0" w:evenVBand="0" w:oddHBand="0" w:evenHBand="0" w:firstRowFirstColumn="0" w:firstRowLastColumn="0" w:lastRowFirstColumn="0" w:lastRowLastColumn="0"/>
        </w:trPr>
        <w:tc>
          <w:tcPr>
            <w:tcW w:w="1116" w:type="pct"/>
            <w:hideMark/>
          </w:tcPr>
          <w:p w14:paraId="6B243186" w14:textId="77777777" w:rsidR="0002212F" w:rsidRPr="000564BA" w:rsidRDefault="0002212F" w:rsidP="005847A3">
            <w:pPr>
              <w:pStyle w:val="TableParagraph"/>
              <w:rPr>
                <w:rFonts w:eastAsiaTheme="minorHAnsi" w:cs="Calibri"/>
              </w:rPr>
            </w:pPr>
            <w:bookmarkStart w:id="227" w:name="_Hlk193380929"/>
            <w:r w:rsidRPr="000564BA">
              <w:t>Site Name and Number</w:t>
            </w:r>
          </w:p>
        </w:tc>
        <w:tc>
          <w:tcPr>
            <w:tcW w:w="1718" w:type="pct"/>
            <w:hideMark/>
          </w:tcPr>
          <w:p w14:paraId="668CE507" w14:textId="77777777" w:rsidR="0002212F" w:rsidRPr="000564BA" w:rsidRDefault="0002212F" w:rsidP="005847A3">
            <w:pPr>
              <w:pStyle w:val="TableParagraph"/>
            </w:pPr>
            <w:r w:rsidRPr="000564BA">
              <w:t>Description</w:t>
            </w:r>
          </w:p>
        </w:tc>
        <w:tc>
          <w:tcPr>
            <w:tcW w:w="758" w:type="pct"/>
            <w:hideMark/>
          </w:tcPr>
          <w:p w14:paraId="463B276B" w14:textId="77777777" w:rsidR="0002212F" w:rsidRPr="000564BA" w:rsidRDefault="0002212F" w:rsidP="005847A3">
            <w:pPr>
              <w:pStyle w:val="TableParagraph"/>
            </w:pPr>
            <w:r w:rsidRPr="000564BA">
              <w:t>Removed</w:t>
            </w:r>
          </w:p>
        </w:tc>
        <w:tc>
          <w:tcPr>
            <w:tcW w:w="695" w:type="pct"/>
            <w:hideMark/>
          </w:tcPr>
          <w:p w14:paraId="66640098" w14:textId="77777777" w:rsidR="0002212F" w:rsidRPr="000564BA" w:rsidRDefault="0002212F" w:rsidP="005847A3">
            <w:pPr>
              <w:pStyle w:val="TableParagraph"/>
            </w:pPr>
            <w:r w:rsidRPr="000564BA">
              <w:t>Easting</w:t>
            </w:r>
          </w:p>
        </w:tc>
        <w:tc>
          <w:tcPr>
            <w:tcW w:w="713" w:type="pct"/>
            <w:hideMark/>
          </w:tcPr>
          <w:p w14:paraId="2577C76C" w14:textId="77777777" w:rsidR="0002212F" w:rsidRPr="000564BA" w:rsidRDefault="0002212F" w:rsidP="005847A3">
            <w:pPr>
              <w:pStyle w:val="TableParagraph"/>
            </w:pPr>
            <w:r w:rsidRPr="000564BA">
              <w:t>Northing</w:t>
            </w:r>
          </w:p>
        </w:tc>
      </w:tr>
      <w:tr w:rsidR="0002212F" w:rsidRPr="000564BA" w14:paraId="6BEEB4A2" w14:textId="77777777" w:rsidTr="00D01CBA">
        <w:tc>
          <w:tcPr>
            <w:tcW w:w="1116" w:type="pct"/>
            <w:hideMark/>
          </w:tcPr>
          <w:p w14:paraId="14AEDCAC" w14:textId="77777777" w:rsidR="0002212F" w:rsidRPr="000564BA" w:rsidRDefault="0002212F" w:rsidP="005847A3">
            <w:pPr>
              <w:pStyle w:val="TableParagraph"/>
            </w:pPr>
            <w:r w:rsidRPr="000564BA">
              <w:t>Morwell Bridge 1 H8121-0028</w:t>
            </w:r>
          </w:p>
        </w:tc>
        <w:tc>
          <w:tcPr>
            <w:tcW w:w="1718" w:type="pct"/>
            <w:hideMark/>
          </w:tcPr>
          <w:p w14:paraId="135480CA" w14:textId="77777777" w:rsidR="0002212F" w:rsidRPr="000564BA" w:rsidRDefault="0002212F" w:rsidP="005847A3">
            <w:pPr>
              <w:pStyle w:val="TableParagraph"/>
            </w:pPr>
            <w:r w:rsidRPr="000564BA">
              <w:t>Farmhouse - rare occurrence of early European settlement</w:t>
            </w:r>
          </w:p>
        </w:tc>
        <w:tc>
          <w:tcPr>
            <w:tcW w:w="758" w:type="pct"/>
            <w:hideMark/>
          </w:tcPr>
          <w:p w14:paraId="2BDD71BE" w14:textId="77777777" w:rsidR="0002212F" w:rsidRPr="000564BA" w:rsidRDefault="0002212F" w:rsidP="005847A3">
            <w:pPr>
              <w:pStyle w:val="TableParagraph"/>
            </w:pPr>
            <w:r w:rsidRPr="000564BA">
              <w:t>N</w:t>
            </w:r>
          </w:p>
        </w:tc>
        <w:tc>
          <w:tcPr>
            <w:tcW w:w="695" w:type="pct"/>
            <w:hideMark/>
          </w:tcPr>
          <w:p w14:paraId="69614DE1" w14:textId="77777777" w:rsidR="0002212F" w:rsidRPr="000564BA" w:rsidRDefault="0002212F" w:rsidP="005847A3">
            <w:pPr>
              <w:pStyle w:val="TableParagraph"/>
            </w:pPr>
            <w:r w:rsidRPr="000564BA">
              <w:t>398365.9</w:t>
            </w:r>
          </w:p>
        </w:tc>
        <w:tc>
          <w:tcPr>
            <w:tcW w:w="713" w:type="pct"/>
            <w:hideMark/>
          </w:tcPr>
          <w:p w14:paraId="54F591FF" w14:textId="77777777" w:rsidR="0002212F" w:rsidRPr="000564BA" w:rsidRDefault="0002212F" w:rsidP="005847A3">
            <w:pPr>
              <w:pStyle w:val="TableParagraph"/>
            </w:pPr>
            <w:r w:rsidRPr="000564BA">
              <w:t>264116.0</w:t>
            </w:r>
          </w:p>
        </w:tc>
      </w:tr>
      <w:tr w:rsidR="0002212F" w:rsidRPr="000564BA" w14:paraId="1CE816F0" w14:textId="77777777" w:rsidTr="00D01CBA">
        <w:tc>
          <w:tcPr>
            <w:tcW w:w="1116" w:type="pct"/>
            <w:hideMark/>
          </w:tcPr>
          <w:p w14:paraId="3F949241" w14:textId="77777777" w:rsidR="0002212F" w:rsidRPr="000564BA" w:rsidRDefault="0002212F" w:rsidP="005847A3">
            <w:pPr>
              <w:pStyle w:val="TableParagraph"/>
            </w:pPr>
            <w:r w:rsidRPr="000564BA">
              <w:t>Morwell Bridge 2 H8121-0029</w:t>
            </w:r>
          </w:p>
        </w:tc>
        <w:tc>
          <w:tcPr>
            <w:tcW w:w="1718" w:type="pct"/>
            <w:hideMark/>
          </w:tcPr>
          <w:p w14:paraId="41BB9491" w14:textId="77777777" w:rsidR="0002212F" w:rsidRPr="000564BA" w:rsidRDefault="0002212F" w:rsidP="005847A3">
            <w:pPr>
              <w:pStyle w:val="TableParagraph"/>
            </w:pPr>
            <w:r w:rsidRPr="000564BA">
              <w:t>Farmhouse - rare occurrence of early European settlement</w:t>
            </w:r>
          </w:p>
        </w:tc>
        <w:tc>
          <w:tcPr>
            <w:tcW w:w="758" w:type="pct"/>
            <w:hideMark/>
          </w:tcPr>
          <w:p w14:paraId="543F470E" w14:textId="77777777" w:rsidR="0002212F" w:rsidRPr="000564BA" w:rsidRDefault="0002212F" w:rsidP="005847A3">
            <w:pPr>
              <w:pStyle w:val="TableParagraph"/>
            </w:pPr>
            <w:r w:rsidRPr="000564BA">
              <w:t>N</w:t>
            </w:r>
          </w:p>
        </w:tc>
        <w:tc>
          <w:tcPr>
            <w:tcW w:w="695" w:type="pct"/>
            <w:hideMark/>
          </w:tcPr>
          <w:p w14:paraId="1A95CFC3" w14:textId="77777777" w:rsidR="0002212F" w:rsidRPr="000564BA" w:rsidRDefault="0002212F" w:rsidP="005847A3">
            <w:pPr>
              <w:pStyle w:val="TableParagraph"/>
            </w:pPr>
            <w:r w:rsidRPr="000564BA">
              <w:t>398268.5</w:t>
            </w:r>
          </w:p>
        </w:tc>
        <w:tc>
          <w:tcPr>
            <w:tcW w:w="713" w:type="pct"/>
            <w:hideMark/>
          </w:tcPr>
          <w:p w14:paraId="00501FFF" w14:textId="77777777" w:rsidR="0002212F" w:rsidRPr="000564BA" w:rsidRDefault="0002212F" w:rsidP="005847A3">
            <w:pPr>
              <w:pStyle w:val="TableParagraph"/>
            </w:pPr>
            <w:r w:rsidRPr="000564BA">
              <w:t>264347.1</w:t>
            </w:r>
          </w:p>
        </w:tc>
      </w:tr>
      <w:tr w:rsidR="0002212F" w:rsidRPr="000564BA" w14:paraId="57DB5934" w14:textId="77777777" w:rsidTr="00D01CBA">
        <w:tc>
          <w:tcPr>
            <w:tcW w:w="1116" w:type="pct"/>
            <w:hideMark/>
          </w:tcPr>
          <w:p w14:paraId="0EC4A97E" w14:textId="77777777" w:rsidR="0002212F" w:rsidRPr="000564BA" w:rsidRDefault="0002212F" w:rsidP="005847A3">
            <w:pPr>
              <w:pStyle w:val="TableParagraph"/>
            </w:pPr>
            <w:r w:rsidRPr="000564BA">
              <w:t>Morwell Bridge 3 H8121-0030</w:t>
            </w:r>
          </w:p>
        </w:tc>
        <w:tc>
          <w:tcPr>
            <w:tcW w:w="1718" w:type="pct"/>
            <w:hideMark/>
          </w:tcPr>
          <w:p w14:paraId="29A70065" w14:textId="77777777" w:rsidR="0002212F" w:rsidRPr="000564BA" w:rsidRDefault="0002212F" w:rsidP="005847A3">
            <w:pPr>
              <w:pStyle w:val="TableParagraph"/>
            </w:pPr>
            <w:r w:rsidRPr="000564BA">
              <w:t>Non-indigenous artefacts in excavation</w:t>
            </w:r>
          </w:p>
        </w:tc>
        <w:tc>
          <w:tcPr>
            <w:tcW w:w="758" w:type="pct"/>
            <w:hideMark/>
          </w:tcPr>
          <w:p w14:paraId="06C6F052" w14:textId="77777777" w:rsidR="0002212F" w:rsidRPr="000564BA" w:rsidRDefault="0002212F" w:rsidP="005847A3">
            <w:pPr>
              <w:pStyle w:val="TableParagraph"/>
            </w:pPr>
            <w:r w:rsidRPr="000564BA">
              <w:t>N</w:t>
            </w:r>
          </w:p>
        </w:tc>
        <w:tc>
          <w:tcPr>
            <w:tcW w:w="695" w:type="pct"/>
            <w:hideMark/>
          </w:tcPr>
          <w:p w14:paraId="18FE3429" w14:textId="77777777" w:rsidR="0002212F" w:rsidRPr="000564BA" w:rsidRDefault="0002212F" w:rsidP="005847A3">
            <w:pPr>
              <w:pStyle w:val="TableParagraph"/>
            </w:pPr>
            <w:r w:rsidRPr="000564BA">
              <w:t>398145.7</w:t>
            </w:r>
          </w:p>
        </w:tc>
        <w:tc>
          <w:tcPr>
            <w:tcW w:w="713" w:type="pct"/>
            <w:hideMark/>
          </w:tcPr>
          <w:p w14:paraId="6B23CF7A" w14:textId="77777777" w:rsidR="0002212F" w:rsidRPr="000564BA" w:rsidRDefault="0002212F" w:rsidP="005847A3">
            <w:pPr>
              <w:pStyle w:val="TableParagraph"/>
            </w:pPr>
            <w:r w:rsidRPr="000564BA">
              <w:t>264550.4</w:t>
            </w:r>
          </w:p>
        </w:tc>
      </w:tr>
      <w:tr w:rsidR="0002212F" w:rsidRPr="000564BA" w14:paraId="1E837480" w14:textId="77777777" w:rsidTr="00D01CBA">
        <w:tc>
          <w:tcPr>
            <w:tcW w:w="1116" w:type="pct"/>
            <w:hideMark/>
          </w:tcPr>
          <w:p w14:paraId="14FA10A9" w14:textId="77777777" w:rsidR="0002212F" w:rsidRPr="000564BA" w:rsidRDefault="0002212F" w:rsidP="005847A3">
            <w:pPr>
              <w:pStyle w:val="TableParagraph"/>
            </w:pPr>
            <w:r w:rsidRPr="000564BA">
              <w:t>Smith’s Hotel H8121-0032</w:t>
            </w:r>
          </w:p>
        </w:tc>
        <w:tc>
          <w:tcPr>
            <w:tcW w:w="1718" w:type="pct"/>
            <w:hideMark/>
          </w:tcPr>
          <w:p w14:paraId="585DE508" w14:textId="77777777" w:rsidR="0002212F" w:rsidRPr="000564BA" w:rsidRDefault="0002212F" w:rsidP="005847A3">
            <w:pPr>
              <w:pStyle w:val="TableParagraph"/>
            </w:pPr>
            <w:r w:rsidRPr="000564BA">
              <w:t>Former site of the Smith’s Hotel</w:t>
            </w:r>
          </w:p>
        </w:tc>
        <w:tc>
          <w:tcPr>
            <w:tcW w:w="758" w:type="pct"/>
            <w:hideMark/>
          </w:tcPr>
          <w:p w14:paraId="2528423E" w14:textId="77777777" w:rsidR="0002212F" w:rsidRPr="000564BA" w:rsidRDefault="0002212F" w:rsidP="005847A3">
            <w:pPr>
              <w:pStyle w:val="TableParagraph"/>
            </w:pPr>
            <w:r w:rsidRPr="000564BA">
              <w:t>N</w:t>
            </w:r>
          </w:p>
        </w:tc>
        <w:tc>
          <w:tcPr>
            <w:tcW w:w="695" w:type="pct"/>
            <w:hideMark/>
          </w:tcPr>
          <w:p w14:paraId="1482124D" w14:textId="77777777" w:rsidR="0002212F" w:rsidRPr="000564BA" w:rsidRDefault="0002212F" w:rsidP="005847A3">
            <w:pPr>
              <w:pStyle w:val="TableParagraph"/>
            </w:pPr>
            <w:r w:rsidRPr="000564BA">
              <w:t>398277.0</w:t>
            </w:r>
          </w:p>
        </w:tc>
        <w:tc>
          <w:tcPr>
            <w:tcW w:w="713" w:type="pct"/>
            <w:hideMark/>
          </w:tcPr>
          <w:p w14:paraId="5D04DC47" w14:textId="77777777" w:rsidR="0002212F" w:rsidRPr="000564BA" w:rsidRDefault="0002212F" w:rsidP="005847A3">
            <w:pPr>
              <w:pStyle w:val="TableParagraph"/>
            </w:pPr>
            <w:r w:rsidRPr="000564BA">
              <w:t>264236.9</w:t>
            </w:r>
          </w:p>
        </w:tc>
      </w:tr>
      <w:bookmarkEnd w:id="227"/>
    </w:tbl>
    <w:p w14:paraId="47EA473C" w14:textId="534DB3B4" w:rsidR="0047453F" w:rsidRPr="000E2347" w:rsidRDefault="00341056" w:rsidP="000E2347">
      <w:pPr>
        <w:rPr>
          <w:rFonts w:ascii="Arial" w:hAnsi="Arial"/>
          <w:kern w:val="28"/>
          <w:sz w:val="30"/>
        </w:rPr>
      </w:pPr>
      <w:r>
        <w:br w:type="page"/>
      </w:r>
    </w:p>
    <w:p w14:paraId="536FEA44" w14:textId="3A0AB5B9" w:rsidR="00830F92" w:rsidRDefault="00830F92" w:rsidP="006901F1">
      <w:pPr>
        <w:pStyle w:val="Heading1"/>
      </w:pPr>
      <w:r>
        <w:t xml:space="preserve"> </w:t>
      </w:r>
      <w:bookmarkStart w:id="228" w:name="_Ref195867685"/>
      <w:bookmarkStart w:id="229" w:name="_Ref196377324"/>
      <w:bookmarkStart w:id="230" w:name="_Toc210049027"/>
      <w:r>
        <w:t>Rehabilitation Vision and Objectives</w:t>
      </w:r>
      <w:bookmarkEnd w:id="228"/>
      <w:bookmarkEnd w:id="229"/>
      <w:bookmarkEnd w:id="230"/>
    </w:p>
    <w:p w14:paraId="683144E0" w14:textId="5EB3C3B3" w:rsidR="008861AE" w:rsidRPr="008861AE" w:rsidRDefault="008861AE" w:rsidP="00B75E20">
      <w:pPr>
        <w:pStyle w:val="Heading2"/>
      </w:pPr>
      <w:r w:rsidRPr="008861AE">
        <w:t> </w:t>
      </w:r>
      <w:bookmarkStart w:id="231" w:name="_Toc210049028"/>
      <w:r w:rsidRPr="008861AE">
        <w:t>Introduction</w:t>
      </w:r>
      <w:bookmarkEnd w:id="231"/>
      <w:r w:rsidRPr="008861AE">
        <w:t> </w:t>
      </w:r>
    </w:p>
    <w:p w14:paraId="47613252" w14:textId="574B9857" w:rsidR="00EC1241" w:rsidRDefault="00EC1241" w:rsidP="00EC1241">
      <w:r>
        <w:t xml:space="preserve">Development of a project vision, underlying principles and objectives is part of the best practice approach to mine closure planning </w:t>
      </w:r>
      <w:r w:rsidR="00360CA9">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360CA9">
        <w:fldChar w:fldCharType="separate"/>
      </w:r>
      <w:r w:rsidR="00360CA9">
        <w:rPr>
          <w:noProof/>
        </w:rPr>
        <w:t>(ICMM 2025)</w:t>
      </w:r>
      <w:r w:rsidR="00360CA9">
        <w:fldChar w:fldCharType="end"/>
      </w:r>
      <w:r>
        <w:t xml:space="preserve">. </w:t>
      </w:r>
      <w:r w:rsidRPr="008861AE">
        <w:t xml:space="preserve">The closure vision provides a high-level aspirational description of what a company and stakeholders want to achieve through implementation of the closure plan. </w:t>
      </w:r>
    </w:p>
    <w:p w14:paraId="4BB853E2" w14:textId="57E5A8A3" w:rsidR="00EC1241" w:rsidRDefault="00EC1241" w:rsidP="00EC1241">
      <w:r w:rsidRPr="008861AE">
        <w:t xml:space="preserve">Rehabilitation </w:t>
      </w:r>
      <w:r>
        <w:t>p</w:t>
      </w:r>
      <w:r w:rsidRPr="008861AE">
        <w:t xml:space="preserve">roject </w:t>
      </w:r>
      <w:r>
        <w:t>p</w:t>
      </w:r>
      <w:r w:rsidRPr="008861AE">
        <w:t>rinciples are high-level statements that cover general site wide conditions to be incorporated in rehabilitation activities.</w:t>
      </w:r>
    </w:p>
    <w:p w14:paraId="5E59ABFC" w14:textId="6A5128AD" w:rsidR="00EC1241" w:rsidRDefault="00EC1241" w:rsidP="00EC1241">
      <w:r w:rsidRPr="008861AE">
        <w:t xml:space="preserve">Rehabilitation </w:t>
      </w:r>
      <w:r>
        <w:t>o</w:t>
      </w:r>
      <w:r w:rsidRPr="008861AE">
        <w:t>bjectives set out the long-term goals for rehabilitation of the site, and therefore are focused, positive statements on key aspects of the site. They are specific to the Yallourn Mine and reflect the company’s vision for the site, and incorporate legal requirements, alongside community and stakeholder considerations on potential post-mining land uses, whilst ensuring key technical risks are addressed. The development of the Yallourn Mine rehabilitation objectives considered all the aspects that may be or are impacted by the operation. Rehabilitation objectives are an essential component of the rehabilitation process, providing transparency for stakeholders as to what EAY commits to achieve at relinquishment.</w:t>
      </w:r>
    </w:p>
    <w:p w14:paraId="5BDD7A5C" w14:textId="4D240774" w:rsidR="00EC1241" w:rsidRPr="008861AE" w:rsidRDefault="00E07A0B" w:rsidP="00EC1241">
      <w:r>
        <w:t>To</w:t>
      </w:r>
      <w:r w:rsidR="00EC1241" w:rsidRPr="008861AE">
        <w:t xml:space="preserve"> meet rehabilitation objectives,</w:t>
      </w:r>
      <w:r w:rsidR="00EC1241">
        <w:t xml:space="preserve"> the relevant</w:t>
      </w:r>
      <w:r w:rsidR="00EC1241" w:rsidRPr="008861AE">
        <w:t xml:space="preserve"> rehabilitation activities are planned and implemented. These activities have </w:t>
      </w:r>
      <w:r w:rsidR="00F61398">
        <w:t xml:space="preserve">closure </w:t>
      </w:r>
      <w:r w:rsidR="00EC1241" w:rsidRPr="008861AE">
        <w:t>criteria attached (requirements and measurements) which once achieved indicate the success of the closure activities in meeting the rehabilitation objectives.</w:t>
      </w:r>
    </w:p>
    <w:p w14:paraId="03522A55" w14:textId="77777777" w:rsidR="007147C2" w:rsidRDefault="008861AE" w:rsidP="00C43772">
      <w:r w:rsidRPr="008861AE">
        <w:rPr>
          <w:noProof/>
        </w:rPr>
        <w:drawing>
          <wp:inline distT="0" distB="0" distL="0" distR="0" wp14:anchorId="3AAB38D7" wp14:editId="74DB9AB6">
            <wp:extent cx="5143500" cy="2066925"/>
            <wp:effectExtent l="0" t="0" r="0" b="0"/>
            <wp:docPr id="2049372238" name="Picture 2"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372238" name="Picture 2" descr="A diagram of a pyramid&#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43500" cy="2066925"/>
                    </a:xfrm>
                    <a:prstGeom prst="rect">
                      <a:avLst/>
                    </a:prstGeom>
                    <a:noFill/>
                    <a:ln>
                      <a:noFill/>
                    </a:ln>
                  </pic:spPr>
                </pic:pic>
              </a:graphicData>
            </a:graphic>
          </wp:inline>
        </w:drawing>
      </w:r>
    </w:p>
    <w:p w14:paraId="022EBC53" w14:textId="56C4AA41" w:rsidR="007147C2" w:rsidRDefault="007147C2" w:rsidP="00C43772">
      <w:pPr>
        <w:pStyle w:val="Caption"/>
      </w:pPr>
      <w:bookmarkStart w:id="232" w:name="_Toc210125490"/>
      <w:r>
        <w:t xml:space="preserve">Figure </w:t>
      </w:r>
      <w:r w:rsidR="00946086">
        <w:fldChar w:fldCharType="begin"/>
      </w:r>
      <w:r w:rsidR="00946086">
        <w:instrText xml:space="preserve"> STYLEREF 1 \s </w:instrText>
      </w:r>
      <w:r w:rsidR="00946086">
        <w:fldChar w:fldCharType="separate"/>
      </w:r>
      <w:r w:rsidR="00D35BC0">
        <w:rPr>
          <w:noProof/>
        </w:rPr>
        <w:t>6</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t xml:space="preserve">: </w:t>
      </w:r>
      <w:r w:rsidRPr="009C10DE">
        <w:t xml:space="preserve">Development of </w:t>
      </w:r>
      <w:r>
        <w:t>V</w:t>
      </w:r>
      <w:r w:rsidRPr="009C10DE">
        <w:t xml:space="preserve">ision, </w:t>
      </w:r>
      <w:r>
        <w:t>P</w:t>
      </w:r>
      <w:r w:rsidRPr="009C10DE">
        <w:t xml:space="preserve">roject </w:t>
      </w:r>
      <w:r>
        <w:t>P</w:t>
      </w:r>
      <w:r w:rsidRPr="009C10DE">
        <w:t xml:space="preserve">rinciples and </w:t>
      </w:r>
      <w:r>
        <w:t>R</w:t>
      </w:r>
      <w:r w:rsidRPr="009C10DE">
        <w:t xml:space="preserve">ehabilitation </w:t>
      </w:r>
      <w:r>
        <w:t>O</w:t>
      </w:r>
      <w:r w:rsidRPr="009C10DE">
        <w:t>bjectives</w:t>
      </w:r>
      <w:bookmarkEnd w:id="232"/>
    </w:p>
    <w:p w14:paraId="2B652DDD" w14:textId="78FB3705" w:rsidR="00E36ACE" w:rsidRDefault="00E07A0B" w:rsidP="00E36ACE">
      <w:r>
        <w:t>P</w:t>
      </w:r>
      <w:r w:rsidR="00E36ACE" w:rsidRPr="008861AE">
        <w:t xml:space="preserve">er regulatory requirements the post-mining landform must be “safe, stable and sustainable” to support the post mining land use. This requirement, alongside other legal requirements, technical knowledge, stakeholder engagement, and risk analysis, underpins the development of the vision, rehabilitation principles, objectives and the resulting </w:t>
      </w:r>
      <w:r w:rsidR="008428F3">
        <w:t>closure</w:t>
      </w:r>
      <w:r w:rsidR="00E36ACE" w:rsidRPr="008861AE">
        <w:t xml:space="preserve"> criteria</w:t>
      </w:r>
      <w:r w:rsidR="00E36ACE">
        <w:t xml:space="preserve"> (refer to</w:t>
      </w:r>
      <w:r w:rsidR="004A6A4E">
        <w:t xml:space="preserve"> </w:t>
      </w:r>
      <w:r w:rsidR="004A6A4E">
        <w:fldChar w:fldCharType="begin"/>
      </w:r>
      <w:r w:rsidR="004A6A4E">
        <w:instrText xml:space="preserve"> REF _Ref195177253 \r \h </w:instrText>
      </w:r>
      <w:r w:rsidR="004A6A4E">
        <w:fldChar w:fldCharType="separate"/>
      </w:r>
      <w:r w:rsidR="00D35BC0">
        <w:t>Chapter 13</w:t>
      </w:r>
      <w:r w:rsidR="004A6A4E">
        <w:fldChar w:fldCharType="end"/>
      </w:r>
      <w:r w:rsidR="00E36ACE">
        <w:t>)</w:t>
      </w:r>
      <w:r w:rsidR="00E36ACE" w:rsidRPr="008861AE">
        <w:t>.</w:t>
      </w:r>
    </w:p>
    <w:p w14:paraId="09E2A75F" w14:textId="573B913F" w:rsidR="00801F9B" w:rsidRDefault="00801F9B">
      <w:pPr>
        <w:spacing w:after="0" w:line="240" w:lineRule="auto"/>
      </w:pPr>
      <w:r>
        <w:br w:type="page"/>
      </w:r>
    </w:p>
    <w:p w14:paraId="7AEF90E9" w14:textId="5136A792" w:rsidR="008861AE" w:rsidRPr="008861AE" w:rsidRDefault="008861AE" w:rsidP="00B75E20">
      <w:pPr>
        <w:pStyle w:val="Heading2"/>
      </w:pPr>
      <w:bookmarkStart w:id="233" w:name="_Ref196837064"/>
      <w:bookmarkStart w:id="234" w:name="_Ref196837068"/>
      <w:bookmarkStart w:id="235" w:name="_Toc210049029"/>
      <w:r w:rsidRPr="008861AE">
        <w:t>Vision Statement for Rehabilitation</w:t>
      </w:r>
      <w:bookmarkEnd w:id="233"/>
      <w:bookmarkEnd w:id="234"/>
      <w:bookmarkEnd w:id="235"/>
    </w:p>
    <w:p w14:paraId="3F9CBD9B" w14:textId="1022F3DC" w:rsidR="00FC3DF0" w:rsidRPr="008861AE" w:rsidRDefault="00FC3DF0" w:rsidP="00FC3DF0">
      <w:r w:rsidRPr="008861AE">
        <w:t>EAY are committed to honouring Yallourn’s legacy and want the site to be part of the regions transition to new economic opportunities, creating jobs, while providing beneficial future land uses beyond mining.</w:t>
      </w:r>
      <w:r w:rsidR="00F17224">
        <w:t xml:space="preserve"> </w:t>
      </w:r>
      <w:r>
        <w:t xml:space="preserve">As raised in previous chapters, </w:t>
      </w:r>
      <w:r w:rsidR="00995AAD">
        <w:t>the</w:t>
      </w:r>
      <w:r w:rsidRPr="008861AE">
        <w:t xml:space="preserve"> vision for the Yallourn Mine is:</w:t>
      </w:r>
    </w:p>
    <w:p w14:paraId="1087AC59" w14:textId="1724FFF4" w:rsidR="008861AE" w:rsidRDefault="008861AE" w:rsidP="009D4F4F">
      <w:pPr>
        <w:pStyle w:val="ParagraphSubHeading"/>
      </w:pPr>
      <w:r w:rsidRPr="008861AE">
        <w:t>To transform the Yallourn site into a landscape that enables ongoing prosperity and amenity for all. One that is an example of what can be achieved when business, government, communities, and custodians of the land work together.</w:t>
      </w:r>
    </w:p>
    <w:p w14:paraId="154211C1" w14:textId="4C38F64A" w:rsidR="0047453F" w:rsidRDefault="0047453F" w:rsidP="00917FA6">
      <w:pPr>
        <w:tabs>
          <w:tab w:val="left" w:pos="1418"/>
          <w:tab w:val="left" w:pos="1560"/>
        </w:tabs>
        <w:spacing w:line="276" w:lineRule="auto"/>
        <w:ind w:right="566"/>
        <w:jc w:val="both"/>
      </w:pPr>
      <w:r w:rsidRPr="005850B8">
        <w:rPr>
          <w:rFonts w:cs="Arial"/>
        </w:rPr>
        <w:t>This vision centres around the transformation of the current pit voids into a lake</w:t>
      </w:r>
      <w:r>
        <w:rPr>
          <w:rFonts w:cs="Arial"/>
        </w:rPr>
        <w:t xml:space="preserve"> </w:t>
      </w:r>
      <w:r w:rsidR="00A50352">
        <w:rPr>
          <w:rFonts w:cs="Arial"/>
        </w:rPr>
        <w:t>and EAY's aspiration that it will be</w:t>
      </w:r>
      <w:r>
        <w:rPr>
          <w:rFonts w:cs="Arial"/>
        </w:rPr>
        <w:t xml:space="preserve"> capable of supporting recreational uses</w:t>
      </w:r>
      <w:r w:rsidR="00437676">
        <w:rPr>
          <w:rFonts w:cs="Arial"/>
        </w:rPr>
        <w:t>.</w:t>
      </w:r>
    </w:p>
    <w:p w14:paraId="7D7C000A" w14:textId="32595FA6" w:rsidR="00BC3B09" w:rsidRDefault="00BC3B09" w:rsidP="00BC3B09">
      <w:r>
        <w:t>The vision statement was informed by visioning workshops held in late 2022 and 2023</w:t>
      </w:r>
      <w:r w:rsidR="0083421F">
        <w:t xml:space="preserve"> </w:t>
      </w:r>
      <w:r w:rsidR="00F37432">
        <w:fldChar w:fldCharType="begin"/>
      </w:r>
      <w:r w:rsidR="001B655D">
        <w:instrText xml:space="preserve"> ADDIN EN.CITE &lt;EndNote&gt;&lt;Cite&gt;&lt;Author&gt;ERM&lt;/Author&gt;&lt;Year&gt;2023&lt;/Year&gt;&lt;RecNum&gt;71&lt;/RecNum&gt;&lt;DisplayText&gt;(ERM 2023b, ERM 2023c)&lt;/DisplayText&gt;&lt;record&gt;&lt;rec-number&gt;71&lt;/rec-number&gt;&lt;foreign-keys&gt;&lt;key app="EN" db-id="spaff0s0osz0sqe0t5a55fezradpx9psfrzt" timestamp="1747019913" guid="dd40be13-0189-4e71-9ef3-b3be04c9cd46"&gt;71&lt;/key&gt;&lt;/foreign-keys&gt;&lt;ref-type name="Report"&gt;27&lt;/ref-type&gt;&lt;contributors&gt;&lt;authors&gt;&lt;author&gt;ERM&lt;/author&gt;&lt;/authors&gt;&lt;secondary-authors&gt;&lt;author&gt;Environmental Resources Management Australia Pty Ltd,&lt;/author&gt;&lt;/secondary-authors&gt;&lt;/contributors&gt;&lt;titles&gt;&lt;title&gt;Mine Rehabilitation Visioning Workshops: Outcomes Report&lt;/title&gt;&lt;/titles&gt;&lt;number&gt;A2407364&lt;/number&gt;&lt;dates&gt;&lt;year&gt;2023&lt;/year&gt;&lt;pub-dates&gt;&lt;date&gt;05/09/2023&lt;/date&gt;&lt;/pub-dates&gt;&lt;/dates&gt;&lt;isbn&gt;0681306&lt;/isbn&gt;&lt;urls&gt;&lt;/urls&gt;&lt;/record&gt;&lt;/Cite&gt;&lt;Cite&gt;&lt;Author&gt;ERM&lt;/Author&gt;&lt;Year&gt;2023&lt;/Year&gt;&lt;RecNum&gt;72&lt;/RecNum&gt;&lt;record&gt;&lt;rec-number&gt;72&lt;/rec-number&gt;&lt;foreign-keys&gt;&lt;key app="EN" db-id="spaff0s0osz0sqe0t5a55fezradpx9psfrzt" timestamp="1747020010" guid="22519eb2-e644-4855-a9bb-792099db98c7"&gt;72&lt;/key&gt;&lt;/foreign-keys&gt;&lt;ref-type name="Report"&gt;27&lt;/ref-type&gt;&lt;contributors&gt;&lt;authors&gt;&lt;author&gt;ERM&lt;/author&gt;&lt;/authors&gt;&lt;secondary-authors&gt;&lt;author&gt;Environmental Resources Management Australia Pty Ltd,&lt;/author&gt;&lt;/secondary-authors&gt;&lt;/contributors&gt;&lt;titles&gt;&lt;title&gt;Mine Rehabilitation Visioning Workshops: Outcomes Report - Addendum&lt;/title&gt;&lt;/titles&gt;&lt;number&gt;A2407362&lt;/number&gt;&lt;dates&gt;&lt;year&gt;2023&lt;/year&gt;&lt;pub-dates&gt;&lt;date&gt;25/10/2023&lt;/date&gt;&lt;/pub-dates&gt;&lt;/dates&gt;&lt;isbn&gt;0696899&lt;/isbn&gt;&lt;urls&gt;&lt;/urls&gt;&lt;/record&gt;&lt;/Cite&gt;&lt;/EndNote&gt;</w:instrText>
      </w:r>
      <w:r w:rsidR="00F37432">
        <w:fldChar w:fldCharType="separate"/>
      </w:r>
      <w:r w:rsidR="00F37432">
        <w:rPr>
          <w:noProof/>
        </w:rPr>
        <w:t>(ERM 2023b, ERM 2023c)</w:t>
      </w:r>
      <w:r w:rsidR="00F37432">
        <w:fldChar w:fldCharType="end"/>
      </w:r>
      <w:r>
        <w:t>. These workshops consulted a wide range of people who either worked at the site, or had a connection with Yallourn, to understand their views on “What does good rehabilitation and closure look like for Yallourn?”</w:t>
      </w:r>
      <w:r w:rsidR="00E3774E">
        <w:t>. Attendees were asked to think about this question from the perspective of being a community member.</w:t>
      </w:r>
      <w:r>
        <w:t xml:space="preserve"> </w:t>
      </w:r>
    </w:p>
    <w:p w14:paraId="297BBCEC" w14:textId="77777777" w:rsidR="00BC3B09" w:rsidRDefault="00BC3B09" w:rsidP="00BC3B09">
      <w:r>
        <w:t>Over 360 ideas were captured, collated and reviewed from the internal workforce, site leadership team, corporate personnel, Jeeralang Power Station and the Environment Review Committee (ERC). The sentiment from these visioning workshops included:</w:t>
      </w:r>
    </w:p>
    <w:p w14:paraId="4F4883AD" w14:textId="77777777" w:rsidR="00BC3B09" w:rsidRDefault="00BC3B09" w:rsidP="00ED69BB">
      <w:pPr>
        <w:pStyle w:val="ListParagraph"/>
        <w:numPr>
          <w:ilvl w:val="0"/>
          <w:numId w:val="48"/>
        </w:numPr>
      </w:pPr>
      <w:r w:rsidRPr="002F4F65">
        <w:rPr>
          <w:b/>
          <w:bCs/>
        </w:rPr>
        <w:t>Safety and sustainability:</w:t>
      </w:r>
      <w:r>
        <w:t xml:space="preserve"> Leave a safe, stable, and sustainable final landform.</w:t>
      </w:r>
    </w:p>
    <w:p w14:paraId="2BF057EB" w14:textId="77777777" w:rsidR="00BC3B09" w:rsidRDefault="00BC3B09" w:rsidP="00ED69BB">
      <w:pPr>
        <w:pStyle w:val="ListParagraph"/>
        <w:numPr>
          <w:ilvl w:val="0"/>
          <w:numId w:val="48"/>
        </w:numPr>
      </w:pPr>
      <w:r w:rsidRPr="002F4F65">
        <w:rPr>
          <w:b/>
          <w:bCs/>
        </w:rPr>
        <w:t>Demonstrate best practice in rehabilitation:</w:t>
      </w:r>
      <w:r>
        <w:t xml:space="preserve"> Aspire to be seen as a leading example of successful closure and rehabilitation.</w:t>
      </w:r>
    </w:p>
    <w:p w14:paraId="3E69A491" w14:textId="77777777" w:rsidR="00BC3B09" w:rsidRDefault="00BC3B09" w:rsidP="00ED69BB">
      <w:pPr>
        <w:pStyle w:val="ListParagraph"/>
        <w:numPr>
          <w:ilvl w:val="0"/>
          <w:numId w:val="48"/>
        </w:numPr>
      </w:pPr>
      <w:r w:rsidRPr="002F4F65">
        <w:rPr>
          <w:b/>
          <w:bCs/>
        </w:rPr>
        <w:t>Focus on engagement:</w:t>
      </w:r>
      <w:r>
        <w:t xml:space="preserve"> Actively engage with the workforce, community and stakeholders throughout all stages of the rehabilitation.</w:t>
      </w:r>
    </w:p>
    <w:p w14:paraId="75DB327A" w14:textId="77777777" w:rsidR="00BC3B09" w:rsidRDefault="00BC3B09" w:rsidP="00ED69BB">
      <w:pPr>
        <w:pStyle w:val="ListParagraph"/>
        <w:numPr>
          <w:ilvl w:val="0"/>
          <w:numId w:val="48"/>
        </w:numPr>
      </w:pPr>
      <w:r w:rsidRPr="002F4F65">
        <w:rPr>
          <w:b/>
          <w:bCs/>
        </w:rPr>
        <w:t>Consider commercial viability:</w:t>
      </w:r>
      <w:r>
        <w:t xml:space="preserve"> Plan to rehabilitate in a way that is financially viable, both in terms of the rehabilitation work itself and future land uses.  </w:t>
      </w:r>
    </w:p>
    <w:p w14:paraId="752C706C" w14:textId="77777777" w:rsidR="00BC3B09" w:rsidRDefault="00BC3B09" w:rsidP="00ED69BB">
      <w:pPr>
        <w:pStyle w:val="ListParagraph"/>
        <w:numPr>
          <w:ilvl w:val="0"/>
          <w:numId w:val="48"/>
        </w:numPr>
      </w:pPr>
      <w:r w:rsidRPr="002F4F65">
        <w:rPr>
          <w:b/>
          <w:bCs/>
        </w:rPr>
        <w:t>Leave something we’re proud of:</w:t>
      </w:r>
      <w:r>
        <w:t xml:space="preserve"> Leave a site for the community that makes people feel proud of what is left behind.</w:t>
      </w:r>
    </w:p>
    <w:p w14:paraId="44E1D40C" w14:textId="77777777" w:rsidR="00BC3B09" w:rsidRDefault="00BC3B09" w:rsidP="00ED69BB">
      <w:pPr>
        <w:pStyle w:val="ListParagraph"/>
        <w:numPr>
          <w:ilvl w:val="0"/>
          <w:numId w:val="48"/>
        </w:numPr>
      </w:pPr>
      <w:r w:rsidRPr="002F4F65">
        <w:rPr>
          <w:b/>
          <w:bCs/>
        </w:rPr>
        <w:t>Have a clearly defined strategy:</w:t>
      </w:r>
      <w:r>
        <w:t xml:space="preserve"> Understand and communicate the steps required to close and rehabilitate the site.</w:t>
      </w:r>
    </w:p>
    <w:p w14:paraId="2690B118" w14:textId="77777777" w:rsidR="00BC3B09" w:rsidRDefault="00BC3B09" w:rsidP="00ED69BB">
      <w:pPr>
        <w:pStyle w:val="ListParagraph"/>
        <w:numPr>
          <w:ilvl w:val="0"/>
          <w:numId w:val="48"/>
        </w:numPr>
      </w:pPr>
      <w:r w:rsidRPr="002F4F65">
        <w:rPr>
          <w:b/>
          <w:bCs/>
        </w:rPr>
        <w:t>Consider a broader view of the project:</w:t>
      </w:r>
      <w:r>
        <w:t xml:space="preserve"> Take into consideration other factors outside the site boundary such as the rehabilitation plans for the other coal mines.</w:t>
      </w:r>
    </w:p>
    <w:p w14:paraId="076CE3DD" w14:textId="7BD7AF6B" w:rsidR="00BC3B09" w:rsidRDefault="00BC3B09" w:rsidP="00BC3B09">
      <w:r>
        <w:t>Sentiments from these workshops</w:t>
      </w:r>
      <w:r w:rsidR="00BE144E">
        <w:t>, along with company values and regulatory expectations,</w:t>
      </w:r>
      <w:r>
        <w:t xml:space="preserve"> were considered when developing the rehabilitation vision and objectives. </w:t>
      </w:r>
    </w:p>
    <w:p w14:paraId="3B1503D2" w14:textId="7BFC5478" w:rsidR="00801F9B" w:rsidRDefault="00801F9B">
      <w:pPr>
        <w:spacing w:after="0" w:line="240" w:lineRule="auto"/>
      </w:pPr>
      <w:r>
        <w:br w:type="page"/>
      </w:r>
    </w:p>
    <w:p w14:paraId="3FEB82AA" w14:textId="27CDD4FD" w:rsidR="008861AE" w:rsidRPr="008861AE" w:rsidRDefault="008861AE" w:rsidP="00B75E20">
      <w:pPr>
        <w:pStyle w:val="Heading2"/>
      </w:pPr>
      <w:bookmarkStart w:id="236" w:name="_Toc210049030"/>
      <w:r w:rsidRPr="008861AE">
        <w:t>Key Rehabilitation Project Principles</w:t>
      </w:r>
      <w:bookmarkEnd w:id="236"/>
    </w:p>
    <w:p w14:paraId="6C3EBA90" w14:textId="7AB92DD2" w:rsidR="004F1DA6" w:rsidRDefault="004F1DA6" w:rsidP="004F1DA6">
      <w:r w:rsidRPr="008861AE">
        <w:t>Key rehabilitation project principles have been</w:t>
      </w:r>
      <w:r>
        <w:t xml:space="preserve"> developed with a focus on the regulatory requirements for </w:t>
      </w:r>
      <w:r>
        <w:rPr>
          <w:i/>
          <w:iCs/>
        </w:rPr>
        <w:t>safe, stable and sustainable</w:t>
      </w:r>
      <w:r w:rsidRPr="008861AE">
        <w:t xml:space="preserve">. </w:t>
      </w:r>
      <w:r>
        <w:t xml:space="preserve">Definitions of </w:t>
      </w:r>
      <w:r>
        <w:rPr>
          <w:i/>
          <w:iCs/>
        </w:rPr>
        <w:t>safe, stable and sustainable</w:t>
      </w:r>
      <w:r>
        <w:t xml:space="preserve"> were developed with consideration of regulatory definitions, ICMM closure principles </w:t>
      </w:r>
      <w:r w:rsidR="00B534A2">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B534A2">
        <w:fldChar w:fldCharType="separate"/>
      </w:r>
      <w:r w:rsidR="00B534A2">
        <w:rPr>
          <w:noProof/>
        </w:rPr>
        <w:t>(ICMM 2025)</w:t>
      </w:r>
      <w:r w:rsidR="00B534A2">
        <w:fldChar w:fldCharType="end"/>
      </w:r>
      <w:r w:rsidR="00542804">
        <w:t xml:space="preserve"> </w:t>
      </w:r>
      <w:r>
        <w:t xml:space="preserve">and the </w:t>
      </w:r>
      <w:r w:rsidRPr="00360CA9">
        <w:rPr>
          <w:i/>
          <w:iCs/>
        </w:rPr>
        <w:t>MLRA Vocabulary</w:t>
      </w:r>
      <w:r>
        <w:t xml:space="preserve"> document </w:t>
      </w:r>
      <w:r w:rsidR="00360CA9">
        <w:fldChar w:fldCharType="begin"/>
      </w:r>
      <w:r w:rsidR="001B655D">
        <w:instrText xml:space="preserve"> ADDIN EN.CITE &lt;EndNote&gt;&lt;Cite&gt;&lt;Author&gt;MLRA&lt;/Author&gt;&lt;Year&gt;2024&lt;/Year&gt;&lt;RecNum&gt;11&lt;/RecNum&gt;&lt;DisplayText&gt;(MLRA 2024b)&lt;/DisplayText&gt;&lt;record&gt;&lt;rec-number&gt;11&lt;/rec-number&gt;&lt;foreign-keys&gt;&lt;key app="EN" db-id="spaff0s0osz0sqe0t5a55fezradpx9psfrzt" timestamp="1744953291" guid="2b468e46-4a58-401a-852c-d262d4283d54"&gt;11&lt;/key&gt;&lt;/foreign-keys&gt;&lt;ref-type name="Report"&gt;27&lt;/ref-type&gt;&lt;contributors&gt;&lt;authors&gt;&lt;author&gt;MLRA&lt;/author&gt;&lt;/authors&gt;&lt;secondary-authors&gt;&lt;author&gt;Mine Land Rehabilitation Authority,&lt;/author&gt;&lt;/secondary-authors&gt;&lt;/contributors&gt;&lt;titles&gt;&lt;title&gt;MLRA Vocabulary&lt;/title&gt;&lt;/titles&gt;&lt;number&gt;A2394027&lt;/number&gt;&lt;dates&gt;&lt;year&gt;2024&lt;/year&gt;&lt;/dates&gt;&lt;pub-location&gt;https://www.mineland.vic.gov.au/learn/vocabulary/&lt;/pub-location&gt;&lt;publisher&gt;State Government of Victoria&lt;/publisher&gt;&lt;urls&gt;&lt;/urls&gt;&lt;access-date&gt;29/4/2025&lt;/access-date&gt;&lt;/record&gt;&lt;/Cite&gt;&lt;/EndNote&gt;</w:instrText>
      </w:r>
      <w:r w:rsidR="00360CA9">
        <w:fldChar w:fldCharType="separate"/>
      </w:r>
      <w:r w:rsidR="00500A43">
        <w:rPr>
          <w:noProof/>
        </w:rPr>
        <w:t>(MLRA 2024b)</w:t>
      </w:r>
      <w:r w:rsidR="00360CA9">
        <w:fldChar w:fldCharType="end"/>
      </w:r>
      <w:r>
        <w:t xml:space="preserve">.  Drafting the definitions was achieved using a multi-disciplinary approach to ensure the definitions were suitable across all aspects of the projects.  </w:t>
      </w:r>
    </w:p>
    <w:p w14:paraId="52627E71" w14:textId="6CCBD9C0" w:rsidR="00697304" w:rsidRDefault="004F1DA6" w:rsidP="004F1DA6">
      <w:r>
        <w:t>These principles (</w:t>
      </w:r>
      <w:r w:rsidR="00BD4C7C">
        <w:fldChar w:fldCharType="begin"/>
      </w:r>
      <w:r w:rsidR="00BD4C7C">
        <w:instrText xml:space="preserve"> REF _Ref196830067 \h </w:instrText>
      </w:r>
      <w:r w:rsidR="00BD4C7C">
        <w:fldChar w:fldCharType="separate"/>
      </w:r>
      <w:r w:rsidR="00D35BC0">
        <w:t xml:space="preserve">Table </w:t>
      </w:r>
      <w:r w:rsidR="00D35BC0">
        <w:rPr>
          <w:noProof/>
        </w:rPr>
        <w:t>6</w:t>
      </w:r>
      <w:r w:rsidR="00D35BC0">
        <w:noBreakHyphen/>
      </w:r>
      <w:r w:rsidR="00D35BC0">
        <w:rPr>
          <w:noProof/>
        </w:rPr>
        <w:t>1</w:t>
      </w:r>
      <w:r w:rsidR="00BD4C7C">
        <w:fldChar w:fldCharType="end"/>
      </w:r>
      <w:r>
        <w:t xml:space="preserve">) will guide the project planning and be reviewed and revised as the knowledge base for the project grows. </w:t>
      </w:r>
    </w:p>
    <w:p w14:paraId="4AA6665C" w14:textId="4107E1D6" w:rsidR="007147C2" w:rsidRDefault="007147C2" w:rsidP="00C43772">
      <w:pPr>
        <w:pStyle w:val="Caption"/>
      </w:pPr>
      <w:bookmarkStart w:id="237" w:name="_Ref196830067"/>
      <w:bookmarkStart w:id="238" w:name="_Toc210126972"/>
      <w:r>
        <w:t xml:space="preserve">Table </w:t>
      </w:r>
      <w:r w:rsidR="00971AAD">
        <w:fldChar w:fldCharType="begin"/>
      </w:r>
      <w:r w:rsidR="00971AAD">
        <w:instrText xml:space="preserve"> STYLEREF 1 \s </w:instrText>
      </w:r>
      <w:r w:rsidR="00971AAD">
        <w:fldChar w:fldCharType="separate"/>
      </w:r>
      <w:r w:rsidR="00D35BC0">
        <w:rPr>
          <w:noProof/>
        </w:rPr>
        <w:t>6</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bookmarkEnd w:id="237"/>
      <w:r>
        <w:t xml:space="preserve">: </w:t>
      </w:r>
      <w:r w:rsidRPr="00596ECC">
        <w:t xml:space="preserve">Key </w:t>
      </w:r>
      <w:r w:rsidR="00817B3D">
        <w:t>R</w:t>
      </w:r>
      <w:r w:rsidRPr="00596ECC">
        <w:t xml:space="preserve">ehabilitation </w:t>
      </w:r>
      <w:r w:rsidR="00817B3D">
        <w:t>P</w:t>
      </w:r>
      <w:r w:rsidRPr="00596ECC">
        <w:t>rinciples</w:t>
      </w:r>
      <w:bookmarkEnd w:id="238"/>
    </w:p>
    <w:tbl>
      <w:tblPr>
        <w:tblStyle w:val="DMRPTable"/>
        <w:tblW w:w="5000" w:type="pct"/>
        <w:tblLook w:val="04A0" w:firstRow="1" w:lastRow="0" w:firstColumn="1" w:lastColumn="0" w:noHBand="0" w:noVBand="1"/>
      </w:tblPr>
      <w:tblGrid>
        <w:gridCol w:w="1697"/>
        <w:gridCol w:w="9069"/>
      </w:tblGrid>
      <w:tr w:rsidR="009406AD" w:rsidRPr="008861AE" w14:paraId="2D38BFE0" w14:textId="77777777" w:rsidTr="00157F2B">
        <w:trPr>
          <w:cnfStyle w:val="100000000000" w:firstRow="1" w:lastRow="0" w:firstColumn="0" w:lastColumn="0" w:oddVBand="0" w:evenVBand="0" w:oddHBand="0" w:evenHBand="0" w:firstRowFirstColumn="0" w:firstRowLastColumn="0" w:lastRowFirstColumn="0" w:lastRowLastColumn="0"/>
          <w:trHeight w:val="300"/>
          <w:tblHeader/>
        </w:trPr>
        <w:tc>
          <w:tcPr>
            <w:tcW w:w="788" w:type="pct"/>
            <w:hideMark/>
          </w:tcPr>
          <w:p w14:paraId="5960DA9C" w14:textId="0AFB0EE4" w:rsidR="009406AD" w:rsidRPr="008861AE" w:rsidRDefault="009406AD" w:rsidP="009406AD">
            <w:pPr>
              <w:pStyle w:val="TableParagraph"/>
            </w:pPr>
            <w:r>
              <w:t>Project principle</w:t>
            </w:r>
          </w:p>
        </w:tc>
        <w:tc>
          <w:tcPr>
            <w:tcW w:w="4212" w:type="pct"/>
            <w:hideMark/>
          </w:tcPr>
          <w:p w14:paraId="73AF756D" w14:textId="5BEB95F8" w:rsidR="009406AD" w:rsidRPr="008861AE" w:rsidRDefault="009406AD" w:rsidP="009406AD">
            <w:pPr>
              <w:pStyle w:val="TableParagraph"/>
            </w:pPr>
            <w:r w:rsidRPr="00941AD1">
              <w:t>Definition</w:t>
            </w:r>
          </w:p>
        </w:tc>
      </w:tr>
      <w:tr w:rsidR="009406AD" w:rsidRPr="008861AE" w14:paraId="79530859" w14:textId="77777777" w:rsidTr="00D01CBA">
        <w:trPr>
          <w:trHeight w:val="300"/>
        </w:trPr>
        <w:tc>
          <w:tcPr>
            <w:tcW w:w="788" w:type="pct"/>
            <w:hideMark/>
          </w:tcPr>
          <w:p w14:paraId="7525AFCA" w14:textId="309DCA45" w:rsidR="009406AD" w:rsidRPr="008861AE" w:rsidRDefault="009406AD" w:rsidP="009406AD">
            <w:pPr>
              <w:pStyle w:val="TableParagraph"/>
            </w:pPr>
            <w:r w:rsidRPr="00C04024">
              <w:t>Safe</w:t>
            </w:r>
          </w:p>
        </w:tc>
        <w:tc>
          <w:tcPr>
            <w:tcW w:w="4212" w:type="pct"/>
            <w:hideMark/>
          </w:tcPr>
          <w:p w14:paraId="441F2173" w14:textId="3F71D19D" w:rsidR="009406AD" w:rsidRPr="008861AE" w:rsidRDefault="009406AD" w:rsidP="009406AD">
            <w:pPr>
              <w:pStyle w:val="TableParagraph"/>
            </w:pPr>
            <w:r w:rsidRPr="00C04024">
              <w:t>The rehabilitated mine land does not pose a greater risk of harm to humans and the environment than comparable non-mining land uses</w:t>
            </w:r>
          </w:p>
        </w:tc>
      </w:tr>
      <w:tr w:rsidR="009406AD" w:rsidRPr="008861AE" w14:paraId="3C9E8783" w14:textId="77777777" w:rsidTr="00D01CBA">
        <w:trPr>
          <w:trHeight w:val="300"/>
        </w:trPr>
        <w:tc>
          <w:tcPr>
            <w:tcW w:w="788" w:type="pct"/>
            <w:hideMark/>
          </w:tcPr>
          <w:p w14:paraId="01743ACB" w14:textId="25AE0C45" w:rsidR="009406AD" w:rsidRPr="008861AE" w:rsidRDefault="009406AD" w:rsidP="009406AD">
            <w:pPr>
              <w:pStyle w:val="TableParagraph"/>
            </w:pPr>
            <w:r w:rsidRPr="00C04024">
              <w:t>Stable</w:t>
            </w:r>
          </w:p>
        </w:tc>
        <w:tc>
          <w:tcPr>
            <w:tcW w:w="4212" w:type="pct"/>
            <w:hideMark/>
          </w:tcPr>
          <w:p w14:paraId="6E97477D" w14:textId="6B92F9B6" w:rsidR="009406AD" w:rsidRPr="008861AE" w:rsidRDefault="009406AD" w:rsidP="009406AD">
            <w:pPr>
              <w:pStyle w:val="TableParagraph"/>
            </w:pPr>
            <w:r w:rsidRPr="00AF0C2F">
              <w:t>To rehabilitate the mine land such that final landforms are enduring in the long-term, with the</w:t>
            </w:r>
            <w:r>
              <w:t xml:space="preserve"> </w:t>
            </w:r>
            <w:r w:rsidRPr="00AF0C2F">
              <w:t>potential for land movement minimised ensuring the viability of its proposed post-mining land uses</w:t>
            </w:r>
          </w:p>
        </w:tc>
      </w:tr>
      <w:tr w:rsidR="009406AD" w:rsidRPr="008861AE" w14:paraId="12DFC882" w14:textId="77777777" w:rsidTr="00D01CBA">
        <w:trPr>
          <w:trHeight w:val="300"/>
        </w:trPr>
        <w:tc>
          <w:tcPr>
            <w:tcW w:w="788" w:type="pct"/>
            <w:hideMark/>
          </w:tcPr>
          <w:p w14:paraId="28C1853B" w14:textId="2F17700B" w:rsidR="009406AD" w:rsidRPr="008861AE" w:rsidRDefault="009406AD" w:rsidP="009406AD">
            <w:pPr>
              <w:pStyle w:val="TableParagraph"/>
            </w:pPr>
            <w:r w:rsidRPr="000203BF">
              <w:t>Sustainable</w:t>
            </w:r>
          </w:p>
        </w:tc>
        <w:tc>
          <w:tcPr>
            <w:tcW w:w="4212" w:type="pct"/>
            <w:hideMark/>
          </w:tcPr>
          <w:p w14:paraId="218F0537" w14:textId="13D16FBD" w:rsidR="00B535D6" w:rsidRPr="000203BF" w:rsidRDefault="00B535D6" w:rsidP="00B535D6">
            <w:r w:rsidRPr="000203BF">
              <w:t>The rehabilitated mine land will remain in a condition that requires minimal intervention to support the nominated post mining land uses, create a positive legacy, enhance environmental values for both site and the broader Latrobe Catchment</w:t>
            </w:r>
            <w:r w:rsidR="00D86C17" w:rsidRPr="000203BF">
              <w:t xml:space="preserve"> </w:t>
            </w:r>
            <w:r w:rsidRPr="000203BF">
              <w:t>and provide a timely benefit to current and future generations. Execution of rehabilitation works will minimise emissions generated through optimising the use of materials required to develop the rehabilitated landform.</w:t>
            </w:r>
          </w:p>
          <w:p w14:paraId="43B1B0FE" w14:textId="697C8ECA" w:rsidR="009406AD" w:rsidRPr="008861AE" w:rsidRDefault="009406AD" w:rsidP="009406AD">
            <w:pPr>
              <w:pStyle w:val="TableParagraph"/>
            </w:pPr>
          </w:p>
        </w:tc>
      </w:tr>
    </w:tbl>
    <w:p w14:paraId="0A65E6D8" w14:textId="42C43745" w:rsidR="008861AE" w:rsidRPr="008861AE" w:rsidRDefault="008861AE" w:rsidP="00C43772"/>
    <w:p w14:paraId="02559875" w14:textId="7F7D2EEA" w:rsidR="008861AE" w:rsidRPr="008861AE" w:rsidRDefault="008861AE" w:rsidP="00B75E20">
      <w:pPr>
        <w:pStyle w:val="Heading2"/>
      </w:pPr>
      <w:bookmarkStart w:id="239" w:name="_Toc210049031"/>
      <w:r w:rsidRPr="008861AE">
        <w:t>Rehabilitation Objective</w:t>
      </w:r>
      <w:r w:rsidR="007F0AC2">
        <w:t>s</w:t>
      </w:r>
      <w:bookmarkEnd w:id="239"/>
      <w:r w:rsidRPr="008861AE">
        <w:t xml:space="preserve"> </w:t>
      </w:r>
    </w:p>
    <w:p w14:paraId="29752E0E" w14:textId="54313C87" w:rsidR="008861AE" w:rsidRPr="008861AE" w:rsidRDefault="008861AE" w:rsidP="007F4687">
      <w:r w:rsidRPr="008861AE">
        <w:t xml:space="preserve">To develop site specific </w:t>
      </w:r>
      <w:r w:rsidR="008D0D35">
        <w:t>r</w:t>
      </w:r>
      <w:r w:rsidRPr="008861AE">
        <w:t xml:space="preserve">ehabilitation </w:t>
      </w:r>
      <w:r w:rsidR="008D0D35">
        <w:t>o</w:t>
      </w:r>
      <w:r w:rsidRPr="008861AE">
        <w:t>bjectives a number of inputs were considered</w:t>
      </w:r>
      <w:r w:rsidR="007F4687">
        <w:t>, including:</w:t>
      </w:r>
    </w:p>
    <w:p w14:paraId="0F7498AB" w14:textId="0EC2BE6A" w:rsidR="008861AE" w:rsidRPr="008861AE" w:rsidRDefault="008861AE" w:rsidP="00B9652B">
      <w:pPr>
        <w:pStyle w:val="ListParagraph"/>
        <w:numPr>
          <w:ilvl w:val="0"/>
          <w:numId w:val="3"/>
        </w:numPr>
      </w:pPr>
      <w:r w:rsidRPr="008861AE">
        <w:t>Consequences of not achieving safe, stable and sustainable</w:t>
      </w:r>
    </w:p>
    <w:p w14:paraId="071199D6" w14:textId="7FEBE034" w:rsidR="008861AE" w:rsidRPr="008861AE" w:rsidRDefault="008861AE" w:rsidP="00B9652B">
      <w:pPr>
        <w:pStyle w:val="ListParagraph"/>
        <w:numPr>
          <w:ilvl w:val="0"/>
          <w:numId w:val="4"/>
        </w:numPr>
      </w:pPr>
      <w:r w:rsidRPr="008861AE">
        <w:t xml:space="preserve">Regulatory </w:t>
      </w:r>
      <w:r w:rsidR="008D0D35">
        <w:t>o</w:t>
      </w:r>
      <w:r w:rsidRPr="008861AE">
        <w:t>bligations</w:t>
      </w:r>
    </w:p>
    <w:p w14:paraId="494765AF" w14:textId="170530F1" w:rsidR="008861AE" w:rsidRPr="008861AE" w:rsidRDefault="008861AE" w:rsidP="00B9652B">
      <w:pPr>
        <w:pStyle w:val="ListParagraph"/>
        <w:numPr>
          <w:ilvl w:val="0"/>
          <w:numId w:val="5"/>
        </w:numPr>
      </w:pPr>
      <w:r w:rsidRPr="008861AE">
        <w:t xml:space="preserve">Vision </w:t>
      </w:r>
      <w:r w:rsidR="008D0D35">
        <w:t>s</w:t>
      </w:r>
      <w:r w:rsidRPr="008861AE">
        <w:t xml:space="preserve">tatement </w:t>
      </w:r>
    </w:p>
    <w:p w14:paraId="5314B43A" w14:textId="3D333F61" w:rsidR="008861AE" w:rsidRPr="008861AE" w:rsidRDefault="008861AE" w:rsidP="00B9652B">
      <w:pPr>
        <w:pStyle w:val="ListParagraph"/>
        <w:numPr>
          <w:ilvl w:val="0"/>
          <w:numId w:val="6"/>
        </w:numPr>
      </w:pPr>
      <w:r w:rsidRPr="008861AE">
        <w:t xml:space="preserve">Project </w:t>
      </w:r>
      <w:r w:rsidR="008D0D35">
        <w:t>p</w:t>
      </w:r>
      <w:r w:rsidRPr="008861AE">
        <w:t xml:space="preserve">rinciples </w:t>
      </w:r>
    </w:p>
    <w:p w14:paraId="5C53041D" w14:textId="0C6C09CC" w:rsidR="008861AE" w:rsidRPr="008861AE" w:rsidRDefault="008861AE" w:rsidP="00B9652B">
      <w:pPr>
        <w:pStyle w:val="ListParagraph"/>
        <w:numPr>
          <w:ilvl w:val="0"/>
          <w:numId w:val="7"/>
        </w:numPr>
      </w:pPr>
      <w:r w:rsidRPr="008861AE">
        <w:t>Knowledge Base</w:t>
      </w:r>
    </w:p>
    <w:p w14:paraId="77D1ADB7" w14:textId="27C07DA0" w:rsidR="008861AE" w:rsidRPr="008861AE" w:rsidRDefault="008861AE" w:rsidP="00B9652B">
      <w:pPr>
        <w:pStyle w:val="ListParagraph"/>
        <w:numPr>
          <w:ilvl w:val="0"/>
          <w:numId w:val="8"/>
        </w:numPr>
      </w:pPr>
      <w:r w:rsidRPr="008861AE">
        <w:t xml:space="preserve">Post </w:t>
      </w:r>
      <w:r w:rsidR="008D0D35">
        <w:t>m</w:t>
      </w:r>
      <w:r w:rsidRPr="008861AE">
        <w:t xml:space="preserve">ining </w:t>
      </w:r>
      <w:r w:rsidR="008D0D35">
        <w:t>l</w:t>
      </w:r>
      <w:r w:rsidRPr="008861AE">
        <w:t xml:space="preserve">and </w:t>
      </w:r>
      <w:r w:rsidR="008D0D35">
        <w:t>u</w:t>
      </w:r>
      <w:r w:rsidRPr="008861AE">
        <w:t>se</w:t>
      </w:r>
    </w:p>
    <w:p w14:paraId="420235E0" w14:textId="1EA0248A" w:rsidR="008861AE" w:rsidRPr="008861AE" w:rsidRDefault="008861AE" w:rsidP="00B9652B">
      <w:pPr>
        <w:pStyle w:val="ListParagraph"/>
        <w:numPr>
          <w:ilvl w:val="0"/>
          <w:numId w:val="9"/>
        </w:numPr>
      </w:pPr>
      <w:r w:rsidRPr="008861AE">
        <w:t xml:space="preserve">Risk </w:t>
      </w:r>
      <w:r w:rsidR="008D0D35">
        <w:t>m</w:t>
      </w:r>
      <w:r w:rsidRPr="008861AE">
        <w:t>anagement</w:t>
      </w:r>
    </w:p>
    <w:p w14:paraId="5200353C" w14:textId="00A68B91" w:rsidR="008861AE" w:rsidRPr="008861AE" w:rsidRDefault="008861AE" w:rsidP="00B9652B">
      <w:pPr>
        <w:pStyle w:val="ListParagraph"/>
        <w:numPr>
          <w:ilvl w:val="0"/>
          <w:numId w:val="10"/>
        </w:numPr>
      </w:pPr>
      <w:r w:rsidRPr="008861AE">
        <w:t xml:space="preserve">Stakeholder </w:t>
      </w:r>
      <w:r w:rsidR="008D0D35">
        <w:t>i</w:t>
      </w:r>
      <w:r w:rsidRPr="008861AE">
        <w:t>nput</w:t>
      </w:r>
    </w:p>
    <w:p w14:paraId="78383EDB" w14:textId="7FB1179C" w:rsidR="008861AE" w:rsidRPr="008861AE" w:rsidRDefault="009A4665" w:rsidP="00C43772">
      <w:r>
        <w:t>EAY has developed t</w:t>
      </w:r>
      <w:r w:rsidR="008861AE" w:rsidRPr="008861AE">
        <w:t xml:space="preserve">he following </w:t>
      </w:r>
      <w:r w:rsidR="005E7BB4">
        <w:t>r</w:t>
      </w:r>
      <w:r w:rsidR="008861AE" w:rsidRPr="008861AE">
        <w:t xml:space="preserve">ehabilitation </w:t>
      </w:r>
      <w:r w:rsidR="005E7BB4">
        <w:t>o</w:t>
      </w:r>
      <w:r w:rsidR="008861AE" w:rsidRPr="008861AE">
        <w:t>bjectives based on the</w:t>
      </w:r>
      <w:r>
        <w:t>se considerations</w:t>
      </w:r>
      <w:r w:rsidR="00050B51">
        <w:t xml:space="preserve"> as shown in </w:t>
      </w:r>
      <w:r w:rsidR="00050B51">
        <w:fldChar w:fldCharType="begin"/>
      </w:r>
      <w:r w:rsidR="00050B51">
        <w:instrText xml:space="preserve"> REF _Ref197500964 \h </w:instrText>
      </w:r>
      <w:r w:rsidR="00050B51">
        <w:fldChar w:fldCharType="separate"/>
      </w:r>
      <w:r w:rsidR="00D35BC0">
        <w:t xml:space="preserve">Table </w:t>
      </w:r>
      <w:r w:rsidR="00D35BC0">
        <w:rPr>
          <w:noProof/>
        </w:rPr>
        <w:t>6</w:t>
      </w:r>
      <w:r w:rsidR="00D35BC0">
        <w:noBreakHyphen/>
      </w:r>
      <w:r w:rsidR="00D35BC0">
        <w:rPr>
          <w:noProof/>
        </w:rPr>
        <w:t>2</w:t>
      </w:r>
      <w:r w:rsidR="00050B51">
        <w:fldChar w:fldCharType="end"/>
      </w:r>
      <w:r w:rsidR="008861AE" w:rsidRPr="008861AE">
        <w:t>.</w:t>
      </w:r>
      <w:r w:rsidR="00AC3D3F">
        <w:t xml:space="preserve"> The rehabilitation objectives </w:t>
      </w:r>
      <w:r w:rsidR="00C245C1">
        <w:t xml:space="preserve">apply to the </w:t>
      </w:r>
      <w:r w:rsidR="00044CE4">
        <w:t>R</w:t>
      </w:r>
      <w:r w:rsidR="00C245C1">
        <w:t xml:space="preserve">ehabilitation </w:t>
      </w:r>
      <w:r w:rsidR="00044CE4">
        <w:t>D</w:t>
      </w:r>
      <w:r w:rsidR="00C245C1">
        <w:t>omains described in Section 3.7.10</w:t>
      </w:r>
    </w:p>
    <w:p w14:paraId="70820B17" w14:textId="6B3B3E8F" w:rsidR="008861AE" w:rsidRPr="008861AE" w:rsidRDefault="008861AE" w:rsidP="00C43772"/>
    <w:p w14:paraId="750C8E50" w14:textId="77777777" w:rsidR="00E2512D" w:rsidRDefault="00E2512D" w:rsidP="00C43772">
      <w:pPr>
        <w:pStyle w:val="Caption"/>
        <w:sectPr w:rsidR="00E2512D" w:rsidSect="00602833">
          <w:pgSz w:w="11910" w:h="16840"/>
          <w:pgMar w:top="1134" w:right="567" w:bottom="1315" w:left="567" w:header="720" w:footer="356" w:gutter="0"/>
          <w:cols w:space="709"/>
          <w:titlePg/>
          <w:docGrid w:linePitch="299"/>
        </w:sectPr>
      </w:pPr>
    </w:p>
    <w:p w14:paraId="0BEA652C" w14:textId="335C8DD4" w:rsidR="00817B3D" w:rsidRDefault="00817B3D" w:rsidP="00BF2955">
      <w:pPr>
        <w:pStyle w:val="Caption"/>
      </w:pPr>
      <w:bookmarkStart w:id="240" w:name="_Ref197500964"/>
      <w:bookmarkStart w:id="241" w:name="_Toc210126973"/>
      <w:r>
        <w:t xml:space="preserve">Table </w:t>
      </w:r>
      <w:r w:rsidR="00971AAD">
        <w:fldChar w:fldCharType="begin"/>
      </w:r>
      <w:r w:rsidR="00971AAD">
        <w:instrText xml:space="preserve"> STYLEREF 1 \s </w:instrText>
      </w:r>
      <w:r w:rsidR="00971AAD">
        <w:fldChar w:fldCharType="separate"/>
      </w:r>
      <w:r w:rsidR="00D35BC0">
        <w:rPr>
          <w:noProof/>
        </w:rPr>
        <w:t>6</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240"/>
      <w:r>
        <w:t>: Key Rehabilitation Objectives</w:t>
      </w:r>
      <w:bookmarkEnd w:id="241"/>
    </w:p>
    <w:tbl>
      <w:tblPr>
        <w:tblStyle w:val="DMRPTable"/>
        <w:tblW w:w="5000" w:type="pct"/>
        <w:tblLook w:val="04A0" w:firstRow="1" w:lastRow="0" w:firstColumn="1" w:lastColumn="0" w:noHBand="0" w:noVBand="1"/>
      </w:tblPr>
      <w:tblGrid>
        <w:gridCol w:w="2936"/>
        <w:gridCol w:w="4768"/>
        <w:gridCol w:w="7992"/>
      </w:tblGrid>
      <w:tr w:rsidR="007E6D36" w:rsidRPr="008861AE" w14:paraId="7471640D" w14:textId="77777777">
        <w:trPr>
          <w:cnfStyle w:val="100000000000" w:firstRow="1" w:lastRow="0" w:firstColumn="0" w:lastColumn="0" w:oddVBand="0" w:evenVBand="0" w:oddHBand="0" w:evenHBand="0" w:firstRowFirstColumn="0" w:firstRowLastColumn="0" w:lastRowFirstColumn="0" w:lastRowLastColumn="0"/>
          <w:cantSplit/>
          <w:trHeight w:val="300"/>
          <w:tblHeader/>
        </w:trPr>
        <w:tc>
          <w:tcPr>
            <w:tcW w:w="935" w:type="pct"/>
            <w:hideMark/>
          </w:tcPr>
          <w:p w14:paraId="41A118FD" w14:textId="77777777" w:rsidR="007E6D36" w:rsidRPr="00192E6B" w:rsidRDefault="007E6D36">
            <w:pPr>
              <w:pStyle w:val="TableParagraph"/>
              <w:spacing w:line="276" w:lineRule="auto"/>
              <w:jc w:val="center"/>
            </w:pPr>
            <w:r w:rsidRPr="00192E6B">
              <w:t>Overarching Closure Principle </w:t>
            </w:r>
          </w:p>
        </w:tc>
        <w:tc>
          <w:tcPr>
            <w:tcW w:w="1519" w:type="pct"/>
            <w:hideMark/>
          </w:tcPr>
          <w:p w14:paraId="5C486D10" w14:textId="77777777" w:rsidR="007E6D36" w:rsidRPr="00192E6B" w:rsidRDefault="007E6D36">
            <w:pPr>
              <w:pStyle w:val="TableParagraph"/>
              <w:spacing w:line="276" w:lineRule="auto"/>
              <w:jc w:val="center"/>
            </w:pPr>
            <w:r>
              <w:t xml:space="preserve">Rehabilitation Domains </w:t>
            </w:r>
          </w:p>
        </w:tc>
        <w:tc>
          <w:tcPr>
            <w:tcW w:w="2546" w:type="pct"/>
            <w:hideMark/>
          </w:tcPr>
          <w:p w14:paraId="618CDFC5" w14:textId="77777777" w:rsidR="007E6D36" w:rsidRPr="00192E6B" w:rsidRDefault="007E6D36">
            <w:pPr>
              <w:pStyle w:val="TableParagraph"/>
              <w:spacing w:line="276" w:lineRule="auto"/>
              <w:jc w:val="center"/>
            </w:pPr>
            <w:r w:rsidRPr="00192E6B">
              <w:t>Objectives</w:t>
            </w:r>
          </w:p>
        </w:tc>
      </w:tr>
      <w:tr w:rsidR="007E6D36" w:rsidRPr="008861AE" w14:paraId="3DD17796" w14:textId="77777777">
        <w:trPr>
          <w:trHeight w:val="300"/>
        </w:trPr>
        <w:tc>
          <w:tcPr>
            <w:tcW w:w="935" w:type="pct"/>
            <w:vMerge w:val="restart"/>
            <w:hideMark/>
          </w:tcPr>
          <w:p w14:paraId="3D183E9C" w14:textId="77777777" w:rsidR="007E6D36" w:rsidRPr="00192E6B" w:rsidRDefault="007E6D36">
            <w:pPr>
              <w:pStyle w:val="TableParagraph"/>
              <w:spacing w:line="276" w:lineRule="auto"/>
            </w:pPr>
            <w:r w:rsidRPr="00192E6B">
              <w:t>Safe</w:t>
            </w:r>
          </w:p>
        </w:tc>
        <w:tc>
          <w:tcPr>
            <w:tcW w:w="1519" w:type="pct"/>
            <w:hideMark/>
          </w:tcPr>
          <w:p w14:paraId="6626B21F" w14:textId="77777777" w:rsidR="007E6D36" w:rsidRPr="00A238CF" w:rsidRDefault="007E6D36">
            <w:pPr>
              <w:pStyle w:val="TableParagraph"/>
              <w:spacing w:line="276" w:lineRule="auto"/>
              <w:rPr>
                <w:color w:val="auto"/>
              </w:rPr>
            </w:pPr>
            <w:r w:rsidRPr="00A238CF">
              <w:rPr>
                <w:color w:val="auto"/>
              </w:rPr>
              <w:t>Pit Lake</w:t>
            </w:r>
          </w:p>
          <w:p w14:paraId="758C4C17" w14:textId="77777777" w:rsidR="007E6D36" w:rsidRPr="00A238CF" w:rsidRDefault="007E6D36">
            <w:pPr>
              <w:pStyle w:val="TableParagraph"/>
              <w:spacing w:line="276" w:lineRule="auto"/>
              <w:rPr>
                <w:color w:val="auto"/>
              </w:rPr>
            </w:pPr>
            <w:r w:rsidRPr="00A238CF">
              <w:rPr>
                <w:color w:val="auto"/>
              </w:rPr>
              <w:t xml:space="preserve">Pit Batters </w:t>
            </w:r>
          </w:p>
          <w:p w14:paraId="224FFFB9" w14:textId="77777777" w:rsidR="007E6D36" w:rsidRPr="00A238CF" w:rsidRDefault="007E6D36">
            <w:pPr>
              <w:pStyle w:val="TableParagraph"/>
              <w:spacing w:line="276" w:lineRule="auto"/>
              <w:rPr>
                <w:color w:val="auto"/>
              </w:rPr>
            </w:pPr>
            <w:r w:rsidRPr="00A238CF">
              <w:rPr>
                <w:color w:val="auto"/>
              </w:rPr>
              <w:t xml:space="preserve">Mine Licence Disturbed Areas </w:t>
            </w:r>
          </w:p>
          <w:p w14:paraId="72122F4D"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3EAD87AC" w14:textId="77777777" w:rsidR="007E6D36" w:rsidRPr="00192E6B" w:rsidRDefault="007E6D36">
            <w:pPr>
              <w:pStyle w:val="TableParagraph"/>
              <w:spacing w:line="276" w:lineRule="auto"/>
            </w:pPr>
            <w:r w:rsidRPr="00192E6B">
              <w:t xml:space="preserve">All pit voids and other excavations are made safe through </w:t>
            </w:r>
            <w:r>
              <w:t xml:space="preserve"> stabilising implementation (buttressing, lake fill)</w:t>
            </w:r>
            <w:r w:rsidRPr="00192E6B">
              <w:t xml:space="preserve">, </w:t>
            </w:r>
            <w:r>
              <w:t xml:space="preserve">reshaping, </w:t>
            </w:r>
            <w:r w:rsidRPr="00192E6B">
              <w:t>grading slopes according to approved geotechnical design and ensuring controlled access as required. </w:t>
            </w:r>
          </w:p>
          <w:p w14:paraId="223A9E23" w14:textId="77777777" w:rsidR="007E6D36" w:rsidRPr="00192E6B" w:rsidRDefault="007E6D36">
            <w:pPr>
              <w:pStyle w:val="TableParagraph"/>
              <w:spacing w:line="276" w:lineRule="auto"/>
            </w:pPr>
          </w:p>
        </w:tc>
      </w:tr>
      <w:tr w:rsidR="007E6D36" w:rsidRPr="008861AE" w14:paraId="369C1851" w14:textId="77777777">
        <w:trPr>
          <w:trHeight w:val="705"/>
        </w:trPr>
        <w:tc>
          <w:tcPr>
            <w:tcW w:w="935" w:type="pct"/>
            <w:vMerge/>
            <w:hideMark/>
          </w:tcPr>
          <w:p w14:paraId="27E58B49" w14:textId="77777777" w:rsidR="007E6D36" w:rsidRPr="00192E6B" w:rsidRDefault="007E6D36">
            <w:pPr>
              <w:pStyle w:val="TableParagraph"/>
              <w:spacing w:line="276" w:lineRule="auto"/>
            </w:pPr>
          </w:p>
        </w:tc>
        <w:tc>
          <w:tcPr>
            <w:tcW w:w="1519" w:type="pct"/>
            <w:hideMark/>
          </w:tcPr>
          <w:p w14:paraId="2C1D4889" w14:textId="77777777" w:rsidR="007E6D36" w:rsidRPr="00A238CF" w:rsidRDefault="007E6D36">
            <w:pPr>
              <w:pStyle w:val="TableParagraph"/>
              <w:spacing w:line="276" w:lineRule="auto"/>
              <w:rPr>
                <w:color w:val="auto"/>
              </w:rPr>
            </w:pPr>
            <w:r w:rsidRPr="00A238CF">
              <w:rPr>
                <w:color w:val="auto"/>
              </w:rPr>
              <w:t>Pit Lake</w:t>
            </w:r>
          </w:p>
        </w:tc>
        <w:tc>
          <w:tcPr>
            <w:tcW w:w="2546" w:type="pct"/>
            <w:hideMark/>
          </w:tcPr>
          <w:p w14:paraId="7A748183" w14:textId="77777777" w:rsidR="007E6D36" w:rsidRPr="00192E6B" w:rsidRDefault="007E6D36">
            <w:pPr>
              <w:pStyle w:val="TableParagraph"/>
              <w:spacing w:line="276" w:lineRule="auto"/>
            </w:pPr>
            <w:r>
              <w:t>Lakes</w:t>
            </w:r>
            <w:r w:rsidRPr="00192E6B">
              <w:t xml:space="preserve"> are formed with designated entry points which allow safe egress and ingress.  </w:t>
            </w:r>
          </w:p>
          <w:p w14:paraId="6299854F" w14:textId="77777777" w:rsidR="007E6D36" w:rsidRPr="00192E6B" w:rsidRDefault="007E6D36">
            <w:pPr>
              <w:pStyle w:val="TableParagraph"/>
              <w:spacing w:line="276" w:lineRule="auto"/>
            </w:pPr>
          </w:p>
        </w:tc>
      </w:tr>
      <w:tr w:rsidR="007E6D36" w:rsidRPr="008861AE" w14:paraId="2FA85D8D" w14:textId="77777777">
        <w:trPr>
          <w:trHeight w:val="300"/>
        </w:trPr>
        <w:tc>
          <w:tcPr>
            <w:tcW w:w="935" w:type="pct"/>
            <w:vMerge/>
            <w:hideMark/>
          </w:tcPr>
          <w:p w14:paraId="1D5DB57E" w14:textId="77777777" w:rsidR="007E6D36" w:rsidRPr="00192E6B" w:rsidRDefault="007E6D36">
            <w:pPr>
              <w:pStyle w:val="TableParagraph"/>
              <w:spacing w:line="276" w:lineRule="auto"/>
            </w:pPr>
          </w:p>
        </w:tc>
        <w:tc>
          <w:tcPr>
            <w:tcW w:w="1519" w:type="pct"/>
            <w:hideMark/>
          </w:tcPr>
          <w:p w14:paraId="2F0862FD" w14:textId="77777777" w:rsidR="007E6D36" w:rsidRPr="00A238CF" w:rsidRDefault="007E6D36">
            <w:pPr>
              <w:pStyle w:val="TableParagraph"/>
              <w:spacing w:line="276" w:lineRule="auto"/>
              <w:rPr>
                <w:color w:val="auto"/>
              </w:rPr>
            </w:pPr>
            <w:r w:rsidRPr="00A238CF">
              <w:rPr>
                <w:color w:val="auto"/>
              </w:rPr>
              <w:t>Pit Lake</w:t>
            </w:r>
          </w:p>
          <w:p w14:paraId="6FCA50EF" w14:textId="77777777" w:rsidR="007E6D36" w:rsidRPr="00A238CF" w:rsidRDefault="007E6D36">
            <w:pPr>
              <w:pStyle w:val="TableParagraph"/>
              <w:spacing w:line="276" w:lineRule="auto"/>
              <w:rPr>
                <w:color w:val="auto"/>
              </w:rPr>
            </w:pPr>
            <w:r w:rsidRPr="00A238CF">
              <w:rPr>
                <w:color w:val="auto"/>
              </w:rPr>
              <w:t xml:space="preserve">Pit Batters </w:t>
            </w:r>
          </w:p>
        </w:tc>
        <w:tc>
          <w:tcPr>
            <w:tcW w:w="2546" w:type="pct"/>
            <w:hideMark/>
          </w:tcPr>
          <w:p w14:paraId="3F8FD689" w14:textId="77777777" w:rsidR="007E6D36" w:rsidRPr="00192E6B" w:rsidRDefault="007E6D36">
            <w:pPr>
              <w:pStyle w:val="TableParagraph"/>
              <w:spacing w:line="276" w:lineRule="auto"/>
            </w:pPr>
            <w:r w:rsidRPr="00192E6B">
              <w:t>Exposed coal is managed appropriately to manage the risk of fire in the long term.</w:t>
            </w:r>
          </w:p>
          <w:p w14:paraId="0C262D66" w14:textId="77777777" w:rsidR="007E6D36" w:rsidRPr="00192E6B" w:rsidRDefault="007E6D36">
            <w:pPr>
              <w:pStyle w:val="TableParagraph"/>
              <w:spacing w:line="276" w:lineRule="auto"/>
            </w:pPr>
          </w:p>
        </w:tc>
      </w:tr>
      <w:tr w:rsidR="007E6D36" w:rsidRPr="008861AE" w14:paraId="5A16330D" w14:textId="77777777">
        <w:trPr>
          <w:trHeight w:val="300"/>
        </w:trPr>
        <w:tc>
          <w:tcPr>
            <w:tcW w:w="935" w:type="pct"/>
            <w:vMerge/>
          </w:tcPr>
          <w:p w14:paraId="6919A63D" w14:textId="77777777" w:rsidR="007E6D36" w:rsidRPr="00192E6B" w:rsidRDefault="007E6D36">
            <w:pPr>
              <w:pStyle w:val="TableParagraph"/>
              <w:spacing w:line="276" w:lineRule="auto"/>
            </w:pPr>
          </w:p>
        </w:tc>
        <w:tc>
          <w:tcPr>
            <w:tcW w:w="1519" w:type="pct"/>
          </w:tcPr>
          <w:p w14:paraId="180B5EF5" w14:textId="77777777" w:rsidR="007E6D36" w:rsidRPr="00A238CF" w:rsidRDefault="007E6D36">
            <w:pPr>
              <w:pStyle w:val="TableParagraph"/>
              <w:spacing w:line="276" w:lineRule="auto"/>
              <w:rPr>
                <w:color w:val="auto"/>
              </w:rPr>
            </w:pPr>
            <w:r w:rsidRPr="00A238CF">
              <w:rPr>
                <w:color w:val="auto"/>
              </w:rPr>
              <w:t>Pit Lake</w:t>
            </w:r>
          </w:p>
          <w:p w14:paraId="0746ACF5" w14:textId="77777777" w:rsidR="007E6D36" w:rsidRPr="00A238CF" w:rsidRDefault="007E6D36">
            <w:pPr>
              <w:pStyle w:val="TableParagraph"/>
              <w:spacing w:line="276" w:lineRule="auto"/>
              <w:rPr>
                <w:color w:val="auto"/>
              </w:rPr>
            </w:pPr>
            <w:r w:rsidRPr="00A238CF">
              <w:rPr>
                <w:color w:val="auto"/>
              </w:rPr>
              <w:t xml:space="preserve">Pit Batters </w:t>
            </w:r>
          </w:p>
          <w:p w14:paraId="3D65DF36" w14:textId="77777777" w:rsidR="007E6D36" w:rsidRPr="00A238CF" w:rsidRDefault="007E6D36">
            <w:pPr>
              <w:pStyle w:val="TableParagraph"/>
              <w:spacing w:line="276" w:lineRule="auto"/>
              <w:rPr>
                <w:color w:val="auto"/>
              </w:rPr>
            </w:pPr>
            <w:r w:rsidRPr="00A238CF">
              <w:rPr>
                <w:color w:val="auto"/>
              </w:rPr>
              <w:t xml:space="preserve">Mine Licence Disturbed Areas </w:t>
            </w:r>
          </w:p>
        </w:tc>
        <w:tc>
          <w:tcPr>
            <w:tcW w:w="2546" w:type="pct"/>
          </w:tcPr>
          <w:p w14:paraId="0830FAE7" w14:textId="77777777" w:rsidR="007E6D36" w:rsidRPr="00192E6B" w:rsidRDefault="007E6D36">
            <w:pPr>
              <w:pStyle w:val="TableParagraph"/>
              <w:spacing w:line="276" w:lineRule="auto"/>
            </w:pPr>
            <w:r w:rsidRPr="00192E6B">
              <w:t>Remove or make safe all light and industrial infrastructure from the mine site with the associated footprint rehabilitated in accordance with the respective post mining land use.</w:t>
            </w:r>
          </w:p>
        </w:tc>
      </w:tr>
      <w:tr w:rsidR="007E6D36" w:rsidRPr="008861AE" w14:paraId="1514AB47" w14:textId="77777777">
        <w:trPr>
          <w:trHeight w:val="300"/>
        </w:trPr>
        <w:tc>
          <w:tcPr>
            <w:tcW w:w="935" w:type="pct"/>
            <w:vMerge/>
            <w:hideMark/>
          </w:tcPr>
          <w:p w14:paraId="20B17056" w14:textId="77777777" w:rsidR="007E6D36" w:rsidRPr="00192E6B" w:rsidRDefault="007E6D36">
            <w:pPr>
              <w:pStyle w:val="TableParagraph"/>
              <w:spacing w:line="276" w:lineRule="auto"/>
            </w:pPr>
          </w:p>
        </w:tc>
        <w:tc>
          <w:tcPr>
            <w:tcW w:w="1519" w:type="pct"/>
          </w:tcPr>
          <w:p w14:paraId="522F5B53" w14:textId="77777777" w:rsidR="007E6D36" w:rsidRPr="00A238CF" w:rsidRDefault="007E6D36">
            <w:pPr>
              <w:pStyle w:val="TableParagraph"/>
              <w:spacing w:line="276" w:lineRule="auto"/>
              <w:rPr>
                <w:color w:val="auto"/>
              </w:rPr>
            </w:pPr>
            <w:r w:rsidRPr="00A238CF">
              <w:rPr>
                <w:color w:val="auto"/>
              </w:rPr>
              <w:t>Undisturbed Mine areas</w:t>
            </w:r>
          </w:p>
        </w:tc>
        <w:tc>
          <w:tcPr>
            <w:tcW w:w="2546" w:type="pct"/>
          </w:tcPr>
          <w:p w14:paraId="7DCF4EF3" w14:textId="77777777" w:rsidR="007E6D36" w:rsidRPr="00192E6B" w:rsidRDefault="007E6D36">
            <w:pPr>
              <w:pStyle w:val="TableParagraph"/>
              <w:spacing w:line="276" w:lineRule="auto"/>
            </w:pPr>
            <w:r w:rsidRPr="00781ACA">
              <w:t>The land is suitable for use as agriculture and can maintain either livestock or pasture</w:t>
            </w:r>
          </w:p>
        </w:tc>
      </w:tr>
      <w:tr w:rsidR="007E6D36" w:rsidRPr="008861AE" w14:paraId="722DE243" w14:textId="77777777">
        <w:trPr>
          <w:trHeight w:val="300"/>
        </w:trPr>
        <w:tc>
          <w:tcPr>
            <w:tcW w:w="935" w:type="pct"/>
            <w:vMerge w:val="restart"/>
            <w:hideMark/>
          </w:tcPr>
          <w:p w14:paraId="54FB84F4" w14:textId="77777777" w:rsidR="007E6D36" w:rsidRPr="00192E6B" w:rsidRDefault="007E6D36">
            <w:pPr>
              <w:pStyle w:val="TableParagraph"/>
              <w:spacing w:line="276" w:lineRule="auto"/>
            </w:pPr>
            <w:r w:rsidRPr="00192E6B">
              <w:t>Stable (Physical Stability)</w:t>
            </w:r>
          </w:p>
          <w:p w14:paraId="50286D64" w14:textId="77777777" w:rsidR="007E6D36" w:rsidRPr="00192E6B" w:rsidRDefault="007E6D36">
            <w:pPr>
              <w:pStyle w:val="TableParagraph"/>
              <w:spacing w:line="276" w:lineRule="auto"/>
            </w:pPr>
            <w:r w:rsidRPr="00192E6B">
              <w:t> </w:t>
            </w:r>
          </w:p>
          <w:p w14:paraId="39F96C9F" w14:textId="77777777" w:rsidR="007E6D36" w:rsidRPr="00192E6B" w:rsidRDefault="007E6D36">
            <w:pPr>
              <w:pStyle w:val="TableParagraph"/>
              <w:spacing w:line="276" w:lineRule="auto"/>
            </w:pPr>
            <w:r w:rsidRPr="00192E6B">
              <w:t> </w:t>
            </w:r>
          </w:p>
          <w:p w14:paraId="30C8DAB1" w14:textId="77777777" w:rsidR="007E6D36" w:rsidRPr="00192E6B" w:rsidRDefault="007E6D36">
            <w:pPr>
              <w:pStyle w:val="TableParagraph"/>
              <w:spacing w:line="276" w:lineRule="auto"/>
            </w:pPr>
            <w:r w:rsidRPr="00192E6B">
              <w:t> </w:t>
            </w:r>
          </w:p>
          <w:p w14:paraId="247A845B" w14:textId="77777777" w:rsidR="007E6D36" w:rsidRPr="00192E6B" w:rsidRDefault="007E6D36">
            <w:pPr>
              <w:pStyle w:val="TableParagraph"/>
              <w:spacing w:line="276" w:lineRule="auto"/>
            </w:pPr>
            <w:r w:rsidRPr="00192E6B">
              <w:t> </w:t>
            </w:r>
          </w:p>
          <w:p w14:paraId="0B34588D" w14:textId="77777777" w:rsidR="007E6D36" w:rsidRPr="00192E6B" w:rsidRDefault="007E6D36">
            <w:pPr>
              <w:pStyle w:val="TableParagraph"/>
              <w:spacing w:line="276" w:lineRule="auto"/>
            </w:pPr>
            <w:r w:rsidRPr="00192E6B">
              <w:t> </w:t>
            </w:r>
          </w:p>
        </w:tc>
        <w:tc>
          <w:tcPr>
            <w:tcW w:w="1519" w:type="pct"/>
            <w:hideMark/>
          </w:tcPr>
          <w:p w14:paraId="7235C341" w14:textId="77777777" w:rsidR="007E6D36" w:rsidRPr="00A238CF" w:rsidRDefault="007E6D36">
            <w:pPr>
              <w:pStyle w:val="TableParagraph"/>
              <w:spacing w:line="276" w:lineRule="auto"/>
              <w:rPr>
                <w:color w:val="auto"/>
              </w:rPr>
            </w:pPr>
            <w:r w:rsidRPr="00A238CF">
              <w:rPr>
                <w:color w:val="auto"/>
              </w:rPr>
              <w:t>Pit Lake</w:t>
            </w:r>
          </w:p>
          <w:p w14:paraId="139090FF" w14:textId="77777777" w:rsidR="007E6D36" w:rsidRPr="00A238CF" w:rsidRDefault="007E6D36">
            <w:pPr>
              <w:pStyle w:val="TableParagraph"/>
              <w:spacing w:line="276" w:lineRule="auto"/>
              <w:rPr>
                <w:color w:val="auto"/>
              </w:rPr>
            </w:pPr>
            <w:r w:rsidRPr="00A238CF">
              <w:rPr>
                <w:color w:val="auto"/>
              </w:rPr>
              <w:t>Pit Batters</w:t>
            </w:r>
          </w:p>
          <w:p w14:paraId="2C174E32" w14:textId="77777777" w:rsidR="007E6D36" w:rsidRPr="00A238CF" w:rsidRDefault="007E6D36">
            <w:pPr>
              <w:pStyle w:val="TableParagraph"/>
              <w:spacing w:line="276" w:lineRule="auto"/>
              <w:rPr>
                <w:color w:val="auto"/>
              </w:rPr>
            </w:pPr>
            <w:r w:rsidRPr="00A238CF">
              <w:rPr>
                <w:color w:val="auto"/>
              </w:rPr>
              <w:t>Mine Licence Disturbed Areas</w:t>
            </w:r>
          </w:p>
          <w:p w14:paraId="151F998D"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78527157" w14:textId="77777777" w:rsidR="007E6D36" w:rsidRPr="00192E6B" w:rsidRDefault="007E6D36">
            <w:pPr>
              <w:pStyle w:val="TableParagraph"/>
              <w:spacing w:line="276" w:lineRule="auto"/>
            </w:pPr>
            <w:r w:rsidRPr="00192E6B">
              <w:t xml:space="preserve">All pit voids and excavations remain stable in the long term both in terms of significant land movements and in terms of erosional processes such as tunnelling and, </w:t>
            </w:r>
            <w:r>
              <w:t xml:space="preserve">extensive </w:t>
            </w:r>
            <w:r w:rsidRPr="00192E6B">
              <w:t>gullying and rilling. </w:t>
            </w:r>
          </w:p>
          <w:p w14:paraId="0DD2FC83" w14:textId="77777777" w:rsidR="007E6D36" w:rsidRPr="00524A6F" w:rsidRDefault="007E6D36">
            <w:pPr>
              <w:pStyle w:val="TableParagraph"/>
              <w:spacing w:line="276" w:lineRule="auto"/>
              <w:rPr>
                <w:sz w:val="10"/>
                <w:szCs w:val="10"/>
              </w:rPr>
            </w:pPr>
          </w:p>
        </w:tc>
      </w:tr>
      <w:tr w:rsidR="007E6D36" w:rsidRPr="008861AE" w14:paraId="5399AC94" w14:textId="77777777">
        <w:trPr>
          <w:trHeight w:val="300"/>
        </w:trPr>
        <w:tc>
          <w:tcPr>
            <w:tcW w:w="935" w:type="pct"/>
            <w:vMerge/>
            <w:hideMark/>
          </w:tcPr>
          <w:p w14:paraId="654E18C7" w14:textId="77777777" w:rsidR="007E6D36" w:rsidRPr="00192E6B" w:rsidRDefault="007E6D36">
            <w:pPr>
              <w:pStyle w:val="TableParagraph"/>
              <w:spacing w:line="276" w:lineRule="auto"/>
            </w:pPr>
          </w:p>
        </w:tc>
        <w:tc>
          <w:tcPr>
            <w:tcW w:w="1519" w:type="pct"/>
            <w:hideMark/>
          </w:tcPr>
          <w:p w14:paraId="00196EA0" w14:textId="77777777" w:rsidR="007E6D36" w:rsidRPr="00A238CF" w:rsidRDefault="007E6D36">
            <w:pPr>
              <w:pStyle w:val="TableParagraph"/>
              <w:spacing w:line="276" w:lineRule="auto"/>
              <w:rPr>
                <w:color w:val="auto"/>
              </w:rPr>
            </w:pPr>
            <w:r w:rsidRPr="00A238CF">
              <w:rPr>
                <w:color w:val="auto"/>
              </w:rPr>
              <w:t>Pit Lake</w:t>
            </w:r>
          </w:p>
          <w:p w14:paraId="6AB5ABEA"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56912E43" w14:textId="77777777" w:rsidR="007E6D36" w:rsidRPr="00192E6B" w:rsidRDefault="007E6D36">
            <w:pPr>
              <w:pStyle w:val="TableParagraph"/>
              <w:spacing w:line="276" w:lineRule="auto"/>
            </w:pPr>
            <w:r w:rsidRPr="00192E6B">
              <w:t>Artificial water bodies remain stable in the long term with consideration to climate change and varying hydrological regimes. </w:t>
            </w:r>
          </w:p>
          <w:p w14:paraId="1AA8AA4B" w14:textId="77777777" w:rsidR="007E6D36" w:rsidRPr="00524A6F" w:rsidRDefault="007E6D36">
            <w:pPr>
              <w:pStyle w:val="TableParagraph"/>
              <w:spacing w:line="276" w:lineRule="auto"/>
              <w:rPr>
                <w:sz w:val="10"/>
                <w:szCs w:val="10"/>
              </w:rPr>
            </w:pPr>
          </w:p>
        </w:tc>
      </w:tr>
      <w:tr w:rsidR="007E6D36" w:rsidRPr="008861AE" w14:paraId="0473F3C8" w14:textId="77777777">
        <w:trPr>
          <w:trHeight w:val="300"/>
        </w:trPr>
        <w:tc>
          <w:tcPr>
            <w:tcW w:w="935" w:type="pct"/>
            <w:vMerge/>
            <w:hideMark/>
          </w:tcPr>
          <w:p w14:paraId="497E7F7C" w14:textId="77777777" w:rsidR="007E6D36" w:rsidRPr="00192E6B" w:rsidRDefault="007E6D36">
            <w:pPr>
              <w:pStyle w:val="TableParagraph"/>
              <w:spacing w:line="276" w:lineRule="auto"/>
            </w:pPr>
          </w:p>
        </w:tc>
        <w:tc>
          <w:tcPr>
            <w:tcW w:w="1519" w:type="pct"/>
            <w:hideMark/>
          </w:tcPr>
          <w:p w14:paraId="14ED8A19" w14:textId="77777777" w:rsidR="007E6D36" w:rsidRPr="00A238CF" w:rsidRDefault="007E6D36">
            <w:pPr>
              <w:pStyle w:val="TableParagraph"/>
              <w:spacing w:line="276" w:lineRule="auto"/>
              <w:rPr>
                <w:color w:val="auto"/>
              </w:rPr>
            </w:pPr>
            <w:r w:rsidRPr="00A238CF">
              <w:rPr>
                <w:color w:val="auto"/>
              </w:rPr>
              <w:t>Pit Lake</w:t>
            </w:r>
          </w:p>
          <w:p w14:paraId="77D79095" w14:textId="77777777" w:rsidR="007E6D36" w:rsidRPr="00A238CF" w:rsidRDefault="007E6D36">
            <w:pPr>
              <w:pStyle w:val="TableParagraph"/>
              <w:spacing w:line="276" w:lineRule="auto"/>
              <w:rPr>
                <w:color w:val="auto"/>
              </w:rPr>
            </w:pPr>
            <w:r w:rsidRPr="00A238CF">
              <w:rPr>
                <w:color w:val="auto"/>
              </w:rPr>
              <w:t xml:space="preserve">Pit Batters </w:t>
            </w:r>
          </w:p>
          <w:p w14:paraId="23D2AA7A"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63E2D805" w14:textId="77777777" w:rsidR="007E6D36" w:rsidRPr="00192E6B" w:rsidRDefault="007E6D36">
            <w:pPr>
              <w:pStyle w:val="TableParagraph"/>
              <w:spacing w:line="276" w:lineRule="auto"/>
            </w:pPr>
            <w:r w:rsidRPr="00192E6B">
              <w:t xml:space="preserve">Embankments </w:t>
            </w:r>
            <w:r>
              <w:t>and slopes</w:t>
            </w:r>
            <w:r w:rsidRPr="00192E6B">
              <w:t xml:space="preserve">  </w:t>
            </w:r>
            <w:r>
              <w:t>around the</w:t>
            </w:r>
            <w:r w:rsidRPr="00192E6B">
              <w:t xml:space="preserve"> pit lakes remain stable in the long term with consideration to erosion, both from stormwater drainage and from the effects of wave action. </w:t>
            </w:r>
          </w:p>
          <w:p w14:paraId="10861F85" w14:textId="77777777" w:rsidR="007E6D36" w:rsidRPr="00524A6F" w:rsidRDefault="007E6D36">
            <w:pPr>
              <w:pStyle w:val="TableParagraph"/>
              <w:spacing w:line="276" w:lineRule="auto"/>
              <w:rPr>
                <w:sz w:val="10"/>
                <w:szCs w:val="10"/>
              </w:rPr>
            </w:pPr>
          </w:p>
        </w:tc>
      </w:tr>
      <w:tr w:rsidR="007E6D36" w:rsidRPr="008861AE" w14:paraId="49531309" w14:textId="77777777">
        <w:trPr>
          <w:trHeight w:val="300"/>
        </w:trPr>
        <w:tc>
          <w:tcPr>
            <w:tcW w:w="935" w:type="pct"/>
            <w:vMerge/>
            <w:hideMark/>
          </w:tcPr>
          <w:p w14:paraId="6F5BF78D" w14:textId="77777777" w:rsidR="007E6D36" w:rsidRPr="00192E6B" w:rsidRDefault="007E6D36">
            <w:pPr>
              <w:pStyle w:val="TableParagraph"/>
              <w:spacing w:line="276" w:lineRule="auto"/>
            </w:pPr>
          </w:p>
        </w:tc>
        <w:tc>
          <w:tcPr>
            <w:tcW w:w="1519" w:type="pct"/>
            <w:hideMark/>
          </w:tcPr>
          <w:p w14:paraId="3634C965" w14:textId="77777777" w:rsidR="007E6D36" w:rsidRPr="00A238CF" w:rsidRDefault="007E6D36">
            <w:pPr>
              <w:pStyle w:val="TableParagraph"/>
              <w:spacing w:line="276" w:lineRule="auto"/>
              <w:rPr>
                <w:color w:val="auto"/>
              </w:rPr>
            </w:pPr>
            <w:r w:rsidRPr="00A238CF">
              <w:rPr>
                <w:color w:val="auto"/>
              </w:rPr>
              <w:t xml:space="preserve">Pit Lake </w:t>
            </w:r>
          </w:p>
          <w:p w14:paraId="221EF432" w14:textId="77777777" w:rsidR="007E6D36" w:rsidRPr="00A238CF" w:rsidRDefault="007E6D36">
            <w:pPr>
              <w:pStyle w:val="TableParagraph"/>
              <w:spacing w:line="276" w:lineRule="auto"/>
              <w:rPr>
                <w:color w:val="auto"/>
              </w:rPr>
            </w:pPr>
            <w:r w:rsidRPr="00A238CF">
              <w:rPr>
                <w:color w:val="auto"/>
              </w:rPr>
              <w:t xml:space="preserve">Pit Batters </w:t>
            </w:r>
          </w:p>
          <w:p w14:paraId="188AE71A" w14:textId="77777777" w:rsidR="007E6D36" w:rsidRPr="00A238CF" w:rsidRDefault="007E6D36">
            <w:pPr>
              <w:pStyle w:val="TableParagraph"/>
              <w:spacing w:line="276" w:lineRule="auto"/>
              <w:rPr>
                <w:color w:val="auto"/>
              </w:rPr>
            </w:pPr>
            <w:r w:rsidRPr="00A238CF">
              <w:rPr>
                <w:color w:val="auto"/>
              </w:rPr>
              <w:t>MRD</w:t>
            </w:r>
          </w:p>
          <w:p w14:paraId="23D0881E" w14:textId="77777777" w:rsidR="007E6D36" w:rsidRPr="00A238CF" w:rsidRDefault="007E6D36">
            <w:pPr>
              <w:pStyle w:val="TableParagraph"/>
              <w:spacing w:line="276" w:lineRule="auto"/>
              <w:rPr>
                <w:color w:val="auto"/>
              </w:rPr>
            </w:pPr>
            <w:r w:rsidRPr="00A238CF">
              <w:rPr>
                <w:color w:val="auto"/>
              </w:rPr>
              <w:t>Mine Licence Disturbed Areas</w:t>
            </w:r>
          </w:p>
          <w:p w14:paraId="1202BF2B" w14:textId="77777777" w:rsidR="007E6D36" w:rsidRPr="00A238CF" w:rsidRDefault="007E6D36">
            <w:pPr>
              <w:pStyle w:val="TableParagraph"/>
              <w:spacing w:line="276" w:lineRule="auto"/>
              <w:rPr>
                <w:color w:val="auto"/>
              </w:rPr>
            </w:pPr>
          </w:p>
        </w:tc>
        <w:tc>
          <w:tcPr>
            <w:tcW w:w="2546" w:type="pct"/>
            <w:hideMark/>
          </w:tcPr>
          <w:p w14:paraId="0E6C870D" w14:textId="77777777" w:rsidR="007E6D36" w:rsidRPr="00192E6B" w:rsidRDefault="007E6D36">
            <w:pPr>
              <w:pStyle w:val="TableParagraph"/>
              <w:spacing w:line="276" w:lineRule="auto"/>
            </w:pPr>
            <w:r w:rsidRPr="00192E6B">
              <w:t>Artificial or modified water courses and drainage lines are constructed to remain stable in the long term, with consideration to erosion protection, varying hydrological regimes and climate change. </w:t>
            </w:r>
          </w:p>
          <w:p w14:paraId="7485BA90" w14:textId="77777777" w:rsidR="007E6D36" w:rsidRPr="00524A6F" w:rsidRDefault="007E6D36">
            <w:pPr>
              <w:pStyle w:val="TableParagraph"/>
              <w:spacing w:line="276" w:lineRule="auto"/>
              <w:rPr>
                <w:sz w:val="10"/>
                <w:szCs w:val="10"/>
              </w:rPr>
            </w:pPr>
          </w:p>
        </w:tc>
      </w:tr>
      <w:tr w:rsidR="007E6D36" w:rsidRPr="008861AE" w14:paraId="5E2425E2" w14:textId="77777777">
        <w:trPr>
          <w:trHeight w:val="300"/>
        </w:trPr>
        <w:tc>
          <w:tcPr>
            <w:tcW w:w="935" w:type="pct"/>
            <w:vMerge/>
            <w:hideMark/>
          </w:tcPr>
          <w:p w14:paraId="130E0954" w14:textId="77777777" w:rsidR="007E6D36" w:rsidRPr="00192E6B" w:rsidRDefault="007E6D36">
            <w:pPr>
              <w:pStyle w:val="TableParagraph"/>
              <w:spacing w:line="276" w:lineRule="auto"/>
            </w:pPr>
          </w:p>
        </w:tc>
        <w:tc>
          <w:tcPr>
            <w:tcW w:w="1519" w:type="pct"/>
            <w:hideMark/>
          </w:tcPr>
          <w:p w14:paraId="1C8892D1" w14:textId="77777777" w:rsidR="007E6D36" w:rsidRPr="00A238CF" w:rsidRDefault="007E6D36">
            <w:pPr>
              <w:pStyle w:val="TableParagraph"/>
              <w:spacing w:line="276" w:lineRule="auto"/>
              <w:rPr>
                <w:color w:val="auto"/>
              </w:rPr>
            </w:pPr>
            <w:r w:rsidRPr="00A238CF">
              <w:rPr>
                <w:color w:val="auto"/>
              </w:rPr>
              <w:t xml:space="preserve">Pit Lake </w:t>
            </w:r>
          </w:p>
          <w:p w14:paraId="3E75115A"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2C2770BB" w14:textId="77777777" w:rsidR="007E6D36" w:rsidRDefault="007E6D36">
            <w:pPr>
              <w:pStyle w:val="TableParagraph"/>
              <w:spacing w:line="276" w:lineRule="auto"/>
            </w:pPr>
            <w:r w:rsidRPr="00340699">
              <w:t xml:space="preserve">Hydrological conditions downstream show </w:t>
            </w:r>
            <w:r>
              <w:t>no adverse outcome or deterioration of the downstream conditions as a result of mine rehabilitation</w:t>
            </w:r>
            <w:r w:rsidRPr="00340699">
              <w:t xml:space="preserve"> throughout the closure and rehabilitation phases, continuing into post-closure, when compared to baseline conditions</w:t>
            </w:r>
          </w:p>
          <w:p w14:paraId="001C70E8" w14:textId="77777777" w:rsidR="007E6D36" w:rsidRPr="00524A6F" w:rsidRDefault="007E6D36">
            <w:pPr>
              <w:pStyle w:val="TableParagraph"/>
              <w:spacing w:line="276" w:lineRule="auto"/>
              <w:rPr>
                <w:sz w:val="10"/>
                <w:szCs w:val="10"/>
              </w:rPr>
            </w:pPr>
          </w:p>
        </w:tc>
      </w:tr>
      <w:tr w:rsidR="007E6D36" w:rsidRPr="008861AE" w14:paraId="02E36D10" w14:textId="77777777">
        <w:trPr>
          <w:trHeight w:val="300"/>
        </w:trPr>
        <w:tc>
          <w:tcPr>
            <w:tcW w:w="935" w:type="pct"/>
            <w:vMerge/>
          </w:tcPr>
          <w:p w14:paraId="2BCE3262" w14:textId="77777777" w:rsidR="007E6D36" w:rsidRPr="00192E6B" w:rsidRDefault="007E6D36">
            <w:pPr>
              <w:pStyle w:val="TableParagraph"/>
              <w:spacing w:line="276" w:lineRule="auto"/>
            </w:pPr>
          </w:p>
        </w:tc>
        <w:tc>
          <w:tcPr>
            <w:tcW w:w="1519" w:type="pct"/>
          </w:tcPr>
          <w:p w14:paraId="206FB551" w14:textId="77777777" w:rsidR="007E6D36" w:rsidRPr="00A238CF" w:rsidRDefault="007E6D36">
            <w:pPr>
              <w:pStyle w:val="TableParagraph"/>
              <w:spacing w:line="276" w:lineRule="auto"/>
              <w:rPr>
                <w:color w:val="auto"/>
              </w:rPr>
            </w:pPr>
            <w:r w:rsidRPr="00A238CF">
              <w:rPr>
                <w:color w:val="auto"/>
              </w:rPr>
              <w:t xml:space="preserve">Pit Lake </w:t>
            </w:r>
          </w:p>
          <w:p w14:paraId="788BA47D" w14:textId="77777777" w:rsidR="007E6D36" w:rsidRPr="00A238CF" w:rsidRDefault="007E6D36">
            <w:pPr>
              <w:pStyle w:val="TableParagraph"/>
              <w:spacing w:line="276" w:lineRule="auto"/>
              <w:rPr>
                <w:color w:val="auto"/>
              </w:rPr>
            </w:pPr>
            <w:r w:rsidRPr="00A238CF">
              <w:rPr>
                <w:color w:val="auto"/>
              </w:rPr>
              <w:t xml:space="preserve">Pit Batters </w:t>
            </w:r>
          </w:p>
          <w:p w14:paraId="203234DE" w14:textId="77777777" w:rsidR="007E6D36" w:rsidRPr="00A238CF" w:rsidRDefault="007E6D36">
            <w:pPr>
              <w:pStyle w:val="TableParagraph"/>
              <w:spacing w:line="276" w:lineRule="auto"/>
              <w:rPr>
                <w:color w:val="auto"/>
              </w:rPr>
            </w:pPr>
            <w:r w:rsidRPr="00A238CF">
              <w:rPr>
                <w:color w:val="auto"/>
              </w:rPr>
              <w:t>Mine disturbed areas</w:t>
            </w:r>
          </w:p>
          <w:p w14:paraId="4122DA07" w14:textId="77777777" w:rsidR="007E6D36" w:rsidRPr="00A238CF" w:rsidRDefault="007E6D36">
            <w:pPr>
              <w:pStyle w:val="TableParagraph"/>
              <w:spacing w:line="276" w:lineRule="auto"/>
              <w:rPr>
                <w:color w:val="auto"/>
              </w:rPr>
            </w:pPr>
            <w:r w:rsidRPr="00A238CF">
              <w:rPr>
                <w:color w:val="auto"/>
              </w:rPr>
              <w:t>MRD</w:t>
            </w:r>
          </w:p>
        </w:tc>
        <w:tc>
          <w:tcPr>
            <w:tcW w:w="2546" w:type="pct"/>
          </w:tcPr>
          <w:p w14:paraId="71130CEA" w14:textId="77777777" w:rsidR="007E6D36" w:rsidRPr="00192E6B" w:rsidRDefault="007E6D36">
            <w:pPr>
              <w:pStyle w:val="TableParagraph"/>
              <w:spacing w:line="276" w:lineRule="auto"/>
            </w:pPr>
            <w:r w:rsidRPr="00517AC0">
              <w:t>Landforms are stable and non-erosive</w:t>
            </w:r>
          </w:p>
        </w:tc>
      </w:tr>
      <w:tr w:rsidR="007E6D36" w:rsidRPr="008861AE" w14:paraId="5E23796D" w14:textId="77777777">
        <w:trPr>
          <w:trHeight w:val="300"/>
        </w:trPr>
        <w:tc>
          <w:tcPr>
            <w:tcW w:w="935" w:type="pct"/>
            <w:vMerge/>
            <w:hideMark/>
          </w:tcPr>
          <w:p w14:paraId="69DBC29F" w14:textId="77777777" w:rsidR="007E6D36" w:rsidRPr="00192E6B" w:rsidRDefault="007E6D36">
            <w:pPr>
              <w:pStyle w:val="TableParagraph"/>
              <w:spacing w:line="276" w:lineRule="auto"/>
            </w:pPr>
          </w:p>
        </w:tc>
        <w:tc>
          <w:tcPr>
            <w:tcW w:w="1519" w:type="pct"/>
            <w:hideMark/>
          </w:tcPr>
          <w:p w14:paraId="2EC6365E" w14:textId="77777777" w:rsidR="007E6D36" w:rsidRPr="00A238CF" w:rsidRDefault="007E6D36">
            <w:pPr>
              <w:pStyle w:val="TableParagraph"/>
              <w:spacing w:line="276" w:lineRule="auto"/>
              <w:rPr>
                <w:color w:val="auto"/>
              </w:rPr>
            </w:pPr>
            <w:r w:rsidRPr="00A238CF">
              <w:rPr>
                <w:color w:val="auto"/>
              </w:rPr>
              <w:t xml:space="preserve">Pit Lake </w:t>
            </w:r>
          </w:p>
          <w:p w14:paraId="05206E26" w14:textId="77777777" w:rsidR="007E6D36" w:rsidRPr="00A238CF" w:rsidRDefault="007E6D36">
            <w:pPr>
              <w:pStyle w:val="TableParagraph"/>
              <w:spacing w:line="276" w:lineRule="auto"/>
              <w:rPr>
                <w:color w:val="auto"/>
              </w:rPr>
            </w:pPr>
            <w:r w:rsidRPr="00A238CF">
              <w:rPr>
                <w:color w:val="auto"/>
              </w:rPr>
              <w:t xml:space="preserve">Pit Batters </w:t>
            </w:r>
          </w:p>
          <w:p w14:paraId="482E4B8C" w14:textId="77777777" w:rsidR="007E6D36" w:rsidRPr="00A238CF" w:rsidRDefault="007E6D36">
            <w:pPr>
              <w:pStyle w:val="TableParagraph"/>
              <w:spacing w:line="276" w:lineRule="auto"/>
              <w:rPr>
                <w:color w:val="auto"/>
              </w:rPr>
            </w:pPr>
            <w:r w:rsidRPr="00A238CF">
              <w:rPr>
                <w:color w:val="auto"/>
              </w:rPr>
              <w:t>Mine disturbed areas</w:t>
            </w:r>
          </w:p>
          <w:p w14:paraId="331505FD" w14:textId="77777777" w:rsidR="007E6D36" w:rsidRPr="00A238CF" w:rsidRDefault="007E6D36">
            <w:pPr>
              <w:pStyle w:val="TableParagraph"/>
              <w:spacing w:line="276" w:lineRule="auto"/>
              <w:rPr>
                <w:color w:val="auto"/>
              </w:rPr>
            </w:pPr>
            <w:r w:rsidRPr="00A238CF">
              <w:rPr>
                <w:color w:val="auto"/>
              </w:rPr>
              <w:t>MRD</w:t>
            </w:r>
          </w:p>
        </w:tc>
        <w:tc>
          <w:tcPr>
            <w:tcW w:w="2546" w:type="pct"/>
            <w:hideMark/>
          </w:tcPr>
          <w:p w14:paraId="4893835E" w14:textId="77777777" w:rsidR="007E6D36" w:rsidRPr="00192E6B" w:rsidRDefault="007E6D36">
            <w:pPr>
              <w:pStyle w:val="TableParagraph"/>
              <w:spacing w:line="276" w:lineRule="auto"/>
            </w:pPr>
            <w:r w:rsidRPr="00192E6B">
              <w:t>All constructed landforms remain stable in the long term with acceptable rates of erosion that allow the establishment of a self-sustaining vegetated cover in line with the respective post mining land use.</w:t>
            </w:r>
          </w:p>
        </w:tc>
      </w:tr>
      <w:tr w:rsidR="007E6D36" w:rsidRPr="008861AE" w14:paraId="42D7C41C" w14:textId="77777777">
        <w:trPr>
          <w:trHeight w:val="300"/>
        </w:trPr>
        <w:tc>
          <w:tcPr>
            <w:tcW w:w="935" w:type="pct"/>
            <w:vMerge w:val="restart"/>
            <w:hideMark/>
          </w:tcPr>
          <w:p w14:paraId="11F620FE" w14:textId="77777777" w:rsidR="007E6D36" w:rsidRPr="00192E6B" w:rsidRDefault="007E6D36">
            <w:pPr>
              <w:pStyle w:val="TableParagraph"/>
              <w:spacing w:line="276" w:lineRule="auto"/>
            </w:pPr>
            <w:r w:rsidRPr="00192E6B">
              <w:t>Stable (Chemical Stability)</w:t>
            </w:r>
          </w:p>
          <w:p w14:paraId="2A5C744F" w14:textId="77777777" w:rsidR="007E6D36" w:rsidRPr="00192E6B" w:rsidRDefault="007E6D36">
            <w:pPr>
              <w:pStyle w:val="TableParagraph"/>
              <w:spacing w:line="276" w:lineRule="auto"/>
            </w:pPr>
            <w:r w:rsidRPr="00192E6B">
              <w:t> </w:t>
            </w:r>
          </w:p>
          <w:p w14:paraId="37E6D1D7" w14:textId="77777777" w:rsidR="007E6D36" w:rsidRPr="00192E6B" w:rsidRDefault="007E6D36">
            <w:pPr>
              <w:pStyle w:val="TableParagraph"/>
              <w:spacing w:line="276" w:lineRule="auto"/>
            </w:pPr>
            <w:r w:rsidRPr="00192E6B">
              <w:t> </w:t>
            </w:r>
          </w:p>
          <w:p w14:paraId="2D0D0876" w14:textId="77777777" w:rsidR="007E6D36" w:rsidRPr="00192E6B" w:rsidRDefault="007E6D36">
            <w:pPr>
              <w:pStyle w:val="TableParagraph"/>
              <w:spacing w:line="276" w:lineRule="auto"/>
            </w:pPr>
            <w:r w:rsidRPr="00192E6B">
              <w:t> </w:t>
            </w:r>
          </w:p>
        </w:tc>
        <w:tc>
          <w:tcPr>
            <w:tcW w:w="1519" w:type="pct"/>
            <w:hideMark/>
          </w:tcPr>
          <w:p w14:paraId="680A6B29" w14:textId="77777777" w:rsidR="007E6D36" w:rsidRPr="00A238CF" w:rsidRDefault="007E6D36">
            <w:pPr>
              <w:pStyle w:val="TableParagraph"/>
              <w:spacing w:line="276" w:lineRule="auto"/>
              <w:rPr>
                <w:color w:val="auto"/>
              </w:rPr>
            </w:pPr>
            <w:r w:rsidRPr="00A238CF">
              <w:rPr>
                <w:color w:val="auto"/>
              </w:rPr>
              <w:t>Pit Lake</w:t>
            </w:r>
          </w:p>
          <w:p w14:paraId="72BDEAFE" w14:textId="77777777" w:rsidR="007E6D36" w:rsidRPr="00A238CF" w:rsidRDefault="007E6D36">
            <w:pPr>
              <w:pStyle w:val="TableParagraph"/>
              <w:spacing w:line="276" w:lineRule="auto"/>
              <w:rPr>
                <w:color w:val="auto"/>
              </w:rPr>
            </w:pPr>
          </w:p>
        </w:tc>
        <w:tc>
          <w:tcPr>
            <w:tcW w:w="2546" w:type="pct"/>
            <w:hideMark/>
          </w:tcPr>
          <w:p w14:paraId="7AED1013" w14:textId="77777777" w:rsidR="007E6D36" w:rsidRDefault="007E6D36">
            <w:pPr>
              <w:pStyle w:val="TableParagraph"/>
              <w:spacing w:line="276" w:lineRule="auto"/>
            </w:pPr>
            <w:r w:rsidRPr="00192E6B">
              <w:t>Pit lake water quality</w:t>
            </w:r>
            <w:r>
              <w:t xml:space="preserve"> although may fluctuate does not </w:t>
            </w:r>
            <w:r w:rsidRPr="00192E6B">
              <w:t>becom</w:t>
            </w:r>
            <w:r>
              <w:t>e</w:t>
            </w:r>
            <w:r w:rsidRPr="00192E6B">
              <w:t xml:space="preserve"> a source of water quality that has an </w:t>
            </w:r>
            <w:r w:rsidRPr="00EA518F">
              <w:t>unacceptable</w:t>
            </w:r>
            <w:r w:rsidRPr="00192E6B">
              <w:t xml:space="preserve"> impact on downstream receptors</w:t>
            </w:r>
            <w:r>
              <w:t xml:space="preserve"> or the proposed PMLU</w:t>
            </w:r>
          </w:p>
          <w:p w14:paraId="738EA834" w14:textId="77777777" w:rsidR="007E6D36" w:rsidRPr="00192E6B" w:rsidRDefault="007E6D36">
            <w:pPr>
              <w:pStyle w:val="TableParagraph"/>
              <w:spacing w:line="276" w:lineRule="auto"/>
            </w:pPr>
          </w:p>
        </w:tc>
      </w:tr>
      <w:tr w:rsidR="007E6D36" w:rsidRPr="008861AE" w14:paraId="6858B37E" w14:textId="77777777">
        <w:trPr>
          <w:trHeight w:val="300"/>
        </w:trPr>
        <w:tc>
          <w:tcPr>
            <w:tcW w:w="935" w:type="pct"/>
            <w:vMerge/>
            <w:hideMark/>
          </w:tcPr>
          <w:p w14:paraId="6A8B2B54" w14:textId="77777777" w:rsidR="007E6D36" w:rsidRPr="00192E6B" w:rsidRDefault="007E6D36">
            <w:pPr>
              <w:pStyle w:val="TableParagraph"/>
              <w:spacing w:line="276" w:lineRule="auto"/>
            </w:pPr>
          </w:p>
        </w:tc>
        <w:tc>
          <w:tcPr>
            <w:tcW w:w="1519" w:type="pct"/>
            <w:hideMark/>
          </w:tcPr>
          <w:p w14:paraId="780A2874" w14:textId="77777777" w:rsidR="007E6D36" w:rsidRPr="00A238CF" w:rsidRDefault="007E6D36">
            <w:pPr>
              <w:pStyle w:val="TableParagraph"/>
              <w:spacing w:line="276" w:lineRule="auto"/>
              <w:rPr>
                <w:color w:val="auto"/>
              </w:rPr>
            </w:pPr>
            <w:r w:rsidRPr="00A238CF">
              <w:rPr>
                <w:color w:val="auto"/>
              </w:rPr>
              <w:t>Mine disturbed areas</w:t>
            </w:r>
          </w:p>
          <w:p w14:paraId="38BEDC68" w14:textId="77777777" w:rsidR="007E6D36" w:rsidRPr="00A238CF" w:rsidRDefault="007E6D36">
            <w:pPr>
              <w:pStyle w:val="TableParagraph"/>
              <w:spacing w:line="276" w:lineRule="auto"/>
              <w:rPr>
                <w:color w:val="auto"/>
              </w:rPr>
            </w:pPr>
          </w:p>
        </w:tc>
        <w:tc>
          <w:tcPr>
            <w:tcW w:w="2546" w:type="pct"/>
            <w:hideMark/>
          </w:tcPr>
          <w:p w14:paraId="0D1A5BC6" w14:textId="77777777" w:rsidR="007E6D36" w:rsidRDefault="007E6D36">
            <w:pPr>
              <w:pStyle w:val="TableParagraph"/>
              <w:spacing w:line="276" w:lineRule="auto"/>
            </w:pPr>
            <w:r w:rsidRPr="00192E6B">
              <w:t xml:space="preserve">Overburden material will not become a source of </w:t>
            </w:r>
            <w:r>
              <w:t>contamination to</w:t>
            </w:r>
            <w:r w:rsidRPr="00192E6B">
              <w:t xml:space="preserve"> mine drainage in the future. </w:t>
            </w:r>
          </w:p>
          <w:p w14:paraId="473F742D" w14:textId="77777777" w:rsidR="007E6D36" w:rsidRPr="00192E6B" w:rsidRDefault="007E6D36">
            <w:pPr>
              <w:pStyle w:val="TableParagraph"/>
              <w:spacing w:line="276" w:lineRule="auto"/>
            </w:pPr>
          </w:p>
        </w:tc>
      </w:tr>
      <w:tr w:rsidR="007E6D36" w:rsidRPr="008861AE" w14:paraId="1F3C5DF0" w14:textId="77777777">
        <w:trPr>
          <w:trHeight w:val="300"/>
        </w:trPr>
        <w:tc>
          <w:tcPr>
            <w:tcW w:w="935" w:type="pct"/>
            <w:vMerge/>
            <w:hideMark/>
          </w:tcPr>
          <w:p w14:paraId="2DEADE1D" w14:textId="77777777" w:rsidR="007E6D36" w:rsidRPr="00192E6B" w:rsidRDefault="007E6D36">
            <w:pPr>
              <w:pStyle w:val="TableParagraph"/>
              <w:spacing w:line="276" w:lineRule="auto"/>
            </w:pPr>
          </w:p>
        </w:tc>
        <w:tc>
          <w:tcPr>
            <w:tcW w:w="1519" w:type="pct"/>
            <w:hideMark/>
          </w:tcPr>
          <w:p w14:paraId="2657C33F" w14:textId="77777777" w:rsidR="007E6D36" w:rsidRPr="00A238CF" w:rsidRDefault="007E6D36">
            <w:pPr>
              <w:pStyle w:val="TableParagraph"/>
              <w:spacing w:line="276" w:lineRule="auto"/>
              <w:rPr>
                <w:color w:val="auto"/>
              </w:rPr>
            </w:pPr>
            <w:r w:rsidRPr="00A238CF">
              <w:rPr>
                <w:color w:val="auto"/>
              </w:rPr>
              <w:t>Pit Lake</w:t>
            </w:r>
          </w:p>
          <w:p w14:paraId="0FEA1105" w14:textId="77777777" w:rsidR="007E6D36" w:rsidRPr="00A238CF" w:rsidRDefault="007E6D36">
            <w:pPr>
              <w:pStyle w:val="TableParagraph"/>
              <w:spacing w:line="276" w:lineRule="auto"/>
              <w:rPr>
                <w:color w:val="auto"/>
              </w:rPr>
            </w:pPr>
            <w:r w:rsidRPr="00A238CF">
              <w:rPr>
                <w:color w:val="auto"/>
              </w:rPr>
              <w:t>Mine disturbed areas</w:t>
            </w:r>
          </w:p>
          <w:p w14:paraId="219BAB16" w14:textId="77777777" w:rsidR="007E6D36" w:rsidRPr="00A238CF" w:rsidRDefault="007E6D36">
            <w:pPr>
              <w:pStyle w:val="TableParagraph"/>
              <w:spacing w:line="276" w:lineRule="auto"/>
              <w:rPr>
                <w:color w:val="auto"/>
              </w:rPr>
            </w:pPr>
            <w:r w:rsidRPr="00A238CF">
              <w:rPr>
                <w:color w:val="auto"/>
              </w:rPr>
              <w:t>Undisturbed Mine areas</w:t>
            </w:r>
          </w:p>
          <w:p w14:paraId="6BFF1C4B" w14:textId="77777777" w:rsidR="007E6D36" w:rsidRPr="00A238CF" w:rsidRDefault="007E6D36">
            <w:pPr>
              <w:pStyle w:val="TableParagraph"/>
              <w:spacing w:line="276" w:lineRule="auto"/>
              <w:rPr>
                <w:color w:val="auto"/>
              </w:rPr>
            </w:pPr>
          </w:p>
        </w:tc>
        <w:tc>
          <w:tcPr>
            <w:tcW w:w="2546" w:type="pct"/>
            <w:hideMark/>
          </w:tcPr>
          <w:p w14:paraId="34ED5704" w14:textId="77777777" w:rsidR="007E6D36" w:rsidRPr="00192E6B" w:rsidRDefault="007E6D36">
            <w:pPr>
              <w:pStyle w:val="TableParagraph"/>
              <w:spacing w:line="276" w:lineRule="auto"/>
            </w:pPr>
            <w:r w:rsidRPr="00192E6B">
              <w:t>All potentially contaminated areas are investigated and managed in accordance with statutory guidelines and legislation to ensure that the land supports the respective post mining land use. </w:t>
            </w:r>
          </w:p>
          <w:p w14:paraId="10301257" w14:textId="77777777" w:rsidR="007E6D36" w:rsidRPr="00192E6B" w:rsidRDefault="007E6D36">
            <w:pPr>
              <w:pStyle w:val="TableParagraph"/>
              <w:spacing w:line="276" w:lineRule="auto"/>
            </w:pPr>
          </w:p>
        </w:tc>
      </w:tr>
      <w:tr w:rsidR="007E6D36" w:rsidRPr="008861AE" w14:paraId="58D40059" w14:textId="77777777">
        <w:trPr>
          <w:trHeight w:val="300"/>
        </w:trPr>
        <w:tc>
          <w:tcPr>
            <w:tcW w:w="935" w:type="pct"/>
            <w:vMerge/>
            <w:hideMark/>
          </w:tcPr>
          <w:p w14:paraId="69EC7ADB" w14:textId="77777777" w:rsidR="007E6D36" w:rsidRPr="00192E6B" w:rsidRDefault="007E6D36">
            <w:pPr>
              <w:pStyle w:val="TableParagraph"/>
              <w:spacing w:line="276" w:lineRule="auto"/>
            </w:pPr>
          </w:p>
        </w:tc>
        <w:tc>
          <w:tcPr>
            <w:tcW w:w="1519" w:type="pct"/>
            <w:hideMark/>
          </w:tcPr>
          <w:p w14:paraId="30320604" w14:textId="77777777" w:rsidR="007E6D36" w:rsidRPr="00A238CF" w:rsidRDefault="007E6D36">
            <w:pPr>
              <w:pStyle w:val="TableParagraph"/>
              <w:spacing w:line="276" w:lineRule="auto"/>
              <w:rPr>
                <w:color w:val="auto"/>
              </w:rPr>
            </w:pPr>
            <w:r w:rsidRPr="00A238CF">
              <w:rPr>
                <w:color w:val="auto"/>
              </w:rPr>
              <w:t>Pit Lake</w:t>
            </w:r>
          </w:p>
          <w:p w14:paraId="0A1D94DC" w14:textId="77777777" w:rsidR="007E6D36" w:rsidRPr="00A238CF" w:rsidRDefault="007E6D36">
            <w:pPr>
              <w:pStyle w:val="TableParagraph"/>
              <w:spacing w:line="276" w:lineRule="auto"/>
              <w:rPr>
                <w:color w:val="auto"/>
              </w:rPr>
            </w:pPr>
            <w:r w:rsidRPr="00A238CF">
              <w:rPr>
                <w:color w:val="auto"/>
              </w:rPr>
              <w:t xml:space="preserve">Pit Batters </w:t>
            </w:r>
          </w:p>
          <w:p w14:paraId="2BE46163" w14:textId="77777777" w:rsidR="007E6D36" w:rsidRPr="00A238CF" w:rsidRDefault="007E6D36">
            <w:pPr>
              <w:pStyle w:val="TableParagraph"/>
              <w:spacing w:line="276" w:lineRule="auto"/>
              <w:rPr>
                <w:color w:val="auto"/>
              </w:rPr>
            </w:pPr>
            <w:r w:rsidRPr="00A238CF">
              <w:rPr>
                <w:color w:val="auto"/>
              </w:rPr>
              <w:t>Mine disturbed areas</w:t>
            </w:r>
          </w:p>
          <w:p w14:paraId="7378E5E8" w14:textId="77777777" w:rsidR="007E6D36" w:rsidRPr="00A238CF" w:rsidRDefault="007E6D36">
            <w:pPr>
              <w:pStyle w:val="TableParagraph"/>
              <w:spacing w:line="276" w:lineRule="auto"/>
              <w:rPr>
                <w:color w:val="auto"/>
              </w:rPr>
            </w:pPr>
            <w:r w:rsidRPr="00A238CF">
              <w:rPr>
                <w:color w:val="auto"/>
              </w:rPr>
              <w:t>Undisturbed Mine areas</w:t>
            </w:r>
          </w:p>
          <w:p w14:paraId="0018F869" w14:textId="77777777" w:rsidR="007E6D36" w:rsidRPr="00A238CF" w:rsidRDefault="007E6D36">
            <w:pPr>
              <w:pStyle w:val="TableParagraph"/>
              <w:spacing w:line="276" w:lineRule="auto"/>
              <w:rPr>
                <w:color w:val="auto"/>
              </w:rPr>
            </w:pPr>
            <w:r w:rsidRPr="00A238CF">
              <w:rPr>
                <w:color w:val="auto"/>
              </w:rPr>
              <w:t>MRD</w:t>
            </w:r>
          </w:p>
          <w:p w14:paraId="58FE82D3"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36EDB8B6" w14:textId="77777777" w:rsidR="007E6D36" w:rsidRPr="00192E6B" w:rsidRDefault="007E6D36">
            <w:pPr>
              <w:pStyle w:val="TableParagraph"/>
              <w:spacing w:line="276" w:lineRule="auto"/>
            </w:pPr>
            <w:r w:rsidRPr="00192E6B">
              <w:t xml:space="preserve">Surface runoff or seepage from the rehabilitated mine site does not have an </w:t>
            </w:r>
            <w:r w:rsidRPr="00EA518F">
              <w:t>unacceptable</w:t>
            </w:r>
            <w:r w:rsidRPr="00192E6B">
              <w:t xml:space="preserve"> impact on downstream receptors.</w:t>
            </w:r>
          </w:p>
        </w:tc>
      </w:tr>
      <w:tr w:rsidR="007E6D36" w:rsidRPr="008861AE" w14:paraId="3CADDA42" w14:textId="77777777">
        <w:trPr>
          <w:trHeight w:val="300"/>
        </w:trPr>
        <w:tc>
          <w:tcPr>
            <w:tcW w:w="935" w:type="pct"/>
            <w:vMerge w:val="restart"/>
            <w:hideMark/>
          </w:tcPr>
          <w:p w14:paraId="581E3531" w14:textId="77777777" w:rsidR="007E6D36" w:rsidRPr="00192E6B" w:rsidRDefault="007E6D36">
            <w:pPr>
              <w:pStyle w:val="TableParagraph"/>
              <w:spacing w:line="276" w:lineRule="auto"/>
            </w:pPr>
            <w:r w:rsidRPr="00192E6B">
              <w:t>Sustainable (Socioeconomic) </w:t>
            </w:r>
          </w:p>
          <w:p w14:paraId="19EB70FE" w14:textId="77777777" w:rsidR="007E6D36" w:rsidRPr="00192E6B" w:rsidRDefault="007E6D36">
            <w:pPr>
              <w:pStyle w:val="TableParagraph"/>
              <w:spacing w:line="276" w:lineRule="auto"/>
            </w:pPr>
            <w:r w:rsidRPr="00192E6B">
              <w:t> </w:t>
            </w:r>
          </w:p>
          <w:p w14:paraId="785A9218" w14:textId="77777777" w:rsidR="007E6D36" w:rsidRPr="00192E6B" w:rsidRDefault="007E6D36">
            <w:pPr>
              <w:pStyle w:val="TableParagraph"/>
              <w:spacing w:line="276" w:lineRule="auto"/>
            </w:pPr>
            <w:r w:rsidRPr="00192E6B">
              <w:t> </w:t>
            </w:r>
          </w:p>
          <w:p w14:paraId="45A38A0B" w14:textId="77777777" w:rsidR="007E6D36" w:rsidRPr="00192E6B" w:rsidRDefault="007E6D36">
            <w:pPr>
              <w:pStyle w:val="TableParagraph"/>
              <w:spacing w:line="276" w:lineRule="auto"/>
            </w:pPr>
            <w:r w:rsidRPr="00192E6B">
              <w:t> </w:t>
            </w:r>
          </w:p>
        </w:tc>
        <w:tc>
          <w:tcPr>
            <w:tcW w:w="1519" w:type="pct"/>
            <w:hideMark/>
          </w:tcPr>
          <w:p w14:paraId="2DF3B46B" w14:textId="77777777" w:rsidR="007E6D36" w:rsidRPr="00A238CF" w:rsidRDefault="007E6D36">
            <w:pPr>
              <w:pStyle w:val="TableParagraph"/>
              <w:spacing w:line="276" w:lineRule="auto"/>
              <w:rPr>
                <w:color w:val="auto"/>
              </w:rPr>
            </w:pPr>
            <w:r w:rsidRPr="00A238CF">
              <w:rPr>
                <w:color w:val="auto"/>
              </w:rPr>
              <w:t>Pit Lake</w:t>
            </w:r>
          </w:p>
          <w:p w14:paraId="795D4057" w14:textId="77777777" w:rsidR="007E6D36" w:rsidRPr="00A238CF" w:rsidRDefault="007E6D36">
            <w:pPr>
              <w:pStyle w:val="TableParagraph"/>
              <w:spacing w:line="276" w:lineRule="auto"/>
              <w:rPr>
                <w:color w:val="auto"/>
              </w:rPr>
            </w:pPr>
            <w:r w:rsidRPr="00A238CF">
              <w:rPr>
                <w:color w:val="auto"/>
              </w:rPr>
              <w:t xml:space="preserve">Pit Batters </w:t>
            </w:r>
          </w:p>
          <w:p w14:paraId="097A30C9" w14:textId="77777777" w:rsidR="007E6D36" w:rsidRPr="00A238CF" w:rsidRDefault="007E6D36">
            <w:pPr>
              <w:pStyle w:val="TableParagraph"/>
              <w:spacing w:line="276" w:lineRule="auto"/>
              <w:rPr>
                <w:color w:val="auto"/>
              </w:rPr>
            </w:pPr>
            <w:r w:rsidRPr="00A238CF">
              <w:rPr>
                <w:color w:val="auto"/>
              </w:rPr>
              <w:t>Mine disturbed areas</w:t>
            </w:r>
          </w:p>
          <w:p w14:paraId="2FAE4724" w14:textId="77777777" w:rsidR="007E6D36" w:rsidRPr="00A238CF" w:rsidRDefault="007E6D36">
            <w:pPr>
              <w:pStyle w:val="TableParagraph"/>
              <w:spacing w:line="276" w:lineRule="auto"/>
              <w:rPr>
                <w:color w:val="auto"/>
              </w:rPr>
            </w:pPr>
            <w:r w:rsidRPr="00A238CF">
              <w:rPr>
                <w:color w:val="auto"/>
              </w:rPr>
              <w:t>Undisturbed Mine areas</w:t>
            </w:r>
          </w:p>
          <w:p w14:paraId="4BEC0BCA" w14:textId="77777777" w:rsidR="007E6D36" w:rsidRPr="00A238CF" w:rsidRDefault="007E6D36">
            <w:pPr>
              <w:pStyle w:val="TableParagraph"/>
              <w:spacing w:line="276" w:lineRule="auto"/>
              <w:rPr>
                <w:color w:val="auto"/>
              </w:rPr>
            </w:pPr>
            <w:r w:rsidRPr="00A238CF">
              <w:rPr>
                <w:color w:val="auto"/>
              </w:rPr>
              <w:t>MRD</w:t>
            </w:r>
          </w:p>
          <w:p w14:paraId="398D2ACF"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77B02CA6" w14:textId="77777777" w:rsidR="007E6D36" w:rsidRPr="00192E6B" w:rsidRDefault="007E6D36">
            <w:pPr>
              <w:pStyle w:val="TableParagraph"/>
              <w:spacing w:line="276" w:lineRule="auto"/>
            </w:pPr>
            <w:r w:rsidRPr="00192E6B">
              <w:rPr>
                <w:color w:val="auto"/>
              </w:rPr>
              <w:t xml:space="preserve">Stakeholders </w:t>
            </w:r>
            <w:r w:rsidRPr="00192E6B">
              <w:t>and the community are engaged throughout the closure planning phase.</w:t>
            </w:r>
          </w:p>
        </w:tc>
      </w:tr>
      <w:tr w:rsidR="007E6D36" w:rsidRPr="008861AE" w14:paraId="04076299" w14:textId="77777777">
        <w:trPr>
          <w:trHeight w:val="300"/>
        </w:trPr>
        <w:tc>
          <w:tcPr>
            <w:tcW w:w="935" w:type="pct"/>
            <w:vMerge/>
            <w:hideMark/>
          </w:tcPr>
          <w:p w14:paraId="749AFCDA" w14:textId="77777777" w:rsidR="007E6D36" w:rsidRPr="00192E6B" w:rsidRDefault="007E6D36">
            <w:pPr>
              <w:pStyle w:val="TableParagraph"/>
              <w:spacing w:line="276" w:lineRule="auto"/>
            </w:pPr>
          </w:p>
        </w:tc>
        <w:tc>
          <w:tcPr>
            <w:tcW w:w="1519" w:type="pct"/>
            <w:hideMark/>
          </w:tcPr>
          <w:p w14:paraId="78E32017" w14:textId="77777777" w:rsidR="007E6D36" w:rsidRPr="00A238CF" w:rsidRDefault="007E6D36">
            <w:pPr>
              <w:pStyle w:val="TableParagraph"/>
              <w:spacing w:line="276" w:lineRule="auto"/>
              <w:rPr>
                <w:color w:val="auto"/>
              </w:rPr>
            </w:pPr>
            <w:r w:rsidRPr="00A238CF">
              <w:rPr>
                <w:color w:val="auto"/>
              </w:rPr>
              <w:t>Pit Lake</w:t>
            </w:r>
          </w:p>
          <w:p w14:paraId="3C531DF3" w14:textId="77777777" w:rsidR="007E6D36" w:rsidRPr="00A238CF" w:rsidRDefault="007E6D36">
            <w:pPr>
              <w:pStyle w:val="TableParagraph"/>
              <w:spacing w:line="276" w:lineRule="auto"/>
              <w:rPr>
                <w:color w:val="auto"/>
              </w:rPr>
            </w:pPr>
            <w:r w:rsidRPr="00A238CF">
              <w:rPr>
                <w:color w:val="auto"/>
              </w:rPr>
              <w:t xml:space="preserve">Pit Batters </w:t>
            </w:r>
          </w:p>
          <w:p w14:paraId="5BB0B609" w14:textId="77777777" w:rsidR="007E6D36" w:rsidRPr="00A238CF" w:rsidRDefault="007E6D36">
            <w:pPr>
              <w:pStyle w:val="TableParagraph"/>
              <w:spacing w:line="276" w:lineRule="auto"/>
              <w:rPr>
                <w:color w:val="auto"/>
              </w:rPr>
            </w:pPr>
            <w:r w:rsidRPr="00A238CF">
              <w:rPr>
                <w:color w:val="auto"/>
              </w:rPr>
              <w:t>Mine disturbed areas</w:t>
            </w:r>
          </w:p>
          <w:p w14:paraId="25447168" w14:textId="77777777" w:rsidR="007E6D36" w:rsidRPr="00A238CF" w:rsidRDefault="007E6D36">
            <w:pPr>
              <w:pStyle w:val="TableParagraph"/>
              <w:spacing w:line="276" w:lineRule="auto"/>
              <w:rPr>
                <w:color w:val="auto"/>
              </w:rPr>
            </w:pPr>
            <w:r w:rsidRPr="00A238CF">
              <w:rPr>
                <w:color w:val="auto"/>
              </w:rPr>
              <w:t>Undisturbed Mine areas</w:t>
            </w:r>
          </w:p>
          <w:p w14:paraId="4DBF591B" w14:textId="77777777" w:rsidR="007E6D36" w:rsidRPr="00A238CF" w:rsidRDefault="007E6D36">
            <w:pPr>
              <w:pStyle w:val="TableParagraph"/>
              <w:spacing w:line="276" w:lineRule="auto"/>
              <w:rPr>
                <w:color w:val="auto"/>
              </w:rPr>
            </w:pPr>
            <w:r w:rsidRPr="00A238CF">
              <w:rPr>
                <w:color w:val="auto"/>
              </w:rPr>
              <w:t>MRD</w:t>
            </w:r>
          </w:p>
          <w:p w14:paraId="40CA2EBC"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276FB88B" w14:textId="77777777" w:rsidR="007E6D36" w:rsidRPr="00192E6B" w:rsidRDefault="007E6D36">
            <w:pPr>
              <w:pStyle w:val="TableParagraph"/>
              <w:spacing w:line="276" w:lineRule="auto"/>
            </w:pPr>
            <w:r w:rsidRPr="00192E6B">
              <w:t>Stakeholders and the community are kept informed of the closure planning and implementation process.</w:t>
            </w:r>
          </w:p>
        </w:tc>
      </w:tr>
      <w:tr w:rsidR="007E6D36" w:rsidRPr="008861AE" w14:paraId="419A40CE" w14:textId="77777777">
        <w:trPr>
          <w:trHeight w:val="300"/>
        </w:trPr>
        <w:tc>
          <w:tcPr>
            <w:tcW w:w="935" w:type="pct"/>
            <w:vMerge/>
            <w:hideMark/>
          </w:tcPr>
          <w:p w14:paraId="2A5E409B" w14:textId="77777777" w:rsidR="007E6D36" w:rsidRPr="00192E6B" w:rsidRDefault="007E6D36">
            <w:pPr>
              <w:pStyle w:val="TableParagraph"/>
              <w:spacing w:line="276" w:lineRule="auto"/>
            </w:pPr>
          </w:p>
        </w:tc>
        <w:tc>
          <w:tcPr>
            <w:tcW w:w="1519" w:type="pct"/>
            <w:hideMark/>
          </w:tcPr>
          <w:p w14:paraId="7CE1368C" w14:textId="77777777" w:rsidR="007E6D36" w:rsidRPr="00A238CF" w:rsidRDefault="007E6D36">
            <w:pPr>
              <w:pStyle w:val="TableParagraph"/>
              <w:spacing w:line="276" w:lineRule="auto"/>
              <w:rPr>
                <w:color w:val="auto"/>
              </w:rPr>
            </w:pPr>
            <w:r w:rsidRPr="00A238CF">
              <w:rPr>
                <w:color w:val="auto"/>
              </w:rPr>
              <w:t>Pit Lake</w:t>
            </w:r>
          </w:p>
          <w:p w14:paraId="66F69A8F" w14:textId="77777777" w:rsidR="007E6D36" w:rsidRPr="00A238CF" w:rsidRDefault="007E6D36">
            <w:pPr>
              <w:pStyle w:val="TableParagraph"/>
              <w:spacing w:line="276" w:lineRule="auto"/>
              <w:rPr>
                <w:color w:val="auto"/>
              </w:rPr>
            </w:pPr>
            <w:r w:rsidRPr="00A238CF">
              <w:rPr>
                <w:color w:val="auto"/>
              </w:rPr>
              <w:t xml:space="preserve">Pit Batters </w:t>
            </w:r>
          </w:p>
          <w:p w14:paraId="1D9449FA" w14:textId="77777777" w:rsidR="007E6D36" w:rsidRPr="00A238CF" w:rsidRDefault="007E6D36">
            <w:pPr>
              <w:pStyle w:val="TableParagraph"/>
              <w:spacing w:line="276" w:lineRule="auto"/>
              <w:rPr>
                <w:color w:val="auto"/>
              </w:rPr>
            </w:pPr>
            <w:r w:rsidRPr="00A238CF">
              <w:rPr>
                <w:color w:val="auto"/>
              </w:rPr>
              <w:t>Mine disturbed areas</w:t>
            </w:r>
          </w:p>
          <w:p w14:paraId="5CE6B01E" w14:textId="77777777" w:rsidR="007E6D36" w:rsidRPr="00A238CF" w:rsidRDefault="007E6D36">
            <w:pPr>
              <w:pStyle w:val="TableParagraph"/>
              <w:spacing w:line="276" w:lineRule="auto"/>
              <w:rPr>
                <w:color w:val="auto"/>
              </w:rPr>
            </w:pPr>
            <w:r w:rsidRPr="00A238CF">
              <w:rPr>
                <w:color w:val="auto"/>
              </w:rPr>
              <w:t>Undisturbed Mine areas</w:t>
            </w:r>
          </w:p>
          <w:p w14:paraId="18FF66DD" w14:textId="77777777" w:rsidR="007E6D36" w:rsidRPr="00A238CF" w:rsidRDefault="007E6D36">
            <w:pPr>
              <w:pStyle w:val="TableParagraph"/>
              <w:spacing w:line="276" w:lineRule="auto"/>
              <w:rPr>
                <w:color w:val="auto"/>
              </w:rPr>
            </w:pPr>
            <w:r w:rsidRPr="00A238CF">
              <w:rPr>
                <w:color w:val="auto"/>
              </w:rPr>
              <w:t>MRD</w:t>
            </w:r>
          </w:p>
          <w:p w14:paraId="1919D858"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0F8D7A51" w14:textId="77777777" w:rsidR="007E6D36" w:rsidRPr="00192E6B" w:rsidRDefault="007E6D36">
            <w:pPr>
              <w:pStyle w:val="TableParagraph"/>
              <w:spacing w:line="276" w:lineRule="auto"/>
            </w:pPr>
            <w:r w:rsidRPr="00192E6B">
              <w:t>The transition to mine closure is undertaken in a manner that proactively manages and mitigates the associated decline in economic activity as far as practicable.</w:t>
            </w:r>
          </w:p>
        </w:tc>
      </w:tr>
      <w:tr w:rsidR="007E6D36" w:rsidRPr="008861AE" w14:paraId="4BBE4120" w14:textId="77777777">
        <w:trPr>
          <w:trHeight w:val="300"/>
        </w:trPr>
        <w:tc>
          <w:tcPr>
            <w:tcW w:w="935" w:type="pct"/>
            <w:vMerge/>
            <w:hideMark/>
          </w:tcPr>
          <w:p w14:paraId="55B4EE55" w14:textId="77777777" w:rsidR="007E6D36" w:rsidRPr="00192E6B" w:rsidRDefault="007E6D36">
            <w:pPr>
              <w:pStyle w:val="TableParagraph"/>
              <w:spacing w:line="276" w:lineRule="auto"/>
            </w:pPr>
          </w:p>
        </w:tc>
        <w:tc>
          <w:tcPr>
            <w:tcW w:w="1519" w:type="pct"/>
            <w:hideMark/>
          </w:tcPr>
          <w:p w14:paraId="1928285F" w14:textId="77777777" w:rsidR="007E6D36" w:rsidRPr="00A238CF" w:rsidRDefault="007E6D36">
            <w:pPr>
              <w:pStyle w:val="TableParagraph"/>
              <w:spacing w:line="276" w:lineRule="auto"/>
              <w:rPr>
                <w:color w:val="auto"/>
              </w:rPr>
            </w:pPr>
            <w:r w:rsidRPr="00A238CF">
              <w:rPr>
                <w:color w:val="auto"/>
              </w:rPr>
              <w:t>Pit Lake</w:t>
            </w:r>
          </w:p>
          <w:p w14:paraId="34A170CC" w14:textId="77777777" w:rsidR="007E6D36" w:rsidRPr="00A238CF" w:rsidRDefault="007E6D36">
            <w:pPr>
              <w:pStyle w:val="TableParagraph"/>
              <w:spacing w:line="276" w:lineRule="auto"/>
              <w:rPr>
                <w:color w:val="auto"/>
              </w:rPr>
            </w:pPr>
            <w:r w:rsidRPr="00A238CF">
              <w:rPr>
                <w:color w:val="auto"/>
              </w:rPr>
              <w:t xml:space="preserve">Pit Batters </w:t>
            </w:r>
          </w:p>
          <w:p w14:paraId="30710300" w14:textId="77777777" w:rsidR="007E6D36" w:rsidRPr="00A238CF" w:rsidRDefault="007E6D36">
            <w:pPr>
              <w:pStyle w:val="TableParagraph"/>
              <w:spacing w:line="276" w:lineRule="auto"/>
              <w:rPr>
                <w:color w:val="auto"/>
              </w:rPr>
            </w:pPr>
            <w:r w:rsidRPr="00A238CF">
              <w:rPr>
                <w:color w:val="auto"/>
              </w:rPr>
              <w:t>Mine disturbed areas</w:t>
            </w:r>
          </w:p>
          <w:p w14:paraId="7A8CD603" w14:textId="77777777" w:rsidR="007E6D36" w:rsidRPr="00A238CF" w:rsidRDefault="007E6D36">
            <w:pPr>
              <w:pStyle w:val="TableParagraph"/>
              <w:spacing w:line="276" w:lineRule="auto"/>
              <w:rPr>
                <w:color w:val="auto"/>
              </w:rPr>
            </w:pPr>
            <w:r w:rsidRPr="00A238CF">
              <w:rPr>
                <w:color w:val="auto"/>
              </w:rPr>
              <w:t>Undisturbed Mine areas</w:t>
            </w:r>
          </w:p>
          <w:p w14:paraId="07FB2814" w14:textId="77777777" w:rsidR="007E6D36" w:rsidRPr="00A238CF" w:rsidRDefault="007E6D36">
            <w:pPr>
              <w:pStyle w:val="TableParagraph"/>
              <w:spacing w:line="276" w:lineRule="auto"/>
              <w:rPr>
                <w:color w:val="auto"/>
              </w:rPr>
            </w:pPr>
            <w:r w:rsidRPr="00A238CF">
              <w:rPr>
                <w:color w:val="auto"/>
              </w:rPr>
              <w:t>MRD</w:t>
            </w:r>
          </w:p>
          <w:p w14:paraId="493D4BD3"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4F92BF35" w14:textId="77777777" w:rsidR="007E6D36" w:rsidRPr="00192E6B" w:rsidRDefault="007E6D36">
            <w:pPr>
              <w:pStyle w:val="TableParagraph"/>
              <w:spacing w:line="276" w:lineRule="auto"/>
            </w:pPr>
            <w:r w:rsidRPr="00192E6B">
              <w:t>Rehabilitated landforms are congruent with the surrounding landscape as far as practicable.</w:t>
            </w:r>
          </w:p>
        </w:tc>
      </w:tr>
      <w:tr w:rsidR="007E6D36" w:rsidRPr="008861AE" w14:paraId="1F427CF7" w14:textId="77777777">
        <w:trPr>
          <w:trHeight w:val="300"/>
        </w:trPr>
        <w:tc>
          <w:tcPr>
            <w:tcW w:w="935" w:type="pct"/>
            <w:vMerge w:val="restart"/>
            <w:hideMark/>
          </w:tcPr>
          <w:p w14:paraId="5CD53F8A" w14:textId="77777777" w:rsidR="007E6D36" w:rsidRPr="00192E6B" w:rsidRDefault="007E6D36">
            <w:pPr>
              <w:pStyle w:val="TableParagraph"/>
              <w:spacing w:line="276" w:lineRule="auto"/>
            </w:pPr>
            <w:r w:rsidRPr="00192E6B">
              <w:t>Sustainable (Ecological) </w:t>
            </w:r>
          </w:p>
        </w:tc>
        <w:tc>
          <w:tcPr>
            <w:tcW w:w="1519" w:type="pct"/>
            <w:hideMark/>
          </w:tcPr>
          <w:p w14:paraId="7BF385F1" w14:textId="77777777" w:rsidR="007E6D36" w:rsidRPr="00A238CF" w:rsidRDefault="007E6D36">
            <w:pPr>
              <w:pStyle w:val="TableParagraph"/>
              <w:spacing w:line="276" w:lineRule="auto"/>
              <w:rPr>
                <w:color w:val="auto"/>
              </w:rPr>
            </w:pPr>
            <w:r w:rsidRPr="00A238CF">
              <w:rPr>
                <w:color w:val="auto"/>
              </w:rPr>
              <w:t>Pit Lake</w:t>
            </w:r>
          </w:p>
          <w:p w14:paraId="48667592" w14:textId="77777777" w:rsidR="007E6D36" w:rsidRPr="00A238CF" w:rsidRDefault="007E6D36">
            <w:pPr>
              <w:pStyle w:val="TableParagraph"/>
              <w:spacing w:line="276" w:lineRule="auto"/>
              <w:rPr>
                <w:color w:val="auto"/>
              </w:rPr>
            </w:pPr>
            <w:r w:rsidRPr="00A238CF">
              <w:rPr>
                <w:color w:val="auto"/>
              </w:rPr>
              <w:t xml:space="preserve">Pit Batters </w:t>
            </w:r>
          </w:p>
          <w:p w14:paraId="1DB9482B" w14:textId="77777777" w:rsidR="007E6D36" w:rsidRPr="00A238CF" w:rsidRDefault="007E6D36">
            <w:pPr>
              <w:pStyle w:val="TableParagraph"/>
              <w:spacing w:line="276" w:lineRule="auto"/>
              <w:rPr>
                <w:color w:val="auto"/>
              </w:rPr>
            </w:pPr>
            <w:r w:rsidRPr="00A238CF">
              <w:rPr>
                <w:color w:val="auto"/>
              </w:rPr>
              <w:t>Mine disturbed areas</w:t>
            </w:r>
          </w:p>
          <w:p w14:paraId="68126333" w14:textId="77777777" w:rsidR="007E6D36" w:rsidRPr="00A238CF" w:rsidRDefault="007E6D36">
            <w:pPr>
              <w:pStyle w:val="TableParagraph"/>
              <w:spacing w:line="276" w:lineRule="auto"/>
              <w:rPr>
                <w:color w:val="auto"/>
              </w:rPr>
            </w:pPr>
            <w:r w:rsidRPr="00A238CF">
              <w:rPr>
                <w:color w:val="auto"/>
              </w:rPr>
              <w:t>Undisturbed Mine areas</w:t>
            </w:r>
          </w:p>
          <w:p w14:paraId="2474839B" w14:textId="77777777" w:rsidR="007E6D36" w:rsidRPr="00A238CF" w:rsidRDefault="007E6D36">
            <w:pPr>
              <w:pStyle w:val="TableParagraph"/>
              <w:spacing w:line="276" w:lineRule="auto"/>
              <w:rPr>
                <w:color w:val="auto"/>
              </w:rPr>
            </w:pPr>
            <w:r w:rsidRPr="00A238CF">
              <w:rPr>
                <w:color w:val="auto"/>
              </w:rPr>
              <w:t>MRD</w:t>
            </w:r>
          </w:p>
          <w:p w14:paraId="24E99040"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2F4FB0E8" w14:textId="77777777" w:rsidR="007E6D36" w:rsidRPr="00192E6B" w:rsidRDefault="007E6D36">
            <w:pPr>
              <w:pStyle w:val="TableParagraph"/>
              <w:spacing w:line="276" w:lineRule="auto"/>
            </w:pPr>
            <w:r w:rsidRPr="00192E6B">
              <w:t>The quality and diversity of downstream aquatic ecosystems is not compromised due to seepage, runoff or mixing processes from the rehabilitated mine site.</w:t>
            </w:r>
          </w:p>
        </w:tc>
      </w:tr>
      <w:tr w:rsidR="007E6D36" w:rsidRPr="008861AE" w14:paraId="6ED97F39" w14:textId="77777777">
        <w:trPr>
          <w:trHeight w:val="756"/>
        </w:trPr>
        <w:tc>
          <w:tcPr>
            <w:tcW w:w="935" w:type="pct"/>
            <w:vMerge/>
          </w:tcPr>
          <w:p w14:paraId="54C0CA8C" w14:textId="77777777" w:rsidR="007E6D36" w:rsidRPr="00192E6B" w:rsidRDefault="007E6D36">
            <w:pPr>
              <w:pStyle w:val="TableParagraph"/>
              <w:spacing w:line="276" w:lineRule="auto"/>
            </w:pPr>
          </w:p>
        </w:tc>
        <w:tc>
          <w:tcPr>
            <w:tcW w:w="1519" w:type="pct"/>
          </w:tcPr>
          <w:p w14:paraId="03274D41" w14:textId="77777777" w:rsidR="007E6D36" w:rsidRPr="00A238CF" w:rsidRDefault="007E6D36">
            <w:pPr>
              <w:pStyle w:val="TableParagraph"/>
              <w:spacing w:line="276" w:lineRule="auto"/>
              <w:rPr>
                <w:color w:val="auto"/>
              </w:rPr>
            </w:pPr>
            <w:r w:rsidRPr="00A238CF">
              <w:rPr>
                <w:color w:val="auto"/>
              </w:rPr>
              <w:t>Pit Lake</w:t>
            </w:r>
          </w:p>
          <w:p w14:paraId="15CB7BC6" w14:textId="77777777" w:rsidR="007E6D36" w:rsidRPr="00A238CF" w:rsidRDefault="007E6D36">
            <w:pPr>
              <w:pStyle w:val="TableParagraph"/>
              <w:spacing w:line="276" w:lineRule="auto"/>
              <w:rPr>
                <w:color w:val="auto"/>
              </w:rPr>
            </w:pPr>
            <w:r w:rsidRPr="00A238CF">
              <w:rPr>
                <w:color w:val="auto"/>
              </w:rPr>
              <w:t xml:space="preserve">Pit Batters </w:t>
            </w:r>
          </w:p>
          <w:p w14:paraId="3A582782" w14:textId="77777777" w:rsidR="007E6D36" w:rsidRPr="00A238CF" w:rsidRDefault="007E6D36">
            <w:pPr>
              <w:pStyle w:val="TableParagraph"/>
              <w:spacing w:line="276" w:lineRule="auto"/>
              <w:rPr>
                <w:color w:val="auto"/>
              </w:rPr>
            </w:pPr>
            <w:r w:rsidRPr="00A238CF">
              <w:rPr>
                <w:color w:val="auto"/>
              </w:rPr>
              <w:t>Mine disturbed areas</w:t>
            </w:r>
          </w:p>
          <w:p w14:paraId="62F08921" w14:textId="77777777" w:rsidR="007E6D36" w:rsidRPr="00A238CF" w:rsidRDefault="007E6D36">
            <w:pPr>
              <w:pStyle w:val="TableParagraph"/>
              <w:spacing w:line="276" w:lineRule="auto"/>
              <w:rPr>
                <w:color w:val="auto"/>
              </w:rPr>
            </w:pPr>
            <w:r w:rsidRPr="00A238CF">
              <w:rPr>
                <w:color w:val="auto"/>
              </w:rPr>
              <w:t>Undisturbed Mine areas</w:t>
            </w:r>
          </w:p>
          <w:p w14:paraId="40C9AE33" w14:textId="77777777" w:rsidR="007E6D36" w:rsidRPr="00A238CF" w:rsidRDefault="007E6D36">
            <w:pPr>
              <w:pStyle w:val="TableParagraph"/>
              <w:spacing w:line="276" w:lineRule="auto"/>
              <w:rPr>
                <w:color w:val="auto"/>
              </w:rPr>
            </w:pPr>
            <w:r w:rsidRPr="00A238CF">
              <w:rPr>
                <w:color w:val="auto"/>
              </w:rPr>
              <w:t>MRD</w:t>
            </w:r>
          </w:p>
          <w:p w14:paraId="142CB3FF" w14:textId="77777777" w:rsidR="007E6D36" w:rsidRPr="00A238CF" w:rsidRDefault="007E6D36">
            <w:pPr>
              <w:pStyle w:val="TableParagraph"/>
              <w:spacing w:line="276" w:lineRule="auto"/>
              <w:rPr>
                <w:color w:val="auto"/>
              </w:rPr>
            </w:pPr>
            <w:r w:rsidRPr="00A238CF">
              <w:rPr>
                <w:color w:val="auto"/>
              </w:rPr>
              <w:t>Conservation Areas</w:t>
            </w:r>
          </w:p>
        </w:tc>
        <w:tc>
          <w:tcPr>
            <w:tcW w:w="2546" w:type="pct"/>
          </w:tcPr>
          <w:p w14:paraId="1201EC78" w14:textId="77777777" w:rsidR="007E6D36" w:rsidRPr="00192E6B" w:rsidRDefault="007E6D36">
            <w:pPr>
              <w:pStyle w:val="TableParagraph"/>
              <w:spacing w:line="276" w:lineRule="auto"/>
            </w:pPr>
            <w:r w:rsidRPr="00192E6B">
              <w:t>Rehabilitated surfaces support a resilient and self-sustaining vegetated ecosystem that is compatible with the post mining land use.</w:t>
            </w:r>
          </w:p>
        </w:tc>
      </w:tr>
      <w:tr w:rsidR="007E6D36" w:rsidRPr="008861AE" w14:paraId="1A71AEB2" w14:textId="77777777">
        <w:trPr>
          <w:trHeight w:val="756"/>
        </w:trPr>
        <w:tc>
          <w:tcPr>
            <w:tcW w:w="935" w:type="pct"/>
            <w:vMerge/>
            <w:hideMark/>
          </w:tcPr>
          <w:p w14:paraId="28F2A06D" w14:textId="77777777" w:rsidR="007E6D36" w:rsidRPr="00192E6B" w:rsidRDefault="007E6D36">
            <w:pPr>
              <w:pStyle w:val="TableParagraph"/>
              <w:spacing w:line="276" w:lineRule="auto"/>
            </w:pPr>
          </w:p>
        </w:tc>
        <w:tc>
          <w:tcPr>
            <w:tcW w:w="1519" w:type="pct"/>
          </w:tcPr>
          <w:p w14:paraId="7F012CAB" w14:textId="77777777" w:rsidR="007E6D36" w:rsidRPr="00A238CF" w:rsidRDefault="007E6D36">
            <w:pPr>
              <w:pStyle w:val="TableParagraph"/>
              <w:spacing w:line="276" w:lineRule="auto"/>
              <w:rPr>
                <w:strike/>
                <w:color w:val="auto"/>
              </w:rPr>
            </w:pPr>
            <w:r w:rsidRPr="00A238CF">
              <w:rPr>
                <w:color w:val="auto"/>
              </w:rPr>
              <w:t>Conservation Areas</w:t>
            </w:r>
          </w:p>
        </w:tc>
        <w:tc>
          <w:tcPr>
            <w:tcW w:w="2546" w:type="pct"/>
          </w:tcPr>
          <w:p w14:paraId="6B1B895D" w14:textId="77777777" w:rsidR="007E6D36" w:rsidRPr="00192E6B" w:rsidRDefault="007E6D36">
            <w:pPr>
              <w:pStyle w:val="TableParagraph"/>
              <w:spacing w:line="276" w:lineRule="auto"/>
              <w:rPr>
                <w:strike/>
              </w:rPr>
            </w:pPr>
            <w:r w:rsidRPr="006C2758">
              <w:t>Maintain and improve biodiversity values and habitat quality within conservation areas.</w:t>
            </w:r>
          </w:p>
        </w:tc>
      </w:tr>
      <w:tr w:rsidR="007E6D36" w:rsidRPr="008861AE" w14:paraId="48F6BA13" w14:textId="77777777">
        <w:trPr>
          <w:trHeight w:val="300"/>
        </w:trPr>
        <w:tc>
          <w:tcPr>
            <w:tcW w:w="935" w:type="pct"/>
            <w:hideMark/>
          </w:tcPr>
          <w:p w14:paraId="1647AA86" w14:textId="77777777" w:rsidR="007E6D36" w:rsidRPr="00192E6B" w:rsidRDefault="007E6D36">
            <w:pPr>
              <w:pStyle w:val="TableParagraph"/>
              <w:spacing w:line="276" w:lineRule="auto"/>
            </w:pPr>
            <w:r w:rsidRPr="00192E6B">
              <w:t>Sustainable (Post Closure)</w:t>
            </w:r>
          </w:p>
        </w:tc>
        <w:tc>
          <w:tcPr>
            <w:tcW w:w="1519" w:type="pct"/>
            <w:hideMark/>
          </w:tcPr>
          <w:p w14:paraId="56659193" w14:textId="77777777" w:rsidR="007E6D36" w:rsidRPr="00A238CF" w:rsidRDefault="007E6D36">
            <w:pPr>
              <w:pStyle w:val="TableParagraph"/>
              <w:spacing w:line="276" w:lineRule="auto"/>
              <w:rPr>
                <w:color w:val="auto"/>
              </w:rPr>
            </w:pPr>
            <w:r w:rsidRPr="00A238CF">
              <w:rPr>
                <w:color w:val="auto"/>
              </w:rPr>
              <w:t>Pit Lake</w:t>
            </w:r>
          </w:p>
          <w:p w14:paraId="118E8567" w14:textId="77777777" w:rsidR="007E6D36" w:rsidRPr="00A238CF" w:rsidRDefault="007E6D36">
            <w:pPr>
              <w:pStyle w:val="TableParagraph"/>
              <w:spacing w:line="276" w:lineRule="auto"/>
              <w:rPr>
                <w:color w:val="auto"/>
              </w:rPr>
            </w:pPr>
            <w:r w:rsidRPr="00A238CF">
              <w:rPr>
                <w:color w:val="auto"/>
              </w:rPr>
              <w:t xml:space="preserve">Pit Batters </w:t>
            </w:r>
          </w:p>
          <w:p w14:paraId="23A08175" w14:textId="77777777" w:rsidR="007E6D36" w:rsidRPr="00A238CF" w:rsidRDefault="007E6D36">
            <w:pPr>
              <w:pStyle w:val="TableParagraph"/>
              <w:spacing w:line="276" w:lineRule="auto"/>
              <w:rPr>
                <w:color w:val="auto"/>
              </w:rPr>
            </w:pPr>
            <w:r w:rsidRPr="00A238CF">
              <w:rPr>
                <w:color w:val="auto"/>
              </w:rPr>
              <w:t>Mine disturbed areas</w:t>
            </w:r>
          </w:p>
          <w:p w14:paraId="5F933274" w14:textId="77777777" w:rsidR="007E6D36" w:rsidRPr="00A238CF" w:rsidRDefault="007E6D36">
            <w:pPr>
              <w:pStyle w:val="TableParagraph"/>
              <w:spacing w:line="276" w:lineRule="auto"/>
              <w:rPr>
                <w:color w:val="auto"/>
              </w:rPr>
            </w:pPr>
            <w:r w:rsidRPr="00A238CF">
              <w:rPr>
                <w:color w:val="auto"/>
              </w:rPr>
              <w:t>Undisturbed Mine areas</w:t>
            </w:r>
          </w:p>
          <w:p w14:paraId="2D037AE3" w14:textId="77777777" w:rsidR="007E6D36" w:rsidRPr="00A238CF" w:rsidRDefault="007E6D36">
            <w:pPr>
              <w:pStyle w:val="TableParagraph"/>
              <w:spacing w:line="276" w:lineRule="auto"/>
              <w:rPr>
                <w:color w:val="auto"/>
              </w:rPr>
            </w:pPr>
            <w:r w:rsidRPr="00A238CF">
              <w:rPr>
                <w:color w:val="auto"/>
              </w:rPr>
              <w:t>MRD</w:t>
            </w:r>
          </w:p>
          <w:p w14:paraId="798E1BC5" w14:textId="77777777" w:rsidR="007E6D36" w:rsidRPr="00A238CF" w:rsidRDefault="007E6D36">
            <w:pPr>
              <w:pStyle w:val="TableParagraph"/>
              <w:spacing w:line="276" w:lineRule="auto"/>
              <w:rPr>
                <w:color w:val="auto"/>
              </w:rPr>
            </w:pPr>
            <w:r w:rsidRPr="00A238CF">
              <w:rPr>
                <w:color w:val="auto"/>
              </w:rPr>
              <w:t>Conservation Areas</w:t>
            </w:r>
          </w:p>
        </w:tc>
        <w:tc>
          <w:tcPr>
            <w:tcW w:w="2546" w:type="pct"/>
            <w:hideMark/>
          </w:tcPr>
          <w:p w14:paraId="5BCC5571" w14:textId="77777777" w:rsidR="007E6D36" w:rsidRPr="00192E6B" w:rsidRDefault="007E6D36">
            <w:pPr>
              <w:pStyle w:val="TableParagraph"/>
              <w:spacing w:line="276" w:lineRule="auto"/>
            </w:pPr>
            <w:r w:rsidRPr="00192E6B">
              <w:t>Post closure care and maintenance requirements are minimised, with no ongoing earthmoving, water treatment or ecosystem management requirements beyond comparable land uses in the broader region.</w:t>
            </w:r>
          </w:p>
        </w:tc>
      </w:tr>
    </w:tbl>
    <w:p w14:paraId="6EC3B95C" w14:textId="77777777" w:rsidR="008B2C17" w:rsidRDefault="008B2C17" w:rsidP="008B2C17"/>
    <w:p w14:paraId="1B5FE861" w14:textId="77777777" w:rsidR="007E6D36" w:rsidRDefault="007E6D36" w:rsidP="008B2C17"/>
    <w:p w14:paraId="6B75525F" w14:textId="77777777" w:rsidR="007E6D36" w:rsidRPr="008B2C17" w:rsidRDefault="007E6D36" w:rsidP="00DC362E"/>
    <w:p w14:paraId="7DBC913D" w14:textId="77777777" w:rsidR="00E2512D" w:rsidRDefault="00E2512D" w:rsidP="00C43772">
      <w:pPr>
        <w:sectPr w:rsidR="00E2512D" w:rsidSect="00602833">
          <w:pgSz w:w="16840" w:h="11910" w:orient="landscape"/>
          <w:pgMar w:top="1276" w:right="567" w:bottom="1559" w:left="567" w:header="720" w:footer="357" w:gutter="0"/>
          <w:cols w:space="709"/>
          <w:titlePg/>
          <w:docGrid w:linePitch="299"/>
        </w:sectPr>
      </w:pPr>
    </w:p>
    <w:p w14:paraId="26907B6D" w14:textId="3201D141" w:rsidR="008861AE" w:rsidRPr="008861AE" w:rsidRDefault="008861AE" w:rsidP="00B75E20">
      <w:pPr>
        <w:pStyle w:val="Heading2"/>
      </w:pPr>
      <w:bookmarkStart w:id="242" w:name="_Toc210049032"/>
      <w:r w:rsidRPr="008861AE">
        <w:t>Rehabilitation Closure Criteria Framework</w:t>
      </w:r>
      <w:bookmarkEnd w:id="242"/>
    </w:p>
    <w:p w14:paraId="0FDBD347" w14:textId="08B0BAD9" w:rsidR="008861AE" w:rsidRPr="008861AE" w:rsidRDefault="00664608" w:rsidP="008669F5">
      <w:r>
        <w:t>The vision and objectives shown above guide</w:t>
      </w:r>
      <w:r w:rsidR="00A42616">
        <w:t>d</w:t>
      </w:r>
      <w:r>
        <w:t xml:space="preserve"> the knowledge base enhancement, technical studies, </w:t>
      </w:r>
      <w:r w:rsidR="007E5543">
        <w:t xml:space="preserve">risk management, and detailed design processes which ultimately lead to setting project closure criteria.  Due to </w:t>
      </w:r>
      <w:r w:rsidR="000022F9">
        <w:t xml:space="preserve">these </w:t>
      </w:r>
      <w:r w:rsidR="00A42616">
        <w:t>inter-</w:t>
      </w:r>
      <w:r w:rsidR="007E5543">
        <w:t>dependencies</w:t>
      </w:r>
      <w:r w:rsidR="00D5243D">
        <w:t>, closure criteria are shown in</w:t>
      </w:r>
      <w:r w:rsidR="00C14C0C">
        <w:t xml:space="preserve"> </w:t>
      </w:r>
      <w:r w:rsidR="00C14C0C">
        <w:fldChar w:fldCharType="begin"/>
      </w:r>
      <w:r w:rsidR="00C14C0C">
        <w:instrText xml:space="preserve"> REF _Ref195177253 \r \h </w:instrText>
      </w:r>
      <w:r w:rsidR="00C14C0C">
        <w:fldChar w:fldCharType="separate"/>
      </w:r>
      <w:r w:rsidR="00D35BC0">
        <w:t>Chapter 13</w:t>
      </w:r>
      <w:r w:rsidR="00C14C0C">
        <w:fldChar w:fldCharType="end"/>
      </w:r>
      <w:r w:rsidR="00D5243D">
        <w:t>.</w:t>
      </w:r>
    </w:p>
    <w:p w14:paraId="3C839672" w14:textId="54598979" w:rsidR="00D923A5" w:rsidRPr="00B80DC4" w:rsidRDefault="00830F92" w:rsidP="006901F1">
      <w:pPr>
        <w:pStyle w:val="Heading1"/>
      </w:pPr>
      <w:r>
        <w:br w:type="page"/>
      </w:r>
      <w:r w:rsidR="00D923A5" w:rsidRPr="00B80DC4">
        <w:t xml:space="preserve"> </w:t>
      </w:r>
      <w:bookmarkStart w:id="243" w:name="_Ref197440549"/>
      <w:bookmarkStart w:id="244" w:name="_Toc210049033"/>
      <w:r w:rsidR="00D923A5" w:rsidRPr="00B80DC4">
        <w:t>Progressive Rehabilitation</w:t>
      </w:r>
      <w:bookmarkEnd w:id="243"/>
      <w:bookmarkEnd w:id="244"/>
    </w:p>
    <w:p w14:paraId="2142CD25" w14:textId="6D6FE107" w:rsidR="00CB02E1" w:rsidRPr="00301391" w:rsidRDefault="00CB02E1" w:rsidP="00CB02E1">
      <w:pPr>
        <w:pStyle w:val="Heading2"/>
      </w:pPr>
      <w:bookmarkStart w:id="245" w:name="_Toc210049034"/>
      <w:r w:rsidRPr="00301391">
        <w:t>Introduction</w:t>
      </w:r>
      <w:bookmarkEnd w:id="245"/>
    </w:p>
    <w:p w14:paraId="1F2F7ABE" w14:textId="6AB88318" w:rsidR="00D923A5" w:rsidRDefault="00D923A5" w:rsidP="00D923A5">
      <w:r>
        <w:t xml:space="preserve">Progressive rehabilitation </w:t>
      </w:r>
      <w:r w:rsidR="00320C37">
        <w:t>refers to</w:t>
      </w:r>
      <w:r w:rsidR="0021579A">
        <w:t xml:space="preserve"> the rehabilitation activities completed during the mine operations period</w:t>
      </w:r>
      <w:r w:rsidR="003354D7">
        <w:t xml:space="preserve"> </w:t>
      </w:r>
      <w:r w:rsidR="00233542">
        <w:fldChar w:fldCharType="begin"/>
      </w:r>
      <w:r w:rsidR="001B655D">
        <w:instrText xml:space="preserve"> ADDIN EN.CITE &lt;EndNote&gt;&lt;Cite&gt;&lt;Author&gt;MLRA&lt;/Author&gt;&lt;Year&gt;2024&lt;/Year&gt;&lt;RecNum&gt;11&lt;/RecNum&gt;&lt;DisplayText&gt;(MLRA 2024b)&lt;/DisplayText&gt;&lt;record&gt;&lt;rec-number&gt;11&lt;/rec-number&gt;&lt;foreign-keys&gt;&lt;key app="EN" db-id="spaff0s0osz0sqe0t5a55fezradpx9psfrzt" timestamp="1744953291" guid="2b468e46-4a58-401a-852c-d262d4283d54"&gt;11&lt;/key&gt;&lt;/foreign-keys&gt;&lt;ref-type name="Report"&gt;27&lt;/ref-type&gt;&lt;contributors&gt;&lt;authors&gt;&lt;author&gt;MLRA&lt;/author&gt;&lt;/authors&gt;&lt;secondary-authors&gt;&lt;author&gt;Mine Land Rehabilitation Authority,&lt;/author&gt;&lt;/secondary-authors&gt;&lt;/contributors&gt;&lt;titles&gt;&lt;title&gt;MLRA Vocabulary&lt;/title&gt;&lt;/titles&gt;&lt;number&gt;A2394027&lt;/number&gt;&lt;dates&gt;&lt;year&gt;2024&lt;/year&gt;&lt;/dates&gt;&lt;pub-location&gt;https://www.mineland.vic.gov.au/learn/vocabulary/&lt;/pub-location&gt;&lt;publisher&gt;State Government of Victoria&lt;/publisher&gt;&lt;urls&gt;&lt;/urls&gt;&lt;access-date&gt;29/4/2025&lt;/access-date&gt;&lt;/record&gt;&lt;/Cite&gt;&lt;/EndNote&gt;</w:instrText>
      </w:r>
      <w:r w:rsidR="00233542">
        <w:fldChar w:fldCharType="separate"/>
      </w:r>
      <w:r w:rsidR="00500A43">
        <w:rPr>
          <w:noProof/>
        </w:rPr>
        <w:t>(MLRA 2024b)</w:t>
      </w:r>
      <w:r w:rsidR="00233542">
        <w:fldChar w:fldCharType="end"/>
      </w:r>
      <w:r w:rsidR="0021579A">
        <w:t xml:space="preserve">. </w:t>
      </w:r>
      <w:r>
        <w:t>Progressive rehabilitation is a requirement under the MRSD</w:t>
      </w:r>
      <w:r w:rsidR="00D81C31">
        <w:t>A</w:t>
      </w:r>
      <w:r>
        <w:t>, a requirement that EAY has</w:t>
      </w:r>
      <w:r w:rsidR="00F00C1B">
        <w:t xml:space="preserve"> taken </w:t>
      </w:r>
      <w:r>
        <w:t>great pride</w:t>
      </w:r>
      <w:r w:rsidR="00631553">
        <w:t xml:space="preserve"> in</w:t>
      </w:r>
      <w:r>
        <w:t xml:space="preserve"> completing over the last 20 years. Prior to EAY ownership, the SECV did little progressive rehabilitation with majority of the work completed associated with the 1980s Morwell River Diversion. These works have since been mined out and removed. </w:t>
      </w:r>
    </w:p>
    <w:p w14:paraId="27BBC63B" w14:textId="23D28885" w:rsidR="00D923A5" w:rsidRDefault="002074AF" w:rsidP="00D923A5">
      <w:r>
        <w:t>Through p</w:t>
      </w:r>
      <w:r w:rsidR="00D923A5">
        <w:t>rogressive rehabilitation works</w:t>
      </w:r>
      <w:r>
        <w:t xml:space="preserve">, EAY has </w:t>
      </w:r>
      <w:r w:rsidR="00D923A5">
        <w:t>use</w:t>
      </w:r>
      <w:r w:rsidR="00D35C87">
        <w:t>d</w:t>
      </w:r>
      <w:r w:rsidR="00D923A5">
        <w:t xml:space="preserve"> the</w:t>
      </w:r>
      <w:r w:rsidR="00D35C87">
        <w:t>ir</w:t>
      </w:r>
      <w:r w:rsidR="00D923A5">
        <w:t xml:space="preserve"> existing knowledge base</w:t>
      </w:r>
      <w:r w:rsidR="00B7258F">
        <w:t xml:space="preserve"> to </w:t>
      </w:r>
      <w:r w:rsidR="00D923A5">
        <w:t xml:space="preserve">trial, test, and improve rehabilitation methods </w:t>
      </w:r>
      <w:r w:rsidR="00B7258F">
        <w:t xml:space="preserve">to inform </w:t>
      </w:r>
      <w:r w:rsidR="00D923A5">
        <w:t xml:space="preserve">final rehabilitation execution.  This has resulted in an increased knowledge base with improved confidence in the results produced, a more targeted technical study program, increased efficiency, and increased effectiveness, which are summarised within the following case studies.  These learnings have contributed to improved risk reduction, design, implementation, </w:t>
      </w:r>
      <w:r w:rsidR="0056225F">
        <w:t>and</w:t>
      </w:r>
      <w:r w:rsidR="00D923A5">
        <w:t xml:space="preserve"> highlighted additional knowledge gaps to be addressed in the future. </w:t>
      </w:r>
    </w:p>
    <w:p w14:paraId="56AD15CC" w14:textId="25C9A522" w:rsidR="00631553" w:rsidRDefault="00631553" w:rsidP="00D923A5">
      <w:r>
        <w:t>Shown below are specific case studies on completed progressive rehabilitation works at Yallourn, highlighting the successes, failures, and risks.</w:t>
      </w:r>
      <w:r w:rsidR="00093EF2">
        <w:t xml:space="preserve">  </w:t>
      </w:r>
      <w:r w:rsidR="00093EF2" w:rsidRPr="00301391">
        <w:t xml:space="preserve">Implementing progressive rehabilitation </w:t>
      </w:r>
      <w:r w:rsidR="003C037E" w:rsidRPr="00301391">
        <w:t xml:space="preserve">is a best practice principle, improving environmental outcomes today and </w:t>
      </w:r>
      <w:r w:rsidR="003D68D2" w:rsidRPr="00301391">
        <w:t>informing future final rehabilitation.</w:t>
      </w:r>
    </w:p>
    <w:p w14:paraId="58F81EC1" w14:textId="543FC584" w:rsidR="0029515B" w:rsidRDefault="0029515B" w:rsidP="00D923A5">
      <w:r>
        <w:t xml:space="preserve">A plan showing the locations of these progressive rehabilitation case studies is shown in </w:t>
      </w:r>
      <w:r w:rsidR="005E1A06">
        <w:fldChar w:fldCharType="begin"/>
      </w:r>
      <w:r w:rsidR="005E1A06">
        <w:instrText xml:space="preserve"> REF _Ref198562688 \h </w:instrText>
      </w:r>
      <w:r w:rsidR="005E1A06">
        <w:fldChar w:fldCharType="separate"/>
      </w:r>
      <w:r w:rsidR="00D35BC0">
        <w:t xml:space="preserve">Figure </w:t>
      </w:r>
      <w:r w:rsidR="00D35BC0">
        <w:rPr>
          <w:noProof/>
        </w:rPr>
        <w:t>7</w:t>
      </w:r>
      <w:r w:rsidR="00D35BC0">
        <w:noBreakHyphen/>
      </w:r>
      <w:r w:rsidR="00D35BC0">
        <w:rPr>
          <w:noProof/>
        </w:rPr>
        <w:t>1</w:t>
      </w:r>
      <w:r w:rsidR="005E1A06">
        <w:fldChar w:fldCharType="end"/>
      </w:r>
      <w:r w:rsidR="005E1A06">
        <w:t>.</w:t>
      </w:r>
    </w:p>
    <w:p w14:paraId="69B08A71" w14:textId="77777777" w:rsidR="00D923A5" w:rsidRDefault="00D923A5" w:rsidP="00B75E20">
      <w:pPr>
        <w:pStyle w:val="Heading2"/>
      </w:pPr>
      <w:bookmarkStart w:id="246" w:name="_Toc210049035"/>
      <w:r>
        <w:t>East Field Extension Batter</w:t>
      </w:r>
      <w:bookmarkEnd w:id="246"/>
      <w:r>
        <w:t xml:space="preserve"> </w:t>
      </w:r>
    </w:p>
    <w:p w14:paraId="34BBF60E" w14:textId="6B0D30D3" w:rsidR="00D923A5" w:rsidRDefault="004A7F20" w:rsidP="00D923A5">
      <w:r>
        <w:t>EAY achieved a</w:t>
      </w:r>
      <w:r w:rsidR="00D923A5">
        <w:t xml:space="preserve"> major progressive rehabilitation milestone in 2017 with the completion of the East Field Extension Latrobe Road and Southern Batter </w:t>
      </w:r>
      <w:r w:rsidR="0097248C">
        <w:t>r</w:t>
      </w:r>
      <w:r w:rsidR="00D923A5">
        <w:t xml:space="preserve">ehabilitation works.  This project saw 492,000 cubic metres </w:t>
      </w:r>
      <w:r w:rsidR="00185559">
        <w:t>(m</w:t>
      </w:r>
      <w:r w:rsidR="00185559" w:rsidRPr="000203BF">
        <w:rPr>
          <w:vertAlign w:val="superscript"/>
        </w:rPr>
        <w:t>3</w:t>
      </w:r>
      <w:r w:rsidR="00185559">
        <w:t xml:space="preserve">) </w:t>
      </w:r>
      <w:r w:rsidR="00D923A5">
        <w:t>of overburden shaped over the permanent coal batter</w:t>
      </w:r>
      <w:r w:rsidR="00707D2F">
        <w:t>, with the upper sections</w:t>
      </w:r>
      <w:r w:rsidR="00D923A5">
        <w:t xml:space="preserve"> covered by topsoil and grass</w:t>
      </w:r>
      <w:r w:rsidR="002811EC">
        <w:t xml:space="preserve"> to </w:t>
      </w:r>
      <w:r w:rsidR="00D923A5">
        <w:t xml:space="preserve">provide surface stability against erosion.  The overburden slope was reshaped to a </w:t>
      </w:r>
      <w:r w:rsidR="00A4068F">
        <w:t>three parts horizontal to one</w:t>
      </w:r>
      <w:r w:rsidR="00301391">
        <w:t>-</w:t>
      </w:r>
      <w:r w:rsidR="00A4068F">
        <w:t xml:space="preserve">part vertical </w:t>
      </w:r>
      <w:r w:rsidR="00D923A5">
        <w:t xml:space="preserve">grade </w:t>
      </w:r>
      <w:r w:rsidR="00A4068F">
        <w:t>(</w:t>
      </w:r>
      <w:r w:rsidR="00D923A5">
        <w:t>3:1 grade</w:t>
      </w:r>
      <w:r w:rsidR="00A4068F">
        <w:t>)</w:t>
      </w:r>
      <w:r w:rsidR="00D923A5">
        <w:t xml:space="preserve"> and the coal slopes 2.5:1.  Maximum slope lengths are greater than 90m. </w:t>
      </w:r>
    </w:p>
    <w:p w14:paraId="5CE1EF99" w14:textId="6F688476" w:rsidR="00D923A5" w:rsidRDefault="00D923A5" w:rsidP="00D923A5">
      <w:r>
        <w:t xml:space="preserve">Within </w:t>
      </w:r>
      <w:r w:rsidRPr="00E01AD8">
        <w:t xml:space="preserve">the project works a detailed drainage plan was constructed </w:t>
      </w:r>
      <w:r w:rsidR="003B42DA">
        <w:t>to drain</w:t>
      </w:r>
      <w:r w:rsidRPr="00E01AD8">
        <w:t xml:space="preserve"> both surface rainfall runoff </w:t>
      </w:r>
      <w:r w:rsidR="006D6C87" w:rsidRPr="00E01AD8">
        <w:t>and</w:t>
      </w:r>
      <w:r w:rsidRPr="00E01AD8">
        <w:t xml:space="preserve"> groundwater from the series of horizontal bores drilled into the coal batter.  This drainage construction prevent</w:t>
      </w:r>
      <w:r>
        <w:t>s</w:t>
      </w:r>
      <w:r w:rsidRPr="00E01AD8">
        <w:t xml:space="preserve"> overtopping of the various benches</w:t>
      </w:r>
      <w:r>
        <w:t>,</w:t>
      </w:r>
      <w:r w:rsidRPr="00E01AD8">
        <w:t xml:space="preserve"> preventing significant erosion failure.</w:t>
      </w:r>
    </w:p>
    <w:p w14:paraId="535E28D1" w14:textId="02F88CB9" w:rsidR="00D923A5" w:rsidRDefault="00D923A5" w:rsidP="00D923A5">
      <w:r>
        <w:t>With eight years of monitoring information available from groundwater bores, movement pins, and landscape function analysis, plus visual inspections and an annual slashing program, there is confidence in the work completed and its ability in being a long term, high integrity, erosion resistant landform.</w:t>
      </w:r>
      <w:r w:rsidR="00EE4220">
        <w:t xml:space="preserve">  </w:t>
      </w:r>
      <w:r w:rsidR="00E86A15">
        <w:t>A d</w:t>
      </w:r>
      <w:r w:rsidR="00EE4220">
        <w:t>etailed erosion stud</w:t>
      </w:r>
      <w:r w:rsidR="00E86A15">
        <w:t xml:space="preserve">y in </w:t>
      </w:r>
      <w:r w:rsidR="00801B60">
        <w:t xml:space="preserve">Section </w:t>
      </w:r>
      <w:r w:rsidR="00801B60">
        <w:fldChar w:fldCharType="begin"/>
      </w:r>
      <w:r w:rsidR="00801B60">
        <w:instrText xml:space="preserve"> REF _Ref198109817 \r \h </w:instrText>
      </w:r>
      <w:r w:rsidR="00801B60">
        <w:fldChar w:fldCharType="separate"/>
      </w:r>
      <w:r w:rsidR="00D35BC0">
        <w:t>8.13</w:t>
      </w:r>
      <w:r w:rsidR="00801B60">
        <w:fldChar w:fldCharType="end"/>
      </w:r>
      <w:r w:rsidR="00852E2E">
        <w:t xml:space="preserve"> </w:t>
      </w:r>
      <w:r w:rsidR="000C2B74">
        <w:t>provides further context.</w:t>
      </w:r>
    </w:p>
    <w:p w14:paraId="66176909" w14:textId="77777777" w:rsidR="005E1A06" w:rsidRDefault="005E1A06">
      <w:pPr>
        <w:spacing w:after="0" w:line="240" w:lineRule="auto"/>
      </w:pPr>
      <w:r>
        <w:br w:type="page"/>
      </w:r>
    </w:p>
    <w:p w14:paraId="749B9B25" w14:textId="26A05778" w:rsidR="005E1A06" w:rsidRDefault="00443CE8" w:rsidP="00F41526">
      <w:pPr>
        <w:keepNext/>
        <w:jc w:val="center"/>
      </w:pPr>
      <w:r>
        <w:rPr>
          <w:noProof/>
        </w:rPr>
        <w:drawing>
          <wp:inline distT="0" distB="0" distL="0" distR="0" wp14:anchorId="1A002226" wp14:editId="307A7A56">
            <wp:extent cx="6012873" cy="8514181"/>
            <wp:effectExtent l="0" t="0" r="6985" b="1270"/>
            <wp:docPr id="721874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74478" name=""/>
                    <pic:cNvPicPr/>
                  </pic:nvPicPr>
                  <pic:blipFill rotWithShape="1">
                    <a:blip r:embed="rId59"/>
                    <a:srcRect l="1755"/>
                    <a:stretch/>
                  </pic:blipFill>
                  <pic:spPr bwMode="auto">
                    <a:xfrm>
                      <a:off x="0" y="0"/>
                      <a:ext cx="6028779" cy="8536704"/>
                    </a:xfrm>
                    <a:prstGeom prst="rect">
                      <a:avLst/>
                    </a:prstGeom>
                    <a:ln>
                      <a:noFill/>
                    </a:ln>
                    <a:extLst>
                      <a:ext uri="{53640926-AAD7-44D8-BBD7-CCE9431645EC}">
                        <a14:shadowObscured xmlns:a14="http://schemas.microsoft.com/office/drawing/2010/main"/>
                      </a:ext>
                    </a:extLst>
                  </pic:spPr>
                </pic:pic>
              </a:graphicData>
            </a:graphic>
          </wp:inline>
        </w:drawing>
      </w:r>
    </w:p>
    <w:p w14:paraId="3129C681" w14:textId="1BFF5D4D" w:rsidR="00D923A5" w:rsidRDefault="005E1A06" w:rsidP="005E1A06">
      <w:pPr>
        <w:pStyle w:val="Caption"/>
        <w:jc w:val="left"/>
      </w:pPr>
      <w:bookmarkStart w:id="247" w:name="_Ref198562688"/>
      <w:bookmarkStart w:id="248" w:name="_Toc210125491"/>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247"/>
      <w:r>
        <w:t>: Location Plan of Progressive Rehabilitation Case Studies</w:t>
      </w:r>
      <w:bookmarkEnd w:id="248"/>
    </w:p>
    <w:p w14:paraId="5E50CB24" w14:textId="063BB979" w:rsidR="00D923A5" w:rsidRDefault="00000000" w:rsidP="00D01CBA">
      <w:pPr>
        <w:jc w:val="center"/>
      </w:pPr>
      <w:r>
        <w:pict w14:anchorId="47DB646B">
          <v:rect id="_x0000_i1025" style="width:433.5pt;height:244.5pt" o:preferrelative="t" stroked="f">
            <v:imagedata r:id="rId60" o:title=""/>
          </v:rect>
        </w:pict>
      </w:r>
    </w:p>
    <w:p w14:paraId="5C8E0F86" w14:textId="445F7976" w:rsidR="00D923A5" w:rsidRDefault="00D923A5" w:rsidP="00D01CBA">
      <w:pPr>
        <w:pStyle w:val="Caption"/>
      </w:pPr>
      <w:bookmarkStart w:id="249" w:name="_Toc174449673"/>
      <w:bookmarkStart w:id="250" w:name="_Toc210125492"/>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r>
        <w:t xml:space="preserve">: </w:t>
      </w:r>
      <w:r w:rsidRPr="00246CEC">
        <w:t>East Field Extension During Active Mining (2013)</w:t>
      </w:r>
      <w:bookmarkEnd w:id="249"/>
      <w:bookmarkEnd w:id="250"/>
    </w:p>
    <w:p w14:paraId="3524E549" w14:textId="77777777" w:rsidR="00D01CBA" w:rsidRPr="00D01CBA" w:rsidRDefault="00D01CBA" w:rsidP="00D01CBA"/>
    <w:p w14:paraId="50F673A7" w14:textId="3C4717D8" w:rsidR="00D923A5" w:rsidRDefault="00000000" w:rsidP="00D01CBA">
      <w:pPr>
        <w:jc w:val="center"/>
      </w:pPr>
      <w:r>
        <w:pict w14:anchorId="46A83BBB">
          <v:rect id="_x0000_i1026" style="width:435pt;height:261pt" o:preferrelative="t" stroked="f">
            <v:imagedata r:id="rId61" o:title=""/>
          </v:rect>
        </w:pict>
      </w:r>
    </w:p>
    <w:p w14:paraId="19BF9DB2" w14:textId="3A681A42" w:rsidR="00D923A5" w:rsidRPr="004A3262" w:rsidRDefault="00D923A5" w:rsidP="00D17350">
      <w:pPr>
        <w:pStyle w:val="Caption"/>
      </w:pPr>
      <w:bookmarkStart w:id="251" w:name="_Toc174449674"/>
      <w:bookmarkStart w:id="252" w:name="_Toc210125493"/>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r>
        <w:t xml:space="preserve">: </w:t>
      </w:r>
      <w:r w:rsidRPr="00635651">
        <w:t>East Field Extension After Significant Coal Coverage and Progressive Rehabilitation (Oct 2017)</w:t>
      </w:r>
      <w:bookmarkEnd w:id="251"/>
      <w:bookmarkEnd w:id="252"/>
    </w:p>
    <w:p w14:paraId="0AA7C60C" w14:textId="55CF8B4B" w:rsidR="00FC5582" w:rsidRDefault="00FC5582">
      <w:pPr>
        <w:spacing w:after="0" w:line="240" w:lineRule="auto"/>
      </w:pPr>
      <w:r>
        <w:br w:type="page"/>
      </w:r>
    </w:p>
    <w:p w14:paraId="09E20695" w14:textId="77777777" w:rsidR="00D923A5" w:rsidRDefault="00D923A5" w:rsidP="00B75E20">
      <w:pPr>
        <w:pStyle w:val="Heading2"/>
      </w:pPr>
      <w:bookmarkStart w:id="253" w:name="_Toc210049036"/>
      <w:r>
        <w:t>Township Field Pit Lake</w:t>
      </w:r>
      <w:bookmarkEnd w:id="253"/>
    </w:p>
    <w:p w14:paraId="3F23287E" w14:textId="2E2A2E15" w:rsidR="00D923A5" w:rsidRDefault="00D95861" w:rsidP="00D923A5">
      <w:r>
        <w:t>After the cessation of o</w:t>
      </w:r>
      <w:r w:rsidR="00D923A5" w:rsidRPr="0023460E">
        <w:t xml:space="preserve">verburden </w:t>
      </w:r>
      <w:r w:rsidR="00761557">
        <w:t>backfilling</w:t>
      </w:r>
      <w:r w:rsidR="00D923A5" w:rsidRPr="0023460E">
        <w:t xml:space="preserve"> in Yallourn</w:t>
      </w:r>
      <w:r w:rsidR="00D923A5">
        <w:t xml:space="preserve"> </w:t>
      </w:r>
      <w:r w:rsidR="00D923A5" w:rsidRPr="0023460E">
        <w:t>Township Field in October 2010</w:t>
      </w:r>
      <w:r>
        <w:t xml:space="preserve">, </w:t>
      </w:r>
      <w:r w:rsidR="00D923A5">
        <w:t xml:space="preserve">progressive </w:t>
      </w:r>
      <w:r w:rsidR="00D923A5" w:rsidRPr="0023460E">
        <w:t xml:space="preserve">rehabilitation works </w:t>
      </w:r>
      <w:r>
        <w:t>commenced</w:t>
      </w:r>
      <w:r w:rsidR="00D923A5" w:rsidRPr="0023460E">
        <w:t xml:space="preserve">. </w:t>
      </w:r>
      <w:r w:rsidR="003C6C9B">
        <w:t>The aim of these works was to</w:t>
      </w:r>
      <w:r w:rsidR="00152701">
        <w:t xml:space="preserve"> demonstrate </w:t>
      </w:r>
      <w:r w:rsidR="001E25A7">
        <w:t xml:space="preserve">that pit lake filling was achievable, whilst gaining knowledge about the key processes and risks.  The progressive rehabilitation program </w:t>
      </w:r>
      <w:r w:rsidR="00D923A5" w:rsidRPr="0023460E">
        <w:t>included infrastructure removal</w:t>
      </w:r>
      <w:r w:rsidR="00D923A5">
        <w:t>,</w:t>
      </w:r>
      <w:r w:rsidR="00D923A5" w:rsidRPr="0023460E">
        <w:t xml:space="preserve"> reshaping, drainage diversion and construction, native vegetation direct seeding, and </w:t>
      </w:r>
      <w:r w:rsidR="00F2342B">
        <w:t>ultimately</w:t>
      </w:r>
      <w:r w:rsidR="00D923A5" w:rsidRPr="0023460E">
        <w:t xml:space="preserve"> filling</w:t>
      </w:r>
      <w:r w:rsidR="00F2342B">
        <w:t xml:space="preserve"> the 3.6 GL Township Lake void with water.</w:t>
      </w:r>
      <w:r w:rsidR="001E25A7">
        <w:t xml:space="preserve"> </w:t>
      </w:r>
    </w:p>
    <w:p w14:paraId="0A8FAFB6" w14:textId="24394606" w:rsidR="00D923A5" w:rsidRDefault="009632AE" w:rsidP="00D923A5">
      <w:r>
        <w:t>Extensive i</w:t>
      </w:r>
      <w:r w:rsidR="00D923A5" w:rsidRPr="0023460E">
        <w:t xml:space="preserve">nfrastructure removal </w:t>
      </w:r>
      <w:r w:rsidR="00890320">
        <w:t xml:space="preserve">included </w:t>
      </w:r>
      <w:r w:rsidR="00D923A5" w:rsidRPr="0023460E">
        <w:t xml:space="preserve">the </w:t>
      </w:r>
      <w:r w:rsidR="00D449E6">
        <w:t xml:space="preserve">overburden </w:t>
      </w:r>
      <w:r w:rsidR="00D923A5" w:rsidRPr="0023460E">
        <w:t xml:space="preserve">stacker, conveyor frames and belt, pumps, pipework, conduits, cables, overhead lines, and civil structures to allow earthworks and </w:t>
      </w:r>
      <w:r w:rsidR="00A70A40">
        <w:t xml:space="preserve">Township Lake </w:t>
      </w:r>
      <w:r w:rsidR="00D923A5" w:rsidRPr="0023460E">
        <w:t>filling to progress.  Reshaping activities included the overburden dump face which was laid back from angle of repose to a 4:1 grade including a flat shoreline 1</w:t>
      </w:r>
      <w:r w:rsidR="00E848F1">
        <w:t xml:space="preserve"> </w:t>
      </w:r>
      <w:r w:rsidR="00D923A5" w:rsidRPr="0023460E">
        <w:t>m below the final Township Lake level of RL-3.0</w:t>
      </w:r>
      <w:r w:rsidR="009376E0">
        <w:t xml:space="preserve"> </w:t>
      </w:r>
      <w:r w:rsidR="00D923A5" w:rsidRPr="0023460E">
        <w:t xml:space="preserve">m.  </w:t>
      </w:r>
    </w:p>
    <w:p w14:paraId="579135AA" w14:textId="45524CA3" w:rsidR="00D923A5" w:rsidRDefault="00D923A5" w:rsidP="00D923A5">
      <w:r w:rsidRPr="0023460E">
        <w:t>Reshaping above the overburden dump face smoothed out the disturbance caused by mining activities, allowing tractor access for direct seeding to native woodland.</w:t>
      </w:r>
    </w:p>
    <w:p w14:paraId="2C28D95B" w14:textId="5F409B9A" w:rsidR="00D923A5" w:rsidRDefault="00D923A5" w:rsidP="00D923A5">
      <w:r w:rsidRPr="0023460E">
        <w:t>To speed up lake filling, the main northern overburden dump drain was diverted into the new Township Lake void with additional drainage paths also diverted afterwards.  This work was completed on the 9</w:t>
      </w:r>
      <w:r w:rsidRPr="0023460E">
        <w:rPr>
          <w:vertAlign w:val="superscript"/>
        </w:rPr>
        <w:t>th</w:t>
      </w:r>
      <w:r w:rsidRPr="0023460E">
        <w:t xml:space="preserve"> of </w:t>
      </w:r>
      <w:r w:rsidR="003E4548" w:rsidRPr="0023460E">
        <w:t>April</w:t>
      </w:r>
      <w:r w:rsidRPr="0023460E">
        <w:t xml:space="preserve"> 2011 which marked the initial fill date for the lake.  Lake filling continued throughout 2011 and 2012 with completion interrupted by the MRD failure of 2012.  </w:t>
      </w:r>
    </w:p>
    <w:p w14:paraId="18D1EC07" w14:textId="21505E45" w:rsidR="00D923A5" w:rsidRDefault="00D923A5" w:rsidP="00D923A5">
      <w:r w:rsidRPr="0023460E">
        <w:t xml:space="preserve">Although the MRD failure caused the Township Lake to overflow the data captured until that point </w:t>
      </w:r>
      <w:r w:rsidR="00B85D3A">
        <w:t>equated to</w:t>
      </w:r>
      <w:r w:rsidR="00B85D3A" w:rsidRPr="0023460E">
        <w:t xml:space="preserve"> </w:t>
      </w:r>
      <w:r w:rsidRPr="0023460E">
        <w:t>a runoff coefficient of 0.56 with the lake 95% complete by volume.  In total, 3.2</w:t>
      </w:r>
      <w:r w:rsidR="009D1821">
        <w:t> </w:t>
      </w:r>
      <w:r w:rsidRPr="0023460E">
        <w:t xml:space="preserve">GL of lake filling had occurred against a full lake of 3.4 GL capacity.   A digital terrain model of the lake and surrounds was constructed which allowed accurate water balance tracking through level measurements of the lake.  </w:t>
      </w:r>
    </w:p>
    <w:p w14:paraId="097D30BF" w14:textId="2438D16D" w:rsidR="00D923A5" w:rsidRDefault="00D923A5" w:rsidP="00D923A5">
      <w:r w:rsidRPr="0023460E">
        <w:t>Initial water quality of the lake was poor with high acidity and total dissolved solids.  During lake filling, improvements were seen in total dissolved solids concentrations whilst pH was treated with hydrated lime.  Once cooling tower overflows were diverted into Township Lake, pH and TDS results rapidly improved and are now regularly within EPA Licence discharge limits.</w:t>
      </w:r>
      <w:r w:rsidR="00C34D15">
        <w:t xml:space="preserve">  This cooling tower </w:t>
      </w:r>
      <w:r w:rsidR="008747DC">
        <w:t xml:space="preserve">overflow is representative of </w:t>
      </w:r>
      <w:r w:rsidR="00EE2DEC">
        <w:t xml:space="preserve">a </w:t>
      </w:r>
      <w:r w:rsidR="00055BE0">
        <w:t xml:space="preserve">slightly </w:t>
      </w:r>
      <w:r w:rsidR="00EE2DEC">
        <w:t>concentrated</w:t>
      </w:r>
      <w:r w:rsidR="00055BE0">
        <w:t xml:space="preserve"> Latrobe River inflow</w:t>
      </w:r>
      <w:r w:rsidR="00693025">
        <w:t xml:space="preserve"> with natural acid buffering capacity</w:t>
      </w:r>
      <w:r w:rsidR="00225275">
        <w:t>.</w:t>
      </w:r>
      <w:r w:rsidR="00693025">
        <w:t xml:space="preserve"> </w:t>
      </w:r>
    </w:p>
    <w:p w14:paraId="4A0EF5DB" w14:textId="1F58743A" w:rsidR="00D923A5" w:rsidRDefault="006417BC" w:rsidP="00D923A5">
      <w:r>
        <w:t xml:space="preserve">EAY has achieved </w:t>
      </w:r>
      <w:r w:rsidR="00F06BAF">
        <w:t>positive results</w:t>
      </w:r>
      <w:r w:rsidR="00310364">
        <w:t xml:space="preserve"> with</w:t>
      </w:r>
      <w:r>
        <w:t xml:space="preserve"> s</w:t>
      </w:r>
      <w:r w:rsidR="00D923A5" w:rsidRPr="0023460E">
        <w:t>horeline vegetation establishment with common reed, river club rush, and broadleaf cumbungi, all providing</w:t>
      </w:r>
      <w:r w:rsidR="00310364">
        <w:t xml:space="preserve"> noticeable levels of </w:t>
      </w:r>
      <w:r w:rsidR="00D923A5" w:rsidRPr="0023460E">
        <w:t xml:space="preserve">erosion control on the sandy overburden material.  </w:t>
      </w:r>
    </w:p>
    <w:p w14:paraId="3CF6DF43" w14:textId="45D0B11F" w:rsidR="00D923A5" w:rsidRDefault="00D923A5" w:rsidP="00D923A5">
      <w:r w:rsidRPr="0023460E">
        <w:t xml:space="preserve">Whilst only a small volume and area by comparison, Township Lake rehabilitation demonstrates </w:t>
      </w:r>
      <w:r w:rsidR="00BC1CFD">
        <w:t xml:space="preserve">that meeting EPA Licence </w:t>
      </w:r>
      <w:r w:rsidRPr="0023460E">
        <w:t xml:space="preserve">water quality </w:t>
      </w:r>
      <w:r w:rsidR="00BC1CFD">
        <w:t>criteria is achievable for pit lake filling</w:t>
      </w:r>
      <w:r w:rsidR="00817878">
        <w:t>,</w:t>
      </w:r>
      <w:r w:rsidRPr="0023460E">
        <w:t xml:space="preserve"> whilst also showcasing the surrounding earthworks, drainage diversions, landforms, and vegetation profiles consistent with </w:t>
      </w:r>
      <w:r w:rsidR="00743E7C">
        <w:t>long lasting</w:t>
      </w:r>
      <w:r w:rsidRPr="0023460E">
        <w:t xml:space="preserve"> final rehabilitation implementation.    </w:t>
      </w:r>
    </w:p>
    <w:p w14:paraId="110A0299" w14:textId="11F364BB" w:rsidR="00817B3D" w:rsidRDefault="00D923A5" w:rsidP="00D01CBA">
      <w:pPr>
        <w:jc w:val="center"/>
      </w:pPr>
      <w:r w:rsidRPr="00457519">
        <w:rPr>
          <w:noProof/>
        </w:rPr>
        <w:drawing>
          <wp:inline distT="0" distB="0" distL="0" distR="0" wp14:anchorId="322BE0A2" wp14:editId="58556378">
            <wp:extent cx="5771408" cy="3216698"/>
            <wp:effectExtent l="0" t="0" r="1270" b="3175"/>
            <wp:docPr id="2122173052" name="Picture 2122173052" descr="\\LVFILEP1\pccommon\James Gatt\Lake Placid Shoreline\Shoreline Photos\IM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VFILEP1\pccommon\James Gatt\Lake Placid Shoreline\Shoreline Photos\IMG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91997" cy="3228174"/>
                    </a:xfrm>
                    <a:prstGeom prst="rect">
                      <a:avLst/>
                    </a:prstGeom>
                    <a:noFill/>
                    <a:ln>
                      <a:noFill/>
                    </a:ln>
                  </pic:spPr>
                </pic:pic>
              </a:graphicData>
            </a:graphic>
          </wp:inline>
        </w:drawing>
      </w:r>
      <w:bookmarkStart w:id="254" w:name="_Toc174449675"/>
    </w:p>
    <w:p w14:paraId="543269EF" w14:textId="789D7B43" w:rsidR="00817B3D" w:rsidRDefault="00817B3D" w:rsidP="00C43772">
      <w:pPr>
        <w:pStyle w:val="Caption"/>
      </w:pPr>
      <w:bookmarkStart w:id="255" w:name="_Toc210125494"/>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r>
        <w:t xml:space="preserve">: </w:t>
      </w:r>
      <w:r w:rsidR="001B40EE" w:rsidRPr="00D80AFA">
        <w:t>Common Reed</w:t>
      </w:r>
      <w:r w:rsidR="001B40EE" w:rsidRPr="001B40EE">
        <w:t xml:space="preserve"> </w:t>
      </w:r>
      <w:r w:rsidRPr="00F82028">
        <w:t>Establishment on Township Lake Shoreline</w:t>
      </w:r>
      <w:bookmarkEnd w:id="255"/>
    </w:p>
    <w:p w14:paraId="4BE953EC" w14:textId="77777777" w:rsidR="00D01CBA" w:rsidRPr="00D01CBA" w:rsidRDefault="00D01CBA" w:rsidP="00D01CBA"/>
    <w:p w14:paraId="337851F3" w14:textId="77777777" w:rsidR="00817B3D" w:rsidRDefault="00D923A5" w:rsidP="00D01CBA">
      <w:pPr>
        <w:jc w:val="center"/>
      </w:pPr>
      <w:r w:rsidRPr="00CC1B67">
        <w:rPr>
          <w:noProof/>
        </w:rPr>
        <w:drawing>
          <wp:inline distT="0" distB="0" distL="0" distR="0" wp14:anchorId="5ED5CA68" wp14:editId="334CE085">
            <wp:extent cx="5735782" cy="3268169"/>
            <wp:effectExtent l="0" t="0" r="0" b="8890"/>
            <wp:docPr id="2000451693" name="Picture 2000451693" descr="\\LVFILEP1\pccommon\James Gatt\Lake Placid Shoreline\Shoreline Photos\IM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VFILEP1\pccommon\James Gatt\Lake Placid Shoreline\Shoreline Photos\IMG1.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9666" cy="3270382"/>
                    </a:xfrm>
                    <a:prstGeom prst="rect">
                      <a:avLst/>
                    </a:prstGeom>
                    <a:noFill/>
                    <a:ln>
                      <a:noFill/>
                    </a:ln>
                  </pic:spPr>
                </pic:pic>
              </a:graphicData>
            </a:graphic>
          </wp:inline>
        </w:drawing>
      </w:r>
      <w:bookmarkEnd w:id="254"/>
    </w:p>
    <w:p w14:paraId="65DFEA2D" w14:textId="18BEBFC0" w:rsidR="00D923A5" w:rsidRDefault="00817B3D" w:rsidP="00C43772">
      <w:pPr>
        <w:pStyle w:val="Caption"/>
      </w:pPr>
      <w:bookmarkStart w:id="256" w:name="_Toc210125495"/>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r>
        <w:t xml:space="preserve">: </w:t>
      </w:r>
      <w:r w:rsidR="001B40EE" w:rsidRPr="00F82028">
        <w:t>Reed Club Rush</w:t>
      </w:r>
      <w:r w:rsidRPr="00D80AFA">
        <w:t xml:space="preserve"> Establishment on Township Lake Shoreline</w:t>
      </w:r>
      <w:bookmarkEnd w:id="256"/>
    </w:p>
    <w:p w14:paraId="5A279C35" w14:textId="77777777" w:rsidR="00D923A5" w:rsidRDefault="00D923A5" w:rsidP="00D923A5"/>
    <w:p w14:paraId="3CA0919E" w14:textId="77777777" w:rsidR="00D923A5" w:rsidRDefault="00D923A5" w:rsidP="00D01CBA">
      <w:pPr>
        <w:jc w:val="center"/>
      </w:pPr>
      <w:r w:rsidRPr="001E3379">
        <w:rPr>
          <w:noProof/>
        </w:rPr>
        <w:drawing>
          <wp:inline distT="0" distB="0" distL="0" distR="0" wp14:anchorId="3403D7FB" wp14:editId="12817C4C">
            <wp:extent cx="5278120" cy="3831590"/>
            <wp:effectExtent l="0" t="0" r="0" b="0"/>
            <wp:docPr id="1450330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30621" name=""/>
                    <pic:cNvPicPr/>
                  </pic:nvPicPr>
                  <pic:blipFill>
                    <a:blip r:embed="rId64"/>
                    <a:stretch>
                      <a:fillRect/>
                    </a:stretch>
                  </pic:blipFill>
                  <pic:spPr>
                    <a:xfrm>
                      <a:off x="0" y="0"/>
                      <a:ext cx="5278120" cy="3831590"/>
                    </a:xfrm>
                    <a:prstGeom prst="rect">
                      <a:avLst/>
                    </a:prstGeom>
                  </pic:spPr>
                </pic:pic>
              </a:graphicData>
            </a:graphic>
          </wp:inline>
        </w:drawing>
      </w:r>
    </w:p>
    <w:p w14:paraId="76FF379B" w14:textId="2DE3D9B7" w:rsidR="00D923A5" w:rsidRDefault="00D923A5" w:rsidP="00D923A5">
      <w:pPr>
        <w:pStyle w:val="Caption"/>
      </w:pPr>
      <w:bookmarkStart w:id="257" w:name="_Toc174449677"/>
      <w:bookmarkStart w:id="258" w:name="_Toc210125496"/>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r>
        <w:t xml:space="preserve">: </w:t>
      </w:r>
      <w:r w:rsidRPr="009C0E73">
        <w:t>Township Lake Void in October 2010</w:t>
      </w:r>
      <w:bookmarkEnd w:id="257"/>
      <w:bookmarkEnd w:id="258"/>
    </w:p>
    <w:p w14:paraId="6E2A34FC" w14:textId="77777777" w:rsidR="00D01CBA" w:rsidRPr="00D01CBA" w:rsidRDefault="00D01CBA" w:rsidP="00D01CBA"/>
    <w:p w14:paraId="38053403" w14:textId="77777777" w:rsidR="00D923A5" w:rsidRDefault="00D923A5" w:rsidP="00D01CBA">
      <w:pPr>
        <w:jc w:val="center"/>
      </w:pPr>
      <w:r w:rsidRPr="00CF09E4">
        <w:rPr>
          <w:noProof/>
        </w:rPr>
        <w:drawing>
          <wp:inline distT="0" distB="0" distL="0" distR="0" wp14:anchorId="0C8A275C" wp14:editId="2B14AD4B">
            <wp:extent cx="5278120" cy="3759835"/>
            <wp:effectExtent l="0" t="0" r="0" b="0"/>
            <wp:docPr id="1789082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082635" name=""/>
                    <pic:cNvPicPr/>
                  </pic:nvPicPr>
                  <pic:blipFill>
                    <a:blip r:embed="rId65"/>
                    <a:stretch>
                      <a:fillRect/>
                    </a:stretch>
                  </pic:blipFill>
                  <pic:spPr>
                    <a:xfrm>
                      <a:off x="0" y="0"/>
                      <a:ext cx="5278120" cy="3759835"/>
                    </a:xfrm>
                    <a:prstGeom prst="rect">
                      <a:avLst/>
                    </a:prstGeom>
                  </pic:spPr>
                </pic:pic>
              </a:graphicData>
            </a:graphic>
          </wp:inline>
        </w:drawing>
      </w:r>
    </w:p>
    <w:p w14:paraId="3AA936EC" w14:textId="0DADBB4C" w:rsidR="00D923A5" w:rsidRDefault="00D923A5" w:rsidP="00D923A5">
      <w:pPr>
        <w:pStyle w:val="Caption"/>
      </w:pPr>
      <w:bookmarkStart w:id="259" w:name="_Toc174449678"/>
      <w:bookmarkStart w:id="260" w:name="_Toc210125497"/>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r>
        <w:t xml:space="preserve">: </w:t>
      </w:r>
      <w:r w:rsidRPr="003B282E">
        <w:t>Township Lake After Void Flooding and Surrounding Vegetation Establishment</w:t>
      </w:r>
      <w:bookmarkEnd w:id="259"/>
      <w:r w:rsidR="00817B3D">
        <w:t xml:space="preserve"> in 2019</w:t>
      </w:r>
      <w:bookmarkEnd w:id="260"/>
    </w:p>
    <w:p w14:paraId="52680A1A" w14:textId="77777777" w:rsidR="00D923A5" w:rsidRDefault="00D923A5" w:rsidP="00B75E20">
      <w:pPr>
        <w:pStyle w:val="Heading2"/>
      </w:pPr>
      <w:bookmarkStart w:id="261" w:name="_Toc210049037"/>
      <w:r>
        <w:t>Mid Field Overburden Dump</w:t>
      </w:r>
      <w:bookmarkEnd w:id="261"/>
    </w:p>
    <w:p w14:paraId="7C5859F0" w14:textId="1BA466E0" w:rsidR="00D923A5" w:rsidRDefault="00D923A5" w:rsidP="00D923A5">
      <w:r>
        <w:t xml:space="preserve">Due to the MRD </w:t>
      </w:r>
      <w:r w:rsidR="00E23CBF">
        <w:t>f</w:t>
      </w:r>
      <w:r>
        <w:t>ailure event in 2012, excess flows from the Morwell River were diverted into the Township Field Mine.  These flows travelled along the toe of the previously stabili</w:t>
      </w:r>
      <w:r w:rsidR="00877D95">
        <w:t>s</w:t>
      </w:r>
      <w:r>
        <w:t>ed Mid Field Overburden Dump, causing erosion of the base which eventually caused a circular slip failure.  This failure was left untreated until 2018 when progressive rehabilitation works were initiated to return the area to a stable grassland.</w:t>
      </w:r>
    </w:p>
    <w:p w14:paraId="647F4BDD" w14:textId="77777777" w:rsidR="00D923A5" w:rsidRDefault="00D923A5" w:rsidP="00D923A5"/>
    <w:p w14:paraId="028E4AE9" w14:textId="77777777" w:rsidR="00D923A5" w:rsidRDefault="00D923A5" w:rsidP="00D01CBA">
      <w:pPr>
        <w:jc w:val="center"/>
      </w:pPr>
      <w:r w:rsidRPr="009D2AD1">
        <w:rPr>
          <w:noProof/>
        </w:rPr>
        <w:drawing>
          <wp:inline distT="0" distB="0" distL="0" distR="0" wp14:anchorId="70B1029D" wp14:editId="51BE315A">
            <wp:extent cx="5278120" cy="3134360"/>
            <wp:effectExtent l="0" t="0" r="0" b="8890"/>
            <wp:docPr id="733988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988344" name=""/>
                    <pic:cNvPicPr/>
                  </pic:nvPicPr>
                  <pic:blipFill>
                    <a:blip r:embed="rId66"/>
                    <a:stretch>
                      <a:fillRect/>
                    </a:stretch>
                  </pic:blipFill>
                  <pic:spPr>
                    <a:xfrm>
                      <a:off x="0" y="0"/>
                      <a:ext cx="5278120" cy="3134360"/>
                    </a:xfrm>
                    <a:prstGeom prst="rect">
                      <a:avLst/>
                    </a:prstGeom>
                  </pic:spPr>
                </pic:pic>
              </a:graphicData>
            </a:graphic>
          </wp:inline>
        </w:drawing>
      </w:r>
    </w:p>
    <w:p w14:paraId="27DC7628" w14:textId="3D95458D" w:rsidR="00D923A5" w:rsidRDefault="00D923A5" w:rsidP="00C43772">
      <w:pPr>
        <w:pStyle w:val="Caption"/>
      </w:pPr>
      <w:bookmarkStart w:id="262" w:name="_Toc174449683"/>
      <w:bookmarkStart w:id="263" w:name="_Toc210125498"/>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w:t>
      </w:r>
      <w:r w:rsidR="00946086">
        <w:fldChar w:fldCharType="end"/>
      </w:r>
      <w:r>
        <w:t>: Mid Field Dump Disturbance from Morwell River Flow Toe Erosion</w:t>
      </w:r>
      <w:bookmarkEnd w:id="262"/>
      <w:r>
        <w:t xml:space="preserve"> and Circular Failure</w:t>
      </w:r>
      <w:bookmarkEnd w:id="263"/>
    </w:p>
    <w:p w14:paraId="4FADA823" w14:textId="2AF24253" w:rsidR="00D923A5" w:rsidRDefault="00D923A5" w:rsidP="00D923A5">
      <w:r>
        <w:t>The rehabilitation works to remediate the site included cut to fill dozer push reshaping of the disturbed area, topsoil imported by truck and shovel and spread to a depth of 100mm, before grass seeding was completed to stabili</w:t>
      </w:r>
      <w:r w:rsidR="00877D95">
        <w:t>s</w:t>
      </w:r>
      <w:r>
        <w:t>e the area.  A sequence of rock weirs were installed within the drainage line at the new project toe, these drains dissipate energy by slowing water which minimi</w:t>
      </w:r>
      <w:r w:rsidR="00877D95">
        <w:t>s</w:t>
      </w:r>
      <w:r>
        <w:t xml:space="preserve">es erosion and also allows aquatic vegetation to establish.   </w:t>
      </w:r>
    </w:p>
    <w:p w14:paraId="54181BC2" w14:textId="77777777" w:rsidR="00D923A5" w:rsidRDefault="00D923A5" w:rsidP="00D01CBA">
      <w:pPr>
        <w:jc w:val="center"/>
      </w:pPr>
      <w:r w:rsidRPr="00C95015">
        <w:rPr>
          <w:noProof/>
        </w:rPr>
        <w:drawing>
          <wp:inline distT="0" distB="0" distL="0" distR="0" wp14:anchorId="08782E54" wp14:editId="0595FDD3">
            <wp:extent cx="5260769" cy="3557563"/>
            <wp:effectExtent l="0" t="0" r="0" b="5080"/>
            <wp:docPr id="14" name="Picture 13" descr="A field with a factory in the background&#10;&#10;Description automatically generated">
              <a:extLst xmlns:a="http://schemas.openxmlformats.org/drawingml/2006/main">
                <a:ext uri="{FF2B5EF4-FFF2-40B4-BE49-F238E27FC236}">
                  <a16:creationId xmlns:a16="http://schemas.microsoft.com/office/drawing/2014/main" id="{DFCE8ADC-AF4D-47F5-8385-8289B000F5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field with a factory in the background&#10;&#10;Description automatically generated">
                      <a:extLst>
                        <a:ext uri="{FF2B5EF4-FFF2-40B4-BE49-F238E27FC236}">
                          <a16:creationId xmlns:a16="http://schemas.microsoft.com/office/drawing/2014/main" id="{DFCE8ADC-AF4D-47F5-8385-8289B000F5BA}"/>
                        </a:ext>
                      </a:extLst>
                    </pic:cNvPr>
                    <pic:cNvPicPr>
                      <a:picLocks noChangeAspect="1"/>
                    </pic:cNvPicPr>
                  </pic:nvPicPr>
                  <pic:blipFill rotWithShape="1">
                    <a:blip r:embed="rId67" cstate="print">
                      <a:extLst>
                        <a:ext uri="{28A0092B-C50C-407E-A947-70E740481C1C}">
                          <a14:useLocalDpi xmlns:a14="http://schemas.microsoft.com/office/drawing/2010/main" val="0"/>
                        </a:ext>
                      </a:extLst>
                    </a:blip>
                    <a:srcRect l="22572" b="30302"/>
                    <a:stretch/>
                  </pic:blipFill>
                  <pic:spPr>
                    <a:xfrm>
                      <a:off x="0" y="0"/>
                      <a:ext cx="5269092" cy="3563191"/>
                    </a:xfrm>
                    <a:prstGeom prst="rect">
                      <a:avLst/>
                    </a:prstGeom>
                  </pic:spPr>
                </pic:pic>
              </a:graphicData>
            </a:graphic>
          </wp:inline>
        </w:drawing>
      </w:r>
    </w:p>
    <w:p w14:paraId="3BEDC189" w14:textId="134B2593" w:rsidR="00D923A5" w:rsidRDefault="00D923A5" w:rsidP="00C43772">
      <w:pPr>
        <w:pStyle w:val="Caption"/>
      </w:pPr>
      <w:bookmarkStart w:id="264" w:name="_Toc174449684"/>
      <w:bookmarkStart w:id="265" w:name="_Toc210125499"/>
      <w:r>
        <w:t xml:space="preserve">Figure </w:t>
      </w:r>
      <w:r w:rsidR="00946086">
        <w:fldChar w:fldCharType="begin"/>
      </w:r>
      <w:r w:rsidR="00946086">
        <w:instrText xml:space="preserve"> STYLEREF 1 \s </w:instrText>
      </w:r>
      <w:r w:rsidR="00946086">
        <w:fldChar w:fldCharType="separate"/>
      </w:r>
      <w:r w:rsidR="00D35BC0">
        <w:rPr>
          <w:noProof/>
        </w:rPr>
        <w:t>7</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w:t>
      </w:r>
      <w:r w:rsidR="00946086">
        <w:fldChar w:fldCharType="end"/>
      </w:r>
      <w:r>
        <w:t>: Mid Field Dump Progressive Rehabilitation Works Completed</w:t>
      </w:r>
      <w:bookmarkEnd w:id="264"/>
      <w:bookmarkEnd w:id="265"/>
    </w:p>
    <w:p w14:paraId="0344A79F" w14:textId="77777777" w:rsidR="00D01CBA" w:rsidRPr="00D01CBA" w:rsidRDefault="00D01CBA" w:rsidP="00D01CBA"/>
    <w:p w14:paraId="5BF6926A" w14:textId="12C09FEA" w:rsidR="00E02036" w:rsidRPr="00E02036" w:rsidRDefault="00E02036" w:rsidP="00E02036">
      <w:r>
        <w:t>This rehabilitation work highlights the importance of surface drainage which can easily erode fill landforms, especially where large flows are directed towards embankment toe areas.</w:t>
      </w:r>
    </w:p>
    <w:p w14:paraId="7789F667" w14:textId="49E29830" w:rsidR="004A1063" w:rsidRPr="00C870BC" w:rsidRDefault="00E12503" w:rsidP="00B75E20">
      <w:pPr>
        <w:pStyle w:val="Heading2"/>
      </w:pPr>
      <w:bookmarkStart w:id="266" w:name="_Toc210049038"/>
      <w:r w:rsidRPr="00C870BC">
        <w:t>Progressive Rehabilitation &amp; Batter Stabilisation</w:t>
      </w:r>
      <w:bookmarkEnd w:id="266"/>
    </w:p>
    <w:p w14:paraId="1C658B93" w14:textId="07CAE3E7" w:rsidR="003577EC" w:rsidRPr="00C870BC" w:rsidRDefault="003577EC" w:rsidP="003577EC">
      <w:pPr>
        <w:pStyle w:val="BodyText"/>
      </w:pPr>
      <w:r w:rsidRPr="00C870BC">
        <w:t xml:space="preserve">As outlined in Section </w:t>
      </w:r>
      <w:r w:rsidRPr="00C870BC">
        <w:fldChar w:fldCharType="begin"/>
      </w:r>
      <w:r w:rsidRPr="00C870BC">
        <w:instrText xml:space="preserve"> REF _Ref195861565 \r \h </w:instrText>
      </w:r>
      <w:r w:rsidR="002F17FC" w:rsidRPr="00C870BC">
        <w:instrText xml:space="preserve"> \* MERGEFORMAT </w:instrText>
      </w:r>
      <w:r w:rsidRPr="00C870BC">
        <w:fldChar w:fldCharType="separate"/>
      </w:r>
      <w:r w:rsidR="00D35BC0">
        <w:t>3.5</w:t>
      </w:r>
      <w:r w:rsidRPr="00C870BC">
        <w:fldChar w:fldCharType="end"/>
      </w:r>
      <w:r w:rsidRPr="00C870BC">
        <w:t xml:space="preserve">, the long-standing rehabilitation strategy for Yallourn Mine involves the creation of a lake upon completion of mining activities. To support this objective, the mine plan has progressively incorporated batter stabilisation requirements, which have been implemented over time as part of </w:t>
      </w:r>
      <w:r w:rsidR="00075D3C" w:rsidRPr="00C870BC">
        <w:t xml:space="preserve">the </w:t>
      </w:r>
      <w:r w:rsidRPr="00C870BC">
        <w:t xml:space="preserve">ongoing </w:t>
      </w:r>
      <w:r w:rsidR="009F7AC4" w:rsidRPr="00C870BC">
        <w:t>m</w:t>
      </w:r>
      <w:r w:rsidRPr="00C870BC">
        <w:t>ine development. Some of the examples of these measures are provided below.</w:t>
      </w:r>
      <w:r w:rsidR="0089217A" w:rsidRPr="00C870BC">
        <w:t xml:space="preserve"> Notably, the below summaries aim to provide a historical context only. The most current outputs for these geotechnical domains are presented in</w:t>
      </w:r>
      <w:r w:rsidR="00072F60" w:rsidRPr="00C870BC">
        <w:t xml:space="preserve"> Technical Studies (Section </w:t>
      </w:r>
      <w:r w:rsidR="00072F60" w:rsidRPr="00C870BC">
        <w:fldChar w:fldCharType="begin"/>
      </w:r>
      <w:r w:rsidR="00072F60" w:rsidRPr="00C870BC">
        <w:instrText xml:space="preserve"> REF _Ref195269736 \r \h </w:instrText>
      </w:r>
      <w:r w:rsidR="002F17FC" w:rsidRPr="00C870BC">
        <w:instrText xml:space="preserve"> \* MERGEFORMAT </w:instrText>
      </w:r>
      <w:r w:rsidR="00072F60" w:rsidRPr="00C870BC">
        <w:fldChar w:fldCharType="separate"/>
      </w:r>
      <w:r w:rsidR="00D35BC0">
        <w:t>8.9</w:t>
      </w:r>
      <w:r w:rsidR="00072F60" w:rsidRPr="00C870BC">
        <w:fldChar w:fldCharType="end"/>
      </w:r>
      <w:r w:rsidR="00072F60" w:rsidRPr="00C870BC">
        <w:t>).</w:t>
      </w:r>
      <w:r w:rsidR="0089217A" w:rsidRPr="00C870BC">
        <w:t xml:space="preserve"> </w:t>
      </w:r>
    </w:p>
    <w:p w14:paraId="6D9828EB" w14:textId="3DB20F03" w:rsidR="00303131" w:rsidRPr="00C870BC" w:rsidRDefault="00303131" w:rsidP="00303131">
      <w:pPr>
        <w:pStyle w:val="BodyTextFirstIndent"/>
        <w:numPr>
          <w:ilvl w:val="0"/>
          <w:numId w:val="257"/>
        </w:numPr>
      </w:pPr>
      <w:r w:rsidRPr="00C870BC">
        <w:rPr>
          <w:b/>
        </w:rPr>
        <w:t>YEFX Latrobe Road Batters</w:t>
      </w:r>
      <w:r w:rsidRPr="00C870BC">
        <w:t xml:space="preserve"> – the plan for internal overburden dump construction was </w:t>
      </w:r>
      <w:r w:rsidR="00FE6215" w:rsidRPr="00C870BC">
        <w:t>reviewed</w:t>
      </w:r>
      <w:r w:rsidRPr="00C870BC">
        <w:t xml:space="preserve"> in</w:t>
      </w:r>
      <w:r w:rsidR="00835E35" w:rsidRPr="00C870BC">
        <w:t xml:space="preserve"> 2010 </w:t>
      </w:r>
      <w:r w:rsidR="0001695F" w:rsidRPr="00C870BC">
        <w:fldChar w:fldCharType="begin"/>
      </w:r>
      <w:r w:rsidR="001B655D">
        <w:instrText xml:space="preserve"> ADDIN EN.CITE &lt;EndNote&gt;&lt;Cite&gt;&lt;Author&gt;GHD&lt;/Author&gt;&lt;Year&gt;2020&lt;/Year&gt;&lt;RecNum&gt;74&lt;/RecNum&gt;&lt;DisplayText&gt;(GHD 2020)&lt;/DisplayText&gt;&lt;record&gt;&lt;rec-number&gt;74&lt;/rec-number&gt;&lt;foreign-keys&gt;&lt;key app="EN" db-id="spaff0s0osz0sqe0t5a55fezradpx9psfrzt" timestamp="1747022263" guid="31c53934-8781-45f8-a9df-870ac4c4f790"&gt;74&lt;/key&gt;&lt;/foreign-keys&gt;&lt;ref-type name="Report"&gt;27&lt;/ref-type&gt;&lt;contributors&gt;&lt;authors&gt;&lt;author&gt;GHD&lt;/author&gt;&lt;/authors&gt;&lt;secondary-authors&gt;&lt;author&gt;GHD Pty Ltd,&lt;/author&gt;&lt;/secondary-authors&gt;&lt;/contributors&gt;&lt;titles&gt;&lt;title&gt;Yallourn Mine Closure Lake Scenario MVF Batter Stability Assessment&lt;/title&gt;&lt;/titles&gt;&lt;number&gt;A1686295&lt;/number&gt;&lt;dates&gt;&lt;year&gt;2020&lt;/year&gt;&lt;pub-dates&gt;&lt;date&gt;May 2020&lt;/date&gt;&lt;/pub-dates&gt;&lt;/dates&gt;&lt;isbn&gt;12510687&lt;/isbn&gt;&lt;urls&gt;&lt;/urls&gt;&lt;/record&gt;&lt;/Cite&gt;&lt;/EndNote&gt;</w:instrText>
      </w:r>
      <w:r w:rsidR="0001695F" w:rsidRPr="00C870BC">
        <w:fldChar w:fldCharType="separate"/>
      </w:r>
      <w:r w:rsidR="00785C51" w:rsidRPr="00C870BC">
        <w:rPr>
          <w:noProof/>
        </w:rPr>
        <w:t>(GHD 2020)</w:t>
      </w:r>
      <w:r w:rsidR="0001695F" w:rsidRPr="00C870BC">
        <w:fldChar w:fldCharType="end"/>
      </w:r>
      <w:r w:rsidR="0001695F" w:rsidRPr="00C870BC">
        <w:t xml:space="preserve"> </w:t>
      </w:r>
      <w:r w:rsidR="00FE6215" w:rsidRPr="00C870BC">
        <w:t xml:space="preserve">with option </w:t>
      </w:r>
      <w:r w:rsidRPr="00C870BC">
        <w:t xml:space="preserve">to extend stacker dumping to be constructed along the toe of YEFX Latrobe Road Batters. </w:t>
      </w:r>
      <w:r w:rsidR="00FE6215" w:rsidRPr="00C870BC">
        <w:t xml:space="preserve">The reconfiguration option of the internal dump was further investigated in 2012 </w:t>
      </w:r>
      <w:r w:rsidR="00785C51" w:rsidRPr="00C870BC">
        <w:fldChar w:fldCharType="begin"/>
      </w:r>
      <w:r w:rsidR="001B655D">
        <w:instrText xml:space="preserve"> ADDIN EN.CITE &lt;EndNote&gt;&lt;Cite&gt;&lt;Author&gt;GHD&lt;/Author&gt;&lt;Year&gt;2012&lt;/Year&gt;&lt;RecNum&gt;116&lt;/RecNum&gt;&lt;DisplayText&gt;(GHD 2012)&lt;/DisplayText&gt;&lt;record&gt;&lt;rec-number&gt;116&lt;/rec-number&gt;&lt;foreign-keys&gt;&lt;key app="EN" db-id="spaff0s0osz0sqe0t5a55fezradpx9psfrzt" timestamp="1749108063" guid="dede5526-9d44-43bd-a60c-97eda9041340"&gt;116&lt;/key&gt;&lt;/foreign-keys&gt;&lt;ref-type name="Report"&gt;27&lt;/ref-type&gt;&lt;contributors&gt;&lt;authors&gt;&lt;author&gt;GHD&lt;/author&gt;&lt;/authors&gt;&lt;secondary-authors&gt;&lt;author&gt;GHD Pty Ltd,&lt;/author&gt;&lt;/secondary-authors&gt;&lt;/contributors&gt;&lt;titles&gt;&lt;title&gt;Report for Yallourn Mine Rehabilitation Geotechnical Assessment of Flooding Options&lt;/title&gt;&lt;/titles&gt;&lt;number&gt;A1047231&lt;/number&gt;&lt;dates&gt;&lt;year&gt;2012&lt;/year&gt;&lt;pub-dates&gt;&lt;date&gt;May 2012&lt;/date&gt;&lt;/pub-dates&gt;&lt;/dates&gt;&lt;isbn&gt;31/27070/15819&lt;/isbn&gt;&lt;urls&gt;&lt;/urls&gt;&lt;/record&gt;&lt;/Cite&gt;&lt;/EndNote&gt;</w:instrText>
      </w:r>
      <w:r w:rsidR="00785C51" w:rsidRPr="00C870BC">
        <w:fldChar w:fldCharType="separate"/>
      </w:r>
      <w:r w:rsidR="00785C51" w:rsidRPr="00C870BC">
        <w:rPr>
          <w:noProof/>
        </w:rPr>
        <w:t>(GHD 2012)</w:t>
      </w:r>
      <w:r w:rsidR="00785C51" w:rsidRPr="00C870BC">
        <w:fldChar w:fldCharType="end"/>
      </w:r>
      <w:r w:rsidR="0001695F" w:rsidRPr="00C870BC">
        <w:t xml:space="preserve"> </w:t>
      </w:r>
      <w:r w:rsidR="00FE6215" w:rsidRPr="00C870BC">
        <w:t xml:space="preserve">and subsequently adopted in the dump design circa 2014.  </w:t>
      </w:r>
      <w:r w:rsidRPr="00C870BC">
        <w:t>This</w:t>
      </w:r>
      <w:r w:rsidR="00835E35" w:rsidRPr="00C870BC">
        <w:t xml:space="preserve"> </w:t>
      </w:r>
      <w:r w:rsidRPr="00C870BC">
        <w:t>provided increased stability to the</w:t>
      </w:r>
      <w:r w:rsidR="00835E35" w:rsidRPr="00C870BC">
        <w:t>se</w:t>
      </w:r>
      <w:r w:rsidRPr="00C870BC">
        <w:t xml:space="preserve"> batters</w:t>
      </w:r>
      <w:r w:rsidR="00835E35" w:rsidRPr="00C870BC">
        <w:t xml:space="preserve"> buttressed by the internal overburden dump. This not only increased operational reliability but also </w:t>
      </w:r>
      <w:r w:rsidRPr="00C870BC">
        <w:t>support</w:t>
      </w:r>
      <w:r w:rsidR="00835E35" w:rsidRPr="00C870BC">
        <w:t>s</w:t>
      </w:r>
      <w:r w:rsidRPr="00C870BC">
        <w:t xml:space="preserve"> the future lake filling of the mine void. </w:t>
      </w:r>
    </w:p>
    <w:p w14:paraId="5D6BA099" w14:textId="0E58AC5C" w:rsidR="00303131" w:rsidRPr="00C870BC" w:rsidRDefault="00303131" w:rsidP="00303131">
      <w:pPr>
        <w:pStyle w:val="BodyTextFirstIndent"/>
        <w:numPr>
          <w:ilvl w:val="0"/>
          <w:numId w:val="257"/>
        </w:numPr>
      </w:pPr>
      <w:r w:rsidRPr="00C870BC">
        <w:rPr>
          <w:b/>
        </w:rPr>
        <w:t>MVF Western Batters</w:t>
      </w:r>
      <w:r w:rsidR="00072F60" w:rsidRPr="00C870BC">
        <w:t xml:space="preserve"> </w:t>
      </w:r>
      <w:r w:rsidR="00FE6215" w:rsidRPr="00C870BC">
        <w:t>–</w:t>
      </w:r>
      <w:r w:rsidR="00072F60" w:rsidRPr="00C870BC">
        <w:t xml:space="preserve"> </w:t>
      </w:r>
      <w:r w:rsidR="00FE6215" w:rsidRPr="00C870BC">
        <w:t>a geotechnical assessment in 2012 considered a full lake level of RL37m</w:t>
      </w:r>
      <w:r w:rsidR="00606B4D" w:rsidRPr="00C870BC">
        <w:t xml:space="preserve"> with considerations to stability of this </w:t>
      </w:r>
      <w:r w:rsidR="00A61EE8" w:rsidRPr="00C870BC">
        <w:t xml:space="preserve">geotechnical </w:t>
      </w:r>
      <w:r w:rsidR="00606B4D" w:rsidRPr="00C870BC">
        <w:t xml:space="preserve">mine domain and its proximity to the Morwell River Diversion (MRD). Internal overburden dump and coal strut (block of unmined coal) was planned in the mine design along the toe of these batters to service the mine operational requirements and being complementary to future lake option for mine rehabilitation. </w:t>
      </w:r>
    </w:p>
    <w:p w14:paraId="565CE4E7" w14:textId="13EE19BE" w:rsidR="009E2F58" w:rsidRPr="00C870BC" w:rsidRDefault="009E2F58" w:rsidP="009E2F58">
      <w:pPr>
        <w:pStyle w:val="BodyTextFirstIndent"/>
        <w:numPr>
          <w:ilvl w:val="0"/>
          <w:numId w:val="257"/>
        </w:numPr>
      </w:pPr>
      <w:r w:rsidRPr="00C870BC">
        <w:rPr>
          <w:b/>
        </w:rPr>
        <w:t>MVF Eastern Batters</w:t>
      </w:r>
      <w:r w:rsidRPr="00C870BC">
        <w:t xml:space="preserve"> – </w:t>
      </w:r>
      <w:r w:rsidR="00012F02" w:rsidRPr="00C870BC">
        <w:t xml:space="preserve">a geotechnical review of the </w:t>
      </w:r>
      <w:r w:rsidR="00E71B20" w:rsidRPr="00C870BC">
        <w:t xml:space="preserve">Maryvale Field in 2020 </w:t>
      </w:r>
      <w:r w:rsidR="00785C51" w:rsidRPr="00C870BC">
        <w:fldChar w:fldCharType="begin"/>
      </w:r>
      <w:r w:rsidR="001B655D">
        <w:instrText xml:space="preserve"> ADDIN EN.CITE &lt;EndNote&gt;&lt;Cite&gt;&lt;Author&gt;GHD&lt;/Author&gt;&lt;Year&gt;2020&lt;/Year&gt;&lt;RecNum&gt;74&lt;/RecNum&gt;&lt;DisplayText&gt;(GHD 2020)&lt;/DisplayText&gt;&lt;record&gt;&lt;rec-number&gt;74&lt;/rec-number&gt;&lt;foreign-keys&gt;&lt;key app="EN" db-id="spaff0s0osz0sqe0t5a55fezradpx9psfrzt" timestamp="1747022263" guid="31c53934-8781-45f8-a9df-870ac4c4f790"&gt;74&lt;/key&gt;&lt;/foreign-keys&gt;&lt;ref-type name="Report"&gt;27&lt;/ref-type&gt;&lt;contributors&gt;&lt;authors&gt;&lt;author&gt;GHD&lt;/author&gt;&lt;/authors&gt;&lt;secondary-authors&gt;&lt;author&gt;GHD Pty Ltd,&lt;/author&gt;&lt;/secondary-authors&gt;&lt;/contributors&gt;&lt;titles&gt;&lt;title&gt;Yallourn Mine Closure Lake Scenario MVF Batter Stability Assessment&lt;/title&gt;&lt;/titles&gt;&lt;number&gt;A1686295&lt;/number&gt;&lt;dates&gt;&lt;year&gt;2020&lt;/year&gt;&lt;pub-dates&gt;&lt;date&gt;May 2020&lt;/date&gt;&lt;/pub-dates&gt;&lt;/dates&gt;&lt;isbn&gt;12510687&lt;/isbn&gt;&lt;urls&gt;&lt;/urls&gt;&lt;/record&gt;&lt;/Cite&gt;&lt;/EndNote&gt;</w:instrText>
      </w:r>
      <w:r w:rsidR="00785C51" w:rsidRPr="00C870BC">
        <w:fldChar w:fldCharType="separate"/>
      </w:r>
      <w:r w:rsidR="00785C51" w:rsidRPr="00C870BC">
        <w:rPr>
          <w:noProof/>
        </w:rPr>
        <w:t>(GHD 2020)</w:t>
      </w:r>
      <w:r w:rsidR="00785C51" w:rsidRPr="00C870BC">
        <w:fldChar w:fldCharType="end"/>
      </w:r>
      <w:r w:rsidR="000D0781" w:rsidRPr="00C870BC">
        <w:t xml:space="preserve"> </w:t>
      </w:r>
      <w:r w:rsidR="00F75654" w:rsidRPr="00C870BC">
        <w:t xml:space="preserve">evaluated a lake level of RL33.4m. </w:t>
      </w:r>
      <w:r w:rsidR="009346E2" w:rsidRPr="00C870BC">
        <w:t xml:space="preserve">The </w:t>
      </w:r>
      <w:r w:rsidR="008D314B" w:rsidRPr="00C870BC">
        <w:t xml:space="preserve">stability cross-sections </w:t>
      </w:r>
      <w:r w:rsidR="009346E2" w:rsidRPr="00C870BC">
        <w:t>assess</w:t>
      </w:r>
      <w:r w:rsidR="00A64870" w:rsidRPr="00C870BC">
        <w:t>ed</w:t>
      </w:r>
      <w:r w:rsidR="009346E2" w:rsidRPr="00C870BC">
        <w:t xml:space="preserve"> for </w:t>
      </w:r>
      <w:r w:rsidR="008D314B" w:rsidRPr="00C870BC">
        <w:t xml:space="preserve">this </w:t>
      </w:r>
      <w:r w:rsidR="00CE334B" w:rsidRPr="00C870BC">
        <w:t xml:space="preserve">geotechnical </w:t>
      </w:r>
      <w:r w:rsidR="009346E2" w:rsidRPr="00C870BC">
        <w:t xml:space="preserve">mine domain </w:t>
      </w:r>
      <w:r w:rsidR="005869C8" w:rsidRPr="00C870BC">
        <w:t xml:space="preserve">adopted an internal overburden dump </w:t>
      </w:r>
      <w:r w:rsidR="00DF721E" w:rsidRPr="00C870BC">
        <w:t xml:space="preserve">constructed </w:t>
      </w:r>
      <w:r w:rsidR="005869C8" w:rsidRPr="00C870BC">
        <w:t>along the toe of these batters</w:t>
      </w:r>
      <w:r w:rsidR="00CA605C" w:rsidRPr="00C870BC">
        <w:t xml:space="preserve"> for a full</w:t>
      </w:r>
      <w:r w:rsidR="00484A2A" w:rsidRPr="00C870BC">
        <w:t xml:space="preserve"> lake level</w:t>
      </w:r>
      <w:r w:rsidR="005869C8" w:rsidRPr="00C870BC">
        <w:t>. The</w:t>
      </w:r>
      <w:r w:rsidR="009A51FD" w:rsidRPr="00C870BC">
        <w:t xml:space="preserve"> assessment revealed t</w:t>
      </w:r>
      <w:r w:rsidR="00EA2D6D" w:rsidRPr="00C870BC">
        <w:t xml:space="preserve">hat the stability of these batters </w:t>
      </w:r>
      <w:r w:rsidR="00892F1D" w:rsidRPr="00C870BC">
        <w:t>increases</w:t>
      </w:r>
      <w:r w:rsidR="00484272" w:rsidRPr="00C870BC">
        <w:t xml:space="preserve"> with inclusion of a stabilising dump</w:t>
      </w:r>
      <w:r w:rsidR="00DF721E" w:rsidRPr="00C870BC">
        <w:t xml:space="preserve"> and can assist in achieving the </w:t>
      </w:r>
      <w:r w:rsidR="00D0751A" w:rsidRPr="00C870BC">
        <w:t xml:space="preserve">stability requirements for </w:t>
      </w:r>
      <w:r w:rsidR="00140732" w:rsidRPr="00C870BC">
        <w:t>m</w:t>
      </w:r>
      <w:r w:rsidR="00D0751A" w:rsidRPr="00C870BC">
        <w:t>ine rehabilitation</w:t>
      </w:r>
      <w:r w:rsidR="00475E23" w:rsidRPr="00C870BC">
        <w:t>.</w:t>
      </w:r>
    </w:p>
    <w:p w14:paraId="061875B8" w14:textId="08832F9A" w:rsidR="00303131" w:rsidRPr="00C870BC" w:rsidRDefault="00303131" w:rsidP="00303131">
      <w:pPr>
        <w:pStyle w:val="BodyTextFirstIndent"/>
        <w:numPr>
          <w:ilvl w:val="0"/>
          <w:numId w:val="257"/>
        </w:numPr>
      </w:pPr>
      <w:r w:rsidRPr="00C870BC">
        <w:rPr>
          <w:b/>
        </w:rPr>
        <w:t>YTF Western Batters</w:t>
      </w:r>
      <w:r w:rsidR="0089217A" w:rsidRPr="00C870BC">
        <w:t xml:space="preserve"> – the stability assessments for coal excavations along these batters </w:t>
      </w:r>
      <w:r w:rsidR="008063C3" w:rsidRPr="00C870BC">
        <w:t xml:space="preserve">in </w:t>
      </w:r>
      <w:r w:rsidR="0089217A" w:rsidRPr="00C870BC">
        <w:t>1980</w:t>
      </w:r>
      <w:r w:rsidR="00DF19A6" w:rsidRPr="00C870BC">
        <w:t xml:space="preserve"> </w:t>
      </w:r>
      <w:r w:rsidR="00785C51" w:rsidRPr="00C870BC">
        <w:fldChar w:fldCharType="begin"/>
      </w:r>
      <w:r w:rsidR="001B655D">
        <w:instrText xml:space="preserve"> ADDIN EN.CITE &lt;EndNote&gt;&lt;Cite&gt;&lt;Author&gt;SECV&lt;/Author&gt;&lt;Year&gt;1980&lt;/Year&gt;&lt;RecNum&gt;117&lt;/RecNum&gt;&lt;DisplayText&gt;(SECV 1980)&lt;/DisplayText&gt;&lt;record&gt;&lt;rec-number&gt;117&lt;/rec-number&gt;&lt;foreign-keys&gt;&lt;key app="EN" db-id="spaff0s0osz0sqe0t5a55fezradpx9psfrzt" timestamp="1749108302" guid="60457bc9-dde0-4ee8-a1d9-f2a7cfc05e87"&gt;117&lt;/key&gt;&lt;/foreign-keys&gt;&lt;ref-type name="Report"&gt;27&lt;/ref-type&gt;&lt;contributors&gt;&lt;authors&gt;&lt;author&gt;SECV&lt;/author&gt;&lt;/authors&gt;&lt;secondary-authors&gt;&lt;author&gt;State Electricity Commission of Victoria,&lt;/author&gt;&lt;/secondary-authors&gt;&lt;/contributors&gt;&lt;titles&gt;&lt;title&gt;Yallourn Open Cut Township Field Stability of Western Batters&lt;/title&gt;&lt;/titles&gt;&lt;number&gt;A1042959&lt;/number&gt;&lt;dates&gt;&lt;year&gt;1980&lt;/year&gt;&lt;/dates&gt;&lt;isbn&gt;D.D.144A&lt;/isbn&gt;&lt;urls&gt;&lt;/urls&gt;&lt;research-notes&gt;Jackson, J&amp;#xD;Newcomb, S&amp;#xD;Hutchings, R&lt;/research-notes&gt;&lt;/record&gt;&lt;/Cite&gt;&lt;/EndNote&gt;</w:instrText>
      </w:r>
      <w:r w:rsidR="00785C51" w:rsidRPr="00C870BC">
        <w:fldChar w:fldCharType="separate"/>
      </w:r>
      <w:r w:rsidR="00785C51" w:rsidRPr="00C870BC">
        <w:rPr>
          <w:noProof/>
        </w:rPr>
        <w:t>(SECV 1980)</w:t>
      </w:r>
      <w:r w:rsidR="00785C51" w:rsidRPr="00C870BC">
        <w:fldChar w:fldCharType="end"/>
      </w:r>
      <w:r w:rsidR="00785C51" w:rsidRPr="00C870BC">
        <w:t xml:space="preserve"> </w:t>
      </w:r>
      <w:r w:rsidR="0089217A" w:rsidRPr="00C870BC">
        <w:t xml:space="preserve">considered a flooded lake of </w:t>
      </w:r>
      <w:r w:rsidR="00072F60" w:rsidRPr="00C870BC">
        <w:t xml:space="preserve">RL50m, </w:t>
      </w:r>
      <w:r w:rsidR="0089217A" w:rsidRPr="00C870BC">
        <w:t xml:space="preserve">RL43m and RL35m. Whilst a toe dump was planned to service operational requirements, the introduction of lake waterbody only marginally reduced the factor of safety for the tested full lake levels. </w:t>
      </w:r>
    </w:p>
    <w:p w14:paraId="2B26795D" w14:textId="5390DD63" w:rsidR="00D923A5" w:rsidRDefault="00D923A5" w:rsidP="00B75E20">
      <w:pPr>
        <w:pStyle w:val="Heading2"/>
      </w:pPr>
      <w:bookmarkStart w:id="267" w:name="_Toc210049039"/>
      <w:r>
        <w:t>Progressive</w:t>
      </w:r>
      <w:r w:rsidR="004845C8">
        <w:t xml:space="preserve"> </w:t>
      </w:r>
      <w:r>
        <w:t>Rehabilitation Summary</w:t>
      </w:r>
      <w:bookmarkEnd w:id="267"/>
    </w:p>
    <w:p w14:paraId="7E0AC165" w14:textId="0213A863" w:rsidR="00D923A5" w:rsidRDefault="00D923A5" w:rsidP="00D923A5">
      <w:r>
        <w:t xml:space="preserve">A </w:t>
      </w:r>
      <w:r w:rsidRPr="004273F1">
        <w:t xml:space="preserve">snapshot of the progressive rehabilitation works at Yallourn is given within this </w:t>
      </w:r>
      <w:r w:rsidR="0071049D">
        <w:t>chapter</w:t>
      </w:r>
      <w:r w:rsidR="0071049D" w:rsidRPr="004273F1">
        <w:t>;</w:t>
      </w:r>
      <w:r w:rsidRPr="004273F1">
        <w:t xml:space="preserve"> </w:t>
      </w:r>
      <w:r w:rsidR="00E91C43" w:rsidRPr="004273F1">
        <w:t>however,</w:t>
      </w:r>
      <w:r w:rsidRPr="004273F1">
        <w:t xml:space="preserve"> works are far more extensive with over 1,500 hectares of </w:t>
      </w:r>
      <w:r>
        <w:t xml:space="preserve">progressive rehabilitation </w:t>
      </w:r>
      <w:r w:rsidRPr="004273F1">
        <w:t>work</w:t>
      </w:r>
      <w:r>
        <w:t>s</w:t>
      </w:r>
      <w:r w:rsidRPr="004273F1">
        <w:t xml:space="preserve"> completed.  </w:t>
      </w:r>
      <w:r>
        <w:t>P</w:t>
      </w:r>
      <w:r w:rsidRPr="0023460E">
        <w:t>rogressive rehabilitation is an</w:t>
      </w:r>
      <w:r w:rsidR="00D06899">
        <w:t xml:space="preserve"> operational </w:t>
      </w:r>
      <w:r w:rsidRPr="0023460E">
        <w:t xml:space="preserve">environmental key performance indicator as works primarily reduce the coal footprint, limiting exposure to </w:t>
      </w:r>
      <w:r>
        <w:t xml:space="preserve">the major risks of </w:t>
      </w:r>
      <w:r w:rsidRPr="0023460E">
        <w:t xml:space="preserve">fire and dust. Once coal is covered by overburden material, vegetation is essential to protect the cover from washing or eroding away. Vegetation profiles differ depending on where the rehabilitation is taking place. In some cases, normally on steep areas, topsoil is spread to </w:t>
      </w:r>
      <w:r>
        <w:t>promote fast and</w:t>
      </w:r>
      <w:r w:rsidRPr="0023460E">
        <w:t xml:space="preserve"> </w:t>
      </w:r>
      <w:r w:rsidR="00C15970">
        <w:t>long-lasting</w:t>
      </w:r>
      <w:r w:rsidRPr="0023460E">
        <w:t xml:space="preserve"> vegetation growth. However, on flatter areas native vegetation or grass profiles can be established directly on overburden</w:t>
      </w:r>
      <w:r>
        <w:t xml:space="preserve"> with low erosion risk</w:t>
      </w:r>
      <w:r w:rsidRPr="0023460E">
        <w:t xml:space="preserve">. </w:t>
      </w:r>
    </w:p>
    <w:p w14:paraId="048DA688" w14:textId="40804CA3" w:rsidR="00D923A5" w:rsidRDefault="00D923A5" w:rsidP="00D923A5">
      <w:r w:rsidRPr="0023460E">
        <w:t xml:space="preserve">The sum of progressive rehabilitation environmental benefits includes lower fire risk, reduced dust emissions, improved water quality, increased habitat area, and a more visually appealing landform.  </w:t>
      </w:r>
      <w:r w:rsidR="00494808">
        <w:t xml:space="preserve">Furthermore, the </w:t>
      </w:r>
      <w:r w:rsidR="0093089A">
        <w:t xml:space="preserve">experience gained from completing these works </w:t>
      </w:r>
      <w:r w:rsidR="000B43BE">
        <w:t xml:space="preserve">generates improved </w:t>
      </w:r>
      <w:r w:rsidR="003D749E">
        <w:t>project management and implementation skills which</w:t>
      </w:r>
      <w:r w:rsidR="00494808">
        <w:t xml:space="preserve"> </w:t>
      </w:r>
      <w:r w:rsidR="00675175">
        <w:t>improve delivery</w:t>
      </w:r>
      <w:r w:rsidR="00AE3A63">
        <w:t xml:space="preserve"> throughout final rehabilitation implementation.</w:t>
      </w:r>
      <w:r w:rsidRPr="0023460E">
        <w:t xml:space="preserve">  </w:t>
      </w:r>
    </w:p>
    <w:p w14:paraId="6154B9BC" w14:textId="40A6B203" w:rsidR="00D923A5" w:rsidRPr="0023460E" w:rsidRDefault="00D923A5" w:rsidP="00C43772">
      <w:bookmarkStart w:id="268" w:name="_Ref198636636"/>
      <w:r w:rsidRPr="0023460E">
        <w:t>Whilst some of th</w:t>
      </w:r>
      <w:r>
        <w:t>e</w:t>
      </w:r>
      <w:r w:rsidRPr="0023460E">
        <w:t xml:space="preserve"> </w:t>
      </w:r>
      <w:r>
        <w:t xml:space="preserve">progressive rehabilitation work </w:t>
      </w:r>
      <w:r w:rsidR="006D7477">
        <w:t>completed</w:t>
      </w:r>
      <w:r>
        <w:t xml:space="preserve"> </w:t>
      </w:r>
      <w:r w:rsidRPr="0023460E">
        <w:t xml:space="preserve">will be lost beneath the final lake level, </w:t>
      </w:r>
      <w:r w:rsidR="00A551A9">
        <w:t>the work</w:t>
      </w:r>
      <w:r w:rsidRPr="0023460E">
        <w:t xml:space="preserve"> contributes to lower environmental impact today and stabili</w:t>
      </w:r>
      <w:r>
        <w:t>ses</w:t>
      </w:r>
      <w:r w:rsidRPr="0023460E">
        <w:t xml:space="preserve"> the landform as the pit lake level rises by providing resistance to wave action</w:t>
      </w:r>
      <w:r>
        <w:t xml:space="preserve"> and other erosion forces</w:t>
      </w:r>
      <w:r w:rsidRPr="0023460E">
        <w:t>.</w:t>
      </w:r>
      <w:r>
        <w:t xml:space="preserve">  The progressive rehabilitation completed also demonstrates that Yallourn Mine is capable of completing infrastructure removal, landform reshaping by dozer push, material cartage through truck and shovel operations, revegetation to grass and native habitat, </w:t>
      </w:r>
      <w:r w:rsidR="008B618A">
        <w:t>revegetation by hydroseeding,</w:t>
      </w:r>
      <w:r>
        <w:t xml:space="preserve"> drainage works, and pit lake filling.  These</w:t>
      </w:r>
      <w:r w:rsidR="00AD031D">
        <w:t xml:space="preserve"> are the</w:t>
      </w:r>
      <w:r>
        <w:t xml:space="preserve"> primary activities </w:t>
      </w:r>
      <w:r w:rsidR="005A089C">
        <w:t xml:space="preserve">which </w:t>
      </w:r>
      <w:r w:rsidR="006A0ABA">
        <w:t xml:space="preserve">will </w:t>
      </w:r>
      <w:r>
        <w:t>deliver this DMRP</w:t>
      </w:r>
      <w:bookmarkEnd w:id="268"/>
      <w:r>
        <w:t>.</w:t>
      </w:r>
    </w:p>
    <w:p w14:paraId="1680494F" w14:textId="7C5AB4F0" w:rsidR="00D923A5" w:rsidRDefault="00D923A5" w:rsidP="00EB4B47">
      <w:r>
        <w:t xml:space="preserve"> </w:t>
      </w:r>
    </w:p>
    <w:p w14:paraId="3EDC4C68" w14:textId="77777777" w:rsidR="00D465DC" w:rsidRDefault="00D465DC">
      <w:pPr>
        <w:spacing w:after="0" w:line="240" w:lineRule="auto"/>
      </w:pPr>
      <w:r>
        <w:br w:type="page"/>
      </w:r>
    </w:p>
    <w:p w14:paraId="29A51459" w14:textId="7B48A048" w:rsidR="00891CF5" w:rsidRDefault="005F582B" w:rsidP="006901F1">
      <w:pPr>
        <w:pStyle w:val="Heading1"/>
      </w:pPr>
      <w:r>
        <w:t xml:space="preserve"> </w:t>
      </w:r>
      <w:bookmarkStart w:id="269" w:name="_Ref195077860"/>
      <w:bookmarkStart w:id="270" w:name="_Ref195080164"/>
      <w:bookmarkStart w:id="271" w:name="_Ref195080174"/>
      <w:bookmarkStart w:id="272" w:name="_Ref198636736"/>
      <w:bookmarkStart w:id="273" w:name="_Ref198636741"/>
      <w:bookmarkStart w:id="274" w:name="_Toc210049040"/>
      <w:r w:rsidR="00891CF5">
        <w:t>Technical Studies</w:t>
      </w:r>
      <w:bookmarkEnd w:id="269"/>
      <w:bookmarkEnd w:id="270"/>
      <w:bookmarkEnd w:id="271"/>
      <w:bookmarkEnd w:id="272"/>
      <w:bookmarkEnd w:id="273"/>
      <w:bookmarkEnd w:id="274"/>
    </w:p>
    <w:p w14:paraId="34E1F72E" w14:textId="5691442D" w:rsidR="00E9675C" w:rsidRPr="00C870BC" w:rsidRDefault="00E9675C" w:rsidP="00E9675C">
      <w:pPr>
        <w:pStyle w:val="Heading2"/>
      </w:pPr>
      <w:bookmarkStart w:id="275" w:name="_Toc210049041"/>
      <w:r w:rsidRPr="00C870BC">
        <w:t>Introduction</w:t>
      </w:r>
      <w:bookmarkEnd w:id="275"/>
    </w:p>
    <w:p w14:paraId="72CB2550" w14:textId="0AA8B811" w:rsidR="00715690" w:rsidRDefault="002A64E9" w:rsidP="003C6449">
      <w:r>
        <w:t xml:space="preserve">To ensure that the </w:t>
      </w:r>
      <w:r w:rsidR="00782E94">
        <w:t xml:space="preserve">rehabilitated landform minimises long-term risks </w:t>
      </w:r>
      <w:r w:rsidR="000D350C">
        <w:t xml:space="preserve">to </w:t>
      </w:r>
      <w:r>
        <w:t>as low as reasonably practicable</w:t>
      </w:r>
      <w:r w:rsidR="000D350C">
        <w:t xml:space="preserve"> (ALARP)</w:t>
      </w:r>
      <w:r>
        <w:t xml:space="preserve">, EAY commissioned an extensive suite of robust </w:t>
      </w:r>
      <w:r w:rsidR="000D1CFE">
        <w:t>technical studies</w:t>
      </w:r>
      <w:r w:rsidR="00A9154A">
        <w:t xml:space="preserve"> to support the existing site knowledge base</w:t>
      </w:r>
      <w:r w:rsidR="00D82EAB">
        <w:t xml:space="preserve"> outlined in </w:t>
      </w:r>
      <w:r w:rsidR="00D82EAB" w:rsidRPr="00D82EAB">
        <w:rPr>
          <w:i/>
          <w:iCs/>
        </w:rPr>
        <w:fldChar w:fldCharType="begin"/>
      </w:r>
      <w:r w:rsidR="00D82EAB" w:rsidRPr="00D82EAB">
        <w:rPr>
          <w:i/>
          <w:iCs/>
        </w:rPr>
        <w:instrText xml:space="preserve"> REF _Ref197949110 \r \h </w:instrText>
      </w:r>
      <w:r w:rsidR="00D82EAB">
        <w:rPr>
          <w:i/>
          <w:iCs/>
        </w:rPr>
        <w:instrText xml:space="preserve"> \* MERGEFORMAT </w:instrText>
      </w:r>
      <w:r w:rsidR="00D82EAB" w:rsidRPr="00D82EAB">
        <w:rPr>
          <w:i/>
          <w:iCs/>
        </w:rPr>
      </w:r>
      <w:r w:rsidR="00D82EAB" w:rsidRPr="00D82EAB">
        <w:rPr>
          <w:i/>
          <w:iCs/>
        </w:rPr>
        <w:fldChar w:fldCharType="separate"/>
      </w:r>
      <w:r w:rsidR="00D35BC0">
        <w:rPr>
          <w:i/>
          <w:iCs/>
        </w:rPr>
        <w:t>Chapter 5</w:t>
      </w:r>
      <w:r w:rsidR="00D82EAB" w:rsidRPr="00D82EAB">
        <w:rPr>
          <w:i/>
          <w:iCs/>
        </w:rPr>
        <w:fldChar w:fldCharType="end"/>
      </w:r>
      <w:r w:rsidR="00D82EAB" w:rsidRPr="00D82EAB">
        <w:rPr>
          <w:i/>
          <w:iCs/>
        </w:rPr>
        <w:t xml:space="preserve"> </w:t>
      </w:r>
      <w:r w:rsidR="00D82EAB" w:rsidRPr="00D82EAB">
        <w:rPr>
          <w:i/>
          <w:iCs/>
        </w:rPr>
        <w:fldChar w:fldCharType="begin"/>
      </w:r>
      <w:r w:rsidR="00D82EAB" w:rsidRPr="00D82EAB">
        <w:rPr>
          <w:i/>
          <w:iCs/>
        </w:rPr>
        <w:instrText xml:space="preserve"> REF _Ref197949110 \h </w:instrText>
      </w:r>
      <w:r w:rsidR="00D82EAB">
        <w:rPr>
          <w:i/>
          <w:iCs/>
        </w:rPr>
        <w:instrText xml:space="preserve"> \* MERGEFORMAT </w:instrText>
      </w:r>
      <w:r w:rsidR="00D82EAB" w:rsidRPr="00D82EAB">
        <w:rPr>
          <w:i/>
          <w:iCs/>
        </w:rPr>
      </w:r>
      <w:r w:rsidR="00D82EAB" w:rsidRPr="00D82EAB">
        <w:rPr>
          <w:i/>
          <w:iCs/>
        </w:rPr>
        <w:fldChar w:fldCharType="separate"/>
      </w:r>
      <w:r w:rsidR="00D35BC0" w:rsidRPr="00D35BC0">
        <w:rPr>
          <w:i/>
          <w:iCs/>
        </w:rPr>
        <w:t>Environmental Setting</w:t>
      </w:r>
      <w:r w:rsidR="00D82EAB" w:rsidRPr="00D82EAB">
        <w:rPr>
          <w:i/>
          <w:iCs/>
        </w:rPr>
        <w:fldChar w:fldCharType="end"/>
      </w:r>
      <w:r w:rsidR="00A9154A">
        <w:t>. B</w:t>
      </w:r>
      <w:r>
        <w:t>ased on the latest available science and engineering</w:t>
      </w:r>
      <w:r w:rsidR="00561502">
        <w:t>, t</w:t>
      </w:r>
      <w:r w:rsidR="007815C0">
        <w:t xml:space="preserve">hese studies </w:t>
      </w:r>
      <w:r w:rsidR="001A2330">
        <w:t>address existing risks</w:t>
      </w:r>
      <w:r w:rsidR="00611293">
        <w:t xml:space="preserve"> </w:t>
      </w:r>
      <w:r w:rsidR="00575BE7">
        <w:t xml:space="preserve">identified through mining activities that require mitigation to achieve and safe, stable and sustainable landform. The </w:t>
      </w:r>
      <w:r w:rsidR="00086B51">
        <w:t>f</w:t>
      </w:r>
      <w:r w:rsidR="00521951">
        <w:t xml:space="preserve">indings </w:t>
      </w:r>
      <w:r w:rsidR="00575BE7">
        <w:t xml:space="preserve">are </w:t>
      </w:r>
      <w:r w:rsidR="00521951">
        <w:t xml:space="preserve">used </w:t>
      </w:r>
      <w:r w:rsidR="00576C7B">
        <w:t xml:space="preserve">to inform final landform design and </w:t>
      </w:r>
      <w:r w:rsidR="00521951">
        <w:t xml:space="preserve">land use </w:t>
      </w:r>
      <w:r w:rsidR="00576C7B">
        <w:t xml:space="preserve">capabilities, </w:t>
      </w:r>
      <w:r w:rsidR="00521951">
        <w:t>risk assessments, and</w:t>
      </w:r>
      <w:r w:rsidR="00E02036">
        <w:t xml:space="preserve"> </w:t>
      </w:r>
      <w:r w:rsidR="00576C7B">
        <w:t xml:space="preserve">ongoing </w:t>
      </w:r>
      <w:r w:rsidR="00E02036">
        <w:t>monitoring</w:t>
      </w:r>
      <w:r w:rsidR="00521951">
        <w:t xml:space="preserve"> </w:t>
      </w:r>
      <w:r w:rsidR="00576C7B">
        <w:t xml:space="preserve">and maintenance programs. </w:t>
      </w:r>
      <w:r w:rsidR="00A52FE0">
        <w:t xml:space="preserve"> Where studies </w:t>
      </w:r>
      <w:r w:rsidR="00552884">
        <w:t xml:space="preserve">identify unresolved items </w:t>
      </w:r>
      <w:r w:rsidR="00515DD4">
        <w:t>or new issues, these are captured as knowledge gaps</w:t>
      </w:r>
      <w:r w:rsidR="00CE4D0D">
        <w:t xml:space="preserve"> to be addressed at a later date.</w:t>
      </w:r>
      <w:r w:rsidR="00576C7B">
        <w:t xml:space="preserve"> </w:t>
      </w:r>
    </w:p>
    <w:p w14:paraId="5AE37F2B" w14:textId="54822785" w:rsidR="005738C9" w:rsidRDefault="005738C9" w:rsidP="005738C9">
      <w:r>
        <w:t xml:space="preserve">The technical studies summarised in this chapter </w:t>
      </w:r>
      <w:r w:rsidR="00164134">
        <w:t>are</w:t>
      </w:r>
      <w:r>
        <w:t xml:space="preserve"> specifically designed to find a safe, stable, sustainable rehabilitation solution (per the project’s definition) that accounted for: </w:t>
      </w:r>
    </w:p>
    <w:p w14:paraId="64927AE5" w14:textId="77777777" w:rsidR="005738C9" w:rsidRDefault="005738C9" w:rsidP="00ED69BB">
      <w:pPr>
        <w:pStyle w:val="ListParagraph"/>
        <w:numPr>
          <w:ilvl w:val="0"/>
          <w:numId w:val="118"/>
        </w:numPr>
      </w:pPr>
      <w:r>
        <w:t>How the geo-physical and environmental constraints of the site (e.g. geotechnical, hydrogeological and hydrological risks) could potentially lead to adverse outcomes for not only the mine, but surrounding receptors, including the Gippsland Railway Line, Princes Freeway, local roads, rivers, private land and townships.</w:t>
      </w:r>
    </w:p>
    <w:p w14:paraId="6281A112" w14:textId="77777777" w:rsidR="005738C9" w:rsidRDefault="005738C9" w:rsidP="00ED69BB">
      <w:pPr>
        <w:pStyle w:val="ListParagraph"/>
        <w:numPr>
          <w:ilvl w:val="0"/>
          <w:numId w:val="118"/>
        </w:numPr>
      </w:pPr>
      <w:r>
        <w:t xml:space="preserve">The legal requirements imposed under the MRSDA and other key legislation. </w:t>
      </w:r>
    </w:p>
    <w:p w14:paraId="220D0F60" w14:textId="6B3D1D9C" w:rsidR="005738C9" w:rsidRDefault="005738C9" w:rsidP="00ED69BB">
      <w:pPr>
        <w:pStyle w:val="ListParagraph"/>
        <w:numPr>
          <w:ilvl w:val="0"/>
          <w:numId w:val="118"/>
        </w:numPr>
      </w:pPr>
      <w:r>
        <w:t>Other requirements and expectations, including the implementation principles presented in the LVRRS</w:t>
      </w:r>
      <w:r w:rsidR="00333F25">
        <w:t xml:space="preserve"> (refer Section </w:t>
      </w:r>
      <w:r w:rsidR="000B4D15">
        <w:fldChar w:fldCharType="begin"/>
      </w:r>
      <w:r w:rsidR="000B4D15">
        <w:instrText xml:space="preserve"> REF _Ref200532048 \r \h </w:instrText>
      </w:r>
      <w:r w:rsidR="000B4D15">
        <w:fldChar w:fldCharType="separate"/>
      </w:r>
      <w:r w:rsidR="00D35BC0">
        <w:t>4.1.1</w:t>
      </w:r>
      <w:r w:rsidR="000B4D15">
        <w:fldChar w:fldCharType="end"/>
      </w:r>
      <w:r w:rsidR="00333F25">
        <w:t>)</w:t>
      </w:r>
      <w:r w:rsidRPr="00782F36">
        <w:t>.</w:t>
      </w:r>
      <w:r>
        <w:t xml:space="preserve"> </w:t>
      </w:r>
    </w:p>
    <w:p w14:paraId="7077DB69" w14:textId="00F92EE0" w:rsidR="008B72D3" w:rsidRDefault="00921599" w:rsidP="008B72D3">
      <w:r>
        <w:t>Due to the iterative process of rehabilitation planning, t</w:t>
      </w:r>
      <w:r w:rsidR="008C2BC0">
        <w:t xml:space="preserve">he scenarios tested within </w:t>
      </w:r>
      <w:r w:rsidR="007B24A0">
        <w:t>these</w:t>
      </w:r>
      <w:r w:rsidR="008C2BC0">
        <w:t xml:space="preserve"> technical studies </w:t>
      </w:r>
      <w:r w:rsidR="00EA35EC">
        <w:t>may</w:t>
      </w:r>
      <w:r w:rsidR="008C2BC0">
        <w:t xml:space="preserve"> not </w:t>
      </w:r>
      <w:r w:rsidR="00A50A1C">
        <w:t>be</w:t>
      </w:r>
      <w:r w:rsidR="008C2BC0">
        <w:t xml:space="preserve"> </w:t>
      </w:r>
      <w:r w:rsidR="000831F8">
        <w:t>fully</w:t>
      </w:r>
      <w:r w:rsidR="008C2BC0">
        <w:t xml:space="preserve"> consistent with the </w:t>
      </w:r>
      <w:r w:rsidR="00EA35EC">
        <w:t xml:space="preserve">nominated </w:t>
      </w:r>
      <w:r w:rsidR="008C2BC0">
        <w:t xml:space="preserve">end land </w:t>
      </w:r>
      <w:r w:rsidR="000831F8">
        <w:t>use or landform.</w:t>
      </w:r>
      <w:r>
        <w:t xml:space="preserve"> However, once combining </w:t>
      </w:r>
      <w:r w:rsidR="00E05F23">
        <w:t xml:space="preserve">the findings from each assessment and assessing </w:t>
      </w:r>
      <w:r w:rsidR="007605BF">
        <w:t xml:space="preserve">competing </w:t>
      </w:r>
      <w:r w:rsidR="00E05F23">
        <w:t>risk</w:t>
      </w:r>
      <w:r w:rsidR="007605BF">
        <w:t xml:space="preserve"> events</w:t>
      </w:r>
      <w:r w:rsidR="00E05F23">
        <w:t xml:space="preserve"> holistically</w:t>
      </w:r>
      <w:r w:rsidR="007605BF">
        <w:t xml:space="preserve">, the technical studies show </w:t>
      </w:r>
      <w:r w:rsidR="00223926">
        <w:t xml:space="preserve">that the proposed </w:t>
      </w:r>
      <w:r w:rsidR="00B42E84">
        <w:t>pit lake is the optimal safe, stable, and sustainable solution.</w:t>
      </w:r>
      <w:r w:rsidR="008F2E9B">
        <w:t xml:space="preserve">  </w:t>
      </w:r>
      <w:r w:rsidR="008F2E9B" w:rsidRPr="00C870BC">
        <w:t>Learnings from these technical studies have</w:t>
      </w:r>
      <w:r w:rsidR="007D4F4B" w:rsidRPr="00C870BC">
        <w:t xml:space="preserve"> </w:t>
      </w:r>
      <w:r w:rsidR="004C1124" w:rsidRPr="00C870BC">
        <w:t xml:space="preserve">greatly </w:t>
      </w:r>
      <w:r w:rsidR="007D4F4B" w:rsidRPr="00C870BC">
        <w:t>added to EAYs rehabilitation knowledge</w:t>
      </w:r>
      <w:r w:rsidR="00D91BF4" w:rsidRPr="00C870BC">
        <w:t xml:space="preserve"> base</w:t>
      </w:r>
      <w:r w:rsidR="00FE30EA" w:rsidRPr="00C870BC">
        <w:t>, allowing for sound risk-based decision making on design and implementation decisions.</w:t>
      </w:r>
      <w:r w:rsidR="00D91BF4">
        <w:t xml:space="preserve"> </w:t>
      </w:r>
      <w:r w:rsidR="007D4F4B">
        <w:t xml:space="preserve"> </w:t>
      </w:r>
    </w:p>
    <w:p w14:paraId="6677E7A9" w14:textId="77777777" w:rsidR="00F25BB8" w:rsidRDefault="00F25BB8" w:rsidP="00F25BB8"/>
    <w:p w14:paraId="244B7403" w14:textId="77777777" w:rsidR="00F25BB8" w:rsidRDefault="00F25BB8" w:rsidP="00F25BB8"/>
    <w:p w14:paraId="5048FC88" w14:textId="2EF154C0" w:rsidR="00F25BB8" w:rsidRDefault="00F25BB8">
      <w:pPr>
        <w:spacing w:after="0" w:line="240" w:lineRule="auto"/>
      </w:pPr>
      <w:r>
        <w:br w:type="page"/>
      </w:r>
    </w:p>
    <w:p w14:paraId="41E65154" w14:textId="2137312B" w:rsidR="009E744B" w:rsidRDefault="009E744B" w:rsidP="00B75E20">
      <w:pPr>
        <w:pStyle w:val="Heading2"/>
      </w:pPr>
      <w:bookmarkStart w:id="276" w:name="_Toc195277508"/>
      <w:bookmarkStart w:id="277" w:name="_Toc196826760"/>
      <w:bookmarkStart w:id="278" w:name="_Ref196860407"/>
      <w:bookmarkStart w:id="279" w:name="_Toc210049042"/>
      <w:bookmarkEnd w:id="276"/>
      <w:bookmarkEnd w:id="277"/>
      <w:r>
        <w:t>Geological Model</w:t>
      </w:r>
      <w:bookmarkEnd w:id="278"/>
      <w:bookmarkEnd w:id="279"/>
    </w:p>
    <w:p w14:paraId="2FB9E491" w14:textId="3F5CA0AE" w:rsidR="009E744B" w:rsidRPr="009E744B" w:rsidRDefault="00535261" w:rsidP="00215588">
      <w:pPr>
        <w:pStyle w:val="Heading3"/>
      </w:pPr>
      <w:r>
        <w:t>Introduction</w:t>
      </w:r>
    </w:p>
    <w:p w14:paraId="541EF278" w14:textId="299DD981" w:rsidR="00C91D0F" w:rsidRDefault="00C91D0F" w:rsidP="00C43772">
      <w:r w:rsidRPr="0096624D">
        <w:t>The</w:t>
      </w:r>
      <w:r>
        <w:t xml:space="preserve"> focus on this section is the Yallourn Mine Geological Model which builds on information shared in </w:t>
      </w:r>
      <w:r w:rsidR="00C107B9" w:rsidRPr="00D45780">
        <w:rPr>
          <w:i/>
          <w:iCs/>
        </w:rPr>
        <w:fldChar w:fldCharType="begin"/>
      </w:r>
      <w:r w:rsidR="00C107B9" w:rsidRPr="00D45780">
        <w:rPr>
          <w:i/>
          <w:iCs/>
        </w:rPr>
        <w:instrText xml:space="preserve"> REF _Ref197949167 \w \h </w:instrText>
      </w:r>
      <w:r w:rsidR="00D45780">
        <w:rPr>
          <w:i/>
          <w:iCs/>
        </w:rPr>
        <w:instrText xml:space="preserve"> \* MERGEFORMAT </w:instrText>
      </w:r>
      <w:r w:rsidR="00C107B9" w:rsidRPr="00D45780">
        <w:rPr>
          <w:i/>
          <w:iCs/>
        </w:rPr>
      </w:r>
      <w:r w:rsidR="00C107B9" w:rsidRPr="00D45780">
        <w:rPr>
          <w:i/>
          <w:iCs/>
        </w:rPr>
        <w:fldChar w:fldCharType="separate"/>
      </w:r>
      <w:r w:rsidR="00D35BC0">
        <w:rPr>
          <w:i/>
          <w:iCs/>
        </w:rPr>
        <w:t>Chapter 5</w:t>
      </w:r>
      <w:r w:rsidR="00C107B9" w:rsidRPr="00D45780">
        <w:rPr>
          <w:i/>
          <w:iCs/>
        </w:rPr>
        <w:fldChar w:fldCharType="end"/>
      </w:r>
      <w:r w:rsidRPr="00D45780">
        <w:rPr>
          <w:i/>
          <w:iCs/>
        </w:rPr>
        <w:t xml:space="preserve"> </w:t>
      </w:r>
      <w:r w:rsidR="0085324C" w:rsidRPr="00D45780">
        <w:rPr>
          <w:i/>
          <w:iCs/>
          <w:highlight w:val="yellow"/>
        </w:rPr>
        <w:fldChar w:fldCharType="begin"/>
      </w:r>
      <w:r w:rsidR="0085324C" w:rsidRPr="00D45780">
        <w:rPr>
          <w:i/>
          <w:iCs/>
        </w:rPr>
        <w:instrText xml:space="preserve"> REF _Ref197949110 \h </w:instrText>
      </w:r>
      <w:r w:rsidR="00D45780">
        <w:rPr>
          <w:i/>
          <w:iCs/>
          <w:highlight w:val="yellow"/>
        </w:rPr>
        <w:instrText xml:space="preserve"> \* MERGEFORMAT </w:instrText>
      </w:r>
      <w:r w:rsidR="0085324C" w:rsidRPr="00D45780">
        <w:rPr>
          <w:i/>
          <w:iCs/>
          <w:highlight w:val="yellow"/>
        </w:rPr>
      </w:r>
      <w:r w:rsidR="0085324C" w:rsidRPr="00D45780">
        <w:rPr>
          <w:i/>
          <w:iCs/>
          <w:highlight w:val="yellow"/>
        </w:rPr>
        <w:fldChar w:fldCharType="separate"/>
      </w:r>
      <w:r w:rsidR="00D35BC0" w:rsidRPr="00D35BC0">
        <w:rPr>
          <w:i/>
          <w:iCs/>
        </w:rPr>
        <w:t>Environmental Setting</w:t>
      </w:r>
      <w:r w:rsidR="0085324C" w:rsidRPr="00D45780">
        <w:rPr>
          <w:i/>
          <w:iCs/>
          <w:highlight w:val="yellow"/>
        </w:rPr>
        <w:fldChar w:fldCharType="end"/>
      </w:r>
      <w:r>
        <w:t xml:space="preserve">.  Having an accurate geological model allows detailed analysis of groundwater and geotechnical impacts as the site transitions from operations to post closure.  This model informs the geotechnical risk assessment and future design considerations. </w:t>
      </w:r>
    </w:p>
    <w:p w14:paraId="52C55971" w14:textId="040E6EB5" w:rsidR="00146B57" w:rsidRPr="00171E98" w:rsidRDefault="00146B57" w:rsidP="00146B57">
      <w:r>
        <w:t xml:space="preserve">A site based stratigraphic model covering the full license area, models all major geological and hydrogeological units. </w:t>
      </w:r>
      <w:r w:rsidR="000D3CA6">
        <w:t xml:space="preserve">The </w:t>
      </w:r>
      <w:r w:rsidR="00E91C43">
        <w:t>site-based</w:t>
      </w:r>
      <w:r w:rsidR="000D3CA6">
        <w:t xml:space="preserve"> model is generated in a software called Datamine Mine</w:t>
      </w:r>
      <w:r w:rsidR="009109BA">
        <w:t>S</w:t>
      </w:r>
      <w:r w:rsidR="000D3CA6">
        <w:t>cape</w:t>
      </w:r>
      <w:r w:rsidR="00B805E5">
        <w:t>. T</w:t>
      </w:r>
      <w:r w:rsidR="000D3CA6">
        <w:t>his</w:t>
      </w:r>
      <w:r>
        <w:t xml:space="preserve"> model focuses on coal resource for mining and the hydrogeological units (aquifers) that are critical to mining operations. </w:t>
      </w:r>
      <w:r w:rsidRPr="00171E98">
        <w:t>The model utilises a selection of the available drillhole information</w:t>
      </w:r>
      <w:r>
        <w:t xml:space="preserve"> and</w:t>
      </w:r>
      <w:r w:rsidRPr="00171E98">
        <w:t xml:space="preserve"> is </w:t>
      </w:r>
      <w:r>
        <w:t>periodically</w:t>
      </w:r>
      <w:r w:rsidRPr="00171E98">
        <w:t xml:space="preserve"> updated </w:t>
      </w:r>
      <w:r>
        <w:t>as</w:t>
      </w:r>
      <w:r w:rsidRPr="00171E98">
        <w:t xml:space="preserve"> new </w:t>
      </w:r>
      <w:r>
        <w:t>data becomes available</w:t>
      </w:r>
      <w:r w:rsidRPr="00171E98">
        <w:t xml:space="preserve"> </w:t>
      </w:r>
      <w:r>
        <w:t>from intrusive site investigations.</w:t>
      </w:r>
      <w:r w:rsidRPr="00171E98">
        <w:t xml:space="preserve"> Model updates are compiled </w:t>
      </w:r>
      <w:r>
        <w:t>and maintained</w:t>
      </w:r>
      <w:r w:rsidRPr="00171E98">
        <w:t xml:space="preserve"> by the </w:t>
      </w:r>
      <w:r>
        <w:t>M</w:t>
      </w:r>
      <w:r w:rsidRPr="00171E98">
        <w:t xml:space="preserve">ine </w:t>
      </w:r>
      <w:r>
        <w:t>Geology and Geotechnical Team</w:t>
      </w:r>
      <w:r w:rsidRPr="00171E98">
        <w:t>.</w:t>
      </w:r>
      <w:r>
        <w:t xml:space="preserve"> </w:t>
      </w:r>
    </w:p>
    <w:p w14:paraId="780520D0" w14:textId="77777777" w:rsidR="00146B57" w:rsidRDefault="00146B57" w:rsidP="00146B57">
      <w:r>
        <w:t>This stratigraphic model forms an essential tool for resource planning, geotechnical analysis and ground management of the site. As part of the mine rehabilitation planning, this stratigraphic site model has been updated to support the mine rehabilitation technical studies. The focus areas of these updates have been to service the following:</w:t>
      </w:r>
    </w:p>
    <w:p w14:paraId="7DF1717F" w14:textId="244090DD" w:rsidR="00C40EDF" w:rsidRPr="00171E98" w:rsidRDefault="00C40EDF" w:rsidP="00ED69BB">
      <w:pPr>
        <w:pStyle w:val="ListParagraph"/>
        <w:numPr>
          <w:ilvl w:val="0"/>
          <w:numId w:val="64"/>
        </w:numPr>
      </w:pPr>
      <w:r w:rsidRPr="008064BB">
        <w:rPr>
          <w:b/>
          <w:bCs/>
        </w:rPr>
        <w:t>Groundwater Numerical Modelling</w:t>
      </w:r>
      <w:r>
        <w:t xml:space="preserve"> – Section </w:t>
      </w:r>
      <w:r w:rsidR="004A1E27">
        <w:fldChar w:fldCharType="begin"/>
      </w:r>
      <w:r w:rsidR="004A1E27">
        <w:instrText xml:space="preserve"> REF _Ref196860491 \r \h </w:instrText>
      </w:r>
      <w:r w:rsidR="004A1E27">
        <w:fldChar w:fldCharType="separate"/>
      </w:r>
      <w:r w:rsidR="00D35BC0">
        <w:t>8.2.2.1</w:t>
      </w:r>
      <w:r w:rsidR="004A1E27">
        <w:fldChar w:fldCharType="end"/>
      </w:r>
      <w:r w:rsidR="004A1E27">
        <w:t xml:space="preserve"> and </w:t>
      </w:r>
      <w:r w:rsidR="004A1E27">
        <w:fldChar w:fldCharType="begin"/>
      </w:r>
      <w:r w:rsidR="004A1E27">
        <w:instrText xml:space="preserve"> REF _Ref197964946 \r \h </w:instrText>
      </w:r>
      <w:r w:rsidR="004A1E27">
        <w:fldChar w:fldCharType="separate"/>
      </w:r>
      <w:r w:rsidR="00D35BC0">
        <w:t>8.2.3</w:t>
      </w:r>
      <w:r w:rsidR="004A1E27">
        <w:fldChar w:fldCharType="end"/>
      </w:r>
      <w:r w:rsidR="004A1E27">
        <w:t xml:space="preserve"> </w:t>
      </w:r>
      <w:r>
        <w:t xml:space="preserve">presents the outcomes of updated stratigraphic model which form the input to the Groundwater Numerical Model. These focus on meshing the discontinuity of the modelled units, defining the in-fill units such as Yallourn and Morwell formation Interseam. </w:t>
      </w:r>
    </w:p>
    <w:p w14:paraId="77C8B775" w14:textId="4606AB78" w:rsidR="00146B57" w:rsidRDefault="00146B57" w:rsidP="00ED69BB">
      <w:pPr>
        <w:pStyle w:val="ListParagraph"/>
        <w:numPr>
          <w:ilvl w:val="0"/>
          <w:numId w:val="64"/>
        </w:numPr>
      </w:pPr>
      <w:r w:rsidRPr="008064BB">
        <w:rPr>
          <w:b/>
          <w:bCs/>
        </w:rPr>
        <w:t>Geotechnical Analysis</w:t>
      </w:r>
      <w:r>
        <w:t xml:space="preserve"> - Section </w:t>
      </w:r>
      <w:r w:rsidR="004A1E27">
        <w:fldChar w:fldCharType="begin"/>
      </w:r>
      <w:r w:rsidR="004A1E27">
        <w:instrText xml:space="preserve"> REF _Ref197964968 \r \h </w:instrText>
      </w:r>
      <w:r w:rsidR="004A1E27">
        <w:fldChar w:fldCharType="separate"/>
      </w:r>
      <w:r w:rsidR="00D35BC0">
        <w:t>8.2.2.2</w:t>
      </w:r>
      <w:r w:rsidR="004A1E27">
        <w:fldChar w:fldCharType="end"/>
      </w:r>
      <w:r w:rsidR="004A1E27">
        <w:t xml:space="preserve"> and </w:t>
      </w:r>
      <w:r w:rsidR="000F6D04">
        <w:fldChar w:fldCharType="begin"/>
      </w:r>
      <w:r w:rsidR="000F6D04">
        <w:instrText xml:space="preserve"> REF _Ref197965110 \r \h </w:instrText>
      </w:r>
      <w:r w:rsidR="000F6D04">
        <w:fldChar w:fldCharType="separate"/>
      </w:r>
      <w:r w:rsidR="00D35BC0">
        <w:t>8.2.4</w:t>
      </w:r>
      <w:r w:rsidR="000F6D04">
        <w:fldChar w:fldCharType="end"/>
      </w:r>
      <w:r w:rsidR="000F6D04">
        <w:t xml:space="preserve"> </w:t>
      </w:r>
      <w:r>
        <w:t>presents the outcomes the update which form the input to the Geotechnical models. A concerted focus was on the upper stratigraphic layers being the Overburden/Haunted Hills Formation contact with Yallourn coal, the thickness and gradient of Yallourn coal (roof and floor of the seam) and the key sliding surface along the Yallourn Interseam.</w:t>
      </w:r>
    </w:p>
    <w:p w14:paraId="3F257944" w14:textId="4816856F" w:rsidR="00E041B5" w:rsidRPr="007E7701" w:rsidRDefault="00C40EDF" w:rsidP="00FA1AF1">
      <w:pPr>
        <w:pStyle w:val="Heading3"/>
      </w:pPr>
      <w:bookmarkStart w:id="280" w:name="_Ref198110059"/>
      <w:r>
        <w:t xml:space="preserve">Methodology - </w:t>
      </w:r>
      <w:r w:rsidR="00E041B5">
        <w:t>Yallourn Mine</w:t>
      </w:r>
      <w:r w:rsidR="00E041B5" w:rsidRPr="007E7701">
        <w:t xml:space="preserve"> Geological Model</w:t>
      </w:r>
      <w:r w:rsidR="00E041B5">
        <w:t>s</w:t>
      </w:r>
      <w:bookmarkEnd w:id="280"/>
    </w:p>
    <w:p w14:paraId="5C94B92A" w14:textId="37CE0380" w:rsidR="00E041B5" w:rsidRPr="0096624D" w:rsidRDefault="00E041B5" w:rsidP="004E7B68">
      <w:pPr>
        <w:pStyle w:val="Heading4"/>
      </w:pPr>
      <w:bookmarkStart w:id="281" w:name="_Ref196860491"/>
      <w:r w:rsidRPr="0096624D">
        <w:t xml:space="preserve">Geological Modelling </w:t>
      </w:r>
      <w:r>
        <w:t>–</w:t>
      </w:r>
      <w:r w:rsidRPr="0096624D">
        <w:t xml:space="preserve"> Groundwater</w:t>
      </w:r>
      <w:r>
        <w:t xml:space="preserve"> Numerical</w:t>
      </w:r>
      <w:r w:rsidRPr="0096624D">
        <w:t xml:space="preserve"> Modelling</w:t>
      </w:r>
      <w:bookmarkEnd w:id="281"/>
      <w:r w:rsidRPr="0096624D">
        <w:t xml:space="preserve"> </w:t>
      </w:r>
    </w:p>
    <w:p w14:paraId="509068C8" w14:textId="062CFE67" w:rsidR="00E041B5" w:rsidRDefault="00E041B5" w:rsidP="00E041B5">
      <w:r>
        <w:t xml:space="preserve">When developing a Groundwater Numerical Model (GWNM) the stratigraphy forms a key input parameter. The site geological and hydrogeological model </w:t>
      </w:r>
      <w:r w:rsidR="00451B7F">
        <w:t xml:space="preserve">(modelled in </w:t>
      </w:r>
      <w:r w:rsidR="00D220E9">
        <w:t>Datamine Mine</w:t>
      </w:r>
      <w:r w:rsidR="005B0AF3">
        <w:t>S</w:t>
      </w:r>
      <w:r w:rsidR="00D220E9">
        <w:t>cape software)</w:t>
      </w:r>
      <w:r>
        <w:t xml:space="preserve"> was updated in </w:t>
      </w:r>
      <w:r w:rsidR="00D220E9">
        <w:t>another software package called</w:t>
      </w:r>
      <w:r>
        <w:t xml:space="preserve"> Leapfrog for an improved spatial distribution of the hydrostratigraphic units (HSUs). </w:t>
      </w:r>
    </w:p>
    <w:p w14:paraId="4F10A968" w14:textId="650AC2F6" w:rsidR="00E041B5" w:rsidRDefault="00E041B5" w:rsidP="00E041B5">
      <w:r>
        <w:t>T</w:t>
      </w:r>
      <w:r w:rsidRPr="00AF0E06">
        <w:t xml:space="preserve">he </w:t>
      </w:r>
      <w:r>
        <w:t>objective</w:t>
      </w:r>
      <w:r w:rsidRPr="00AF0E06">
        <w:t xml:space="preserve"> of the Leapfrog modelling was not to recreate the geological model but to integrate the existing geological datasets into a single regional scale modelling platform for efficiently building the layers in the numerical groundwater model.  This method of modelling, in which the geological contacts within the Leapfrog model are forced to respect the surfaces from pre-existing models, is different from a more traditional approach using borehole logs as the primary input dataset.</w:t>
      </w:r>
      <w:r>
        <w:t xml:space="preserve"> The Leapfrog model domain covers an area of 1,125</w:t>
      </w:r>
      <w:r w:rsidR="001B0E5F">
        <w:t xml:space="preserve"> </w:t>
      </w:r>
      <w:r w:rsidRPr="006C3A6E">
        <w:t>km²</w:t>
      </w:r>
      <w:r>
        <w:t xml:space="preserve"> (extending well beyond the mining license boundary) and is large enough to fully encompass the groundwater model domain. </w:t>
      </w:r>
      <w:r w:rsidRPr="004A6BC0">
        <w:t xml:space="preserve">The </w:t>
      </w:r>
      <w:r>
        <w:t xml:space="preserve">resolution of the Leapfrog </w:t>
      </w:r>
      <w:r w:rsidRPr="004A6BC0">
        <w:t>model</w:t>
      </w:r>
      <w:r>
        <w:t xml:space="preserve"> is</w:t>
      </w:r>
      <w:r w:rsidRPr="004A6BC0">
        <w:t xml:space="preserve"> adaptive, featuring a general cell size of 200 </w:t>
      </w:r>
      <w:r>
        <w:t>by</w:t>
      </w:r>
      <w:r w:rsidRPr="004A6BC0">
        <w:t xml:space="preserve"> 200</w:t>
      </w:r>
      <w:r>
        <w:t> </w:t>
      </w:r>
      <w:r w:rsidRPr="004A6BC0">
        <w:t xml:space="preserve">m that </w:t>
      </w:r>
      <w:r>
        <w:t>reduces</w:t>
      </w:r>
      <w:r w:rsidRPr="004A6BC0">
        <w:t xml:space="preserve"> to 50 </w:t>
      </w:r>
      <w:r>
        <w:t>by</w:t>
      </w:r>
      <w:r w:rsidRPr="004A6BC0">
        <w:t xml:space="preserve"> 50</w:t>
      </w:r>
      <w:r w:rsidR="001B0E5F">
        <w:t xml:space="preserve"> </w:t>
      </w:r>
      <w:r w:rsidRPr="004A6BC0">
        <w:t>m in the mine areas with higher-resolution data</w:t>
      </w:r>
      <w:r>
        <w:t xml:space="preserve"> are available.</w:t>
      </w:r>
    </w:p>
    <w:p w14:paraId="153C8C12" w14:textId="4ED65BCA" w:rsidR="00C6636E" w:rsidRDefault="00C6636E">
      <w:pPr>
        <w:spacing w:after="0" w:line="240" w:lineRule="auto"/>
      </w:pPr>
      <w:r>
        <w:br w:type="page"/>
      </w:r>
    </w:p>
    <w:p w14:paraId="4D3FD212" w14:textId="77777777" w:rsidR="00E041B5" w:rsidRDefault="00E041B5" w:rsidP="00E041B5">
      <w:r>
        <w:t>The following approach was adopted:</w:t>
      </w:r>
    </w:p>
    <w:p w14:paraId="246AEDD5" w14:textId="77777777" w:rsidR="00E041B5" w:rsidRDefault="00E041B5" w:rsidP="00ED69BB">
      <w:pPr>
        <w:pStyle w:val="ListParagraph"/>
        <w:numPr>
          <w:ilvl w:val="0"/>
          <w:numId w:val="69"/>
        </w:numPr>
      </w:pPr>
      <w:r>
        <w:t>Establish the pre-mining topography. This was achieved by utilising Vicmap’s Digital Elevation Model (DEM), historical elevation maps (</w:t>
      </w:r>
      <w:r w:rsidRPr="00013E2A">
        <w:t>Narracan Map 121b, Maryvale Map</w:t>
      </w:r>
      <w:r>
        <w:t>, 1927) and collar elevations from old bores (validation by spot measurements).</w:t>
      </w:r>
    </w:p>
    <w:p w14:paraId="3532D06F" w14:textId="72551ACD" w:rsidR="00E041B5" w:rsidRPr="00E24564" w:rsidRDefault="00E041B5" w:rsidP="00ED69BB">
      <w:pPr>
        <w:pStyle w:val="ListParagraph"/>
        <w:numPr>
          <w:ilvl w:val="0"/>
          <w:numId w:val="69"/>
        </w:numPr>
      </w:pPr>
      <w:r>
        <w:t>The stratigraphic units from the existing mine-scale geological models (Yallourn Mine</w:t>
      </w:r>
      <w:r w:rsidR="009109BA">
        <w:t>S</w:t>
      </w:r>
      <w:r>
        <w:t>cape and Hazelwood Vulcan models) and regional coal model have been correlated with the HSUs, with a priority given to the mine models due to higher resolution and more detailed representation of local geology.</w:t>
      </w:r>
    </w:p>
    <w:p w14:paraId="7972F3CF" w14:textId="77777777" w:rsidR="00E041B5" w:rsidRPr="00202A8B" w:rsidRDefault="00E041B5" w:rsidP="00ED69BB">
      <w:pPr>
        <w:pStyle w:val="ListParagraph"/>
        <w:numPr>
          <w:ilvl w:val="0"/>
          <w:numId w:val="69"/>
        </w:numPr>
      </w:pPr>
      <w:r>
        <w:t>Beyond the extent of the regional coal model, the hydrostratigraphy is interpreted from the surfaces of the Victorian Aquifer Framework (VAF), which has the lowest resolution and treated with the lowest priority.</w:t>
      </w:r>
    </w:p>
    <w:p w14:paraId="4A0042F6" w14:textId="77777777" w:rsidR="00E041B5" w:rsidRDefault="00E041B5" w:rsidP="00ED69BB">
      <w:pPr>
        <w:pStyle w:val="ListParagraph"/>
        <w:numPr>
          <w:ilvl w:val="0"/>
          <w:numId w:val="69"/>
        </w:numPr>
      </w:pPr>
      <w:r>
        <w:t xml:space="preserve">Regionally, due to the distance from Yallourn Mine, the hydrostratigraphy has been simplified by amalgamating Hazelwood Formation with the Haunted Hills Formation. </w:t>
      </w:r>
    </w:p>
    <w:p w14:paraId="0715AD77" w14:textId="7EDC22A3" w:rsidR="00E041B5" w:rsidRPr="00B41E85" w:rsidRDefault="00E041B5" w:rsidP="00ED69BB">
      <w:pPr>
        <w:pStyle w:val="ListParagraph"/>
        <w:numPr>
          <w:ilvl w:val="0"/>
          <w:numId w:val="69"/>
        </w:numPr>
      </w:pPr>
      <w:r>
        <w:t>Outcrops of the Thorpdale Volcanics and the Basement (Strzelecki Group) have been delineated from published geological maps to constrain the extrapolation of model surfaces towards the edge of the basin.</w:t>
      </w:r>
    </w:p>
    <w:p w14:paraId="65AC5664" w14:textId="77777777" w:rsidR="00E041B5" w:rsidRPr="00C73EEC" w:rsidRDefault="00E041B5" w:rsidP="00ED69BB">
      <w:pPr>
        <w:pStyle w:val="ListParagraph"/>
        <w:numPr>
          <w:ilvl w:val="0"/>
          <w:numId w:val="69"/>
        </w:numPr>
      </w:pPr>
      <w:r>
        <w:t xml:space="preserve">A refined two-layer model comprising the basement and basin fill above was first constructed and the basin fill was subsequently refined by incorporating the coal and Interseams layers (thereby restricting the erosion processes of the basin fill and preserving the outcrops).  </w:t>
      </w:r>
    </w:p>
    <w:p w14:paraId="1F7B21F5" w14:textId="0A7D8CC7" w:rsidR="00E041B5" w:rsidRPr="00F62904" w:rsidRDefault="00E041B5" w:rsidP="00ED69BB">
      <w:pPr>
        <w:pStyle w:val="ListParagraph"/>
        <w:numPr>
          <w:ilvl w:val="0"/>
          <w:numId w:val="69"/>
        </w:numPr>
      </w:pPr>
      <w:r>
        <w:t xml:space="preserve">Where the Thorpdale Volcanics directly </w:t>
      </w:r>
      <w:r w:rsidR="00F103A5" w:rsidRPr="00C870BC">
        <w:t>overlie</w:t>
      </w:r>
      <w:r>
        <w:t xml:space="preserve"> the Basement in the outcropping area, a uniform thickness of 50 m has been applied due to limited data (noting that this area is far from the Yallourn Mine and has not materially impact on the mine scale hydrogeological processes). </w:t>
      </w:r>
    </w:p>
    <w:p w14:paraId="4E2EE644" w14:textId="77777777" w:rsidR="00E041B5" w:rsidRDefault="00E041B5" w:rsidP="00E041B5">
      <w:pPr>
        <w:sectPr w:rsidR="00E041B5" w:rsidSect="00F07378">
          <w:pgSz w:w="11910" w:h="16840" w:code="9"/>
          <w:pgMar w:top="567" w:right="567" w:bottom="567" w:left="567" w:header="720" w:footer="357" w:gutter="0"/>
          <w:cols w:space="709"/>
          <w:titlePg/>
          <w:docGrid w:linePitch="299"/>
        </w:sectPr>
      </w:pPr>
    </w:p>
    <w:p w14:paraId="7844AD25" w14:textId="5E29B80E" w:rsidR="00E041B5" w:rsidRPr="00316544" w:rsidRDefault="00E041B5" w:rsidP="004E7B68">
      <w:pPr>
        <w:pStyle w:val="Heading4"/>
      </w:pPr>
      <w:bookmarkStart w:id="282" w:name="_Ref197964968"/>
      <w:r w:rsidRPr="00316544">
        <w:t xml:space="preserve">Geological Modelling – Geotechnical Analysis </w:t>
      </w:r>
      <w:bookmarkEnd w:id="282"/>
    </w:p>
    <w:p w14:paraId="7DB35A9A" w14:textId="05E5B270" w:rsidR="00E041B5" w:rsidRPr="0046131C" w:rsidRDefault="00C94A31" w:rsidP="00E041B5">
      <w:r>
        <w:t>T</w:t>
      </w:r>
      <w:r w:rsidR="00E041B5">
        <w:t xml:space="preserve">he MineScape and </w:t>
      </w:r>
      <w:r w:rsidR="009C5054">
        <w:t>Leapfrog</w:t>
      </w:r>
      <w:r w:rsidR="00E041B5">
        <w:t xml:space="preserve"> models </w:t>
      </w:r>
      <w:r w:rsidR="00FE2F3B">
        <w:t xml:space="preserve">were </w:t>
      </w:r>
      <w:r w:rsidR="00016CF6">
        <w:t xml:space="preserve">both </w:t>
      </w:r>
      <w:r w:rsidR="00FE2F3B">
        <w:t xml:space="preserve">evaluated </w:t>
      </w:r>
      <w:r w:rsidR="00E041B5">
        <w:t xml:space="preserve">for </w:t>
      </w:r>
      <w:r w:rsidR="00FE2F3B">
        <w:t xml:space="preserve">the purpose of Geotechnical Analysis </w:t>
      </w:r>
      <w:r w:rsidR="00DE3D86">
        <w:t xml:space="preserve">related to </w:t>
      </w:r>
      <w:r w:rsidR="00E041B5">
        <w:t xml:space="preserve">rehabilitation planning </w:t>
      </w:r>
      <w:r w:rsidR="00DE3D86">
        <w:t>for Yallourn Mine</w:t>
      </w:r>
      <w:r w:rsidR="00E041B5">
        <w:t xml:space="preserve">. This resulted in the adaptation of the site-based geological </w:t>
      </w:r>
      <w:r w:rsidR="00D244DB">
        <w:t xml:space="preserve">model </w:t>
      </w:r>
      <w:r w:rsidR="00016CF6">
        <w:t xml:space="preserve">(generated in </w:t>
      </w:r>
      <w:r w:rsidR="00E041B5">
        <w:t>Mine</w:t>
      </w:r>
      <w:r w:rsidR="000C3526">
        <w:t>S</w:t>
      </w:r>
      <w:r w:rsidR="00E041B5">
        <w:t>cape</w:t>
      </w:r>
      <w:r w:rsidR="00016CF6">
        <w:t xml:space="preserve"> software</w:t>
      </w:r>
      <w:r w:rsidR="00E041B5">
        <w:t>)</w:t>
      </w:r>
      <w:r w:rsidR="005E2248">
        <w:t xml:space="preserve"> as the primary geo</w:t>
      </w:r>
      <w:r w:rsidR="005F7D78">
        <w:t xml:space="preserve">logical input for geotechnical analysis. This was then validated along each of the geotechnical cross-section </w:t>
      </w:r>
      <w:r w:rsidR="00685133">
        <w:t xml:space="preserve">generated for each geotechnical domain (discussed in Section </w:t>
      </w:r>
      <w:r w:rsidR="000407E1">
        <w:fldChar w:fldCharType="begin"/>
      </w:r>
      <w:r w:rsidR="000407E1">
        <w:instrText xml:space="preserve"> REF _Ref197965648 \r \h </w:instrText>
      </w:r>
      <w:r w:rsidR="000407E1">
        <w:fldChar w:fldCharType="separate"/>
      </w:r>
      <w:r w:rsidR="00D35BC0">
        <w:t>8.9</w:t>
      </w:r>
      <w:r w:rsidR="000407E1">
        <w:fldChar w:fldCharType="end"/>
      </w:r>
      <w:r w:rsidR="000407E1">
        <w:t>)</w:t>
      </w:r>
      <w:r w:rsidR="008A14F7">
        <w:t xml:space="preserve">. Another step to this validation was </w:t>
      </w:r>
      <w:r w:rsidR="00AF3DEA">
        <w:t xml:space="preserve">comparing the results to the Leapfrog geological model. The process of </w:t>
      </w:r>
      <w:r w:rsidR="00EF51BA">
        <w:t>validation is discussed below, along with the key focus areas. Further details are discussed in</w:t>
      </w:r>
      <w:r w:rsidR="007750BB">
        <w:t xml:space="preserve"> </w:t>
      </w:r>
      <w:r w:rsidR="007750BB" w:rsidRPr="007750BB">
        <w:rPr>
          <w:i/>
          <w:iCs/>
        </w:rPr>
        <w:t xml:space="preserve">Yallourn Mine Rehabilitation Project Feasibility Stage Design Report </w:t>
      </w:r>
      <w:r w:rsidR="007750BB">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7750BB">
        <w:fldChar w:fldCharType="separate"/>
      </w:r>
      <w:r w:rsidR="007750BB">
        <w:rPr>
          <w:noProof/>
        </w:rPr>
        <w:t>(PSM 2025b)</w:t>
      </w:r>
      <w:r w:rsidR="007750BB">
        <w:fldChar w:fldCharType="end"/>
      </w:r>
      <w:r w:rsidR="00EF51BA">
        <w:t xml:space="preserve"> (Appendix </w:t>
      </w:r>
      <w:r w:rsidR="00BD38D3">
        <w:t>C</w:t>
      </w:r>
      <w:r w:rsidR="00A26862">
        <w:t xml:space="preserve"> – Technical Reports</w:t>
      </w:r>
      <w:r w:rsidR="00EF51BA">
        <w:t>).</w:t>
      </w:r>
    </w:p>
    <w:p w14:paraId="64A7B104" w14:textId="0B16B98A" w:rsidR="00E041B5" w:rsidRDefault="00E041B5" w:rsidP="00E041B5">
      <w:r>
        <w:t xml:space="preserve">This evaluation of the existing geological models focussed on the following key elements: </w:t>
      </w:r>
    </w:p>
    <w:p w14:paraId="103ED606" w14:textId="77777777" w:rsidR="00E041B5" w:rsidRDefault="00E041B5" w:rsidP="00ED69BB">
      <w:pPr>
        <w:pStyle w:val="ListParagraph"/>
        <w:numPr>
          <w:ilvl w:val="0"/>
          <w:numId w:val="65"/>
        </w:numPr>
      </w:pPr>
      <w:r>
        <w:t>The upper two geological units, the HHF and the Yallourn Seam,</w:t>
      </w:r>
    </w:p>
    <w:p w14:paraId="55A5696A" w14:textId="77777777" w:rsidR="00E041B5" w:rsidRDefault="00E041B5" w:rsidP="00ED69BB">
      <w:pPr>
        <w:pStyle w:val="ListParagraph"/>
        <w:numPr>
          <w:ilvl w:val="0"/>
          <w:numId w:val="65"/>
        </w:numPr>
      </w:pPr>
      <w:r>
        <w:t>The boundary between the Yallourn Seam and the underlying interseam units (up to 20</w:t>
      </w:r>
      <w:r w:rsidRPr="00DE6AE1">
        <w:t>m</w:t>
      </w:r>
      <w:r>
        <w:t xml:space="preserve"> below base of Yallourn Seam), </w:t>
      </w:r>
    </w:p>
    <w:p w14:paraId="45C9DB0E" w14:textId="77777777" w:rsidR="00E041B5" w:rsidRDefault="00E041B5" w:rsidP="00ED69BB">
      <w:pPr>
        <w:pStyle w:val="ListParagraph"/>
        <w:numPr>
          <w:ilvl w:val="0"/>
          <w:numId w:val="65"/>
        </w:numPr>
      </w:pPr>
      <w:r>
        <w:t xml:space="preserve">The above mentioned are the main units and the contact of interest for stability of the mine batters,  </w:t>
      </w:r>
    </w:p>
    <w:p w14:paraId="6BE56FDD" w14:textId="77777777" w:rsidR="00E041B5" w:rsidRDefault="00E041B5" w:rsidP="00ED69BB">
      <w:pPr>
        <w:pStyle w:val="ListParagraph"/>
        <w:numPr>
          <w:ilvl w:val="0"/>
          <w:numId w:val="65"/>
        </w:numPr>
      </w:pPr>
      <w:r>
        <w:t xml:space="preserve">In addition, there has been a brief assessment of the geometry for the underlying interseam units, although these underlying units are not expected to impact on the rehabilitation stability design, and  </w:t>
      </w:r>
    </w:p>
    <w:p w14:paraId="5C0171F0" w14:textId="6A6B52E7" w:rsidR="00E041B5" w:rsidRDefault="00E041B5" w:rsidP="00ED69BB">
      <w:pPr>
        <w:pStyle w:val="ListParagraph"/>
        <w:numPr>
          <w:ilvl w:val="0"/>
          <w:numId w:val="65"/>
        </w:numPr>
      </w:pPr>
      <w:r>
        <w:t xml:space="preserve">The study has also identified the fills and dumps within and adjacent to the mining voids.  </w:t>
      </w:r>
    </w:p>
    <w:p w14:paraId="3C3ECDF0" w14:textId="555B8F00" w:rsidR="006F39F8" w:rsidRDefault="00E041B5" w:rsidP="006F39F8">
      <w:r>
        <w:t xml:space="preserve">The validation focused on the selection of </w:t>
      </w:r>
      <w:r w:rsidR="00DB7291">
        <w:t>geotechnical cross-</w:t>
      </w:r>
      <w:r>
        <w:t xml:space="preserve">section(s) for each Rehabilitation Geotechnical Domain </w:t>
      </w:r>
    </w:p>
    <w:p w14:paraId="3E7CD962" w14:textId="143D2B6A" w:rsidR="00E041B5" w:rsidRDefault="00E041B5" w:rsidP="006F39F8">
      <w:r>
        <w:t>based on:</w:t>
      </w:r>
    </w:p>
    <w:p w14:paraId="56AC4C3B" w14:textId="78E65291" w:rsidR="00E041B5" w:rsidRDefault="00E041B5" w:rsidP="00ED69BB">
      <w:pPr>
        <w:pStyle w:val="ListParagraph"/>
        <w:numPr>
          <w:ilvl w:val="0"/>
          <w:numId w:val="66"/>
        </w:numPr>
      </w:pPr>
      <w:r>
        <w:t>A section line that was broadly representative of:</w:t>
      </w:r>
    </w:p>
    <w:p w14:paraId="2AF56627" w14:textId="77777777" w:rsidR="00E041B5" w:rsidRDefault="00E041B5" w:rsidP="00ED69BB">
      <w:pPr>
        <w:pStyle w:val="ListParagraph"/>
        <w:numPr>
          <w:ilvl w:val="0"/>
          <w:numId w:val="67"/>
        </w:numPr>
        <w:ind w:left="1134"/>
      </w:pPr>
      <w:r>
        <w:t xml:space="preserve">The typical surface topography, </w:t>
      </w:r>
    </w:p>
    <w:p w14:paraId="235C9D2B" w14:textId="77777777" w:rsidR="00E041B5" w:rsidRDefault="00E041B5" w:rsidP="00ED69BB">
      <w:pPr>
        <w:pStyle w:val="ListParagraph"/>
        <w:numPr>
          <w:ilvl w:val="0"/>
          <w:numId w:val="67"/>
        </w:numPr>
        <w:ind w:left="1134"/>
      </w:pPr>
      <w:r>
        <w:t xml:space="preserve">Representative of the more adverse geology, and </w:t>
      </w:r>
    </w:p>
    <w:p w14:paraId="33063A89" w14:textId="77777777" w:rsidR="00E041B5" w:rsidRDefault="00E041B5" w:rsidP="00ED69BB">
      <w:pPr>
        <w:pStyle w:val="ListParagraph"/>
        <w:numPr>
          <w:ilvl w:val="0"/>
          <w:numId w:val="67"/>
        </w:numPr>
        <w:ind w:left="1134"/>
      </w:pPr>
      <w:r>
        <w:t>Where there were sufficient boreholes in close proximity to the section.</w:t>
      </w:r>
    </w:p>
    <w:p w14:paraId="1100714A" w14:textId="4BE3EF51" w:rsidR="00E041B5" w:rsidRDefault="00E041B5" w:rsidP="00ED69BB">
      <w:pPr>
        <w:pStyle w:val="ListParagraph"/>
        <w:numPr>
          <w:ilvl w:val="0"/>
          <w:numId w:val="66"/>
        </w:numPr>
      </w:pPr>
      <w:r>
        <w:t xml:space="preserve">In addition, sections along the Peripheral Catchment </w:t>
      </w:r>
      <w:r w:rsidR="00E10653">
        <w:t>(</w:t>
      </w:r>
      <w:r w:rsidR="006F39F8">
        <w:fldChar w:fldCharType="begin"/>
      </w:r>
      <w:r w:rsidR="006F39F8">
        <w:instrText xml:space="preserve"> REF _Ref210126004 \h </w:instrText>
      </w:r>
      <w:r w:rsidR="006F39F8">
        <w:fldChar w:fldCharType="separate"/>
      </w:r>
      <w:r w:rsidR="00D35BC0">
        <w:t xml:space="preserve">Figure </w:t>
      </w:r>
      <w:r w:rsidR="00D35BC0">
        <w:rPr>
          <w:noProof/>
        </w:rPr>
        <w:t>3</w:t>
      </w:r>
      <w:r w:rsidR="00D35BC0">
        <w:noBreakHyphen/>
      </w:r>
      <w:r w:rsidR="00D35BC0">
        <w:rPr>
          <w:noProof/>
        </w:rPr>
        <w:t>9</w:t>
      </w:r>
      <w:r w:rsidR="006F39F8">
        <w:fldChar w:fldCharType="end"/>
      </w:r>
      <w:r w:rsidR="00E10653">
        <w:t>)</w:t>
      </w:r>
      <w:r>
        <w:t xml:space="preserve"> valley lines were selected to allow design of the drainage system, if this was not consistent with Item 1.</w:t>
      </w:r>
    </w:p>
    <w:p w14:paraId="5906DD5A" w14:textId="77777777" w:rsidR="00E041B5" w:rsidRDefault="00E041B5" w:rsidP="00E041B5">
      <w:r>
        <w:t>The general process after the selection of the section lines comprised:</w:t>
      </w:r>
    </w:p>
    <w:p w14:paraId="7766ABBF" w14:textId="77777777" w:rsidR="00E041B5" w:rsidRDefault="00E041B5" w:rsidP="00ED69BB">
      <w:pPr>
        <w:pStyle w:val="ListParagraph"/>
        <w:numPr>
          <w:ilvl w:val="0"/>
          <w:numId w:val="68"/>
        </w:numPr>
      </w:pPr>
      <w:r>
        <w:t>T</w:t>
      </w:r>
      <w:r w:rsidRPr="00A53814">
        <w:t xml:space="preserve">he available borehole data </w:t>
      </w:r>
      <w:r>
        <w:t>w</w:t>
      </w:r>
      <w:r w:rsidRPr="00A53814">
        <w:t>as collated and reviewed</w:t>
      </w:r>
      <w:r>
        <w:t>.</w:t>
      </w:r>
    </w:p>
    <w:p w14:paraId="38D7A75D" w14:textId="77777777" w:rsidR="00E041B5" w:rsidRDefault="00E041B5" w:rsidP="00ED69BB">
      <w:pPr>
        <w:pStyle w:val="ListParagraph"/>
        <w:numPr>
          <w:ilvl w:val="0"/>
          <w:numId w:val="68"/>
        </w:numPr>
      </w:pPr>
      <w:r>
        <w:t>The high confidence borehole data was selected.</w:t>
      </w:r>
    </w:p>
    <w:p w14:paraId="443C60B1" w14:textId="77777777" w:rsidR="00E041B5" w:rsidRDefault="00E041B5" w:rsidP="00ED69BB">
      <w:pPr>
        <w:pStyle w:val="ListParagraph"/>
        <w:numPr>
          <w:ilvl w:val="0"/>
          <w:numId w:val="68"/>
        </w:numPr>
      </w:pPr>
      <w:r>
        <w:t>T</w:t>
      </w:r>
      <w:r w:rsidRPr="00A53814">
        <w:t xml:space="preserve">he existing </w:t>
      </w:r>
      <w:r>
        <w:t>geological m</w:t>
      </w:r>
      <w:r w:rsidRPr="00A53814">
        <w:t xml:space="preserve">odels </w:t>
      </w:r>
      <w:r>
        <w:t>were</w:t>
      </w:r>
      <w:r w:rsidRPr="00A53814">
        <w:t xml:space="preserve"> </w:t>
      </w:r>
      <w:r>
        <w:t xml:space="preserve">then </w:t>
      </w:r>
      <w:r w:rsidRPr="00A53814">
        <w:t>tested and evaluated using high confidence borehole and geophysical logging data.</w:t>
      </w:r>
    </w:p>
    <w:p w14:paraId="5B565232" w14:textId="77777777" w:rsidR="00E041B5" w:rsidRPr="00A53814" w:rsidRDefault="00E041B5" w:rsidP="00ED69BB">
      <w:pPr>
        <w:pStyle w:val="ListParagraph"/>
        <w:numPr>
          <w:ilvl w:val="0"/>
          <w:numId w:val="68"/>
        </w:numPr>
      </w:pPr>
      <w:r w:rsidRPr="00A53814">
        <w:t>The review was focused initially on the immediate areas along the geological sections.</w:t>
      </w:r>
    </w:p>
    <w:p w14:paraId="199C3796" w14:textId="77777777" w:rsidR="00E041B5" w:rsidRPr="00A53814" w:rsidRDefault="00E041B5" w:rsidP="00ED69BB">
      <w:pPr>
        <w:pStyle w:val="ListParagraph"/>
        <w:numPr>
          <w:ilvl w:val="0"/>
          <w:numId w:val="68"/>
        </w:numPr>
      </w:pPr>
      <w:r w:rsidRPr="00A53814">
        <w:t xml:space="preserve">However, the borehole data coverage around each section was </w:t>
      </w:r>
      <w:r>
        <w:t>quite variable and so</w:t>
      </w:r>
      <w:r w:rsidRPr="00A53814">
        <w:t xml:space="preserve"> it was easier to extend the model across the whole </w:t>
      </w:r>
      <w:r>
        <w:t>of each Rehabilitation Geotechnical D</w:t>
      </w:r>
      <w:r w:rsidRPr="00A53814">
        <w:t xml:space="preserve">omain </w:t>
      </w:r>
      <w:r>
        <w:t xml:space="preserve">on a </w:t>
      </w:r>
      <w:r w:rsidRPr="00A53814">
        <w:t>domain</w:t>
      </w:r>
      <w:r>
        <w:t>-</w:t>
      </w:r>
      <w:r w:rsidRPr="00A53814">
        <w:t>by</w:t>
      </w:r>
      <w:r>
        <w:t>-</w:t>
      </w:r>
      <w:r w:rsidRPr="00A53814">
        <w:t>domain</w:t>
      </w:r>
      <w:r>
        <w:t xml:space="preserve"> basis</w:t>
      </w:r>
      <w:r w:rsidRPr="00A53814">
        <w:t>.</w:t>
      </w:r>
    </w:p>
    <w:p w14:paraId="190D2CCB" w14:textId="040E85A0" w:rsidR="00E041B5" w:rsidRDefault="00E041B5" w:rsidP="00E041B5">
      <w:r>
        <w:t>There are a</w:t>
      </w:r>
      <w:r w:rsidRPr="00DD30F3">
        <w:t xml:space="preserve">pproximately 7,900 boreholes from drilling campaigns carried out between 1917 and 2023 </w:t>
      </w:r>
      <w:r>
        <w:t xml:space="preserve">and these </w:t>
      </w:r>
      <w:r w:rsidRPr="00DD30F3">
        <w:t xml:space="preserve">were assessed in developing </w:t>
      </w:r>
      <w:r>
        <w:t>the Rehabilitation Geotechnical Domain Models</w:t>
      </w:r>
      <w:r w:rsidRPr="00DD30F3">
        <w:t xml:space="preserve">.  </w:t>
      </w:r>
      <w:r>
        <w:t>The range of information available from each of the bore sites was categori</w:t>
      </w:r>
      <w:r w:rsidR="00877D95">
        <w:t>s</w:t>
      </w:r>
      <w:r>
        <w:t>ed into four categories:</w:t>
      </w:r>
    </w:p>
    <w:p w14:paraId="297C1D2C" w14:textId="77777777" w:rsidR="00E041B5" w:rsidRPr="00DD30F3" w:rsidRDefault="00E041B5" w:rsidP="00ED69BB">
      <w:pPr>
        <w:pStyle w:val="ListParagraph"/>
        <w:numPr>
          <w:ilvl w:val="0"/>
          <w:numId w:val="65"/>
        </w:numPr>
      </w:pPr>
      <w:r w:rsidRPr="00DD30F3">
        <w:t>No geological information (32%)</w:t>
      </w:r>
      <w:r>
        <w:t>,</w:t>
      </w:r>
    </w:p>
    <w:p w14:paraId="1977E805" w14:textId="77777777" w:rsidR="00E041B5" w:rsidRPr="00DD30F3" w:rsidRDefault="00E041B5" w:rsidP="00ED69BB">
      <w:pPr>
        <w:pStyle w:val="ListParagraph"/>
        <w:numPr>
          <w:ilvl w:val="0"/>
          <w:numId w:val="65"/>
        </w:numPr>
      </w:pPr>
      <w:r w:rsidRPr="00DD30F3">
        <w:t>General lithological descriptions (15%)</w:t>
      </w:r>
      <w:r>
        <w:t>,</w:t>
      </w:r>
    </w:p>
    <w:p w14:paraId="280CC2C9" w14:textId="77777777" w:rsidR="00E041B5" w:rsidRPr="00DD30F3" w:rsidRDefault="00E041B5" w:rsidP="00ED69BB">
      <w:pPr>
        <w:pStyle w:val="ListParagraph"/>
        <w:numPr>
          <w:ilvl w:val="0"/>
          <w:numId w:val="65"/>
        </w:numPr>
      </w:pPr>
      <w:r w:rsidRPr="00DD30F3">
        <w:t>Formation data only (2%)</w:t>
      </w:r>
      <w:r>
        <w:t xml:space="preserve"> and</w:t>
      </w:r>
    </w:p>
    <w:p w14:paraId="0C9970FD" w14:textId="77777777" w:rsidR="00E041B5" w:rsidRDefault="00E041B5" w:rsidP="00ED69BB">
      <w:pPr>
        <w:pStyle w:val="ListParagraph"/>
        <w:numPr>
          <w:ilvl w:val="0"/>
          <w:numId w:val="65"/>
        </w:numPr>
      </w:pPr>
      <w:r w:rsidRPr="00DD30F3">
        <w:t>Both general lithology and formation data (51%).</w:t>
      </w:r>
    </w:p>
    <w:p w14:paraId="1E96379F" w14:textId="3CEA6132" w:rsidR="00E041B5" w:rsidRDefault="00E041B5" w:rsidP="0095268E">
      <w:pPr>
        <w:pStyle w:val="Caption"/>
        <w:sectPr w:rsidR="00E041B5" w:rsidSect="008E4C19">
          <w:pgSz w:w="11910" w:h="16840"/>
          <w:pgMar w:top="567" w:right="567" w:bottom="567" w:left="567" w:header="720" w:footer="357" w:gutter="0"/>
          <w:cols w:space="709"/>
          <w:titlePg/>
          <w:docGrid w:linePitch="299"/>
        </w:sectPr>
      </w:pPr>
    </w:p>
    <w:p w14:paraId="422050D4" w14:textId="3E994DC1" w:rsidR="006B7F17" w:rsidRPr="008E6183" w:rsidRDefault="00D956EF" w:rsidP="00215588">
      <w:pPr>
        <w:pStyle w:val="Heading3"/>
      </w:pPr>
      <w:bookmarkStart w:id="283" w:name="_Ref197964946"/>
      <w:r>
        <w:t>Findings</w:t>
      </w:r>
      <w:r w:rsidR="003C364B">
        <w:t xml:space="preserve"> </w:t>
      </w:r>
      <w:r w:rsidR="00E61D74">
        <w:t>–</w:t>
      </w:r>
      <w:r w:rsidR="003C364B">
        <w:t xml:space="preserve"> </w:t>
      </w:r>
      <w:r w:rsidR="00E61D74">
        <w:t>Geological Modelling for Groundwater Numerical Modelling</w:t>
      </w:r>
      <w:bookmarkEnd w:id="283"/>
    </w:p>
    <w:p w14:paraId="518AB119" w14:textId="54993414" w:rsidR="003C364B" w:rsidRDefault="003C364B" w:rsidP="003C364B">
      <w:r>
        <w:t xml:space="preserve">The output generated from the above process ensures that the stratigraphic layers are continuous with all layers interbedded. This supports the requirement of </w:t>
      </w:r>
      <w:r w:rsidR="00DC7DD7">
        <w:t xml:space="preserve">the modelling software </w:t>
      </w:r>
      <w:r>
        <w:t xml:space="preserve">USGS MODFLOW which has been utilised to develop the GWNM. </w:t>
      </w:r>
      <w:r w:rsidR="00E706AD">
        <w:fldChar w:fldCharType="begin"/>
      </w:r>
      <w:r w:rsidR="00E706AD">
        <w:instrText xml:space="preserve"> REF _Ref198295764 \h </w:instrText>
      </w:r>
      <w:r w:rsidR="00E706AD">
        <w:fldChar w:fldCharType="separate"/>
      </w:r>
      <w:r w:rsidR="00D35BC0">
        <w:t xml:space="preserve">Figure </w:t>
      </w:r>
      <w:r w:rsidR="00D35BC0">
        <w:rPr>
          <w:noProof/>
        </w:rPr>
        <w:t>8</w:t>
      </w:r>
      <w:r w:rsidR="00D35BC0">
        <w:noBreakHyphen/>
      </w:r>
      <w:r w:rsidR="00D35BC0">
        <w:rPr>
          <w:noProof/>
        </w:rPr>
        <w:t>1</w:t>
      </w:r>
      <w:r w:rsidR="00E706AD">
        <w:fldChar w:fldCharType="end"/>
      </w:r>
      <w:r w:rsidR="006E12B6">
        <w:t xml:space="preserve"> </w:t>
      </w:r>
      <w:r>
        <w:t>presents the cross-section lines with the generated cross-sections presented in</w:t>
      </w:r>
      <w:r w:rsidR="006E12B6">
        <w:t xml:space="preserve"> </w:t>
      </w:r>
      <w:r w:rsidR="00E706AD">
        <w:fldChar w:fldCharType="begin"/>
      </w:r>
      <w:r w:rsidR="00E706AD">
        <w:instrText xml:space="preserve"> REF _Ref198295775 \h </w:instrText>
      </w:r>
      <w:r w:rsidR="00E706AD">
        <w:fldChar w:fldCharType="separate"/>
      </w:r>
      <w:r w:rsidR="00D35BC0">
        <w:t xml:space="preserve">Figure </w:t>
      </w:r>
      <w:r w:rsidR="00D35BC0">
        <w:rPr>
          <w:noProof/>
        </w:rPr>
        <w:t>8</w:t>
      </w:r>
      <w:r w:rsidR="00D35BC0">
        <w:noBreakHyphen/>
      </w:r>
      <w:r w:rsidR="00D35BC0">
        <w:rPr>
          <w:noProof/>
        </w:rPr>
        <w:t>2</w:t>
      </w:r>
      <w:r w:rsidR="00E706AD">
        <w:fldChar w:fldCharType="end"/>
      </w:r>
      <w:r>
        <w:t>.</w:t>
      </w:r>
    </w:p>
    <w:p w14:paraId="50B8E924" w14:textId="77777777" w:rsidR="003C364B" w:rsidRDefault="003C364B" w:rsidP="003C364B">
      <w:r>
        <w:br w:type="page"/>
      </w:r>
    </w:p>
    <w:p w14:paraId="60D4FAD8" w14:textId="77777777" w:rsidR="003C364B" w:rsidRDefault="003C364B" w:rsidP="003C364B">
      <w:pPr>
        <w:jc w:val="center"/>
      </w:pPr>
      <w:r w:rsidRPr="001606AC">
        <w:rPr>
          <w:noProof/>
        </w:rPr>
        <w:drawing>
          <wp:inline distT="0" distB="0" distL="0" distR="0" wp14:anchorId="78CF42AC" wp14:editId="423DBD3D">
            <wp:extent cx="5760720" cy="7775575"/>
            <wp:effectExtent l="0" t="0" r="0" b="0"/>
            <wp:docPr id="594911431"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28948" name="Picture 1" descr="A map of a river&#10;&#10;AI-generated content may be incorrect."/>
                    <pic:cNvPicPr/>
                  </pic:nvPicPr>
                  <pic:blipFill>
                    <a:blip r:embed="rId68"/>
                    <a:stretch>
                      <a:fillRect/>
                    </a:stretch>
                  </pic:blipFill>
                  <pic:spPr>
                    <a:xfrm>
                      <a:off x="0" y="0"/>
                      <a:ext cx="5760720" cy="7775575"/>
                    </a:xfrm>
                    <a:prstGeom prst="rect">
                      <a:avLst/>
                    </a:prstGeom>
                  </pic:spPr>
                </pic:pic>
              </a:graphicData>
            </a:graphic>
          </wp:inline>
        </w:drawing>
      </w:r>
    </w:p>
    <w:p w14:paraId="7CBF91ED" w14:textId="2CE712DD" w:rsidR="003C364B" w:rsidRDefault="003C364B" w:rsidP="00B94AEB">
      <w:pPr>
        <w:pStyle w:val="Caption"/>
        <w:sectPr w:rsidR="003C364B" w:rsidSect="008E4C19">
          <w:pgSz w:w="11910" w:h="16840"/>
          <w:pgMar w:top="1134" w:right="567" w:bottom="1315" w:left="567" w:header="720" w:footer="356" w:gutter="0"/>
          <w:cols w:space="709"/>
          <w:titlePg/>
          <w:docGrid w:linePitch="299"/>
        </w:sectPr>
      </w:pPr>
      <w:bookmarkStart w:id="284" w:name="_Ref198295764"/>
      <w:bookmarkStart w:id="285" w:name="_Toc21012550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284"/>
      <w:r w:rsidR="00D17350">
        <w:t>:</w:t>
      </w:r>
      <w:r>
        <w:t xml:space="preserve"> Leapfrog </w:t>
      </w:r>
      <w:r w:rsidR="009331B5">
        <w:t>S</w:t>
      </w:r>
      <w:r>
        <w:t xml:space="preserve">tratigraphy </w:t>
      </w:r>
      <w:r w:rsidR="009331B5">
        <w:t>M</w:t>
      </w:r>
      <w:r>
        <w:t xml:space="preserve">odel – </w:t>
      </w:r>
      <w:r w:rsidR="009331B5">
        <w:t>C</w:t>
      </w:r>
      <w:r>
        <w:t xml:space="preserve">ross </w:t>
      </w:r>
      <w:r w:rsidR="009331B5">
        <w:t>S</w:t>
      </w:r>
      <w:r>
        <w:t xml:space="preserve">ection </w:t>
      </w:r>
      <w:r w:rsidR="009331B5">
        <w:t>L</w:t>
      </w:r>
      <w:r>
        <w:t>ines</w:t>
      </w:r>
      <w:r w:rsidR="00BE7136">
        <w:t xml:space="preserve"> </w:t>
      </w:r>
      <w:r w:rsidR="00BE7136">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BE7136">
        <w:fldChar w:fldCharType="separate"/>
      </w:r>
      <w:r w:rsidR="001C7E15">
        <w:rPr>
          <w:noProof/>
        </w:rPr>
        <w:t>(GHD 2025b)</w:t>
      </w:r>
      <w:bookmarkEnd w:id="285"/>
      <w:r w:rsidR="00BE7136">
        <w:fldChar w:fldCharType="end"/>
      </w:r>
    </w:p>
    <w:p w14:paraId="5C4E253C" w14:textId="4C9D8D42" w:rsidR="003C364B" w:rsidRDefault="003C364B" w:rsidP="00F41526">
      <w:pPr>
        <w:tabs>
          <w:tab w:val="left" w:pos="2573"/>
        </w:tabs>
        <w:jc w:val="center"/>
      </w:pPr>
      <w:r w:rsidRPr="004D0064">
        <w:rPr>
          <w:noProof/>
        </w:rPr>
        <w:drawing>
          <wp:inline distT="0" distB="0" distL="0" distR="0" wp14:anchorId="5591B7A2" wp14:editId="0B93A26D">
            <wp:extent cx="12107266" cy="8372244"/>
            <wp:effectExtent l="0" t="0" r="8890" b="0"/>
            <wp:docPr id="182136644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40064" name="Picture 1" descr="A screenshot of a graph&#10;&#10;AI-generated content may be incorrect."/>
                    <pic:cNvPicPr/>
                  </pic:nvPicPr>
                  <pic:blipFill>
                    <a:blip r:embed="rId69"/>
                    <a:stretch>
                      <a:fillRect/>
                    </a:stretch>
                  </pic:blipFill>
                  <pic:spPr>
                    <a:xfrm>
                      <a:off x="0" y="0"/>
                      <a:ext cx="12263914" cy="8480567"/>
                    </a:xfrm>
                    <a:prstGeom prst="rect">
                      <a:avLst/>
                    </a:prstGeom>
                  </pic:spPr>
                </pic:pic>
              </a:graphicData>
            </a:graphic>
          </wp:inline>
        </w:drawing>
      </w:r>
    </w:p>
    <w:p w14:paraId="6350B909" w14:textId="3D07B076" w:rsidR="001536AE" w:rsidRDefault="003C364B" w:rsidP="006E3CF1">
      <w:pPr>
        <w:pStyle w:val="Caption"/>
        <w:sectPr w:rsidR="001536AE" w:rsidSect="00494F5E">
          <w:pgSz w:w="23808" w:h="16840" w:orient="landscape" w:code="8"/>
          <w:pgMar w:top="567" w:right="1134" w:bottom="567" w:left="1315" w:header="720" w:footer="357" w:gutter="0"/>
          <w:cols w:space="709"/>
          <w:titlePg/>
          <w:docGrid w:linePitch="299"/>
        </w:sectPr>
      </w:pPr>
      <w:bookmarkStart w:id="286" w:name="_Ref198295775"/>
      <w:bookmarkStart w:id="287" w:name="_Toc21012550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286"/>
      <w:r w:rsidR="00D17350">
        <w:t>:</w:t>
      </w:r>
      <w:r>
        <w:t xml:space="preserve"> Leapfrog </w:t>
      </w:r>
      <w:r w:rsidR="009331B5">
        <w:t>S</w:t>
      </w:r>
      <w:r>
        <w:t xml:space="preserve">tratigraphy </w:t>
      </w:r>
      <w:r w:rsidR="009331B5">
        <w:t>M</w:t>
      </w:r>
      <w:r>
        <w:t xml:space="preserve">odel – </w:t>
      </w:r>
      <w:r w:rsidR="009331B5">
        <w:t>C</w:t>
      </w:r>
      <w:r>
        <w:t xml:space="preserve">ross </w:t>
      </w:r>
      <w:r w:rsidR="009331B5">
        <w:t>S</w:t>
      </w:r>
      <w:r>
        <w:t>ections</w:t>
      </w:r>
      <w:r w:rsidR="000B239E">
        <w:t xml:space="preserve"> </w:t>
      </w:r>
      <w:r w:rsidR="000B239E">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0B239E">
        <w:fldChar w:fldCharType="separate"/>
      </w:r>
      <w:r w:rsidR="001C7E15">
        <w:rPr>
          <w:noProof/>
        </w:rPr>
        <w:t>(GHD 2025b)</w:t>
      </w:r>
      <w:bookmarkEnd w:id="287"/>
      <w:r w:rsidR="000B239E">
        <w:fldChar w:fldCharType="end"/>
      </w:r>
      <w:r w:rsidR="001536AE">
        <w:t xml:space="preserve"> </w:t>
      </w:r>
    </w:p>
    <w:p w14:paraId="6AA5523C" w14:textId="7E742791" w:rsidR="006E3CF1" w:rsidRDefault="006E3CF1" w:rsidP="009F7F00">
      <w:pPr>
        <w:pStyle w:val="Heading3"/>
      </w:pPr>
      <w:bookmarkStart w:id="288" w:name="_Ref197965110"/>
      <w:bookmarkStart w:id="289" w:name="_Ref197956704"/>
      <w:bookmarkStart w:id="290" w:name="_Ref197963830"/>
      <w:bookmarkStart w:id="291" w:name="_Ref197964538"/>
      <w:bookmarkStart w:id="292" w:name="_Ref197964544"/>
      <w:r w:rsidRPr="006E3CF1">
        <w:t xml:space="preserve">Findings – Geological Modelling for </w:t>
      </w:r>
      <w:r>
        <w:t>Geotechnical Analysis</w:t>
      </w:r>
      <w:bookmarkEnd w:id="288"/>
    </w:p>
    <w:p w14:paraId="386E4C7A" w14:textId="77777777" w:rsidR="008E4C19" w:rsidRDefault="008E4C19" w:rsidP="008E4C19">
      <w:r>
        <w:t>This validation of the geological models for geotechnical analysis revealed the following:</w:t>
      </w:r>
    </w:p>
    <w:p w14:paraId="7A78ABE0" w14:textId="7B5AF19B" w:rsidR="008E4C19" w:rsidRDefault="008E4C19" w:rsidP="000C7103">
      <w:pPr>
        <w:pStyle w:val="ListParagraph"/>
        <w:numPr>
          <w:ilvl w:val="0"/>
          <w:numId w:val="221"/>
        </w:numPr>
      </w:pPr>
      <w:r>
        <w:t xml:space="preserve">There are a valid number of high confidence bores available for the geological modelling to support geotechnical analysis. These are presented in </w:t>
      </w:r>
      <w:r w:rsidR="00E706AD">
        <w:t>g</w:t>
      </w:r>
      <w:r>
        <w:t>reen</w:t>
      </w:r>
      <w:r w:rsidR="00E706AD">
        <w:t xml:space="preserve"> in </w:t>
      </w:r>
      <w:r w:rsidR="00E706AD">
        <w:fldChar w:fldCharType="begin"/>
      </w:r>
      <w:r w:rsidR="00E706AD">
        <w:instrText xml:space="preserve"> REF _Ref198295816 \h </w:instrText>
      </w:r>
      <w:r w:rsidR="00E706AD">
        <w:fldChar w:fldCharType="separate"/>
      </w:r>
      <w:r w:rsidR="00D35BC0">
        <w:t xml:space="preserve">Figure </w:t>
      </w:r>
      <w:r w:rsidR="00D35BC0">
        <w:rPr>
          <w:noProof/>
        </w:rPr>
        <w:t>8</w:t>
      </w:r>
      <w:r w:rsidR="00D35BC0">
        <w:noBreakHyphen/>
      </w:r>
      <w:r w:rsidR="00D35BC0">
        <w:rPr>
          <w:noProof/>
        </w:rPr>
        <w:t>3</w:t>
      </w:r>
      <w:r w:rsidR="00E706AD">
        <w:fldChar w:fldCharType="end"/>
      </w:r>
      <w:r>
        <w:t>.</w:t>
      </w:r>
    </w:p>
    <w:p w14:paraId="02669C20" w14:textId="3E43B0E0" w:rsidR="008E4C19" w:rsidRDefault="008E4C19" w:rsidP="000C7103">
      <w:pPr>
        <w:pStyle w:val="ListParagraph"/>
        <w:numPr>
          <w:ilvl w:val="0"/>
          <w:numId w:val="221"/>
        </w:numPr>
      </w:pPr>
      <w:r>
        <w:t>There are broad consistencies between the MineScape (</w:t>
      </w:r>
      <w:r w:rsidR="00E706AD">
        <w:fldChar w:fldCharType="begin"/>
      </w:r>
      <w:r w:rsidR="00E706AD">
        <w:instrText xml:space="preserve"> REF _Ref198295836 \h </w:instrText>
      </w:r>
      <w:r w:rsidR="00E706AD">
        <w:fldChar w:fldCharType="separate"/>
      </w:r>
      <w:r w:rsidR="00D35BC0">
        <w:t xml:space="preserve">Figure </w:t>
      </w:r>
      <w:r w:rsidR="00D35BC0">
        <w:rPr>
          <w:noProof/>
        </w:rPr>
        <w:t>8</w:t>
      </w:r>
      <w:r w:rsidR="00D35BC0">
        <w:noBreakHyphen/>
      </w:r>
      <w:r w:rsidR="00D35BC0">
        <w:rPr>
          <w:noProof/>
        </w:rPr>
        <w:t>4</w:t>
      </w:r>
      <w:r w:rsidR="00E706AD">
        <w:fldChar w:fldCharType="end"/>
      </w:r>
      <w:r>
        <w:t>) and Leapfrog Models (</w:t>
      </w:r>
      <w:r w:rsidR="006269CC">
        <w:fldChar w:fldCharType="begin"/>
      </w:r>
      <w:r w:rsidR="006269CC">
        <w:instrText xml:space="preserve"> REF _Ref198295842 \h </w:instrText>
      </w:r>
      <w:r w:rsidR="006269CC">
        <w:fldChar w:fldCharType="separate"/>
      </w:r>
      <w:r w:rsidR="00D35BC0">
        <w:t xml:space="preserve">Figure </w:t>
      </w:r>
      <w:r w:rsidR="00D35BC0">
        <w:rPr>
          <w:noProof/>
        </w:rPr>
        <w:t>8</w:t>
      </w:r>
      <w:r w:rsidR="00D35BC0">
        <w:noBreakHyphen/>
      </w:r>
      <w:r w:rsidR="00D35BC0">
        <w:rPr>
          <w:noProof/>
        </w:rPr>
        <w:t>5</w:t>
      </w:r>
      <w:r w:rsidR="006269CC">
        <w:fldChar w:fldCharType="end"/>
      </w:r>
      <w:r>
        <w:t>)</w:t>
      </w:r>
      <w:r w:rsidRPr="004E5099">
        <w:t>.</w:t>
      </w:r>
      <w:r>
        <w:t xml:space="preserve"> </w:t>
      </w:r>
    </w:p>
    <w:p w14:paraId="358032E5" w14:textId="34010F8F" w:rsidR="008E4C19" w:rsidRPr="004E5099" w:rsidRDefault="008E4C19" w:rsidP="000C7103">
      <w:pPr>
        <w:pStyle w:val="ListParagraph"/>
        <w:numPr>
          <w:ilvl w:val="0"/>
          <w:numId w:val="221"/>
        </w:numPr>
      </w:pPr>
      <w:r>
        <w:t>O</w:t>
      </w:r>
      <w:r w:rsidRPr="004E5099">
        <w:t>n</w:t>
      </w:r>
      <w:r>
        <w:t xml:space="preserve"> the scale of geotechnical models for rehabilitation assessment, the stratigraphy inputs to stability models needed to be adjusted to ensure a high level of accuracy (</w:t>
      </w:r>
      <w:r w:rsidR="006269CC">
        <w:fldChar w:fldCharType="begin"/>
      </w:r>
      <w:r w:rsidR="006269CC">
        <w:instrText xml:space="preserve"> REF _Ref198295859 \h </w:instrText>
      </w:r>
      <w:r w:rsidR="006269CC">
        <w:fldChar w:fldCharType="separate"/>
      </w:r>
      <w:r w:rsidR="00D35BC0">
        <w:t xml:space="preserve">Figure </w:t>
      </w:r>
      <w:r w:rsidR="00D35BC0">
        <w:rPr>
          <w:noProof/>
        </w:rPr>
        <w:t>8</w:t>
      </w:r>
      <w:r w:rsidR="00D35BC0">
        <w:noBreakHyphen/>
      </w:r>
      <w:r w:rsidR="00D35BC0">
        <w:rPr>
          <w:noProof/>
        </w:rPr>
        <w:t>6</w:t>
      </w:r>
      <w:r w:rsidR="006269CC">
        <w:fldChar w:fldCharType="end"/>
      </w:r>
      <w:r>
        <w:t>)</w:t>
      </w:r>
      <w:r w:rsidRPr="004E5099">
        <w:t>.</w:t>
      </w:r>
      <w:r>
        <w:t xml:space="preserve"> </w:t>
      </w:r>
      <w:r w:rsidR="006269CC">
        <w:fldChar w:fldCharType="begin"/>
      </w:r>
      <w:r w:rsidR="006269CC">
        <w:instrText xml:space="preserve"> REF _Ref198295907 \h </w:instrText>
      </w:r>
      <w:r w:rsidR="006269CC">
        <w:fldChar w:fldCharType="separate"/>
      </w:r>
      <w:r w:rsidR="00D35BC0">
        <w:t xml:space="preserve">Figure </w:t>
      </w:r>
      <w:r w:rsidR="00D35BC0">
        <w:rPr>
          <w:noProof/>
        </w:rPr>
        <w:t>8</w:t>
      </w:r>
      <w:r w:rsidR="00D35BC0">
        <w:noBreakHyphen/>
      </w:r>
      <w:r w:rsidR="00D35BC0">
        <w:rPr>
          <w:noProof/>
        </w:rPr>
        <w:t>7</w:t>
      </w:r>
      <w:r w:rsidR="006269CC">
        <w:fldChar w:fldCharType="end"/>
      </w:r>
      <w:r>
        <w:t xml:space="preserve"> shows an example of the manual adjustment to model compared to the geophysics along a domain section. </w:t>
      </w:r>
    </w:p>
    <w:p w14:paraId="122D48AC" w14:textId="77777777" w:rsidR="008E4C19" w:rsidRPr="009D2171" w:rsidRDefault="008E4C19" w:rsidP="008E4C19">
      <w:r>
        <w:br w:type="page"/>
      </w:r>
    </w:p>
    <w:p w14:paraId="6E49B1EB" w14:textId="77777777" w:rsidR="008E4C19" w:rsidRDefault="008E4C19" w:rsidP="008E4C19">
      <w:pPr>
        <w:sectPr w:rsidR="008E4C19" w:rsidSect="008E4C19">
          <w:pgSz w:w="11910" w:h="16840"/>
          <w:pgMar w:top="1134" w:right="567" w:bottom="1315" w:left="567" w:header="720" w:footer="356" w:gutter="0"/>
          <w:cols w:space="709"/>
          <w:titlePg/>
          <w:docGrid w:linePitch="299"/>
        </w:sectPr>
      </w:pPr>
    </w:p>
    <w:p w14:paraId="1C3B707F" w14:textId="30195D9D" w:rsidR="008E4C19" w:rsidRDefault="00BC30A5" w:rsidP="00BC30A5">
      <w:pPr>
        <w:spacing w:after="0" w:line="240" w:lineRule="auto"/>
        <w:jc w:val="center"/>
      </w:pPr>
      <w:r>
        <w:rPr>
          <w:noProof/>
        </w:rPr>
        <w:drawing>
          <wp:inline distT="0" distB="0" distL="0" distR="0" wp14:anchorId="4DA92DA1" wp14:editId="35B2DBD6">
            <wp:extent cx="7606634" cy="5359179"/>
            <wp:effectExtent l="0" t="0" r="0" b="0"/>
            <wp:docPr id="133905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7650427" cy="5390033"/>
                    </a:xfrm>
                    <a:prstGeom prst="rect">
                      <a:avLst/>
                    </a:prstGeom>
                    <a:noFill/>
                    <a:ln>
                      <a:noFill/>
                    </a:ln>
                  </pic:spPr>
                </pic:pic>
              </a:graphicData>
            </a:graphic>
          </wp:inline>
        </w:drawing>
      </w:r>
    </w:p>
    <w:p w14:paraId="2F576FCF" w14:textId="1C9FA62A" w:rsidR="008E4C19" w:rsidRDefault="008E4C19" w:rsidP="00BC30A5">
      <w:pPr>
        <w:pStyle w:val="Caption"/>
        <w:spacing w:before="60" w:line="240" w:lineRule="auto"/>
      </w:pPr>
      <w:bookmarkStart w:id="293" w:name="_Ref198295816"/>
      <w:bookmarkStart w:id="294" w:name="_Toc21012550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293"/>
      <w:r w:rsidR="00D17350">
        <w:t>:</w:t>
      </w:r>
      <w:r>
        <w:t xml:space="preserve"> Geological Model Boreholes with High Confidence Bores (Green)</w:t>
      </w:r>
      <w:r w:rsidR="003644EF">
        <w:t xml:space="preserve"> </w:t>
      </w:r>
      <w:r w:rsidR="003644EF">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3644EF">
        <w:fldChar w:fldCharType="separate"/>
      </w:r>
      <w:r w:rsidR="003644EF">
        <w:rPr>
          <w:noProof/>
        </w:rPr>
        <w:t>(PSM 2025b)</w:t>
      </w:r>
      <w:bookmarkEnd w:id="294"/>
      <w:r w:rsidR="003644EF">
        <w:fldChar w:fldCharType="end"/>
      </w:r>
      <w:r>
        <w:t xml:space="preserve"> </w:t>
      </w:r>
    </w:p>
    <w:p w14:paraId="48693077" w14:textId="77777777" w:rsidR="008E4C19" w:rsidRDefault="008E4C19" w:rsidP="008E4C19">
      <w:pPr>
        <w:jc w:val="center"/>
      </w:pPr>
      <w:r>
        <w:rPr>
          <w:noProof/>
        </w:rPr>
        <w:drawing>
          <wp:inline distT="0" distB="0" distL="0" distR="0" wp14:anchorId="5B0C4122" wp14:editId="002B9484">
            <wp:extent cx="7190525" cy="5123844"/>
            <wp:effectExtent l="0" t="0" r="0" b="635"/>
            <wp:docPr id="94044582" name="Picture 2" descr="A diagram of a geological stu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6445" name="Picture 2" descr="A diagram of a geological study&#10;&#10;AI-generated content may be incorrec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213968" cy="5140549"/>
                    </a:xfrm>
                    <a:prstGeom prst="rect">
                      <a:avLst/>
                    </a:prstGeom>
                    <a:noFill/>
                    <a:ln>
                      <a:noFill/>
                    </a:ln>
                  </pic:spPr>
                </pic:pic>
              </a:graphicData>
            </a:graphic>
          </wp:inline>
        </w:drawing>
      </w:r>
    </w:p>
    <w:p w14:paraId="06751E06" w14:textId="1A058B23" w:rsidR="008E4C19" w:rsidRDefault="008E4C19" w:rsidP="008E4C19">
      <w:pPr>
        <w:pStyle w:val="Caption"/>
        <w:sectPr w:rsidR="008E4C19" w:rsidSect="008E4C19">
          <w:pgSz w:w="16840" w:h="11910" w:orient="landscape"/>
          <w:pgMar w:top="1276" w:right="567" w:bottom="1559" w:left="567" w:header="720" w:footer="357" w:gutter="0"/>
          <w:cols w:space="709"/>
          <w:titlePg/>
          <w:docGrid w:linePitch="299"/>
        </w:sectPr>
      </w:pPr>
      <w:bookmarkStart w:id="295" w:name="_Ref198295836"/>
      <w:bookmarkStart w:id="296" w:name="_Toc21012550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bookmarkEnd w:id="295"/>
      <w:r w:rsidR="00D17350">
        <w:t>:</w:t>
      </w:r>
      <w:r>
        <w:t xml:space="preserve"> Comparison of MineScape Model with Yallourn Seam Geophysics </w:t>
      </w:r>
      <w:r w:rsidR="004061EA">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061EA">
        <w:fldChar w:fldCharType="separate"/>
      </w:r>
      <w:r w:rsidR="004061EA">
        <w:rPr>
          <w:noProof/>
        </w:rPr>
        <w:t>(PSM 2025b)</w:t>
      </w:r>
      <w:bookmarkEnd w:id="296"/>
      <w:r w:rsidR="004061EA">
        <w:fldChar w:fldCharType="end"/>
      </w:r>
    </w:p>
    <w:p w14:paraId="560D8905" w14:textId="77777777" w:rsidR="008E4C19" w:rsidRDefault="008E4C19" w:rsidP="008E4C19">
      <w:pPr>
        <w:jc w:val="center"/>
      </w:pPr>
      <w:r>
        <w:rPr>
          <w:noProof/>
        </w:rPr>
        <w:drawing>
          <wp:inline distT="0" distB="0" distL="0" distR="0" wp14:anchorId="22ED334B" wp14:editId="00D58597">
            <wp:extent cx="7263538" cy="5175872"/>
            <wp:effectExtent l="0" t="0" r="0" b="6350"/>
            <wp:docPr id="67269342" name="Picture 3" descr="A diagram of a sl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2743" name="Picture 3" descr="A diagram of a slope&#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287694" cy="5193085"/>
                    </a:xfrm>
                    <a:prstGeom prst="rect">
                      <a:avLst/>
                    </a:prstGeom>
                    <a:noFill/>
                    <a:ln>
                      <a:noFill/>
                    </a:ln>
                  </pic:spPr>
                </pic:pic>
              </a:graphicData>
            </a:graphic>
          </wp:inline>
        </w:drawing>
      </w:r>
    </w:p>
    <w:p w14:paraId="604E7189" w14:textId="7F62EC79" w:rsidR="008E4C19" w:rsidRDefault="008E4C19" w:rsidP="008E4C19">
      <w:pPr>
        <w:pStyle w:val="Caption"/>
        <w:sectPr w:rsidR="008E4C19" w:rsidSect="008E4C19">
          <w:pgSz w:w="16840" w:h="11910" w:orient="landscape"/>
          <w:pgMar w:top="1276" w:right="567" w:bottom="1559" w:left="567" w:header="720" w:footer="357" w:gutter="0"/>
          <w:cols w:space="709"/>
          <w:titlePg/>
          <w:docGrid w:linePitch="299"/>
        </w:sectPr>
      </w:pPr>
      <w:bookmarkStart w:id="297" w:name="_Ref198295842"/>
      <w:bookmarkStart w:id="298" w:name="_Toc21012550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bookmarkEnd w:id="297"/>
      <w:r w:rsidR="00D17350">
        <w:t>:</w:t>
      </w:r>
      <w:r>
        <w:t xml:space="preserve"> Comparison of Leapfrog Model with Yallourn Seam Geophysics </w:t>
      </w:r>
      <w:r w:rsidR="004061EA">
        <w:t xml:space="preserve"> </w:t>
      </w:r>
      <w:r w:rsidR="004061EA">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061EA">
        <w:fldChar w:fldCharType="separate"/>
      </w:r>
      <w:r w:rsidR="004061EA">
        <w:rPr>
          <w:noProof/>
        </w:rPr>
        <w:t>(PSM 2025b)</w:t>
      </w:r>
      <w:bookmarkEnd w:id="298"/>
      <w:r w:rsidR="004061EA">
        <w:fldChar w:fldCharType="end"/>
      </w:r>
    </w:p>
    <w:p w14:paraId="3C66841D" w14:textId="77777777" w:rsidR="008E4C19" w:rsidRDefault="008E4C19" w:rsidP="008E4C19">
      <w:pPr>
        <w:pStyle w:val="Caption"/>
      </w:pPr>
      <w:r>
        <w:rPr>
          <w:noProof/>
        </w:rPr>
        <w:drawing>
          <wp:inline distT="0" distB="0" distL="0" distR="0" wp14:anchorId="1A729C58" wp14:editId="39E48F12">
            <wp:extent cx="5242560" cy="8084820"/>
            <wp:effectExtent l="0" t="0" r="0" b="0"/>
            <wp:docPr id="779580954" name="Picture 5" descr="A diagram of a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21244" name="Picture 5" descr="A diagram of a floor&#10;&#10;AI-generated content may be incorrect."/>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42560" cy="8084820"/>
                    </a:xfrm>
                    <a:prstGeom prst="rect">
                      <a:avLst/>
                    </a:prstGeom>
                    <a:noFill/>
                    <a:ln>
                      <a:noFill/>
                    </a:ln>
                  </pic:spPr>
                </pic:pic>
              </a:graphicData>
            </a:graphic>
          </wp:inline>
        </w:drawing>
      </w:r>
    </w:p>
    <w:p w14:paraId="43E7233A" w14:textId="6E1B93DF" w:rsidR="008E4C19" w:rsidRDefault="008E4C19" w:rsidP="008E4C19">
      <w:pPr>
        <w:pStyle w:val="Caption"/>
      </w:pPr>
      <w:bookmarkStart w:id="299" w:name="_Ref198295859"/>
      <w:bookmarkStart w:id="300" w:name="_Toc21012550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bookmarkEnd w:id="299"/>
      <w:r w:rsidR="00D17350">
        <w:t>:</w:t>
      </w:r>
      <w:r>
        <w:t xml:space="preserve"> Comparison of Formation with Lithology Log &amp; Manual Adjusted Boundary </w:t>
      </w:r>
      <w:r w:rsidR="004621C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621C9">
        <w:fldChar w:fldCharType="separate"/>
      </w:r>
      <w:r w:rsidR="004621C9">
        <w:rPr>
          <w:noProof/>
        </w:rPr>
        <w:t>(PSM 2025b)</w:t>
      </w:r>
      <w:bookmarkEnd w:id="300"/>
      <w:r w:rsidR="004621C9">
        <w:fldChar w:fldCharType="end"/>
      </w:r>
      <w:r>
        <w:br w:type="page"/>
      </w:r>
    </w:p>
    <w:p w14:paraId="153F47FB" w14:textId="77777777" w:rsidR="008E4C19" w:rsidRDefault="008E4C19" w:rsidP="008E4C19">
      <w:pPr>
        <w:sectPr w:rsidR="008E4C19" w:rsidSect="008E4C19">
          <w:pgSz w:w="11910" w:h="16840"/>
          <w:pgMar w:top="1134" w:right="567" w:bottom="1315" w:left="567" w:header="720" w:footer="356" w:gutter="0"/>
          <w:cols w:space="709"/>
          <w:titlePg/>
          <w:docGrid w:linePitch="299"/>
        </w:sectPr>
      </w:pPr>
    </w:p>
    <w:p w14:paraId="37B92ED8" w14:textId="77777777" w:rsidR="008E4C19" w:rsidRDefault="008E4C19" w:rsidP="008E4C19">
      <w:pPr>
        <w:jc w:val="center"/>
      </w:pPr>
      <w:r>
        <w:rPr>
          <w:noProof/>
        </w:rPr>
        <w:drawing>
          <wp:inline distT="0" distB="0" distL="0" distR="0" wp14:anchorId="1051863D" wp14:editId="2297821E">
            <wp:extent cx="7258050" cy="5174722"/>
            <wp:effectExtent l="0" t="0" r="0" b="6985"/>
            <wp:docPr id="1057792904" name="Picture 4" descr="A diagram of a sl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9633" name="Picture 4" descr="A diagram of a slope&#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274148" cy="5186199"/>
                    </a:xfrm>
                    <a:prstGeom prst="rect">
                      <a:avLst/>
                    </a:prstGeom>
                    <a:noFill/>
                    <a:ln>
                      <a:noFill/>
                    </a:ln>
                  </pic:spPr>
                </pic:pic>
              </a:graphicData>
            </a:graphic>
          </wp:inline>
        </w:drawing>
      </w:r>
    </w:p>
    <w:p w14:paraId="5646D2F5" w14:textId="1157DC23" w:rsidR="008E4C19" w:rsidRDefault="008E4C19" w:rsidP="008E4C19">
      <w:pPr>
        <w:pStyle w:val="Caption"/>
        <w:sectPr w:rsidR="008E4C19" w:rsidSect="008E4C19">
          <w:pgSz w:w="16840" w:h="11910" w:orient="landscape"/>
          <w:pgMar w:top="1276" w:right="567" w:bottom="1559" w:left="567" w:header="720" w:footer="357" w:gutter="0"/>
          <w:cols w:space="709"/>
          <w:titlePg/>
          <w:docGrid w:linePitch="299"/>
        </w:sectPr>
      </w:pPr>
      <w:bookmarkStart w:id="301" w:name="_Ref198295907"/>
      <w:bookmarkStart w:id="302" w:name="_Toc21012550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bookmarkEnd w:id="301"/>
      <w:r w:rsidR="00D17350">
        <w:t>:</w:t>
      </w:r>
      <w:r>
        <w:t xml:space="preserve"> Adjusted Yallourn Seam Following Validation Process </w:t>
      </w:r>
      <w:r w:rsidR="008F3DA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8F3DA1">
        <w:fldChar w:fldCharType="separate"/>
      </w:r>
      <w:r w:rsidR="008F3DA1">
        <w:rPr>
          <w:noProof/>
        </w:rPr>
        <w:t>(PSM 2025b)</w:t>
      </w:r>
      <w:bookmarkEnd w:id="302"/>
      <w:r w:rsidR="008F3DA1">
        <w:fldChar w:fldCharType="end"/>
      </w:r>
    </w:p>
    <w:p w14:paraId="249FAB8C" w14:textId="34077422" w:rsidR="000B0CA3" w:rsidRDefault="000B0CA3" w:rsidP="00B75E20">
      <w:pPr>
        <w:pStyle w:val="Heading2"/>
      </w:pPr>
      <w:bookmarkStart w:id="303" w:name="_Ref198109204"/>
      <w:bookmarkStart w:id="304" w:name="_Ref198109208"/>
      <w:bookmarkStart w:id="305" w:name="_Ref198109875"/>
      <w:bookmarkStart w:id="306" w:name="_Toc210049043"/>
      <w:r>
        <w:t xml:space="preserve">Hydrogeological </w:t>
      </w:r>
      <w:r w:rsidR="00B410A2">
        <w:t xml:space="preserve">and Groundwater </w:t>
      </w:r>
      <w:r>
        <w:t>Assessment</w:t>
      </w:r>
      <w:bookmarkEnd w:id="289"/>
      <w:bookmarkEnd w:id="290"/>
      <w:bookmarkEnd w:id="291"/>
      <w:bookmarkEnd w:id="292"/>
      <w:bookmarkEnd w:id="303"/>
      <w:bookmarkEnd w:id="304"/>
      <w:bookmarkEnd w:id="305"/>
      <w:bookmarkEnd w:id="306"/>
    </w:p>
    <w:p w14:paraId="5D825DEC" w14:textId="77777777" w:rsidR="00A2744D" w:rsidRDefault="00A2744D" w:rsidP="00215588">
      <w:pPr>
        <w:pStyle w:val="Heading3"/>
      </w:pPr>
      <w:bookmarkStart w:id="307" w:name="_Ref198296780"/>
      <w:r>
        <w:t>Introduction</w:t>
      </w:r>
      <w:bookmarkEnd w:id="307"/>
    </w:p>
    <w:p w14:paraId="6D5A1BD8" w14:textId="11048D1C" w:rsidR="0090122A" w:rsidRPr="00A72063" w:rsidRDefault="0090122A" w:rsidP="0090122A">
      <w:r w:rsidRPr="00A72063">
        <w:t xml:space="preserve">The Yallourn Mine groundwater </w:t>
      </w:r>
      <w:r>
        <w:t xml:space="preserve">conditions are </w:t>
      </w:r>
      <w:r w:rsidRPr="00A72063">
        <w:t xml:space="preserve">relatively complex </w:t>
      </w:r>
      <w:r>
        <w:t xml:space="preserve">due to </w:t>
      </w:r>
      <w:r w:rsidRPr="00A72063">
        <w:t>the following influenc</w:t>
      </w:r>
      <w:r>
        <w:t>ing</w:t>
      </w:r>
      <w:r w:rsidRPr="00A72063">
        <w:t xml:space="preserve"> factors:</w:t>
      </w:r>
    </w:p>
    <w:p w14:paraId="34EB2A00" w14:textId="77777777" w:rsidR="0090122A" w:rsidRPr="00A72063" w:rsidRDefault="0090122A" w:rsidP="0090122A">
      <w:pPr>
        <w:pStyle w:val="ListParagraph"/>
      </w:pPr>
      <w:r w:rsidRPr="00A72063">
        <w:t>Regional and mine site deep aquifer depressurisation, lowering pore water pressures from relatively deep below the Yallourn Seam</w:t>
      </w:r>
    </w:p>
    <w:p w14:paraId="3CB717A5" w14:textId="77777777" w:rsidR="0090122A" w:rsidRPr="00A72063" w:rsidRDefault="0090122A" w:rsidP="0090122A">
      <w:pPr>
        <w:pStyle w:val="ListParagraph"/>
      </w:pPr>
      <w:r w:rsidRPr="00A72063">
        <w:t xml:space="preserve">Surface water bodies, the Latrobe and Morwell </w:t>
      </w:r>
      <w:r>
        <w:t>R</w:t>
      </w:r>
      <w:r w:rsidRPr="00A72063">
        <w:t>ivers and their associated floodplains</w:t>
      </w:r>
    </w:p>
    <w:p w14:paraId="5712E005" w14:textId="77777777" w:rsidR="0090122A" w:rsidRPr="00A72063" w:rsidRDefault="0090122A" w:rsidP="0090122A">
      <w:pPr>
        <w:pStyle w:val="ListParagraph"/>
      </w:pPr>
      <w:r w:rsidRPr="00A72063">
        <w:t>MRD low and high flow channels</w:t>
      </w:r>
    </w:p>
    <w:p w14:paraId="0A28F9CF" w14:textId="77777777" w:rsidR="0090122A" w:rsidRPr="00A72063" w:rsidRDefault="0090122A" w:rsidP="0090122A">
      <w:pPr>
        <w:pStyle w:val="ListParagraph"/>
      </w:pPr>
      <w:r w:rsidRPr="00A72063">
        <w:t xml:space="preserve">Peripheral </w:t>
      </w:r>
      <w:r>
        <w:t>c</w:t>
      </w:r>
      <w:r w:rsidRPr="00A72063">
        <w:t>atchments</w:t>
      </w:r>
    </w:p>
    <w:p w14:paraId="61043371" w14:textId="35E2321A" w:rsidR="0090122A" w:rsidRPr="00A72063" w:rsidRDefault="0090122A" w:rsidP="0090122A">
      <w:pPr>
        <w:pStyle w:val="ListParagraph"/>
      </w:pPr>
      <w:r w:rsidRPr="00A72063">
        <w:t>HHF with an irregularly developed basal granular layer (HHFA</w:t>
      </w:r>
      <w:r w:rsidRPr="0096624D">
        <w:t>)</w:t>
      </w:r>
    </w:p>
    <w:p w14:paraId="79366D8F" w14:textId="77777777" w:rsidR="0090122A" w:rsidRDefault="0090122A" w:rsidP="0090122A">
      <w:pPr>
        <w:pStyle w:val="ListParagraph"/>
      </w:pPr>
      <w:r w:rsidRPr="00A72063">
        <w:t>The very thick Yallourn Seam comprising coal of very low permeability but with continuous sub-vertical joints of much higher hydraulic conductivity</w:t>
      </w:r>
    </w:p>
    <w:p w14:paraId="3815FC4A" w14:textId="77777777" w:rsidR="0090122A" w:rsidRDefault="0090122A" w:rsidP="0090122A">
      <w:r>
        <w:t>Due to this complexity and the role groundwater plays in geotechnical and environmental assessments, a groundwater model is needed to accurately forecast future groundwater changes and fluxes.</w:t>
      </w:r>
    </w:p>
    <w:p w14:paraId="3E7C67BE" w14:textId="77777777" w:rsidR="0090122A" w:rsidRPr="0096624D" w:rsidRDefault="0090122A" w:rsidP="0090122A">
      <w:r w:rsidRPr="0096624D">
        <w:t xml:space="preserve">Groundwater at the Yallourn site comprises of complex natural systems that govern its behaviours and interactions with surface water systems and groundwater users. These systems have an integral role in all aspects of ground and environmental management of the mine site and its surrounding landform. </w:t>
      </w:r>
    </w:p>
    <w:p w14:paraId="45A4BB17" w14:textId="5E3329DD" w:rsidR="0090122A" w:rsidRDefault="0090122A" w:rsidP="0090122A">
      <w:r w:rsidRPr="2C0FB568">
        <w:t>The purpose of this section is to present these complex groundwater systems and processes supported by a detailed Groundwater Numerical Model (GWNM) developed</w:t>
      </w:r>
      <w:r w:rsidR="000317D8">
        <w:t xml:space="preserve"> and discussed further in this section</w:t>
      </w:r>
      <w:r w:rsidRPr="2C0FB568">
        <w:t xml:space="preserve">. </w:t>
      </w:r>
    </w:p>
    <w:p w14:paraId="5BAA3DBE" w14:textId="56C69A75" w:rsidR="0090122A" w:rsidRPr="0096624D" w:rsidRDefault="0090122A" w:rsidP="0090122A">
      <w:r w:rsidRPr="2C0FB568">
        <w:t xml:space="preserve">A key component of groundwater management at the site is </w:t>
      </w:r>
      <w:r>
        <w:t>w</w:t>
      </w:r>
      <w:r w:rsidRPr="2C0FB568">
        <w:t xml:space="preserve">eight </w:t>
      </w:r>
      <w:r>
        <w:t>b</w:t>
      </w:r>
      <w:r w:rsidRPr="2C0FB568">
        <w:t>alance management</w:t>
      </w:r>
      <w:r w:rsidR="000317D8">
        <w:t xml:space="preserve"> (discussed in Section </w:t>
      </w:r>
      <w:r w:rsidR="000317D8">
        <w:fldChar w:fldCharType="begin"/>
      </w:r>
      <w:r w:rsidR="000317D8">
        <w:instrText xml:space="preserve"> REF _Ref198024124 \r \h </w:instrText>
      </w:r>
      <w:r w:rsidR="000317D8">
        <w:fldChar w:fldCharType="separate"/>
      </w:r>
      <w:r w:rsidR="00D35BC0">
        <w:t>8.11</w:t>
      </w:r>
      <w:r w:rsidR="000317D8">
        <w:fldChar w:fldCharType="end"/>
      </w:r>
      <w:r w:rsidR="000317D8">
        <w:t>)</w:t>
      </w:r>
      <w:r w:rsidRPr="2C0FB568">
        <w:t>. This section explores the contributing mechanisms to weight balance during remaining operating life and the progressive rehabilitation stages. Understanding these systems has assisted in informing identification of associate risks and the required</w:t>
      </w:r>
      <w:r>
        <w:t xml:space="preserve"> site</w:t>
      </w:r>
      <w:r w:rsidRPr="2C0FB568">
        <w:t xml:space="preserve"> management processes through </w:t>
      </w:r>
      <w:r>
        <w:t xml:space="preserve">the </w:t>
      </w:r>
      <w:r w:rsidRPr="2C0FB568">
        <w:t>progressive stages of rehabilitation. The</w:t>
      </w:r>
      <w:r>
        <w:t xml:space="preserve"> site</w:t>
      </w:r>
      <w:r w:rsidRPr="2C0FB568">
        <w:t xml:space="preserve"> rehabilitation design incorporates the identified risks and necessary groundwater management.</w:t>
      </w:r>
    </w:p>
    <w:p w14:paraId="2D0F7A71" w14:textId="77777777" w:rsidR="0090122A" w:rsidRPr="0096624D" w:rsidRDefault="0090122A" w:rsidP="0090122A">
      <w:r w:rsidRPr="0096624D">
        <w:t xml:space="preserve">The planned future closure of the </w:t>
      </w:r>
      <w:r w:rsidRPr="00A022DB">
        <w:t>Yallourn Mine</w:t>
      </w:r>
      <w:r w:rsidRPr="0096624D">
        <w:t xml:space="preserve"> marks an important hydrogeological transition from the operational phase, when the coal is excavated and aquifers are depressurised to maintain a safe mining condition, to the post-mining phase when the mine will be either flooded to form a pit lake or maintained dry in perpetuity. Cumulative effects associated with successive closure of the Latrobe Valley coal mines, in particular the restoration of piezometric heads within the confined aquifers over the long term, are also unique to the Latrobe Valley hydrogeology and form a critical component of closure planning. </w:t>
      </w:r>
    </w:p>
    <w:p w14:paraId="45D9016A" w14:textId="590902BF" w:rsidR="0090122A" w:rsidRPr="0096624D" w:rsidRDefault="0090122A" w:rsidP="0090122A">
      <w:r w:rsidRPr="0096624D">
        <w:t>Numerical groundwater modelling is an iterative process, as outlined in the Australian Groundwater Modelling Guidelines (AGMG). The objective of the modelling is that the model must be capable of simulating the changes to groundwater levels and fluxes in response to various closure and rehabilitation scenarios (discussed in subsequent sections). Achieving sufficient resolution and accuracy at the mine has been a key focus of the modelling for closure. This includes relevant processes from the Morwell Formation (M1A) aquifer and overlying formations. The regional effects have been simulated in a simplified manner based on the outputs from the existing Latrobe Valley Regional Model.</w:t>
      </w:r>
    </w:p>
    <w:p w14:paraId="2E07E57A" w14:textId="77777777" w:rsidR="00113991" w:rsidRPr="0096624D" w:rsidRDefault="00113991" w:rsidP="0090122A"/>
    <w:p w14:paraId="31181A79" w14:textId="77777777" w:rsidR="0090122A" w:rsidRPr="0096624D" w:rsidRDefault="0090122A" w:rsidP="0090122A">
      <w:r w:rsidRPr="0096624D">
        <w:t>The key stages and process adopted to development of GWNM:</w:t>
      </w:r>
    </w:p>
    <w:p w14:paraId="04BC5B11" w14:textId="77777777" w:rsidR="0090122A" w:rsidRPr="0096624D" w:rsidRDefault="0090122A" w:rsidP="00ED69BB">
      <w:pPr>
        <w:pStyle w:val="ListParagraph"/>
        <w:numPr>
          <w:ilvl w:val="0"/>
          <w:numId w:val="54"/>
        </w:numPr>
      </w:pPr>
      <w:r w:rsidRPr="0096624D">
        <w:t>Conceptual Groundwater Model</w:t>
      </w:r>
    </w:p>
    <w:p w14:paraId="48FE5D1D" w14:textId="77777777" w:rsidR="0090122A" w:rsidRPr="0096624D" w:rsidRDefault="0090122A" w:rsidP="00ED69BB">
      <w:pPr>
        <w:pStyle w:val="ListParagraph"/>
        <w:numPr>
          <w:ilvl w:val="0"/>
          <w:numId w:val="54"/>
        </w:numPr>
      </w:pPr>
      <w:r w:rsidRPr="0096624D">
        <w:t>Identification of Data Gaps</w:t>
      </w:r>
    </w:p>
    <w:p w14:paraId="6146F561" w14:textId="77777777" w:rsidR="0090122A" w:rsidRPr="0096624D" w:rsidRDefault="0090122A" w:rsidP="00ED69BB">
      <w:pPr>
        <w:pStyle w:val="ListParagraph"/>
        <w:numPr>
          <w:ilvl w:val="0"/>
          <w:numId w:val="54"/>
        </w:numPr>
      </w:pPr>
      <w:r w:rsidRPr="0096624D">
        <w:t>Construction and Calibration of GWNM with addressed Data Gaps</w:t>
      </w:r>
    </w:p>
    <w:p w14:paraId="7A406DE4" w14:textId="0F09F0B4" w:rsidR="0090122A" w:rsidRPr="0096624D" w:rsidRDefault="0090122A" w:rsidP="00ED69BB">
      <w:pPr>
        <w:pStyle w:val="ListParagraph"/>
        <w:numPr>
          <w:ilvl w:val="0"/>
          <w:numId w:val="54"/>
        </w:numPr>
      </w:pPr>
      <w:r w:rsidRPr="0096624D">
        <w:t>Testing of rehabilitation scenarios in the GWNM, along with sensitivity testing</w:t>
      </w:r>
    </w:p>
    <w:p w14:paraId="14C4B400" w14:textId="3B1A3163" w:rsidR="0090122A" w:rsidRPr="0096624D" w:rsidRDefault="00CC6656" w:rsidP="0090122A">
      <w:r>
        <w:t>T</w:t>
      </w:r>
      <w:r w:rsidR="0090122A" w:rsidRPr="0096624D">
        <w:t>he abovementioned stages have been supported by peer reviews by industry experts</w:t>
      </w:r>
      <w:r>
        <w:t>, being ERM</w:t>
      </w:r>
      <w:r w:rsidR="0090122A" w:rsidRPr="0096624D">
        <w:t xml:space="preserve">. </w:t>
      </w:r>
      <w:r w:rsidR="00A710EA">
        <w:t>The o</w:t>
      </w:r>
      <w:r w:rsidR="0090122A" w:rsidRPr="0096624D">
        <w:t>utcomes of relevant peer reviews</w:t>
      </w:r>
      <w:r w:rsidR="00A710EA">
        <w:t xml:space="preserve"> for the Hydrogeological Conceptual </w:t>
      </w:r>
      <w:r w:rsidR="0042581E">
        <w:t>Groundwater M</w:t>
      </w:r>
      <w:r w:rsidR="00A710EA">
        <w:t>odel</w:t>
      </w:r>
      <w:r w:rsidR="0042581E">
        <w:t xml:space="preserve"> has been completed, with summary remarks f</w:t>
      </w:r>
      <w:r w:rsidR="003A3A49">
        <w:t xml:space="preserve">or the formulation of Groundwater Numerical Model </w:t>
      </w:r>
      <w:r w:rsidR="0006127A">
        <w:fldChar w:fldCharType="begin"/>
      </w:r>
      <w:r w:rsidR="00F647D2">
        <w:instrText xml:space="preserve"> ADDIN EN.CITE &lt;EndNote&gt;&lt;Cite&gt;&lt;Author&gt;ERM&lt;/Author&gt;&lt;Year&gt;2024&lt;/Year&gt;&lt;RecNum&gt;111&lt;/RecNum&gt;&lt;DisplayText&gt;(ERM 2024)&lt;/DisplayText&gt;&lt;record&gt;&lt;rec-number&gt;111&lt;/rec-number&gt;&lt;foreign-keys&gt;&lt;key app="EN" db-id="spaff0s0osz0sqe0t5a55fezradpx9psfrzt" timestamp="1747707655" guid="608927bd-0783-4edf-87ad-a7f0bdab55c6"&gt;111&lt;/key&gt;&lt;/foreign-keys&gt;&lt;ref-type name="Report"&gt;27&lt;/ref-type&gt;&lt;contributors&gt;&lt;authors&gt;&lt;author&gt;ERM&lt;/author&gt;&lt;/authors&gt;&lt;secondary-authors&gt;&lt;author&gt;Environmental Resources Management Australia Pty Ltd,&lt;/author&gt;&lt;/secondary-authors&gt;&lt;/contributors&gt;&lt;titles&gt;&lt;title&gt;Hydrogeological Numerical Model: summary of works letter&lt;/title&gt;&lt;/titles&gt;&lt;number&gt;A2419279&lt;/number&gt;&lt;dates&gt;&lt;year&gt;2024&lt;/year&gt;&lt;pub-dates&gt;&lt;date&gt;13/12/2024&lt;/date&gt;&lt;/pub-dates&gt;&lt;/dates&gt;&lt;isbn&gt;0576247_L05_Final&lt;/isbn&gt;&lt;urls&gt;&lt;/urls&gt;&lt;/record&gt;&lt;/Cite&gt;&lt;/EndNote&gt;</w:instrText>
      </w:r>
      <w:r w:rsidR="0006127A">
        <w:fldChar w:fldCharType="separate"/>
      </w:r>
      <w:r w:rsidR="0006127A">
        <w:rPr>
          <w:noProof/>
        </w:rPr>
        <w:t>(ERM 2024)</w:t>
      </w:r>
      <w:r w:rsidR="0006127A">
        <w:fldChar w:fldCharType="end"/>
      </w:r>
      <w:r w:rsidR="001C5C25">
        <w:t>.</w:t>
      </w:r>
    </w:p>
    <w:p w14:paraId="593A1454" w14:textId="77777777" w:rsidR="0090122A" w:rsidRDefault="0090122A" w:rsidP="0090122A">
      <w:pPr>
        <w:pStyle w:val="Sub-HeadingNot-Numbered"/>
      </w:pPr>
      <w:r>
        <w:t>Purpose of GWNM</w:t>
      </w:r>
    </w:p>
    <w:p w14:paraId="242ABA6D" w14:textId="61CAC265" w:rsidR="0090122A" w:rsidRDefault="0090122A" w:rsidP="0090122A">
      <w:r>
        <w:t>There is a long history of groundwater modelling in the Latrobe Valley and a substantial amount of modelling has been undertaken to date to support the operation and rehabilitation planning for the Latrobe Valley coal mines using the Latrobe Valley Regional Groundwater Model (LVRGM)</w:t>
      </w:r>
      <w:r w:rsidR="00377C49">
        <w:t xml:space="preserve"> </w:t>
      </w:r>
      <w:r w:rsidR="00377C49">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77C49">
        <w:fldChar w:fldCharType="separate"/>
      </w:r>
      <w:r w:rsidR="001C7E15">
        <w:rPr>
          <w:noProof/>
        </w:rPr>
        <w:t>(GHD 2025b)</w:t>
      </w:r>
      <w:r w:rsidR="00377C49">
        <w:fldChar w:fldCharType="end"/>
      </w:r>
      <w:r w:rsidR="008B7533">
        <w:t>.</w:t>
      </w:r>
      <w:r>
        <w:t xml:space="preserve"> The LVRGM was originally designed to simulate the significant aquifer depressurisation effects within the deep confined aquifers and regional subsidence arising from them. </w:t>
      </w:r>
    </w:p>
    <w:p w14:paraId="163EAE42" w14:textId="77777777" w:rsidR="0090122A" w:rsidRDefault="0090122A" w:rsidP="0090122A">
      <w:r>
        <w:t>The LVRGM has been an operative tool to understand regional scale responses to depressurisation. For the rehabilitation planning a finer mine scale model has been developed. This is due to the following key factors and reasons:</w:t>
      </w:r>
    </w:p>
    <w:p w14:paraId="7DAFD877" w14:textId="77777777" w:rsidR="0090122A" w:rsidRDefault="0090122A" w:rsidP="00ED69BB">
      <w:pPr>
        <w:pStyle w:val="ListParagraph"/>
        <w:numPr>
          <w:ilvl w:val="0"/>
          <w:numId w:val="70"/>
        </w:numPr>
      </w:pPr>
      <w:r>
        <w:t xml:space="preserve">The aquifers (confined and unconfined) and hydrogeological processes of interest for the Yallourn Mine are associated with the shallower part of the Latrobe Valley groundwater systems. </w:t>
      </w:r>
    </w:p>
    <w:p w14:paraId="5E1039CD" w14:textId="77777777" w:rsidR="0090122A" w:rsidRDefault="0090122A" w:rsidP="00ED69BB">
      <w:pPr>
        <w:pStyle w:val="ListParagraph"/>
        <w:numPr>
          <w:ilvl w:val="0"/>
          <w:numId w:val="70"/>
        </w:numPr>
      </w:pPr>
      <w:r>
        <w:t xml:space="preserve">The significant depressurisation of the deep confined aquifers at Hazelwood and Loy Yang, while relevant, is not the key focus of the modelling at Yallourn. There is a greater need to understand the effects of rehabilitation on the shallow groundwater system due to the mine’s proximity to major surface water features (such as the Morwell River and Latrobe River). </w:t>
      </w:r>
    </w:p>
    <w:p w14:paraId="2F864EF5" w14:textId="77777777" w:rsidR="0090122A" w:rsidRDefault="0090122A" w:rsidP="00ED69BB">
      <w:pPr>
        <w:pStyle w:val="ListParagraph"/>
        <w:numPr>
          <w:ilvl w:val="0"/>
          <w:numId w:val="70"/>
        </w:numPr>
      </w:pPr>
      <w:r>
        <w:t xml:space="preserve">The location of the mine adjacent to major geological structures such as the Haunted Hills Fault/Yallourn Monocline and Moe Swamp Basin means the modelling for the Yallourn Mine is required to consider a spatial extent that is different to the domain of the LVRGM. </w:t>
      </w:r>
    </w:p>
    <w:p w14:paraId="4E8FCC8B" w14:textId="77777777" w:rsidR="0090122A" w:rsidRDefault="0090122A" w:rsidP="00ED69BB">
      <w:pPr>
        <w:pStyle w:val="ListParagraph"/>
        <w:numPr>
          <w:ilvl w:val="0"/>
          <w:numId w:val="70"/>
        </w:numPr>
      </w:pPr>
      <w:r>
        <w:t xml:space="preserve">This model will provide more granularity on groundwater flux and recovery processes in the deeper aquifers and the stress relief zones that extend a distance behind the mine crest. </w:t>
      </w:r>
    </w:p>
    <w:p w14:paraId="7DA6CB88" w14:textId="60950039" w:rsidR="0090122A" w:rsidRDefault="0090122A" w:rsidP="00ED69BB">
      <w:pPr>
        <w:pStyle w:val="ListParagraph"/>
        <w:numPr>
          <w:ilvl w:val="0"/>
          <w:numId w:val="70"/>
        </w:numPr>
      </w:pPr>
      <w:r>
        <w:t xml:space="preserve">Sensitivity to the abovementioned process and scenarios can then be tested further for various stages of rehabilitation. </w:t>
      </w:r>
    </w:p>
    <w:p w14:paraId="02DB14D9" w14:textId="77777777" w:rsidR="0090122A" w:rsidRPr="002B09CE" w:rsidRDefault="0090122A" w:rsidP="0090122A">
      <w:r>
        <w:t>For these reasons, the groundwater modelling for the site needed a more targeted approach focusing on specific processes that are relevant to its rehabilitation planning (necessitating a separate model that is locally refined at the Yallourn Mine and relevant hydrological features).</w:t>
      </w:r>
    </w:p>
    <w:p w14:paraId="29BB86CD" w14:textId="77777777" w:rsidR="0090122A" w:rsidRPr="0096624D" w:rsidRDefault="0090122A" w:rsidP="0090122A">
      <w:pPr>
        <w:pStyle w:val="Heading3"/>
        <w:ind w:left="1440"/>
      </w:pPr>
      <w:r>
        <w:t xml:space="preserve">Methodology - </w:t>
      </w:r>
      <w:r w:rsidRPr="0096624D">
        <w:t>Conceptual Groundwater Model</w:t>
      </w:r>
    </w:p>
    <w:p w14:paraId="1A2F2245" w14:textId="77777777" w:rsidR="0090122A" w:rsidRPr="0096624D" w:rsidRDefault="0090122A" w:rsidP="0090122A">
      <w:r w:rsidRPr="0096624D">
        <w:t xml:space="preserve">The Conceptual Groundwater Model is also referred to as Conceptual Hydrogeological Model and has been the adopted terminology in this section. The objective of hydrogeological conceptualisation was to clearly outline the existing knowledge of the site hydrogeology and to provide sufficient information and technical basis for supporting the closure planning. It represents a necessary first step in the hydrogeological modelling process, consolidating the current understanding of the key hydrogeological processes of the past and present, and those that may occur in the future. It provides the basis for numerical modelling, which supports technical studies required by resource managers to inform groundwater and surface water licencing aspects of the mine closure water balance. </w:t>
      </w:r>
    </w:p>
    <w:p w14:paraId="1D427999" w14:textId="7C0175DF" w:rsidR="0090122A" w:rsidRPr="0096624D" w:rsidRDefault="0090122A" w:rsidP="0090122A">
      <w:r w:rsidRPr="0096624D">
        <w:t xml:space="preserve">As per the recommendations of the </w:t>
      </w:r>
      <w:r w:rsidRPr="007D573C">
        <w:rPr>
          <w:i/>
        </w:rPr>
        <w:t>Australian Groundwater Modelling Guidelines</w:t>
      </w:r>
      <w:r w:rsidRPr="0096624D">
        <w:t xml:space="preserve"> </w:t>
      </w:r>
      <w:r w:rsidR="00F37432">
        <w:fldChar w:fldCharType="begin"/>
      </w:r>
      <w:r w:rsidR="001B655D">
        <w:instrText xml:space="preserve"> ADDIN EN.CITE &lt;EndNote&gt;&lt;Cite&gt;&lt;Author&gt;Barnett&lt;/Author&gt;&lt;Year&gt;2012&lt;/Year&gt;&lt;RecNum&gt;73&lt;/RecNum&gt;&lt;DisplayText&gt;(Barnett et al. 2012)&lt;/DisplayText&gt;&lt;record&gt;&lt;rec-number&gt;73&lt;/rec-number&gt;&lt;foreign-keys&gt;&lt;key app="EN" db-id="spaff0s0osz0sqe0t5a55fezradpx9psfrzt" timestamp="1747021974" guid="b010fbe8-c7b1-4ca3-ada6-c921d69d4c0c"&gt;73&lt;/key&gt;&lt;/foreign-keys&gt;&lt;ref-type name="Report"&gt;27&lt;/ref-type&gt;&lt;contributors&gt;&lt;authors&gt;&lt;author&gt;Barnett, B,&lt;/author&gt;&lt;author&gt;Townley,, LR.&lt;/author&gt;&lt;author&gt;Post, V,&lt;/author&gt;&lt;author&gt;Evans,, RE.&lt;/author&gt;&lt;author&gt;Hunt,, RJ.&lt;/author&gt;&lt;author&gt;Peeters, L,&lt;/author&gt;&lt;author&gt;Richardson, S,&lt;/author&gt;&lt;author&gt;Werner,, AD.&lt;/author&gt;&lt;author&gt;Knapton, A,&lt;/author&gt;&lt;author&gt;Boronkay, A,&lt;/author&gt;&lt;/authors&gt;&lt;/contributors&gt;&lt;titles&gt;&lt;title&gt;Australian groundwater modelling guidelines&lt;/title&gt;&lt;/titles&gt;&lt;number&gt;A2407227&lt;/number&gt;&lt;dates&gt;&lt;year&gt;2012&lt;/year&gt;&lt;/dates&gt;&lt;pub-location&gt;https://www.researchgate.net/publication/258245391_Australian_Groundwater_Modelling_Guidelines&lt;/pub-location&gt;&lt;urls&gt;&lt;related-urls&gt;&lt;url&gt;https://www.researchgate.net/publication/258245391_Australian_Groundwater_Modelling_Guidelines&lt;/url&gt;&lt;/related-urls&gt;&lt;/urls&gt;&lt;access-date&gt;12/05/2025&lt;/access-date&gt;&lt;/record&gt;&lt;/Cite&gt;&lt;/EndNote&gt;</w:instrText>
      </w:r>
      <w:r w:rsidR="00F37432">
        <w:fldChar w:fldCharType="separate"/>
      </w:r>
      <w:r w:rsidR="006E021A">
        <w:rPr>
          <w:noProof/>
        </w:rPr>
        <w:t>(Barnett et al. 2012)</w:t>
      </w:r>
      <w:r w:rsidR="00F37432">
        <w:fldChar w:fldCharType="end"/>
      </w:r>
      <w:r w:rsidRPr="0096624D">
        <w:t>, Model Planning has been undertaken prior to the development of the conceptual hydrogeological model to set the context for the hydrogeological modelling. The key groundwater related questions associated with the closure of the Yallourn Mine, as identified during model planning, include the following:</w:t>
      </w:r>
    </w:p>
    <w:p w14:paraId="1A3FB5D4" w14:textId="77777777" w:rsidR="0090122A" w:rsidRPr="00610E12" w:rsidRDefault="0090122A" w:rsidP="00ED69BB">
      <w:pPr>
        <w:pStyle w:val="ListParagraph"/>
        <w:numPr>
          <w:ilvl w:val="0"/>
          <w:numId w:val="51"/>
        </w:numPr>
      </w:pPr>
      <w:r>
        <w:t>C</w:t>
      </w:r>
      <w:r w:rsidRPr="00610E12">
        <w:t>hanges in piezometric heads (aquifer pressures) in response to closure and how would this affect ground movement</w:t>
      </w:r>
      <w:r>
        <w:t>.</w:t>
      </w:r>
      <w:r w:rsidRPr="00610E12">
        <w:t xml:space="preserve">   </w:t>
      </w:r>
    </w:p>
    <w:p w14:paraId="192F584A" w14:textId="77777777" w:rsidR="0090122A" w:rsidRPr="0096624D" w:rsidRDefault="0090122A" w:rsidP="00ED69BB">
      <w:pPr>
        <w:pStyle w:val="ListParagraph"/>
        <w:numPr>
          <w:ilvl w:val="0"/>
          <w:numId w:val="55"/>
        </w:numPr>
      </w:pPr>
      <w:r w:rsidRPr="0096624D">
        <w:t>The nature of aquifer connectivity, both in horizontal and vertical directions, and how would this influence the piezometric heads and batter stability.</w:t>
      </w:r>
    </w:p>
    <w:p w14:paraId="485AD34B" w14:textId="77777777" w:rsidR="0090122A" w:rsidRPr="0096624D" w:rsidRDefault="0090122A" w:rsidP="00ED69BB">
      <w:pPr>
        <w:pStyle w:val="ListParagraph"/>
        <w:numPr>
          <w:ilvl w:val="0"/>
          <w:numId w:val="55"/>
        </w:numPr>
      </w:pPr>
      <w:r w:rsidRPr="0096624D">
        <w:t xml:space="preserve">The cumulative effect of closure of all three Latrobe Valley coal mines, especially the effect of recovery of piezometric heads in the confined aquifers below the Yallourn Mine when pumping ceases at the Hazelwood Mine. </w:t>
      </w:r>
    </w:p>
    <w:p w14:paraId="5F68B7DD" w14:textId="77777777" w:rsidR="0090122A" w:rsidRPr="0096624D" w:rsidRDefault="0090122A" w:rsidP="00ED69BB">
      <w:pPr>
        <w:pStyle w:val="ListParagraph"/>
        <w:numPr>
          <w:ilvl w:val="0"/>
          <w:numId w:val="55"/>
        </w:numPr>
      </w:pPr>
      <w:r w:rsidRPr="0096624D">
        <w:t>The hydrogeological implications of different closure scenarios, such as pit lake and dry pit.</w:t>
      </w:r>
    </w:p>
    <w:p w14:paraId="4F628E66" w14:textId="77777777" w:rsidR="0090122A" w:rsidRPr="00610E12" w:rsidRDefault="0090122A" w:rsidP="00ED69BB">
      <w:pPr>
        <w:pStyle w:val="ListParagraph"/>
        <w:numPr>
          <w:ilvl w:val="0"/>
          <w:numId w:val="51"/>
        </w:numPr>
      </w:pPr>
      <w:r>
        <w:t>I</w:t>
      </w:r>
      <w:r w:rsidRPr="00610E12">
        <w:t>nfluence and significance of geological structures such as the Yallourn monocline (Yallourn fault) on groundwater flow and water balance</w:t>
      </w:r>
      <w:r>
        <w:t>.</w:t>
      </w:r>
      <w:r w:rsidRPr="00610E12">
        <w:t xml:space="preserve">  </w:t>
      </w:r>
    </w:p>
    <w:p w14:paraId="12FDB53A" w14:textId="77777777" w:rsidR="0090122A" w:rsidRPr="0096624D" w:rsidRDefault="0090122A" w:rsidP="00ED69BB">
      <w:pPr>
        <w:pStyle w:val="ListParagraph"/>
        <w:numPr>
          <w:ilvl w:val="0"/>
          <w:numId w:val="55"/>
        </w:numPr>
      </w:pPr>
      <w:r w:rsidRPr="0096624D">
        <w:t xml:space="preserve">The nature of interaction between groundwater and surface water features such as the Morwell River, Ash Ponds and other local features. </w:t>
      </w:r>
    </w:p>
    <w:p w14:paraId="2A1E2134" w14:textId="1F730417" w:rsidR="0090122A" w:rsidRPr="0096624D" w:rsidRDefault="0090122A" w:rsidP="00ED69BB">
      <w:pPr>
        <w:pStyle w:val="ListParagraph"/>
        <w:numPr>
          <w:ilvl w:val="0"/>
          <w:numId w:val="55"/>
        </w:numPr>
      </w:pPr>
      <w:r w:rsidRPr="0096624D">
        <w:t>The effect of mine closure on water quality and the potential for acid to be mobilised from the overburden</w:t>
      </w:r>
      <w:r w:rsidR="00B23D26">
        <w:t xml:space="preserve"> (addressed in section </w:t>
      </w:r>
      <w:r w:rsidR="00B23D26">
        <w:fldChar w:fldCharType="begin"/>
      </w:r>
      <w:r w:rsidR="00B23D26">
        <w:instrText xml:space="preserve"> REF _Ref198538964 \r \h </w:instrText>
      </w:r>
      <w:r w:rsidR="00B23D26">
        <w:fldChar w:fldCharType="separate"/>
      </w:r>
      <w:r w:rsidR="00D35BC0">
        <w:t>8.8</w:t>
      </w:r>
      <w:r w:rsidR="00B23D26">
        <w:fldChar w:fldCharType="end"/>
      </w:r>
      <w:r w:rsidR="00B23D26">
        <w:t>)</w:t>
      </w:r>
      <w:r w:rsidRPr="0096624D">
        <w:t>.</w:t>
      </w:r>
      <w:r w:rsidR="003011AA" w:rsidRPr="0096624D">
        <w:t xml:space="preserve"> </w:t>
      </w:r>
    </w:p>
    <w:p w14:paraId="60EC8508" w14:textId="77777777" w:rsidR="0090122A" w:rsidRPr="00610E12" w:rsidRDefault="0090122A" w:rsidP="00ED69BB">
      <w:pPr>
        <w:pStyle w:val="ListParagraph"/>
        <w:numPr>
          <w:ilvl w:val="0"/>
          <w:numId w:val="51"/>
        </w:numPr>
      </w:pPr>
      <w:r>
        <w:t>The</w:t>
      </w:r>
      <w:r w:rsidRPr="00610E12">
        <w:t xml:space="preserve"> long-term effect of mine closure on groundwater resources and potentially groundwater-dependent ecosystems, including the effects of climate change</w:t>
      </w:r>
      <w:r>
        <w:t>.</w:t>
      </w:r>
      <w:r w:rsidRPr="00610E12">
        <w:t xml:space="preserve">        </w:t>
      </w:r>
    </w:p>
    <w:p w14:paraId="6CB86623" w14:textId="77777777" w:rsidR="0090122A" w:rsidRPr="0096624D" w:rsidRDefault="0090122A" w:rsidP="0090122A">
      <w:r w:rsidRPr="0096624D">
        <w:t xml:space="preserve">The hydrogeological conceptual model detailed in this section and subsequent numerical modelling have aimed at addressing the above questions. </w:t>
      </w:r>
    </w:p>
    <w:p w14:paraId="79332B92" w14:textId="4D0E5388" w:rsidR="0090122A" w:rsidRPr="0096624D" w:rsidRDefault="0090122A" w:rsidP="004E7B68">
      <w:pPr>
        <w:pStyle w:val="Heading4"/>
      </w:pPr>
      <w:r w:rsidRPr="0096624D">
        <w:t>Regional Setting</w:t>
      </w:r>
    </w:p>
    <w:p w14:paraId="3B1B7EBE" w14:textId="2D634FD7" w:rsidR="0090122A" w:rsidRPr="0096624D" w:rsidRDefault="0090122A" w:rsidP="0090122A">
      <w:r w:rsidRPr="0096624D">
        <w:t xml:space="preserve">Groundwater is derived from rainwater that percolates through cracks and pores in rocks and sediments. In low-lying areas, groundwater discharges at surface whereas in topographically elevated areas the water table rises to higher elevations. The differences in the elevation of hydraulic heads drives the flow of groundwater from topographically higher levels to topographically lower levels.  In the upper part of the groundwater system, a local flow system develops due to local undulations in topography and spatial variations in recharge and evapotranspiration. This results in the water table typically being a subdued reflection of the ground surface. Groundwater interacts with surface watercourses along drainage lines, where groundwater can provide baseflow or receive leakage. In the deeper part of the system, groundwater flows via longer flow paths driven by regional difference in hydraulic heads associated with regional differences in topography </w:t>
      </w:r>
      <w:r w:rsidR="00062AA7">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062AA7">
        <w:fldChar w:fldCharType="separate"/>
      </w:r>
      <w:r w:rsidR="00673C6F">
        <w:rPr>
          <w:noProof/>
        </w:rPr>
        <w:t>(GHD 2023)</w:t>
      </w:r>
      <w:r w:rsidR="00062AA7">
        <w:fldChar w:fldCharType="end"/>
      </w:r>
      <w:r w:rsidR="00062AA7">
        <w:t>.</w:t>
      </w:r>
      <w:r w:rsidRPr="0096624D">
        <w:t xml:space="preserve"> </w:t>
      </w:r>
    </w:p>
    <w:p w14:paraId="28DA1EDC" w14:textId="77777777" w:rsidR="0090122A" w:rsidRPr="0096624D" w:rsidRDefault="0090122A" w:rsidP="0090122A">
      <w:r w:rsidRPr="0096624D">
        <w:t xml:space="preserve">Mines in the Latrobe Valley currently form low points in the regional groundwater system, influencing the groundwater levels and flow directions. Anthropogenic stresses, such as groundwater pumping at the mines have depressurised the aquifers and modified natural groundwater flow directions. The geology of the region also has an important control on groundwater flow, with variations in material properties and structures resulting in deflections of flow lines. </w:t>
      </w:r>
    </w:p>
    <w:p w14:paraId="52DE9D9C" w14:textId="77777777" w:rsidR="0090122A" w:rsidRPr="0096624D" w:rsidRDefault="0090122A" w:rsidP="0090122A">
      <w:r w:rsidRPr="0096624D">
        <w:t xml:space="preserve">In a regional context, the essential components of the hydrological cycle include the mines in the region, topography, hydrology, land use, climate and geology. An overview of regional hydrogeology is presented to provide a context for more detailed descriptions of local hydrogeology at the Yallourn mine.    </w:t>
      </w:r>
    </w:p>
    <w:p w14:paraId="6F8522B4" w14:textId="77777777" w:rsidR="00147B95" w:rsidRDefault="00147B95">
      <w:pPr>
        <w:spacing w:after="0" w:line="240" w:lineRule="auto"/>
        <w:rPr>
          <w:rFonts w:eastAsia="MuseoSansRounded-300" w:cs="MuseoSansRounded-300"/>
          <w:b/>
          <w:bCs/>
          <w:sz w:val="20"/>
          <w:szCs w:val="22"/>
        </w:rPr>
      </w:pPr>
      <w:r>
        <w:br w:type="page"/>
      </w:r>
    </w:p>
    <w:p w14:paraId="415152A6" w14:textId="3B8B7144" w:rsidR="0090122A" w:rsidRPr="0096624D" w:rsidRDefault="0090122A" w:rsidP="0090122A">
      <w:pPr>
        <w:pStyle w:val="Sub-HeadingNot-Numbered"/>
      </w:pPr>
      <w:r w:rsidRPr="0096624D">
        <w:t>Topography &amp; Drainage</w:t>
      </w:r>
    </w:p>
    <w:p w14:paraId="67DC7023" w14:textId="35D5CD6D" w:rsidR="0090122A" w:rsidRPr="0096624D" w:rsidRDefault="0090122A" w:rsidP="0090122A">
      <w:r w:rsidRPr="0096624D">
        <w:t>Key consideration to topography of the landform that surrounds Yallourn Mine are briefly discussed here to support the hydrogeological conceptualisation. The drainage around the Yallourn site, key surface water features and runoffs reporting to the open cut are briefly discussed here. Refer to</w:t>
      </w:r>
      <w:r w:rsidR="00001E30">
        <w:t xml:space="preserve"> </w:t>
      </w:r>
      <w:r w:rsidR="001A6C78" w:rsidRPr="001A6C78">
        <w:rPr>
          <w:i/>
          <w:iCs/>
        </w:rPr>
        <w:t>Yallourn Rehabilitation Hydrogeological Modelling: Hydrogeological Conceptual Model</w:t>
      </w:r>
      <w:r w:rsidR="001A6C78">
        <w:t xml:space="preserve"> report</w:t>
      </w:r>
      <w:r w:rsidRPr="0096624D">
        <w:t xml:space="preserve"> </w:t>
      </w:r>
      <w:r w:rsidR="001A6C7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1A6C78">
        <w:fldChar w:fldCharType="separate"/>
      </w:r>
      <w:r w:rsidR="00673C6F">
        <w:rPr>
          <w:noProof/>
        </w:rPr>
        <w:t>(GHD 2023)</w:t>
      </w:r>
      <w:r w:rsidR="001A6C78">
        <w:fldChar w:fldCharType="end"/>
      </w:r>
      <w:r w:rsidRPr="0096624D">
        <w:t xml:space="preserve"> for detailed hydrogeological description and </w:t>
      </w:r>
      <w:r w:rsidRPr="0036655E">
        <w:t>Section</w:t>
      </w:r>
      <w:r w:rsidR="00251D6E" w:rsidRPr="0036655E">
        <w:t xml:space="preserve">s </w:t>
      </w:r>
      <w:r w:rsidR="0036655E" w:rsidRPr="0036655E">
        <w:fldChar w:fldCharType="begin"/>
      </w:r>
      <w:r w:rsidR="0036655E" w:rsidRPr="0036655E">
        <w:instrText xml:space="preserve"> REF _Ref195781618 \r \h </w:instrText>
      </w:r>
      <w:r w:rsidR="0036655E">
        <w:instrText xml:space="preserve"> \* MERGEFORMAT </w:instrText>
      </w:r>
      <w:r w:rsidR="0036655E" w:rsidRPr="0036655E">
        <w:fldChar w:fldCharType="separate"/>
      </w:r>
      <w:r w:rsidR="00D35BC0">
        <w:t>8.7</w:t>
      </w:r>
      <w:r w:rsidR="0036655E" w:rsidRPr="0036655E">
        <w:fldChar w:fldCharType="end"/>
      </w:r>
      <w:r w:rsidR="005769C4" w:rsidRPr="0036655E">
        <w:t xml:space="preserve"> and </w:t>
      </w:r>
      <w:r w:rsidR="0036655E" w:rsidRPr="0036655E">
        <w:fldChar w:fldCharType="begin"/>
      </w:r>
      <w:r w:rsidR="0036655E" w:rsidRPr="0036655E">
        <w:instrText xml:space="preserve"> REF _Ref196820724 \r \h </w:instrText>
      </w:r>
      <w:r w:rsidR="0036655E">
        <w:instrText xml:space="preserve"> \* MERGEFORMAT </w:instrText>
      </w:r>
      <w:r w:rsidR="0036655E" w:rsidRPr="0036655E">
        <w:fldChar w:fldCharType="separate"/>
      </w:r>
      <w:r w:rsidR="00D35BC0">
        <w:t>8.6</w:t>
      </w:r>
      <w:r w:rsidR="0036655E" w:rsidRPr="0036655E">
        <w:fldChar w:fldCharType="end"/>
      </w:r>
      <w:r w:rsidRPr="0096624D">
        <w:t xml:space="preserve"> for detailed local and regional surface drainage and hydrology</w:t>
      </w:r>
      <w:r w:rsidR="005769C4">
        <w:t>, respectively</w:t>
      </w:r>
      <w:r w:rsidRPr="0096624D">
        <w:t>.</w:t>
      </w:r>
    </w:p>
    <w:p w14:paraId="0EC6D3A6" w14:textId="4A4CEF66" w:rsidR="0090122A" w:rsidRPr="0096624D" w:rsidRDefault="0090122A" w:rsidP="0090122A">
      <w:r w:rsidRPr="0096624D">
        <w:t xml:space="preserve">The landforms of the Latrobe Valley have been developed on sedimentary and volcanic material of Mesozoic and Cenozoic geological age. The Yallourn Mine is located in the valley with Morwell River which flows through the middle of the open cut, into the Latrobe River to the (~200m) north of the mine at RL45 </w:t>
      </w:r>
      <w:r w:rsidRPr="0036655E">
        <w:t>mAHD</w:t>
      </w:r>
      <w:r w:rsidRPr="0096624D">
        <w:t>. The site is bounded to the west by a topographical ridge of around RL190 </w:t>
      </w:r>
      <w:r w:rsidR="00E91C43" w:rsidRPr="0096624D">
        <w:t>mAHD and</w:t>
      </w:r>
      <w:r w:rsidRPr="0096624D">
        <w:t xml:space="preserve"> rises to the north towards the Southern Highlands. To the east of the mine, the elevation ranges from RL40 mAHD close to the Latrobe River to RL100 mAHD near Morwell township. The area to the south towards Hazelwood Mine is generally flat between RL40 to 70 mAHD.</w:t>
      </w:r>
    </w:p>
    <w:p w14:paraId="7CB22E1D" w14:textId="77777777" w:rsidR="0090122A" w:rsidRPr="0096624D" w:rsidRDefault="0090122A" w:rsidP="0090122A">
      <w:r w:rsidRPr="0096624D">
        <w:t xml:space="preserve">Gippsland is drained from the topographically elevated and strongly incised areas of the Great Dividing Range to the coastal strip and lake systems east of Sale. The main rivers draining the Gippsland region, from west to east, are the Latrobe, Tyers, Thomson, Macalister and Avon Rivers.  Lake Narracan is a water storage on the Latrobe River approximately 1.5 km upstream of the Yallourn Power Station and supplies cooling water to the Latrobe Valley power stations. </w:t>
      </w:r>
    </w:p>
    <w:p w14:paraId="5AA0122F" w14:textId="77777777" w:rsidR="0090122A" w:rsidRPr="0096624D" w:rsidRDefault="0090122A" w:rsidP="0090122A">
      <w:r w:rsidRPr="0096624D">
        <w:t xml:space="preserve">The Thomson and Macalister Rivers join the Latrobe River in its lower reaches, around 10 km west of where it enters Lake Wellington, east of Sale. The Avon River, to the east, also drains into Lake Wellington and is part of the “lakes system”, connected to the ocean via Lakes Entrance, in the far east of the Gippsland region. The lakes system is estuarine (fresh water mixing with saltwater). The flat, low-lying area around Sale and the lakes system is typically very swampy. </w:t>
      </w:r>
    </w:p>
    <w:p w14:paraId="49E67475" w14:textId="15AA1FBA" w:rsidR="0090122A" w:rsidRPr="0096624D" w:rsidRDefault="0090122A" w:rsidP="0090122A">
      <w:r w:rsidRPr="0096624D">
        <w:t>The Morwell River is an important hydrological feature of the Yallourn Mine. It is a tributary of the Latrobe River and flows northwards through the mine. It rises in the central and southern Strzelecki Ranges, with a catchment area of 622</w:t>
      </w:r>
      <w:r>
        <w:t xml:space="preserve"> square kilometers (</w:t>
      </w:r>
      <w:r w:rsidRPr="0096624D">
        <w:t>km</w:t>
      </w:r>
      <w:r w:rsidRPr="00AF1AE9">
        <w:rPr>
          <w:vertAlign w:val="superscript"/>
        </w:rPr>
        <w:t>2</w:t>
      </w:r>
      <w:r>
        <w:t>)</w:t>
      </w:r>
      <w:r w:rsidRPr="0096624D">
        <w:t xml:space="preserve"> and an average annual discharge of 148,500 mega litres (ML) at the Yallourn Mine (based on the infilled daily SILO data from 1889 to 2015 at gauge 226408). The </w:t>
      </w:r>
      <w:r w:rsidR="00E91C43" w:rsidRPr="0096624D">
        <w:t>modern-day</w:t>
      </w:r>
      <w:r w:rsidRPr="0096624D">
        <w:t xml:space="preserve"> Morwell River wetlands are located to the south between Yallourn and Hazelwood Mines.</w:t>
      </w:r>
    </w:p>
    <w:p w14:paraId="290E8F1C" w14:textId="59A0C597" w:rsidR="0090122A" w:rsidRPr="0096624D" w:rsidRDefault="0090122A" w:rsidP="0090122A">
      <w:r w:rsidRPr="0096624D">
        <w:t xml:space="preserve">The original course of the Morwell River has been reshaped and diverted numerous times to allow access for mining at the Yallourn and Hazelwood Mines and for flood protection. The current course of Morwell River passes through the middle of the open cut via the Morwell River Diversion (MRD), commissioned in May 2005. The northern section of MRD was reconstructed between 2012 to 2014 following the breaching of the western embankment over the alignment of the E110 conveyor tunnel in June 2012. Further details of the MRD reconstruction are presented in </w:t>
      </w:r>
      <w:r w:rsidRPr="00EC3E64">
        <w:t xml:space="preserve">Section </w:t>
      </w:r>
      <w:r w:rsidRPr="00EC3E64">
        <w:fldChar w:fldCharType="begin"/>
      </w:r>
      <w:r w:rsidRPr="00EC3E64">
        <w:instrText xml:space="preserve"> REF _Ref196817010 \r \h </w:instrText>
      </w:r>
      <w:r>
        <w:instrText xml:space="preserve"> \* MERGEFORMAT </w:instrText>
      </w:r>
      <w:r w:rsidRPr="00EC3E64">
        <w:fldChar w:fldCharType="separate"/>
      </w:r>
      <w:r w:rsidR="00D35BC0">
        <w:t>8.12</w:t>
      </w:r>
      <w:r w:rsidRPr="00EC3E64">
        <w:fldChar w:fldCharType="end"/>
      </w:r>
      <w:r>
        <w:t>.</w:t>
      </w:r>
    </w:p>
    <w:p w14:paraId="647EE26C" w14:textId="72C13A4C" w:rsidR="00113991" w:rsidRDefault="00113991">
      <w:pPr>
        <w:spacing w:after="0" w:line="240" w:lineRule="auto"/>
      </w:pPr>
      <w:r>
        <w:br w:type="page"/>
      </w:r>
    </w:p>
    <w:p w14:paraId="2E950083" w14:textId="0D327304" w:rsidR="0090122A" w:rsidRPr="0096624D" w:rsidRDefault="0090122A" w:rsidP="0090122A">
      <w:r w:rsidRPr="0096624D">
        <w:t>The surface features associated with Yallourn Mine include the following</w:t>
      </w:r>
      <w:r w:rsidR="00774E38">
        <w:t>:</w:t>
      </w:r>
      <w:r w:rsidRPr="0096624D">
        <w:t xml:space="preserve"> </w:t>
      </w:r>
    </w:p>
    <w:p w14:paraId="2541652D" w14:textId="77777777" w:rsidR="0090122A" w:rsidRPr="0096624D" w:rsidRDefault="0090122A" w:rsidP="00ED69BB">
      <w:pPr>
        <w:pStyle w:val="ListParagraph"/>
        <w:numPr>
          <w:ilvl w:val="0"/>
          <w:numId w:val="56"/>
        </w:numPr>
      </w:pPr>
      <w:r w:rsidRPr="0096624D">
        <w:t xml:space="preserve">The Fire Service Pond (FSP), which is the mine’s dirty water storage with a capacity of around 9,400 ML and is used for mine fire protection, dust suppression and supplemental power station cooling water. The FSP is located in the southeast section of the YOC. </w:t>
      </w:r>
    </w:p>
    <w:p w14:paraId="58D3430B" w14:textId="77777777" w:rsidR="0090122A" w:rsidRPr="0096624D" w:rsidRDefault="0090122A" w:rsidP="00ED69BB">
      <w:pPr>
        <w:pStyle w:val="ListParagraph"/>
        <w:numPr>
          <w:ilvl w:val="0"/>
          <w:numId w:val="56"/>
        </w:numPr>
      </w:pPr>
      <w:r w:rsidRPr="0096624D">
        <w:t>The Floc</w:t>
      </w:r>
      <w:r>
        <w:t>culation</w:t>
      </w:r>
      <w:r w:rsidRPr="0096624D">
        <w:t xml:space="preserve"> Pond located to the south of the FSP where excess water is treated prior to discharge to the Morwell River.</w:t>
      </w:r>
    </w:p>
    <w:p w14:paraId="3BBFD2B7" w14:textId="6B939429" w:rsidR="0090122A" w:rsidRPr="0096624D" w:rsidRDefault="0090122A" w:rsidP="00ED69BB">
      <w:pPr>
        <w:pStyle w:val="ListParagraph"/>
        <w:numPr>
          <w:ilvl w:val="0"/>
          <w:numId w:val="56"/>
        </w:numPr>
      </w:pPr>
      <w:r w:rsidRPr="0096624D">
        <w:t>Township Lake</w:t>
      </w:r>
      <w:r w:rsidR="00376247">
        <w:t xml:space="preserve"> (also referred to as Lake Placid)</w:t>
      </w:r>
      <w:r w:rsidRPr="0096624D">
        <w:t xml:space="preserve"> located in the eastern section of the Township Field overburden dump, receives overburden dump drainage (which can be acidic) and wastewater from the Power Station. This allows sediments to settle prior to being discharged to the FSP. </w:t>
      </w:r>
    </w:p>
    <w:p w14:paraId="49038887" w14:textId="77777777" w:rsidR="0090122A" w:rsidRPr="0096624D" w:rsidRDefault="0090122A" w:rsidP="00ED69BB">
      <w:pPr>
        <w:pStyle w:val="ListParagraph"/>
        <w:numPr>
          <w:ilvl w:val="0"/>
          <w:numId w:val="56"/>
        </w:numPr>
      </w:pPr>
      <w:r w:rsidRPr="0096624D">
        <w:t>Witts Gully Reservoir to the southwest of YOC is an external fire service water supply for the mine.</w:t>
      </w:r>
    </w:p>
    <w:p w14:paraId="279978EA" w14:textId="77777777" w:rsidR="0090122A" w:rsidRPr="0096624D" w:rsidRDefault="0090122A" w:rsidP="00ED69BB">
      <w:pPr>
        <w:pStyle w:val="ListParagraph"/>
        <w:numPr>
          <w:ilvl w:val="0"/>
          <w:numId w:val="56"/>
        </w:numPr>
      </w:pPr>
      <w:r w:rsidRPr="0096624D">
        <w:t xml:space="preserve">Ash slurry is deposited in the Twin Ash Ponds located north of the Latrobe River in the former Yallourn North Open Cut (YNOC) where it is dried out before being excavated and deposited in the ash landfills, also located in the YNOC. A new Return Water Basin was constructed </w:t>
      </w:r>
      <w:r w:rsidRPr="00B060AA">
        <w:t>in 2016</w:t>
      </w:r>
      <w:r w:rsidRPr="0096624D">
        <w:t xml:space="preserve"> which receives the decant water from the ash pond for reuse in the Power Station. </w:t>
      </w:r>
    </w:p>
    <w:p w14:paraId="45C062A1" w14:textId="77777777" w:rsidR="0090122A" w:rsidRPr="0096624D" w:rsidRDefault="0090122A" w:rsidP="00ED69BB">
      <w:pPr>
        <w:pStyle w:val="ListParagraph"/>
        <w:numPr>
          <w:ilvl w:val="0"/>
          <w:numId w:val="56"/>
        </w:numPr>
      </w:pPr>
      <w:r w:rsidRPr="0096624D">
        <w:t>Drainage ponds are located in base of East Field and Maryvale Fields to collect pit runoff.</w:t>
      </w:r>
    </w:p>
    <w:p w14:paraId="394E5878" w14:textId="56742515" w:rsidR="00047818" w:rsidRPr="0096624D" w:rsidRDefault="00047818" w:rsidP="00047818">
      <w:r w:rsidRPr="0096624D">
        <w:t xml:space="preserve">A site location plan showing these features </w:t>
      </w:r>
      <w:r>
        <w:t>is</w:t>
      </w:r>
      <w:r w:rsidRPr="0096624D">
        <w:t xml:space="preserve"> presented in </w:t>
      </w:r>
      <w:r>
        <w:rPr>
          <w:highlight w:val="yellow"/>
        </w:rPr>
        <w:fldChar w:fldCharType="begin"/>
      </w:r>
      <w:r>
        <w:instrText xml:space="preserve"> REF _Ref197420638 \h </w:instrText>
      </w:r>
      <w:r>
        <w:rPr>
          <w:highlight w:val="yellow"/>
        </w:rPr>
      </w:r>
      <w:r>
        <w:rPr>
          <w:highlight w:val="yellow"/>
        </w:rPr>
        <w:fldChar w:fldCharType="separate"/>
      </w:r>
      <w:r w:rsidR="00D35BC0">
        <w:t xml:space="preserve">Figure </w:t>
      </w:r>
      <w:r w:rsidR="00D35BC0">
        <w:rPr>
          <w:noProof/>
        </w:rPr>
        <w:t>8</w:t>
      </w:r>
      <w:r w:rsidR="00D35BC0">
        <w:noBreakHyphen/>
      </w:r>
      <w:r w:rsidR="00D35BC0">
        <w:rPr>
          <w:noProof/>
        </w:rPr>
        <w:t>65</w:t>
      </w:r>
      <w:r>
        <w:rPr>
          <w:highlight w:val="yellow"/>
        </w:rPr>
        <w:fldChar w:fldCharType="end"/>
      </w:r>
      <w:r>
        <w:t>.</w:t>
      </w:r>
    </w:p>
    <w:p w14:paraId="0094881E" w14:textId="77777777" w:rsidR="0090122A" w:rsidRPr="0096624D" w:rsidRDefault="0090122A" w:rsidP="0090122A">
      <w:pPr>
        <w:pStyle w:val="Sub-HeadingNot-Numbered"/>
      </w:pPr>
      <w:r w:rsidRPr="008C27ED">
        <w:t>Land Use &amp; Vegetation</w:t>
      </w:r>
    </w:p>
    <w:p w14:paraId="5D36A144" w14:textId="0EA316BB" w:rsidR="0090122A" w:rsidRPr="0096624D" w:rsidRDefault="0090122A" w:rsidP="0090122A">
      <w:r w:rsidRPr="0096624D">
        <w:t xml:space="preserve">The </w:t>
      </w:r>
      <w:r>
        <w:t xml:space="preserve">site is zoned </w:t>
      </w:r>
      <w:r w:rsidRPr="0096624D">
        <w:t xml:space="preserve">“Special Use Zone 1 Brown Coal” </w:t>
      </w:r>
      <w:r>
        <w:t>within the Latrobe City Council</w:t>
      </w:r>
      <w:r w:rsidRPr="0096624D">
        <w:t>. To the north of the mine the Latrobe River frontage is zoned “Public Conservation and Resource” and east of the mine the Maryvale Paper Mill is zoned “Industrial 2”.  Farming zones are found to between the mine and township of Newborough to the east and Morwell</w:t>
      </w:r>
      <w:r w:rsidR="00220A88">
        <w:t xml:space="preserve"> township</w:t>
      </w:r>
      <w:r w:rsidRPr="0096624D">
        <w:t xml:space="preserve"> to the </w:t>
      </w:r>
      <w:r w:rsidR="008C27ED" w:rsidRPr="0096624D">
        <w:t>southeast</w:t>
      </w:r>
      <w:r w:rsidRPr="0096624D">
        <w:t xml:space="preserve">.  Land in the region has been extensively cleared for agriculture and commercial forestry. Remnant vegetation is found along watercourses and isolated pockets generally associated with road reserves and drainage lines.  Further discussion on Groundwater Dependent Ecosystems (GDEs) in the Yallourn Mine region is found in </w:t>
      </w:r>
      <w:r w:rsidRPr="000D3671">
        <w:t xml:space="preserve">Section </w:t>
      </w:r>
      <w:r w:rsidR="00B87C5A">
        <w:fldChar w:fldCharType="begin"/>
      </w:r>
      <w:r w:rsidR="00B87C5A">
        <w:instrText xml:space="preserve"> REF _Ref198038027 \r \h </w:instrText>
      </w:r>
      <w:r w:rsidR="00B87C5A">
        <w:fldChar w:fldCharType="separate"/>
      </w:r>
      <w:r w:rsidR="00D35BC0">
        <w:t>5.5.5</w:t>
      </w:r>
      <w:r w:rsidR="00B87C5A">
        <w:fldChar w:fldCharType="end"/>
      </w:r>
      <w:r w:rsidRPr="000D3671">
        <w:t>.</w:t>
      </w:r>
    </w:p>
    <w:p w14:paraId="13D59AA7" w14:textId="77777777" w:rsidR="0090122A" w:rsidRPr="0096624D" w:rsidRDefault="0090122A" w:rsidP="004E7B68">
      <w:pPr>
        <w:pStyle w:val="Heading4"/>
      </w:pPr>
      <w:r w:rsidRPr="0096624D">
        <w:t>Climate Consideration – Historical &amp; Future</w:t>
      </w:r>
    </w:p>
    <w:p w14:paraId="049ABBA8" w14:textId="77777777" w:rsidR="0090122A" w:rsidRPr="0096624D" w:rsidRDefault="0090122A" w:rsidP="0090122A">
      <w:pPr>
        <w:pStyle w:val="Sub-HeadingNot-Numbered"/>
      </w:pPr>
      <w:r w:rsidRPr="0096624D">
        <w:t>Historical Climate</w:t>
      </w:r>
    </w:p>
    <w:p w14:paraId="3F1DDE58" w14:textId="1D45FEF9" w:rsidR="0090122A" w:rsidRPr="0096624D" w:rsidRDefault="0090122A" w:rsidP="0090122A">
      <w:r w:rsidRPr="0096624D">
        <w:t xml:space="preserve">The </w:t>
      </w:r>
      <w:r w:rsidR="00113991">
        <w:t>c</w:t>
      </w:r>
      <w:r w:rsidRPr="0096624D">
        <w:t xml:space="preserve">limate in the region is temperate and generally features cool to warm summers and mild to cool winters. Climate data for the conceptual hydrogeological model has been sourced from SILO for the Bureau of Meteorology (BoM) Morwell (Latrobe Valley Airport) climate station (station number 085280). BoM maintains a rainfall record at this site since 1984 and SILO has interpolated the data prior to this period based on the surrounding rainfall records. Mean monthly climate statistics for temperature, rainfall and evaporation are shown in </w:t>
      </w:r>
      <w:r w:rsidR="007B102F">
        <w:fldChar w:fldCharType="begin"/>
      </w:r>
      <w:r w:rsidR="007B102F">
        <w:instrText xml:space="preserve"> REF _Ref198296025 \h </w:instrText>
      </w:r>
      <w:r w:rsidR="007B102F">
        <w:fldChar w:fldCharType="separate"/>
      </w:r>
      <w:r w:rsidR="00D35BC0">
        <w:t xml:space="preserve">Figure </w:t>
      </w:r>
      <w:r w:rsidR="00D35BC0">
        <w:rPr>
          <w:noProof/>
        </w:rPr>
        <w:t>8</w:t>
      </w:r>
      <w:r w:rsidR="00D35BC0">
        <w:noBreakHyphen/>
      </w:r>
      <w:r w:rsidR="00D35BC0">
        <w:rPr>
          <w:noProof/>
        </w:rPr>
        <w:t>8</w:t>
      </w:r>
      <w:r w:rsidR="007B102F">
        <w:fldChar w:fldCharType="end"/>
      </w:r>
      <w:r w:rsidRPr="0096624D">
        <w:t xml:space="preserve">. </w:t>
      </w:r>
    </w:p>
    <w:p w14:paraId="77E7A64A" w14:textId="782A2303" w:rsidR="0090122A" w:rsidRPr="0096624D" w:rsidRDefault="0090122A" w:rsidP="0090122A">
      <w:r w:rsidRPr="0096624D">
        <w:t xml:space="preserve">The </w:t>
      </w:r>
      <w:r w:rsidR="00E91C43" w:rsidRPr="0096624D">
        <w:t>long-term</w:t>
      </w:r>
      <w:r w:rsidRPr="0096624D">
        <w:t xml:space="preserve"> average annual rainfall is 751 mm with October being the wettest month (76 mm) and February being the driest (46 mm). The </w:t>
      </w:r>
      <w:r w:rsidR="00E91C43" w:rsidRPr="0096624D">
        <w:t>long-term</w:t>
      </w:r>
      <w:r w:rsidRPr="0096624D">
        <w:t xml:space="preserve"> average annual evaporation is 1,233 mm and the mean monthly evaporation exceeds the mean annual rainfall September through to April.  Rainfall exceeds the evaporation May through to August. </w:t>
      </w:r>
    </w:p>
    <w:p w14:paraId="0CE35A4D" w14:textId="77EC764F" w:rsidR="0090122A" w:rsidRPr="0096624D" w:rsidRDefault="0090122A" w:rsidP="0090122A">
      <w:r w:rsidRPr="0096624D">
        <w:t>To interpret historic rainfall trends the cumulative monthly precipitation residual (also known as Cumulative Departure from Mean Rainfall) has been calculated from the SILO data. A rise in the precipitation residual indicates above average rainfall and a fall indicates below average rainfall. The annual and monthly rainfall since 1900, along with the cumulative monthly precipitation residual, are plotted in</w:t>
      </w:r>
      <w:r w:rsidR="00693169">
        <w:t xml:space="preserve"> </w:t>
      </w:r>
      <w:r w:rsidR="00693169">
        <w:fldChar w:fldCharType="begin"/>
      </w:r>
      <w:r w:rsidR="00693169">
        <w:instrText xml:space="preserve"> REF _Ref198296025 \h </w:instrText>
      </w:r>
      <w:r w:rsidR="00693169">
        <w:fldChar w:fldCharType="separate"/>
      </w:r>
      <w:r w:rsidR="00D35BC0">
        <w:t xml:space="preserve">Figure </w:t>
      </w:r>
      <w:r w:rsidR="00D35BC0">
        <w:rPr>
          <w:noProof/>
        </w:rPr>
        <w:t>8</w:t>
      </w:r>
      <w:r w:rsidR="00D35BC0">
        <w:noBreakHyphen/>
      </w:r>
      <w:r w:rsidR="00D35BC0">
        <w:rPr>
          <w:noProof/>
        </w:rPr>
        <w:t>8</w:t>
      </w:r>
      <w:r w:rsidR="00693169">
        <w:fldChar w:fldCharType="end"/>
      </w:r>
      <w:r w:rsidRPr="0096624D">
        <w:t>. The figure indicates periods of generally below average rainfall from 1901 to 1916, 1937 to 1945, 1961 to 1983, 1997 to 2009 and 2012 to 2016. Conversely, periods of generally above average rainfall were recorded from 1916 to 1937, 1945 to 1961, 1983 to 1997 and 2010 to 2012.</w:t>
      </w:r>
    </w:p>
    <w:p w14:paraId="090BE15E" w14:textId="7CA23A0B" w:rsidR="0090122A" w:rsidRPr="0096624D" w:rsidRDefault="0090122A" w:rsidP="0090122A">
      <w:r w:rsidRPr="0096624D">
        <w:t xml:space="preserve">Climate is variable across Gippsland. </w:t>
      </w:r>
      <w:r w:rsidR="002D44A7">
        <w:fldChar w:fldCharType="begin"/>
      </w:r>
      <w:r w:rsidR="002D44A7">
        <w:instrText xml:space="preserve"> REF _Ref198725638 \h </w:instrText>
      </w:r>
      <w:r w:rsidR="002D44A7">
        <w:fldChar w:fldCharType="separate"/>
      </w:r>
      <w:r w:rsidR="00D35BC0" w:rsidRPr="0096624D">
        <w:t xml:space="preserve">Figure </w:t>
      </w:r>
      <w:r w:rsidR="00D35BC0">
        <w:rPr>
          <w:noProof/>
        </w:rPr>
        <w:t>8</w:t>
      </w:r>
      <w:r w:rsidR="00D35BC0">
        <w:noBreakHyphen/>
      </w:r>
      <w:r w:rsidR="00D35BC0">
        <w:rPr>
          <w:noProof/>
        </w:rPr>
        <w:t>9</w:t>
      </w:r>
      <w:r w:rsidR="002D44A7">
        <w:fldChar w:fldCharType="end"/>
      </w:r>
      <w:r w:rsidR="002D44A7">
        <w:t xml:space="preserve"> </w:t>
      </w:r>
      <w:r w:rsidRPr="0096624D">
        <w:t xml:space="preserve">presents the spatial distribution of </w:t>
      </w:r>
      <w:r w:rsidR="000D3CDA" w:rsidRPr="0096624D">
        <w:t>long-term</w:t>
      </w:r>
      <w:r w:rsidRPr="0096624D">
        <w:t xml:space="preserve"> average annual rainfall in the Moe Swamp Basin and the Gippsland Basin, based on BoM’s 1976 to 2005 average gridded rainfall data (the most recent 30-year average data available from BoM). Regions of high rainfall occur over topographically elevated areas in the west, including the Narracan Block, Balook Block and Southern Highlands, with the maximum average rainfall of around 1,100 mm/yr. Rainfall decreases to the east and southeast of the Yallourn Mine, from around 800 mm/yr to around 600 mm/yr in the central Gippsland Basin. </w:t>
      </w:r>
      <w:r w:rsidR="006269CC">
        <w:fldChar w:fldCharType="begin"/>
      </w:r>
      <w:r w:rsidR="006269CC">
        <w:instrText xml:space="preserve"> REF _Ref198296074 \h </w:instrText>
      </w:r>
      <w:r w:rsidR="006269CC">
        <w:fldChar w:fldCharType="separate"/>
      </w:r>
      <w:r w:rsidR="00D35BC0" w:rsidRPr="0096624D">
        <w:t xml:space="preserve">Figure </w:t>
      </w:r>
      <w:r w:rsidR="00D35BC0">
        <w:rPr>
          <w:noProof/>
        </w:rPr>
        <w:t>8</w:t>
      </w:r>
      <w:r w:rsidR="00D35BC0">
        <w:noBreakHyphen/>
      </w:r>
      <w:r w:rsidR="00D35BC0">
        <w:rPr>
          <w:noProof/>
        </w:rPr>
        <w:t>11</w:t>
      </w:r>
      <w:r w:rsidR="006269CC">
        <w:fldChar w:fldCharType="end"/>
      </w:r>
      <w:r>
        <w:t xml:space="preserve"> </w:t>
      </w:r>
      <w:r w:rsidRPr="0096624D">
        <w:t xml:space="preserve">presents the spatial distribution of </w:t>
      </w:r>
      <w:r w:rsidR="000D3CDA" w:rsidRPr="0096624D">
        <w:t>long-term</w:t>
      </w:r>
      <w:r w:rsidRPr="0096624D">
        <w:t xml:space="preserve"> average annual evapotranspiration across the Gippsland Basin, based on BoM’s 1961 to 1990 average gridded areal actual evapotranspiration data (the most recent 30-year average data). Evapotranspiration varies from around 1,100 mm/yr in topographically elevated areas (the Narracan Block and Southern Highlands) to around 1,300 mm/yr in low-lying areas to the east near Maffra.  </w:t>
      </w:r>
    </w:p>
    <w:p w14:paraId="27D178C4" w14:textId="77777777" w:rsidR="0090122A" w:rsidRDefault="0090122A" w:rsidP="00FF2344">
      <w:pPr>
        <w:keepNext/>
        <w:jc w:val="center"/>
      </w:pPr>
      <w:r w:rsidRPr="0096624D">
        <w:rPr>
          <w:noProof/>
          <w:lang w:eastAsia="en-AU"/>
        </w:rPr>
        <w:drawing>
          <wp:inline distT="0" distB="0" distL="0" distR="0" wp14:anchorId="135A1B37" wp14:editId="3DD44F6F">
            <wp:extent cx="5400000" cy="2323524"/>
            <wp:effectExtent l="0" t="0" r="0" b="635"/>
            <wp:docPr id="648394675" name="Picture 648394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a:extLst>
                        <a:ext uri="{28A0092B-C50C-407E-A947-70E740481C1C}">
                          <a14:useLocalDpi xmlns:a14="http://schemas.microsoft.com/office/drawing/2010/main" val="0"/>
                        </a:ext>
                      </a:extLst>
                    </a:blip>
                    <a:srcRect l="1647"/>
                    <a:stretch/>
                  </pic:blipFill>
                  <pic:spPr bwMode="auto">
                    <a:xfrm>
                      <a:off x="0" y="0"/>
                      <a:ext cx="5400000" cy="2323524"/>
                    </a:xfrm>
                    <a:prstGeom prst="rect">
                      <a:avLst/>
                    </a:prstGeom>
                    <a:noFill/>
                    <a:ln>
                      <a:noFill/>
                    </a:ln>
                    <a:extLst>
                      <a:ext uri="{53640926-AAD7-44D8-BBD7-CCE9431645EC}">
                        <a14:shadowObscured xmlns:a14="http://schemas.microsoft.com/office/drawing/2010/main"/>
                      </a:ext>
                    </a:extLst>
                  </pic:spPr>
                </pic:pic>
              </a:graphicData>
            </a:graphic>
          </wp:inline>
        </w:drawing>
      </w:r>
    </w:p>
    <w:p w14:paraId="2A12B1B9" w14:textId="1198BA56" w:rsidR="0090122A" w:rsidRPr="0096624D" w:rsidRDefault="0090122A" w:rsidP="0090122A">
      <w:pPr>
        <w:pStyle w:val="Caption"/>
      </w:pPr>
      <w:bookmarkStart w:id="308" w:name="_Ref198296025"/>
      <w:bookmarkStart w:id="309" w:name="_Ref198725537"/>
      <w:bookmarkStart w:id="310" w:name="_Toc21012550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w:t>
      </w:r>
      <w:r w:rsidR="00946086">
        <w:fldChar w:fldCharType="end"/>
      </w:r>
      <w:bookmarkEnd w:id="308"/>
      <w:r w:rsidR="00D17350">
        <w:t>:</w:t>
      </w:r>
      <w:r w:rsidRPr="00326BE0">
        <w:t xml:space="preserve"> </w:t>
      </w:r>
      <w:r w:rsidRPr="0096624D">
        <w:t>Monthly Climate Statistics – Station 85280</w:t>
      </w:r>
      <w:bookmarkEnd w:id="309"/>
      <w:bookmarkEnd w:id="310"/>
    </w:p>
    <w:p w14:paraId="4951F40F" w14:textId="77777777" w:rsidR="0090122A" w:rsidRPr="0096624D" w:rsidRDefault="0090122A" w:rsidP="0090122A">
      <w:pPr>
        <w:jc w:val="center"/>
      </w:pPr>
      <w:r w:rsidRPr="0096624D">
        <w:rPr>
          <w:noProof/>
        </w:rPr>
        <w:drawing>
          <wp:inline distT="0" distB="0" distL="0" distR="0" wp14:anchorId="6E2A8C43" wp14:editId="12107A98">
            <wp:extent cx="5400000" cy="2305952"/>
            <wp:effectExtent l="0" t="0" r="0" b="0"/>
            <wp:docPr id="1166530386"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83737" name="Picture 1" descr="A graph with numbers and lines&#10;&#10;AI-generated content may be incorrect."/>
                    <pic:cNvPicPr/>
                  </pic:nvPicPr>
                  <pic:blipFill>
                    <a:blip r:embed="rId76"/>
                    <a:stretch>
                      <a:fillRect/>
                    </a:stretch>
                  </pic:blipFill>
                  <pic:spPr>
                    <a:xfrm>
                      <a:off x="0" y="0"/>
                      <a:ext cx="5400000" cy="2305952"/>
                    </a:xfrm>
                    <a:prstGeom prst="rect">
                      <a:avLst/>
                    </a:prstGeom>
                  </pic:spPr>
                </pic:pic>
              </a:graphicData>
            </a:graphic>
          </wp:inline>
        </w:drawing>
      </w:r>
    </w:p>
    <w:p w14:paraId="680CBD70" w14:textId="1A2B18BC" w:rsidR="0090122A" w:rsidRPr="0096624D" w:rsidRDefault="0090122A" w:rsidP="0090122A">
      <w:pPr>
        <w:pStyle w:val="Caption"/>
      </w:pPr>
      <w:bookmarkStart w:id="311" w:name="_Ref198725638"/>
      <w:bookmarkStart w:id="312" w:name="_Toc210125508"/>
      <w:r w:rsidRPr="0096624D">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w:t>
      </w:r>
      <w:r w:rsidR="00946086">
        <w:fldChar w:fldCharType="end"/>
      </w:r>
      <w:bookmarkEnd w:id="311"/>
      <w:r w:rsidR="00D17350">
        <w:t>:</w:t>
      </w:r>
      <w:r w:rsidRPr="0096624D">
        <w:t xml:space="preserve"> Long Term Rainfall Trend – Station 8580</w:t>
      </w:r>
      <w:bookmarkEnd w:id="312"/>
    </w:p>
    <w:p w14:paraId="278A88C7" w14:textId="77777777" w:rsidR="00897914" w:rsidRDefault="00897914" w:rsidP="0090122A">
      <w:pPr>
        <w:pStyle w:val="Sub-HeadingNot-Numbered"/>
      </w:pPr>
    </w:p>
    <w:p w14:paraId="146D65E5" w14:textId="77777777" w:rsidR="00897914" w:rsidRDefault="00897914" w:rsidP="0090122A">
      <w:pPr>
        <w:pStyle w:val="Sub-HeadingNot-Numbered"/>
      </w:pPr>
    </w:p>
    <w:p w14:paraId="208CD8AC" w14:textId="77777777" w:rsidR="00897914" w:rsidRDefault="00897914" w:rsidP="0090122A">
      <w:pPr>
        <w:pStyle w:val="Sub-HeadingNot-Numbered"/>
      </w:pPr>
    </w:p>
    <w:p w14:paraId="7857A1C1" w14:textId="43EAC4CE" w:rsidR="0090122A" w:rsidRPr="0096624D" w:rsidRDefault="0090122A" w:rsidP="0090122A">
      <w:pPr>
        <w:pStyle w:val="Sub-HeadingNot-Numbered"/>
      </w:pPr>
      <w:r w:rsidRPr="0096624D">
        <w:t>Potential Future Climate</w:t>
      </w:r>
    </w:p>
    <w:p w14:paraId="54E55E73" w14:textId="4A31E6B8" w:rsidR="0090122A" w:rsidRPr="0096624D" w:rsidRDefault="0090122A" w:rsidP="0090122A">
      <w:r w:rsidRPr="0096624D">
        <w:t>In 2016, the Department of Environment, Land, Water and Planning (DELWP) released “Guidelines for Assessing the Impact of Climate Change on Water Supplies” which documented revised estimates for rainfall, evaporation and runoff factors from 2040 to 2065 for each of Victoria’s river basins. The guidelines considered three climate change projections representing low, medium and high impacts on the availability of water from climate dependent sources. Three climate change scenarios are then derived from the 10th percentile, median, and 90th percentile rainfall runoff responses.  The guidelines were updated in 2020</w:t>
      </w:r>
      <w:r w:rsidR="0080057F">
        <w:t xml:space="preserve"> </w:t>
      </w:r>
      <w:r w:rsidR="0080057F">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80057F">
        <w:fldChar w:fldCharType="separate"/>
      </w:r>
      <w:r w:rsidR="0080057F">
        <w:rPr>
          <w:noProof/>
        </w:rPr>
        <w:t>(DELWP 2020)</w:t>
      </w:r>
      <w:r w:rsidR="0080057F">
        <w:fldChar w:fldCharType="end"/>
      </w:r>
      <w:r w:rsidRPr="0096624D">
        <w:t xml:space="preserve">. </w:t>
      </w:r>
    </w:p>
    <w:p w14:paraId="7E654CFF" w14:textId="77777777" w:rsidR="0090122A" w:rsidRPr="0096624D" w:rsidRDefault="0090122A" w:rsidP="0090122A">
      <w:r w:rsidRPr="0096624D">
        <w:t xml:space="preserve">The guidelines also contain recommended methods for estimating climate change impacts on groundwater. The guidelines recognise that shallow unconfined aquifers, classified as those with depth to water of less than 20 m, can respond to climate changes quickly (for example, within 1 to 2 years). The guidelines indicate that for highly responsive unconfined aquifers with a high level of connection to surface water courses (and rainfall), the climate change factors applied to runoff may provide more conservative indications of impacts on groundwater resources than those applied to rainfall.  </w:t>
      </w:r>
    </w:p>
    <w:p w14:paraId="0F47D012" w14:textId="77777777" w:rsidR="0090122A" w:rsidRPr="0096624D" w:rsidRDefault="0090122A" w:rsidP="0090122A">
      <w:r w:rsidRPr="0096624D">
        <w:t xml:space="preserve">The guidelines describe the need to apply the best available information to inform the assessment of climate change on recharge, taking into consideration site specific features such as the aquifer types, depth to water and a degree of connection to waterways. The climate change scaling factors may be applied to estimate changes to recharge using simple analytical models or more complex numerical models. In the Latrobe Valley, a combination of rainfall-runoff modelling and numerical groundwater modelling has been used to estimate recharge, which can be readily extended to incorporate the rainfall and evaporation scaling factors from the guidelines to assess potential changes to recharge caused by climate change. </w:t>
      </w:r>
    </w:p>
    <w:p w14:paraId="5105F8B6" w14:textId="77777777" w:rsidR="0090122A" w:rsidRPr="0096624D" w:rsidRDefault="0090122A" w:rsidP="0090122A">
      <w:r w:rsidRPr="0096624D">
        <w:t>The guidelines state that confined aquifers generally respond slowly or very little to changes in climate and it is unlikely that any climate-induced changes would be discernible within the 50</w:t>
      </w:r>
      <w:r>
        <w:t>-</w:t>
      </w:r>
      <w:r w:rsidRPr="0096624D">
        <w:t xml:space="preserve">year planning horizon of the guidelines. Therefore, the guidelines do not consider the effects of climate change on the confined aquifers. </w:t>
      </w:r>
    </w:p>
    <w:p w14:paraId="6D234478" w14:textId="7E83A1CD" w:rsidR="0090122A" w:rsidRPr="0096624D" w:rsidRDefault="0090122A" w:rsidP="0090122A">
      <w:r w:rsidRPr="0096624D">
        <w:t xml:space="preserve">In the context of mine closure planning, and specifically the long response time of deep confined aquifers, there is the potential for the post-mining recovery period to extend well beyond the 50-year planning horizon of the guidelines. This means uncertainty in far future climate trends would need to be factored into the assessment of potential </w:t>
      </w:r>
      <w:r w:rsidR="00E91C43" w:rsidRPr="0096624D">
        <w:t>long-term</w:t>
      </w:r>
      <w:r w:rsidRPr="0096624D">
        <w:t xml:space="preserve"> impacts of different closure scenarios on groundwater resources.</w:t>
      </w:r>
    </w:p>
    <w:p w14:paraId="7D068E13" w14:textId="77777777" w:rsidR="0090122A" w:rsidRDefault="0090122A" w:rsidP="0090122A">
      <w:pPr>
        <w:pStyle w:val="Body"/>
        <w:sectPr w:rsidR="0090122A" w:rsidSect="0090122A">
          <w:pgSz w:w="11910" w:h="16840"/>
          <w:pgMar w:top="1134" w:right="567" w:bottom="1315" w:left="567" w:header="720" w:footer="356" w:gutter="0"/>
          <w:cols w:space="709"/>
          <w:titlePg/>
          <w:docGrid w:linePitch="299"/>
        </w:sectPr>
      </w:pPr>
      <w:bookmarkStart w:id="313" w:name="_Ref195785162"/>
      <w:bookmarkStart w:id="314" w:name="_Ref195785165"/>
      <w:bookmarkStart w:id="315" w:name="_Ref195785169"/>
      <w:bookmarkStart w:id="316" w:name="_Ref196817099"/>
    </w:p>
    <w:p w14:paraId="7F85710D" w14:textId="77777777" w:rsidR="0090122A" w:rsidRPr="00EF5C68" w:rsidRDefault="0090122A" w:rsidP="008B7533">
      <w:pPr>
        <w:pStyle w:val="Body"/>
        <w:jc w:val="center"/>
      </w:pPr>
      <w:r w:rsidRPr="00EF5C68">
        <w:rPr>
          <w:noProof/>
        </w:rPr>
        <w:drawing>
          <wp:inline distT="0" distB="0" distL="0" distR="0" wp14:anchorId="39E8B4F2" wp14:editId="2D38DFE5">
            <wp:extent cx="8164801" cy="5600700"/>
            <wp:effectExtent l="0" t="0" r="8255" b="0"/>
            <wp:docPr id="2122715933"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68992" name="Picture 1" descr="A map of a river&#10;&#10;AI-generated content may be incorrect."/>
                    <pic:cNvPicPr/>
                  </pic:nvPicPr>
                  <pic:blipFill>
                    <a:blip r:embed="rId77"/>
                    <a:stretch>
                      <a:fillRect/>
                    </a:stretch>
                  </pic:blipFill>
                  <pic:spPr>
                    <a:xfrm>
                      <a:off x="0" y="0"/>
                      <a:ext cx="8205288" cy="5628472"/>
                    </a:xfrm>
                    <a:prstGeom prst="rect">
                      <a:avLst/>
                    </a:prstGeom>
                  </pic:spPr>
                </pic:pic>
              </a:graphicData>
            </a:graphic>
          </wp:inline>
        </w:drawing>
      </w:r>
    </w:p>
    <w:p w14:paraId="3D4EED32" w14:textId="255293B5" w:rsidR="0090122A" w:rsidRPr="0096624D" w:rsidRDefault="0090122A" w:rsidP="0090122A">
      <w:pPr>
        <w:pStyle w:val="Caption"/>
      </w:pPr>
      <w:bookmarkStart w:id="317" w:name="_Ref198296048"/>
      <w:bookmarkStart w:id="318" w:name="_Toc210125509"/>
      <w:r w:rsidRPr="00EF5C68">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0</w:t>
      </w:r>
      <w:r w:rsidR="00946086">
        <w:fldChar w:fldCharType="end"/>
      </w:r>
      <w:bookmarkEnd w:id="317"/>
      <w:r w:rsidR="00D17350">
        <w:t>:</w:t>
      </w:r>
      <w:r w:rsidRPr="00EF5C68">
        <w:t xml:space="preserve"> </w:t>
      </w:r>
      <w:r w:rsidRPr="0096624D">
        <w:t xml:space="preserve">Long </w:t>
      </w:r>
      <w:r w:rsidR="009331B5">
        <w:t>T</w:t>
      </w:r>
      <w:r w:rsidRPr="0096624D">
        <w:t xml:space="preserve">erm </w:t>
      </w:r>
      <w:r w:rsidR="009331B5">
        <w:t>A</w:t>
      </w:r>
      <w:r w:rsidRPr="0096624D">
        <w:t xml:space="preserve">verage </w:t>
      </w:r>
      <w:r w:rsidR="009331B5">
        <w:t>R</w:t>
      </w:r>
      <w:r w:rsidRPr="0096624D">
        <w:t xml:space="preserve">ainfall </w:t>
      </w:r>
      <w:r w:rsidR="009331B5">
        <w:t>D</w:t>
      </w:r>
      <w:r w:rsidRPr="0096624D">
        <w:t>istributi</w:t>
      </w:r>
      <w:r>
        <w:t>on</w:t>
      </w:r>
      <w:r w:rsidR="002B1A1C">
        <w:t xml:space="preserve"> </w:t>
      </w:r>
      <w:r w:rsidR="002B1A1C">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2B1A1C">
        <w:fldChar w:fldCharType="separate"/>
      </w:r>
      <w:r w:rsidR="00673C6F">
        <w:rPr>
          <w:noProof/>
        </w:rPr>
        <w:t>(GHD 2023)</w:t>
      </w:r>
      <w:bookmarkEnd w:id="318"/>
      <w:r w:rsidR="002B1A1C">
        <w:fldChar w:fldCharType="end"/>
      </w:r>
    </w:p>
    <w:p w14:paraId="2DDFEE2A" w14:textId="77777777" w:rsidR="0090122A" w:rsidRDefault="0090122A" w:rsidP="008B7533">
      <w:pPr>
        <w:pStyle w:val="Body"/>
        <w:jc w:val="center"/>
      </w:pPr>
      <w:r w:rsidRPr="002E60EB">
        <w:rPr>
          <w:noProof/>
        </w:rPr>
        <w:drawing>
          <wp:inline distT="0" distB="0" distL="0" distR="0" wp14:anchorId="56DD1B4D" wp14:editId="738DD125">
            <wp:extent cx="7705725" cy="5293275"/>
            <wp:effectExtent l="0" t="0" r="0" b="3175"/>
            <wp:docPr id="10752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47661" name=""/>
                    <pic:cNvPicPr/>
                  </pic:nvPicPr>
                  <pic:blipFill>
                    <a:blip r:embed="rId78"/>
                    <a:stretch>
                      <a:fillRect/>
                    </a:stretch>
                  </pic:blipFill>
                  <pic:spPr>
                    <a:xfrm>
                      <a:off x="0" y="0"/>
                      <a:ext cx="7774180" cy="5340299"/>
                    </a:xfrm>
                    <a:prstGeom prst="rect">
                      <a:avLst/>
                    </a:prstGeom>
                  </pic:spPr>
                </pic:pic>
              </a:graphicData>
            </a:graphic>
          </wp:inline>
        </w:drawing>
      </w:r>
    </w:p>
    <w:p w14:paraId="02C07A6F" w14:textId="1B6745B0" w:rsidR="0090122A" w:rsidRPr="0096624D" w:rsidRDefault="0090122A" w:rsidP="0090122A">
      <w:pPr>
        <w:pStyle w:val="Caption"/>
        <w:sectPr w:rsidR="0090122A" w:rsidRPr="0096624D" w:rsidSect="000911F1">
          <w:pgSz w:w="16840" w:h="11910" w:orient="landscape" w:code="9"/>
          <w:pgMar w:top="720" w:right="720" w:bottom="720" w:left="720" w:header="720" w:footer="357" w:gutter="0"/>
          <w:cols w:space="709"/>
          <w:titlePg/>
          <w:docGrid w:linePitch="299"/>
        </w:sectPr>
      </w:pPr>
      <w:bookmarkStart w:id="319" w:name="_Ref198296074"/>
      <w:bookmarkStart w:id="320" w:name="_Toc210125510"/>
      <w:r w:rsidRPr="0096624D">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1</w:t>
      </w:r>
      <w:r w:rsidR="00946086">
        <w:fldChar w:fldCharType="end"/>
      </w:r>
      <w:bookmarkEnd w:id="319"/>
      <w:r w:rsidR="00D17350">
        <w:t>:</w:t>
      </w:r>
      <w:r w:rsidRPr="0096624D">
        <w:t xml:space="preserve"> Long </w:t>
      </w:r>
      <w:r w:rsidR="009331B5">
        <w:t>T</w:t>
      </w:r>
      <w:r w:rsidRPr="0096624D">
        <w:t xml:space="preserve">erm </w:t>
      </w:r>
      <w:r w:rsidR="009331B5">
        <w:t>A</w:t>
      </w:r>
      <w:r w:rsidRPr="0096624D">
        <w:t xml:space="preserve">verage </w:t>
      </w:r>
      <w:r w:rsidR="009331B5">
        <w:t>P</w:t>
      </w:r>
      <w:r w:rsidRPr="0096624D">
        <w:t xml:space="preserve">an </w:t>
      </w:r>
      <w:r w:rsidR="009331B5">
        <w:t>E</w:t>
      </w:r>
      <w:r w:rsidRPr="0096624D">
        <w:t xml:space="preserve">vaporation </w:t>
      </w:r>
      <w:r w:rsidR="009331B5">
        <w:t>D</w:t>
      </w:r>
      <w:r w:rsidRPr="0096624D">
        <w:t>istribution</w:t>
      </w:r>
      <w:r w:rsidR="002B1A1C">
        <w:t xml:space="preserve"> </w:t>
      </w:r>
      <w:r w:rsidR="002B1A1C">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2B1A1C">
        <w:fldChar w:fldCharType="separate"/>
      </w:r>
      <w:r w:rsidR="00673C6F">
        <w:rPr>
          <w:noProof/>
        </w:rPr>
        <w:t>(GHD 2023)</w:t>
      </w:r>
      <w:bookmarkEnd w:id="320"/>
      <w:r w:rsidR="002B1A1C">
        <w:fldChar w:fldCharType="end"/>
      </w:r>
    </w:p>
    <w:p w14:paraId="2D259824" w14:textId="77777777" w:rsidR="0090122A" w:rsidRPr="0096624D" w:rsidRDefault="0090122A" w:rsidP="004E7B68">
      <w:pPr>
        <w:pStyle w:val="Heading4"/>
      </w:pPr>
      <w:r w:rsidRPr="0096624D">
        <w:t>Regional Geology &amp; Hydrogeology</w:t>
      </w:r>
    </w:p>
    <w:p w14:paraId="164A702E" w14:textId="2CC3D296" w:rsidR="0090122A" w:rsidRPr="0096624D" w:rsidRDefault="0090122A" w:rsidP="0090122A">
      <w:r w:rsidRPr="0096624D">
        <w:t xml:space="preserve">The regional geology and hydrogeology is presented in </w:t>
      </w:r>
      <w:r w:rsidR="00B70018">
        <w:t>S</w:t>
      </w:r>
      <w:r w:rsidRPr="00B70018">
        <w:t xml:space="preserve">ections </w:t>
      </w:r>
      <w:r w:rsidRPr="00B70018">
        <w:fldChar w:fldCharType="begin"/>
      </w:r>
      <w:r w:rsidRPr="00B70018">
        <w:instrText xml:space="preserve"> REF _Ref196815231 \r \h </w:instrText>
      </w:r>
      <w:r w:rsidR="00B70018">
        <w:instrText xml:space="preserve"> \* MERGEFORMAT </w:instrText>
      </w:r>
      <w:r w:rsidRPr="00B70018">
        <w:fldChar w:fldCharType="separate"/>
      </w:r>
      <w:r w:rsidR="00D35BC0">
        <w:t>5.4</w:t>
      </w:r>
      <w:r w:rsidRPr="00B70018">
        <w:fldChar w:fldCharType="end"/>
      </w:r>
      <w:r w:rsidRPr="00B70018">
        <w:t xml:space="preserve"> and </w:t>
      </w:r>
      <w:r w:rsidRPr="00B70018">
        <w:fldChar w:fldCharType="begin"/>
      </w:r>
      <w:r w:rsidRPr="00B70018">
        <w:instrText xml:space="preserve"> REF _Ref196815250 \r \h </w:instrText>
      </w:r>
      <w:r w:rsidR="00B70018">
        <w:instrText xml:space="preserve"> \* MERGEFORMAT </w:instrText>
      </w:r>
      <w:r w:rsidRPr="00B70018">
        <w:fldChar w:fldCharType="separate"/>
      </w:r>
      <w:r w:rsidR="00D35BC0">
        <w:t>5.5</w:t>
      </w:r>
      <w:r w:rsidRPr="00B70018">
        <w:fldChar w:fldCharType="end"/>
      </w:r>
      <w:r w:rsidRPr="00B70018">
        <w:t xml:space="preserve"> .</w:t>
      </w:r>
      <w:r w:rsidRPr="0096624D">
        <w:t xml:space="preserve"> These have been a key consideration to formulation of the Conceptual Hydrogeological Model.</w:t>
      </w:r>
    </w:p>
    <w:p w14:paraId="40BE49AF" w14:textId="77777777" w:rsidR="0090122A" w:rsidRPr="0096624D" w:rsidRDefault="0090122A" w:rsidP="004E7B68">
      <w:pPr>
        <w:pStyle w:val="Heading4"/>
      </w:pPr>
      <w:r w:rsidRPr="0096624D">
        <w:t>Data Investigation &amp; Verification</w:t>
      </w:r>
    </w:p>
    <w:p w14:paraId="5F4DD67D" w14:textId="467C38DD" w:rsidR="0090122A" w:rsidRPr="0096624D" w:rsidRDefault="0090122A" w:rsidP="0090122A">
      <w:r w:rsidRPr="0096624D">
        <w:t>The history of mining in the region is a key consideration in understanding the pathways of groundwater changes from pre-mining environments to current state. A close calibration of such mechanisms in the conceptual model has assis</w:t>
      </w:r>
      <w:r w:rsidR="00E92BF9">
        <w:t>ted</w:t>
      </w:r>
      <w:r w:rsidRPr="0096624D">
        <w:t xml:space="preserve"> in making tighter predictions in the numerical groundwater model. A summary of years of operations at Yallourn site </w:t>
      </w:r>
      <w:r w:rsidR="00047A09">
        <w:t>and</w:t>
      </w:r>
      <w:r w:rsidRPr="0096624D">
        <w:t xml:space="preserve"> development of mining cycles are further presented in </w:t>
      </w:r>
      <w:r w:rsidR="00047A09" w:rsidRPr="00047A09">
        <w:rPr>
          <w:i/>
          <w:iCs/>
        </w:rPr>
        <w:fldChar w:fldCharType="begin"/>
      </w:r>
      <w:r w:rsidR="00047A09" w:rsidRPr="00047A09">
        <w:rPr>
          <w:i/>
          <w:iCs/>
        </w:rPr>
        <w:instrText xml:space="preserve"> REF _Ref198215479 \w \h  \* MERGEFORMAT </w:instrText>
      </w:r>
      <w:r w:rsidR="00047A09" w:rsidRPr="00047A09">
        <w:rPr>
          <w:i/>
          <w:iCs/>
        </w:rPr>
      </w:r>
      <w:r w:rsidR="00047A09" w:rsidRPr="00047A09">
        <w:rPr>
          <w:i/>
          <w:iCs/>
        </w:rPr>
        <w:fldChar w:fldCharType="separate"/>
      </w:r>
      <w:r w:rsidR="00D35BC0">
        <w:rPr>
          <w:i/>
          <w:iCs/>
        </w:rPr>
        <w:t>Chapter 3</w:t>
      </w:r>
      <w:r w:rsidR="00047A09" w:rsidRPr="00047A09">
        <w:rPr>
          <w:i/>
          <w:iCs/>
        </w:rPr>
        <w:fldChar w:fldCharType="end"/>
      </w:r>
      <w:r w:rsidR="00047A09" w:rsidRPr="00047A09">
        <w:rPr>
          <w:i/>
          <w:iCs/>
        </w:rPr>
        <w:t xml:space="preserve"> </w:t>
      </w:r>
      <w:r w:rsidR="00047A09" w:rsidRPr="00047A09">
        <w:rPr>
          <w:i/>
          <w:iCs/>
        </w:rPr>
        <w:fldChar w:fldCharType="begin"/>
      </w:r>
      <w:r w:rsidR="00047A09" w:rsidRPr="00047A09">
        <w:rPr>
          <w:i/>
          <w:iCs/>
        </w:rPr>
        <w:instrText xml:space="preserve"> REF _Ref198215482 \h  \* MERGEFORMAT </w:instrText>
      </w:r>
      <w:r w:rsidR="00047A09" w:rsidRPr="00047A09">
        <w:rPr>
          <w:i/>
          <w:iCs/>
        </w:rPr>
      </w:r>
      <w:r w:rsidR="00047A09" w:rsidRPr="00047A09">
        <w:rPr>
          <w:i/>
          <w:iCs/>
        </w:rPr>
        <w:fldChar w:fldCharType="separate"/>
      </w:r>
      <w:r w:rsidR="00D35BC0" w:rsidRPr="00D35BC0">
        <w:rPr>
          <w:i/>
          <w:iCs/>
        </w:rPr>
        <w:t>Project Overview and History</w:t>
      </w:r>
      <w:r w:rsidR="00047A09" w:rsidRPr="00047A09">
        <w:rPr>
          <w:i/>
          <w:iCs/>
        </w:rPr>
        <w:fldChar w:fldCharType="end"/>
      </w:r>
      <w:r w:rsidR="00047A09" w:rsidRPr="00047A09">
        <w:rPr>
          <w:i/>
          <w:iCs/>
        </w:rPr>
        <w:t>.</w:t>
      </w:r>
    </w:p>
    <w:p w14:paraId="482A60BC" w14:textId="77777777" w:rsidR="0090122A" w:rsidRPr="0096624D" w:rsidRDefault="0090122A" w:rsidP="0090122A">
      <w:pPr>
        <w:pStyle w:val="Sub-HeadingNot-Numbered"/>
      </w:pPr>
      <w:r w:rsidRPr="0096624D">
        <w:t>Field Investigations and Data Collection</w:t>
      </w:r>
    </w:p>
    <w:p w14:paraId="1CCDF8A5" w14:textId="77777777" w:rsidR="0090122A" w:rsidRPr="0096624D" w:rsidRDefault="0090122A" w:rsidP="0090122A">
      <w:r w:rsidRPr="0096624D">
        <w:t>The knowledge gained from the long history of mining at the Yallourn Mine and collection of a large amount of data over this period has been used to inform the hydrogeological conceptualisation. These have included:</w:t>
      </w:r>
    </w:p>
    <w:p w14:paraId="24C89E72" w14:textId="08F34BB2" w:rsidR="0090122A" w:rsidRPr="00AF6A20" w:rsidRDefault="0090122A" w:rsidP="00ED69BB">
      <w:pPr>
        <w:pStyle w:val="ListParagraph"/>
        <w:numPr>
          <w:ilvl w:val="0"/>
          <w:numId w:val="51"/>
        </w:numPr>
      </w:pPr>
      <w:r w:rsidRPr="00AF6A20">
        <w:t xml:space="preserve">Drilling and Geological Investigations - Data from long history of drilling investigations completed at the Yallourn Mine is captured in the Latrobe Valley Coal Bore Database (LVCBD) and includes geological, geophysical, bore installation and survey data.  This data has been used to construct and update the site and regional geological models. </w:t>
      </w:r>
      <w:r>
        <w:t xml:space="preserve">In addition, </w:t>
      </w:r>
      <w:r w:rsidRPr="00AF6A20">
        <w:t>SEC</w:t>
      </w:r>
      <w:r w:rsidR="00DF2308">
        <w:t>V</w:t>
      </w:r>
      <w:r w:rsidRPr="00AF6A20">
        <w:t xml:space="preserve"> drilling reports are also available along with an extensive archive of SEC</w:t>
      </w:r>
      <w:r w:rsidR="00DF2308">
        <w:t>V</w:t>
      </w:r>
      <w:r w:rsidRPr="00AF6A20">
        <w:t xml:space="preserve"> geological, geotechnical and hydrogeological reports.  </w:t>
      </w:r>
      <w:r>
        <w:t xml:space="preserve">Extensive </w:t>
      </w:r>
      <w:r w:rsidRPr="00AF6A20">
        <w:t>archive of consultant reports related to site investigations</w:t>
      </w:r>
      <w:r>
        <w:t xml:space="preserve"> are maintained and were utili</w:t>
      </w:r>
      <w:r w:rsidR="00877D95">
        <w:t>s</w:t>
      </w:r>
      <w:r>
        <w:t>ed to inform the concept model</w:t>
      </w:r>
      <w:r w:rsidRPr="00AF6A20">
        <w:t xml:space="preserve">.  </w:t>
      </w:r>
    </w:p>
    <w:p w14:paraId="3F734059" w14:textId="77777777" w:rsidR="0090122A" w:rsidRPr="0096624D" w:rsidRDefault="0090122A" w:rsidP="00ED69BB">
      <w:pPr>
        <w:pStyle w:val="ListParagraph"/>
        <w:numPr>
          <w:ilvl w:val="0"/>
          <w:numId w:val="58"/>
        </w:numPr>
      </w:pPr>
      <w:r w:rsidRPr="0096624D">
        <w:t>Aquifer Testing – Estimation of hydrogeological properties are available from aquifer testing completed over the years of mining operations. These records are maintained in the Yallourn site database. These were considered adequate for conceptualisation and the progressive stages of numerical model calibration.</w:t>
      </w:r>
    </w:p>
    <w:p w14:paraId="4378745E" w14:textId="3D2F276D" w:rsidR="0090122A" w:rsidRPr="0096624D" w:rsidRDefault="0090122A" w:rsidP="00ED69BB">
      <w:pPr>
        <w:pStyle w:val="ListParagraph"/>
        <w:numPr>
          <w:ilvl w:val="0"/>
          <w:numId w:val="58"/>
        </w:numPr>
      </w:pPr>
      <w:r w:rsidRPr="0096624D">
        <w:t>Groundwater Monitoring - Groundwater levels across the Yallourn Mine are monitored using an extensive network of groundwater monitoring bores typically containing vibrating wire piezometers and standpipes. All monitoring records are maintained in the Geotechnical Database Management System (GDMS) which captures all historical (from SEC</w:t>
      </w:r>
      <w:r w:rsidR="00487D2B">
        <w:t>V</w:t>
      </w:r>
      <w:r w:rsidRPr="0096624D">
        <w:t xml:space="preserve">) and current groundwater data. </w:t>
      </w:r>
    </w:p>
    <w:p w14:paraId="7F151269" w14:textId="77777777" w:rsidR="0090122A" w:rsidRPr="0096624D" w:rsidRDefault="0090122A" w:rsidP="0090122A">
      <w:r w:rsidRPr="0096624D">
        <w:t>The monitoring database contains over 400,000 groundwater level measurements from almost 1,200 bores/piezometers. Notably, not all groundwater bores are currently active with the monitoring network continually developing to compliment mining development. These data sets come from nested piezometers recording heads in multiple stratigraphic units.</w:t>
      </w:r>
    </w:p>
    <w:p w14:paraId="6670454C" w14:textId="0FE2450E" w:rsidR="0090122A" w:rsidRPr="0096624D" w:rsidRDefault="0090122A" w:rsidP="0090122A">
      <w:r w:rsidRPr="0096624D">
        <w:t>The MRD has a dedicated monitoring network of piezometers. These target specific units of the engineered structure which include fill embankments, sub-surface drainage layer/systems, zonal fills in the foundation layers. The pore pressure profiles in the engineering fills were considered relevant for measuring the engineering performance of the MRD and so were not included in the conceptualisation of hydrogeology. However, the piezometric data for the MRD foundation layers such as the Yallourn Coal, Yallourn Interseam and underlaying stratigraphy were factored in the conceptualisation.</w:t>
      </w:r>
    </w:p>
    <w:p w14:paraId="7C1F57E3" w14:textId="7D097D6E" w:rsidR="0090122A" w:rsidRPr="0096624D" w:rsidRDefault="0090122A" w:rsidP="0090122A">
      <w:r w:rsidRPr="0096624D">
        <w:t>The operators of the three Latrobe Valley coal mines jointly undertake a regional groundwater and land level monitoring and reporting program to assess the cumulative impact of aquifer depressurisation associated with mining operations across the Latrobe Valley. This program was established in the mid-1990s by the SEC</w:t>
      </w:r>
      <w:r w:rsidR="00487D2B">
        <w:t>V</w:t>
      </w:r>
      <w:r w:rsidRPr="0096624D">
        <w:t xml:space="preserve"> and carried forward by the private mine operators as a condition to their respective aquifer extraction licenses. This dataset was utili</w:t>
      </w:r>
      <w:r w:rsidR="00877D95">
        <w:t>s</w:t>
      </w:r>
      <w:r w:rsidRPr="0096624D">
        <w:t xml:space="preserve">ed and considered satisfactory for the conceptual model. </w:t>
      </w:r>
      <w:r w:rsidR="00D24128">
        <w:fldChar w:fldCharType="begin"/>
      </w:r>
      <w:r w:rsidR="00D24128">
        <w:instrText xml:space="preserve"> REF _Ref196907997 \h </w:instrText>
      </w:r>
      <w:r w:rsidR="00D24128">
        <w:fldChar w:fldCharType="separate"/>
      </w:r>
      <w:r w:rsidR="00D35BC0" w:rsidRPr="0096624D">
        <w:t xml:space="preserve">Figure </w:t>
      </w:r>
      <w:r w:rsidR="00D35BC0">
        <w:rPr>
          <w:noProof/>
        </w:rPr>
        <w:t>8</w:t>
      </w:r>
      <w:r w:rsidR="00D35BC0">
        <w:noBreakHyphen/>
      </w:r>
      <w:r w:rsidR="00D35BC0">
        <w:rPr>
          <w:noProof/>
        </w:rPr>
        <w:t>12</w:t>
      </w:r>
      <w:r w:rsidR="00D24128">
        <w:fldChar w:fldCharType="end"/>
      </w:r>
      <w:r>
        <w:t xml:space="preserve">, </w:t>
      </w:r>
      <w:r w:rsidR="00D24128">
        <w:fldChar w:fldCharType="begin"/>
      </w:r>
      <w:r w:rsidR="00D24128">
        <w:instrText xml:space="preserve"> REF _Ref196908015 \h </w:instrText>
      </w:r>
      <w:r w:rsidR="00D24128">
        <w:fldChar w:fldCharType="separate"/>
      </w:r>
      <w:r w:rsidR="00D35BC0" w:rsidRPr="0096624D">
        <w:t xml:space="preserve">Figure </w:t>
      </w:r>
      <w:r w:rsidR="00D35BC0">
        <w:rPr>
          <w:noProof/>
        </w:rPr>
        <w:t>8</w:t>
      </w:r>
      <w:r w:rsidR="00D35BC0">
        <w:noBreakHyphen/>
      </w:r>
      <w:r w:rsidR="00D35BC0">
        <w:rPr>
          <w:noProof/>
        </w:rPr>
        <w:t>13</w:t>
      </w:r>
      <w:r w:rsidR="00D24128">
        <w:fldChar w:fldCharType="end"/>
      </w:r>
      <w:r w:rsidR="00D24128">
        <w:t xml:space="preserve"> and </w:t>
      </w:r>
      <w:r w:rsidR="00D24128">
        <w:fldChar w:fldCharType="begin"/>
      </w:r>
      <w:r w:rsidR="00D24128">
        <w:instrText xml:space="preserve"> REF _Ref196908017 \h </w:instrText>
      </w:r>
      <w:r w:rsidR="00D24128">
        <w:fldChar w:fldCharType="separate"/>
      </w:r>
      <w:r w:rsidR="00D35BC0" w:rsidRPr="0096624D">
        <w:t xml:space="preserve">Figure </w:t>
      </w:r>
      <w:r w:rsidR="00D35BC0">
        <w:rPr>
          <w:noProof/>
        </w:rPr>
        <w:t>8</w:t>
      </w:r>
      <w:r w:rsidR="00D35BC0">
        <w:noBreakHyphen/>
      </w:r>
      <w:r w:rsidR="00D35BC0">
        <w:rPr>
          <w:noProof/>
        </w:rPr>
        <w:t>14</w:t>
      </w:r>
      <w:r w:rsidR="00D24128">
        <w:fldChar w:fldCharType="end"/>
      </w:r>
      <w:r w:rsidRPr="0096624D">
        <w:t xml:space="preserve"> present the groundwater monitoring bores utili</w:t>
      </w:r>
      <w:r w:rsidR="00877D95">
        <w:t>s</w:t>
      </w:r>
      <w:r w:rsidRPr="0096624D">
        <w:t xml:space="preserve">ed for representing pressure profiles in Haunted Hills Formation (HHF), Yallourn Interseam and M1A Aquifer, respectively. </w:t>
      </w:r>
    </w:p>
    <w:p w14:paraId="597B9327" w14:textId="477CE77E" w:rsidR="0090122A" w:rsidRPr="0096624D" w:rsidRDefault="0090122A" w:rsidP="00ED69BB">
      <w:pPr>
        <w:pStyle w:val="ListParagraph"/>
        <w:numPr>
          <w:ilvl w:val="0"/>
          <w:numId w:val="58"/>
        </w:numPr>
      </w:pPr>
      <w:r w:rsidRPr="0096624D">
        <w:t xml:space="preserve">Groundwater Quality Monitoring – Historical data on groundwater quality was considered to be limited during the development of hydrogeological conceptual model. A greater density of data is available for Yallourn North Open Cut (YNOC) area drawn from routine testing programs. Within the mining areas of Yallourn Township Field, East Field and Maryvale Fields, the water quality data </w:t>
      </w:r>
      <w:r>
        <w:t>had been</w:t>
      </w:r>
      <w:r w:rsidRPr="0096624D">
        <w:t xml:space="preserve"> collected sporadically. These data gaps were addressed </w:t>
      </w:r>
      <w:r>
        <w:t xml:space="preserve">with the installation of a </w:t>
      </w:r>
      <w:r w:rsidRPr="0096624D">
        <w:t xml:space="preserve">network of quality monitoring bores around the site. The water quality and progressive addressing of the data gaps is detailed in </w:t>
      </w:r>
      <w:r w:rsidRPr="003240CF">
        <w:t xml:space="preserve">Section </w:t>
      </w:r>
      <w:r w:rsidRPr="003240CF">
        <w:fldChar w:fldCharType="begin"/>
      </w:r>
      <w:r w:rsidRPr="003240CF">
        <w:instrText xml:space="preserve"> REF _Ref195270636 \r \h </w:instrText>
      </w:r>
      <w:r>
        <w:instrText xml:space="preserve"> \* MERGEFORMAT </w:instrText>
      </w:r>
      <w:r w:rsidRPr="003240CF">
        <w:fldChar w:fldCharType="separate"/>
      </w:r>
      <w:r w:rsidR="00D35BC0">
        <w:t>8.8</w:t>
      </w:r>
      <w:r w:rsidRPr="003240CF">
        <w:fldChar w:fldCharType="end"/>
      </w:r>
      <w:r w:rsidRPr="0096624D">
        <w:t>.</w:t>
      </w:r>
    </w:p>
    <w:p w14:paraId="42913F45" w14:textId="5CF805E2" w:rsidR="0090122A" w:rsidRDefault="0090122A" w:rsidP="00ED69BB">
      <w:pPr>
        <w:pStyle w:val="ListParagraph"/>
        <w:numPr>
          <w:ilvl w:val="0"/>
          <w:numId w:val="58"/>
        </w:numPr>
      </w:pPr>
      <w:r w:rsidRPr="0096624D">
        <w:t>Groundwater Extraction – Pumping data was utili</w:t>
      </w:r>
      <w:r w:rsidR="00877D95">
        <w:t>s</w:t>
      </w:r>
      <w:r w:rsidRPr="0096624D">
        <w:t>ed for HHF and M1A Interseam Aquifers. The extractions commenced in 1922 from HHF and terminated in June 2004. In 1994 M1A Aquifers pumping commenced and continues to operate at Yallourn mine. Within the Latrobe Valley, there are multiple license holders that extract water from the aquifers for varying purposes. The inputs of these in the conceptualisation by utili</w:t>
      </w:r>
      <w:r w:rsidR="00877D95">
        <w:t>s</w:t>
      </w:r>
      <w:r w:rsidRPr="0096624D">
        <w:t>ed the Regional Groundwater Model. The annual extraction volumes at Yallourn and other L</w:t>
      </w:r>
      <w:r w:rsidR="008132FA">
        <w:t xml:space="preserve">atrobe </w:t>
      </w:r>
      <w:r w:rsidRPr="0096624D">
        <w:t>V</w:t>
      </w:r>
      <w:r w:rsidR="008132FA">
        <w:t>alley</w:t>
      </w:r>
      <w:r w:rsidRPr="0096624D">
        <w:t xml:space="preserve"> Min</w:t>
      </w:r>
      <w:r w:rsidR="008132FA">
        <w:t>e</w:t>
      </w:r>
      <w:r w:rsidRPr="0096624D">
        <w:t xml:space="preserve">s are presented in </w:t>
      </w:r>
      <w:r w:rsidR="004467A1" w:rsidRPr="004467A1">
        <w:rPr>
          <w:i/>
          <w:iCs/>
        </w:rPr>
        <w:t>Yallourn Rehabilitation Hydrogeological Modelling: Hydrogeological Conceptual Model</w:t>
      </w:r>
      <w:r w:rsidR="004467A1">
        <w:rPr>
          <w:i/>
          <w:iCs/>
        </w:rPr>
        <w:t xml:space="preserve"> </w:t>
      </w:r>
      <w:r w:rsidR="004467A1" w:rsidRPr="008B7533">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4467A1" w:rsidRPr="008B7533">
        <w:fldChar w:fldCharType="separate"/>
      </w:r>
      <w:r w:rsidR="00673C6F">
        <w:rPr>
          <w:noProof/>
        </w:rPr>
        <w:t>(GHD 2023)</w:t>
      </w:r>
      <w:r w:rsidR="004467A1" w:rsidRPr="008B7533">
        <w:fldChar w:fldCharType="end"/>
      </w:r>
      <w:r w:rsidR="004467A1">
        <w:rPr>
          <w:i/>
          <w:iCs/>
        </w:rPr>
        <w:t xml:space="preserve"> </w:t>
      </w:r>
      <w:r>
        <w:t>(</w:t>
      </w:r>
      <w:r w:rsidRPr="00BD38D3">
        <w:t xml:space="preserve">Appendix </w:t>
      </w:r>
      <w:r w:rsidR="00BD38D3" w:rsidRPr="00BD38D3">
        <w:t>C</w:t>
      </w:r>
      <w:r w:rsidR="00BD38D3">
        <w:t xml:space="preserve"> – Technical Reports</w:t>
      </w:r>
      <w:r>
        <w:t>)</w:t>
      </w:r>
      <w:r w:rsidRPr="00015894">
        <w:t>.</w:t>
      </w:r>
    </w:p>
    <w:p w14:paraId="112A4F3F" w14:textId="5C37A4A3" w:rsidR="009055FE" w:rsidRPr="0096624D" w:rsidRDefault="009055FE" w:rsidP="009055FE">
      <w:pPr>
        <w:pStyle w:val="ListParagraph"/>
        <w:numPr>
          <w:ilvl w:val="0"/>
          <w:numId w:val="58"/>
        </w:numPr>
      </w:pPr>
      <w:r w:rsidRPr="0096624D">
        <w:t xml:space="preserve">Hydrology – The implication of water management activities in the regional catchments of Latrobe and Morwell on the nature of surface water - groundwater interactions, particularly the baseflow behaviour, can be difficult to characterise. The regional hydrology is discussed in detail in </w:t>
      </w:r>
      <w:r w:rsidRPr="00592106">
        <w:t xml:space="preserve">Section </w:t>
      </w:r>
      <w:r w:rsidRPr="00592106">
        <w:fldChar w:fldCharType="begin"/>
      </w:r>
      <w:r w:rsidRPr="00592106">
        <w:instrText xml:space="preserve"> REF _Ref196820724 \r \h </w:instrText>
      </w:r>
      <w:r>
        <w:instrText xml:space="preserve"> \* MERGEFORMAT </w:instrText>
      </w:r>
      <w:r w:rsidRPr="00592106">
        <w:fldChar w:fldCharType="separate"/>
      </w:r>
      <w:r w:rsidR="00D35BC0">
        <w:t>8.6</w:t>
      </w:r>
      <w:r w:rsidRPr="00592106">
        <w:fldChar w:fldCharType="end"/>
      </w:r>
      <w:r w:rsidRPr="0096624D">
        <w:t>. In general, Latrobe and Morwell Rivers are considered to be majorly gaining systems, based on Victorian Government studies</w:t>
      </w:r>
      <w:r>
        <w:t xml:space="preserve"> </w:t>
      </w:r>
      <w:r>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fldChar w:fldCharType="separate"/>
      </w:r>
      <w:r w:rsidR="00673C6F">
        <w:rPr>
          <w:noProof/>
        </w:rPr>
        <w:t>(GHD 2023)</w:t>
      </w:r>
      <w:r>
        <w:fldChar w:fldCharType="end"/>
      </w:r>
      <w:r w:rsidRPr="0096624D">
        <w:t>. At the scale of this conceptual model, the local groundwater effects and pathways is not captured but are accounted for in the rehabilitation design relevant to the specific mine domain, e.g. MRD.</w:t>
      </w:r>
    </w:p>
    <w:p w14:paraId="1F2EDE8F" w14:textId="597427E9" w:rsidR="009055FE" w:rsidRPr="0096624D" w:rsidRDefault="009055FE" w:rsidP="009055FE">
      <w:pPr>
        <w:pStyle w:val="ListParagraph"/>
        <w:numPr>
          <w:ilvl w:val="0"/>
          <w:numId w:val="58"/>
        </w:numPr>
      </w:pPr>
      <w:r w:rsidRPr="0096624D">
        <w:t xml:space="preserve">Ground Movements – There is an extensive network of surface monitoring at Yallourn </w:t>
      </w:r>
      <w:r>
        <w:t>M</w:t>
      </w:r>
      <w:r w:rsidRPr="0096624D">
        <w:t>ine. The program for data collection and management is as per Yallourn Mine Ground Control Management Plan (GCM</w:t>
      </w:r>
      <w:r>
        <w:t xml:space="preserve">P) </w:t>
      </w:r>
      <w:r>
        <w:fldChar w:fldCharType="begin"/>
      </w:r>
      <w:r w:rsidR="001B655D">
        <w:instrText xml:space="preserve"> ADDIN EN.CITE &lt;EndNote&gt;&lt;Cite&gt;&lt;Author&gt;EnergyAustralia&lt;/Author&gt;&lt;Year&gt;2024&lt;/Year&gt;&lt;RecNum&gt;67&lt;/RecNum&gt;&lt;DisplayText&gt;(EnergyAustralia 2024c)&lt;/DisplayText&gt;&lt;record&gt;&lt;rec-number&gt;67&lt;/rec-number&gt;&lt;foreign-keys&gt;&lt;key app="EN" db-id="spaff0s0osz0sqe0t5a55fezradpx9psfrzt" timestamp="1747011276" guid="a7331d13-ddcb-4e50-92f2-b7792629f227"&gt;67&lt;/key&gt;&lt;/foreign-keys&gt;&lt;ref-type name="Report"&gt;27&lt;/ref-type&gt;&lt;contributors&gt;&lt;authors&gt;&lt;author&gt;EnergyAustralia&lt;/author&gt;&lt;/authors&gt;&lt;/contributors&gt;&lt;titles&gt;&lt;title&gt;SHEMS13-SHE-L03 - Ground Control Management Plan (GCMP) Revision 13&lt;/title&gt;&lt;/titles&gt;&lt;number&gt;A1029761&lt;/number&gt;&lt;dates&gt;&lt;year&gt;2024&lt;/year&gt;&lt;/dates&gt;&lt;urls&gt;&lt;/urls&gt;&lt;/record&gt;&lt;/Cite&gt;&lt;/EndNote&gt;</w:instrText>
      </w:r>
      <w:r>
        <w:fldChar w:fldCharType="separate"/>
      </w:r>
      <w:r>
        <w:rPr>
          <w:noProof/>
        </w:rPr>
        <w:t>(EnergyAustralia 2024c)</w:t>
      </w:r>
      <w:r>
        <w:fldChar w:fldCharType="end"/>
      </w:r>
      <w:r>
        <w:t>.</w:t>
      </w:r>
      <w:r w:rsidRPr="0096624D">
        <w:t xml:space="preserve"> The monitoring and maintenance are discussed in </w:t>
      </w:r>
      <w:r w:rsidRPr="00D9022B">
        <w:fldChar w:fldCharType="begin"/>
      </w:r>
      <w:r w:rsidRPr="00D9022B">
        <w:instrText xml:space="preserve"> REF _Ref196820887 \r \h </w:instrText>
      </w:r>
      <w:r>
        <w:instrText xml:space="preserve"> \* MERGEFORMAT </w:instrText>
      </w:r>
      <w:r w:rsidRPr="00D9022B">
        <w:fldChar w:fldCharType="separate"/>
      </w:r>
      <w:r w:rsidR="00D35BC0">
        <w:t>Chapter 15</w:t>
      </w:r>
      <w:r w:rsidRPr="00D9022B">
        <w:fldChar w:fldCharType="end"/>
      </w:r>
      <w:r w:rsidRPr="00D9022B">
        <w:t>.</w:t>
      </w:r>
      <w:r w:rsidRPr="0096624D">
        <w:t xml:space="preserve"> External to the mining areas, a network of regional survey marks is also monitored</w:t>
      </w:r>
      <w:r>
        <w:t xml:space="preserve"> </w:t>
      </w:r>
      <w:r>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fldChar w:fldCharType="separate"/>
      </w:r>
      <w:r w:rsidR="00673C6F">
        <w:rPr>
          <w:noProof/>
        </w:rPr>
        <w:t>(GHD 2023)</w:t>
      </w:r>
      <w:r>
        <w:fldChar w:fldCharType="end"/>
      </w:r>
      <w:r>
        <w:t xml:space="preserve"> (</w:t>
      </w:r>
      <w:r w:rsidRPr="00793F60">
        <w:t>Appendix C</w:t>
      </w:r>
      <w:r>
        <w:t xml:space="preserve"> – Technical Reports)</w:t>
      </w:r>
      <w:r w:rsidRPr="0096624D">
        <w:t>. The settlement responses from this network have informed the conceptualisation.</w:t>
      </w:r>
    </w:p>
    <w:p w14:paraId="7D58D48E" w14:textId="77777777" w:rsidR="009055FE" w:rsidRDefault="009055FE" w:rsidP="009055FE"/>
    <w:p w14:paraId="35A835F2" w14:textId="77777777" w:rsidR="009055FE" w:rsidRDefault="009055FE" w:rsidP="009055FE"/>
    <w:p w14:paraId="74C92A63" w14:textId="7EC4B1DA" w:rsidR="0090122A" w:rsidRPr="0096624D" w:rsidRDefault="0090122A" w:rsidP="009055FE">
      <w:pPr>
        <w:sectPr w:rsidR="0090122A" w:rsidRPr="0096624D" w:rsidSect="0090122A">
          <w:pgSz w:w="11910" w:h="16840"/>
          <w:pgMar w:top="1134" w:right="567" w:bottom="1315" w:left="567" w:header="720" w:footer="356" w:gutter="0"/>
          <w:cols w:space="709"/>
          <w:titlePg/>
          <w:docGrid w:linePitch="299"/>
        </w:sectPr>
      </w:pPr>
    </w:p>
    <w:p w14:paraId="3CBC09A5" w14:textId="77777777" w:rsidR="0090122A" w:rsidRPr="0096624D" w:rsidRDefault="0090122A" w:rsidP="00D50ACF">
      <w:pPr>
        <w:keepNext/>
        <w:jc w:val="center"/>
      </w:pPr>
      <w:r w:rsidRPr="0096624D">
        <w:rPr>
          <w:noProof/>
        </w:rPr>
        <w:drawing>
          <wp:inline distT="0" distB="0" distL="0" distR="0" wp14:anchorId="29AA4B8F" wp14:editId="1FBDE23E">
            <wp:extent cx="11734800" cy="8279045"/>
            <wp:effectExtent l="0" t="0" r="0" b="8255"/>
            <wp:docPr id="635627842" name="Picture 1" descr="A map of a 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30832" name="Picture 1" descr="A map of a site&#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862649" cy="8369244"/>
                    </a:xfrm>
                    <a:prstGeom prst="rect">
                      <a:avLst/>
                    </a:prstGeom>
                    <a:noFill/>
                    <a:ln>
                      <a:noFill/>
                    </a:ln>
                  </pic:spPr>
                </pic:pic>
              </a:graphicData>
            </a:graphic>
          </wp:inline>
        </w:drawing>
      </w:r>
    </w:p>
    <w:p w14:paraId="217DA03B" w14:textId="0030175C" w:rsidR="0090122A" w:rsidRPr="0096624D" w:rsidRDefault="0090122A" w:rsidP="0090122A">
      <w:pPr>
        <w:pStyle w:val="Caption"/>
      </w:pPr>
      <w:bookmarkStart w:id="321" w:name="_Ref196907997"/>
      <w:bookmarkStart w:id="322" w:name="_Toc210125511"/>
      <w:r w:rsidRPr="0096624D">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2</w:t>
      </w:r>
      <w:r w:rsidR="00946086">
        <w:fldChar w:fldCharType="end"/>
      </w:r>
      <w:bookmarkEnd w:id="321"/>
      <w:r w:rsidR="00B46CC4">
        <w:t>:</w:t>
      </w:r>
      <w:r w:rsidRPr="0096624D">
        <w:t xml:space="preserve"> Groundwater </w:t>
      </w:r>
      <w:r w:rsidR="009331B5">
        <w:t>M</w:t>
      </w:r>
      <w:r w:rsidRPr="0096624D">
        <w:t xml:space="preserve">onitoring </w:t>
      </w:r>
      <w:r w:rsidR="009331B5">
        <w:t>B</w:t>
      </w:r>
      <w:r w:rsidRPr="0096624D">
        <w:t>ores – Haunted Hills Formation (HHF)</w:t>
      </w:r>
      <w:r w:rsidR="00E15D82">
        <w:t xml:space="preserve"> </w:t>
      </w:r>
      <w:r w:rsidR="00E15D82">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E15D82">
        <w:fldChar w:fldCharType="separate"/>
      </w:r>
      <w:r w:rsidR="00673C6F">
        <w:rPr>
          <w:noProof/>
        </w:rPr>
        <w:t>(GHD 2023)</w:t>
      </w:r>
      <w:bookmarkEnd w:id="322"/>
      <w:r w:rsidR="00E15D82">
        <w:fldChar w:fldCharType="end"/>
      </w:r>
    </w:p>
    <w:p w14:paraId="112188B9" w14:textId="77777777" w:rsidR="0090122A" w:rsidRDefault="0090122A" w:rsidP="003C5350">
      <w:pPr>
        <w:pStyle w:val="Body"/>
        <w:jc w:val="center"/>
      </w:pPr>
      <w:r w:rsidRPr="0096624D">
        <w:br w:type="page"/>
      </w:r>
      <w:r w:rsidRPr="0096624D">
        <w:rPr>
          <w:noProof/>
        </w:rPr>
        <w:drawing>
          <wp:inline distT="0" distB="0" distL="0" distR="0" wp14:anchorId="723CC50D" wp14:editId="403B8D79">
            <wp:extent cx="11684000" cy="8282019"/>
            <wp:effectExtent l="0" t="0" r="0" b="5080"/>
            <wp:docPr id="982663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729031" cy="8313938"/>
                    </a:xfrm>
                    <a:prstGeom prst="rect">
                      <a:avLst/>
                    </a:prstGeom>
                    <a:noFill/>
                    <a:ln>
                      <a:noFill/>
                    </a:ln>
                  </pic:spPr>
                </pic:pic>
              </a:graphicData>
            </a:graphic>
          </wp:inline>
        </w:drawing>
      </w:r>
    </w:p>
    <w:p w14:paraId="4E86D6A1" w14:textId="742818D2" w:rsidR="0090122A" w:rsidRPr="0096624D" w:rsidRDefault="0090122A" w:rsidP="0090122A">
      <w:pPr>
        <w:pStyle w:val="Caption"/>
      </w:pPr>
      <w:bookmarkStart w:id="323" w:name="_Ref196908015"/>
      <w:bookmarkStart w:id="324" w:name="_Toc210125512"/>
      <w:r w:rsidRPr="0096624D">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3</w:t>
      </w:r>
      <w:r w:rsidR="00946086">
        <w:fldChar w:fldCharType="end"/>
      </w:r>
      <w:bookmarkEnd w:id="323"/>
      <w:r w:rsidR="00B46CC4">
        <w:t>:</w:t>
      </w:r>
      <w:r w:rsidRPr="0096624D">
        <w:t xml:space="preserve"> Groundwater </w:t>
      </w:r>
      <w:r w:rsidR="009331B5">
        <w:t>M</w:t>
      </w:r>
      <w:r w:rsidRPr="0096624D">
        <w:t xml:space="preserve">onitoring </w:t>
      </w:r>
      <w:r w:rsidR="009331B5">
        <w:t>B</w:t>
      </w:r>
      <w:r w:rsidRPr="0096624D">
        <w:t>ores – Yallourn Interseam</w:t>
      </w:r>
      <w:r w:rsidR="00B473D7">
        <w:t xml:space="preserve"> </w:t>
      </w:r>
      <w:r w:rsidR="00B473D7">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B473D7">
        <w:fldChar w:fldCharType="separate"/>
      </w:r>
      <w:r w:rsidR="00673C6F">
        <w:rPr>
          <w:noProof/>
        </w:rPr>
        <w:t>(GHD 2023)</w:t>
      </w:r>
      <w:bookmarkEnd w:id="324"/>
      <w:r w:rsidR="00B473D7">
        <w:fldChar w:fldCharType="end"/>
      </w:r>
    </w:p>
    <w:p w14:paraId="25E4CBE3" w14:textId="77777777" w:rsidR="0090122A" w:rsidRDefault="0090122A" w:rsidP="0047358D">
      <w:pPr>
        <w:pStyle w:val="Body"/>
        <w:jc w:val="center"/>
      </w:pPr>
      <w:r w:rsidRPr="0096624D">
        <w:rPr>
          <w:noProof/>
        </w:rPr>
        <w:drawing>
          <wp:inline distT="0" distB="0" distL="0" distR="0" wp14:anchorId="31A0AD9F" wp14:editId="73ACA3C3">
            <wp:extent cx="11458575" cy="8088108"/>
            <wp:effectExtent l="0" t="0" r="0" b="8255"/>
            <wp:docPr id="805025774" name="Picture 3" descr="A map of la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709605" name="Picture 3" descr="A map of land with white text&#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1548538" cy="8151609"/>
                    </a:xfrm>
                    <a:prstGeom prst="rect">
                      <a:avLst/>
                    </a:prstGeom>
                    <a:noFill/>
                    <a:ln>
                      <a:noFill/>
                    </a:ln>
                  </pic:spPr>
                </pic:pic>
              </a:graphicData>
            </a:graphic>
          </wp:inline>
        </w:drawing>
      </w:r>
    </w:p>
    <w:p w14:paraId="556E7E6F" w14:textId="7BAE87F1" w:rsidR="0090122A" w:rsidRPr="005A7F69" w:rsidRDefault="0090122A" w:rsidP="0090122A">
      <w:pPr>
        <w:pStyle w:val="Caption"/>
      </w:pPr>
      <w:bookmarkStart w:id="325" w:name="_Ref196908017"/>
      <w:bookmarkStart w:id="326" w:name="_Toc210125513"/>
      <w:r w:rsidRPr="0096624D">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4</w:t>
      </w:r>
      <w:r w:rsidR="00946086">
        <w:fldChar w:fldCharType="end"/>
      </w:r>
      <w:bookmarkEnd w:id="325"/>
      <w:r w:rsidR="00B46CC4">
        <w:t>:</w:t>
      </w:r>
      <w:r w:rsidRPr="0096624D">
        <w:t xml:space="preserve"> Groundwater </w:t>
      </w:r>
      <w:r w:rsidR="009331B5">
        <w:t>M</w:t>
      </w:r>
      <w:r w:rsidRPr="0096624D">
        <w:t xml:space="preserve">onitoring </w:t>
      </w:r>
      <w:r w:rsidR="009331B5">
        <w:t>B</w:t>
      </w:r>
      <w:r w:rsidRPr="0096624D">
        <w:t>ores – M1A Aquifer</w:t>
      </w:r>
      <w:r w:rsidR="00055239">
        <w:t xml:space="preserve"> </w:t>
      </w:r>
      <w:r w:rsidR="00055239">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055239">
        <w:fldChar w:fldCharType="separate"/>
      </w:r>
      <w:r w:rsidR="00673C6F">
        <w:rPr>
          <w:noProof/>
        </w:rPr>
        <w:t>(GHD 2023)</w:t>
      </w:r>
      <w:bookmarkEnd w:id="326"/>
      <w:r w:rsidR="00055239">
        <w:fldChar w:fldCharType="end"/>
      </w:r>
    </w:p>
    <w:p w14:paraId="0AF5404B" w14:textId="41135A03" w:rsidR="0090122A" w:rsidRPr="0096624D" w:rsidRDefault="0090122A" w:rsidP="0090122A">
      <w:pPr>
        <w:pStyle w:val="Body"/>
        <w:sectPr w:rsidR="0090122A" w:rsidRPr="0096624D" w:rsidSect="00B70018">
          <w:pgSz w:w="23808" w:h="16840" w:orient="landscape" w:code="8"/>
          <w:pgMar w:top="1276" w:right="567" w:bottom="1559" w:left="567" w:header="720" w:footer="357" w:gutter="0"/>
          <w:cols w:space="709"/>
          <w:titlePg/>
          <w:docGrid w:linePitch="299"/>
        </w:sectPr>
      </w:pPr>
    </w:p>
    <w:p w14:paraId="7DB03A29" w14:textId="77777777" w:rsidR="0090122A" w:rsidRPr="0096624D" w:rsidRDefault="0090122A" w:rsidP="0090122A">
      <w:pPr>
        <w:pStyle w:val="Body"/>
      </w:pPr>
    </w:p>
    <w:p w14:paraId="2F936519" w14:textId="03561F00" w:rsidR="0090122A" w:rsidRPr="0096624D" w:rsidRDefault="0090122A" w:rsidP="004E7B68">
      <w:pPr>
        <w:pStyle w:val="Heading4"/>
      </w:pPr>
      <w:r w:rsidRPr="0096624D">
        <w:t>Mine Scale Hydrogeological Conceptualisation</w:t>
      </w:r>
    </w:p>
    <w:p w14:paraId="449A4460" w14:textId="77777777" w:rsidR="0090122A" w:rsidRPr="0096624D" w:rsidRDefault="0090122A" w:rsidP="0090122A">
      <w:r w:rsidRPr="0096624D">
        <w:t>This section presents the key components of the Conceptual Hydrogeological Model of Yallourn Mine at a mine scale level. It involves analysis of key hydrological stresses (processes) occurring at the mine, how the system responds to these processes and the nature of the subsurface material that controls the stress-response relationship.</w:t>
      </w:r>
    </w:p>
    <w:p w14:paraId="6D3DFDF9" w14:textId="77777777" w:rsidR="0090122A" w:rsidRPr="0096624D" w:rsidRDefault="0090122A" w:rsidP="0090122A">
      <w:pPr>
        <w:pStyle w:val="Sub-HeadingNot-Numbered"/>
      </w:pPr>
      <w:r w:rsidRPr="0096624D">
        <w:t>Model Domains</w:t>
      </w:r>
    </w:p>
    <w:p w14:paraId="7E453742" w14:textId="08DEF113" w:rsidR="0090122A" w:rsidRPr="0096624D" w:rsidRDefault="0090122A" w:rsidP="0090122A">
      <w:r w:rsidRPr="0096624D">
        <w:t xml:space="preserve">The conceptual model domain defines the extent of the study area, which should be large enough to encapsulate the key hydrological stresses and their area of influence, both in the context of past activities as well as those of the future </w:t>
      </w:r>
      <w:r w:rsidR="00F37432">
        <w:fldChar w:fldCharType="begin"/>
      </w:r>
      <w:r w:rsidR="001B655D">
        <w:instrText xml:space="preserve"> ADDIN EN.CITE &lt;EndNote&gt;&lt;Cite&gt;&lt;Author&gt;Barnett&lt;/Author&gt;&lt;Year&gt;2012&lt;/Year&gt;&lt;RecNum&gt;73&lt;/RecNum&gt;&lt;DisplayText&gt;(Barnett et al. 2012)&lt;/DisplayText&gt;&lt;record&gt;&lt;rec-number&gt;73&lt;/rec-number&gt;&lt;foreign-keys&gt;&lt;key app="EN" db-id="spaff0s0osz0sqe0t5a55fezradpx9psfrzt" timestamp="1747021974" guid="b010fbe8-c7b1-4ca3-ada6-c921d69d4c0c"&gt;73&lt;/key&gt;&lt;/foreign-keys&gt;&lt;ref-type name="Report"&gt;27&lt;/ref-type&gt;&lt;contributors&gt;&lt;authors&gt;&lt;author&gt;Barnett, B,&lt;/author&gt;&lt;author&gt;Townley,, LR.&lt;/author&gt;&lt;author&gt;Post, V,&lt;/author&gt;&lt;author&gt;Evans,, RE.&lt;/author&gt;&lt;author&gt;Hunt,, RJ.&lt;/author&gt;&lt;author&gt;Peeters, L,&lt;/author&gt;&lt;author&gt;Richardson, S,&lt;/author&gt;&lt;author&gt;Werner,, AD.&lt;/author&gt;&lt;author&gt;Knapton, A,&lt;/author&gt;&lt;author&gt;Boronkay, A,&lt;/author&gt;&lt;/authors&gt;&lt;/contributors&gt;&lt;titles&gt;&lt;title&gt;Australian groundwater modelling guidelines&lt;/title&gt;&lt;/titles&gt;&lt;number&gt;A2407227&lt;/number&gt;&lt;dates&gt;&lt;year&gt;2012&lt;/year&gt;&lt;/dates&gt;&lt;pub-location&gt;https://www.researchgate.net/publication/258245391_Australian_Groundwater_Modelling_Guidelines&lt;/pub-location&gt;&lt;urls&gt;&lt;related-urls&gt;&lt;url&gt;https://www.researchgate.net/publication/258245391_Australian_Groundwater_Modelling_Guidelines&lt;/url&gt;&lt;/related-urls&gt;&lt;/urls&gt;&lt;access-date&gt;12/05/2025&lt;/access-date&gt;&lt;/record&gt;&lt;/Cite&gt;&lt;/EndNote&gt;</w:instrText>
      </w:r>
      <w:r w:rsidR="00F37432">
        <w:fldChar w:fldCharType="separate"/>
      </w:r>
      <w:r w:rsidR="006E021A">
        <w:rPr>
          <w:noProof/>
        </w:rPr>
        <w:t>(Barnett et al. 2012)</w:t>
      </w:r>
      <w:r w:rsidR="00F37432">
        <w:fldChar w:fldCharType="end"/>
      </w:r>
      <w:r w:rsidR="001056CE">
        <w:t>.</w:t>
      </w:r>
      <w:r w:rsidRPr="0096624D">
        <w:t xml:space="preserve"> </w:t>
      </w:r>
    </w:p>
    <w:p w14:paraId="4065DE48" w14:textId="0EFD603F" w:rsidR="0090122A" w:rsidRPr="0096624D" w:rsidRDefault="0090122A" w:rsidP="0090122A">
      <w:r w:rsidRPr="0096624D">
        <w:t xml:space="preserve">The regional hydrogeology of the Gippsland Basin is conceptualised as a semi-enclosed system </w:t>
      </w:r>
      <w:r w:rsidR="00633749">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633749">
        <w:fldChar w:fldCharType="separate"/>
      </w:r>
      <w:r w:rsidR="00673C6F">
        <w:rPr>
          <w:noProof/>
        </w:rPr>
        <w:t>(GHD 2023)</w:t>
      </w:r>
      <w:r w:rsidR="00633749">
        <w:fldChar w:fldCharType="end"/>
      </w:r>
      <w:r w:rsidRPr="0096624D">
        <w:t>. Groundwater within the confined aquifers originates from rainfall-recharge along the basin margin and flows towards the offshore extension of the Gippsland Basin, with limited leakage across the underlying basement rock that acts as an effective hydraulic base of the regional flow system.  Hydrologically sensible boundaries of the regional groundwater system therefore align with the edge of the basin and structures, where the flow originates. The conceptual model domain therefore follows the boundary of the Gippsland Basin, with the following two exceptions:</w:t>
      </w:r>
    </w:p>
    <w:p w14:paraId="1F0D3B03" w14:textId="77777777" w:rsidR="0090122A" w:rsidRPr="0096624D" w:rsidRDefault="0090122A" w:rsidP="00ED69BB">
      <w:pPr>
        <w:pStyle w:val="ListParagraph"/>
        <w:numPr>
          <w:ilvl w:val="0"/>
          <w:numId w:val="60"/>
        </w:numPr>
      </w:pPr>
      <w:r w:rsidRPr="0096624D">
        <w:t>The domain extends into the Moe Swamp Basin, west of the</w:t>
      </w:r>
      <w:r w:rsidRPr="008A344E">
        <w:t xml:space="preserve"> site,</w:t>
      </w:r>
      <w:r w:rsidRPr="0096624D">
        <w:t xml:space="preserve"> where the groundwater system and its response to mining (or lack thereof) is important for understanding the degree of hydraulic connection across the regionally significant Haunted Hills Fault/Yallourn Monocline. </w:t>
      </w:r>
    </w:p>
    <w:p w14:paraId="599DA72C" w14:textId="77777777" w:rsidR="0090122A" w:rsidRPr="0096624D" w:rsidRDefault="0090122A" w:rsidP="00ED69BB">
      <w:pPr>
        <w:pStyle w:val="ListParagraph"/>
        <w:numPr>
          <w:ilvl w:val="0"/>
          <w:numId w:val="60"/>
        </w:numPr>
      </w:pPr>
      <w:r w:rsidRPr="0096624D">
        <w:t xml:space="preserve">The domain extends over the Narracan Block, to the west of the Hazelwood Mine, where the Thorpdale Volcanics outcrop and laterally extend into the Gippsland Basin and interfinger with the MFAS and M2/TFAS, representing a possible pathway of depressurisation to the shallow aquifer. </w:t>
      </w:r>
    </w:p>
    <w:p w14:paraId="30CD3D07" w14:textId="1B576162" w:rsidR="0090122A" w:rsidRPr="0096624D" w:rsidRDefault="003C5350" w:rsidP="0090122A">
      <w:r>
        <w:rPr>
          <w:highlight w:val="yellow"/>
        </w:rPr>
        <w:fldChar w:fldCharType="begin"/>
      </w:r>
      <w:r>
        <w:instrText xml:space="preserve"> REF _Ref197954150 \h </w:instrText>
      </w:r>
      <w:r>
        <w:rPr>
          <w:highlight w:val="yellow"/>
        </w:rPr>
      </w:r>
      <w:r>
        <w:rPr>
          <w:highlight w:val="yellow"/>
        </w:rPr>
        <w:fldChar w:fldCharType="separate"/>
      </w:r>
      <w:r w:rsidR="00D35BC0">
        <w:t xml:space="preserve">Figure </w:t>
      </w:r>
      <w:r w:rsidR="00D35BC0">
        <w:rPr>
          <w:noProof/>
        </w:rPr>
        <w:t>8</w:t>
      </w:r>
      <w:r w:rsidR="00D35BC0">
        <w:noBreakHyphen/>
      </w:r>
      <w:r w:rsidR="00D35BC0">
        <w:rPr>
          <w:noProof/>
        </w:rPr>
        <w:t>15</w:t>
      </w:r>
      <w:r>
        <w:rPr>
          <w:highlight w:val="yellow"/>
        </w:rPr>
        <w:fldChar w:fldCharType="end"/>
      </w:r>
      <w:r w:rsidR="0090122A">
        <w:t xml:space="preserve"> </w:t>
      </w:r>
      <w:r w:rsidR="0090122A" w:rsidRPr="0096624D">
        <w:t xml:space="preserve">shows the extent of the conceptual model domain. For the purpose of describing the key features of the mine-scale hydrogeological conceptual model, the domain has been limited to the footprint of the mine and the surrounding area that has the potential to directly interact with the groundwater system of the mine.  </w:t>
      </w:r>
    </w:p>
    <w:p w14:paraId="4CAB0F15" w14:textId="18D2A6EE" w:rsidR="0090122A" w:rsidRPr="0096624D" w:rsidRDefault="0090122A" w:rsidP="0090122A">
      <w:r w:rsidRPr="1BAF8060">
        <w:t>Notably, the YNOC and MRD mine domains are not assessed in detail by the conceptual model. This is because YNOC is a</w:t>
      </w:r>
      <w:r>
        <w:t>n</w:t>
      </w:r>
      <w:r w:rsidRPr="1BAF8060">
        <w:t xml:space="preserve"> EPA</w:t>
      </w:r>
      <w:r>
        <w:t>-</w:t>
      </w:r>
      <w:r w:rsidRPr="1BAF8060">
        <w:t>licensed area and has a locali</w:t>
      </w:r>
      <w:r w:rsidR="00877D95">
        <w:t>s</w:t>
      </w:r>
      <w:r w:rsidRPr="1BAF8060">
        <w:t>ed response</w:t>
      </w:r>
      <w:r>
        <w:t xml:space="preserve"> predominantly limited to the footprint of YNOC</w:t>
      </w:r>
      <w:r w:rsidRPr="1BAF8060">
        <w:t>. Similarly, MRD has a network of dedicated monitoring that informs the structural performance of the engineered structure. For</w:t>
      </w:r>
      <w:r w:rsidRPr="1BAF8060" w:rsidDel="00CD2CAB">
        <w:t xml:space="preserve"> </w:t>
      </w:r>
      <w:r w:rsidRPr="1BAF8060">
        <w:t>that reason, the mine-scale hydrological responses are considered to be locali</w:t>
      </w:r>
      <w:r>
        <w:t>s</w:t>
      </w:r>
      <w:r w:rsidRPr="1BAF8060">
        <w:t xml:space="preserve">ed. However, the degree of hydraulic connection between YNOC and Yallourn mine are considered, along with surface water and groundwater interactions with the Morwell River upstream reach.  </w:t>
      </w:r>
    </w:p>
    <w:p w14:paraId="596E74CA" w14:textId="77777777" w:rsidR="0090122A" w:rsidRDefault="0090122A" w:rsidP="0090122A">
      <w:pPr>
        <w:keepNext/>
        <w:jc w:val="center"/>
      </w:pPr>
      <w:r w:rsidRPr="0096624D">
        <w:rPr>
          <w:noProof/>
        </w:rPr>
        <w:drawing>
          <wp:inline distT="0" distB="0" distL="0" distR="0" wp14:anchorId="11F47FE8" wp14:editId="2851EEDA">
            <wp:extent cx="6500779" cy="4425696"/>
            <wp:effectExtent l="0" t="0" r="0" b="0"/>
            <wp:docPr id="1411780422" name="Picture 1" descr="A map of the mountai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587269" name="Picture 1" descr="A map of the mountains&#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532061" cy="4446993"/>
                    </a:xfrm>
                    <a:prstGeom prst="rect">
                      <a:avLst/>
                    </a:prstGeom>
                    <a:noFill/>
                    <a:ln>
                      <a:noFill/>
                    </a:ln>
                  </pic:spPr>
                </pic:pic>
              </a:graphicData>
            </a:graphic>
          </wp:inline>
        </w:drawing>
      </w:r>
    </w:p>
    <w:p w14:paraId="7D835341" w14:textId="45BDAEF1" w:rsidR="0090122A" w:rsidRPr="0096624D" w:rsidRDefault="0090122A" w:rsidP="0090122A">
      <w:pPr>
        <w:pStyle w:val="Caption"/>
      </w:pPr>
      <w:bookmarkStart w:id="327" w:name="_Ref197954150"/>
      <w:bookmarkStart w:id="328" w:name="_Toc21012551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5</w:t>
      </w:r>
      <w:r w:rsidR="00946086">
        <w:fldChar w:fldCharType="end"/>
      </w:r>
      <w:bookmarkEnd w:id="327"/>
      <w:r w:rsidR="00B46CC4">
        <w:t>:</w:t>
      </w:r>
      <w:r w:rsidRPr="005E114E">
        <w:t xml:space="preserve"> </w:t>
      </w:r>
      <w:r w:rsidRPr="0096624D">
        <w:t>Model Domains – Conceptual Hydrogeological Model</w:t>
      </w:r>
      <w:r w:rsidR="00A54245">
        <w:t xml:space="preserve"> </w:t>
      </w:r>
      <w:r w:rsidR="00A54245">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A54245">
        <w:fldChar w:fldCharType="separate"/>
      </w:r>
      <w:r w:rsidR="00673C6F">
        <w:rPr>
          <w:noProof/>
        </w:rPr>
        <w:t>(GHD 2023)</w:t>
      </w:r>
      <w:bookmarkEnd w:id="328"/>
      <w:r w:rsidR="00A54245">
        <w:fldChar w:fldCharType="end"/>
      </w:r>
    </w:p>
    <w:p w14:paraId="321DD7B4" w14:textId="77777777" w:rsidR="0090122A" w:rsidRPr="0096624D" w:rsidRDefault="0090122A" w:rsidP="0090122A"/>
    <w:p w14:paraId="3DE8EE3B" w14:textId="4C7959BA" w:rsidR="0090122A" w:rsidRPr="0096624D" w:rsidRDefault="0090122A" w:rsidP="0090122A">
      <w:pPr>
        <w:pStyle w:val="Sub-HeadingNot-Numbered"/>
      </w:pPr>
      <w:r w:rsidRPr="0096624D">
        <w:t>Hydrostratigraphy</w:t>
      </w:r>
    </w:p>
    <w:p w14:paraId="2C081F1B" w14:textId="7E646BC9" w:rsidR="0090122A" w:rsidRPr="0096624D" w:rsidRDefault="0090122A" w:rsidP="0090122A">
      <w:r w:rsidRPr="1BAF8060">
        <w:t xml:space="preserve">Hydrostratigraphic </w:t>
      </w:r>
      <w:r>
        <w:t>u</w:t>
      </w:r>
      <w:r w:rsidRPr="1BAF8060">
        <w:t>nits (HSUs) are zones within the groundwater system comprising materials of similar hydrogeological properties. They are typically delineated based on stratigraphy although the similarity in hydrogeological properties is more important than the rock type, ensuring that the HSUs behave in a similar manner from the point of view of groundwater flow. The Hydrostratigraphy of the Yallourn Mine is characterised by an alternating sequence of Aquifers and Aquitards. It is a layered aquifer system, consisting layers of unconsolidated sediments (</w:t>
      </w:r>
      <w:r w:rsidRPr="00397835">
        <w:t>Aquifers</w:t>
      </w:r>
      <w:r w:rsidRPr="1BAF8060">
        <w:t xml:space="preserve">) whose inter-connectivity is limited by the presence of intervening coal sequences being the </w:t>
      </w:r>
      <w:r w:rsidRPr="00397835">
        <w:t>Aquitards</w:t>
      </w:r>
      <w:r w:rsidRPr="1BAF8060">
        <w:t>.</w:t>
      </w:r>
    </w:p>
    <w:p w14:paraId="4E9E2833" w14:textId="62877BE9" w:rsidR="0090122A" w:rsidRPr="0096624D" w:rsidRDefault="0090122A" w:rsidP="0090122A">
      <w:r w:rsidRPr="0096624D">
        <w:t xml:space="preserve">There are two </w:t>
      </w:r>
      <w:r w:rsidRPr="00F9416C">
        <w:t>Shallow Aquifer Systems (SAS)</w:t>
      </w:r>
      <w:r w:rsidRPr="0096624D">
        <w:t xml:space="preserve"> </w:t>
      </w:r>
      <w:r>
        <w:t xml:space="preserve">consist of </w:t>
      </w:r>
      <w:r w:rsidRPr="0096624D">
        <w:t>Haunted Hills Formation (HHF)</w:t>
      </w:r>
      <w:r>
        <w:t xml:space="preserve"> and Overburden (OB). These units are also discussed in Section </w:t>
      </w:r>
      <w:r>
        <w:fldChar w:fldCharType="begin"/>
      </w:r>
      <w:r>
        <w:instrText xml:space="preserve"> REF _Ref196854461 \r \h </w:instrText>
      </w:r>
      <w:r>
        <w:fldChar w:fldCharType="separate"/>
      </w:r>
      <w:r w:rsidR="00D35BC0">
        <w:t>5.4.2</w:t>
      </w:r>
      <w:r>
        <w:fldChar w:fldCharType="end"/>
      </w:r>
      <w:r>
        <w:t xml:space="preserve"> and are further detailed in GHD 2023</w:t>
      </w:r>
      <w:r w:rsidR="005D733C">
        <w:t>b</w:t>
      </w:r>
      <w:r>
        <w:t>.</w:t>
      </w:r>
    </w:p>
    <w:p w14:paraId="03BD86C1" w14:textId="18E74E0B" w:rsidR="000550D3" w:rsidRDefault="000550D3">
      <w:pPr>
        <w:spacing w:after="0" w:line="240" w:lineRule="auto"/>
      </w:pPr>
      <w:r>
        <w:br w:type="page"/>
      </w:r>
    </w:p>
    <w:p w14:paraId="2478FAC1" w14:textId="77777777" w:rsidR="0090122A" w:rsidRPr="0096624D" w:rsidRDefault="0090122A" w:rsidP="0090122A">
      <w:r w:rsidRPr="0096624D">
        <w:t xml:space="preserve">The </w:t>
      </w:r>
      <w:r w:rsidRPr="00F9416C">
        <w:t>Deep Aquifer System (DAS)</w:t>
      </w:r>
      <w:r w:rsidRPr="0096624D">
        <w:t xml:space="preserve"> are the confined layers underlying the Morwell Coal formation. These include:</w:t>
      </w:r>
    </w:p>
    <w:p w14:paraId="503889DD" w14:textId="7D5EAD38" w:rsidR="0090122A" w:rsidRPr="0096624D" w:rsidRDefault="0090122A" w:rsidP="00ED69BB">
      <w:pPr>
        <w:pStyle w:val="ListParagraph"/>
        <w:numPr>
          <w:ilvl w:val="0"/>
          <w:numId w:val="61"/>
        </w:numPr>
      </w:pPr>
      <w:r w:rsidRPr="0096624D">
        <w:t xml:space="preserve">M1A Interseam underlies the M1A Coal formation (Aquitard) and comprises discontinuous sand layers interbedded with coal, clay and silt. The thickness this unit reduces to the south, through the Maryvale Field area, before pinching out towards the Hazelwood Mine as the M1A and M1B coals merge to form the M1 coal seam. For geological modelling purposes, four discontinuous but persistent sand layers have been identified in the M1A interseam in the Maryvale Field area. These are the “M1Asl”, generally within the lower 10 m of the interseam, “M1Asm” found in the middle, “M1As1” in the upper 5 to 20 m and “M1As0” in the upper 5 m below the base of the M1A Coal </w:t>
      </w:r>
      <w:r w:rsidR="00C37AD8">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C37AD8">
        <w:fldChar w:fldCharType="separate"/>
      </w:r>
      <w:r w:rsidR="00673C6F">
        <w:rPr>
          <w:noProof/>
        </w:rPr>
        <w:t>(GHD 2023)</w:t>
      </w:r>
      <w:r w:rsidR="00C37AD8">
        <w:fldChar w:fldCharType="end"/>
      </w:r>
      <w:r w:rsidRPr="0096624D">
        <w:t>.  The distribution of these seams is shown in</w:t>
      </w:r>
      <w:r>
        <w:rPr>
          <w:b/>
        </w:rPr>
        <w:t xml:space="preserve"> </w:t>
      </w:r>
      <w:r w:rsidR="000E3535">
        <w:rPr>
          <w:b/>
        </w:rPr>
        <w:fldChar w:fldCharType="begin"/>
      </w:r>
      <w:r w:rsidR="000E3535">
        <w:rPr>
          <w:b/>
        </w:rPr>
        <w:instrText xml:space="preserve"> REF _Ref198296204 \h </w:instrText>
      </w:r>
      <w:r w:rsidR="000E3535">
        <w:rPr>
          <w:b/>
        </w:rPr>
      </w:r>
      <w:r w:rsidR="000E3535">
        <w:rPr>
          <w:b/>
        </w:rPr>
        <w:fldChar w:fldCharType="separate"/>
      </w:r>
      <w:r w:rsidR="00D35BC0">
        <w:t xml:space="preserve">Figure </w:t>
      </w:r>
      <w:r w:rsidR="00D35BC0">
        <w:rPr>
          <w:noProof/>
        </w:rPr>
        <w:t>8</w:t>
      </w:r>
      <w:r w:rsidR="00D35BC0">
        <w:noBreakHyphen/>
      </w:r>
      <w:r w:rsidR="00D35BC0">
        <w:rPr>
          <w:noProof/>
        </w:rPr>
        <w:t>16</w:t>
      </w:r>
      <w:r w:rsidR="000E3535">
        <w:rPr>
          <w:b/>
        </w:rPr>
        <w:fldChar w:fldCharType="end"/>
      </w:r>
      <w:r w:rsidRPr="006269CC">
        <w:t>.</w:t>
      </w:r>
    </w:p>
    <w:p w14:paraId="240DD5A1" w14:textId="4C552CCF" w:rsidR="0090122A" w:rsidRPr="0096624D" w:rsidRDefault="0090122A" w:rsidP="00ED69BB">
      <w:pPr>
        <w:pStyle w:val="ListParagraph"/>
        <w:numPr>
          <w:ilvl w:val="0"/>
          <w:numId w:val="61"/>
        </w:numPr>
      </w:pPr>
      <w:r w:rsidRPr="0096624D">
        <w:t>M1B and M2 Interseams are deeper below M1A formation</w:t>
      </w:r>
      <w:r w:rsidR="00D977F2">
        <w:t xml:space="preserve"> (</w:t>
      </w:r>
      <w:r w:rsidR="00D977F2">
        <w:fldChar w:fldCharType="begin"/>
      </w:r>
      <w:r w:rsidR="00D977F2">
        <w:instrText xml:space="preserve"> REF _Ref198296204 \h </w:instrText>
      </w:r>
      <w:r w:rsidR="00D977F2">
        <w:fldChar w:fldCharType="separate"/>
      </w:r>
      <w:r w:rsidR="00D35BC0">
        <w:t xml:space="preserve">Figure </w:t>
      </w:r>
      <w:r w:rsidR="00D35BC0">
        <w:rPr>
          <w:noProof/>
        </w:rPr>
        <w:t>8</w:t>
      </w:r>
      <w:r w:rsidR="00D35BC0">
        <w:noBreakHyphen/>
      </w:r>
      <w:r w:rsidR="00D35BC0">
        <w:rPr>
          <w:noProof/>
        </w:rPr>
        <w:t>16</w:t>
      </w:r>
      <w:r w:rsidR="00D977F2">
        <w:fldChar w:fldCharType="end"/>
      </w:r>
      <w:r w:rsidR="00D977F2">
        <w:t>)</w:t>
      </w:r>
      <w:r>
        <w:t>.</w:t>
      </w:r>
      <w:r w:rsidRPr="0096624D">
        <w:t xml:space="preserve"> At the Yallourn Mine</w:t>
      </w:r>
      <w:r>
        <w:t xml:space="preserve"> these</w:t>
      </w:r>
      <w:r w:rsidRPr="0096624D">
        <w:t xml:space="preserve"> are the lateral equivalent of the M1 and M2 aquifers at the Hazelwood Mine, respectively. These form confined aquifers and are depressurised at the Hazelwood Mine to enable safe mining conditions. M1B pinches to the south of Yallourn Maryvale Field. The M1B and M2 Interseams pressures have not posed a risk to floor stability at Yallourn Mine due to their depth and the effects of depressurisation from the adjacent Hazelwood Mine.    </w:t>
      </w:r>
    </w:p>
    <w:p w14:paraId="41C93C02" w14:textId="2831C8FA" w:rsidR="0090122A" w:rsidRPr="0096624D" w:rsidRDefault="0090122A" w:rsidP="0090122A">
      <w:r w:rsidRPr="0096624D">
        <w:t xml:space="preserve">The thick sequences of coal are conceptualised to act as </w:t>
      </w:r>
      <w:r w:rsidRPr="00F9416C">
        <w:t>Aquitards</w:t>
      </w:r>
      <w:r w:rsidR="006269CC" w:rsidRPr="00F9416C">
        <w:t>,</w:t>
      </w:r>
      <w:r w:rsidRPr="0096624D">
        <w:t xml:space="preserve"> </w:t>
      </w:r>
      <w:r w:rsidR="006269CC">
        <w:t>th</w:t>
      </w:r>
      <w:r w:rsidRPr="0096624D">
        <w:t xml:space="preserve">ese include the following:   </w:t>
      </w:r>
    </w:p>
    <w:p w14:paraId="600FED3E" w14:textId="77777777" w:rsidR="0090122A" w:rsidRPr="0096624D" w:rsidRDefault="0090122A" w:rsidP="00ED69BB">
      <w:pPr>
        <w:pStyle w:val="ListParagraph"/>
        <w:numPr>
          <w:ilvl w:val="0"/>
          <w:numId w:val="62"/>
        </w:numPr>
      </w:pPr>
      <w:r w:rsidRPr="0096624D">
        <w:t xml:space="preserve">Yallourn Coal, which is the youngest coal unit in the Latrobe Valley and has a thickness of around 60 to 100 m. It separates the Haunted Hills Formation/Overburden from the Yallourn Interseam. </w:t>
      </w:r>
    </w:p>
    <w:p w14:paraId="5E0D5F87" w14:textId="77777777" w:rsidR="0090122A" w:rsidRPr="0096624D" w:rsidRDefault="0090122A" w:rsidP="00ED69BB">
      <w:pPr>
        <w:pStyle w:val="ListParagraph"/>
        <w:numPr>
          <w:ilvl w:val="0"/>
          <w:numId w:val="62"/>
        </w:numPr>
      </w:pPr>
      <w:r w:rsidRPr="0096624D">
        <w:t xml:space="preserve">M1A Coal, which is less extensive and has a thickness of around 5 to 35 m. It thins out to the north and pinches out in East Field where the overlying Yallourn Interseam and the underlying M1A Interseam become directly connected. </w:t>
      </w:r>
    </w:p>
    <w:p w14:paraId="4216AF7C" w14:textId="77777777" w:rsidR="0090122A" w:rsidRPr="0096624D" w:rsidRDefault="0090122A" w:rsidP="00ED69BB">
      <w:pPr>
        <w:pStyle w:val="ListParagraph"/>
        <w:numPr>
          <w:ilvl w:val="0"/>
          <w:numId w:val="62"/>
        </w:numPr>
      </w:pPr>
      <w:r w:rsidRPr="0096624D">
        <w:t xml:space="preserve">M1B Coal, which separates the M1A Interseam from the M1B Interseam and has a thickness of around 30 to 60 m. It directly overlies the M2 Coal where the M1B Interseam pinches out. </w:t>
      </w:r>
    </w:p>
    <w:p w14:paraId="7B570208" w14:textId="77777777" w:rsidR="0090122A" w:rsidRPr="0096624D" w:rsidRDefault="0090122A" w:rsidP="00ED69BB">
      <w:pPr>
        <w:pStyle w:val="ListParagraph"/>
        <w:numPr>
          <w:ilvl w:val="0"/>
          <w:numId w:val="62"/>
        </w:numPr>
      </w:pPr>
      <w:r w:rsidRPr="0096624D">
        <w:t xml:space="preserve">M2 Coal, which is split into M2A and M2B, has a combined thickness of up to around 100 m. Where the M1B Interseam pinches out, the M2 Coal and M1B coal form a thick regional aquitard that separates the underlying highly transmissive M2 Interseam from the overlying aquifers.   </w:t>
      </w:r>
    </w:p>
    <w:p w14:paraId="53F5F2E1" w14:textId="77777777" w:rsidR="0090122A" w:rsidRPr="0096624D" w:rsidRDefault="0090122A" w:rsidP="0090122A">
      <w:pPr>
        <w:sectPr w:rsidR="0090122A" w:rsidRPr="0096624D" w:rsidSect="0090122A">
          <w:pgSz w:w="11910" w:h="16840"/>
          <w:pgMar w:top="1134" w:right="567" w:bottom="1315" w:left="567" w:header="720" w:footer="356" w:gutter="0"/>
          <w:cols w:space="709"/>
          <w:titlePg/>
          <w:docGrid w:linePitch="299"/>
        </w:sectPr>
      </w:pPr>
      <w:r w:rsidRPr="0096624D">
        <w:t xml:space="preserve">  </w:t>
      </w:r>
    </w:p>
    <w:p w14:paraId="1D7372E3" w14:textId="77777777" w:rsidR="0090122A" w:rsidRDefault="0090122A" w:rsidP="00B46CC4">
      <w:pPr>
        <w:jc w:val="center"/>
      </w:pPr>
      <w:r w:rsidRPr="0096624D">
        <w:rPr>
          <w:noProof/>
        </w:rPr>
        <w:drawing>
          <wp:inline distT="0" distB="0" distL="0" distR="0" wp14:anchorId="63EC4937" wp14:editId="3B3FD145">
            <wp:extent cx="8771133" cy="5524500"/>
            <wp:effectExtent l="0" t="0" r="0" b="0"/>
            <wp:docPr id="1475147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015157" name=""/>
                    <pic:cNvPicPr/>
                  </pic:nvPicPr>
                  <pic:blipFill>
                    <a:blip r:embed="rId83"/>
                    <a:stretch>
                      <a:fillRect/>
                    </a:stretch>
                  </pic:blipFill>
                  <pic:spPr>
                    <a:xfrm>
                      <a:off x="0" y="0"/>
                      <a:ext cx="8837781" cy="5566478"/>
                    </a:xfrm>
                    <a:prstGeom prst="rect">
                      <a:avLst/>
                    </a:prstGeom>
                  </pic:spPr>
                </pic:pic>
              </a:graphicData>
            </a:graphic>
          </wp:inline>
        </w:drawing>
      </w:r>
    </w:p>
    <w:p w14:paraId="710B3D70" w14:textId="51FCB03C" w:rsidR="0090122A" w:rsidRPr="0096624D" w:rsidRDefault="0090122A" w:rsidP="0090122A">
      <w:pPr>
        <w:pStyle w:val="Caption"/>
      </w:pPr>
      <w:bookmarkStart w:id="329" w:name="_Ref198296204"/>
      <w:bookmarkStart w:id="330" w:name="_Toc21012551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6</w:t>
      </w:r>
      <w:r w:rsidR="00946086">
        <w:fldChar w:fldCharType="end"/>
      </w:r>
      <w:bookmarkEnd w:id="329"/>
      <w:r w:rsidR="00B46CC4">
        <w:t>:</w:t>
      </w:r>
      <w:r w:rsidRPr="005E114E">
        <w:t xml:space="preserve"> </w:t>
      </w:r>
      <w:r w:rsidRPr="0096624D">
        <w:t xml:space="preserve">Yallourn Mine </w:t>
      </w:r>
      <w:r w:rsidR="00721646">
        <w:t>H</w:t>
      </w:r>
      <w:r w:rsidRPr="0096624D">
        <w:t xml:space="preserve">ydrogeological </w:t>
      </w:r>
      <w:r w:rsidR="00721646">
        <w:t>C</w:t>
      </w:r>
      <w:r w:rsidRPr="0096624D">
        <w:t>ross-</w:t>
      </w:r>
      <w:r w:rsidR="00721646">
        <w:t>S</w:t>
      </w:r>
      <w:r w:rsidRPr="0096624D">
        <w:t>ections</w:t>
      </w:r>
      <w:r w:rsidR="005D33BA">
        <w:t xml:space="preserve"> </w:t>
      </w:r>
      <w:r w:rsidR="005D33BA">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5D33BA">
        <w:fldChar w:fldCharType="separate"/>
      </w:r>
      <w:r w:rsidR="00673C6F">
        <w:rPr>
          <w:noProof/>
        </w:rPr>
        <w:t>(GHD 2023)</w:t>
      </w:r>
      <w:bookmarkEnd w:id="330"/>
      <w:r w:rsidR="005D33BA">
        <w:fldChar w:fldCharType="end"/>
      </w:r>
    </w:p>
    <w:p w14:paraId="5740DCC2" w14:textId="77777777" w:rsidR="0090122A" w:rsidRPr="0096624D" w:rsidRDefault="0090122A" w:rsidP="0090122A">
      <w:pPr>
        <w:sectPr w:rsidR="0090122A" w:rsidRPr="0096624D" w:rsidSect="00E06C0C">
          <w:pgSz w:w="16840" w:h="11910" w:orient="landscape"/>
          <w:pgMar w:top="720" w:right="720" w:bottom="720" w:left="720" w:header="720" w:footer="357" w:gutter="0"/>
          <w:cols w:space="709"/>
          <w:titlePg/>
          <w:docGrid w:linePitch="299"/>
        </w:sectPr>
      </w:pPr>
    </w:p>
    <w:p w14:paraId="6E61EE0B" w14:textId="77777777" w:rsidR="0090122A" w:rsidRPr="0096624D" w:rsidRDefault="0090122A" w:rsidP="0090122A">
      <w:pPr>
        <w:pStyle w:val="Sub-HeadingNot-Numbered"/>
      </w:pPr>
      <w:r w:rsidRPr="0096624D">
        <w:t>Hydrogeological Properties</w:t>
      </w:r>
    </w:p>
    <w:p w14:paraId="3DF60798" w14:textId="77777777" w:rsidR="0090122A" w:rsidRPr="00C052DF" w:rsidRDefault="0090122A" w:rsidP="0090122A">
      <w:r>
        <w:t xml:space="preserve">The hydrogeological properties for the conceptual model have been adopted from site aquifer and coal seam testing. Aquifer testing </w:t>
      </w:r>
      <w:r w:rsidRPr="002B2FF1">
        <w:t>results</w:t>
      </w:r>
      <w:r w:rsidRPr="002B2FF1" w:rsidDel="00310F8A">
        <w:t xml:space="preserve"> </w:t>
      </w:r>
      <w:r>
        <w:t xml:space="preserve">are </w:t>
      </w:r>
      <w:r w:rsidRPr="002B2FF1">
        <w:t xml:space="preserve">reported as either hydraulic conductivity (K) or transmissivity (T). Where available, estimates of storage coefficient are provided. These generally lie within the typical range of values for specific yield </w:t>
      </w:r>
      <w:r>
        <w:t xml:space="preserve">(Sy) </w:t>
      </w:r>
      <w:r w:rsidRPr="002B2FF1">
        <w:t xml:space="preserve">(unconfined) and specific storage </w:t>
      </w:r>
      <w:r>
        <w:t xml:space="preserve">(Ss) </w:t>
      </w:r>
      <w:r w:rsidRPr="002B2FF1">
        <w:t xml:space="preserve">(confined), potentially reflecting the semi-confined nature of sand horizons within these aquifers. </w:t>
      </w:r>
      <w:r>
        <w:t>Historical data was available for HHF, OB and M1A Aquifers from as early as 1979 to most recent being 2016.</w:t>
      </w:r>
    </w:p>
    <w:p w14:paraId="424B97FC" w14:textId="119D140E" w:rsidR="0090122A" w:rsidRDefault="0090122A" w:rsidP="0090122A">
      <w:r>
        <w:t xml:space="preserve">Coal seam testing results considered historical data available from 1965 </w:t>
      </w:r>
      <w:r w:rsidR="00775581">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775581">
        <w:fldChar w:fldCharType="separate"/>
      </w:r>
      <w:r w:rsidR="00673C6F">
        <w:rPr>
          <w:noProof/>
        </w:rPr>
        <w:t>(GHD 2023)</w:t>
      </w:r>
      <w:r w:rsidR="00775581">
        <w:fldChar w:fldCharType="end"/>
      </w:r>
      <w:r>
        <w:t>. The permeability of brown coal was summari</w:t>
      </w:r>
      <w:r w:rsidR="006B5D8C">
        <w:t>s</w:t>
      </w:r>
      <w:r>
        <w:t xml:space="preserve">ed to be variable depending on the coal type but generally in a range of </w:t>
      </w:r>
      <w:r w:rsidRPr="005A420E">
        <w:t>3.6 x 10</w:t>
      </w:r>
      <w:r w:rsidRPr="000F5F3F">
        <w:rPr>
          <w:vertAlign w:val="superscript"/>
        </w:rPr>
        <w:t>-6</w:t>
      </w:r>
      <w:r w:rsidRPr="005A420E">
        <w:t xml:space="preserve"> m/d to 3.6 x 10</w:t>
      </w:r>
      <w:r w:rsidRPr="000F5F3F">
        <w:rPr>
          <w:vertAlign w:val="superscript"/>
        </w:rPr>
        <w:t>-</w:t>
      </w:r>
      <w:r>
        <w:rPr>
          <w:vertAlign w:val="superscript"/>
        </w:rPr>
        <w:t>4</w:t>
      </w:r>
      <w:r w:rsidRPr="005A420E">
        <w:t xml:space="preserve"> m/d </w:t>
      </w:r>
      <w:r>
        <w:t xml:space="preserve">(meters/day) </w:t>
      </w:r>
      <w:r w:rsidRPr="005A420E">
        <w:t>at the natural moisture contents and is of the same order as that for natural clays.</w:t>
      </w:r>
      <w:r>
        <w:t xml:space="preserve"> </w:t>
      </w:r>
      <w:r w:rsidRPr="00651331">
        <w:t>Golder (2014) summarised the results of constant head field permeability testing of the Yallourn Coal undertaken by SEC</w:t>
      </w:r>
      <w:r w:rsidR="00487D2B">
        <w:t>V</w:t>
      </w:r>
      <w:r w:rsidRPr="00651331">
        <w:t>, reporting values ranging from 1 x 10-3 to 0.3 m/d</w:t>
      </w:r>
      <w:r w:rsidR="00406C1A">
        <w:t xml:space="preserve"> </w:t>
      </w:r>
      <w:r w:rsidR="00406C1A">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406C1A">
        <w:fldChar w:fldCharType="separate"/>
      </w:r>
      <w:r w:rsidR="00673C6F">
        <w:rPr>
          <w:noProof/>
        </w:rPr>
        <w:t>(GHD 2023)</w:t>
      </w:r>
      <w:r w:rsidR="00406C1A">
        <w:fldChar w:fldCharType="end"/>
      </w:r>
      <w:r w:rsidRPr="00651331">
        <w:t>. These are greater than the typical range of values of coal seams</w:t>
      </w:r>
      <w:r>
        <w:t xml:space="preserve"> determined by the</w:t>
      </w:r>
      <w:r w:rsidRPr="00651331">
        <w:t xml:space="preserve"> SEC</w:t>
      </w:r>
      <w:r w:rsidR="00487D2B">
        <w:t>V</w:t>
      </w:r>
      <w:r w:rsidRPr="00651331">
        <w:t xml:space="preserve">, </w:t>
      </w:r>
      <w:r>
        <w:t>noting</w:t>
      </w:r>
      <w:r w:rsidRPr="00651331">
        <w:t xml:space="preserve"> that these high values are potentially influenced by fractures in coal or leakage past bore casing into more permeable materials. </w:t>
      </w:r>
      <w:r>
        <w:t xml:space="preserve">The </w:t>
      </w:r>
      <w:r w:rsidRPr="00F80156">
        <w:t>Latrobe Valley Brown Coal Mine Batter Stability Research Project</w:t>
      </w:r>
      <w:r>
        <w:t xml:space="preserve"> performed in-situ permeability testing of Yallourn mine coal close to the northern part of the Yallourn Eastfield. The packer testing estimated to have hydraulic conductivity of </w:t>
      </w:r>
      <w:r w:rsidRPr="00AD683B">
        <w:t xml:space="preserve">8.6 x 10-3 to 1.7 x 10-2 m/d </w:t>
      </w:r>
      <w:r w:rsidR="00775581">
        <w:fldChar w:fldCharType="begin"/>
      </w:r>
      <w:r w:rsidR="001B655D">
        <w:instrText xml:space="preserve"> ADDIN EN.CITE &lt;EndNote&gt;&lt;Cite&gt;&lt;Author&gt;Baumgartl&lt;/Author&gt;&lt;Year&gt;2020&lt;/Year&gt;&lt;RecNum&gt;75&lt;/RecNum&gt;&lt;DisplayText&gt;(Baumgartl 2020)&lt;/DisplayText&gt;&lt;record&gt;&lt;rec-number&gt;75&lt;/rec-number&gt;&lt;foreign-keys&gt;&lt;key app="EN" db-id="spaff0s0osz0sqe0t5a55fezradpx9psfrzt" timestamp="1747024886" guid="fbfcdced-a1d7-4943-b6cc-957b66bc17dc"&gt;75&lt;/key&gt;&lt;/foreign-keys&gt;&lt;ref-type name="Report"&gt;27&lt;/ref-type&gt;&lt;contributors&gt;&lt;authors&gt;&lt;author&gt;Baumgartl, Thomas&lt;/author&gt;&lt;/authors&gt;&lt;secondary-authors&gt;&lt;author&gt;Geotechnical and Hydrogeological Engineering Research Group (GHERG) of Federation University Australia,&lt;/author&gt;&lt;/secondary-authors&gt;&lt;/contributors&gt;&lt;titles&gt;&lt;title&gt;Batter Stability Project Report&lt;/title&gt;&lt;/titles&gt;&lt;number&gt;A2407355&lt;/number&gt;&lt;dates&gt;&lt;year&gt;2020&lt;/year&gt;&lt;pub-dates&gt;&lt;date&gt;05/08/2020&lt;/date&gt;&lt;/pub-dates&gt;&lt;/dates&gt;&lt;urls&gt;&lt;related-urls&gt;&lt;url&gt;https://crctime.com.au/research/projects/project-1-7/&lt;/url&gt;&lt;/related-urls&gt;&lt;/urls&gt;&lt;access-date&gt;29/4/2025&lt;/access-date&gt;&lt;/record&gt;&lt;/Cite&gt;&lt;/EndNote&gt;</w:instrText>
      </w:r>
      <w:r w:rsidR="00775581">
        <w:fldChar w:fldCharType="separate"/>
      </w:r>
      <w:r w:rsidR="00775581">
        <w:rPr>
          <w:noProof/>
        </w:rPr>
        <w:t>(Baumgartl 2020)</w:t>
      </w:r>
      <w:r w:rsidR="00775581">
        <w:fldChar w:fldCharType="end"/>
      </w:r>
      <w:r w:rsidRPr="00AD683B">
        <w:t xml:space="preserve"> These were approximately two orders of magnitude higher than the 5.2 x 10-6 to 3.5 x 10-4 m/d hydraulic conductivity estimates derived from laboratory permeability testing, which reflect the differences between the undisturbed coal matrix and batter scale properties enhanced by larger discontinuities</w:t>
      </w:r>
      <w:r>
        <w:t xml:space="preserve"> in coal.</w:t>
      </w:r>
      <w:r w:rsidR="00DF47EA">
        <w:t xml:space="preserve"> </w:t>
      </w:r>
      <w:r>
        <w:t xml:space="preserve">The model derived properties are presented in </w:t>
      </w:r>
      <w:r w:rsidR="00552078">
        <w:fldChar w:fldCharType="begin"/>
      </w:r>
      <w:r w:rsidR="00552078">
        <w:instrText xml:space="preserve"> REF _Ref196908112 \h </w:instrText>
      </w:r>
      <w:r w:rsidR="00552078">
        <w:fldChar w:fldCharType="separate"/>
      </w:r>
      <w:r w:rsidR="00D35BC0">
        <w:t xml:space="preserve">Table </w:t>
      </w:r>
      <w:r w:rsidR="00D35BC0">
        <w:rPr>
          <w:noProof/>
        </w:rPr>
        <w:t>8</w:t>
      </w:r>
      <w:r w:rsidR="00D35BC0">
        <w:noBreakHyphen/>
      </w:r>
      <w:r w:rsidR="00D35BC0">
        <w:rPr>
          <w:noProof/>
        </w:rPr>
        <w:t>1</w:t>
      </w:r>
      <w:r w:rsidR="00552078">
        <w:fldChar w:fldCharType="end"/>
      </w:r>
      <w:r>
        <w:t>.</w:t>
      </w:r>
    </w:p>
    <w:p w14:paraId="691278D5" w14:textId="42111D9A" w:rsidR="0090122A" w:rsidRDefault="0090122A" w:rsidP="0090122A">
      <w:pPr>
        <w:pStyle w:val="Caption"/>
      </w:pPr>
      <w:bookmarkStart w:id="331" w:name="_Ref196908112"/>
      <w:bookmarkStart w:id="332" w:name="_Toc210126974"/>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bookmarkEnd w:id="331"/>
      <w:r w:rsidR="00B46CC4">
        <w:rPr>
          <w:noProof/>
        </w:rPr>
        <w:t>:</w:t>
      </w:r>
      <w:r w:rsidRPr="00B96588">
        <w:t xml:space="preserve"> </w:t>
      </w:r>
      <w:r>
        <w:t xml:space="preserve">Model-derived </w:t>
      </w:r>
      <w:r w:rsidR="00721646">
        <w:t>R</w:t>
      </w:r>
      <w:r>
        <w:t xml:space="preserve">egional </w:t>
      </w:r>
      <w:r w:rsidR="00721646">
        <w:t>H</w:t>
      </w:r>
      <w:r>
        <w:t xml:space="preserve">ydrogeological </w:t>
      </w:r>
      <w:r w:rsidR="00721646">
        <w:t>P</w:t>
      </w:r>
      <w:r>
        <w:t>roperties</w:t>
      </w:r>
      <w:bookmarkEnd w:id="332"/>
    </w:p>
    <w:tbl>
      <w:tblPr>
        <w:tblStyle w:val="DMRPTable"/>
        <w:tblW w:w="5000" w:type="pct"/>
        <w:tblLook w:val="0620" w:firstRow="1" w:lastRow="0" w:firstColumn="0" w:lastColumn="0" w:noHBand="1" w:noVBand="1"/>
      </w:tblPr>
      <w:tblGrid>
        <w:gridCol w:w="2123"/>
        <w:gridCol w:w="1968"/>
        <w:gridCol w:w="2084"/>
        <w:gridCol w:w="1996"/>
        <w:gridCol w:w="2595"/>
      </w:tblGrid>
      <w:tr w:rsidR="004D5E73" w:rsidRPr="00D73F32" w14:paraId="4C45AFF1" w14:textId="77777777" w:rsidTr="00E06C0C">
        <w:trPr>
          <w:cnfStyle w:val="100000000000" w:firstRow="1" w:lastRow="0" w:firstColumn="0" w:lastColumn="0" w:oddVBand="0" w:evenVBand="0" w:oddHBand="0" w:evenHBand="0" w:firstRowFirstColumn="0" w:firstRowLastColumn="0" w:lastRowFirstColumn="0" w:lastRowLastColumn="0"/>
          <w:tblHeader/>
        </w:trPr>
        <w:tc>
          <w:tcPr>
            <w:tcW w:w="986" w:type="pct"/>
          </w:tcPr>
          <w:p w14:paraId="04B27EDD" w14:textId="77777777" w:rsidR="0090122A" w:rsidRPr="001C2E01" w:rsidRDefault="0090122A" w:rsidP="00674006">
            <w:pPr>
              <w:jc w:val="center"/>
            </w:pPr>
            <w:r w:rsidRPr="001C2E01">
              <w:t>Unit</w:t>
            </w:r>
          </w:p>
        </w:tc>
        <w:tc>
          <w:tcPr>
            <w:tcW w:w="914" w:type="pct"/>
          </w:tcPr>
          <w:p w14:paraId="0A3CF071" w14:textId="7EDDDF21" w:rsidR="00674006" w:rsidRDefault="00674006" w:rsidP="00674006">
            <w:pPr>
              <w:jc w:val="center"/>
              <w:rPr>
                <w:b w:val="0"/>
              </w:rPr>
            </w:pPr>
            <w:r>
              <w:t xml:space="preserve">Horizontal Hydraulic Conductivity, </w:t>
            </w:r>
            <w:r w:rsidR="0090122A" w:rsidRPr="001C2E01">
              <w:t>Kh</w:t>
            </w:r>
          </w:p>
          <w:p w14:paraId="5F791866" w14:textId="77777777" w:rsidR="0090122A" w:rsidRDefault="0090122A" w:rsidP="00674006">
            <w:pPr>
              <w:jc w:val="center"/>
              <w:rPr>
                <w:b w:val="0"/>
              </w:rPr>
            </w:pPr>
            <w:r w:rsidRPr="001C2E01">
              <w:t>(m/d)</w:t>
            </w:r>
          </w:p>
          <w:p w14:paraId="42F9CEC0" w14:textId="11B6F9C8" w:rsidR="0090122A" w:rsidRPr="00710CD2" w:rsidRDefault="0090122A" w:rsidP="00674006">
            <w:pPr>
              <w:jc w:val="center"/>
              <w:rPr>
                <w:b w:val="0"/>
              </w:rPr>
            </w:pPr>
          </w:p>
        </w:tc>
        <w:tc>
          <w:tcPr>
            <w:tcW w:w="968" w:type="pct"/>
          </w:tcPr>
          <w:p w14:paraId="3A9FF3F8" w14:textId="24389022" w:rsidR="00674006" w:rsidRDefault="00674006" w:rsidP="00674006">
            <w:pPr>
              <w:jc w:val="center"/>
              <w:rPr>
                <w:b w:val="0"/>
              </w:rPr>
            </w:pPr>
            <w:r>
              <w:t xml:space="preserve">Vertical Hydraulic Conductivity, </w:t>
            </w:r>
            <w:r w:rsidR="0090122A" w:rsidRPr="001C2E01">
              <w:t>Kv</w:t>
            </w:r>
          </w:p>
          <w:p w14:paraId="6B6C793E" w14:textId="77777777" w:rsidR="0090122A" w:rsidRDefault="0090122A" w:rsidP="00674006">
            <w:pPr>
              <w:jc w:val="center"/>
              <w:rPr>
                <w:b w:val="0"/>
              </w:rPr>
            </w:pPr>
            <w:r w:rsidRPr="001C2E01">
              <w:t>(m/d)</w:t>
            </w:r>
          </w:p>
          <w:p w14:paraId="5C8DAE18" w14:textId="4C34FE45" w:rsidR="0090122A" w:rsidRPr="00710CD2" w:rsidRDefault="0090122A" w:rsidP="00674006">
            <w:pPr>
              <w:jc w:val="center"/>
              <w:rPr>
                <w:b w:val="0"/>
              </w:rPr>
            </w:pPr>
          </w:p>
        </w:tc>
        <w:tc>
          <w:tcPr>
            <w:tcW w:w="927" w:type="pct"/>
          </w:tcPr>
          <w:p w14:paraId="0003C729" w14:textId="77777777" w:rsidR="00DE54D4" w:rsidRDefault="00674006" w:rsidP="00674006">
            <w:pPr>
              <w:jc w:val="center"/>
              <w:rPr>
                <w:b w:val="0"/>
              </w:rPr>
            </w:pPr>
            <w:r>
              <w:t xml:space="preserve">Specific Yield, </w:t>
            </w:r>
            <w:r w:rsidR="0090122A" w:rsidRPr="001C2E01">
              <w:t>Sy</w:t>
            </w:r>
          </w:p>
          <w:p w14:paraId="425CBAD7" w14:textId="62EB82BF" w:rsidR="0090122A" w:rsidRPr="001C2E01" w:rsidRDefault="0090122A" w:rsidP="00674006">
            <w:pPr>
              <w:jc w:val="center"/>
            </w:pPr>
            <w:r w:rsidRPr="001C2E01">
              <w:t xml:space="preserve"> (-)</w:t>
            </w:r>
          </w:p>
        </w:tc>
        <w:tc>
          <w:tcPr>
            <w:tcW w:w="1205" w:type="pct"/>
          </w:tcPr>
          <w:p w14:paraId="0A6E8693" w14:textId="77777777" w:rsidR="0001726F" w:rsidRDefault="00DE54D4" w:rsidP="00674006">
            <w:pPr>
              <w:jc w:val="center"/>
              <w:rPr>
                <w:b w:val="0"/>
              </w:rPr>
            </w:pPr>
            <w:r>
              <w:t>Spe</w:t>
            </w:r>
            <w:r w:rsidR="0001726F">
              <w:t xml:space="preserve">cific Storage, </w:t>
            </w:r>
          </w:p>
          <w:p w14:paraId="7A78A810" w14:textId="54B6F8AA" w:rsidR="0090122A" w:rsidRPr="001C2E01" w:rsidRDefault="0090122A" w:rsidP="00674006">
            <w:pPr>
              <w:jc w:val="center"/>
            </w:pPr>
            <w:r w:rsidRPr="001C2E01">
              <w:t>Ss (-/m) /</w:t>
            </w:r>
          </w:p>
          <w:p w14:paraId="01D4657A" w14:textId="3B760B7E" w:rsidR="0090122A" w:rsidRPr="001C2E01" w:rsidRDefault="0001726F" w:rsidP="00674006">
            <w:pPr>
              <w:jc w:val="center"/>
            </w:pPr>
            <w:r>
              <w:t xml:space="preserve">Storage, </w:t>
            </w:r>
            <w:r w:rsidR="0090122A" w:rsidRPr="001C2E01">
              <w:t>S (-)</w:t>
            </w:r>
          </w:p>
        </w:tc>
      </w:tr>
      <w:tr w:rsidR="0090122A" w:rsidRPr="00D73F32" w14:paraId="354C74F0" w14:textId="77777777" w:rsidTr="00674006">
        <w:tc>
          <w:tcPr>
            <w:tcW w:w="986" w:type="pct"/>
            <w:vMerge w:val="restart"/>
          </w:tcPr>
          <w:p w14:paraId="287B9A5B" w14:textId="77777777" w:rsidR="0090122A" w:rsidRPr="00D73F32" w:rsidRDefault="0090122A">
            <w:r w:rsidRPr="00D73F32">
              <w:t>Haunted Hills Formation</w:t>
            </w:r>
          </w:p>
        </w:tc>
        <w:tc>
          <w:tcPr>
            <w:tcW w:w="914" w:type="pct"/>
          </w:tcPr>
          <w:p w14:paraId="28DD4B75" w14:textId="77777777" w:rsidR="0090122A" w:rsidRPr="00D73F32" w:rsidRDefault="0090122A">
            <w:r w:rsidRPr="00D73F32">
              <w:t>5</w:t>
            </w:r>
          </w:p>
        </w:tc>
        <w:tc>
          <w:tcPr>
            <w:tcW w:w="968" w:type="pct"/>
          </w:tcPr>
          <w:p w14:paraId="4CA49C66" w14:textId="77777777" w:rsidR="0090122A" w:rsidRPr="00D73F32" w:rsidRDefault="0090122A"/>
        </w:tc>
        <w:tc>
          <w:tcPr>
            <w:tcW w:w="927" w:type="pct"/>
          </w:tcPr>
          <w:p w14:paraId="6210C72D" w14:textId="77777777" w:rsidR="0090122A" w:rsidRPr="00D73F32" w:rsidRDefault="0090122A">
            <w:r w:rsidRPr="00D73F32">
              <w:t>0.01</w:t>
            </w:r>
          </w:p>
        </w:tc>
        <w:tc>
          <w:tcPr>
            <w:tcW w:w="1205" w:type="pct"/>
          </w:tcPr>
          <w:p w14:paraId="38B5E62F" w14:textId="77777777" w:rsidR="0090122A" w:rsidRPr="00D73F32" w:rsidRDefault="0090122A"/>
        </w:tc>
      </w:tr>
      <w:tr w:rsidR="0090122A" w:rsidRPr="00D73F32" w14:paraId="246AA545" w14:textId="77777777" w:rsidTr="00674006">
        <w:tc>
          <w:tcPr>
            <w:tcW w:w="986" w:type="pct"/>
            <w:vMerge/>
          </w:tcPr>
          <w:p w14:paraId="512EE930" w14:textId="77777777" w:rsidR="0090122A" w:rsidRPr="00D73F32" w:rsidRDefault="0090122A"/>
        </w:tc>
        <w:tc>
          <w:tcPr>
            <w:tcW w:w="914" w:type="pct"/>
          </w:tcPr>
          <w:p w14:paraId="0FB4B3A7" w14:textId="77777777" w:rsidR="0090122A" w:rsidRPr="00D73F32" w:rsidRDefault="0090122A">
            <w:r w:rsidRPr="00D73F32">
              <w:t>0.1</w:t>
            </w:r>
          </w:p>
        </w:tc>
        <w:tc>
          <w:tcPr>
            <w:tcW w:w="968" w:type="pct"/>
          </w:tcPr>
          <w:p w14:paraId="225CBFA6" w14:textId="77777777" w:rsidR="0090122A" w:rsidRPr="00D73F32" w:rsidRDefault="0090122A">
            <w:r w:rsidRPr="00D73F32">
              <w:t>0.005</w:t>
            </w:r>
          </w:p>
        </w:tc>
        <w:tc>
          <w:tcPr>
            <w:tcW w:w="927" w:type="pct"/>
          </w:tcPr>
          <w:p w14:paraId="5B30FCB3" w14:textId="77777777" w:rsidR="0090122A" w:rsidRPr="00D73F32" w:rsidRDefault="0090122A">
            <w:r w:rsidRPr="00D73F32">
              <w:t>0.02</w:t>
            </w:r>
          </w:p>
        </w:tc>
        <w:tc>
          <w:tcPr>
            <w:tcW w:w="1205" w:type="pct"/>
          </w:tcPr>
          <w:p w14:paraId="015B3E1E" w14:textId="77777777" w:rsidR="0090122A" w:rsidRPr="00D73F32" w:rsidRDefault="0090122A">
            <w:r w:rsidRPr="00D73F32">
              <w:t>0.08</w:t>
            </w:r>
            <w:r w:rsidRPr="00D73F32">
              <w:rPr>
                <w:vertAlign w:val="superscript"/>
              </w:rPr>
              <w:t>a</w:t>
            </w:r>
          </w:p>
        </w:tc>
      </w:tr>
      <w:tr w:rsidR="0090122A" w:rsidRPr="00D73F32" w14:paraId="50D5FA52" w14:textId="77777777" w:rsidTr="00674006">
        <w:tc>
          <w:tcPr>
            <w:tcW w:w="986" w:type="pct"/>
            <w:vMerge/>
          </w:tcPr>
          <w:p w14:paraId="2A530D87" w14:textId="77777777" w:rsidR="0090122A" w:rsidRPr="00D73F32" w:rsidRDefault="0090122A"/>
        </w:tc>
        <w:tc>
          <w:tcPr>
            <w:tcW w:w="914" w:type="pct"/>
          </w:tcPr>
          <w:p w14:paraId="4F3AC1A1" w14:textId="77777777" w:rsidR="0090122A" w:rsidRPr="00D73F32" w:rsidRDefault="0090122A">
            <w:r w:rsidRPr="00D73F32">
              <w:t>2</w:t>
            </w:r>
          </w:p>
        </w:tc>
        <w:tc>
          <w:tcPr>
            <w:tcW w:w="968" w:type="pct"/>
          </w:tcPr>
          <w:p w14:paraId="1C232DEC" w14:textId="77777777" w:rsidR="0090122A" w:rsidRPr="00D73F32" w:rsidRDefault="0090122A">
            <w:r w:rsidRPr="00D73F32">
              <w:t>0.002 – 4.21</w:t>
            </w:r>
          </w:p>
        </w:tc>
        <w:tc>
          <w:tcPr>
            <w:tcW w:w="927" w:type="pct"/>
          </w:tcPr>
          <w:p w14:paraId="0CA56C3D" w14:textId="77777777" w:rsidR="0090122A" w:rsidRPr="00D73F32" w:rsidRDefault="0090122A">
            <w:r w:rsidRPr="00D73F32">
              <w:t>0.1</w:t>
            </w:r>
          </w:p>
        </w:tc>
        <w:tc>
          <w:tcPr>
            <w:tcW w:w="1205" w:type="pct"/>
          </w:tcPr>
          <w:p w14:paraId="413607CC" w14:textId="77777777" w:rsidR="0090122A" w:rsidRPr="00D73F32" w:rsidRDefault="0090122A">
            <w:r w:rsidRPr="00D73F32">
              <w:t>0.001</w:t>
            </w:r>
            <w:r w:rsidRPr="00D73F32">
              <w:rPr>
                <w:vertAlign w:val="superscript"/>
              </w:rPr>
              <w:t>a</w:t>
            </w:r>
          </w:p>
        </w:tc>
      </w:tr>
      <w:tr w:rsidR="0090122A" w:rsidRPr="00D73F32" w14:paraId="7C425D00" w14:textId="77777777" w:rsidTr="00674006">
        <w:tc>
          <w:tcPr>
            <w:tcW w:w="986" w:type="pct"/>
            <w:vMerge/>
          </w:tcPr>
          <w:p w14:paraId="3BF0F421" w14:textId="77777777" w:rsidR="0090122A" w:rsidRPr="00D73F32" w:rsidRDefault="0090122A"/>
        </w:tc>
        <w:tc>
          <w:tcPr>
            <w:tcW w:w="914" w:type="pct"/>
          </w:tcPr>
          <w:p w14:paraId="25D275C0" w14:textId="77777777" w:rsidR="0090122A" w:rsidRPr="00D73F32" w:rsidRDefault="0090122A">
            <w:r w:rsidRPr="00D73F32">
              <w:t>3.2</w:t>
            </w:r>
          </w:p>
        </w:tc>
        <w:tc>
          <w:tcPr>
            <w:tcW w:w="968" w:type="pct"/>
          </w:tcPr>
          <w:p w14:paraId="15FBFF79" w14:textId="77777777" w:rsidR="0090122A" w:rsidRPr="00D73F32" w:rsidRDefault="0090122A">
            <w:r w:rsidRPr="00D73F32">
              <w:t>0.48</w:t>
            </w:r>
          </w:p>
        </w:tc>
        <w:tc>
          <w:tcPr>
            <w:tcW w:w="927" w:type="pct"/>
          </w:tcPr>
          <w:p w14:paraId="7F848BB0" w14:textId="77777777" w:rsidR="0090122A" w:rsidRPr="00D73F32" w:rsidRDefault="0090122A">
            <w:r w:rsidRPr="00D73F32">
              <w:t>0.1</w:t>
            </w:r>
          </w:p>
        </w:tc>
        <w:tc>
          <w:tcPr>
            <w:tcW w:w="1205" w:type="pct"/>
          </w:tcPr>
          <w:p w14:paraId="1AEFCAC3" w14:textId="77777777" w:rsidR="0090122A" w:rsidRPr="00D73F32" w:rsidRDefault="0090122A">
            <w:r w:rsidRPr="00D73F32">
              <w:t>1E-5</w:t>
            </w:r>
          </w:p>
        </w:tc>
      </w:tr>
      <w:tr w:rsidR="0090122A" w:rsidRPr="00D73F32" w14:paraId="332B2B0A" w14:textId="77777777" w:rsidTr="00674006">
        <w:tc>
          <w:tcPr>
            <w:tcW w:w="986" w:type="pct"/>
            <w:vMerge w:val="restart"/>
          </w:tcPr>
          <w:p w14:paraId="18F6B1C1" w14:textId="77777777" w:rsidR="0090122A" w:rsidRPr="00D73F32" w:rsidRDefault="0090122A">
            <w:r w:rsidRPr="00D73F32">
              <w:t>Yallourn Coal</w:t>
            </w:r>
          </w:p>
        </w:tc>
        <w:tc>
          <w:tcPr>
            <w:tcW w:w="914" w:type="pct"/>
          </w:tcPr>
          <w:p w14:paraId="4B0DEA31" w14:textId="77777777" w:rsidR="0090122A" w:rsidRPr="00D73F32" w:rsidRDefault="0090122A">
            <w:r w:rsidRPr="00D73F32">
              <w:t>2E-6 – 0.1</w:t>
            </w:r>
          </w:p>
        </w:tc>
        <w:tc>
          <w:tcPr>
            <w:tcW w:w="968" w:type="pct"/>
          </w:tcPr>
          <w:p w14:paraId="6FDE32AA" w14:textId="77777777" w:rsidR="0090122A" w:rsidRPr="00D73F32" w:rsidRDefault="0090122A">
            <w:r w:rsidRPr="00D73F32">
              <w:t>1E-5</w:t>
            </w:r>
          </w:p>
        </w:tc>
        <w:tc>
          <w:tcPr>
            <w:tcW w:w="927" w:type="pct"/>
          </w:tcPr>
          <w:p w14:paraId="3A4A8DEF" w14:textId="77777777" w:rsidR="0090122A" w:rsidRPr="00D73F32" w:rsidRDefault="0090122A"/>
        </w:tc>
        <w:tc>
          <w:tcPr>
            <w:tcW w:w="1205" w:type="pct"/>
          </w:tcPr>
          <w:p w14:paraId="5933CC22" w14:textId="77777777" w:rsidR="0090122A" w:rsidRPr="00D73F32" w:rsidRDefault="0090122A">
            <w:r w:rsidRPr="00D73F32">
              <w:t>2.5E-5 – 2E-4</w:t>
            </w:r>
          </w:p>
        </w:tc>
      </w:tr>
      <w:tr w:rsidR="0090122A" w:rsidRPr="00D73F32" w14:paraId="2C393680" w14:textId="77777777" w:rsidTr="00674006">
        <w:tc>
          <w:tcPr>
            <w:tcW w:w="986" w:type="pct"/>
            <w:vMerge/>
          </w:tcPr>
          <w:p w14:paraId="1A1EEDAF" w14:textId="77777777" w:rsidR="0090122A" w:rsidRPr="00D73F32" w:rsidRDefault="0090122A"/>
        </w:tc>
        <w:tc>
          <w:tcPr>
            <w:tcW w:w="914" w:type="pct"/>
          </w:tcPr>
          <w:p w14:paraId="2F911E41" w14:textId="77777777" w:rsidR="0090122A" w:rsidRPr="00D73F32" w:rsidRDefault="0090122A">
            <w:r w:rsidRPr="00D73F32">
              <w:t>0.002</w:t>
            </w:r>
          </w:p>
        </w:tc>
        <w:tc>
          <w:tcPr>
            <w:tcW w:w="968" w:type="pct"/>
          </w:tcPr>
          <w:p w14:paraId="6D42689F" w14:textId="77777777" w:rsidR="0090122A" w:rsidRPr="00D73F32" w:rsidRDefault="0090122A">
            <w:r w:rsidRPr="00D73F32">
              <w:t>3E-4</w:t>
            </w:r>
          </w:p>
        </w:tc>
        <w:tc>
          <w:tcPr>
            <w:tcW w:w="927" w:type="pct"/>
          </w:tcPr>
          <w:p w14:paraId="27B480C4" w14:textId="77777777" w:rsidR="0090122A" w:rsidRPr="00D73F32" w:rsidRDefault="0090122A">
            <w:r w:rsidRPr="00D73F32">
              <w:t>0.1</w:t>
            </w:r>
          </w:p>
        </w:tc>
        <w:tc>
          <w:tcPr>
            <w:tcW w:w="1205" w:type="pct"/>
          </w:tcPr>
          <w:p w14:paraId="52BCB359" w14:textId="77777777" w:rsidR="0090122A" w:rsidRPr="00D73F32" w:rsidRDefault="0090122A">
            <w:r w:rsidRPr="00D73F32">
              <w:t>1E-5</w:t>
            </w:r>
          </w:p>
        </w:tc>
      </w:tr>
      <w:tr w:rsidR="0090122A" w:rsidRPr="00D73F32" w14:paraId="4EA4D40B" w14:textId="77777777" w:rsidTr="00674006">
        <w:tc>
          <w:tcPr>
            <w:tcW w:w="986" w:type="pct"/>
            <w:vMerge w:val="restart"/>
          </w:tcPr>
          <w:p w14:paraId="29EC85D2" w14:textId="77777777" w:rsidR="0090122A" w:rsidRPr="00D73F32" w:rsidRDefault="0090122A">
            <w:r w:rsidRPr="00D73F32">
              <w:t>Yallourn Interseam</w:t>
            </w:r>
          </w:p>
        </w:tc>
        <w:tc>
          <w:tcPr>
            <w:tcW w:w="914" w:type="pct"/>
          </w:tcPr>
          <w:p w14:paraId="71D6A167" w14:textId="77777777" w:rsidR="0090122A" w:rsidRPr="00D73F32" w:rsidRDefault="0090122A">
            <w:r w:rsidRPr="00D73F32">
              <w:t>5E-6 – 0.9</w:t>
            </w:r>
          </w:p>
        </w:tc>
        <w:tc>
          <w:tcPr>
            <w:tcW w:w="968" w:type="pct"/>
          </w:tcPr>
          <w:p w14:paraId="51FADDA2" w14:textId="77777777" w:rsidR="0090122A" w:rsidRPr="00D73F32" w:rsidRDefault="0090122A">
            <w:r w:rsidRPr="00D73F32">
              <w:t>4.6E-4</w:t>
            </w:r>
          </w:p>
        </w:tc>
        <w:tc>
          <w:tcPr>
            <w:tcW w:w="927" w:type="pct"/>
          </w:tcPr>
          <w:p w14:paraId="20157B60" w14:textId="77777777" w:rsidR="0090122A" w:rsidRPr="00D73F32" w:rsidRDefault="0090122A"/>
        </w:tc>
        <w:tc>
          <w:tcPr>
            <w:tcW w:w="1205" w:type="pct"/>
          </w:tcPr>
          <w:p w14:paraId="732ADE73" w14:textId="77777777" w:rsidR="0090122A" w:rsidRPr="00D73F32" w:rsidRDefault="0090122A">
            <w:r w:rsidRPr="00D73F32">
              <w:t>1E-6 – 2.5E-5</w:t>
            </w:r>
          </w:p>
        </w:tc>
      </w:tr>
      <w:tr w:rsidR="0090122A" w:rsidRPr="00D73F32" w14:paraId="1842AFF0" w14:textId="77777777" w:rsidTr="00674006">
        <w:tc>
          <w:tcPr>
            <w:tcW w:w="986" w:type="pct"/>
            <w:vMerge/>
          </w:tcPr>
          <w:p w14:paraId="246783FD" w14:textId="77777777" w:rsidR="0090122A" w:rsidRPr="00D73F32" w:rsidRDefault="0090122A"/>
        </w:tc>
        <w:tc>
          <w:tcPr>
            <w:tcW w:w="914" w:type="pct"/>
          </w:tcPr>
          <w:p w14:paraId="323F3A28" w14:textId="77777777" w:rsidR="0090122A" w:rsidRPr="00D73F32" w:rsidRDefault="0090122A">
            <w:r w:rsidRPr="00D73F32">
              <w:t>0.77</w:t>
            </w:r>
          </w:p>
        </w:tc>
        <w:tc>
          <w:tcPr>
            <w:tcW w:w="968" w:type="pct"/>
          </w:tcPr>
          <w:p w14:paraId="3EA6E1AE" w14:textId="77777777" w:rsidR="0090122A" w:rsidRPr="00D73F32" w:rsidRDefault="0090122A">
            <w:r w:rsidRPr="00D73F32">
              <w:t>0.115</w:t>
            </w:r>
          </w:p>
        </w:tc>
        <w:tc>
          <w:tcPr>
            <w:tcW w:w="927" w:type="pct"/>
          </w:tcPr>
          <w:p w14:paraId="232C9F30" w14:textId="77777777" w:rsidR="0090122A" w:rsidRPr="00D73F32" w:rsidRDefault="0090122A">
            <w:r w:rsidRPr="00D73F32">
              <w:t>0.1</w:t>
            </w:r>
          </w:p>
        </w:tc>
        <w:tc>
          <w:tcPr>
            <w:tcW w:w="1205" w:type="pct"/>
          </w:tcPr>
          <w:p w14:paraId="01E3B927" w14:textId="77777777" w:rsidR="0090122A" w:rsidRPr="00D73F32" w:rsidRDefault="0090122A">
            <w:r w:rsidRPr="00D73F32">
              <w:t>1E-5</w:t>
            </w:r>
          </w:p>
        </w:tc>
      </w:tr>
      <w:tr w:rsidR="0090122A" w:rsidRPr="00D73F32" w14:paraId="1465CC33" w14:textId="77777777" w:rsidTr="00674006">
        <w:tc>
          <w:tcPr>
            <w:tcW w:w="986" w:type="pct"/>
            <w:vMerge w:val="restart"/>
          </w:tcPr>
          <w:p w14:paraId="51644874" w14:textId="77777777" w:rsidR="0090122A" w:rsidRPr="00D73F32" w:rsidRDefault="0090122A">
            <w:r w:rsidRPr="00D73F32">
              <w:t>M1 Seam</w:t>
            </w:r>
          </w:p>
        </w:tc>
        <w:tc>
          <w:tcPr>
            <w:tcW w:w="914" w:type="pct"/>
          </w:tcPr>
          <w:p w14:paraId="0F3C78D0" w14:textId="77777777" w:rsidR="0090122A" w:rsidRPr="00D73F32" w:rsidRDefault="0090122A"/>
        </w:tc>
        <w:tc>
          <w:tcPr>
            <w:tcW w:w="968" w:type="pct"/>
          </w:tcPr>
          <w:p w14:paraId="1DF381E8" w14:textId="77777777" w:rsidR="0090122A" w:rsidRPr="00D73F32" w:rsidRDefault="0090122A">
            <w:r w:rsidRPr="00D73F32">
              <w:t>5E-5</w:t>
            </w:r>
          </w:p>
        </w:tc>
        <w:tc>
          <w:tcPr>
            <w:tcW w:w="927" w:type="pct"/>
          </w:tcPr>
          <w:p w14:paraId="21CB598E" w14:textId="77777777" w:rsidR="0090122A" w:rsidRPr="00D73F32" w:rsidRDefault="0090122A"/>
        </w:tc>
        <w:tc>
          <w:tcPr>
            <w:tcW w:w="1205" w:type="pct"/>
          </w:tcPr>
          <w:p w14:paraId="11375FE0" w14:textId="77777777" w:rsidR="0090122A" w:rsidRPr="00D73F32" w:rsidRDefault="0090122A"/>
        </w:tc>
      </w:tr>
      <w:tr w:rsidR="0090122A" w:rsidRPr="00D73F32" w14:paraId="4B1D155D" w14:textId="77777777" w:rsidTr="00674006">
        <w:tc>
          <w:tcPr>
            <w:tcW w:w="986" w:type="pct"/>
            <w:vMerge/>
          </w:tcPr>
          <w:p w14:paraId="2057805E" w14:textId="77777777" w:rsidR="0090122A" w:rsidRPr="00D73F32" w:rsidRDefault="0090122A"/>
        </w:tc>
        <w:tc>
          <w:tcPr>
            <w:tcW w:w="914" w:type="pct"/>
          </w:tcPr>
          <w:p w14:paraId="57E466B2" w14:textId="77777777" w:rsidR="0090122A" w:rsidRPr="00D73F32" w:rsidRDefault="0090122A">
            <w:r w:rsidRPr="00D73F32">
              <w:t>2E-6 – 0.1</w:t>
            </w:r>
          </w:p>
        </w:tc>
        <w:tc>
          <w:tcPr>
            <w:tcW w:w="968" w:type="pct"/>
          </w:tcPr>
          <w:p w14:paraId="70449E9E" w14:textId="77777777" w:rsidR="0090122A" w:rsidRPr="00D73F32" w:rsidRDefault="0090122A">
            <w:r w:rsidRPr="00D73F32">
              <w:t>1E-5</w:t>
            </w:r>
          </w:p>
        </w:tc>
        <w:tc>
          <w:tcPr>
            <w:tcW w:w="927" w:type="pct"/>
          </w:tcPr>
          <w:p w14:paraId="1385F914" w14:textId="77777777" w:rsidR="0090122A" w:rsidRPr="00D73F32" w:rsidRDefault="0090122A"/>
        </w:tc>
        <w:tc>
          <w:tcPr>
            <w:tcW w:w="1205" w:type="pct"/>
          </w:tcPr>
          <w:p w14:paraId="15B13A7A" w14:textId="77777777" w:rsidR="0090122A" w:rsidRPr="00D73F32" w:rsidRDefault="0090122A">
            <w:r w:rsidRPr="00D73F32">
              <w:t>1.4E-6 – 9.3E-4</w:t>
            </w:r>
          </w:p>
        </w:tc>
      </w:tr>
      <w:tr w:rsidR="0090122A" w:rsidRPr="00D73F32" w14:paraId="670AF0C4" w14:textId="77777777" w:rsidTr="00674006">
        <w:tc>
          <w:tcPr>
            <w:tcW w:w="986" w:type="pct"/>
            <w:vMerge/>
          </w:tcPr>
          <w:p w14:paraId="35C96FB8" w14:textId="77777777" w:rsidR="0090122A" w:rsidRPr="00D73F32" w:rsidRDefault="0090122A"/>
        </w:tc>
        <w:tc>
          <w:tcPr>
            <w:tcW w:w="914" w:type="pct"/>
          </w:tcPr>
          <w:p w14:paraId="0BCFC502" w14:textId="77777777" w:rsidR="0090122A" w:rsidRPr="00D73F32" w:rsidRDefault="0090122A">
            <w:r w:rsidRPr="00D73F32">
              <w:t>0.045 – 0.22</w:t>
            </w:r>
          </w:p>
        </w:tc>
        <w:tc>
          <w:tcPr>
            <w:tcW w:w="968" w:type="pct"/>
          </w:tcPr>
          <w:p w14:paraId="3CC58510" w14:textId="77777777" w:rsidR="0090122A" w:rsidRPr="00D73F32" w:rsidRDefault="0090122A">
            <w:r w:rsidRPr="00D73F32">
              <w:t>0.0068 – 0.033</w:t>
            </w:r>
          </w:p>
        </w:tc>
        <w:tc>
          <w:tcPr>
            <w:tcW w:w="927" w:type="pct"/>
          </w:tcPr>
          <w:p w14:paraId="008E9E84" w14:textId="77777777" w:rsidR="0090122A" w:rsidRPr="00D73F32" w:rsidRDefault="0090122A">
            <w:r w:rsidRPr="00D73F32">
              <w:t>0.02</w:t>
            </w:r>
          </w:p>
        </w:tc>
        <w:tc>
          <w:tcPr>
            <w:tcW w:w="1205" w:type="pct"/>
          </w:tcPr>
          <w:p w14:paraId="7A63F069" w14:textId="77777777" w:rsidR="0090122A" w:rsidRPr="00D73F32" w:rsidRDefault="0090122A">
            <w:r w:rsidRPr="00D73F32">
              <w:t>1E-5</w:t>
            </w:r>
          </w:p>
        </w:tc>
      </w:tr>
      <w:tr w:rsidR="0090122A" w:rsidRPr="00D73F32" w14:paraId="3D75F5A4" w14:textId="77777777" w:rsidTr="00674006">
        <w:tc>
          <w:tcPr>
            <w:tcW w:w="986" w:type="pct"/>
            <w:vMerge w:val="restart"/>
          </w:tcPr>
          <w:p w14:paraId="29C387EA" w14:textId="77777777" w:rsidR="0090122A" w:rsidRPr="00D73F32" w:rsidRDefault="0090122A">
            <w:r w:rsidRPr="00D73F32">
              <w:t>M1 Interseam</w:t>
            </w:r>
          </w:p>
        </w:tc>
        <w:tc>
          <w:tcPr>
            <w:tcW w:w="914" w:type="pct"/>
          </w:tcPr>
          <w:p w14:paraId="4D41E763" w14:textId="77777777" w:rsidR="0090122A" w:rsidRPr="00D73F32" w:rsidRDefault="0090122A">
            <w:r w:rsidRPr="00D73F32">
              <w:t>4</w:t>
            </w:r>
          </w:p>
        </w:tc>
        <w:tc>
          <w:tcPr>
            <w:tcW w:w="968" w:type="pct"/>
          </w:tcPr>
          <w:p w14:paraId="74569076" w14:textId="77777777" w:rsidR="0090122A" w:rsidRPr="00D73F32" w:rsidRDefault="0090122A"/>
        </w:tc>
        <w:tc>
          <w:tcPr>
            <w:tcW w:w="927" w:type="pct"/>
          </w:tcPr>
          <w:p w14:paraId="37F0F45B" w14:textId="77777777" w:rsidR="0090122A" w:rsidRPr="00D73F32" w:rsidRDefault="0090122A"/>
        </w:tc>
        <w:tc>
          <w:tcPr>
            <w:tcW w:w="1205" w:type="pct"/>
          </w:tcPr>
          <w:p w14:paraId="31DB19B5" w14:textId="77777777" w:rsidR="0090122A" w:rsidRPr="00D73F32" w:rsidRDefault="0090122A">
            <w:r w:rsidRPr="00D73F32">
              <w:t>5E-5</w:t>
            </w:r>
          </w:p>
        </w:tc>
      </w:tr>
      <w:tr w:rsidR="0090122A" w:rsidRPr="00D73F32" w14:paraId="333001A8" w14:textId="77777777" w:rsidTr="00674006">
        <w:tc>
          <w:tcPr>
            <w:tcW w:w="986" w:type="pct"/>
            <w:vMerge/>
          </w:tcPr>
          <w:p w14:paraId="715D79F4" w14:textId="77777777" w:rsidR="0090122A" w:rsidRPr="00D73F32" w:rsidRDefault="0090122A"/>
        </w:tc>
        <w:tc>
          <w:tcPr>
            <w:tcW w:w="914" w:type="pct"/>
          </w:tcPr>
          <w:p w14:paraId="2A1C7CA1" w14:textId="77777777" w:rsidR="0090122A" w:rsidRPr="00D73F32" w:rsidRDefault="0090122A">
            <w:r w:rsidRPr="00D73F32">
              <w:t>0.5 – 1.2b</w:t>
            </w:r>
          </w:p>
        </w:tc>
        <w:tc>
          <w:tcPr>
            <w:tcW w:w="968" w:type="pct"/>
          </w:tcPr>
          <w:p w14:paraId="21E5F10D" w14:textId="77777777" w:rsidR="0090122A" w:rsidRPr="00D73F32" w:rsidRDefault="0090122A"/>
        </w:tc>
        <w:tc>
          <w:tcPr>
            <w:tcW w:w="927" w:type="pct"/>
          </w:tcPr>
          <w:p w14:paraId="0D5D3AEB" w14:textId="77777777" w:rsidR="0090122A" w:rsidRPr="00D73F32" w:rsidRDefault="0090122A"/>
        </w:tc>
        <w:tc>
          <w:tcPr>
            <w:tcW w:w="1205" w:type="pct"/>
          </w:tcPr>
          <w:p w14:paraId="4CAA0FE1" w14:textId="77777777" w:rsidR="0090122A" w:rsidRPr="00D73F32" w:rsidRDefault="0090122A">
            <w:r w:rsidRPr="00D73F32">
              <w:t>2E-4</w:t>
            </w:r>
          </w:p>
        </w:tc>
      </w:tr>
      <w:tr w:rsidR="0090122A" w:rsidRPr="00D73F32" w14:paraId="2E3CDE91" w14:textId="77777777" w:rsidTr="00674006">
        <w:tc>
          <w:tcPr>
            <w:tcW w:w="986" w:type="pct"/>
            <w:vMerge/>
          </w:tcPr>
          <w:p w14:paraId="53BC587B" w14:textId="77777777" w:rsidR="0090122A" w:rsidRPr="00D73F32" w:rsidRDefault="0090122A"/>
        </w:tc>
        <w:tc>
          <w:tcPr>
            <w:tcW w:w="914" w:type="pct"/>
          </w:tcPr>
          <w:p w14:paraId="7B9B4756" w14:textId="77777777" w:rsidR="0090122A" w:rsidRPr="00D73F32" w:rsidRDefault="0090122A">
            <w:r w:rsidRPr="00D73F32">
              <w:t>0.2 - 5</w:t>
            </w:r>
          </w:p>
        </w:tc>
        <w:tc>
          <w:tcPr>
            <w:tcW w:w="968" w:type="pct"/>
          </w:tcPr>
          <w:p w14:paraId="0F0CBA96" w14:textId="77777777" w:rsidR="0090122A" w:rsidRPr="00D73F32" w:rsidRDefault="0090122A"/>
        </w:tc>
        <w:tc>
          <w:tcPr>
            <w:tcW w:w="927" w:type="pct"/>
          </w:tcPr>
          <w:p w14:paraId="765EC835" w14:textId="77777777" w:rsidR="0090122A" w:rsidRPr="00D73F32" w:rsidRDefault="0090122A">
            <w:r w:rsidRPr="00D73F32">
              <w:t>0.06</w:t>
            </w:r>
          </w:p>
        </w:tc>
        <w:tc>
          <w:tcPr>
            <w:tcW w:w="1205" w:type="pct"/>
          </w:tcPr>
          <w:p w14:paraId="2D33908B" w14:textId="77777777" w:rsidR="0090122A" w:rsidRPr="00D73F32" w:rsidRDefault="0090122A">
            <w:r w:rsidRPr="00D73F32">
              <w:t>2.5E-5</w:t>
            </w:r>
          </w:p>
        </w:tc>
      </w:tr>
      <w:tr w:rsidR="0090122A" w:rsidRPr="00D73F32" w14:paraId="00503740" w14:textId="77777777" w:rsidTr="00674006">
        <w:tc>
          <w:tcPr>
            <w:tcW w:w="986" w:type="pct"/>
            <w:vMerge/>
          </w:tcPr>
          <w:p w14:paraId="703331BF" w14:textId="77777777" w:rsidR="0090122A" w:rsidRPr="00D73F32" w:rsidRDefault="0090122A"/>
        </w:tc>
        <w:tc>
          <w:tcPr>
            <w:tcW w:w="914" w:type="pct"/>
          </w:tcPr>
          <w:p w14:paraId="77085AC1" w14:textId="77777777" w:rsidR="0090122A" w:rsidRPr="00D73F32" w:rsidRDefault="0090122A">
            <w:r w:rsidRPr="00D73F32">
              <w:t>7.7E-5 – 40.4</w:t>
            </w:r>
          </w:p>
        </w:tc>
        <w:tc>
          <w:tcPr>
            <w:tcW w:w="968" w:type="pct"/>
          </w:tcPr>
          <w:p w14:paraId="168E8D62" w14:textId="77777777" w:rsidR="0090122A" w:rsidRPr="00D73F32" w:rsidRDefault="0090122A">
            <w:r w:rsidRPr="00D73F32">
              <w:t>6.4E-4 – 0.052</w:t>
            </w:r>
          </w:p>
        </w:tc>
        <w:tc>
          <w:tcPr>
            <w:tcW w:w="927" w:type="pct"/>
          </w:tcPr>
          <w:p w14:paraId="75D2B866" w14:textId="77777777" w:rsidR="0090122A" w:rsidRPr="00D73F32" w:rsidRDefault="0090122A"/>
        </w:tc>
        <w:tc>
          <w:tcPr>
            <w:tcW w:w="1205" w:type="pct"/>
          </w:tcPr>
          <w:p w14:paraId="2FF90C0E" w14:textId="77777777" w:rsidR="0090122A" w:rsidRPr="00D73F32" w:rsidRDefault="0090122A">
            <w:r w:rsidRPr="00D73F32">
              <w:t>8E-8 – 1.3E-4</w:t>
            </w:r>
          </w:p>
        </w:tc>
      </w:tr>
      <w:tr w:rsidR="0090122A" w:rsidRPr="00D73F32" w14:paraId="5C8B4383" w14:textId="77777777" w:rsidTr="00674006">
        <w:tc>
          <w:tcPr>
            <w:tcW w:w="986" w:type="pct"/>
            <w:vMerge/>
          </w:tcPr>
          <w:p w14:paraId="206454A4" w14:textId="77777777" w:rsidR="0090122A" w:rsidRPr="00D73F32" w:rsidRDefault="0090122A"/>
        </w:tc>
        <w:tc>
          <w:tcPr>
            <w:tcW w:w="914" w:type="pct"/>
          </w:tcPr>
          <w:p w14:paraId="440FC882" w14:textId="77777777" w:rsidR="0090122A" w:rsidRPr="00D73F32" w:rsidRDefault="0090122A">
            <w:r w:rsidRPr="00D73F32">
              <w:t>0.97</w:t>
            </w:r>
          </w:p>
        </w:tc>
        <w:tc>
          <w:tcPr>
            <w:tcW w:w="968" w:type="pct"/>
          </w:tcPr>
          <w:p w14:paraId="2C8BFC8B" w14:textId="77777777" w:rsidR="0090122A" w:rsidRPr="00D73F32" w:rsidRDefault="0090122A">
            <w:r w:rsidRPr="00D73F32">
              <w:t>0.13</w:t>
            </w:r>
          </w:p>
        </w:tc>
        <w:tc>
          <w:tcPr>
            <w:tcW w:w="927" w:type="pct"/>
          </w:tcPr>
          <w:p w14:paraId="116427C2" w14:textId="77777777" w:rsidR="0090122A" w:rsidRPr="00D73F32" w:rsidRDefault="0090122A">
            <w:r w:rsidRPr="00D73F32">
              <w:t>0.1</w:t>
            </w:r>
          </w:p>
        </w:tc>
        <w:tc>
          <w:tcPr>
            <w:tcW w:w="1205" w:type="pct"/>
          </w:tcPr>
          <w:p w14:paraId="4A55E6FD" w14:textId="77777777" w:rsidR="0090122A" w:rsidRPr="00D73F32" w:rsidRDefault="0090122A">
            <w:r w:rsidRPr="00D73F32">
              <w:t>0.001a</w:t>
            </w:r>
          </w:p>
        </w:tc>
      </w:tr>
      <w:tr w:rsidR="0090122A" w:rsidRPr="00D73F32" w14:paraId="07364686" w14:textId="77777777" w:rsidTr="00674006">
        <w:tc>
          <w:tcPr>
            <w:tcW w:w="986" w:type="pct"/>
            <w:vMerge/>
          </w:tcPr>
          <w:p w14:paraId="65A9DCFE" w14:textId="77777777" w:rsidR="0090122A" w:rsidRPr="00D73F32" w:rsidRDefault="0090122A"/>
        </w:tc>
        <w:tc>
          <w:tcPr>
            <w:tcW w:w="914" w:type="pct"/>
          </w:tcPr>
          <w:p w14:paraId="408FE566" w14:textId="77777777" w:rsidR="0090122A" w:rsidRPr="00D73F32" w:rsidRDefault="0090122A">
            <w:r w:rsidRPr="00D73F32">
              <w:t>0.16 – 9.7</w:t>
            </w:r>
          </w:p>
        </w:tc>
        <w:tc>
          <w:tcPr>
            <w:tcW w:w="968" w:type="pct"/>
          </w:tcPr>
          <w:p w14:paraId="6B604DD2" w14:textId="77777777" w:rsidR="0090122A" w:rsidRPr="00D73F32" w:rsidRDefault="0090122A">
            <w:r w:rsidRPr="00D73F32">
              <w:t>0.16 – 1.2</w:t>
            </w:r>
          </w:p>
        </w:tc>
        <w:tc>
          <w:tcPr>
            <w:tcW w:w="927" w:type="pct"/>
          </w:tcPr>
          <w:p w14:paraId="68967456" w14:textId="77777777" w:rsidR="0090122A" w:rsidRPr="00D73F32" w:rsidRDefault="0090122A">
            <w:r w:rsidRPr="00D73F32">
              <w:t xml:space="preserve">0.1 </w:t>
            </w:r>
          </w:p>
        </w:tc>
        <w:tc>
          <w:tcPr>
            <w:tcW w:w="1205" w:type="pct"/>
          </w:tcPr>
          <w:p w14:paraId="6EF9FB9A" w14:textId="77777777" w:rsidR="0090122A" w:rsidRPr="00D73F32" w:rsidRDefault="0090122A">
            <w:r w:rsidRPr="00D73F32">
              <w:t>1E-5</w:t>
            </w:r>
          </w:p>
        </w:tc>
      </w:tr>
      <w:tr w:rsidR="0090122A" w:rsidRPr="00D73F32" w14:paraId="44123DE8" w14:textId="77777777" w:rsidTr="00674006">
        <w:tc>
          <w:tcPr>
            <w:tcW w:w="986" w:type="pct"/>
            <w:vMerge w:val="restart"/>
          </w:tcPr>
          <w:p w14:paraId="483C34A8" w14:textId="77777777" w:rsidR="0090122A" w:rsidRPr="00D73F32" w:rsidRDefault="0090122A">
            <w:r w:rsidRPr="00D73F32">
              <w:t>M2 Seam</w:t>
            </w:r>
          </w:p>
        </w:tc>
        <w:tc>
          <w:tcPr>
            <w:tcW w:w="914" w:type="pct"/>
          </w:tcPr>
          <w:p w14:paraId="48BCF0CA" w14:textId="77777777" w:rsidR="0090122A" w:rsidRPr="00D73F32" w:rsidRDefault="0090122A"/>
        </w:tc>
        <w:tc>
          <w:tcPr>
            <w:tcW w:w="968" w:type="pct"/>
          </w:tcPr>
          <w:p w14:paraId="136E5478" w14:textId="77777777" w:rsidR="0090122A" w:rsidRPr="00D73F32" w:rsidRDefault="0090122A">
            <w:r w:rsidRPr="00D73F32">
              <w:t>3E-4 – 1.2E-3</w:t>
            </w:r>
            <w:r w:rsidRPr="00D73F32">
              <w:rPr>
                <w:vertAlign w:val="superscript"/>
              </w:rPr>
              <w:t>c</w:t>
            </w:r>
            <w:r w:rsidRPr="00D73F32">
              <w:t xml:space="preserve"> </w:t>
            </w:r>
          </w:p>
        </w:tc>
        <w:tc>
          <w:tcPr>
            <w:tcW w:w="927" w:type="pct"/>
          </w:tcPr>
          <w:p w14:paraId="0AAB4654" w14:textId="77777777" w:rsidR="0090122A" w:rsidRPr="00D73F32" w:rsidRDefault="0090122A"/>
        </w:tc>
        <w:tc>
          <w:tcPr>
            <w:tcW w:w="1205" w:type="pct"/>
          </w:tcPr>
          <w:p w14:paraId="67B5C9F9" w14:textId="77777777" w:rsidR="0090122A" w:rsidRPr="00D73F32" w:rsidRDefault="0090122A"/>
        </w:tc>
      </w:tr>
      <w:tr w:rsidR="0090122A" w:rsidRPr="00D73F32" w14:paraId="699B0E8C" w14:textId="77777777" w:rsidTr="00674006">
        <w:tc>
          <w:tcPr>
            <w:tcW w:w="986" w:type="pct"/>
            <w:vMerge/>
          </w:tcPr>
          <w:p w14:paraId="0ADDCF11" w14:textId="77777777" w:rsidR="0090122A" w:rsidRPr="00D73F32" w:rsidRDefault="0090122A"/>
        </w:tc>
        <w:tc>
          <w:tcPr>
            <w:tcW w:w="914" w:type="pct"/>
          </w:tcPr>
          <w:p w14:paraId="7A5D7439" w14:textId="77777777" w:rsidR="0090122A" w:rsidRPr="00D73F32" w:rsidRDefault="0090122A"/>
        </w:tc>
        <w:tc>
          <w:tcPr>
            <w:tcW w:w="968" w:type="pct"/>
          </w:tcPr>
          <w:p w14:paraId="6E409F9F" w14:textId="77777777" w:rsidR="0090122A" w:rsidRPr="00D73F32" w:rsidRDefault="0090122A">
            <w:r w:rsidRPr="00D73F32">
              <w:t>1E-6</w:t>
            </w:r>
            <w:r w:rsidRPr="00D73F32">
              <w:rPr>
                <w:vertAlign w:val="superscript"/>
              </w:rPr>
              <w:t>d</w:t>
            </w:r>
          </w:p>
        </w:tc>
        <w:tc>
          <w:tcPr>
            <w:tcW w:w="927" w:type="pct"/>
          </w:tcPr>
          <w:p w14:paraId="40388CC6" w14:textId="77777777" w:rsidR="0090122A" w:rsidRPr="00D73F32" w:rsidRDefault="0090122A"/>
        </w:tc>
        <w:tc>
          <w:tcPr>
            <w:tcW w:w="1205" w:type="pct"/>
          </w:tcPr>
          <w:p w14:paraId="547D6511" w14:textId="77777777" w:rsidR="0090122A" w:rsidRPr="00D73F32" w:rsidRDefault="0090122A"/>
        </w:tc>
      </w:tr>
      <w:tr w:rsidR="0090122A" w:rsidRPr="00D73F32" w14:paraId="4F96B62F" w14:textId="77777777" w:rsidTr="00674006">
        <w:tc>
          <w:tcPr>
            <w:tcW w:w="986" w:type="pct"/>
            <w:vMerge/>
          </w:tcPr>
          <w:p w14:paraId="7C89F4BC" w14:textId="77777777" w:rsidR="0090122A" w:rsidRPr="00D73F32" w:rsidRDefault="0090122A"/>
        </w:tc>
        <w:tc>
          <w:tcPr>
            <w:tcW w:w="914" w:type="pct"/>
          </w:tcPr>
          <w:p w14:paraId="537ED55E" w14:textId="77777777" w:rsidR="0090122A" w:rsidRPr="00D73F32" w:rsidRDefault="0090122A">
            <w:r w:rsidRPr="00D73F32">
              <w:t>1E-5 – 0.1</w:t>
            </w:r>
          </w:p>
        </w:tc>
        <w:tc>
          <w:tcPr>
            <w:tcW w:w="968" w:type="pct"/>
          </w:tcPr>
          <w:p w14:paraId="43CC67C4" w14:textId="77777777" w:rsidR="0090122A" w:rsidRPr="00D73F32" w:rsidRDefault="0090122A">
            <w:r w:rsidRPr="00D73F32">
              <w:t>1E-5</w:t>
            </w:r>
          </w:p>
        </w:tc>
        <w:tc>
          <w:tcPr>
            <w:tcW w:w="927" w:type="pct"/>
          </w:tcPr>
          <w:p w14:paraId="13B5A445" w14:textId="77777777" w:rsidR="0090122A" w:rsidRPr="00D73F32" w:rsidRDefault="0090122A"/>
        </w:tc>
        <w:tc>
          <w:tcPr>
            <w:tcW w:w="1205" w:type="pct"/>
          </w:tcPr>
          <w:p w14:paraId="3A6BAB48" w14:textId="77777777" w:rsidR="0090122A" w:rsidRPr="00D73F32" w:rsidRDefault="0090122A">
            <w:r w:rsidRPr="00D73F32">
              <w:t>3.4E-7 – 1E-3</w:t>
            </w:r>
          </w:p>
        </w:tc>
      </w:tr>
      <w:tr w:rsidR="0090122A" w:rsidRPr="00D73F32" w14:paraId="29E052A1" w14:textId="77777777" w:rsidTr="00674006">
        <w:tc>
          <w:tcPr>
            <w:tcW w:w="986" w:type="pct"/>
            <w:vMerge/>
          </w:tcPr>
          <w:p w14:paraId="63D7F86C" w14:textId="77777777" w:rsidR="0090122A" w:rsidRPr="00D73F32" w:rsidRDefault="0090122A"/>
        </w:tc>
        <w:tc>
          <w:tcPr>
            <w:tcW w:w="914" w:type="pct"/>
          </w:tcPr>
          <w:p w14:paraId="6F622EC8" w14:textId="77777777" w:rsidR="0090122A" w:rsidRPr="00D73F32" w:rsidRDefault="0090122A">
            <w:r w:rsidRPr="00D73F32">
              <w:t>0.42</w:t>
            </w:r>
          </w:p>
        </w:tc>
        <w:tc>
          <w:tcPr>
            <w:tcW w:w="968" w:type="pct"/>
          </w:tcPr>
          <w:p w14:paraId="24A9AFE9" w14:textId="77777777" w:rsidR="0090122A" w:rsidRPr="00D73F32" w:rsidRDefault="0090122A">
            <w:r w:rsidRPr="00D73F32">
              <w:t>0.00112</w:t>
            </w:r>
          </w:p>
        </w:tc>
        <w:tc>
          <w:tcPr>
            <w:tcW w:w="927" w:type="pct"/>
          </w:tcPr>
          <w:p w14:paraId="1CCE3DDC" w14:textId="77777777" w:rsidR="0090122A" w:rsidRPr="00D73F32" w:rsidRDefault="0090122A">
            <w:r w:rsidRPr="00D73F32">
              <w:t>0.1</w:t>
            </w:r>
          </w:p>
        </w:tc>
        <w:tc>
          <w:tcPr>
            <w:tcW w:w="1205" w:type="pct"/>
          </w:tcPr>
          <w:p w14:paraId="2F27EDF3" w14:textId="77777777" w:rsidR="0090122A" w:rsidRPr="00D73F32" w:rsidRDefault="0090122A">
            <w:r w:rsidRPr="00D73F32">
              <w:t>0.001</w:t>
            </w:r>
            <w:r w:rsidRPr="00D73F32">
              <w:rPr>
                <w:vertAlign w:val="superscript"/>
              </w:rPr>
              <w:t>a</w:t>
            </w:r>
          </w:p>
        </w:tc>
      </w:tr>
      <w:tr w:rsidR="0090122A" w:rsidRPr="00D73F32" w14:paraId="07A16AB4" w14:textId="77777777" w:rsidTr="00674006">
        <w:tc>
          <w:tcPr>
            <w:tcW w:w="986" w:type="pct"/>
            <w:vMerge/>
          </w:tcPr>
          <w:p w14:paraId="1DCEABAE" w14:textId="77777777" w:rsidR="0090122A" w:rsidRPr="00D73F32" w:rsidRDefault="0090122A"/>
        </w:tc>
        <w:tc>
          <w:tcPr>
            <w:tcW w:w="914" w:type="pct"/>
          </w:tcPr>
          <w:p w14:paraId="1C9CE6BD" w14:textId="77777777" w:rsidR="0090122A" w:rsidRPr="00D73F32" w:rsidRDefault="0090122A">
            <w:r w:rsidRPr="00D73F32">
              <w:t>0.41</w:t>
            </w:r>
          </w:p>
        </w:tc>
        <w:tc>
          <w:tcPr>
            <w:tcW w:w="968" w:type="pct"/>
          </w:tcPr>
          <w:p w14:paraId="4A4CA0CC" w14:textId="77777777" w:rsidR="0090122A" w:rsidRPr="00D73F32" w:rsidRDefault="0090122A">
            <w:r w:rsidRPr="00D73F32">
              <w:t>0.062</w:t>
            </w:r>
          </w:p>
        </w:tc>
        <w:tc>
          <w:tcPr>
            <w:tcW w:w="927" w:type="pct"/>
          </w:tcPr>
          <w:p w14:paraId="78C19E87" w14:textId="77777777" w:rsidR="0090122A" w:rsidRPr="00D73F32" w:rsidRDefault="0090122A">
            <w:r w:rsidRPr="00D73F32">
              <w:t>0.1</w:t>
            </w:r>
          </w:p>
        </w:tc>
        <w:tc>
          <w:tcPr>
            <w:tcW w:w="1205" w:type="pct"/>
          </w:tcPr>
          <w:p w14:paraId="36EB9AE1" w14:textId="77777777" w:rsidR="0090122A" w:rsidRPr="00D73F32" w:rsidRDefault="0090122A">
            <w:r w:rsidRPr="00D73F32">
              <w:t>1E-5</w:t>
            </w:r>
          </w:p>
        </w:tc>
      </w:tr>
      <w:tr w:rsidR="0090122A" w:rsidRPr="00D73F32" w14:paraId="527BEE6B" w14:textId="77777777" w:rsidTr="00674006">
        <w:tc>
          <w:tcPr>
            <w:tcW w:w="986" w:type="pct"/>
            <w:vMerge w:val="restart"/>
          </w:tcPr>
          <w:p w14:paraId="5687415F" w14:textId="77777777" w:rsidR="0090122A" w:rsidRPr="00D73F32" w:rsidRDefault="0090122A">
            <w:r w:rsidRPr="00D73F32">
              <w:t>M2 Interseam</w:t>
            </w:r>
          </w:p>
        </w:tc>
        <w:tc>
          <w:tcPr>
            <w:tcW w:w="914" w:type="pct"/>
          </w:tcPr>
          <w:p w14:paraId="1DE3CC61" w14:textId="77777777" w:rsidR="0090122A" w:rsidRPr="00D73F32" w:rsidRDefault="0090122A">
            <w:r w:rsidRPr="00D73F32">
              <w:t>0.5 - 12</w:t>
            </w:r>
          </w:p>
        </w:tc>
        <w:tc>
          <w:tcPr>
            <w:tcW w:w="968" w:type="pct"/>
          </w:tcPr>
          <w:p w14:paraId="47246A2C" w14:textId="77777777" w:rsidR="0090122A" w:rsidRPr="00D73F32" w:rsidRDefault="0090122A"/>
        </w:tc>
        <w:tc>
          <w:tcPr>
            <w:tcW w:w="927" w:type="pct"/>
          </w:tcPr>
          <w:p w14:paraId="5B09F805" w14:textId="77777777" w:rsidR="0090122A" w:rsidRPr="00D73F32" w:rsidRDefault="0090122A"/>
        </w:tc>
        <w:tc>
          <w:tcPr>
            <w:tcW w:w="1205" w:type="pct"/>
          </w:tcPr>
          <w:p w14:paraId="287CB015" w14:textId="77777777" w:rsidR="0090122A" w:rsidRPr="00D73F32" w:rsidRDefault="0090122A">
            <w:r w:rsidRPr="00D73F32">
              <w:t>1E-5</w:t>
            </w:r>
          </w:p>
        </w:tc>
      </w:tr>
      <w:tr w:rsidR="0090122A" w:rsidRPr="00D73F32" w14:paraId="3E00B901" w14:textId="77777777" w:rsidTr="00674006">
        <w:tc>
          <w:tcPr>
            <w:tcW w:w="986" w:type="pct"/>
            <w:vMerge/>
          </w:tcPr>
          <w:p w14:paraId="77766213" w14:textId="77777777" w:rsidR="0090122A" w:rsidRPr="00D73F32" w:rsidRDefault="0090122A"/>
        </w:tc>
        <w:tc>
          <w:tcPr>
            <w:tcW w:w="914" w:type="pct"/>
          </w:tcPr>
          <w:p w14:paraId="139D5FA0" w14:textId="77777777" w:rsidR="0090122A" w:rsidRPr="00D73F32" w:rsidRDefault="0090122A">
            <w:r w:rsidRPr="00D73F32">
              <w:t>0.2 - 8</w:t>
            </w:r>
          </w:p>
        </w:tc>
        <w:tc>
          <w:tcPr>
            <w:tcW w:w="968" w:type="pct"/>
          </w:tcPr>
          <w:p w14:paraId="176A462F" w14:textId="77777777" w:rsidR="0090122A" w:rsidRPr="00D73F32" w:rsidRDefault="0090122A"/>
        </w:tc>
        <w:tc>
          <w:tcPr>
            <w:tcW w:w="927" w:type="pct"/>
          </w:tcPr>
          <w:p w14:paraId="6313305F" w14:textId="77777777" w:rsidR="0090122A" w:rsidRPr="00D73F32" w:rsidRDefault="0090122A">
            <w:r w:rsidRPr="00D73F32">
              <w:t>0.015 – 0.06</w:t>
            </w:r>
          </w:p>
        </w:tc>
        <w:tc>
          <w:tcPr>
            <w:tcW w:w="1205" w:type="pct"/>
          </w:tcPr>
          <w:p w14:paraId="7233884C" w14:textId="77777777" w:rsidR="0090122A" w:rsidRPr="00D73F32" w:rsidRDefault="0090122A">
            <w:r w:rsidRPr="00D73F32">
              <w:t>4E-6 - 5E-4</w:t>
            </w:r>
          </w:p>
        </w:tc>
      </w:tr>
      <w:tr w:rsidR="0090122A" w:rsidRPr="00D73F32" w14:paraId="553788DD" w14:textId="77777777" w:rsidTr="00674006">
        <w:tc>
          <w:tcPr>
            <w:tcW w:w="986" w:type="pct"/>
            <w:vMerge/>
          </w:tcPr>
          <w:p w14:paraId="3CC63CB2" w14:textId="77777777" w:rsidR="0090122A" w:rsidRPr="00D73F32" w:rsidRDefault="0090122A"/>
        </w:tc>
        <w:tc>
          <w:tcPr>
            <w:tcW w:w="914" w:type="pct"/>
          </w:tcPr>
          <w:p w14:paraId="1C1350A2" w14:textId="77777777" w:rsidR="0090122A" w:rsidRPr="00D73F32" w:rsidRDefault="0090122A">
            <w:r w:rsidRPr="00D73F32">
              <w:t>4E-4 – 20.7</w:t>
            </w:r>
          </w:p>
        </w:tc>
        <w:tc>
          <w:tcPr>
            <w:tcW w:w="968" w:type="pct"/>
          </w:tcPr>
          <w:p w14:paraId="2C0913C5" w14:textId="77777777" w:rsidR="0090122A" w:rsidRPr="00D73F32" w:rsidRDefault="0090122A">
            <w:r w:rsidRPr="00D73F32">
              <w:t>0.28 – 0.34</w:t>
            </w:r>
          </w:p>
        </w:tc>
        <w:tc>
          <w:tcPr>
            <w:tcW w:w="927" w:type="pct"/>
          </w:tcPr>
          <w:p w14:paraId="734839E4" w14:textId="77777777" w:rsidR="0090122A" w:rsidRPr="00D73F32" w:rsidRDefault="0090122A"/>
        </w:tc>
        <w:tc>
          <w:tcPr>
            <w:tcW w:w="1205" w:type="pct"/>
          </w:tcPr>
          <w:p w14:paraId="34E1CB0D" w14:textId="77777777" w:rsidR="0090122A" w:rsidRPr="00D73F32" w:rsidRDefault="0090122A">
            <w:r w:rsidRPr="00D73F32">
              <w:t>1E-6 – 0.056</w:t>
            </w:r>
          </w:p>
        </w:tc>
      </w:tr>
      <w:tr w:rsidR="0090122A" w:rsidRPr="00D73F32" w14:paraId="1289A3C0" w14:textId="77777777" w:rsidTr="00674006">
        <w:tc>
          <w:tcPr>
            <w:tcW w:w="986" w:type="pct"/>
            <w:vMerge/>
          </w:tcPr>
          <w:p w14:paraId="4E8A69A4" w14:textId="77777777" w:rsidR="0090122A" w:rsidRPr="00D73F32" w:rsidRDefault="0090122A"/>
        </w:tc>
        <w:tc>
          <w:tcPr>
            <w:tcW w:w="914" w:type="pct"/>
          </w:tcPr>
          <w:p w14:paraId="2F038CE0" w14:textId="77777777" w:rsidR="0090122A" w:rsidRPr="00D73F32" w:rsidRDefault="0090122A">
            <w:r w:rsidRPr="00D73F32">
              <w:t>1.63</w:t>
            </w:r>
          </w:p>
        </w:tc>
        <w:tc>
          <w:tcPr>
            <w:tcW w:w="968" w:type="pct"/>
          </w:tcPr>
          <w:p w14:paraId="36402E1D" w14:textId="77777777" w:rsidR="0090122A" w:rsidRPr="00D73F32" w:rsidRDefault="0090122A">
            <w:r w:rsidRPr="00D73F32">
              <w:t>0.3</w:t>
            </w:r>
          </w:p>
        </w:tc>
        <w:tc>
          <w:tcPr>
            <w:tcW w:w="927" w:type="pct"/>
          </w:tcPr>
          <w:p w14:paraId="5735E5FA" w14:textId="77777777" w:rsidR="0090122A" w:rsidRPr="00D73F32" w:rsidRDefault="0090122A">
            <w:r w:rsidRPr="00D73F32">
              <w:t>0.1</w:t>
            </w:r>
          </w:p>
        </w:tc>
        <w:tc>
          <w:tcPr>
            <w:tcW w:w="1205" w:type="pct"/>
          </w:tcPr>
          <w:p w14:paraId="49C480AF" w14:textId="77777777" w:rsidR="0090122A" w:rsidRPr="00D73F32" w:rsidRDefault="0090122A">
            <w:r w:rsidRPr="00D73F32">
              <w:t>0.001</w:t>
            </w:r>
            <w:r w:rsidRPr="00D73F32">
              <w:rPr>
                <w:vertAlign w:val="superscript"/>
              </w:rPr>
              <w:t>a</w:t>
            </w:r>
          </w:p>
        </w:tc>
      </w:tr>
      <w:tr w:rsidR="0090122A" w:rsidRPr="00D73F32" w14:paraId="7D55E2EB" w14:textId="77777777" w:rsidTr="00674006">
        <w:tc>
          <w:tcPr>
            <w:tcW w:w="986" w:type="pct"/>
            <w:vMerge/>
          </w:tcPr>
          <w:p w14:paraId="455BBEFD" w14:textId="77777777" w:rsidR="0090122A" w:rsidRPr="00D73F32" w:rsidRDefault="0090122A"/>
        </w:tc>
        <w:tc>
          <w:tcPr>
            <w:tcW w:w="914" w:type="pct"/>
          </w:tcPr>
          <w:p w14:paraId="6BBAB943" w14:textId="77777777" w:rsidR="0090122A" w:rsidRPr="00D73F32" w:rsidRDefault="0090122A">
            <w:r w:rsidRPr="00D73F32">
              <w:t>6.12</w:t>
            </w:r>
          </w:p>
        </w:tc>
        <w:tc>
          <w:tcPr>
            <w:tcW w:w="968" w:type="pct"/>
          </w:tcPr>
          <w:p w14:paraId="756238DF" w14:textId="77777777" w:rsidR="0090122A" w:rsidRPr="00D73F32" w:rsidRDefault="0090122A">
            <w:r w:rsidRPr="00D73F32">
              <w:t xml:space="preserve">0.39 </w:t>
            </w:r>
          </w:p>
        </w:tc>
        <w:tc>
          <w:tcPr>
            <w:tcW w:w="927" w:type="pct"/>
          </w:tcPr>
          <w:p w14:paraId="542CB4D4" w14:textId="77777777" w:rsidR="0090122A" w:rsidRPr="00D73F32" w:rsidRDefault="0090122A">
            <w:r w:rsidRPr="00D73F32">
              <w:t>0.1</w:t>
            </w:r>
          </w:p>
        </w:tc>
        <w:tc>
          <w:tcPr>
            <w:tcW w:w="1205" w:type="pct"/>
          </w:tcPr>
          <w:p w14:paraId="5221FF8F" w14:textId="77777777" w:rsidR="0090122A" w:rsidRPr="00D73F32" w:rsidRDefault="0090122A">
            <w:r w:rsidRPr="00D73F32">
              <w:t>1E-5</w:t>
            </w:r>
          </w:p>
        </w:tc>
      </w:tr>
      <w:tr w:rsidR="0090122A" w:rsidRPr="00D73F32" w14:paraId="360B1D20" w14:textId="77777777" w:rsidTr="00674006">
        <w:tc>
          <w:tcPr>
            <w:tcW w:w="986" w:type="pct"/>
            <w:vMerge w:val="restart"/>
          </w:tcPr>
          <w:p w14:paraId="62EF46A2" w14:textId="77777777" w:rsidR="0090122A" w:rsidRPr="00D73F32" w:rsidRDefault="0090122A">
            <w:r w:rsidRPr="00D73F32">
              <w:t>Basement</w:t>
            </w:r>
          </w:p>
        </w:tc>
        <w:tc>
          <w:tcPr>
            <w:tcW w:w="914" w:type="pct"/>
          </w:tcPr>
          <w:p w14:paraId="10759909" w14:textId="77777777" w:rsidR="0090122A" w:rsidRPr="00D73F32" w:rsidRDefault="0090122A">
            <w:r w:rsidRPr="00D73F32">
              <w:t>1E-10 – 1E-5</w:t>
            </w:r>
          </w:p>
        </w:tc>
        <w:tc>
          <w:tcPr>
            <w:tcW w:w="968" w:type="pct"/>
          </w:tcPr>
          <w:p w14:paraId="0A7C9C21" w14:textId="77777777" w:rsidR="0090122A" w:rsidRPr="00D73F32" w:rsidRDefault="0090122A">
            <w:r w:rsidRPr="00D73F32">
              <w:t>1E-9</w:t>
            </w:r>
          </w:p>
        </w:tc>
        <w:tc>
          <w:tcPr>
            <w:tcW w:w="927" w:type="pct"/>
          </w:tcPr>
          <w:p w14:paraId="697E57C1" w14:textId="77777777" w:rsidR="0090122A" w:rsidRPr="00D73F32" w:rsidRDefault="0090122A"/>
        </w:tc>
        <w:tc>
          <w:tcPr>
            <w:tcW w:w="1205" w:type="pct"/>
          </w:tcPr>
          <w:p w14:paraId="2EF9890A" w14:textId="77777777" w:rsidR="0090122A" w:rsidRPr="00D73F32" w:rsidRDefault="0090122A">
            <w:r w:rsidRPr="00D73F32">
              <w:t>4.5E-6 – 1E-5</w:t>
            </w:r>
          </w:p>
        </w:tc>
      </w:tr>
      <w:tr w:rsidR="0090122A" w:rsidRPr="00D73F32" w14:paraId="1512CF49" w14:textId="77777777" w:rsidTr="00674006">
        <w:tc>
          <w:tcPr>
            <w:tcW w:w="986" w:type="pct"/>
            <w:vMerge/>
          </w:tcPr>
          <w:p w14:paraId="63691BF4" w14:textId="77777777" w:rsidR="0090122A" w:rsidRPr="00D73F32" w:rsidRDefault="0090122A"/>
        </w:tc>
        <w:tc>
          <w:tcPr>
            <w:tcW w:w="914" w:type="pct"/>
          </w:tcPr>
          <w:p w14:paraId="52625CD8" w14:textId="77777777" w:rsidR="0090122A" w:rsidRPr="00D73F32" w:rsidRDefault="0090122A">
            <w:r w:rsidRPr="00D73F32">
              <w:t>0.0025 – 0.01</w:t>
            </w:r>
          </w:p>
        </w:tc>
        <w:tc>
          <w:tcPr>
            <w:tcW w:w="968" w:type="pct"/>
          </w:tcPr>
          <w:p w14:paraId="2290B851" w14:textId="77777777" w:rsidR="0090122A" w:rsidRPr="00D73F32" w:rsidRDefault="0090122A">
            <w:r w:rsidRPr="00D73F32">
              <w:t xml:space="preserve">6E-4 - 1E-3 </w:t>
            </w:r>
          </w:p>
        </w:tc>
        <w:tc>
          <w:tcPr>
            <w:tcW w:w="927" w:type="pct"/>
          </w:tcPr>
          <w:p w14:paraId="24FBB9D8" w14:textId="77777777" w:rsidR="0090122A" w:rsidRPr="00D73F32" w:rsidRDefault="0090122A">
            <w:r w:rsidRPr="00D73F32">
              <w:t>0.02</w:t>
            </w:r>
          </w:p>
        </w:tc>
        <w:tc>
          <w:tcPr>
            <w:tcW w:w="1205" w:type="pct"/>
          </w:tcPr>
          <w:p w14:paraId="681552B5" w14:textId="77777777" w:rsidR="0090122A" w:rsidRPr="00D73F32" w:rsidRDefault="0090122A">
            <w:r w:rsidRPr="00D73F32">
              <w:t>4E-5 – 5E-3</w:t>
            </w:r>
          </w:p>
        </w:tc>
      </w:tr>
      <w:tr w:rsidR="0090122A" w:rsidRPr="00D73F32" w14:paraId="3830BA2F" w14:textId="77777777" w:rsidTr="00674006">
        <w:tc>
          <w:tcPr>
            <w:tcW w:w="986" w:type="pct"/>
            <w:vMerge/>
          </w:tcPr>
          <w:p w14:paraId="0DA6DBB8" w14:textId="77777777" w:rsidR="0090122A" w:rsidRPr="00D73F32" w:rsidRDefault="0090122A"/>
        </w:tc>
        <w:tc>
          <w:tcPr>
            <w:tcW w:w="914" w:type="pct"/>
          </w:tcPr>
          <w:p w14:paraId="5547DE29" w14:textId="77777777" w:rsidR="0090122A" w:rsidRPr="00D73F32" w:rsidRDefault="0090122A">
            <w:r w:rsidRPr="00D73F32">
              <w:t>4E-4 – 2.4E-3</w:t>
            </w:r>
          </w:p>
        </w:tc>
        <w:tc>
          <w:tcPr>
            <w:tcW w:w="968" w:type="pct"/>
          </w:tcPr>
          <w:p w14:paraId="4122AD33" w14:textId="77777777" w:rsidR="0090122A" w:rsidRPr="00D73F32" w:rsidRDefault="0090122A">
            <w:r w:rsidRPr="00D73F32">
              <w:t>1E-4 - 6E-4</w:t>
            </w:r>
          </w:p>
        </w:tc>
        <w:tc>
          <w:tcPr>
            <w:tcW w:w="927" w:type="pct"/>
          </w:tcPr>
          <w:p w14:paraId="6A5B635A" w14:textId="77777777" w:rsidR="0090122A" w:rsidRPr="00D73F32" w:rsidRDefault="0090122A">
            <w:r w:rsidRPr="00D73F32">
              <w:t>0.1</w:t>
            </w:r>
          </w:p>
        </w:tc>
        <w:tc>
          <w:tcPr>
            <w:tcW w:w="1205" w:type="pct"/>
          </w:tcPr>
          <w:p w14:paraId="4EFF6E21" w14:textId="77777777" w:rsidR="0090122A" w:rsidRPr="00D73F32" w:rsidRDefault="0090122A">
            <w:r w:rsidRPr="00D73F32">
              <w:t>0.001</w:t>
            </w:r>
            <w:r w:rsidRPr="00D73F32">
              <w:rPr>
                <w:vertAlign w:val="superscript"/>
              </w:rPr>
              <w:t>a</w:t>
            </w:r>
          </w:p>
        </w:tc>
      </w:tr>
      <w:tr w:rsidR="0090122A" w:rsidRPr="00D73F32" w14:paraId="5EF1A631" w14:textId="77777777" w:rsidTr="00674006">
        <w:tc>
          <w:tcPr>
            <w:tcW w:w="986" w:type="pct"/>
            <w:vMerge/>
          </w:tcPr>
          <w:p w14:paraId="406380E1" w14:textId="77777777" w:rsidR="0090122A" w:rsidRPr="00D73F32" w:rsidRDefault="0090122A"/>
        </w:tc>
        <w:tc>
          <w:tcPr>
            <w:tcW w:w="914" w:type="pct"/>
          </w:tcPr>
          <w:p w14:paraId="44540F7B" w14:textId="77777777" w:rsidR="0090122A" w:rsidRPr="00D73F32" w:rsidRDefault="0090122A">
            <w:r w:rsidRPr="00D73F32">
              <w:t>2E-4 – 0.01</w:t>
            </w:r>
          </w:p>
        </w:tc>
        <w:tc>
          <w:tcPr>
            <w:tcW w:w="968" w:type="pct"/>
          </w:tcPr>
          <w:p w14:paraId="67E2B00E" w14:textId="77777777" w:rsidR="0090122A" w:rsidRPr="00D73F32" w:rsidRDefault="0090122A">
            <w:r w:rsidRPr="00D73F32">
              <w:t>1E-5 - 1E-3</w:t>
            </w:r>
          </w:p>
        </w:tc>
        <w:tc>
          <w:tcPr>
            <w:tcW w:w="927" w:type="pct"/>
          </w:tcPr>
          <w:p w14:paraId="7E890923" w14:textId="77777777" w:rsidR="0090122A" w:rsidRPr="00D73F32" w:rsidRDefault="0090122A">
            <w:r w:rsidRPr="00D73F32">
              <w:t>0.02</w:t>
            </w:r>
          </w:p>
        </w:tc>
        <w:tc>
          <w:tcPr>
            <w:tcW w:w="1205" w:type="pct"/>
          </w:tcPr>
          <w:p w14:paraId="6A306DD0" w14:textId="77777777" w:rsidR="0090122A" w:rsidRPr="00D73F32" w:rsidRDefault="0090122A">
            <w:r w:rsidRPr="00D73F32">
              <w:t>1E-5</w:t>
            </w:r>
          </w:p>
        </w:tc>
      </w:tr>
    </w:tbl>
    <w:p w14:paraId="778199A3" w14:textId="77777777" w:rsidR="0090122A" w:rsidRPr="00C052DF" w:rsidRDefault="0090122A" w:rsidP="0090122A"/>
    <w:p w14:paraId="640789E9" w14:textId="77777777" w:rsidR="00710CD2" w:rsidRDefault="00710CD2">
      <w:pPr>
        <w:spacing w:after="0" w:line="240" w:lineRule="auto"/>
        <w:rPr>
          <w:rFonts w:eastAsia="MuseoSansRounded-300" w:cs="MuseoSansRounded-300"/>
          <w:b/>
          <w:bCs/>
          <w:sz w:val="20"/>
          <w:szCs w:val="22"/>
        </w:rPr>
      </w:pPr>
      <w:r>
        <w:br w:type="page"/>
      </w:r>
    </w:p>
    <w:p w14:paraId="41EFFB60" w14:textId="20C5EC50" w:rsidR="0090122A" w:rsidRPr="0096624D" w:rsidRDefault="0090122A" w:rsidP="0090122A">
      <w:pPr>
        <w:pStyle w:val="Sub-HeadingNot-Numbered"/>
      </w:pPr>
      <w:r w:rsidRPr="0096624D">
        <w:t>Concept Water Balance</w:t>
      </w:r>
    </w:p>
    <w:p w14:paraId="2E8B60C7" w14:textId="58E3617E" w:rsidR="0090122A" w:rsidRPr="00E717B2" w:rsidRDefault="0090122A" w:rsidP="0090122A">
      <w:r>
        <w:t>The conceptual water balance has been derived from and is a factor of the mine water management, the groundwater recharge and discharge. The summary presented here is from considerations relevant to the Hydrogeological Conceptual model. Details of water balance for the open pit are present</w:t>
      </w:r>
      <w:r w:rsidR="002F7134">
        <w:t>ed</w:t>
      </w:r>
      <w:r>
        <w:t xml:space="preserve"> in Sections </w:t>
      </w:r>
      <w:r>
        <w:fldChar w:fldCharType="begin"/>
      </w:r>
      <w:r>
        <w:instrText xml:space="preserve"> REF _Ref195270636 \r \h </w:instrText>
      </w:r>
      <w:r>
        <w:fldChar w:fldCharType="separate"/>
      </w:r>
      <w:r w:rsidR="00D35BC0">
        <w:t>8.8</w:t>
      </w:r>
      <w:r>
        <w:fldChar w:fldCharType="end"/>
      </w:r>
      <w:r w:rsidR="001C25A6">
        <w:t>.</w:t>
      </w:r>
    </w:p>
    <w:p w14:paraId="340C7009" w14:textId="502D8401" w:rsidR="0090122A" w:rsidRDefault="0090122A" w:rsidP="0090122A">
      <w:r>
        <w:t>The key water management features (</w:t>
      </w:r>
      <w:r w:rsidR="00840718">
        <w:fldChar w:fldCharType="begin"/>
      </w:r>
      <w:r w:rsidR="00840718">
        <w:instrText xml:space="preserve"> REF _Ref196908154 \h </w:instrText>
      </w:r>
      <w:r w:rsidR="00840718">
        <w:fldChar w:fldCharType="separate"/>
      </w:r>
      <w:r w:rsidR="00D35BC0">
        <w:t xml:space="preserve">Figure </w:t>
      </w:r>
      <w:r w:rsidR="00D35BC0">
        <w:rPr>
          <w:noProof/>
        </w:rPr>
        <w:t>8</w:t>
      </w:r>
      <w:r w:rsidR="00D35BC0">
        <w:noBreakHyphen/>
      </w:r>
      <w:r w:rsidR="00D35BC0">
        <w:rPr>
          <w:noProof/>
        </w:rPr>
        <w:t>17</w:t>
      </w:r>
      <w:r w:rsidR="00840718">
        <w:fldChar w:fldCharType="end"/>
      </w:r>
      <w:r>
        <w:t xml:space="preserve">) for the mine are: </w:t>
      </w:r>
    </w:p>
    <w:p w14:paraId="5C32D685" w14:textId="5B750C95" w:rsidR="0090122A" w:rsidRPr="00E717B2" w:rsidRDefault="0090122A" w:rsidP="00ED69BB">
      <w:pPr>
        <w:pStyle w:val="ListParagraph"/>
        <w:numPr>
          <w:ilvl w:val="0"/>
          <w:numId w:val="63"/>
        </w:numPr>
      </w:pPr>
      <w:r>
        <w:t>W</w:t>
      </w:r>
      <w:r w:rsidRPr="00AA51D9">
        <w:t>ater</w:t>
      </w:r>
      <w:r>
        <w:t xml:space="preserve"> from Power Station sourced from Latrobe River considering volumes consumed, including losses due to evaporation from cooling towers; Ash slurry pumped from Power Station to YNOC Ash Ponds; Surplus water from Power Station gravity fed to Township Field (reporting to Township Lake); </w:t>
      </w:r>
      <w:r w:rsidR="00942525">
        <w:t>D</w:t>
      </w:r>
      <w:r w:rsidR="00C675CC">
        <w:t>ischarge into the Saline Waste Outfall Pipeline (SWOP) from YNOC, reporting to Bass Strait</w:t>
      </w:r>
      <w:r w:rsidR="00CE3ED2">
        <w:t xml:space="preserve">; </w:t>
      </w:r>
      <w:r>
        <w:t>Surface run-off received by the Fire Service Pond in Township Field And, Water pumped from Fire Service Pond to Flocculation Pond (treatment pond) where treated water is then discharged to the Morwell River. T</w:t>
      </w:r>
      <w:r w:rsidRPr="00417422">
        <w:t>he Fire Service Pond is also pumped to Witts Gully Reservoir, which is used for fire mitigation and dust suppression.</w:t>
      </w:r>
      <w:r>
        <w:t xml:space="preserve"> </w:t>
      </w:r>
    </w:p>
    <w:p w14:paraId="255C9093" w14:textId="46D9884E" w:rsidR="0090122A" w:rsidRPr="009D55D7" w:rsidRDefault="0090122A" w:rsidP="00ED69BB">
      <w:pPr>
        <w:pStyle w:val="ListParagraph"/>
        <w:numPr>
          <w:ilvl w:val="0"/>
          <w:numId w:val="63"/>
        </w:numPr>
      </w:pPr>
      <w:r w:rsidRPr="009D55D7">
        <w:t xml:space="preserve">Groundwater </w:t>
      </w:r>
      <w:r>
        <w:t>recharge</w:t>
      </w:r>
      <w:r w:rsidRPr="009D55D7">
        <w:t xml:space="preserve"> within the Gippsland Basin originates from rainfall-derived recharge. Creeks and rivers locally act as a losing system, particularly following periods of high rainfall, supplying recharge to the water table. Recharge to the confined aquifer systems is conceptualised to be primarily via vertical leakage from the SAS, occurring towards the edge of the basin where the confined aquifers subcrop beneath the surficial cover of the SAS. </w:t>
      </w:r>
      <w:r w:rsidRPr="009B0F49">
        <w:t xml:space="preserve">The most recent estimate of diffuse recharge in the area of Yallourn Mine is available from the latest iteration of the LVRGM, which was updated between 2017 and 2019 for ENGIE Hazelwood to inform closure planning of the Hazelwood Mine. The </w:t>
      </w:r>
      <w:r w:rsidR="00E91C43" w:rsidRPr="009B0F49">
        <w:t>long-term</w:t>
      </w:r>
      <w:r w:rsidRPr="009B0F49">
        <w:t xml:space="preserve"> average annual recharge is around 13 mm/yr, with the maximum of around 68 mm/yr. These recharge rates are more consiste</w:t>
      </w:r>
      <w:r w:rsidRPr="005C27C5">
        <w:t>nt with those estimated by Nahm (2002), Schaeffer (2008), SKM (2006) and Varma et al (2010) although</w:t>
      </w:r>
      <w:r w:rsidRPr="009B0F49">
        <w:t xml:space="preserve"> the recharge rates were not based on rigorous calibration to piezometric heads at the Yallourn Mine</w:t>
      </w:r>
      <w:r w:rsidR="005C27C5">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rsidRPr="009B0F49">
        <w:t>.</w:t>
      </w:r>
    </w:p>
    <w:p w14:paraId="6B230C39" w14:textId="0AD8405A" w:rsidR="0090122A" w:rsidRPr="00AA51D9" w:rsidRDefault="0090122A" w:rsidP="00ED69BB">
      <w:pPr>
        <w:pStyle w:val="ListParagraph"/>
        <w:numPr>
          <w:ilvl w:val="0"/>
          <w:numId w:val="63"/>
        </w:numPr>
      </w:pPr>
      <w:r>
        <w:t>Groundwater discharge of</w:t>
      </w:r>
      <w:r w:rsidRPr="00F705B4">
        <w:t xml:space="preserve"> the M2/TFAS aquifer system</w:t>
      </w:r>
      <w:r>
        <w:t>, under natural conditions</w:t>
      </w:r>
      <w:r w:rsidRPr="00F705B4">
        <w:t xml:space="preserve"> is thought to have flowed to the east and discharged offshore where the sediments are exposed in the continental shelf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t>.</w:t>
      </w:r>
      <w:r w:rsidRPr="00F705B4">
        <w:t xml:space="preserve"> Natural discharge from the confined MFAS is thought to have been in the eastern parts of the basin, including deflection of flow upwards to discharge to the shallow aquifer system due to the lateral facies transition to low permeability marine sediments. The main discharge mechanism for the local (shallow) groundwater system would have included evapotranspiration along drainage lines as well as potential baseflow to surface courses and discharge to low-lying swampy areas.</w:t>
      </w:r>
      <w:r>
        <w:t xml:space="preserve"> In more recent times, discharge has also been a factor of farming, pumping related to mining, oil &amp; gas, agriculture and other industrial applications. These include groundwater pumping in the three Latrobe Valley mines (Yallourn, Hazelwood &amp; Loy Yang). </w:t>
      </w:r>
      <w:r>
        <w:br w:type="page"/>
      </w:r>
    </w:p>
    <w:p w14:paraId="3A98E915" w14:textId="77777777" w:rsidR="0090122A" w:rsidRDefault="0090122A" w:rsidP="0090122A">
      <w:pPr>
        <w:sectPr w:rsidR="0090122A" w:rsidSect="0090122A">
          <w:pgSz w:w="11910" w:h="16840"/>
          <w:pgMar w:top="1134" w:right="567" w:bottom="1315" w:left="567" w:header="720" w:footer="356" w:gutter="0"/>
          <w:cols w:space="709"/>
          <w:titlePg/>
          <w:docGrid w:linePitch="299"/>
        </w:sectPr>
      </w:pPr>
    </w:p>
    <w:p w14:paraId="1732A692" w14:textId="77777777" w:rsidR="0090122A" w:rsidRDefault="0090122A" w:rsidP="0090122A">
      <w:pPr>
        <w:keepNext/>
        <w:jc w:val="center"/>
      </w:pPr>
      <w:r>
        <w:rPr>
          <w:noProof/>
        </w:rPr>
        <w:drawing>
          <wp:inline distT="0" distB="0" distL="0" distR="0" wp14:anchorId="7219E568" wp14:editId="1E367761">
            <wp:extent cx="7829550" cy="5521711"/>
            <wp:effectExtent l="0" t="0" r="0" b="3175"/>
            <wp:docPr id="492912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7893306" cy="5566674"/>
                    </a:xfrm>
                    <a:prstGeom prst="rect">
                      <a:avLst/>
                    </a:prstGeom>
                    <a:noFill/>
                    <a:ln>
                      <a:noFill/>
                    </a:ln>
                  </pic:spPr>
                </pic:pic>
              </a:graphicData>
            </a:graphic>
          </wp:inline>
        </w:drawing>
      </w:r>
    </w:p>
    <w:p w14:paraId="0D2CDDA6" w14:textId="7380BB01" w:rsidR="0090122A" w:rsidRDefault="0090122A" w:rsidP="0090122A">
      <w:pPr>
        <w:pStyle w:val="Caption"/>
        <w:sectPr w:rsidR="0090122A" w:rsidSect="00E06C0C">
          <w:pgSz w:w="16840" w:h="11910" w:orient="landscape"/>
          <w:pgMar w:top="720" w:right="720" w:bottom="720" w:left="720" w:header="720" w:footer="357" w:gutter="0"/>
          <w:cols w:space="709"/>
          <w:titlePg/>
          <w:docGrid w:linePitch="299"/>
        </w:sectPr>
      </w:pPr>
      <w:bookmarkStart w:id="333" w:name="_Ref196908154"/>
      <w:bookmarkStart w:id="334" w:name="_Toc21012551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7</w:t>
      </w:r>
      <w:r w:rsidR="00946086">
        <w:fldChar w:fldCharType="end"/>
      </w:r>
      <w:bookmarkEnd w:id="333"/>
      <w:r w:rsidR="00B46CC4">
        <w:t>:</w:t>
      </w:r>
      <w:r>
        <w:t xml:space="preserve"> Yallourn </w:t>
      </w:r>
      <w:r w:rsidR="00721646">
        <w:t>M</w:t>
      </w:r>
      <w:r>
        <w:t xml:space="preserve">ine </w:t>
      </w:r>
      <w:r w:rsidR="00721646">
        <w:t>W</w:t>
      </w:r>
      <w:r>
        <w:t xml:space="preserve">ater </w:t>
      </w:r>
      <w:r w:rsidR="00721646">
        <w:t>M</w:t>
      </w:r>
      <w:r>
        <w:t>anagement</w:t>
      </w:r>
      <w:r w:rsidR="00721646">
        <w:t xml:space="preserve"> </w:t>
      </w:r>
      <w:r w:rsidR="00764583">
        <w:t xml:space="preserve">Process </w:t>
      </w:r>
      <w:r w:rsidR="00721646">
        <w:t>Concept</w:t>
      </w:r>
      <w:r w:rsidR="00AF2471">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34"/>
      <w:r w:rsidR="00351FC4">
        <w:fldChar w:fldCharType="end"/>
      </w:r>
    </w:p>
    <w:p w14:paraId="0D3FDC09" w14:textId="77777777" w:rsidR="0090122A" w:rsidRPr="0096624D" w:rsidRDefault="0090122A" w:rsidP="0090122A">
      <w:pPr>
        <w:pStyle w:val="Sub-HeadingNot-Numbered"/>
      </w:pPr>
      <w:r w:rsidRPr="0096624D">
        <w:t>Groundwater Levels &amp; Flow Directions</w:t>
      </w:r>
    </w:p>
    <w:p w14:paraId="65E8F79F" w14:textId="587B3E9E" w:rsidR="0090122A" w:rsidRDefault="0090122A" w:rsidP="0090122A">
      <w:r w:rsidRPr="001F6D3F">
        <w:t>The groundwater levels and flow directions consider the pre-mining and existing conditions. Fraser (1980) estimated the pre-mining piezometric heads of the confined aquifers to be around 50 mAHD for the MFAS, similar to the pre-mining ground level and around 60 mAHD for the M2/TFAS</w:t>
      </w:r>
      <w:r w:rsidR="00AF2471">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rsidRPr="001F6D3F">
        <w:t>. The bores drilled into the confined aquifers between the Yallourn and Hazelwood Mines encountered flow at surface (artesian condition) with a piezometric head of around 58 mAHD in the deep M2 aquifer prior to dewatering of the Hazelwood Mine. It is likely that the pre-mining piezometric heads at the Yallourn Mine ranged from around 50 to 60 mAHD, similar to those estimated at the Hazelwood Mine.</w:t>
      </w:r>
      <w:r w:rsidRPr="00752AC6">
        <w:t xml:space="preserve">  </w:t>
      </w:r>
    </w:p>
    <w:p w14:paraId="35706B00" w14:textId="3A88ED93" w:rsidR="0090122A" w:rsidRDefault="0090122A" w:rsidP="0090122A">
      <w:r>
        <w:t xml:space="preserve">The existing conditions utilised piezometric heads from 2019. There were large number of data points available 2019 and were considered the most appropriate data set for conceptualisation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t xml:space="preserve">. </w:t>
      </w:r>
      <w:r w:rsidRPr="002C67E7">
        <w:t>Groundwater levels and flow directions are described with reference to the contours of piezometric heads constructed from piezometers/bores within the key aquifer units that include the HHF/OB, Yallourn Interseam and M1A Interseam.</w:t>
      </w:r>
      <w:r>
        <w:t xml:space="preserve"> </w:t>
      </w:r>
      <w:r w:rsidR="00840718">
        <w:fldChar w:fldCharType="begin"/>
      </w:r>
      <w:r w:rsidR="00840718">
        <w:instrText xml:space="preserve"> REF _Ref196908181 \h </w:instrText>
      </w:r>
      <w:r w:rsidR="00840718">
        <w:fldChar w:fldCharType="separate"/>
      </w:r>
      <w:r w:rsidR="00D35BC0">
        <w:t xml:space="preserve">Figure </w:t>
      </w:r>
      <w:r w:rsidR="00D35BC0">
        <w:rPr>
          <w:noProof/>
        </w:rPr>
        <w:t>8</w:t>
      </w:r>
      <w:r w:rsidR="00D35BC0">
        <w:noBreakHyphen/>
      </w:r>
      <w:r w:rsidR="00D35BC0">
        <w:rPr>
          <w:noProof/>
        </w:rPr>
        <w:t>18</w:t>
      </w:r>
      <w:r w:rsidR="00840718">
        <w:fldChar w:fldCharType="end"/>
      </w:r>
      <w:r>
        <w:t xml:space="preserve">, </w:t>
      </w:r>
      <w:r w:rsidR="00840718">
        <w:fldChar w:fldCharType="begin"/>
      </w:r>
      <w:r w:rsidR="00840718">
        <w:instrText xml:space="preserve"> REF _Ref196908188 \h </w:instrText>
      </w:r>
      <w:r w:rsidR="00840718">
        <w:fldChar w:fldCharType="separate"/>
      </w:r>
      <w:r w:rsidR="00D35BC0">
        <w:t xml:space="preserve">Figure </w:t>
      </w:r>
      <w:r w:rsidR="00D35BC0">
        <w:rPr>
          <w:noProof/>
        </w:rPr>
        <w:t>8</w:t>
      </w:r>
      <w:r w:rsidR="00D35BC0">
        <w:noBreakHyphen/>
      </w:r>
      <w:r w:rsidR="00D35BC0">
        <w:rPr>
          <w:noProof/>
        </w:rPr>
        <w:t>19</w:t>
      </w:r>
      <w:r w:rsidR="00840718">
        <w:fldChar w:fldCharType="end"/>
      </w:r>
      <w:r w:rsidR="00840718">
        <w:t xml:space="preserve"> and </w:t>
      </w:r>
      <w:r w:rsidR="00840718">
        <w:fldChar w:fldCharType="begin"/>
      </w:r>
      <w:r w:rsidR="00840718">
        <w:instrText xml:space="preserve"> REF _Ref196908202 \h </w:instrText>
      </w:r>
      <w:r w:rsidR="00840718">
        <w:fldChar w:fldCharType="separate"/>
      </w:r>
      <w:r w:rsidR="00D35BC0">
        <w:t xml:space="preserve">Figure </w:t>
      </w:r>
      <w:r w:rsidR="00D35BC0">
        <w:rPr>
          <w:noProof/>
        </w:rPr>
        <w:t>8</w:t>
      </w:r>
      <w:r w:rsidR="00D35BC0">
        <w:noBreakHyphen/>
      </w:r>
      <w:r w:rsidR="00D35BC0">
        <w:rPr>
          <w:noProof/>
        </w:rPr>
        <w:t>20</w:t>
      </w:r>
      <w:r w:rsidR="00840718">
        <w:fldChar w:fldCharType="end"/>
      </w:r>
      <w:r>
        <w:t xml:space="preserve"> represent the 2019 piezometric heads in HHF/OB aquifer, Yallourn Interseam and Morwell M1A Interseam, respectively.</w:t>
      </w:r>
    </w:p>
    <w:p w14:paraId="34C5A97B" w14:textId="77777777" w:rsidR="0090122A" w:rsidRDefault="0090122A" w:rsidP="0090122A">
      <w:pPr>
        <w:sectPr w:rsidR="0090122A" w:rsidSect="0090122A">
          <w:pgSz w:w="11910" w:h="16840"/>
          <w:pgMar w:top="1134" w:right="567" w:bottom="1315" w:left="567" w:header="720" w:footer="357" w:gutter="0"/>
          <w:cols w:space="709"/>
          <w:titlePg/>
          <w:docGrid w:linePitch="299"/>
        </w:sectPr>
      </w:pPr>
      <w:r w:rsidRPr="00C41043">
        <w:t xml:space="preserve">There are no groundwater monitoring bores in the M2/TFAS in the Yallourn area as this is not considered a significant aquifer for mining operations at the Yallourn Mine (although it is monitored as part of the regional monitoring network, due to the significant influence of aquifer depressurisation at the other mines). </w:t>
      </w:r>
      <w:r>
        <w:t xml:space="preserve"> </w:t>
      </w:r>
    </w:p>
    <w:p w14:paraId="1E039C4B" w14:textId="77777777" w:rsidR="0090122A" w:rsidRDefault="0090122A" w:rsidP="0090122A">
      <w:pPr>
        <w:keepNext/>
        <w:jc w:val="center"/>
      </w:pPr>
      <w:r>
        <w:rPr>
          <w:noProof/>
        </w:rPr>
        <w:drawing>
          <wp:inline distT="0" distB="0" distL="0" distR="0" wp14:anchorId="3DBD3579" wp14:editId="7DA62F19">
            <wp:extent cx="11459025" cy="8076368"/>
            <wp:effectExtent l="0" t="0" r="0" b="1270"/>
            <wp:docPr id="1244867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543026" cy="8135572"/>
                    </a:xfrm>
                    <a:prstGeom prst="rect">
                      <a:avLst/>
                    </a:prstGeom>
                    <a:noFill/>
                    <a:ln>
                      <a:noFill/>
                    </a:ln>
                  </pic:spPr>
                </pic:pic>
              </a:graphicData>
            </a:graphic>
          </wp:inline>
        </w:drawing>
      </w:r>
    </w:p>
    <w:p w14:paraId="0B8F9D1A" w14:textId="199891BD" w:rsidR="0090122A" w:rsidRDefault="0090122A" w:rsidP="0090122A">
      <w:pPr>
        <w:pStyle w:val="Caption"/>
      </w:pPr>
      <w:bookmarkStart w:id="335" w:name="_Ref196908181"/>
      <w:bookmarkStart w:id="336" w:name="_Toc21012551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8</w:t>
      </w:r>
      <w:r w:rsidR="00946086">
        <w:fldChar w:fldCharType="end"/>
      </w:r>
      <w:bookmarkEnd w:id="335"/>
      <w:r w:rsidR="00B46CC4">
        <w:t>:</w:t>
      </w:r>
      <w:r>
        <w:t xml:space="preserve"> Inferred Groundwater Contours, 2019 - Haunted Hill Formation (HHF)</w:t>
      </w:r>
      <w:r w:rsidR="006D6EF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36"/>
      <w:r w:rsidR="00351FC4">
        <w:fldChar w:fldCharType="end"/>
      </w:r>
    </w:p>
    <w:p w14:paraId="1F8A963C" w14:textId="77777777" w:rsidR="0090122A" w:rsidRDefault="0090122A" w:rsidP="0090122A">
      <w:pPr>
        <w:keepNext/>
        <w:jc w:val="center"/>
      </w:pPr>
      <w:r>
        <w:rPr>
          <w:noProof/>
        </w:rPr>
        <w:drawing>
          <wp:inline distT="0" distB="0" distL="0" distR="0" wp14:anchorId="4280D9BD" wp14:editId="6B71FE26">
            <wp:extent cx="11227324" cy="7929023"/>
            <wp:effectExtent l="0" t="0" r="0" b="0"/>
            <wp:docPr id="11402158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271887" cy="7960495"/>
                    </a:xfrm>
                    <a:prstGeom prst="rect">
                      <a:avLst/>
                    </a:prstGeom>
                    <a:noFill/>
                    <a:ln>
                      <a:noFill/>
                    </a:ln>
                  </pic:spPr>
                </pic:pic>
              </a:graphicData>
            </a:graphic>
          </wp:inline>
        </w:drawing>
      </w:r>
    </w:p>
    <w:p w14:paraId="22B24095" w14:textId="5F84EEBB" w:rsidR="0090122A" w:rsidRDefault="0090122A" w:rsidP="0090122A">
      <w:pPr>
        <w:pStyle w:val="Caption"/>
      </w:pPr>
      <w:bookmarkStart w:id="337" w:name="_Ref196908188"/>
      <w:bookmarkStart w:id="338" w:name="_Toc21012551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9</w:t>
      </w:r>
      <w:r w:rsidR="00946086">
        <w:fldChar w:fldCharType="end"/>
      </w:r>
      <w:bookmarkEnd w:id="337"/>
      <w:r w:rsidR="00B46CC4">
        <w:t>:</w:t>
      </w:r>
      <w:r>
        <w:t xml:space="preserve"> Inferred Groundwater Contours, 2019 – Yallourn Interseam</w:t>
      </w:r>
      <w:r w:rsidR="006D6EF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38"/>
      <w:r w:rsidR="00351FC4">
        <w:fldChar w:fldCharType="end"/>
      </w:r>
    </w:p>
    <w:p w14:paraId="2B64643B" w14:textId="77777777" w:rsidR="0090122A" w:rsidRDefault="0090122A" w:rsidP="0090122A">
      <w:pPr>
        <w:keepNext/>
        <w:jc w:val="center"/>
      </w:pPr>
      <w:r>
        <w:rPr>
          <w:noProof/>
        </w:rPr>
        <w:drawing>
          <wp:inline distT="0" distB="0" distL="0" distR="0" wp14:anchorId="557AABF8" wp14:editId="54812D7A">
            <wp:extent cx="11161881" cy="7977796"/>
            <wp:effectExtent l="0" t="0" r="1905" b="4445"/>
            <wp:docPr id="2027176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1223051" cy="8021516"/>
                    </a:xfrm>
                    <a:prstGeom prst="rect">
                      <a:avLst/>
                    </a:prstGeom>
                    <a:noFill/>
                    <a:ln>
                      <a:noFill/>
                    </a:ln>
                  </pic:spPr>
                </pic:pic>
              </a:graphicData>
            </a:graphic>
          </wp:inline>
        </w:drawing>
      </w:r>
    </w:p>
    <w:p w14:paraId="4565E594" w14:textId="1D5C1DE5" w:rsidR="0090122A" w:rsidRDefault="0090122A" w:rsidP="0090122A">
      <w:pPr>
        <w:pStyle w:val="Caption"/>
      </w:pPr>
      <w:bookmarkStart w:id="339" w:name="_Ref196908202"/>
      <w:bookmarkStart w:id="340" w:name="_Toc21012551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0</w:t>
      </w:r>
      <w:r w:rsidR="00946086">
        <w:fldChar w:fldCharType="end"/>
      </w:r>
      <w:bookmarkEnd w:id="339"/>
      <w:r w:rsidR="00B46CC4">
        <w:t>:</w:t>
      </w:r>
      <w:r>
        <w:t xml:space="preserve"> Inferred Groundwater Contours, 2019 – M1A Interseam</w:t>
      </w:r>
      <w:r w:rsidR="006D6EF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40"/>
      <w:r w:rsidR="00351FC4">
        <w:fldChar w:fldCharType="end"/>
      </w:r>
    </w:p>
    <w:p w14:paraId="712536CE" w14:textId="52732D31" w:rsidR="0090122A" w:rsidRPr="002B1987" w:rsidRDefault="0090122A" w:rsidP="0090122A">
      <w:pPr>
        <w:jc w:val="center"/>
        <w:sectPr w:rsidR="0090122A" w:rsidRPr="002B1987" w:rsidSect="0090122A">
          <w:pgSz w:w="23808" w:h="16840" w:orient="landscape" w:code="8"/>
          <w:pgMar w:top="1276" w:right="567" w:bottom="1559" w:left="567" w:header="720" w:footer="357" w:gutter="0"/>
          <w:cols w:space="709"/>
          <w:titlePg/>
          <w:docGrid w:linePitch="299"/>
        </w:sectPr>
      </w:pPr>
    </w:p>
    <w:p w14:paraId="12E3805A" w14:textId="77777777" w:rsidR="0090122A" w:rsidRPr="0096624D" w:rsidRDefault="0090122A" w:rsidP="0090122A">
      <w:pPr>
        <w:pStyle w:val="Sub-HeadingNot-Numbered"/>
      </w:pPr>
      <w:r w:rsidRPr="0096624D">
        <w:t>Groundwater Trends</w:t>
      </w:r>
    </w:p>
    <w:p w14:paraId="3CBFA981" w14:textId="77777777" w:rsidR="0090122A" w:rsidRPr="007F4E1E" w:rsidRDefault="0090122A" w:rsidP="0090122A">
      <w:r w:rsidRPr="008C768C">
        <w:t xml:space="preserve">When hydrological stresses such as recharge and pumping are imposed on the hydrogeological system, changes in groundwater levels are observed. Temporal trends in groundwater levels reflect the combined influence of hydrological stresses and how they vary over time in response to climate and mining operations.  </w:t>
      </w:r>
      <w:r>
        <w:t>The</w:t>
      </w:r>
      <w:r w:rsidRPr="008C768C">
        <w:t xml:space="preserve"> stress-response relationships observed in the monitoring data based on the analysis of hydrographs from representative bores/piezometers</w:t>
      </w:r>
      <w:r>
        <w:t xml:space="preserve"> informs the groundwater trends</w:t>
      </w:r>
      <w:r w:rsidRPr="008C768C">
        <w:t>.</w:t>
      </w:r>
    </w:p>
    <w:p w14:paraId="1FD6852B" w14:textId="77777777" w:rsidR="0090122A" w:rsidRPr="007F4E1E" w:rsidRDefault="0090122A" w:rsidP="0090122A">
      <w:r>
        <w:t xml:space="preserve">The long-term climate induced trends are represented by the bore data (piezometric levels). Generally, these indicate that groundwater levels rise during wet periods due to cumulative effect of above average recharge replenishing the aquifer storage. </w:t>
      </w:r>
      <w:r w:rsidRPr="00D63155">
        <w:t>During dry periods, there is a net declining trend as recharge is insufficient to maintain the water table.</w:t>
      </w:r>
    </w:p>
    <w:p w14:paraId="03BF8B28" w14:textId="77777777" w:rsidR="0090122A" w:rsidRDefault="0090122A" w:rsidP="0090122A">
      <w:r>
        <w:t>The bore data (piezometric levels) for the M1A Interseam represent the pumping (groundwater extraction) induced trends. When these are plotted with the extraction rates, a relationship between pumping and groundwater levels can be established. Generally, t</w:t>
      </w:r>
      <w:r w:rsidRPr="00734CC5">
        <w:t>he hydrographs show a net declining trend over time in response to pumping, with a steeper rate of decline during periods of higher pumping and temporary recovery/stabilisation during the period of low pumping between 2004 and 2008.</w:t>
      </w:r>
      <w:r>
        <w:t xml:space="preserve"> The decrease in drawdown is observed with increase in distance from the pumping bore(s). T</w:t>
      </w:r>
      <w:r w:rsidRPr="00106A23">
        <w:t>he M1A Interseam over the mine shows a radial flow response to pumping typical of a laterally continuous confined aquifer, with spatial differences reflecting spatial variability in aquifer properties.</w:t>
      </w:r>
      <w:r>
        <w:t xml:space="preserve"> </w:t>
      </w:r>
    </w:p>
    <w:p w14:paraId="664A2A69" w14:textId="77777777" w:rsidR="0090122A" w:rsidRPr="007F4E1E" w:rsidRDefault="0090122A" w:rsidP="0090122A">
      <w:r>
        <w:t xml:space="preserve">The piezometric responses in Yallourn Interseam show declining trends that appear to be influenced by pumping occurring in the M1A Interseam, indicating a degree of hydraulic connection between these two HSUs. </w:t>
      </w:r>
      <w:r w:rsidRPr="00A462E8">
        <w:t>In summary, pumping in the M1A Interseam is likely a contributing factor for the depressurisation in the Yallourn Interseam albeit to a varying degree depending on the depth of the Yallourn Interseam below the mine floor. The influence of other mining activities and the level of hydraulic connection that exists between the two HSUs is likely to be influenced by the thickness and properties of the intervening M1A Coal</w:t>
      </w:r>
      <w:r>
        <w:t xml:space="preserve">. </w:t>
      </w:r>
    </w:p>
    <w:p w14:paraId="4649F6C7" w14:textId="6F492C51" w:rsidR="0090122A" w:rsidRPr="007F4E1E" w:rsidRDefault="0090122A" w:rsidP="0090122A">
      <w:r>
        <w:t xml:space="preserve">Other factors that influence the groundwater trends are pressure loading and dissipation. </w:t>
      </w:r>
      <w:r w:rsidRPr="00C07725">
        <w:t>Temporary changes in piezometric heads have been observed due to pressure loading effects associated with the placement of overburden material. These are typically characterised by a sharp spike in the piezometric heads when the load is placed</w:t>
      </w:r>
      <w:r>
        <w:t xml:space="preserve"> (</w:t>
      </w:r>
      <w:r w:rsidR="00840718">
        <w:fldChar w:fldCharType="begin"/>
      </w:r>
      <w:r w:rsidR="00840718">
        <w:instrText xml:space="preserve"> REF _Ref196908231 \h </w:instrText>
      </w:r>
      <w:r w:rsidR="00840718">
        <w:fldChar w:fldCharType="separate"/>
      </w:r>
      <w:r w:rsidR="00D35BC0">
        <w:t xml:space="preserve">Figure </w:t>
      </w:r>
      <w:r w:rsidR="00D35BC0">
        <w:rPr>
          <w:noProof/>
        </w:rPr>
        <w:t>8</w:t>
      </w:r>
      <w:r w:rsidR="00D35BC0">
        <w:noBreakHyphen/>
      </w:r>
      <w:r w:rsidR="00D35BC0">
        <w:rPr>
          <w:noProof/>
        </w:rPr>
        <w:t>21</w:t>
      </w:r>
      <w:r w:rsidR="00840718">
        <w:fldChar w:fldCharType="end"/>
      </w:r>
      <w:r>
        <w:t xml:space="preserve">, </w:t>
      </w:r>
      <w:r w:rsidR="00840718">
        <w:fldChar w:fldCharType="begin"/>
      </w:r>
      <w:r w:rsidR="00840718">
        <w:instrText xml:space="preserve"> REF _Ref196908234 \h </w:instrText>
      </w:r>
      <w:r w:rsidR="00840718">
        <w:fldChar w:fldCharType="separate"/>
      </w:r>
      <w:r w:rsidR="00D35BC0">
        <w:t xml:space="preserve">Figure </w:t>
      </w:r>
      <w:r w:rsidR="00D35BC0">
        <w:rPr>
          <w:noProof/>
        </w:rPr>
        <w:t>8</w:t>
      </w:r>
      <w:r w:rsidR="00D35BC0">
        <w:noBreakHyphen/>
      </w:r>
      <w:r w:rsidR="00D35BC0">
        <w:rPr>
          <w:noProof/>
        </w:rPr>
        <w:t>22</w:t>
      </w:r>
      <w:r w:rsidR="00840718">
        <w:fldChar w:fldCharType="end"/>
      </w:r>
      <w:r>
        <w:t>)</w:t>
      </w:r>
      <w:r w:rsidRPr="00C07725">
        <w:t>, followed by a gradual dissipation of pore pressure. The response to the pressure loading effect becomes more subdued deeper in the stratigraphic profile, characterised by a smaller spike that rises more gradually.</w:t>
      </w:r>
    </w:p>
    <w:p w14:paraId="1E8D1B11" w14:textId="12AEA33F" w:rsidR="0090122A" w:rsidRPr="007F4E1E" w:rsidRDefault="0090122A" w:rsidP="0090122A">
      <w:r>
        <w:t xml:space="preserve">Pressure dissipation can be a factor of drawdown of hydraulic pressure in Yallourn coal due to dewatering via sub-horizontal bores drilled in coal and relaxing of the coal joints following mining stress relief. </w:t>
      </w:r>
      <w:r w:rsidR="00840718">
        <w:fldChar w:fldCharType="begin"/>
      </w:r>
      <w:r w:rsidR="00840718">
        <w:instrText xml:space="preserve"> REF _Ref196908258 \h </w:instrText>
      </w:r>
      <w:r w:rsidR="00840718">
        <w:fldChar w:fldCharType="separate"/>
      </w:r>
      <w:r w:rsidR="00D35BC0">
        <w:t xml:space="preserve">Figure </w:t>
      </w:r>
      <w:r w:rsidR="00D35BC0">
        <w:rPr>
          <w:noProof/>
        </w:rPr>
        <w:t>8</w:t>
      </w:r>
      <w:r w:rsidR="00D35BC0">
        <w:noBreakHyphen/>
      </w:r>
      <w:r w:rsidR="00D35BC0">
        <w:rPr>
          <w:noProof/>
        </w:rPr>
        <w:t>23</w:t>
      </w:r>
      <w:r w:rsidR="00840718">
        <w:fldChar w:fldCharType="end"/>
      </w:r>
      <w:r>
        <w:t xml:space="preserve"> shows periods of rapid reduction in pore pressures as mining in Maryvale Field progresses.</w:t>
      </w:r>
    </w:p>
    <w:p w14:paraId="26542ECC" w14:textId="77777777" w:rsidR="0090122A" w:rsidRDefault="0090122A" w:rsidP="0090122A"/>
    <w:p w14:paraId="069416DD" w14:textId="77777777" w:rsidR="0090122A" w:rsidRDefault="0090122A" w:rsidP="0090122A">
      <w:pPr>
        <w:keepNext/>
        <w:jc w:val="center"/>
      </w:pPr>
      <w:r w:rsidRPr="003F7A94">
        <w:rPr>
          <w:noProof/>
        </w:rPr>
        <w:drawing>
          <wp:inline distT="0" distB="0" distL="0" distR="0" wp14:anchorId="2F64EE12" wp14:editId="4E0DEC46">
            <wp:extent cx="4362674" cy="2330570"/>
            <wp:effectExtent l="0" t="0" r="0" b="0"/>
            <wp:docPr id="350148207" name="Picture 1" descr="A graph of a graph showing the number of water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71651" name="Picture 1" descr="A graph of a graph showing the number of water levels&#10;&#10;AI-generated content may be incorrect."/>
                    <pic:cNvPicPr/>
                  </pic:nvPicPr>
                  <pic:blipFill>
                    <a:blip r:embed="rId88"/>
                    <a:stretch>
                      <a:fillRect/>
                    </a:stretch>
                  </pic:blipFill>
                  <pic:spPr>
                    <a:xfrm>
                      <a:off x="0" y="0"/>
                      <a:ext cx="4362674" cy="2330570"/>
                    </a:xfrm>
                    <a:prstGeom prst="rect">
                      <a:avLst/>
                    </a:prstGeom>
                  </pic:spPr>
                </pic:pic>
              </a:graphicData>
            </a:graphic>
          </wp:inline>
        </w:drawing>
      </w:r>
    </w:p>
    <w:p w14:paraId="7A3DCC16" w14:textId="01FE478C" w:rsidR="0090122A" w:rsidRDefault="0090122A" w:rsidP="0090122A">
      <w:pPr>
        <w:pStyle w:val="Caption"/>
      </w:pPr>
      <w:bookmarkStart w:id="341" w:name="_Ref196908231"/>
      <w:bookmarkStart w:id="342" w:name="_Toc21012552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1</w:t>
      </w:r>
      <w:r w:rsidR="00946086">
        <w:fldChar w:fldCharType="end"/>
      </w:r>
      <w:bookmarkEnd w:id="341"/>
      <w:r w:rsidR="00B46CC4">
        <w:t>:</w:t>
      </w:r>
      <w:r>
        <w:t xml:space="preserve"> Pressure Loading Effect on Shallow Aquifer</w:t>
      </w:r>
      <w:r w:rsidR="006C4CB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42"/>
      <w:r w:rsidR="00351FC4">
        <w:fldChar w:fldCharType="end"/>
      </w:r>
    </w:p>
    <w:p w14:paraId="2FCB63DA" w14:textId="77777777" w:rsidR="0090122A" w:rsidRDefault="0090122A" w:rsidP="0090122A">
      <w:pPr>
        <w:jc w:val="center"/>
      </w:pPr>
      <w:r w:rsidRPr="003F7A94">
        <w:t xml:space="preserve"> </w:t>
      </w:r>
    </w:p>
    <w:p w14:paraId="28C25F6A" w14:textId="77777777" w:rsidR="0090122A" w:rsidRDefault="0090122A" w:rsidP="0090122A">
      <w:pPr>
        <w:keepNext/>
        <w:jc w:val="center"/>
      </w:pPr>
      <w:r w:rsidRPr="00C22A2F">
        <w:rPr>
          <w:noProof/>
        </w:rPr>
        <w:drawing>
          <wp:inline distT="0" distB="0" distL="0" distR="0" wp14:anchorId="072E1B11" wp14:editId="0ED1024B">
            <wp:extent cx="4064209" cy="2095608"/>
            <wp:effectExtent l="0" t="0" r="0" b="0"/>
            <wp:docPr id="534785488"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8280" name="Picture 1" descr="A graph of different colored lines&#10;&#10;AI-generated content may be incorrect."/>
                    <pic:cNvPicPr/>
                  </pic:nvPicPr>
                  <pic:blipFill>
                    <a:blip r:embed="rId89"/>
                    <a:stretch>
                      <a:fillRect/>
                    </a:stretch>
                  </pic:blipFill>
                  <pic:spPr>
                    <a:xfrm>
                      <a:off x="0" y="0"/>
                      <a:ext cx="4064209" cy="2095608"/>
                    </a:xfrm>
                    <a:prstGeom prst="rect">
                      <a:avLst/>
                    </a:prstGeom>
                  </pic:spPr>
                </pic:pic>
              </a:graphicData>
            </a:graphic>
          </wp:inline>
        </w:drawing>
      </w:r>
    </w:p>
    <w:p w14:paraId="43D32858" w14:textId="3AE0B6BB" w:rsidR="0090122A" w:rsidRDefault="0090122A" w:rsidP="0090122A">
      <w:pPr>
        <w:pStyle w:val="Caption"/>
      </w:pPr>
      <w:bookmarkStart w:id="343" w:name="_Ref196908234"/>
      <w:bookmarkStart w:id="344" w:name="_Toc21012552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2</w:t>
      </w:r>
      <w:r w:rsidR="00946086">
        <w:fldChar w:fldCharType="end"/>
      </w:r>
      <w:bookmarkEnd w:id="343"/>
      <w:r w:rsidR="00B46CC4">
        <w:t>:</w:t>
      </w:r>
      <w:r>
        <w:t xml:space="preserve"> Pressure Loading Effect with Depth</w:t>
      </w:r>
      <w:r w:rsidR="006C4CB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44"/>
      <w:r w:rsidR="00351FC4">
        <w:fldChar w:fldCharType="end"/>
      </w:r>
    </w:p>
    <w:p w14:paraId="16BF92B6" w14:textId="77777777" w:rsidR="0090122A" w:rsidRPr="00646858" w:rsidRDefault="0090122A" w:rsidP="0090122A"/>
    <w:p w14:paraId="4E6C0252" w14:textId="77777777" w:rsidR="0090122A" w:rsidRDefault="0090122A" w:rsidP="0090122A">
      <w:pPr>
        <w:keepNext/>
        <w:jc w:val="center"/>
      </w:pPr>
      <w:r w:rsidRPr="00C22A2F">
        <w:rPr>
          <w:noProof/>
        </w:rPr>
        <w:drawing>
          <wp:inline distT="0" distB="0" distL="0" distR="0" wp14:anchorId="0351A3AF" wp14:editId="6E011908">
            <wp:extent cx="4007056" cy="2044805"/>
            <wp:effectExtent l="0" t="0" r="0" b="0"/>
            <wp:docPr id="1681285111"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99248" name="Picture 1" descr="A graph with numbers and lines&#10;&#10;AI-generated content may be incorrect."/>
                    <pic:cNvPicPr/>
                  </pic:nvPicPr>
                  <pic:blipFill>
                    <a:blip r:embed="rId90"/>
                    <a:stretch>
                      <a:fillRect/>
                    </a:stretch>
                  </pic:blipFill>
                  <pic:spPr>
                    <a:xfrm>
                      <a:off x="0" y="0"/>
                      <a:ext cx="4007056" cy="2044805"/>
                    </a:xfrm>
                    <a:prstGeom prst="rect">
                      <a:avLst/>
                    </a:prstGeom>
                  </pic:spPr>
                </pic:pic>
              </a:graphicData>
            </a:graphic>
          </wp:inline>
        </w:drawing>
      </w:r>
    </w:p>
    <w:p w14:paraId="20A1D217" w14:textId="51EA1417" w:rsidR="0090122A" w:rsidRPr="007F4E1E" w:rsidRDefault="0090122A" w:rsidP="0090122A">
      <w:pPr>
        <w:pStyle w:val="Caption"/>
      </w:pPr>
      <w:bookmarkStart w:id="345" w:name="_Ref196908258"/>
      <w:bookmarkStart w:id="346" w:name="_Toc21012552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3</w:t>
      </w:r>
      <w:r w:rsidR="00946086">
        <w:fldChar w:fldCharType="end"/>
      </w:r>
      <w:bookmarkEnd w:id="345"/>
      <w:r w:rsidR="00B46CC4">
        <w:t>:</w:t>
      </w:r>
      <w:r>
        <w:t xml:space="preserve"> Pressure Dissipation Effect</w:t>
      </w:r>
      <w:r w:rsidR="006C4CB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46"/>
      <w:r w:rsidR="00351FC4">
        <w:fldChar w:fldCharType="end"/>
      </w:r>
    </w:p>
    <w:p w14:paraId="7B058F13" w14:textId="77777777" w:rsidR="0090122A" w:rsidRDefault="0090122A" w:rsidP="0090122A">
      <w:pPr>
        <w:pStyle w:val="Caption"/>
        <w:jc w:val="left"/>
      </w:pPr>
    </w:p>
    <w:p w14:paraId="2A471898" w14:textId="77777777" w:rsidR="0090122A" w:rsidRPr="0096624D" w:rsidRDefault="0090122A" w:rsidP="0090122A">
      <w:pPr>
        <w:pStyle w:val="Caption"/>
        <w:jc w:val="left"/>
      </w:pPr>
      <w:r w:rsidRPr="0096624D">
        <w:t>Aquifer Interconnections</w:t>
      </w:r>
    </w:p>
    <w:p w14:paraId="04875730" w14:textId="05BC6547" w:rsidR="0090122A" w:rsidRPr="009E4D96" w:rsidRDefault="0090122A" w:rsidP="0090122A">
      <w:r>
        <w:t>The interconnectivity between the aquifers considers the vertical and horizontal connectivity. The data from a large network of nested piezometer bores has been utili</w:t>
      </w:r>
      <w:r w:rsidR="00877D95">
        <w:t>s</w:t>
      </w:r>
      <w:r>
        <w:t>ed to determine the interconnectivity between aquifers.</w:t>
      </w:r>
    </w:p>
    <w:p w14:paraId="5728895A" w14:textId="77777777" w:rsidR="0090122A" w:rsidRPr="00431B1C" w:rsidRDefault="0090122A" w:rsidP="003E3EAB">
      <w:pPr>
        <w:pStyle w:val="ListParagraph"/>
        <w:numPr>
          <w:ilvl w:val="0"/>
          <w:numId w:val="0"/>
        </w:numPr>
        <w:tabs>
          <w:tab w:val="left" w:pos="426"/>
        </w:tabs>
      </w:pPr>
      <w:r w:rsidRPr="00DB2F5B">
        <w:rPr>
          <w:b/>
        </w:rPr>
        <w:t>Vertical connectivity</w:t>
      </w:r>
      <w:r w:rsidRPr="00DB2F5B">
        <w:t xml:space="preserve"> – </w:t>
      </w:r>
      <w:r w:rsidRPr="00431B1C">
        <w:t xml:space="preserve">The vertical hydraulic gradient is generally downwards, reflecting the influence of mining and extraction of groundwater from the confined M1A Interseam imposing a downward vertical hydraulic gradient.  </w:t>
      </w:r>
    </w:p>
    <w:p w14:paraId="492A3562" w14:textId="77777777" w:rsidR="0090122A" w:rsidRPr="00431B1C" w:rsidRDefault="0090122A" w:rsidP="0090122A">
      <w:r w:rsidRPr="00431B1C">
        <w:t>The downward vertical hydraulic gradient is typically around 0.3 to 0.5, which is steep and is consistent with the presence of thick intervening coal layers acting as aquitards, limiting the vertical hydraulic connection by their low vertical hydraulic conductivity.</w:t>
      </w:r>
    </w:p>
    <w:p w14:paraId="734EDBD2" w14:textId="77777777" w:rsidR="0090122A" w:rsidRPr="00431B1C" w:rsidRDefault="0090122A" w:rsidP="0090122A">
      <w:r w:rsidRPr="00431B1C">
        <w:t xml:space="preserve">The downward vertical hydraulic gradient is largest between the HHF/OB and Yallourn Interseam/M1A Interseam. This reflects the influence of the intervening Yallourn Coal and recharge at surface that maintains the shallow groundwater level in the HHF/OB. </w:t>
      </w:r>
    </w:p>
    <w:p w14:paraId="335404B8" w14:textId="77777777" w:rsidR="0090122A" w:rsidRPr="00431B1C" w:rsidRDefault="0090122A" w:rsidP="0090122A">
      <w:r w:rsidRPr="00431B1C">
        <w:t>Negative vertical hydraulic gradients at some locations indicate upward flow. The upward hydraulic gradient is generally around 0.1, which is smaller than the downward hydraulic gradient measured elsewhere.  These occurs at locations some distance from the pumping bores where the influence of pumping in the M1A Interseam is smaller or where the effect of pumping is dampened by the limited vertical connectivity</w:t>
      </w:r>
      <w:r w:rsidRPr="00F83835">
        <w:t xml:space="preserve">. </w:t>
      </w:r>
    </w:p>
    <w:p w14:paraId="3945E362" w14:textId="182DC783" w:rsidR="0090122A" w:rsidRPr="00431B1C" w:rsidRDefault="0090122A" w:rsidP="0090122A">
      <w:r w:rsidRPr="304F3A65">
        <w:t>The upward vertical hydraulic gradients are also recorded between the Yallourn Interseam and M1A Interseam in Maryvale Field due to pressure dissipation in the Yallourn Interseam as mining progresses.  In this area, a downward gradient occurred across the intervening M1A Coal until pressure dissipation in the Yallourn Interseam caused a reversal in the vertical gradient (</w:t>
      </w:r>
      <w:r w:rsidR="00840718">
        <w:fldChar w:fldCharType="begin"/>
      </w:r>
      <w:r w:rsidR="00840718">
        <w:instrText xml:space="preserve"> REF _Ref196908281 \h </w:instrText>
      </w:r>
      <w:r w:rsidR="00840718">
        <w:fldChar w:fldCharType="separate"/>
      </w:r>
      <w:r w:rsidR="00D35BC0">
        <w:t xml:space="preserve">Figure </w:t>
      </w:r>
      <w:r w:rsidR="00D35BC0">
        <w:rPr>
          <w:noProof/>
        </w:rPr>
        <w:t>8</w:t>
      </w:r>
      <w:r w:rsidR="00D35BC0">
        <w:noBreakHyphen/>
      </w:r>
      <w:r w:rsidR="00D35BC0">
        <w:rPr>
          <w:noProof/>
        </w:rPr>
        <w:t>24</w:t>
      </w:r>
      <w:r w:rsidR="00840718">
        <w:fldChar w:fldCharType="end"/>
      </w:r>
      <w:r w:rsidRPr="304F3A65">
        <w:t xml:space="preserve">).   </w:t>
      </w:r>
    </w:p>
    <w:p w14:paraId="4930E697" w14:textId="77777777" w:rsidR="0090122A" w:rsidRDefault="0090122A" w:rsidP="0090122A">
      <w:pPr>
        <w:keepNext/>
        <w:jc w:val="center"/>
      </w:pPr>
      <w:r w:rsidRPr="00846F8E">
        <w:rPr>
          <w:noProof/>
        </w:rPr>
        <w:drawing>
          <wp:inline distT="0" distB="0" distL="0" distR="0" wp14:anchorId="3B2A4B69" wp14:editId="609BBD28">
            <wp:extent cx="5760720" cy="2644140"/>
            <wp:effectExtent l="0" t="0" r="0" b="3810"/>
            <wp:docPr id="1710532553" name="Picture 1" descr="A graph of different types of co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500145" name="Picture 1" descr="A graph of different types of coal&#10;&#10;Description automatically generated"/>
                    <pic:cNvPicPr/>
                  </pic:nvPicPr>
                  <pic:blipFill>
                    <a:blip r:embed="rId91"/>
                    <a:stretch>
                      <a:fillRect/>
                    </a:stretch>
                  </pic:blipFill>
                  <pic:spPr>
                    <a:xfrm>
                      <a:off x="0" y="0"/>
                      <a:ext cx="5760720" cy="2644140"/>
                    </a:xfrm>
                    <a:prstGeom prst="rect">
                      <a:avLst/>
                    </a:prstGeom>
                  </pic:spPr>
                </pic:pic>
              </a:graphicData>
            </a:graphic>
          </wp:inline>
        </w:drawing>
      </w:r>
    </w:p>
    <w:p w14:paraId="740B0D56" w14:textId="7B1E0EF3" w:rsidR="0090122A" w:rsidRDefault="0090122A" w:rsidP="0090122A">
      <w:pPr>
        <w:pStyle w:val="Caption"/>
      </w:pPr>
      <w:bookmarkStart w:id="347" w:name="_Ref196908281"/>
      <w:bookmarkStart w:id="348" w:name="_Toc21012552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4</w:t>
      </w:r>
      <w:r w:rsidR="00946086">
        <w:fldChar w:fldCharType="end"/>
      </w:r>
      <w:bookmarkEnd w:id="347"/>
      <w:r w:rsidR="00B46CC4">
        <w:t>:</w:t>
      </w:r>
      <w:r>
        <w:t xml:space="preserve"> Vertical Gradient Reversal Due to Mining</w:t>
      </w:r>
      <w:r w:rsidR="006C4CBB">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48"/>
      <w:r w:rsidR="00351FC4">
        <w:fldChar w:fldCharType="end"/>
      </w:r>
    </w:p>
    <w:p w14:paraId="670B9E51" w14:textId="67B88598" w:rsidR="0090122A" w:rsidRPr="00F83835" w:rsidRDefault="00F04FF4">
      <w:pPr>
        <w:spacing w:after="0" w:line="240" w:lineRule="auto"/>
      </w:pPr>
      <w:r>
        <w:br w:type="page"/>
      </w:r>
    </w:p>
    <w:p w14:paraId="43C56FDA" w14:textId="77777777" w:rsidR="0090122A" w:rsidRDefault="0090122A" w:rsidP="003E3EAB">
      <w:r w:rsidRPr="00DB2F5B">
        <w:rPr>
          <w:b/>
        </w:rPr>
        <w:t>Horizontal connectivity</w:t>
      </w:r>
      <w:r w:rsidRPr="00DB2F5B">
        <w:t xml:space="preserve"> - </w:t>
      </w:r>
      <w:r w:rsidRPr="00F970EB">
        <w:t>The Yallourn Interseam extends to the northern boundary of the Hazelwood Mine, becoming shallower and thinner as the overlying Yallourn Coal thins to the south of the Yallourn Mine. This interseam is not actively dewatered at the Hazelwood Mine and due to its limited presence, thickness and low permeability, the degree of horizontal connection with the Yallourn Mine is limited.</w:t>
      </w:r>
      <w:r>
        <w:t xml:space="preserve"> </w:t>
      </w:r>
    </w:p>
    <w:p w14:paraId="0860E3A7" w14:textId="559056EE" w:rsidR="0090122A" w:rsidRPr="009E4D96" w:rsidRDefault="0090122A" w:rsidP="0090122A">
      <w:r w:rsidRPr="00D52E67">
        <w:t>Brumley and Holdgate (1983) completed a hydrogeological assessment of the Moe Swamp Basin and concluded that it is separated from the western end of the Latrobe Valley Depression by the Haunted Hills Fault /Yallourn Monocline, which forms an effective hydraulic barrier</w:t>
      </w:r>
      <w:r w:rsidR="00A72EE9">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rsidRPr="00D52E67">
        <w:t>.</w:t>
      </w:r>
    </w:p>
    <w:p w14:paraId="080A2EE6" w14:textId="77777777" w:rsidR="0090122A" w:rsidRPr="007B7B1F" w:rsidRDefault="0090122A" w:rsidP="0090122A">
      <w:r w:rsidRPr="007B7B1F">
        <w:t>The Yallourn North Open Cut (YNOC) is located on three synclinal basins (Western, Central and Eastern) immediately to the northwest of the Haunted Hills Fault/Yallourn Monocline. The mining of coal within the Morwell Formation (Latrobe Coal) ceased in 1963 and the basin was allowed to be filled initially with water and subsequently by dumped overburden and ash.</w:t>
      </w:r>
      <w:r>
        <w:t xml:space="preserve"> </w:t>
      </w:r>
      <w:r w:rsidRPr="007B7B1F">
        <w:t>The YNOC has been conceptualised as a recharge zone of the confined M1 and M2 aquifers because of their proximity to the surface, with hydraulic connection between the lined ash ponds and the aquifers evidenced by the aquifer pressure response to pond levels and deterioration of groundwater quality</w:t>
      </w:r>
      <w:r>
        <w:t>.</w:t>
      </w:r>
      <w:r w:rsidRPr="007B7B1F">
        <w:t xml:space="preserve"> The aquifer pressures and groundwater quality have been monitored by a dedicated network of bores and piezometers, with pumping bores operated by EAY to manage aquifer pressures and batter stability. </w:t>
      </w:r>
    </w:p>
    <w:p w14:paraId="09B5EDFF" w14:textId="06C48752" w:rsidR="0090122A" w:rsidRPr="009939B1" w:rsidRDefault="0090122A" w:rsidP="0090122A">
      <w:r w:rsidRPr="007B7B1F">
        <w:t xml:space="preserve">The degree of horizontal connection of the aquifers at the YNOC with those of the adjacent East Field can be inferred from their physical continuity and differences in groundwater levels measured in piezometers. Over a relatively short distance across the Haunted Hills Fault/Yallourn Monocline, the Morwell and Traralgon Formations plunge steeply. Geological cross-sections presented in a number of earlier works </w:t>
      </w:r>
      <w:r w:rsidRPr="00A72EE9">
        <w:t>by SEC, Geo-Eng and GHD</w:t>
      </w:r>
      <w:r w:rsidRPr="007B7B1F">
        <w:t xml:space="preserve"> indicate near vertical layers</w:t>
      </w:r>
      <w:r w:rsidR="00A72EE9">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rsidRPr="007B7B1F">
        <w:t xml:space="preserve">, as shown in </w:t>
      </w:r>
      <w:r w:rsidR="00C45DDD">
        <w:fldChar w:fldCharType="begin"/>
      </w:r>
      <w:r w:rsidR="00C45DDD">
        <w:instrText xml:space="preserve"> REF _Ref196908319 \h </w:instrText>
      </w:r>
      <w:r w:rsidR="00C45DDD">
        <w:fldChar w:fldCharType="separate"/>
      </w:r>
      <w:r w:rsidR="00D35BC0">
        <w:t xml:space="preserve">Figure </w:t>
      </w:r>
      <w:r w:rsidR="00D35BC0">
        <w:rPr>
          <w:noProof/>
        </w:rPr>
        <w:t>8</w:t>
      </w:r>
      <w:r w:rsidR="00D35BC0">
        <w:noBreakHyphen/>
      </w:r>
      <w:r w:rsidR="00D35BC0">
        <w:rPr>
          <w:noProof/>
        </w:rPr>
        <w:t>25</w:t>
      </w:r>
      <w:r w:rsidR="00C45DDD">
        <w:fldChar w:fldCharType="end"/>
      </w:r>
      <w:r w:rsidR="000D62F0">
        <w:t>.</w:t>
      </w:r>
      <w:r w:rsidR="000D62F0" w:rsidRPr="009939B1">
        <w:t xml:space="preserve"> </w:t>
      </w:r>
    </w:p>
    <w:p w14:paraId="23780B35" w14:textId="77777777" w:rsidR="0090122A" w:rsidRDefault="0090122A" w:rsidP="0090122A">
      <w:r>
        <w:br w:type="page"/>
      </w:r>
    </w:p>
    <w:p w14:paraId="4F52B33D" w14:textId="77777777" w:rsidR="0090122A" w:rsidRDefault="0090122A" w:rsidP="0090122A">
      <w:pPr>
        <w:sectPr w:rsidR="0090122A" w:rsidSect="0090122A">
          <w:pgSz w:w="11910" w:h="16840"/>
          <w:pgMar w:top="1134" w:right="567" w:bottom="1315" w:left="567" w:header="720" w:footer="356" w:gutter="0"/>
          <w:cols w:space="709"/>
          <w:titlePg/>
          <w:docGrid w:linePitch="299"/>
        </w:sectPr>
      </w:pPr>
    </w:p>
    <w:p w14:paraId="32B313D6" w14:textId="77777777" w:rsidR="0090122A" w:rsidRDefault="0090122A" w:rsidP="0090122A">
      <w:pPr>
        <w:keepNext/>
        <w:jc w:val="center"/>
      </w:pPr>
      <w:r>
        <w:rPr>
          <w:noProof/>
        </w:rPr>
        <w:drawing>
          <wp:inline distT="0" distB="0" distL="0" distR="0" wp14:anchorId="51B48258" wp14:editId="590DEF0B">
            <wp:extent cx="9669386" cy="5438775"/>
            <wp:effectExtent l="0" t="0" r="0" b="0"/>
            <wp:docPr id="544843281" name="Picture 544843281" descr="A diagram of a geological 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23782" name="Picture 355223782" descr="A diagram of a geological formation&#10;&#10;Description automatically generated with medium confidenc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9715997" cy="5464993"/>
                    </a:xfrm>
                    <a:prstGeom prst="rect">
                      <a:avLst/>
                    </a:prstGeom>
                    <a:noFill/>
                  </pic:spPr>
                </pic:pic>
              </a:graphicData>
            </a:graphic>
          </wp:inline>
        </w:drawing>
      </w:r>
    </w:p>
    <w:p w14:paraId="1B0CC911" w14:textId="1E5FFA70" w:rsidR="0090122A" w:rsidRDefault="0090122A" w:rsidP="0090122A">
      <w:pPr>
        <w:pStyle w:val="Caption"/>
        <w:sectPr w:rsidR="0090122A" w:rsidSect="007550DA">
          <w:pgSz w:w="16840" w:h="11910" w:orient="landscape"/>
          <w:pgMar w:top="720" w:right="720" w:bottom="720" w:left="720" w:header="720" w:footer="357" w:gutter="0"/>
          <w:cols w:space="709"/>
          <w:titlePg/>
          <w:docGrid w:linePitch="299"/>
        </w:sectPr>
      </w:pPr>
      <w:bookmarkStart w:id="349" w:name="_Ref196908319"/>
      <w:bookmarkStart w:id="350" w:name="_Toc21012552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5</w:t>
      </w:r>
      <w:r w:rsidR="00946086">
        <w:fldChar w:fldCharType="end"/>
      </w:r>
      <w:bookmarkEnd w:id="349"/>
      <w:r w:rsidR="00B46CC4">
        <w:t>:</w:t>
      </w:r>
      <w:r>
        <w:t xml:space="preserve"> Yallourn North Open Cut (YNOC) Cross-section</w:t>
      </w:r>
      <w:r w:rsidR="00404764">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50"/>
      <w:r w:rsidR="00351FC4">
        <w:fldChar w:fldCharType="end"/>
      </w:r>
    </w:p>
    <w:p w14:paraId="548A6039" w14:textId="77777777" w:rsidR="0090122A" w:rsidRPr="0096624D" w:rsidRDefault="0090122A" w:rsidP="0090122A">
      <w:pPr>
        <w:pStyle w:val="Sub-HeadingNot-Numbered"/>
      </w:pPr>
      <w:r w:rsidRPr="0096624D">
        <w:t>Surface Water Considerations</w:t>
      </w:r>
    </w:p>
    <w:p w14:paraId="5B9A5CBF" w14:textId="39F42727" w:rsidR="0090122A" w:rsidRPr="00744636" w:rsidRDefault="0090122A" w:rsidP="0090122A">
      <w:r>
        <w:t xml:space="preserve">The surface water interaction for conceptualisation factors the regional water features. The most relevant for the Yallourn site are Latrobe and Morwell River systems. In general, the </w:t>
      </w:r>
      <w:r w:rsidRPr="009B7CD7">
        <w:t>Latrobe and Morwell Rivers</w:t>
      </w:r>
      <w:r>
        <w:t xml:space="preserve"> are considered as gaining systems with some seasonal variations during wet periods. At a mine scale level, these rivers have more noticeable variations in selective geotechnical domains. The conceptualisation of these water features are discussed in more detail in </w:t>
      </w:r>
      <w:r w:rsidRPr="00007221">
        <w:t xml:space="preserve">Appendix </w:t>
      </w:r>
      <w:r w:rsidR="00007221" w:rsidRPr="00007221">
        <w:t>C</w:t>
      </w:r>
      <w:r w:rsidR="00007221">
        <w:t xml:space="preserve"> – Technical Reports</w:t>
      </w:r>
      <w:r>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r w:rsidR="00351FC4">
        <w:fldChar w:fldCharType="end"/>
      </w:r>
      <w:r>
        <w:t xml:space="preserve">. </w:t>
      </w:r>
    </w:p>
    <w:p w14:paraId="450DCD66" w14:textId="0DB6DF80" w:rsidR="00E130FD" w:rsidRDefault="00E130FD" w:rsidP="0090122A">
      <w:r w:rsidRPr="00E130FD">
        <w:t>Over the past decade, flooding events in the Morwell River in 2012, 2019, and 2021 have shown significant interactions with groundwater levels. The 2012 event caused widespread inundation of the MRD and upstream floodplains. High rainfall in July and August 2019 led to flooding and the formation of a local groundwater mound near Siphon P</w:t>
      </w:r>
      <w:r w:rsidR="00C71235">
        <w:t xml:space="preserve">ipe area </w:t>
      </w:r>
      <w:r w:rsidR="00C71235" w:rsidRPr="009B3F82">
        <w:t>(a surficial feature that facilitated the siphon pump operations during the MRD failure in June 2012)</w:t>
      </w:r>
      <w:r w:rsidRPr="00E130FD">
        <w:t>. In June 2021, another high rainfall event resulted in flooding, with river levels peaking nearly 3 meters above the 2019 levels</w:t>
      </w:r>
      <w:r>
        <w:t xml:space="preserve"> (</w:t>
      </w:r>
      <w:r w:rsidR="00C45DDD">
        <w:fldChar w:fldCharType="begin"/>
      </w:r>
      <w:r w:rsidR="00C45DDD">
        <w:instrText xml:space="preserve"> REF _Ref196908367 \h </w:instrText>
      </w:r>
      <w:r w:rsidR="00C45DDD">
        <w:fldChar w:fldCharType="separate"/>
      </w:r>
      <w:r w:rsidR="00D35BC0">
        <w:t xml:space="preserve">Figure </w:t>
      </w:r>
      <w:r w:rsidR="00D35BC0">
        <w:rPr>
          <w:noProof/>
        </w:rPr>
        <w:t>8</w:t>
      </w:r>
      <w:r w:rsidR="00D35BC0">
        <w:noBreakHyphen/>
      </w:r>
      <w:r w:rsidR="00D35BC0">
        <w:rPr>
          <w:noProof/>
        </w:rPr>
        <w:t>26</w:t>
      </w:r>
      <w:r w:rsidR="00C45DDD">
        <w:fldChar w:fldCharType="end"/>
      </w:r>
      <w:r>
        <w:t>)</w:t>
      </w:r>
      <w:r w:rsidRPr="009272C4">
        <w:t>.</w:t>
      </w:r>
    </w:p>
    <w:p w14:paraId="77F9B1CD" w14:textId="15E1DA1F" w:rsidR="00A444F7" w:rsidRDefault="00A444F7" w:rsidP="00A444F7">
      <w:r w:rsidRPr="00B8312B">
        <w:t xml:space="preserve">Shallow groundwater </w:t>
      </w:r>
      <w:r>
        <w:t xml:space="preserve">within the Morwell River floodplain is </w:t>
      </w:r>
      <w:r w:rsidRPr="00B8312B">
        <w:t xml:space="preserve">hydraulically connected to the </w:t>
      </w:r>
      <w:r>
        <w:t xml:space="preserve">river, as evidenced by the seasonal variations in </w:t>
      </w:r>
      <w:r w:rsidRPr="00B8312B">
        <w:t xml:space="preserve">the groundwater levels </w:t>
      </w:r>
      <w:r>
        <w:t xml:space="preserve">that reflect those of </w:t>
      </w:r>
      <w:r w:rsidRPr="00B8312B">
        <w:t xml:space="preserve">the </w:t>
      </w:r>
      <w:r>
        <w:t>r</w:t>
      </w:r>
      <w:r w:rsidRPr="00B8312B">
        <w:t xml:space="preserve">iver level. </w:t>
      </w:r>
      <w:r>
        <w:t>H</w:t>
      </w:r>
      <w:r w:rsidRPr="00B8312B">
        <w:t>ydrographs of shallow bores/piezometers</w:t>
      </w:r>
      <w:r>
        <w:t xml:space="preserve"> near </w:t>
      </w:r>
      <w:r w:rsidRPr="000318B5">
        <w:t>the Southern MRD Crossing</w:t>
      </w:r>
      <w:r w:rsidRPr="00B8312B">
        <w:t xml:space="preserve"> </w:t>
      </w:r>
      <w:r>
        <w:t xml:space="preserve">indicate that </w:t>
      </w:r>
      <w:r w:rsidRPr="00B8312B">
        <w:t>periods of high r</w:t>
      </w:r>
      <w:r w:rsidRPr="009272C4">
        <w:t>iver level (wet months) coincide with periods of higher groundwater levels and vice versa</w:t>
      </w:r>
      <w:r>
        <w:t xml:space="preserve"> (</w:t>
      </w:r>
      <w:r>
        <w:fldChar w:fldCharType="begin"/>
      </w:r>
      <w:r>
        <w:instrText xml:space="preserve"> REF _Ref196908385 \h </w:instrText>
      </w:r>
      <w:r>
        <w:fldChar w:fldCharType="separate"/>
      </w:r>
      <w:r w:rsidR="00D35BC0">
        <w:t xml:space="preserve">Figure </w:t>
      </w:r>
      <w:r w:rsidR="00D35BC0">
        <w:rPr>
          <w:noProof/>
        </w:rPr>
        <w:t>8</w:t>
      </w:r>
      <w:r w:rsidR="00D35BC0">
        <w:noBreakHyphen/>
      </w:r>
      <w:r w:rsidR="00D35BC0">
        <w:rPr>
          <w:noProof/>
        </w:rPr>
        <w:t>27</w:t>
      </w:r>
      <w:r>
        <w:fldChar w:fldCharType="end"/>
      </w:r>
      <w:r>
        <w:t>).</w:t>
      </w:r>
    </w:p>
    <w:p w14:paraId="06A8F2DB" w14:textId="77777777" w:rsidR="008C0758" w:rsidRDefault="008C0758" w:rsidP="00A444F7"/>
    <w:p w14:paraId="29DB557B" w14:textId="77777777" w:rsidR="0090122A" w:rsidRDefault="0090122A" w:rsidP="00A444F7">
      <w:pPr>
        <w:keepNext/>
        <w:jc w:val="center"/>
      </w:pPr>
      <w:r>
        <w:rPr>
          <w:noProof/>
        </w:rPr>
        <w:drawing>
          <wp:inline distT="0" distB="0" distL="0" distR="0" wp14:anchorId="3A85A40B" wp14:editId="1A5C94C5">
            <wp:extent cx="6480000" cy="2331619"/>
            <wp:effectExtent l="0" t="0" r="0" b="0"/>
            <wp:docPr id="367050017" name="Picture 3670500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3737"/>
                    <a:stretch/>
                  </pic:blipFill>
                  <pic:spPr bwMode="auto">
                    <a:xfrm>
                      <a:off x="0" y="0"/>
                      <a:ext cx="6480000" cy="2331619"/>
                    </a:xfrm>
                    <a:prstGeom prst="rect">
                      <a:avLst/>
                    </a:prstGeom>
                    <a:noFill/>
                    <a:ln>
                      <a:noFill/>
                    </a:ln>
                    <a:extLst>
                      <a:ext uri="{53640926-AAD7-44D8-BBD7-CCE9431645EC}">
                        <a14:shadowObscured xmlns:a14="http://schemas.microsoft.com/office/drawing/2010/main"/>
                      </a:ext>
                    </a:extLst>
                  </pic:spPr>
                </pic:pic>
              </a:graphicData>
            </a:graphic>
          </wp:inline>
        </w:drawing>
      </w:r>
    </w:p>
    <w:p w14:paraId="5E6B23D4" w14:textId="7DA41AEE" w:rsidR="0090122A" w:rsidRPr="009B3F82" w:rsidRDefault="0090122A" w:rsidP="0090122A">
      <w:pPr>
        <w:pStyle w:val="Caption"/>
      </w:pPr>
      <w:bookmarkStart w:id="351" w:name="_Ref196908367"/>
      <w:bookmarkStart w:id="352" w:name="_Toc21012552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6</w:t>
      </w:r>
      <w:r w:rsidR="00946086">
        <w:fldChar w:fldCharType="end"/>
      </w:r>
      <w:bookmarkEnd w:id="351"/>
      <w:r w:rsidR="00B46CC4">
        <w:t>:</w:t>
      </w:r>
      <w:r>
        <w:t xml:space="preserve"> Morwell River Level at Southern Crossing of MRD with Rainfall</w:t>
      </w:r>
      <w:r w:rsidR="00404764">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52"/>
      <w:r w:rsidR="00351FC4">
        <w:fldChar w:fldCharType="end"/>
      </w:r>
    </w:p>
    <w:p w14:paraId="71B2A564" w14:textId="77777777" w:rsidR="0090122A" w:rsidRDefault="0090122A" w:rsidP="0090122A">
      <w:pPr>
        <w:keepNext/>
        <w:jc w:val="center"/>
      </w:pPr>
      <w:r w:rsidRPr="00AA6C1C">
        <w:rPr>
          <w:noProof/>
        </w:rPr>
        <w:drawing>
          <wp:inline distT="0" distB="0" distL="0" distR="0" wp14:anchorId="0E4A160F" wp14:editId="1FFDE46F">
            <wp:extent cx="6480000" cy="3017166"/>
            <wp:effectExtent l="0" t="0" r="0" b="0"/>
            <wp:docPr id="1094811485" name="Picture 1"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94309" name="Picture 1" descr="A graph showing different colored lines&#10;&#10;Description automatically generated"/>
                    <pic:cNvPicPr/>
                  </pic:nvPicPr>
                  <pic:blipFill rotWithShape="1">
                    <a:blip r:embed="rId94"/>
                    <a:srcRect l="1563"/>
                    <a:stretch/>
                  </pic:blipFill>
                  <pic:spPr bwMode="auto">
                    <a:xfrm>
                      <a:off x="0" y="0"/>
                      <a:ext cx="6480000" cy="3017166"/>
                    </a:xfrm>
                    <a:prstGeom prst="rect">
                      <a:avLst/>
                    </a:prstGeom>
                    <a:ln>
                      <a:noFill/>
                    </a:ln>
                    <a:extLst>
                      <a:ext uri="{53640926-AAD7-44D8-BBD7-CCE9431645EC}">
                        <a14:shadowObscured xmlns:a14="http://schemas.microsoft.com/office/drawing/2010/main"/>
                      </a:ext>
                    </a:extLst>
                  </pic:spPr>
                </pic:pic>
              </a:graphicData>
            </a:graphic>
          </wp:inline>
        </w:drawing>
      </w:r>
    </w:p>
    <w:p w14:paraId="6D7FEBCE" w14:textId="3B6F27AA" w:rsidR="0090122A" w:rsidRPr="00856516" w:rsidRDefault="0090122A" w:rsidP="0090122A">
      <w:pPr>
        <w:pStyle w:val="Caption"/>
      </w:pPr>
      <w:bookmarkStart w:id="353" w:name="_Ref196908385"/>
      <w:bookmarkStart w:id="354" w:name="_Toc21012552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7</w:t>
      </w:r>
      <w:r w:rsidR="00946086">
        <w:fldChar w:fldCharType="end"/>
      </w:r>
      <w:bookmarkEnd w:id="353"/>
      <w:r w:rsidR="00B46CC4">
        <w:t>:</w:t>
      </w:r>
      <w:r>
        <w:t xml:space="preserve"> MRD Surface &amp; Groundwater Interactions (Near MRD Southern Crossing)</w:t>
      </w:r>
      <w:r w:rsidR="004953C5">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354"/>
      <w:r w:rsidR="00351FC4">
        <w:fldChar w:fldCharType="end"/>
      </w:r>
    </w:p>
    <w:p w14:paraId="5F862F0D" w14:textId="77777777" w:rsidR="0090122A" w:rsidRPr="00856516" w:rsidRDefault="0090122A" w:rsidP="0090122A"/>
    <w:p w14:paraId="2BC70944" w14:textId="79C7D491" w:rsidR="0090122A" w:rsidRDefault="0090122A" w:rsidP="004953C5">
      <w:pPr>
        <w:pStyle w:val="ListParagraph"/>
        <w:numPr>
          <w:ilvl w:val="0"/>
          <w:numId w:val="0"/>
        </w:numPr>
      </w:pPr>
      <w:r w:rsidRPr="00D05EFE">
        <w:rPr>
          <w:rFonts w:eastAsia="Times New Roman"/>
          <w:szCs w:val="18"/>
          <w:lang w:eastAsia="en-US"/>
        </w:rPr>
        <w:t xml:space="preserve">The Latrobe River has </w:t>
      </w:r>
      <w:r w:rsidR="00D05EFE" w:rsidRPr="00D05EFE">
        <w:rPr>
          <w:rFonts w:eastAsia="Times New Roman"/>
          <w:szCs w:val="18"/>
          <w:lang w:eastAsia="en-US"/>
        </w:rPr>
        <w:t>undergone</w:t>
      </w:r>
      <w:r w:rsidRPr="00D05EFE">
        <w:rPr>
          <w:rFonts w:eastAsia="Times New Roman"/>
          <w:szCs w:val="18"/>
          <w:lang w:eastAsia="en-US"/>
        </w:rPr>
        <w:t xml:space="preserve"> several realignments to </w:t>
      </w:r>
      <w:r w:rsidR="00D05EFE" w:rsidRPr="00D05EFE">
        <w:rPr>
          <w:rFonts w:eastAsia="Times New Roman"/>
          <w:szCs w:val="18"/>
          <w:lang w:eastAsia="en-US"/>
        </w:rPr>
        <w:t>support</w:t>
      </w:r>
      <w:r w:rsidRPr="00D05EFE">
        <w:rPr>
          <w:rFonts w:eastAsia="Times New Roman"/>
          <w:szCs w:val="18"/>
          <w:lang w:eastAsia="en-US"/>
        </w:rPr>
        <w:t xml:space="preserve"> mining operations</w:t>
      </w:r>
      <w:r w:rsidR="00D05EFE" w:rsidRPr="00D05EFE">
        <w:rPr>
          <w:rFonts w:eastAsia="Times New Roman"/>
          <w:szCs w:val="18"/>
          <w:lang w:eastAsia="en-US"/>
        </w:rPr>
        <w:t>, with its</w:t>
      </w:r>
      <w:r w:rsidRPr="00D05EFE">
        <w:rPr>
          <w:rFonts w:eastAsia="Times New Roman"/>
          <w:szCs w:val="18"/>
          <w:lang w:eastAsia="en-US"/>
        </w:rPr>
        <w:t xml:space="preserve"> original course through YNOC </w:t>
      </w:r>
      <w:r w:rsidR="00D05EFE" w:rsidRPr="00D05EFE">
        <w:rPr>
          <w:rFonts w:eastAsia="Times New Roman"/>
          <w:szCs w:val="18"/>
          <w:lang w:eastAsia="en-US"/>
        </w:rPr>
        <w:t xml:space="preserve">being </w:t>
      </w:r>
      <w:r w:rsidRPr="00D05EFE">
        <w:rPr>
          <w:rFonts w:eastAsia="Times New Roman"/>
          <w:szCs w:val="18"/>
          <w:lang w:eastAsia="en-US"/>
        </w:rPr>
        <w:t xml:space="preserve">straightened and </w:t>
      </w:r>
      <w:r w:rsidR="00D05EFE" w:rsidRPr="00D05EFE">
        <w:rPr>
          <w:rFonts w:eastAsia="Times New Roman"/>
          <w:szCs w:val="18"/>
          <w:lang w:eastAsia="en-US"/>
        </w:rPr>
        <w:t xml:space="preserve">shifted </w:t>
      </w:r>
      <w:r w:rsidRPr="00D05EFE">
        <w:rPr>
          <w:rFonts w:eastAsia="Times New Roman"/>
          <w:szCs w:val="18"/>
          <w:lang w:eastAsia="en-US"/>
        </w:rPr>
        <w:t>south</w:t>
      </w:r>
      <w:r w:rsidR="00D05EFE" w:rsidRPr="00D05EFE">
        <w:rPr>
          <w:rFonts w:eastAsia="Times New Roman"/>
          <w:szCs w:val="18"/>
          <w:lang w:eastAsia="en-US"/>
        </w:rPr>
        <w:t>. After</w:t>
      </w:r>
      <w:r w:rsidRPr="00D05EFE">
        <w:rPr>
          <w:rFonts w:eastAsia="Times New Roman"/>
          <w:szCs w:val="18"/>
          <w:lang w:eastAsia="en-US"/>
        </w:rPr>
        <w:t xml:space="preserve"> the 2007 slip in Yallourn Eastfield, the river was realigned north of the failed </w:t>
      </w:r>
      <w:r w:rsidR="00D05EFE" w:rsidRPr="00D05EFE">
        <w:rPr>
          <w:rFonts w:eastAsia="Times New Roman"/>
          <w:szCs w:val="18"/>
          <w:lang w:eastAsia="en-US"/>
        </w:rPr>
        <w:t>section. Groundwater flows</w:t>
      </w:r>
      <w:r w:rsidRPr="00D05EFE">
        <w:rPr>
          <w:rFonts w:eastAsia="Times New Roman"/>
          <w:szCs w:val="18"/>
          <w:lang w:eastAsia="en-US"/>
        </w:rPr>
        <w:t xml:space="preserve"> towards the Latrobe River from </w:t>
      </w:r>
      <w:r w:rsidR="00D05EFE" w:rsidRPr="00D05EFE">
        <w:rPr>
          <w:rFonts w:eastAsia="Times New Roman"/>
          <w:szCs w:val="18"/>
          <w:lang w:eastAsia="en-US"/>
        </w:rPr>
        <w:t xml:space="preserve">both </w:t>
      </w:r>
      <w:r w:rsidRPr="00D05EFE">
        <w:rPr>
          <w:rFonts w:eastAsia="Times New Roman"/>
          <w:szCs w:val="18"/>
          <w:lang w:eastAsia="en-US"/>
        </w:rPr>
        <w:t>the north</w:t>
      </w:r>
      <w:r w:rsidR="00D05EFE" w:rsidRPr="00D05EFE">
        <w:rPr>
          <w:rFonts w:eastAsia="Times New Roman"/>
          <w:szCs w:val="18"/>
          <w:lang w:eastAsia="en-US"/>
        </w:rPr>
        <w:t xml:space="preserve"> and </w:t>
      </w:r>
      <w:r w:rsidRPr="00D05EFE">
        <w:rPr>
          <w:rFonts w:eastAsia="Times New Roman"/>
          <w:szCs w:val="18"/>
          <w:lang w:eastAsia="en-US"/>
        </w:rPr>
        <w:t xml:space="preserve">south, forming </w:t>
      </w:r>
      <w:r w:rsidR="00D05EFE" w:rsidRPr="00D05EFE">
        <w:rPr>
          <w:rFonts w:eastAsia="Times New Roman"/>
          <w:szCs w:val="18"/>
          <w:lang w:eastAsia="en-US"/>
        </w:rPr>
        <w:t>a</w:t>
      </w:r>
      <w:r w:rsidRPr="00D05EFE">
        <w:rPr>
          <w:rFonts w:eastAsia="Times New Roman"/>
          <w:szCs w:val="18"/>
          <w:lang w:eastAsia="en-US"/>
        </w:rPr>
        <w:t xml:space="preserve"> local groundwater divide</w:t>
      </w:r>
      <w:r w:rsidR="00D05EFE" w:rsidRPr="00D05EFE">
        <w:rPr>
          <w:rFonts w:eastAsia="Times New Roman"/>
          <w:szCs w:val="18"/>
          <w:lang w:eastAsia="en-US"/>
        </w:rPr>
        <w:t>. This suggests the river gains groundwater, especially near YNOC. Downstream</w:t>
      </w:r>
      <w:r w:rsidRPr="00D05EFE">
        <w:rPr>
          <w:rFonts w:eastAsia="Times New Roman"/>
          <w:szCs w:val="18"/>
          <w:lang w:eastAsia="en-US"/>
        </w:rPr>
        <w:t xml:space="preserve"> bores indicate groundwater levels </w:t>
      </w:r>
      <w:r w:rsidR="00D05EFE" w:rsidRPr="00D05EFE">
        <w:rPr>
          <w:rFonts w:eastAsia="Times New Roman"/>
          <w:szCs w:val="18"/>
          <w:lang w:eastAsia="en-US"/>
        </w:rPr>
        <w:t>decline</w:t>
      </w:r>
      <w:r w:rsidRPr="00D05EFE">
        <w:rPr>
          <w:rFonts w:eastAsia="Times New Roman"/>
          <w:szCs w:val="18"/>
          <w:lang w:eastAsia="en-US"/>
        </w:rPr>
        <w:t xml:space="preserve"> towards the mine</w:t>
      </w:r>
      <w:r w:rsidR="00D05EFE" w:rsidRPr="00D05EFE">
        <w:rPr>
          <w:rFonts w:eastAsia="Times New Roman"/>
          <w:szCs w:val="18"/>
          <w:lang w:eastAsia="en-US"/>
        </w:rPr>
        <w:t>, suggesting southward flow and potential</w:t>
      </w:r>
      <w:r w:rsidRPr="00D05EFE">
        <w:rPr>
          <w:rFonts w:eastAsia="Times New Roman"/>
          <w:szCs w:val="18"/>
          <w:lang w:eastAsia="en-US"/>
        </w:rPr>
        <w:t xml:space="preserve"> surface water </w:t>
      </w:r>
      <w:r w:rsidR="00D05EFE" w:rsidRPr="00D05EFE">
        <w:rPr>
          <w:rFonts w:eastAsia="Times New Roman"/>
          <w:szCs w:val="18"/>
          <w:lang w:eastAsia="en-US"/>
        </w:rPr>
        <w:t>leakage.</w:t>
      </w:r>
    </w:p>
    <w:p w14:paraId="23DF7D62" w14:textId="77777777" w:rsidR="00D05EFE" w:rsidRDefault="00D05EFE" w:rsidP="004953C5">
      <w:pPr>
        <w:pStyle w:val="ListParagraph"/>
        <w:numPr>
          <w:ilvl w:val="0"/>
          <w:numId w:val="0"/>
        </w:numPr>
        <w:rPr>
          <w:b/>
          <w:bCs/>
        </w:rPr>
      </w:pPr>
    </w:p>
    <w:p w14:paraId="0DBB4E59" w14:textId="3D8ED5FF" w:rsidR="0090122A" w:rsidRPr="00CE3576" w:rsidRDefault="0090122A" w:rsidP="004953C5">
      <w:pPr>
        <w:pStyle w:val="ListParagraph"/>
        <w:numPr>
          <w:ilvl w:val="0"/>
          <w:numId w:val="0"/>
        </w:numPr>
      </w:pPr>
      <w:r w:rsidRPr="006A0D15">
        <w:rPr>
          <w:b/>
          <w:bCs/>
        </w:rPr>
        <w:t xml:space="preserve">Other Surface Water Features - </w:t>
      </w:r>
      <w:r w:rsidR="008C0758">
        <w:rPr>
          <w:b/>
          <w:bCs/>
        </w:rPr>
        <w:t>t</w:t>
      </w:r>
      <w:r w:rsidRPr="006A0D15">
        <w:rPr>
          <w:b/>
          <w:bCs/>
        </w:rPr>
        <w:t>hese features include</w:t>
      </w:r>
      <w:r>
        <w:t xml:space="preserve">: </w:t>
      </w:r>
    </w:p>
    <w:p w14:paraId="65B95B3C" w14:textId="77777777" w:rsidR="0090122A" w:rsidRDefault="0090122A" w:rsidP="00ED69BB">
      <w:pPr>
        <w:pStyle w:val="ListParagraph"/>
        <w:numPr>
          <w:ilvl w:val="0"/>
          <w:numId w:val="51"/>
        </w:numPr>
      </w:pPr>
      <w:r>
        <w:t xml:space="preserve"> Fire Service Pond (FSP) located in Township Field and Yallourn Morwell River Wetlands. </w:t>
      </w:r>
    </w:p>
    <w:p w14:paraId="12EE01C3" w14:textId="77777777" w:rsidR="0090122A" w:rsidRPr="009D1CA7" w:rsidRDefault="0090122A" w:rsidP="00ED69BB">
      <w:pPr>
        <w:pStyle w:val="ListParagraph"/>
        <w:numPr>
          <w:ilvl w:val="0"/>
          <w:numId w:val="51"/>
        </w:numPr>
      </w:pPr>
      <w:r>
        <w:t xml:space="preserve">The Yallourn Morwell River Wetlands are surface water-fed, although there are currently no groundwater bores in this area to confirm the degree of connectivity with shallow groundwater. </w:t>
      </w:r>
    </w:p>
    <w:p w14:paraId="7CE25FFC" w14:textId="1B7A60E7" w:rsidR="007F1822" w:rsidRDefault="007F1822">
      <w:pPr>
        <w:spacing w:after="0" w:line="240" w:lineRule="auto"/>
      </w:pPr>
      <w:r>
        <w:br w:type="page"/>
      </w:r>
    </w:p>
    <w:p w14:paraId="4FC65E12" w14:textId="77777777" w:rsidR="0090122A" w:rsidRPr="0096624D" w:rsidRDefault="0090122A" w:rsidP="0090122A">
      <w:pPr>
        <w:pStyle w:val="Sub-HeadingNot-Numbered"/>
      </w:pPr>
      <w:r w:rsidRPr="0096624D">
        <w:t>Hydro</w:t>
      </w:r>
      <w:r>
        <w:t>geo</w:t>
      </w:r>
      <w:r w:rsidRPr="0096624D">
        <w:t>chemistry</w:t>
      </w:r>
    </w:p>
    <w:p w14:paraId="0813B647" w14:textId="176D1395" w:rsidR="0090122A" w:rsidRPr="00555EB5" w:rsidRDefault="0090122A" w:rsidP="0090122A">
      <w:r>
        <w:t xml:space="preserve">The site groundwater quality is discussed in Section </w:t>
      </w:r>
      <w:r>
        <w:fldChar w:fldCharType="begin"/>
      </w:r>
      <w:r>
        <w:instrText xml:space="preserve"> REF _Ref195270636 \r \h </w:instrText>
      </w:r>
      <w:r>
        <w:fldChar w:fldCharType="separate"/>
      </w:r>
      <w:r w:rsidR="00D35BC0">
        <w:t>8.8</w:t>
      </w:r>
      <w:r>
        <w:fldChar w:fldCharType="end"/>
      </w:r>
      <w:r>
        <w:t>. The summary of that data relevant to hydrogeological conceptualisation indicates the following:</w:t>
      </w:r>
    </w:p>
    <w:p w14:paraId="77447E2F" w14:textId="0C4207FD" w:rsidR="0090122A" w:rsidRPr="00E104ED" w:rsidRDefault="0090122A" w:rsidP="00ED69BB">
      <w:pPr>
        <w:pStyle w:val="ListParagraph"/>
        <w:numPr>
          <w:ilvl w:val="0"/>
          <w:numId w:val="46"/>
        </w:numPr>
      </w:pPr>
      <w:r w:rsidRPr="00E104ED">
        <w:t>The salinity of Yallourn Coal ranges from 220</w:t>
      </w:r>
      <w:r w:rsidR="007F1822">
        <w:t xml:space="preserve"> </w:t>
      </w:r>
      <w:r w:rsidRPr="00E104ED">
        <w:t>mg/L at the Western Batters- Hernes Oak, to up to 1,200 mg/L observed in the East Field, above the Latrobe River Batters.</w:t>
      </w:r>
    </w:p>
    <w:p w14:paraId="19A9BA5A" w14:textId="1808AD0E" w:rsidR="0090122A" w:rsidRPr="00E104ED" w:rsidRDefault="0090122A" w:rsidP="00ED69BB">
      <w:pPr>
        <w:pStyle w:val="ListParagraph"/>
        <w:numPr>
          <w:ilvl w:val="0"/>
          <w:numId w:val="46"/>
        </w:numPr>
      </w:pPr>
      <w:r w:rsidRPr="00E104ED">
        <w:t>The HHF also shows a wide variability in groundwater salinity, ranging from less than 60 mg/L in areas close to topographic ridges and inferred rechange zones at Hernes Oak (near the bores recording long term climate induced trends), to up to 770</w:t>
      </w:r>
      <w:r w:rsidR="007F1822">
        <w:t xml:space="preserve"> </w:t>
      </w:r>
      <w:r w:rsidRPr="00E104ED">
        <w:t>mg/L adjacent to Floc</w:t>
      </w:r>
      <w:r>
        <w:t>culation</w:t>
      </w:r>
      <w:r w:rsidRPr="00E104ED">
        <w:t xml:space="preserve"> Pond Batters. The salinity is higher and more variable in the East Field and Maryvale areas.  Similarly, the salinity of bores in the Overburden ranges from 190 mg/L at Hernes Oak and 640 mg/L in East Field.</w:t>
      </w:r>
    </w:p>
    <w:p w14:paraId="1F5ECA1E" w14:textId="6619D6D3" w:rsidR="0090122A" w:rsidRPr="00E104ED" w:rsidRDefault="0090122A" w:rsidP="00ED69BB">
      <w:pPr>
        <w:pStyle w:val="ListParagraph"/>
        <w:numPr>
          <w:ilvl w:val="0"/>
          <w:numId w:val="46"/>
        </w:numPr>
      </w:pPr>
      <w:r w:rsidRPr="00E104ED">
        <w:t>The samples of M1A Interseam (aquifer) groundwater collected from pumping bores N6899 and N5056 indicate low salinity, with a Total Dissolved Solids (TDS) concentration of 300</w:t>
      </w:r>
      <w:r w:rsidR="007F1822">
        <w:t xml:space="preserve"> </w:t>
      </w:r>
      <w:r w:rsidRPr="00E104ED">
        <w:t>mg/L and 210</w:t>
      </w:r>
      <w:r w:rsidR="007F1822">
        <w:t xml:space="preserve"> </w:t>
      </w:r>
      <w:r w:rsidRPr="00E104ED">
        <w:t>mg/L respectively.</w:t>
      </w:r>
    </w:p>
    <w:p w14:paraId="127C95F3" w14:textId="77777777" w:rsidR="0090122A" w:rsidRPr="00E104ED" w:rsidRDefault="0090122A" w:rsidP="00ED69BB">
      <w:pPr>
        <w:pStyle w:val="ListParagraph"/>
        <w:numPr>
          <w:ilvl w:val="0"/>
          <w:numId w:val="51"/>
        </w:numPr>
      </w:pPr>
      <w:r w:rsidRPr="304F3A65">
        <w:t xml:space="preserve">The pH levels range from 5 to 6 pH units for the different HSUs, which is in line with the historical data.  </w:t>
      </w:r>
    </w:p>
    <w:p w14:paraId="509155D5" w14:textId="77777777" w:rsidR="0090122A" w:rsidRPr="00555EB5" w:rsidRDefault="0090122A" w:rsidP="00ED69BB">
      <w:pPr>
        <w:pStyle w:val="ListParagraph"/>
        <w:numPr>
          <w:ilvl w:val="0"/>
          <w:numId w:val="46"/>
        </w:numPr>
      </w:pPr>
      <w:r w:rsidRPr="004279C9">
        <w:t xml:space="preserve">The piper plot analysis indicates that the four HSUs identified showed a similar distribution, except for the Overburden which showed no dominant </w:t>
      </w:r>
      <w:r>
        <w:t>type and a wider spread of mixed water types (reflecting their heterogeneous nature).  The majority of the samples are characterised as a sodium chloride groundwater type.</w:t>
      </w:r>
    </w:p>
    <w:p w14:paraId="72969BF3" w14:textId="77777777" w:rsidR="0090122A" w:rsidRPr="0096624D" w:rsidRDefault="0090122A" w:rsidP="0090122A">
      <w:pPr>
        <w:pStyle w:val="Sub-HeadingNot-Numbered"/>
      </w:pPr>
      <w:r w:rsidRPr="0096624D">
        <w:t>Groundwater Dependent Ecosystems</w:t>
      </w:r>
    </w:p>
    <w:p w14:paraId="16E9B5BC" w14:textId="5F261769" w:rsidR="0090122A" w:rsidRPr="00D24B45" w:rsidRDefault="0090122A" w:rsidP="0090122A">
      <w:r w:rsidRPr="00D24B45">
        <w:t xml:space="preserve">The Australian groundwater dependent-ecosystem (GDE) toolbox provides a framework to assist with the identification of GDEs and their water requirements </w:t>
      </w:r>
      <w:r w:rsidR="00F37432">
        <w:fldChar w:fldCharType="begin"/>
      </w:r>
      <w:r w:rsidR="001B655D">
        <w:instrText xml:space="preserve"> ADDIN EN.CITE &lt;EndNote&gt;&lt;Cite&gt;&lt;Author&gt;ERM&lt;/Author&gt;&lt;Year&gt;2023&lt;/Year&gt;&lt;RecNum&gt;16&lt;/RecNum&gt;&lt;DisplayText&gt;(ERM 2023a)&lt;/DisplayText&gt;&lt;record&gt;&lt;rec-number&gt;16&lt;/rec-number&gt;&lt;foreign-keys&gt;&lt;key app="EN" db-id="spaff0s0osz0sqe0t5a55fezradpx9psfrzt" timestamp="1744956301" guid="453287c7-2c9c-474b-acaa-2aae836bfe1e"&gt;16&lt;/key&gt;&lt;/foreign-keys&gt;&lt;ref-type name="Report"&gt;27&lt;/ref-type&gt;&lt;contributors&gt;&lt;authors&gt;&lt;author&gt;ERM&lt;/author&gt;&lt;/authors&gt;&lt;secondary-authors&gt;&lt;author&gt;Environmental Resources Management Australia Pty Ltd,&lt;/author&gt;&lt;/secondary-authors&gt;&lt;/contributors&gt;&lt;titles&gt;&lt;title&gt;Groundwater Dependent Ecosystems (GDE) Review&lt;/title&gt;&lt;/titles&gt;&lt;number&gt;A2407360&lt;/number&gt;&lt;dates&gt;&lt;year&gt;2023&lt;/year&gt;&lt;/dates&gt;&lt;isbn&gt;0666315&lt;/isbn&gt;&lt;urls&gt;&lt;/urls&gt;&lt;/record&gt;&lt;/Cite&gt;&lt;/EndNote&gt;</w:instrText>
      </w:r>
      <w:r w:rsidR="00F37432">
        <w:fldChar w:fldCharType="separate"/>
      </w:r>
      <w:r w:rsidR="00F37432">
        <w:rPr>
          <w:noProof/>
        </w:rPr>
        <w:t>(ERM 2023a)</w:t>
      </w:r>
      <w:r w:rsidR="00F37432">
        <w:fldChar w:fldCharType="end"/>
      </w:r>
      <w:r w:rsidRPr="00D24B45">
        <w:t xml:space="preserve">. </w:t>
      </w:r>
      <w:r w:rsidR="00E807CA">
        <w:t>GDE are discussed in Section</w:t>
      </w:r>
      <w:r w:rsidR="00C737FD">
        <w:t xml:space="preserve">s </w:t>
      </w:r>
      <w:r w:rsidR="00473156">
        <w:fldChar w:fldCharType="begin"/>
      </w:r>
      <w:r w:rsidR="00473156">
        <w:instrText xml:space="preserve"> REF _Ref198038027 \r \h </w:instrText>
      </w:r>
      <w:r w:rsidR="00473156">
        <w:fldChar w:fldCharType="separate"/>
      </w:r>
      <w:r w:rsidR="00D35BC0">
        <w:t>5.5.5</w:t>
      </w:r>
      <w:r w:rsidR="00473156">
        <w:fldChar w:fldCharType="end"/>
      </w:r>
      <w:r w:rsidR="00473156">
        <w:t xml:space="preserve"> and</w:t>
      </w:r>
      <w:r w:rsidR="00E807CA">
        <w:t xml:space="preserve"> </w:t>
      </w:r>
      <w:r w:rsidR="00E807CA">
        <w:fldChar w:fldCharType="begin"/>
      </w:r>
      <w:r w:rsidR="00E807CA">
        <w:instrText xml:space="preserve"> REF _Ref197337967 \r \h </w:instrText>
      </w:r>
      <w:r w:rsidR="00E807CA">
        <w:fldChar w:fldCharType="separate"/>
      </w:r>
      <w:r w:rsidR="00D35BC0">
        <w:t>8.4</w:t>
      </w:r>
      <w:r w:rsidR="00E807CA">
        <w:fldChar w:fldCharType="end"/>
      </w:r>
      <w:r w:rsidR="00E807CA">
        <w:t>.</w:t>
      </w:r>
    </w:p>
    <w:p w14:paraId="11208273" w14:textId="77777777" w:rsidR="00864871" w:rsidRPr="00D24B45" w:rsidRDefault="00864871" w:rsidP="0090122A"/>
    <w:p w14:paraId="6E99D070" w14:textId="0582F9BE" w:rsidR="0090122A" w:rsidRDefault="0090122A" w:rsidP="0090122A">
      <w:pPr>
        <w:pStyle w:val="Heading3"/>
        <w:ind w:left="1440"/>
      </w:pPr>
      <w:r>
        <w:t xml:space="preserve">Methodology - Groundwater Numerical Model </w:t>
      </w:r>
    </w:p>
    <w:p w14:paraId="1DDE537F" w14:textId="77777777" w:rsidR="0090122A" w:rsidRDefault="0090122A" w:rsidP="004E7B68">
      <w:pPr>
        <w:pStyle w:val="Heading4"/>
      </w:pPr>
      <w:r w:rsidRPr="0096624D">
        <w:t>Basis of Design – Groundwater Numerical Model</w:t>
      </w:r>
    </w:p>
    <w:p w14:paraId="7535FDE2" w14:textId="311CB3A2" w:rsidR="0090122A" w:rsidDel="00FC3F65" w:rsidRDefault="0090122A" w:rsidP="0090122A">
      <w:r>
        <w:t xml:space="preserve">A Basis of </w:t>
      </w:r>
      <w:r w:rsidRPr="003D0AA5">
        <w:t xml:space="preserve">Design </w:t>
      </w:r>
      <w:r>
        <w:t>was</w:t>
      </w:r>
      <w:r w:rsidRPr="003D0AA5">
        <w:t xml:space="preserve"> prepared prior to the completion of the design, construction and calibration of the model, following the initial planning process that sets out the modelling objectives and hydrogeological conceptualisation. </w:t>
      </w:r>
      <w:r>
        <w:t>Focus was</w:t>
      </w:r>
      <w:r w:rsidRPr="003D0AA5">
        <w:t xml:space="preserve"> on the datasets that are used specifically to inform the design and construction of the </w:t>
      </w:r>
      <w:r>
        <w:t xml:space="preserve">numerical </w:t>
      </w:r>
      <w:r w:rsidRPr="003D0AA5">
        <w:t xml:space="preserve">model, and subsequent calibration and predictive modelling. As outlined in the Australian Groundwater Modelling Guidelines (AGMG), numerical groundwater modelling is an iterative process with feedback expected between various stages. </w:t>
      </w:r>
      <w:r>
        <w:t>M</w:t>
      </w:r>
      <w:r w:rsidRPr="003D0AA5">
        <w:t>ore detailed descriptions of the model and associated findings</w:t>
      </w:r>
      <w:r>
        <w:t xml:space="preserve"> are presented </w:t>
      </w:r>
      <w:r w:rsidRPr="003D0AA5">
        <w:t xml:space="preserve">in </w:t>
      </w:r>
      <w:r>
        <w:t xml:space="preserve">Section </w:t>
      </w:r>
      <w:r w:rsidR="004A1577">
        <w:fldChar w:fldCharType="begin"/>
      </w:r>
      <w:r w:rsidR="004A1577">
        <w:instrText xml:space="preserve"> REF _Ref198296728 \r \h </w:instrText>
      </w:r>
      <w:r w:rsidR="004A1577">
        <w:fldChar w:fldCharType="separate"/>
      </w:r>
      <w:r w:rsidR="00D35BC0">
        <w:t>8.3.6</w:t>
      </w:r>
      <w:r w:rsidR="004A1577">
        <w:fldChar w:fldCharType="end"/>
      </w:r>
      <w:r>
        <w:t xml:space="preserve">. </w:t>
      </w:r>
    </w:p>
    <w:p w14:paraId="3359C3A2" w14:textId="79D8D913" w:rsidR="0090122A" w:rsidRPr="002D7A12" w:rsidRDefault="0090122A" w:rsidP="0090122A">
      <w:r>
        <w:t>In general, the basis of design considered all modelling stages as per AGMG ranging from planning, design and construction, calibration, prediction and uncertainty analysis. Details of the attributes associated with these stages is captured in</w:t>
      </w:r>
      <w:r w:rsidR="00A176E2">
        <w:t xml:space="preserve"> the </w:t>
      </w:r>
      <w:r w:rsidR="00A176E2" w:rsidRPr="00A176E2">
        <w:rPr>
          <w:i/>
          <w:iCs/>
        </w:rPr>
        <w:t>Design Basis Memorandum</w:t>
      </w:r>
      <w:r w:rsidR="00A176E2">
        <w:t xml:space="preserve"> </w:t>
      </w:r>
      <w:r w:rsidR="00F37432">
        <w:fldChar w:fldCharType="begin"/>
      </w:r>
      <w:r w:rsidR="001B655D">
        <w:instrText xml:space="preserve"> ADDIN EN.CITE &lt;EndNote&gt;&lt;Cite&gt;&lt;Author&gt;GHD&lt;/Author&gt;&lt;Year&gt;2020&lt;/Year&gt;&lt;RecNum&gt;74&lt;/RecNum&gt;&lt;DisplayText&gt;(GHD 2020)&lt;/DisplayText&gt;&lt;record&gt;&lt;rec-number&gt;74&lt;/rec-number&gt;&lt;foreign-keys&gt;&lt;key app="EN" db-id="spaff0s0osz0sqe0t5a55fezradpx9psfrzt" timestamp="1747022263" guid="31c53934-8781-45f8-a9df-870ac4c4f790"&gt;74&lt;/key&gt;&lt;/foreign-keys&gt;&lt;ref-type name="Report"&gt;27&lt;/ref-type&gt;&lt;contributors&gt;&lt;authors&gt;&lt;author&gt;GHD&lt;/author&gt;&lt;/authors&gt;&lt;secondary-authors&gt;&lt;author&gt;GHD Pty Ltd,&lt;/author&gt;&lt;/secondary-authors&gt;&lt;/contributors&gt;&lt;titles&gt;&lt;title&gt;Yallourn Mine Closure Lake Scenario MVF Batter Stability Assessment&lt;/title&gt;&lt;/titles&gt;&lt;number&gt;A1686295&lt;/number&gt;&lt;dates&gt;&lt;year&gt;2020&lt;/year&gt;&lt;pub-dates&gt;&lt;date&gt;May 2020&lt;/date&gt;&lt;/pub-dates&gt;&lt;/dates&gt;&lt;isbn&gt;12510687&lt;/isbn&gt;&lt;urls&gt;&lt;/urls&gt;&lt;/record&gt;&lt;/Cite&gt;&lt;/EndNote&gt;</w:instrText>
      </w:r>
      <w:r w:rsidR="00F37432">
        <w:fldChar w:fldCharType="separate"/>
      </w:r>
      <w:r w:rsidR="00785C51">
        <w:rPr>
          <w:noProof/>
        </w:rPr>
        <w:t>(GHD 2020)</w:t>
      </w:r>
      <w:r w:rsidR="00F37432">
        <w:fldChar w:fldCharType="end"/>
      </w:r>
      <w:r>
        <w:t xml:space="preserve"> along with the known data sources and assumptions.</w:t>
      </w:r>
    </w:p>
    <w:p w14:paraId="15B2F37F" w14:textId="77777777" w:rsidR="0090122A" w:rsidRDefault="0090122A" w:rsidP="004E7B68">
      <w:pPr>
        <w:pStyle w:val="Heading4"/>
      </w:pPr>
      <w:r>
        <w:t>Approach to Model Design</w:t>
      </w:r>
    </w:p>
    <w:p w14:paraId="0D341A38" w14:textId="43816C19" w:rsidR="0090122A" w:rsidRPr="0098445C" w:rsidRDefault="0090122A" w:rsidP="0090122A">
      <w:r>
        <w:t xml:space="preserve">The development of GWNM has been a staged approach, consistent with the </w:t>
      </w:r>
      <w:r w:rsidRPr="005A60EC">
        <w:rPr>
          <w:i/>
        </w:rPr>
        <w:t xml:space="preserve">Australian Groundwater Modelling Guidelines </w:t>
      </w:r>
      <w:r w:rsidR="00F37432">
        <w:fldChar w:fldCharType="begin"/>
      </w:r>
      <w:r w:rsidR="001B655D">
        <w:instrText xml:space="preserve"> ADDIN EN.CITE &lt;EndNote&gt;&lt;Cite&gt;&lt;Author&gt;Barnett&lt;/Author&gt;&lt;Year&gt;2012&lt;/Year&gt;&lt;RecNum&gt;73&lt;/RecNum&gt;&lt;DisplayText&gt;(Barnett et al. 2012)&lt;/DisplayText&gt;&lt;record&gt;&lt;rec-number&gt;73&lt;/rec-number&gt;&lt;foreign-keys&gt;&lt;key app="EN" db-id="spaff0s0osz0sqe0t5a55fezradpx9psfrzt" timestamp="1747021974" guid="b010fbe8-c7b1-4ca3-ada6-c921d69d4c0c"&gt;73&lt;/key&gt;&lt;/foreign-keys&gt;&lt;ref-type name="Report"&gt;27&lt;/ref-type&gt;&lt;contributors&gt;&lt;authors&gt;&lt;author&gt;Barnett, B,&lt;/author&gt;&lt;author&gt;Townley,, LR.&lt;/author&gt;&lt;author&gt;Post, V,&lt;/author&gt;&lt;author&gt;Evans,, RE.&lt;/author&gt;&lt;author&gt;Hunt,, RJ.&lt;/author&gt;&lt;author&gt;Peeters, L,&lt;/author&gt;&lt;author&gt;Richardson, S,&lt;/author&gt;&lt;author&gt;Werner,, AD.&lt;/author&gt;&lt;author&gt;Knapton, A,&lt;/author&gt;&lt;author&gt;Boronkay, A,&lt;/author&gt;&lt;/authors&gt;&lt;/contributors&gt;&lt;titles&gt;&lt;title&gt;Australian groundwater modelling guidelines&lt;/title&gt;&lt;/titles&gt;&lt;number&gt;A2407227&lt;/number&gt;&lt;dates&gt;&lt;year&gt;2012&lt;/year&gt;&lt;/dates&gt;&lt;pub-location&gt;https://www.researchgate.net/publication/258245391_Australian_Groundwater_Modelling_Guidelines&lt;/pub-location&gt;&lt;urls&gt;&lt;related-urls&gt;&lt;url&gt;https://www.researchgate.net/publication/258245391_Australian_Groundwater_Modelling_Guidelines&lt;/url&gt;&lt;/related-urls&gt;&lt;/urls&gt;&lt;access-date&gt;12/05/2025&lt;/access-date&gt;&lt;/record&gt;&lt;/Cite&gt;&lt;/EndNote&gt;</w:instrText>
      </w:r>
      <w:r w:rsidR="00F37432">
        <w:fldChar w:fldCharType="separate"/>
      </w:r>
      <w:r w:rsidR="006E021A">
        <w:rPr>
          <w:noProof/>
        </w:rPr>
        <w:t>(Barnett et al. 2012)</w:t>
      </w:r>
      <w:r w:rsidR="00F37432">
        <w:fldChar w:fldCharType="end"/>
      </w:r>
      <w:r>
        <w:t>. The key steps to the approach for GWNM are presented here, along with the key assumptions to model inputs. A more detailed discussion is presented in</w:t>
      </w:r>
      <w:r w:rsidR="00835BD4">
        <w:t xml:space="preserve"> </w:t>
      </w:r>
      <w:r w:rsidR="00835BD4" w:rsidRPr="00835BD4">
        <w:rPr>
          <w:i/>
          <w:iCs/>
        </w:rPr>
        <w:t>Numerical Groundwater Model – Design, Construction and Calibration Report</w:t>
      </w:r>
      <w:r>
        <w:t xml:space="preserve"> </w:t>
      </w:r>
      <w:r w:rsidR="00225CB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225CB5">
        <w:fldChar w:fldCharType="separate"/>
      </w:r>
      <w:r w:rsidR="001C7E15">
        <w:rPr>
          <w:noProof/>
        </w:rPr>
        <w:t>(GHD 2025b)</w:t>
      </w:r>
      <w:r w:rsidR="00225CB5">
        <w:fldChar w:fldCharType="end"/>
      </w:r>
      <w:r w:rsidR="0068231D">
        <w:t>.</w:t>
      </w:r>
      <w:r>
        <w:t xml:space="preserve"> The basis of design to all stages of groundwater modelling has been discussed in Section </w:t>
      </w:r>
      <w:r w:rsidR="004A1577">
        <w:rPr>
          <w:highlight w:val="yellow"/>
        </w:rPr>
        <w:fldChar w:fldCharType="begin"/>
      </w:r>
      <w:r w:rsidR="004A1577">
        <w:instrText xml:space="preserve"> REF _Ref198296780 \r \h </w:instrText>
      </w:r>
      <w:r w:rsidR="004A1577">
        <w:rPr>
          <w:highlight w:val="yellow"/>
        </w:rPr>
      </w:r>
      <w:r w:rsidR="004A1577">
        <w:rPr>
          <w:highlight w:val="yellow"/>
        </w:rPr>
        <w:fldChar w:fldCharType="separate"/>
      </w:r>
      <w:r w:rsidR="00D35BC0">
        <w:t>8.3.1</w:t>
      </w:r>
      <w:r w:rsidR="004A1577">
        <w:rPr>
          <w:highlight w:val="yellow"/>
        </w:rPr>
        <w:fldChar w:fldCharType="end"/>
      </w:r>
      <w:r w:rsidR="004A1577">
        <w:t>.</w:t>
      </w:r>
    </w:p>
    <w:p w14:paraId="22DE89F9" w14:textId="77777777" w:rsidR="0090122A" w:rsidRPr="0098445C" w:rsidRDefault="0090122A" w:rsidP="0090122A">
      <w:r>
        <w:t>Key steps and factors for construction and calibration of the site’s GWNM:</w:t>
      </w:r>
    </w:p>
    <w:p w14:paraId="4E5FCEB4" w14:textId="77777777" w:rsidR="0090122A" w:rsidRDefault="0090122A" w:rsidP="00ED69BB">
      <w:pPr>
        <w:pStyle w:val="ListParagraph"/>
        <w:numPr>
          <w:ilvl w:val="0"/>
          <w:numId w:val="71"/>
        </w:numPr>
      </w:pPr>
      <w:r>
        <w:t>Establish the model domains with structure of the grid and cells size.</w:t>
      </w:r>
    </w:p>
    <w:p w14:paraId="4C89A08A" w14:textId="08FBA995" w:rsidR="0090122A" w:rsidRPr="00084837" w:rsidRDefault="0090122A" w:rsidP="00ED69BB">
      <w:pPr>
        <w:pStyle w:val="ListParagraph"/>
        <w:numPr>
          <w:ilvl w:val="0"/>
          <w:numId w:val="71"/>
        </w:numPr>
      </w:pPr>
      <w:r>
        <w:t>Design the model layers based on the stratigraphic model refinement (</w:t>
      </w:r>
      <w:r w:rsidRPr="005239F5">
        <w:t>Section</w:t>
      </w:r>
      <w:r>
        <w:t xml:space="preserve"> </w:t>
      </w:r>
      <w:r>
        <w:rPr>
          <w:highlight w:val="yellow"/>
        </w:rPr>
        <w:fldChar w:fldCharType="begin"/>
      </w:r>
      <w:r>
        <w:instrText xml:space="preserve"> REF _Ref196860491 \r \h </w:instrText>
      </w:r>
      <w:r>
        <w:rPr>
          <w:highlight w:val="yellow"/>
        </w:rPr>
      </w:r>
      <w:r>
        <w:rPr>
          <w:highlight w:val="yellow"/>
        </w:rPr>
        <w:fldChar w:fldCharType="separate"/>
      </w:r>
      <w:r w:rsidR="00D35BC0">
        <w:t>8.2.2.1</w:t>
      </w:r>
      <w:r>
        <w:rPr>
          <w:highlight w:val="yellow"/>
        </w:rPr>
        <w:fldChar w:fldCharType="end"/>
      </w:r>
      <w:r>
        <w:t xml:space="preserve">) which defines the model surfaces. </w:t>
      </w:r>
    </w:p>
    <w:p w14:paraId="56E09D1B" w14:textId="77777777" w:rsidR="0090122A" w:rsidRPr="00084837" w:rsidRDefault="0090122A" w:rsidP="00ED69BB">
      <w:pPr>
        <w:pStyle w:val="ListParagraph"/>
        <w:numPr>
          <w:ilvl w:val="0"/>
          <w:numId w:val="71"/>
        </w:numPr>
      </w:pPr>
      <w:r>
        <w:t>Define the relationship between the model layers and the HSUs.</w:t>
      </w:r>
    </w:p>
    <w:p w14:paraId="01F7FFE3" w14:textId="19EFEA31" w:rsidR="0090122A" w:rsidRPr="00084837" w:rsidRDefault="0090122A" w:rsidP="00ED69BB">
      <w:pPr>
        <w:pStyle w:val="ListParagraph"/>
        <w:numPr>
          <w:ilvl w:val="0"/>
          <w:numId w:val="71"/>
        </w:numPr>
      </w:pPr>
      <w:r>
        <w:t>In consideration to the precipitation runoff derive the recharge variations, evapotranspiration and lateral flows for the groundwater model. These outputs then form the input to USG-Transport Model (Unstructured Grid).</w:t>
      </w:r>
    </w:p>
    <w:p w14:paraId="22204A3C" w14:textId="77777777" w:rsidR="0090122A" w:rsidRDefault="0090122A" w:rsidP="00ED69BB">
      <w:pPr>
        <w:pStyle w:val="ListParagraph"/>
        <w:numPr>
          <w:ilvl w:val="0"/>
          <w:numId w:val="71"/>
        </w:numPr>
      </w:pPr>
      <w:r>
        <w:t>Define model boundary conditions in consideration to:</w:t>
      </w:r>
    </w:p>
    <w:p w14:paraId="4BCC9E10" w14:textId="77777777" w:rsidR="0090122A" w:rsidRPr="008B7DED" w:rsidRDefault="0090122A" w:rsidP="00ED69BB">
      <w:pPr>
        <w:pStyle w:val="ListParagraph"/>
        <w:numPr>
          <w:ilvl w:val="1"/>
          <w:numId w:val="71"/>
        </w:numPr>
      </w:pPr>
      <w:r>
        <w:t>the recharge and evapotranspiration, surface hydraulic features such as stream, rivers. Define the boundary conditions for Wells to simulate extraction of groundwater by pump bores.</w:t>
      </w:r>
    </w:p>
    <w:p w14:paraId="03D8BA7C" w14:textId="77777777" w:rsidR="0090122A" w:rsidRPr="008B7DED" w:rsidRDefault="0090122A" w:rsidP="00ED69BB">
      <w:pPr>
        <w:pStyle w:val="ListParagraph"/>
        <w:numPr>
          <w:ilvl w:val="0"/>
          <w:numId w:val="71"/>
        </w:numPr>
      </w:pPr>
      <w:r>
        <w:t>Deduce the level of parameterisation where determination is made on representation of spatial variability and distribution of aquifer properties in the model. Here a balance is sought between parsimonious (smaller number of varying parameters) and highly parameterised spatial variability.</w:t>
      </w:r>
    </w:p>
    <w:p w14:paraId="2C76E564" w14:textId="77777777" w:rsidR="0090122A" w:rsidRPr="008B7DED" w:rsidRDefault="0090122A" w:rsidP="00ED69BB">
      <w:pPr>
        <w:pStyle w:val="ListParagraph"/>
        <w:numPr>
          <w:ilvl w:val="0"/>
          <w:numId w:val="71"/>
        </w:numPr>
      </w:pPr>
      <w:r>
        <w:t xml:space="preserve">Following the abovementioned processes run the model calibrations considering the parameters relevant to calibration, the period of calibration with concerted focus on the piezometric heads, stream flows and groundwater extractions. </w:t>
      </w:r>
    </w:p>
    <w:p w14:paraId="684AE599" w14:textId="15035DE8" w:rsidR="0090122A" w:rsidRPr="008B7DED" w:rsidRDefault="0090122A" w:rsidP="0090122A">
      <w:r>
        <w:t xml:space="preserve">The calibration model was then verified by extending the model simulation for an additional period that extends beyond the calibration period using climate, mining and pumping data for that period. This enabled comparison of the model generated heads with observed heads which provides greater confidence in this model to be used as a predictive tool. This approach was as defined in </w:t>
      </w:r>
      <w:r w:rsidR="00BF51A5" w:rsidRPr="005A60EC">
        <w:rPr>
          <w:i/>
        </w:rPr>
        <w:t xml:space="preserve">Australian Groundwater Modelling Guidelines </w:t>
      </w:r>
      <w:r w:rsidR="00BF51A5">
        <w:fldChar w:fldCharType="begin"/>
      </w:r>
      <w:r w:rsidR="001B655D">
        <w:instrText xml:space="preserve"> ADDIN EN.CITE &lt;EndNote&gt;&lt;Cite&gt;&lt;Author&gt;Barnett&lt;/Author&gt;&lt;Year&gt;2012&lt;/Year&gt;&lt;RecNum&gt;73&lt;/RecNum&gt;&lt;DisplayText&gt;(Barnett et al. 2012)&lt;/DisplayText&gt;&lt;record&gt;&lt;rec-number&gt;73&lt;/rec-number&gt;&lt;foreign-keys&gt;&lt;key app="EN" db-id="spaff0s0osz0sqe0t5a55fezradpx9psfrzt" timestamp="1747021974" guid="b010fbe8-c7b1-4ca3-ada6-c921d69d4c0c"&gt;73&lt;/key&gt;&lt;/foreign-keys&gt;&lt;ref-type name="Report"&gt;27&lt;/ref-type&gt;&lt;contributors&gt;&lt;authors&gt;&lt;author&gt;Barnett, B,&lt;/author&gt;&lt;author&gt;Townley,, LR.&lt;/author&gt;&lt;author&gt;Post, V,&lt;/author&gt;&lt;author&gt;Evans,, RE.&lt;/author&gt;&lt;author&gt;Hunt,, RJ.&lt;/author&gt;&lt;author&gt;Peeters, L,&lt;/author&gt;&lt;author&gt;Richardson, S,&lt;/author&gt;&lt;author&gt;Werner,, AD.&lt;/author&gt;&lt;author&gt;Knapton, A,&lt;/author&gt;&lt;author&gt;Boronkay, A,&lt;/author&gt;&lt;/authors&gt;&lt;/contributors&gt;&lt;titles&gt;&lt;title&gt;Australian groundwater modelling guidelines&lt;/title&gt;&lt;/titles&gt;&lt;number&gt;A2407227&lt;/number&gt;&lt;dates&gt;&lt;year&gt;2012&lt;/year&gt;&lt;/dates&gt;&lt;pub-location&gt;https://www.researchgate.net/publication/258245391_Australian_Groundwater_Modelling_Guidelines&lt;/pub-location&gt;&lt;urls&gt;&lt;related-urls&gt;&lt;url&gt;https://www.researchgate.net/publication/258245391_Australian_Groundwater_Modelling_Guidelines&lt;/url&gt;&lt;/related-urls&gt;&lt;/urls&gt;&lt;access-date&gt;12/05/2025&lt;/access-date&gt;&lt;/record&gt;&lt;/Cite&gt;&lt;/EndNote&gt;</w:instrText>
      </w:r>
      <w:r w:rsidR="00BF51A5">
        <w:fldChar w:fldCharType="separate"/>
      </w:r>
      <w:r w:rsidR="00BF51A5">
        <w:rPr>
          <w:noProof/>
        </w:rPr>
        <w:t>(Barnett et al. 2012)</w:t>
      </w:r>
      <w:r w:rsidR="00BF51A5">
        <w:fldChar w:fldCharType="end"/>
      </w:r>
      <w:r w:rsidR="00BF51A5">
        <w:t>.</w:t>
      </w:r>
    </w:p>
    <w:p w14:paraId="1C57083C" w14:textId="77777777" w:rsidR="0090122A" w:rsidRDefault="0090122A" w:rsidP="004E7B68">
      <w:pPr>
        <w:pStyle w:val="Heading4"/>
      </w:pPr>
      <w:bookmarkStart w:id="355" w:name="_Ref197959984"/>
      <w:r>
        <w:t>Model Design and Construction</w:t>
      </w:r>
      <w:bookmarkEnd w:id="355"/>
    </w:p>
    <w:p w14:paraId="51E39D9E" w14:textId="77777777" w:rsidR="0090122A" w:rsidRDefault="0090122A" w:rsidP="0090122A">
      <w:pPr>
        <w:pStyle w:val="Sub-HeadingNot-Numbered"/>
      </w:pPr>
      <w:r>
        <w:t>Model Layers</w:t>
      </w:r>
    </w:p>
    <w:p w14:paraId="24229C9A" w14:textId="6FB0452B" w:rsidR="0090122A" w:rsidRDefault="0090122A" w:rsidP="0090122A">
      <w:r>
        <w:t xml:space="preserve">The model layers were established by utilising the Leapfrog Hydrostratigraphic model. The Yallourn Coal is the main coal unit that is exposed in the mine batters and will directly interact with the future pit lake. This unit is split into four model layers (layers 2 to 5) of equal proportion, to increase the vertical resolution in areas of steep vertical hydraulic gradients and to assist with the simulation of a future pit lake (for void volume and stage-storage relationship). </w:t>
      </w:r>
    </w:p>
    <w:p w14:paraId="5EDE907E" w14:textId="5E03201D" w:rsidR="0090122A" w:rsidRDefault="0090122A" w:rsidP="0090122A">
      <w:r>
        <w:t xml:space="preserve">The M1A Interseam is the main confined aquifer depressurised by the pumping bores at the Yallourn Mine. This unit is also split evenly into three model layers (layers 8 to 10), to account for the variations in the abundance of sand with depth and to simulate subtle vertical differences in groundwater levels </w:t>
      </w:r>
      <w:r w:rsidRPr="00751FB1">
        <w:t>observed at nested piezometers. The M1A Interseam consists of four distinct (albeit discontinuous) sand aquifers (</w:t>
      </w:r>
      <w:r>
        <w:fldChar w:fldCharType="begin"/>
      </w:r>
      <w:r>
        <w:instrText xml:space="preserve"> REF _Ref196860613 \h </w:instrText>
      </w:r>
      <w:r>
        <w:fldChar w:fldCharType="separate"/>
      </w:r>
      <w:r w:rsidR="00D35BC0">
        <w:t xml:space="preserve">Table </w:t>
      </w:r>
      <w:r w:rsidR="00D35BC0">
        <w:rPr>
          <w:noProof/>
        </w:rPr>
        <w:t>5</w:t>
      </w:r>
      <w:r w:rsidR="00D35BC0">
        <w:noBreakHyphen/>
      </w:r>
      <w:r w:rsidR="00D35BC0">
        <w:rPr>
          <w:noProof/>
        </w:rPr>
        <w:t>6</w:t>
      </w:r>
      <w:r>
        <w:fldChar w:fldCharType="end"/>
      </w:r>
      <w:r w:rsidRPr="00751FB1">
        <w:t>)</w:t>
      </w:r>
      <w:r>
        <w:t xml:space="preserve">. These were considered impractical to be simulated individually due to an impractically large number of model layers required to do so (four layers for the sand aquifers plus five layers for the intervening coal/clay layers). The splitting into three model layers is considered a reasonable compromise, providing some flexibility for capturing the differences in sand abundance without incurring excessive run time from having a large number of model layers.  </w:t>
      </w:r>
    </w:p>
    <w:p w14:paraId="017C1224" w14:textId="77777777" w:rsidR="00D35BC0" w:rsidRDefault="0090122A" w:rsidP="0090122A">
      <w:pPr>
        <w:pStyle w:val="Caption"/>
      </w:pPr>
      <w:r>
        <w:t xml:space="preserve">All other formations are represented by single model layers. The model layers are presented in </w:t>
      </w:r>
      <w:r w:rsidR="004A1577">
        <w:fldChar w:fldCharType="begin"/>
      </w:r>
      <w:r w:rsidR="004A1577">
        <w:instrText xml:space="preserve"> REF _Ref198296984 \h </w:instrText>
      </w:r>
      <w:r w:rsidR="004A1577">
        <w:fldChar w:fldCharType="separate"/>
      </w:r>
    </w:p>
    <w:p w14:paraId="1B5A15BB" w14:textId="4FFF0A05" w:rsidR="0090122A" w:rsidRPr="00A94816" w:rsidRDefault="00D35BC0" w:rsidP="0090122A">
      <w:r>
        <w:t xml:space="preserve">Table </w:t>
      </w:r>
      <w:r>
        <w:rPr>
          <w:noProof/>
        </w:rPr>
        <w:t>8</w:t>
      </w:r>
      <w:r>
        <w:noBreakHyphen/>
      </w:r>
      <w:r>
        <w:rPr>
          <w:noProof/>
        </w:rPr>
        <w:t>2</w:t>
      </w:r>
      <w:r w:rsidR="004A1577">
        <w:fldChar w:fldCharType="end"/>
      </w:r>
      <w:r w:rsidR="004A1577">
        <w:t>.</w:t>
      </w:r>
    </w:p>
    <w:p w14:paraId="6699C9D2" w14:textId="77777777" w:rsidR="000C397A" w:rsidRDefault="000C397A" w:rsidP="0090122A">
      <w:pPr>
        <w:pStyle w:val="Caption"/>
      </w:pPr>
      <w:bookmarkStart w:id="356" w:name="_Ref198296984"/>
    </w:p>
    <w:p w14:paraId="6A00663F" w14:textId="3A56B01C" w:rsidR="0090122A" w:rsidRDefault="0090122A" w:rsidP="0090122A">
      <w:pPr>
        <w:pStyle w:val="Caption"/>
      </w:pPr>
      <w:bookmarkStart w:id="357" w:name="_Toc210126975"/>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356"/>
      <w:r w:rsidR="00B46CC4">
        <w:rPr>
          <w:noProof/>
        </w:rPr>
        <w:t>:</w:t>
      </w:r>
      <w:r>
        <w:t xml:space="preserve"> GWNM </w:t>
      </w:r>
      <w:r w:rsidR="00044D1B">
        <w:t>l</w:t>
      </w:r>
      <w:r>
        <w:t xml:space="preserve">ayers and </w:t>
      </w:r>
      <w:r w:rsidR="00044D1B">
        <w:t>c</w:t>
      </w:r>
      <w:r>
        <w:t xml:space="preserve">orresponding HSU </w:t>
      </w:r>
      <w:r w:rsidR="007C0C2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7C0C25">
        <w:fldChar w:fldCharType="separate"/>
      </w:r>
      <w:r w:rsidR="001C7E15">
        <w:rPr>
          <w:noProof/>
        </w:rPr>
        <w:t>(GHD 2025b)</w:t>
      </w:r>
      <w:bookmarkEnd w:id="357"/>
      <w:r w:rsidR="007C0C25">
        <w:fldChar w:fldCharType="end"/>
      </w:r>
    </w:p>
    <w:tbl>
      <w:tblPr>
        <w:tblStyle w:val="DMRPTable"/>
        <w:tblW w:w="5000" w:type="pct"/>
        <w:tblLayout w:type="fixed"/>
        <w:tblLook w:val="0620" w:firstRow="1" w:lastRow="0" w:firstColumn="0" w:lastColumn="0" w:noHBand="1" w:noVBand="1"/>
      </w:tblPr>
      <w:tblGrid>
        <w:gridCol w:w="1049"/>
        <w:gridCol w:w="5061"/>
        <w:gridCol w:w="2294"/>
        <w:gridCol w:w="2362"/>
      </w:tblGrid>
      <w:tr w:rsidR="0090122A" w14:paraId="0D900F6F" w14:textId="77777777" w:rsidTr="004A1577">
        <w:trPr>
          <w:cnfStyle w:val="100000000000" w:firstRow="1" w:lastRow="0" w:firstColumn="0" w:lastColumn="0" w:oddVBand="0" w:evenVBand="0" w:oddHBand="0" w:evenHBand="0" w:firstRowFirstColumn="0" w:firstRowLastColumn="0" w:lastRowFirstColumn="0" w:lastRowLastColumn="0"/>
          <w:tblHeader/>
        </w:trPr>
        <w:tc>
          <w:tcPr>
            <w:tcW w:w="883" w:type="dxa"/>
          </w:tcPr>
          <w:p w14:paraId="2C5F6B62" w14:textId="77777777" w:rsidR="0090122A" w:rsidRPr="007C0C25" w:rsidRDefault="0090122A">
            <w:pPr>
              <w:pStyle w:val="TableHeading"/>
              <w:rPr>
                <w:rFonts w:ascii="Verdana" w:hAnsi="Verdana"/>
                <w:b/>
                <w:bCs/>
                <w:sz w:val="18"/>
                <w:szCs w:val="18"/>
              </w:rPr>
            </w:pPr>
            <w:r w:rsidRPr="007C0C25">
              <w:rPr>
                <w:rFonts w:ascii="Verdana" w:hAnsi="Verdana"/>
                <w:b/>
                <w:bCs/>
                <w:sz w:val="18"/>
                <w:szCs w:val="18"/>
              </w:rPr>
              <w:t>Layer</w:t>
            </w:r>
          </w:p>
        </w:tc>
        <w:tc>
          <w:tcPr>
            <w:tcW w:w="4260" w:type="dxa"/>
          </w:tcPr>
          <w:p w14:paraId="63A7690A" w14:textId="77777777" w:rsidR="0090122A" w:rsidRPr="007C0C25" w:rsidRDefault="0090122A">
            <w:pPr>
              <w:pStyle w:val="TableHeading"/>
              <w:rPr>
                <w:rFonts w:ascii="Verdana" w:hAnsi="Verdana"/>
                <w:b/>
                <w:bCs/>
                <w:sz w:val="18"/>
                <w:szCs w:val="18"/>
              </w:rPr>
            </w:pPr>
            <w:r w:rsidRPr="007C0C25">
              <w:rPr>
                <w:rFonts w:ascii="Verdana" w:hAnsi="Verdana"/>
                <w:b/>
                <w:bCs/>
                <w:sz w:val="18"/>
                <w:szCs w:val="18"/>
              </w:rPr>
              <w:t>HSU</w:t>
            </w:r>
          </w:p>
        </w:tc>
        <w:tc>
          <w:tcPr>
            <w:tcW w:w="1931" w:type="dxa"/>
          </w:tcPr>
          <w:p w14:paraId="287587B1" w14:textId="77777777" w:rsidR="0090122A" w:rsidRPr="007C0C25" w:rsidRDefault="0090122A">
            <w:pPr>
              <w:pStyle w:val="TableHeading"/>
              <w:rPr>
                <w:rFonts w:ascii="Verdana" w:hAnsi="Verdana"/>
                <w:b/>
                <w:bCs/>
                <w:sz w:val="18"/>
                <w:szCs w:val="18"/>
              </w:rPr>
            </w:pPr>
            <w:r w:rsidRPr="007C0C25">
              <w:rPr>
                <w:rFonts w:ascii="Verdana" w:hAnsi="Verdana"/>
                <w:b/>
                <w:bCs/>
                <w:sz w:val="18"/>
                <w:szCs w:val="18"/>
              </w:rPr>
              <w:t>Active cells</w:t>
            </w:r>
          </w:p>
        </w:tc>
        <w:tc>
          <w:tcPr>
            <w:tcW w:w="1988" w:type="dxa"/>
          </w:tcPr>
          <w:p w14:paraId="3FE349B9" w14:textId="77777777" w:rsidR="0090122A" w:rsidRPr="007C0C25" w:rsidRDefault="0090122A">
            <w:pPr>
              <w:pStyle w:val="TableHeading"/>
              <w:rPr>
                <w:rFonts w:ascii="Verdana" w:hAnsi="Verdana"/>
                <w:b/>
                <w:bCs/>
                <w:sz w:val="18"/>
                <w:szCs w:val="18"/>
              </w:rPr>
            </w:pPr>
            <w:r w:rsidRPr="007C0C25">
              <w:rPr>
                <w:rFonts w:ascii="Verdana" w:hAnsi="Verdana"/>
                <w:b/>
                <w:bCs/>
                <w:sz w:val="18"/>
                <w:szCs w:val="18"/>
              </w:rPr>
              <w:t>Inactive cells</w:t>
            </w:r>
          </w:p>
        </w:tc>
      </w:tr>
      <w:tr w:rsidR="0090122A" w14:paraId="1BA30561" w14:textId="77777777" w:rsidTr="007C0C25">
        <w:tc>
          <w:tcPr>
            <w:tcW w:w="883" w:type="dxa"/>
          </w:tcPr>
          <w:p w14:paraId="6AACC4E7" w14:textId="77777777" w:rsidR="0090122A" w:rsidRPr="00EF1B67" w:rsidRDefault="0090122A">
            <w:pPr>
              <w:pStyle w:val="TableText"/>
              <w:rPr>
                <w:rFonts w:ascii="Verdana" w:hAnsi="Verdana"/>
                <w:sz w:val="18"/>
              </w:rPr>
            </w:pPr>
            <w:r w:rsidRPr="00EF1B67">
              <w:rPr>
                <w:rFonts w:ascii="Verdana" w:hAnsi="Verdana"/>
                <w:sz w:val="18"/>
              </w:rPr>
              <w:t>1</w:t>
            </w:r>
          </w:p>
        </w:tc>
        <w:tc>
          <w:tcPr>
            <w:tcW w:w="4260" w:type="dxa"/>
          </w:tcPr>
          <w:p w14:paraId="010AB8E0" w14:textId="77777777" w:rsidR="0090122A" w:rsidRPr="00EF1B67" w:rsidRDefault="0090122A">
            <w:pPr>
              <w:pStyle w:val="TableText"/>
              <w:rPr>
                <w:rFonts w:ascii="Verdana" w:hAnsi="Verdana"/>
                <w:sz w:val="18"/>
              </w:rPr>
            </w:pPr>
            <w:r w:rsidRPr="00EF1B67">
              <w:rPr>
                <w:rFonts w:ascii="Verdana" w:hAnsi="Verdana"/>
                <w:sz w:val="18"/>
              </w:rPr>
              <w:t>Haunted Hills Formation (Hazelwood Formation)</w:t>
            </w:r>
          </w:p>
        </w:tc>
        <w:tc>
          <w:tcPr>
            <w:tcW w:w="1931" w:type="dxa"/>
          </w:tcPr>
          <w:p w14:paraId="13630C85" w14:textId="77777777" w:rsidR="0090122A" w:rsidRPr="00EF1B67" w:rsidRDefault="0090122A">
            <w:pPr>
              <w:pStyle w:val="TableText"/>
              <w:rPr>
                <w:rFonts w:ascii="Verdana" w:hAnsi="Verdana"/>
                <w:sz w:val="18"/>
              </w:rPr>
            </w:pPr>
            <w:r w:rsidRPr="00EF1B67">
              <w:rPr>
                <w:rFonts w:ascii="Verdana" w:hAnsi="Verdana"/>
                <w:sz w:val="18"/>
              </w:rPr>
              <w:t>36,757</w:t>
            </w:r>
          </w:p>
        </w:tc>
        <w:tc>
          <w:tcPr>
            <w:tcW w:w="1988" w:type="dxa"/>
          </w:tcPr>
          <w:p w14:paraId="59E4050F" w14:textId="77777777" w:rsidR="0090122A" w:rsidRPr="00EF1B67" w:rsidRDefault="0090122A">
            <w:pPr>
              <w:pStyle w:val="TableText"/>
              <w:rPr>
                <w:rFonts w:ascii="Verdana" w:hAnsi="Verdana"/>
                <w:sz w:val="18"/>
              </w:rPr>
            </w:pPr>
            <w:r w:rsidRPr="00EF1B67">
              <w:rPr>
                <w:rFonts w:ascii="Verdana" w:hAnsi="Verdana"/>
                <w:sz w:val="18"/>
              </w:rPr>
              <w:t>2,224</w:t>
            </w:r>
          </w:p>
        </w:tc>
      </w:tr>
      <w:tr w:rsidR="0090122A" w14:paraId="5F4119E0" w14:textId="77777777" w:rsidTr="007C0C25">
        <w:tc>
          <w:tcPr>
            <w:tcW w:w="883" w:type="dxa"/>
          </w:tcPr>
          <w:p w14:paraId="58120BD7" w14:textId="77777777" w:rsidR="0090122A" w:rsidRPr="00EF1B67" w:rsidRDefault="0090122A">
            <w:pPr>
              <w:pStyle w:val="TableText"/>
              <w:rPr>
                <w:rFonts w:ascii="Verdana" w:hAnsi="Verdana"/>
                <w:sz w:val="18"/>
              </w:rPr>
            </w:pPr>
            <w:r w:rsidRPr="00EF1B67">
              <w:rPr>
                <w:rFonts w:ascii="Verdana" w:hAnsi="Verdana"/>
                <w:sz w:val="18"/>
              </w:rPr>
              <w:t>2</w:t>
            </w:r>
          </w:p>
        </w:tc>
        <w:tc>
          <w:tcPr>
            <w:tcW w:w="4260" w:type="dxa"/>
          </w:tcPr>
          <w:p w14:paraId="475D1A63" w14:textId="77777777" w:rsidR="0090122A" w:rsidRPr="00EF1B67" w:rsidRDefault="0090122A">
            <w:pPr>
              <w:pStyle w:val="TableText"/>
              <w:rPr>
                <w:rFonts w:ascii="Verdana" w:hAnsi="Verdana"/>
                <w:sz w:val="18"/>
              </w:rPr>
            </w:pPr>
            <w:r w:rsidRPr="00EF1B67">
              <w:rPr>
                <w:rFonts w:ascii="Verdana" w:hAnsi="Verdana"/>
                <w:sz w:val="18"/>
              </w:rPr>
              <w:t>Yallourn Coal</w:t>
            </w:r>
          </w:p>
        </w:tc>
        <w:tc>
          <w:tcPr>
            <w:tcW w:w="1931" w:type="dxa"/>
          </w:tcPr>
          <w:p w14:paraId="59CA154A" w14:textId="77777777" w:rsidR="0090122A" w:rsidRPr="00EF1B67" w:rsidRDefault="0090122A">
            <w:pPr>
              <w:pStyle w:val="TableText"/>
              <w:rPr>
                <w:rFonts w:ascii="Verdana" w:hAnsi="Verdana"/>
                <w:sz w:val="18"/>
              </w:rPr>
            </w:pPr>
            <w:r w:rsidRPr="00EF1B67">
              <w:rPr>
                <w:rFonts w:ascii="Verdana" w:hAnsi="Verdana"/>
                <w:sz w:val="18"/>
              </w:rPr>
              <w:t>28,565</w:t>
            </w:r>
          </w:p>
        </w:tc>
        <w:tc>
          <w:tcPr>
            <w:tcW w:w="1988" w:type="dxa"/>
          </w:tcPr>
          <w:p w14:paraId="389FA31B" w14:textId="77777777" w:rsidR="0090122A" w:rsidRPr="00EF1B67" w:rsidRDefault="0090122A">
            <w:pPr>
              <w:pStyle w:val="TableText"/>
              <w:rPr>
                <w:rFonts w:ascii="Verdana" w:hAnsi="Verdana"/>
                <w:sz w:val="18"/>
              </w:rPr>
            </w:pPr>
            <w:r w:rsidRPr="00EF1B67">
              <w:rPr>
                <w:rFonts w:ascii="Verdana" w:hAnsi="Verdana"/>
                <w:sz w:val="18"/>
              </w:rPr>
              <w:t>10,416</w:t>
            </w:r>
          </w:p>
        </w:tc>
      </w:tr>
      <w:tr w:rsidR="0090122A" w14:paraId="05B9B74D" w14:textId="77777777" w:rsidTr="007C0C25">
        <w:tc>
          <w:tcPr>
            <w:tcW w:w="883" w:type="dxa"/>
          </w:tcPr>
          <w:p w14:paraId="5F8A82C3" w14:textId="77777777" w:rsidR="0090122A" w:rsidRPr="00EF1B67" w:rsidRDefault="0090122A">
            <w:pPr>
              <w:pStyle w:val="TableText"/>
              <w:rPr>
                <w:rFonts w:ascii="Verdana" w:hAnsi="Verdana"/>
                <w:sz w:val="18"/>
              </w:rPr>
            </w:pPr>
            <w:r w:rsidRPr="00EF1B67">
              <w:rPr>
                <w:rFonts w:ascii="Verdana" w:hAnsi="Verdana"/>
                <w:sz w:val="18"/>
              </w:rPr>
              <w:t>3</w:t>
            </w:r>
          </w:p>
        </w:tc>
        <w:tc>
          <w:tcPr>
            <w:tcW w:w="4260" w:type="dxa"/>
          </w:tcPr>
          <w:p w14:paraId="5FC74B41" w14:textId="77777777" w:rsidR="0090122A" w:rsidRPr="00EF1B67" w:rsidRDefault="0090122A">
            <w:pPr>
              <w:pStyle w:val="TableText"/>
              <w:rPr>
                <w:rFonts w:ascii="Verdana" w:hAnsi="Verdana"/>
                <w:sz w:val="18"/>
              </w:rPr>
            </w:pPr>
            <w:r w:rsidRPr="00EF1B67">
              <w:rPr>
                <w:rFonts w:ascii="Verdana" w:hAnsi="Verdana"/>
                <w:sz w:val="18"/>
              </w:rPr>
              <w:t>Yallourn Coal</w:t>
            </w:r>
          </w:p>
        </w:tc>
        <w:tc>
          <w:tcPr>
            <w:tcW w:w="1931" w:type="dxa"/>
          </w:tcPr>
          <w:p w14:paraId="7B9EE356" w14:textId="77777777" w:rsidR="0090122A" w:rsidRPr="00EF1B67" w:rsidRDefault="0090122A">
            <w:pPr>
              <w:pStyle w:val="TableText"/>
              <w:rPr>
                <w:rFonts w:ascii="Verdana" w:hAnsi="Verdana"/>
                <w:sz w:val="18"/>
              </w:rPr>
            </w:pPr>
            <w:r w:rsidRPr="00EF1B67">
              <w:rPr>
                <w:rFonts w:ascii="Verdana" w:hAnsi="Verdana"/>
                <w:sz w:val="18"/>
              </w:rPr>
              <w:t>28,567</w:t>
            </w:r>
          </w:p>
        </w:tc>
        <w:tc>
          <w:tcPr>
            <w:tcW w:w="1988" w:type="dxa"/>
          </w:tcPr>
          <w:p w14:paraId="19845B92" w14:textId="77777777" w:rsidR="0090122A" w:rsidRPr="00EF1B67" w:rsidRDefault="0090122A">
            <w:pPr>
              <w:pStyle w:val="TableText"/>
              <w:rPr>
                <w:rFonts w:ascii="Verdana" w:hAnsi="Verdana"/>
                <w:sz w:val="18"/>
              </w:rPr>
            </w:pPr>
            <w:r w:rsidRPr="00EF1B67">
              <w:rPr>
                <w:rFonts w:ascii="Verdana" w:hAnsi="Verdana"/>
                <w:sz w:val="18"/>
              </w:rPr>
              <w:t>10,414</w:t>
            </w:r>
          </w:p>
        </w:tc>
      </w:tr>
      <w:tr w:rsidR="0090122A" w14:paraId="4F7A4582" w14:textId="77777777" w:rsidTr="007C0C25">
        <w:tc>
          <w:tcPr>
            <w:tcW w:w="883" w:type="dxa"/>
          </w:tcPr>
          <w:p w14:paraId="40B9AE7C" w14:textId="77777777" w:rsidR="0090122A" w:rsidRPr="00EF1B67" w:rsidRDefault="0090122A">
            <w:pPr>
              <w:pStyle w:val="TableText"/>
              <w:rPr>
                <w:rFonts w:ascii="Verdana" w:hAnsi="Verdana"/>
                <w:sz w:val="18"/>
              </w:rPr>
            </w:pPr>
            <w:r w:rsidRPr="00EF1B67">
              <w:rPr>
                <w:rFonts w:ascii="Verdana" w:hAnsi="Verdana"/>
                <w:sz w:val="18"/>
              </w:rPr>
              <w:t>4</w:t>
            </w:r>
          </w:p>
        </w:tc>
        <w:tc>
          <w:tcPr>
            <w:tcW w:w="4260" w:type="dxa"/>
          </w:tcPr>
          <w:p w14:paraId="2E6796A7" w14:textId="77777777" w:rsidR="0090122A" w:rsidRPr="00EF1B67" w:rsidRDefault="0090122A">
            <w:pPr>
              <w:pStyle w:val="TableText"/>
              <w:rPr>
                <w:rFonts w:ascii="Verdana" w:hAnsi="Verdana"/>
                <w:sz w:val="18"/>
              </w:rPr>
            </w:pPr>
            <w:r w:rsidRPr="00EF1B67">
              <w:rPr>
                <w:rFonts w:ascii="Verdana" w:hAnsi="Verdana"/>
                <w:sz w:val="18"/>
              </w:rPr>
              <w:t>Yallourn Coal</w:t>
            </w:r>
          </w:p>
        </w:tc>
        <w:tc>
          <w:tcPr>
            <w:tcW w:w="1931" w:type="dxa"/>
          </w:tcPr>
          <w:p w14:paraId="570B42B5" w14:textId="77777777" w:rsidR="0090122A" w:rsidRPr="00EF1B67" w:rsidRDefault="0090122A">
            <w:pPr>
              <w:pStyle w:val="TableText"/>
              <w:rPr>
                <w:rFonts w:ascii="Verdana" w:hAnsi="Verdana"/>
                <w:sz w:val="18"/>
              </w:rPr>
            </w:pPr>
            <w:r w:rsidRPr="00EF1B67">
              <w:rPr>
                <w:rFonts w:ascii="Verdana" w:hAnsi="Verdana"/>
                <w:sz w:val="18"/>
              </w:rPr>
              <w:t>28,566</w:t>
            </w:r>
          </w:p>
        </w:tc>
        <w:tc>
          <w:tcPr>
            <w:tcW w:w="1988" w:type="dxa"/>
          </w:tcPr>
          <w:p w14:paraId="660B02E0" w14:textId="77777777" w:rsidR="0090122A" w:rsidRPr="00EF1B67" w:rsidRDefault="0090122A">
            <w:pPr>
              <w:pStyle w:val="TableText"/>
              <w:rPr>
                <w:rFonts w:ascii="Verdana" w:hAnsi="Verdana"/>
                <w:sz w:val="18"/>
              </w:rPr>
            </w:pPr>
            <w:r w:rsidRPr="00EF1B67">
              <w:rPr>
                <w:rFonts w:ascii="Verdana" w:hAnsi="Verdana"/>
                <w:sz w:val="18"/>
              </w:rPr>
              <w:t>10,415</w:t>
            </w:r>
          </w:p>
        </w:tc>
      </w:tr>
      <w:tr w:rsidR="0090122A" w14:paraId="4B517199" w14:textId="77777777" w:rsidTr="007C0C25">
        <w:tc>
          <w:tcPr>
            <w:tcW w:w="883" w:type="dxa"/>
          </w:tcPr>
          <w:p w14:paraId="20C968EA" w14:textId="77777777" w:rsidR="0090122A" w:rsidRPr="00EF1B67" w:rsidRDefault="0090122A">
            <w:pPr>
              <w:pStyle w:val="TableText"/>
              <w:rPr>
                <w:rFonts w:ascii="Verdana" w:hAnsi="Verdana"/>
                <w:sz w:val="18"/>
              </w:rPr>
            </w:pPr>
            <w:r w:rsidRPr="00EF1B67">
              <w:rPr>
                <w:rFonts w:ascii="Verdana" w:hAnsi="Verdana"/>
                <w:sz w:val="18"/>
              </w:rPr>
              <w:t>5</w:t>
            </w:r>
          </w:p>
        </w:tc>
        <w:tc>
          <w:tcPr>
            <w:tcW w:w="4260" w:type="dxa"/>
          </w:tcPr>
          <w:p w14:paraId="69CAA6EE" w14:textId="77777777" w:rsidR="0090122A" w:rsidRPr="00EF1B67" w:rsidRDefault="0090122A">
            <w:pPr>
              <w:pStyle w:val="TableText"/>
              <w:rPr>
                <w:rFonts w:ascii="Verdana" w:hAnsi="Verdana"/>
                <w:sz w:val="18"/>
              </w:rPr>
            </w:pPr>
            <w:r w:rsidRPr="00EF1B67">
              <w:rPr>
                <w:rFonts w:ascii="Verdana" w:hAnsi="Verdana"/>
                <w:sz w:val="18"/>
              </w:rPr>
              <w:t>Yallourn Coal</w:t>
            </w:r>
          </w:p>
        </w:tc>
        <w:tc>
          <w:tcPr>
            <w:tcW w:w="1931" w:type="dxa"/>
          </w:tcPr>
          <w:p w14:paraId="1E72F512" w14:textId="77777777" w:rsidR="0090122A" w:rsidRPr="00EF1B67" w:rsidRDefault="0090122A">
            <w:pPr>
              <w:pStyle w:val="TableText"/>
              <w:rPr>
                <w:rFonts w:ascii="Verdana" w:hAnsi="Verdana"/>
                <w:sz w:val="18"/>
              </w:rPr>
            </w:pPr>
            <w:r w:rsidRPr="00EF1B67">
              <w:rPr>
                <w:rFonts w:ascii="Verdana" w:hAnsi="Verdana"/>
                <w:sz w:val="18"/>
              </w:rPr>
              <w:t>28,566</w:t>
            </w:r>
          </w:p>
        </w:tc>
        <w:tc>
          <w:tcPr>
            <w:tcW w:w="1988" w:type="dxa"/>
          </w:tcPr>
          <w:p w14:paraId="3B3069A3" w14:textId="77777777" w:rsidR="0090122A" w:rsidRPr="00EF1B67" w:rsidRDefault="0090122A">
            <w:pPr>
              <w:pStyle w:val="TableText"/>
              <w:rPr>
                <w:rFonts w:ascii="Verdana" w:hAnsi="Verdana"/>
                <w:sz w:val="18"/>
              </w:rPr>
            </w:pPr>
            <w:r w:rsidRPr="00EF1B67">
              <w:rPr>
                <w:rFonts w:ascii="Verdana" w:hAnsi="Verdana"/>
                <w:sz w:val="18"/>
              </w:rPr>
              <w:t>10,415</w:t>
            </w:r>
          </w:p>
        </w:tc>
      </w:tr>
      <w:tr w:rsidR="0090122A" w14:paraId="502A9D0B" w14:textId="77777777" w:rsidTr="007C0C25">
        <w:tc>
          <w:tcPr>
            <w:tcW w:w="883" w:type="dxa"/>
          </w:tcPr>
          <w:p w14:paraId="0E7FDD31" w14:textId="77777777" w:rsidR="0090122A" w:rsidRPr="00EF1B67" w:rsidRDefault="0090122A">
            <w:pPr>
              <w:pStyle w:val="TableText"/>
              <w:rPr>
                <w:rFonts w:ascii="Verdana" w:hAnsi="Verdana"/>
                <w:sz w:val="18"/>
              </w:rPr>
            </w:pPr>
            <w:r w:rsidRPr="00EF1B67">
              <w:rPr>
                <w:rFonts w:ascii="Verdana" w:hAnsi="Verdana"/>
                <w:sz w:val="18"/>
              </w:rPr>
              <w:t>6</w:t>
            </w:r>
          </w:p>
        </w:tc>
        <w:tc>
          <w:tcPr>
            <w:tcW w:w="4260" w:type="dxa"/>
          </w:tcPr>
          <w:p w14:paraId="5A5555C6" w14:textId="77777777" w:rsidR="0090122A" w:rsidRPr="00EF1B67" w:rsidRDefault="0090122A">
            <w:pPr>
              <w:pStyle w:val="TableText"/>
              <w:rPr>
                <w:rFonts w:ascii="Verdana" w:hAnsi="Verdana"/>
                <w:sz w:val="18"/>
              </w:rPr>
            </w:pPr>
            <w:r w:rsidRPr="00EF1B67">
              <w:rPr>
                <w:rFonts w:ascii="Verdana" w:hAnsi="Verdana"/>
                <w:sz w:val="18"/>
              </w:rPr>
              <w:t>Yallourn Interseam</w:t>
            </w:r>
          </w:p>
        </w:tc>
        <w:tc>
          <w:tcPr>
            <w:tcW w:w="1931" w:type="dxa"/>
          </w:tcPr>
          <w:p w14:paraId="16C876E2" w14:textId="77777777" w:rsidR="0090122A" w:rsidRPr="00EF1B67" w:rsidRDefault="0090122A">
            <w:pPr>
              <w:pStyle w:val="TableText"/>
              <w:rPr>
                <w:rFonts w:ascii="Verdana" w:hAnsi="Verdana"/>
                <w:sz w:val="18"/>
              </w:rPr>
            </w:pPr>
            <w:r w:rsidRPr="00EF1B67">
              <w:rPr>
                <w:rFonts w:ascii="Verdana" w:hAnsi="Verdana"/>
                <w:sz w:val="18"/>
              </w:rPr>
              <w:t>27778</w:t>
            </w:r>
          </w:p>
        </w:tc>
        <w:tc>
          <w:tcPr>
            <w:tcW w:w="1988" w:type="dxa"/>
          </w:tcPr>
          <w:p w14:paraId="2385696F" w14:textId="77777777" w:rsidR="0090122A" w:rsidRPr="00EF1B67" w:rsidRDefault="0090122A">
            <w:pPr>
              <w:pStyle w:val="TableText"/>
              <w:rPr>
                <w:rFonts w:ascii="Verdana" w:hAnsi="Verdana"/>
                <w:sz w:val="18"/>
              </w:rPr>
            </w:pPr>
            <w:r w:rsidRPr="00EF1B67">
              <w:rPr>
                <w:rFonts w:ascii="Verdana" w:hAnsi="Verdana"/>
                <w:sz w:val="18"/>
              </w:rPr>
              <w:t>11,203</w:t>
            </w:r>
          </w:p>
        </w:tc>
      </w:tr>
      <w:tr w:rsidR="0090122A" w14:paraId="09C1A109" w14:textId="77777777" w:rsidTr="007C0C25">
        <w:tc>
          <w:tcPr>
            <w:tcW w:w="883" w:type="dxa"/>
          </w:tcPr>
          <w:p w14:paraId="0DD7810C" w14:textId="77777777" w:rsidR="0090122A" w:rsidRPr="00EF1B67" w:rsidRDefault="0090122A">
            <w:pPr>
              <w:pStyle w:val="TableText"/>
              <w:rPr>
                <w:rFonts w:ascii="Verdana" w:hAnsi="Verdana"/>
                <w:sz w:val="18"/>
              </w:rPr>
            </w:pPr>
            <w:r w:rsidRPr="00EF1B67">
              <w:rPr>
                <w:rFonts w:ascii="Verdana" w:hAnsi="Verdana"/>
                <w:sz w:val="18"/>
              </w:rPr>
              <w:t>7</w:t>
            </w:r>
          </w:p>
        </w:tc>
        <w:tc>
          <w:tcPr>
            <w:tcW w:w="4260" w:type="dxa"/>
          </w:tcPr>
          <w:p w14:paraId="1F7E58DE" w14:textId="77777777" w:rsidR="0090122A" w:rsidRPr="00EF1B67" w:rsidRDefault="0090122A">
            <w:pPr>
              <w:pStyle w:val="TableText"/>
              <w:rPr>
                <w:rFonts w:ascii="Verdana" w:hAnsi="Verdana"/>
                <w:sz w:val="18"/>
              </w:rPr>
            </w:pPr>
            <w:r w:rsidRPr="00EF1B67">
              <w:rPr>
                <w:rFonts w:ascii="Verdana" w:hAnsi="Verdana"/>
                <w:sz w:val="18"/>
              </w:rPr>
              <w:t>M1A Coal</w:t>
            </w:r>
          </w:p>
        </w:tc>
        <w:tc>
          <w:tcPr>
            <w:tcW w:w="1931" w:type="dxa"/>
          </w:tcPr>
          <w:p w14:paraId="4D23F645" w14:textId="77777777" w:rsidR="0090122A" w:rsidRPr="00EF1B67" w:rsidRDefault="0090122A">
            <w:pPr>
              <w:pStyle w:val="TableText"/>
              <w:rPr>
                <w:rFonts w:ascii="Verdana" w:hAnsi="Verdana"/>
                <w:sz w:val="18"/>
              </w:rPr>
            </w:pPr>
            <w:r w:rsidRPr="00EF1B67">
              <w:rPr>
                <w:rFonts w:ascii="Verdana" w:hAnsi="Verdana"/>
                <w:sz w:val="18"/>
              </w:rPr>
              <w:t>26,192</w:t>
            </w:r>
          </w:p>
        </w:tc>
        <w:tc>
          <w:tcPr>
            <w:tcW w:w="1988" w:type="dxa"/>
          </w:tcPr>
          <w:p w14:paraId="77AB82B0" w14:textId="77777777" w:rsidR="0090122A" w:rsidRPr="00EF1B67" w:rsidRDefault="0090122A">
            <w:pPr>
              <w:pStyle w:val="TableText"/>
              <w:rPr>
                <w:rFonts w:ascii="Verdana" w:hAnsi="Verdana"/>
                <w:sz w:val="18"/>
              </w:rPr>
            </w:pPr>
            <w:r w:rsidRPr="00EF1B67">
              <w:rPr>
                <w:rFonts w:ascii="Verdana" w:hAnsi="Verdana"/>
                <w:sz w:val="18"/>
              </w:rPr>
              <w:t>12,789</w:t>
            </w:r>
          </w:p>
        </w:tc>
      </w:tr>
      <w:tr w:rsidR="0090122A" w14:paraId="06A2FB19" w14:textId="77777777" w:rsidTr="007C0C25">
        <w:tc>
          <w:tcPr>
            <w:tcW w:w="883" w:type="dxa"/>
          </w:tcPr>
          <w:p w14:paraId="644B9CED" w14:textId="77777777" w:rsidR="0090122A" w:rsidRPr="00EF1B67" w:rsidRDefault="0090122A">
            <w:pPr>
              <w:pStyle w:val="TableText"/>
              <w:rPr>
                <w:rFonts w:ascii="Verdana" w:hAnsi="Verdana"/>
                <w:sz w:val="18"/>
              </w:rPr>
            </w:pPr>
            <w:r w:rsidRPr="00EF1B67">
              <w:rPr>
                <w:rFonts w:ascii="Verdana" w:hAnsi="Verdana"/>
                <w:sz w:val="18"/>
              </w:rPr>
              <w:t>8</w:t>
            </w:r>
          </w:p>
        </w:tc>
        <w:tc>
          <w:tcPr>
            <w:tcW w:w="4260" w:type="dxa"/>
          </w:tcPr>
          <w:p w14:paraId="43D014F4" w14:textId="77777777" w:rsidR="0090122A" w:rsidRPr="00EF1B67" w:rsidRDefault="0090122A">
            <w:pPr>
              <w:pStyle w:val="TableText"/>
              <w:rPr>
                <w:rFonts w:ascii="Verdana" w:hAnsi="Verdana"/>
                <w:sz w:val="18"/>
              </w:rPr>
            </w:pPr>
            <w:r w:rsidRPr="00EF1B67">
              <w:rPr>
                <w:rFonts w:ascii="Verdana" w:hAnsi="Verdana"/>
                <w:sz w:val="18"/>
              </w:rPr>
              <w:t>M1A Interseam</w:t>
            </w:r>
          </w:p>
        </w:tc>
        <w:tc>
          <w:tcPr>
            <w:tcW w:w="1931" w:type="dxa"/>
          </w:tcPr>
          <w:p w14:paraId="20C09ADA" w14:textId="77777777" w:rsidR="0090122A" w:rsidRPr="00EF1B67" w:rsidRDefault="0090122A">
            <w:pPr>
              <w:pStyle w:val="TableText"/>
              <w:rPr>
                <w:rFonts w:ascii="Verdana" w:hAnsi="Verdana"/>
                <w:sz w:val="18"/>
              </w:rPr>
            </w:pPr>
            <w:r w:rsidRPr="00EF1B67">
              <w:rPr>
                <w:rFonts w:ascii="Verdana" w:hAnsi="Verdana"/>
                <w:sz w:val="18"/>
              </w:rPr>
              <w:t>27,143</w:t>
            </w:r>
          </w:p>
        </w:tc>
        <w:tc>
          <w:tcPr>
            <w:tcW w:w="1988" w:type="dxa"/>
          </w:tcPr>
          <w:p w14:paraId="1801583E" w14:textId="77777777" w:rsidR="0090122A" w:rsidRPr="00EF1B67" w:rsidRDefault="0090122A">
            <w:pPr>
              <w:pStyle w:val="TableText"/>
              <w:rPr>
                <w:rFonts w:ascii="Verdana" w:hAnsi="Verdana"/>
                <w:sz w:val="18"/>
              </w:rPr>
            </w:pPr>
            <w:r w:rsidRPr="00EF1B67">
              <w:rPr>
                <w:rFonts w:ascii="Verdana" w:hAnsi="Verdana"/>
                <w:sz w:val="18"/>
              </w:rPr>
              <w:t>11,838</w:t>
            </w:r>
          </w:p>
        </w:tc>
      </w:tr>
      <w:tr w:rsidR="0090122A" w14:paraId="1E0B78A5" w14:textId="77777777" w:rsidTr="007C0C25">
        <w:tc>
          <w:tcPr>
            <w:tcW w:w="883" w:type="dxa"/>
          </w:tcPr>
          <w:p w14:paraId="3587A6E1" w14:textId="77777777" w:rsidR="0090122A" w:rsidRPr="00EF1B67" w:rsidRDefault="0090122A">
            <w:pPr>
              <w:pStyle w:val="TableText"/>
              <w:rPr>
                <w:rFonts w:ascii="Verdana" w:hAnsi="Verdana"/>
                <w:sz w:val="18"/>
              </w:rPr>
            </w:pPr>
            <w:r w:rsidRPr="00EF1B67">
              <w:rPr>
                <w:rFonts w:ascii="Verdana" w:hAnsi="Verdana"/>
                <w:sz w:val="18"/>
              </w:rPr>
              <w:t>9</w:t>
            </w:r>
          </w:p>
        </w:tc>
        <w:tc>
          <w:tcPr>
            <w:tcW w:w="4260" w:type="dxa"/>
          </w:tcPr>
          <w:p w14:paraId="3019D371" w14:textId="77777777" w:rsidR="0090122A" w:rsidRPr="00EF1B67" w:rsidRDefault="0090122A">
            <w:pPr>
              <w:pStyle w:val="TableText"/>
              <w:rPr>
                <w:rFonts w:ascii="Verdana" w:hAnsi="Verdana"/>
                <w:sz w:val="18"/>
              </w:rPr>
            </w:pPr>
            <w:r w:rsidRPr="00EF1B67">
              <w:rPr>
                <w:rFonts w:ascii="Verdana" w:hAnsi="Verdana"/>
                <w:sz w:val="18"/>
              </w:rPr>
              <w:t>M1A Interseam</w:t>
            </w:r>
          </w:p>
        </w:tc>
        <w:tc>
          <w:tcPr>
            <w:tcW w:w="1931" w:type="dxa"/>
          </w:tcPr>
          <w:p w14:paraId="69D15763" w14:textId="77777777" w:rsidR="0090122A" w:rsidRPr="00EF1B67" w:rsidRDefault="0090122A">
            <w:pPr>
              <w:pStyle w:val="TableText"/>
              <w:rPr>
                <w:rFonts w:ascii="Verdana" w:hAnsi="Verdana"/>
                <w:sz w:val="18"/>
              </w:rPr>
            </w:pPr>
            <w:r w:rsidRPr="00EF1B67">
              <w:rPr>
                <w:rFonts w:ascii="Verdana" w:hAnsi="Verdana"/>
                <w:sz w:val="18"/>
              </w:rPr>
              <w:t>27,142</w:t>
            </w:r>
          </w:p>
        </w:tc>
        <w:tc>
          <w:tcPr>
            <w:tcW w:w="1988" w:type="dxa"/>
          </w:tcPr>
          <w:p w14:paraId="1F1259CB" w14:textId="77777777" w:rsidR="0090122A" w:rsidRPr="00EF1B67" w:rsidRDefault="0090122A">
            <w:pPr>
              <w:pStyle w:val="TableText"/>
              <w:rPr>
                <w:rFonts w:ascii="Verdana" w:hAnsi="Verdana"/>
                <w:sz w:val="18"/>
              </w:rPr>
            </w:pPr>
            <w:r w:rsidRPr="00EF1B67">
              <w:rPr>
                <w:rFonts w:ascii="Verdana" w:hAnsi="Verdana"/>
                <w:sz w:val="18"/>
              </w:rPr>
              <w:t>11,839</w:t>
            </w:r>
          </w:p>
        </w:tc>
      </w:tr>
      <w:tr w:rsidR="0090122A" w14:paraId="3E9FD541" w14:textId="77777777" w:rsidTr="007C0C25">
        <w:tc>
          <w:tcPr>
            <w:tcW w:w="883" w:type="dxa"/>
          </w:tcPr>
          <w:p w14:paraId="392018C0" w14:textId="77777777" w:rsidR="0090122A" w:rsidRPr="00EF1B67" w:rsidRDefault="0090122A">
            <w:pPr>
              <w:pStyle w:val="TableText"/>
              <w:rPr>
                <w:rFonts w:ascii="Verdana" w:hAnsi="Verdana"/>
                <w:sz w:val="18"/>
              </w:rPr>
            </w:pPr>
            <w:r w:rsidRPr="00EF1B67">
              <w:rPr>
                <w:rFonts w:ascii="Verdana" w:hAnsi="Verdana"/>
                <w:sz w:val="18"/>
              </w:rPr>
              <w:t>10</w:t>
            </w:r>
          </w:p>
        </w:tc>
        <w:tc>
          <w:tcPr>
            <w:tcW w:w="4260" w:type="dxa"/>
          </w:tcPr>
          <w:p w14:paraId="1F624A2E" w14:textId="77777777" w:rsidR="0090122A" w:rsidRPr="00EF1B67" w:rsidRDefault="0090122A">
            <w:pPr>
              <w:pStyle w:val="TableText"/>
              <w:rPr>
                <w:rFonts w:ascii="Verdana" w:hAnsi="Verdana"/>
                <w:sz w:val="18"/>
              </w:rPr>
            </w:pPr>
            <w:r w:rsidRPr="00EF1B67">
              <w:rPr>
                <w:rFonts w:ascii="Verdana" w:hAnsi="Verdana"/>
                <w:sz w:val="18"/>
              </w:rPr>
              <w:t>M1A Interseam</w:t>
            </w:r>
          </w:p>
        </w:tc>
        <w:tc>
          <w:tcPr>
            <w:tcW w:w="1931" w:type="dxa"/>
          </w:tcPr>
          <w:p w14:paraId="18C484AE" w14:textId="77777777" w:rsidR="0090122A" w:rsidRPr="00EF1B67" w:rsidRDefault="0090122A">
            <w:pPr>
              <w:pStyle w:val="TableText"/>
              <w:rPr>
                <w:rFonts w:ascii="Verdana" w:hAnsi="Verdana"/>
                <w:sz w:val="18"/>
              </w:rPr>
            </w:pPr>
            <w:r w:rsidRPr="00EF1B67">
              <w:rPr>
                <w:rFonts w:ascii="Verdana" w:hAnsi="Verdana"/>
                <w:sz w:val="18"/>
              </w:rPr>
              <w:t>27,144</w:t>
            </w:r>
          </w:p>
        </w:tc>
        <w:tc>
          <w:tcPr>
            <w:tcW w:w="1988" w:type="dxa"/>
          </w:tcPr>
          <w:p w14:paraId="4622C301" w14:textId="77777777" w:rsidR="0090122A" w:rsidRPr="00EF1B67" w:rsidRDefault="0090122A">
            <w:pPr>
              <w:pStyle w:val="TableText"/>
              <w:rPr>
                <w:rFonts w:ascii="Verdana" w:hAnsi="Verdana"/>
                <w:sz w:val="18"/>
              </w:rPr>
            </w:pPr>
            <w:r w:rsidRPr="00EF1B67">
              <w:rPr>
                <w:rFonts w:ascii="Verdana" w:hAnsi="Verdana"/>
                <w:sz w:val="18"/>
              </w:rPr>
              <w:t>11,837</w:t>
            </w:r>
          </w:p>
        </w:tc>
      </w:tr>
      <w:tr w:rsidR="0090122A" w14:paraId="58559494" w14:textId="77777777" w:rsidTr="007C0C25">
        <w:tc>
          <w:tcPr>
            <w:tcW w:w="883" w:type="dxa"/>
          </w:tcPr>
          <w:p w14:paraId="14C4FAEE" w14:textId="77777777" w:rsidR="0090122A" w:rsidRPr="00EF1B67" w:rsidRDefault="0090122A">
            <w:pPr>
              <w:pStyle w:val="TableText"/>
              <w:rPr>
                <w:rFonts w:ascii="Verdana" w:hAnsi="Verdana"/>
                <w:sz w:val="18"/>
              </w:rPr>
            </w:pPr>
            <w:r w:rsidRPr="00EF1B67">
              <w:rPr>
                <w:rFonts w:ascii="Verdana" w:hAnsi="Verdana"/>
                <w:sz w:val="18"/>
              </w:rPr>
              <w:t>11</w:t>
            </w:r>
          </w:p>
        </w:tc>
        <w:tc>
          <w:tcPr>
            <w:tcW w:w="4260" w:type="dxa"/>
          </w:tcPr>
          <w:p w14:paraId="63DB278B" w14:textId="77777777" w:rsidR="0090122A" w:rsidRPr="00EF1B67" w:rsidRDefault="0090122A">
            <w:pPr>
              <w:pStyle w:val="TableText"/>
              <w:rPr>
                <w:rFonts w:ascii="Verdana" w:hAnsi="Verdana"/>
                <w:sz w:val="18"/>
              </w:rPr>
            </w:pPr>
            <w:r w:rsidRPr="00EF1B67">
              <w:rPr>
                <w:rFonts w:ascii="Verdana" w:hAnsi="Verdana"/>
                <w:sz w:val="18"/>
              </w:rPr>
              <w:t>M1B Coal</w:t>
            </w:r>
          </w:p>
        </w:tc>
        <w:tc>
          <w:tcPr>
            <w:tcW w:w="1931" w:type="dxa"/>
          </w:tcPr>
          <w:p w14:paraId="6988EA57" w14:textId="77777777" w:rsidR="0090122A" w:rsidRPr="00EF1B67" w:rsidRDefault="0090122A">
            <w:pPr>
              <w:pStyle w:val="TableText"/>
              <w:rPr>
                <w:rFonts w:ascii="Verdana" w:hAnsi="Verdana"/>
                <w:sz w:val="18"/>
              </w:rPr>
            </w:pPr>
            <w:r w:rsidRPr="00EF1B67">
              <w:rPr>
                <w:rFonts w:ascii="Verdana" w:hAnsi="Verdana"/>
                <w:sz w:val="18"/>
              </w:rPr>
              <w:t>29,896</w:t>
            </w:r>
          </w:p>
        </w:tc>
        <w:tc>
          <w:tcPr>
            <w:tcW w:w="1988" w:type="dxa"/>
          </w:tcPr>
          <w:p w14:paraId="44930C8F" w14:textId="77777777" w:rsidR="0090122A" w:rsidRPr="00EF1B67" w:rsidRDefault="0090122A">
            <w:pPr>
              <w:pStyle w:val="TableText"/>
              <w:rPr>
                <w:rFonts w:ascii="Verdana" w:hAnsi="Verdana"/>
                <w:sz w:val="18"/>
              </w:rPr>
            </w:pPr>
            <w:r w:rsidRPr="00EF1B67">
              <w:rPr>
                <w:rFonts w:ascii="Verdana" w:hAnsi="Verdana"/>
                <w:sz w:val="18"/>
              </w:rPr>
              <w:t>9,085</w:t>
            </w:r>
          </w:p>
        </w:tc>
      </w:tr>
      <w:tr w:rsidR="0090122A" w14:paraId="3D21E101" w14:textId="77777777" w:rsidTr="007C0C25">
        <w:tc>
          <w:tcPr>
            <w:tcW w:w="883" w:type="dxa"/>
          </w:tcPr>
          <w:p w14:paraId="6631C84E" w14:textId="77777777" w:rsidR="0090122A" w:rsidRPr="00EF1B67" w:rsidRDefault="0090122A">
            <w:pPr>
              <w:pStyle w:val="TableText"/>
              <w:rPr>
                <w:rFonts w:ascii="Verdana" w:hAnsi="Verdana"/>
                <w:sz w:val="18"/>
              </w:rPr>
            </w:pPr>
            <w:r w:rsidRPr="00EF1B67">
              <w:rPr>
                <w:rFonts w:ascii="Verdana" w:hAnsi="Verdana"/>
                <w:sz w:val="18"/>
              </w:rPr>
              <w:t>12</w:t>
            </w:r>
          </w:p>
        </w:tc>
        <w:tc>
          <w:tcPr>
            <w:tcW w:w="4260" w:type="dxa"/>
          </w:tcPr>
          <w:p w14:paraId="1EDE50AC" w14:textId="77777777" w:rsidR="0090122A" w:rsidRPr="00EF1B67" w:rsidRDefault="0090122A">
            <w:pPr>
              <w:pStyle w:val="TableText"/>
              <w:rPr>
                <w:rFonts w:ascii="Verdana" w:hAnsi="Verdana"/>
                <w:sz w:val="18"/>
              </w:rPr>
            </w:pPr>
            <w:r w:rsidRPr="00EF1B67">
              <w:rPr>
                <w:rFonts w:ascii="Verdana" w:hAnsi="Verdana"/>
                <w:sz w:val="18"/>
              </w:rPr>
              <w:t>M1B Interseam</w:t>
            </w:r>
          </w:p>
        </w:tc>
        <w:tc>
          <w:tcPr>
            <w:tcW w:w="1931" w:type="dxa"/>
          </w:tcPr>
          <w:p w14:paraId="51C9A562" w14:textId="77777777" w:rsidR="0090122A" w:rsidRPr="00EF1B67" w:rsidRDefault="0090122A">
            <w:pPr>
              <w:pStyle w:val="TableText"/>
              <w:rPr>
                <w:rFonts w:ascii="Verdana" w:hAnsi="Verdana"/>
                <w:sz w:val="18"/>
              </w:rPr>
            </w:pPr>
            <w:r w:rsidRPr="00EF1B67">
              <w:rPr>
                <w:rFonts w:ascii="Verdana" w:hAnsi="Verdana"/>
                <w:sz w:val="18"/>
              </w:rPr>
              <w:t>29,727</w:t>
            </w:r>
          </w:p>
        </w:tc>
        <w:tc>
          <w:tcPr>
            <w:tcW w:w="1988" w:type="dxa"/>
          </w:tcPr>
          <w:p w14:paraId="3FDA84B5" w14:textId="77777777" w:rsidR="0090122A" w:rsidRPr="00EF1B67" w:rsidRDefault="0090122A">
            <w:pPr>
              <w:pStyle w:val="TableText"/>
              <w:rPr>
                <w:rFonts w:ascii="Verdana" w:hAnsi="Verdana"/>
                <w:sz w:val="18"/>
              </w:rPr>
            </w:pPr>
            <w:r w:rsidRPr="00EF1B67">
              <w:rPr>
                <w:rFonts w:ascii="Verdana" w:hAnsi="Verdana"/>
                <w:sz w:val="18"/>
              </w:rPr>
              <w:t>9,254</w:t>
            </w:r>
          </w:p>
        </w:tc>
      </w:tr>
      <w:tr w:rsidR="0090122A" w14:paraId="7274A270" w14:textId="77777777" w:rsidTr="007C0C25">
        <w:tc>
          <w:tcPr>
            <w:tcW w:w="883" w:type="dxa"/>
          </w:tcPr>
          <w:p w14:paraId="57C1C79E" w14:textId="77777777" w:rsidR="0090122A" w:rsidRPr="00EF1B67" w:rsidRDefault="0090122A">
            <w:pPr>
              <w:pStyle w:val="TableText"/>
              <w:rPr>
                <w:rFonts w:ascii="Verdana" w:hAnsi="Verdana"/>
                <w:sz w:val="18"/>
              </w:rPr>
            </w:pPr>
            <w:r w:rsidRPr="00EF1B67">
              <w:rPr>
                <w:rFonts w:ascii="Verdana" w:hAnsi="Verdana"/>
                <w:sz w:val="18"/>
              </w:rPr>
              <w:t>13</w:t>
            </w:r>
          </w:p>
        </w:tc>
        <w:tc>
          <w:tcPr>
            <w:tcW w:w="4260" w:type="dxa"/>
          </w:tcPr>
          <w:p w14:paraId="4013D396" w14:textId="77777777" w:rsidR="0090122A" w:rsidRPr="00EF1B67" w:rsidRDefault="0090122A">
            <w:pPr>
              <w:pStyle w:val="TableText"/>
              <w:rPr>
                <w:rFonts w:ascii="Verdana" w:hAnsi="Verdana"/>
                <w:sz w:val="18"/>
              </w:rPr>
            </w:pPr>
            <w:r w:rsidRPr="00EF1B67">
              <w:rPr>
                <w:rFonts w:ascii="Verdana" w:hAnsi="Verdana"/>
                <w:sz w:val="18"/>
              </w:rPr>
              <w:t>M2 Coal</w:t>
            </w:r>
          </w:p>
        </w:tc>
        <w:tc>
          <w:tcPr>
            <w:tcW w:w="1931" w:type="dxa"/>
          </w:tcPr>
          <w:p w14:paraId="53A8FD81" w14:textId="77777777" w:rsidR="0090122A" w:rsidRPr="00EF1B67" w:rsidRDefault="0090122A">
            <w:pPr>
              <w:pStyle w:val="TableText"/>
              <w:rPr>
                <w:rFonts w:ascii="Verdana" w:hAnsi="Verdana"/>
                <w:sz w:val="18"/>
              </w:rPr>
            </w:pPr>
            <w:r w:rsidRPr="00EF1B67">
              <w:rPr>
                <w:rFonts w:ascii="Verdana" w:hAnsi="Verdana"/>
                <w:sz w:val="18"/>
              </w:rPr>
              <w:t>32,011</w:t>
            </w:r>
          </w:p>
        </w:tc>
        <w:tc>
          <w:tcPr>
            <w:tcW w:w="1988" w:type="dxa"/>
          </w:tcPr>
          <w:p w14:paraId="151219CE" w14:textId="77777777" w:rsidR="0090122A" w:rsidRPr="00EF1B67" w:rsidRDefault="0090122A">
            <w:pPr>
              <w:pStyle w:val="TableText"/>
              <w:rPr>
                <w:rFonts w:ascii="Verdana" w:hAnsi="Verdana"/>
                <w:sz w:val="18"/>
              </w:rPr>
            </w:pPr>
            <w:r w:rsidRPr="00EF1B67">
              <w:rPr>
                <w:rFonts w:ascii="Verdana" w:hAnsi="Verdana"/>
                <w:sz w:val="18"/>
              </w:rPr>
              <w:t>6,970</w:t>
            </w:r>
          </w:p>
        </w:tc>
      </w:tr>
      <w:tr w:rsidR="0090122A" w14:paraId="1635573F" w14:textId="77777777" w:rsidTr="007C0C25">
        <w:tc>
          <w:tcPr>
            <w:tcW w:w="883" w:type="dxa"/>
          </w:tcPr>
          <w:p w14:paraId="7F88A223" w14:textId="77777777" w:rsidR="0090122A" w:rsidRPr="00EF1B67" w:rsidRDefault="0090122A">
            <w:pPr>
              <w:pStyle w:val="TableText"/>
              <w:rPr>
                <w:rFonts w:ascii="Verdana" w:hAnsi="Verdana"/>
                <w:sz w:val="18"/>
              </w:rPr>
            </w:pPr>
            <w:r w:rsidRPr="00EF1B67">
              <w:rPr>
                <w:rFonts w:ascii="Verdana" w:hAnsi="Verdana"/>
                <w:sz w:val="18"/>
              </w:rPr>
              <w:t>14</w:t>
            </w:r>
          </w:p>
        </w:tc>
        <w:tc>
          <w:tcPr>
            <w:tcW w:w="4260" w:type="dxa"/>
          </w:tcPr>
          <w:p w14:paraId="37C117DE" w14:textId="77777777" w:rsidR="0090122A" w:rsidRPr="00EF1B67" w:rsidRDefault="0090122A">
            <w:pPr>
              <w:pStyle w:val="TableText"/>
              <w:rPr>
                <w:rFonts w:ascii="Verdana" w:hAnsi="Verdana"/>
                <w:sz w:val="18"/>
              </w:rPr>
            </w:pPr>
            <w:r w:rsidRPr="00EF1B67">
              <w:rPr>
                <w:rFonts w:ascii="Verdana" w:hAnsi="Verdana"/>
                <w:sz w:val="18"/>
              </w:rPr>
              <w:t>M2 Interseam</w:t>
            </w:r>
          </w:p>
        </w:tc>
        <w:tc>
          <w:tcPr>
            <w:tcW w:w="1931" w:type="dxa"/>
          </w:tcPr>
          <w:p w14:paraId="05BD82EF" w14:textId="77777777" w:rsidR="0090122A" w:rsidRPr="00EF1B67" w:rsidRDefault="0090122A">
            <w:pPr>
              <w:pStyle w:val="TableText"/>
              <w:rPr>
                <w:rFonts w:ascii="Verdana" w:hAnsi="Verdana"/>
                <w:sz w:val="18"/>
              </w:rPr>
            </w:pPr>
            <w:r w:rsidRPr="00EF1B67">
              <w:rPr>
                <w:rFonts w:ascii="Verdana" w:hAnsi="Verdana"/>
                <w:sz w:val="18"/>
              </w:rPr>
              <w:t>1,102</w:t>
            </w:r>
          </w:p>
        </w:tc>
        <w:tc>
          <w:tcPr>
            <w:tcW w:w="1988" w:type="dxa"/>
          </w:tcPr>
          <w:p w14:paraId="5254B1C9" w14:textId="77777777" w:rsidR="0090122A" w:rsidRPr="00EF1B67" w:rsidRDefault="0090122A">
            <w:pPr>
              <w:pStyle w:val="TableText"/>
              <w:rPr>
                <w:rFonts w:ascii="Verdana" w:hAnsi="Verdana"/>
                <w:sz w:val="18"/>
              </w:rPr>
            </w:pPr>
            <w:r w:rsidRPr="00EF1B67">
              <w:rPr>
                <w:rFonts w:ascii="Verdana" w:hAnsi="Verdana"/>
                <w:sz w:val="18"/>
              </w:rPr>
              <w:t>37,879</w:t>
            </w:r>
          </w:p>
        </w:tc>
      </w:tr>
      <w:tr w:rsidR="0090122A" w14:paraId="002FD3FA" w14:textId="77777777" w:rsidTr="007C0C25">
        <w:tc>
          <w:tcPr>
            <w:tcW w:w="883" w:type="dxa"/>
          </w:tcPr>
          <w:p w14:paraId="1760BC98" w14:textId="77777777" w:rsidR="0090122A" w:rsidRPr="00EF1B67" w:rsidRDefault="0090122A">
            <w:pPr>
              <w:pStyle w:val="TableText"/>
              <w:rPr>
                <w:rFonts w:ascii="Verdana" w:hAnsi="Verdana"/>
                <w:sz w:val="18"/>
              </w:rPr>
            </w:pPr>
            <w:r w:rsidRPr="00EF1B67">
              <w:rPr>
                <w:rFonts w:ascii="Verdana" w:hAnsi="Verdana"/>
                <w:sz w:val="18"/>
              </w:rPr>
              <w:t>15</w:t>
            </w:r>
          </w:p>
        </w:tc>
        <w:tc>
          <w:tcPr>
            <w:tcW w:w="4260" w:type="dxa"/>
          </w:tcPr>
          <w:p w14:paraId="752FC93D" w14:textId="77777777" w:rsidR="0090122A" w:rsidRPr="00EF1B67" w:rsidRDefault="0090122A">
            <w:pPr>
              <w:pStyle w:val="TableText"/>
              <w:rPr>
                <w:rFonts w:ascii="Verdana" w:hAnsi="Verdana"/>
                <w:sz w:val="18"/>
              </w:rPr>
            </w:pPr>
            <w:r w:rsidRPr="00EF1B67">
              <w:rPr>
                <w:rFonts w:ascii="Verdana" w:hAnsi="Verdana"/>
                <w:sz w:val="18"/>
              </w:rPr>
              <w:t>Thorpdale Volcanics</w:t>
            </w:r>
          </w:p>
        </w:tc>
        <w:tc>
          <w:tcPr>
            <w:tcW w:w="1931" w:type="dxa"/>
          </w:tcPr>
          <w:p w14:paraId="454827F0" w14:textId="77777777" w:rsidR="0090122A" w:rsidRPr="00EF1B67" w:rsidRDefault="0090122A">
            <w:pPr>
              <w:pStyle w:val="TableText"/>
              <w:rPr>
                <w:rFonts w:ascii="Verdana" w:hAnsi="Verdana"/>
                <w:sz w:val="18"/>
              </w:rPr>
            </w:pPr>
            <w:r w:rsidRPr="00EF1B67">
              <w:rPr>
                <w:rFonts w:ascii="Verdana" w:hAnsi="Verdana"/>
                <w:sz w:val="18"/>
              </w:rPr>
              <w:t>4,553</w:t>
            </w:r>
          </w:p>
        </w:tc>
        <w:tc>
          <w:tcPr>
            <w:tcW w:w="1988" w:type="dxa"/>
          </w:tcPr>
          <w:p w14:paraId="7C3108E9" w14:textId="77777777" w:rsidR="0090122A" w:rsidRPr="00EF1B67" w:rsidRDefault="0090122A">
            <w:pPr>
              <w:pStyle w:val="TableText"/>
              <w:rPr>
                <w:rFonts w:ascii="Verdana" w:hAnsi="Verdana"/>
                <w:sz w:val="18"/>
              </w:rPr>
            </w:pPr>
            <w:r w:rsidRPr="00EF1B67">
              <w:rPr>
                <w:rFonts w:ascii="Verdana" w:hAnsi="Verdana"/>
                <w:sz w:val="18"/>
              </w:rPr>
              <w:t>34,428</w:t>
            </w:r>
          </w:p>
        </w:tc>
      </w:tr>
      <w:tr w:rsidR="0090122A" w14:paraId="1106893F" w14:textId="77777777" w:rsidTr="007C0C25">
        <w:tc>
          <w:tcPr>
            <w:tcW w:w="883" w:type="dxa"/>
          </w:tcPr>
          <w:p w14:paraId="45E3BEB7" w14:textId="77777777" w:rsidR="0090122A" w:rsidRPr="00EF1B67" w:rsidRDefault="0090122A">
            <w:pPr>
              <w:pStyle w:val="TableText"/>
              <w:rPr>
                <w:rFonts w:ascii="Verdana" w:hAnsi="Verdana"/>
                <w:sz w:val="18"/>
              </w:rPr>
            </w:pPr>
            <w:r w:rsidRPr="00EF1B67">
              <w:rPr>
                <w:rFonts w:ascii="Verdana" w:hAnsi="Verdana"/>
                <w:sz w:val="18"/>
              </w:rPr>
              <w:t>16</w:t>
            </w:r>
          </w:p>
        </w:tc>
        <w:tc>
          <w:tcPr>
            <w:tcW w:w="4260" w:type="dxa"/>
          </w:tcPr>
          <w:p w14:paraId="4D18425B" w14:textId="77777777" w:rsidR="0090122A" w:rsidRPr="00EF1B67" w:rsidRDefault="0090122A">
            <w:pPr>
              <w:pStyle w:val="TableText"/>
              <w:rPr>
                <w:rFonts w:ascii="Verdana" w:hAnsi="Verdana"/>
                <w:sz w:val="18"/>
              </w:rPr>
            </w:pPr>
            <w:r w:rsidRPr="00EF1B67">
              <w:rPr>
                <w:rFonts w:ascii="Verdana" w:hAnsi="Verdana"/>
                <w:sz w:val="18"/>
              </w:rPr>
              <w:t>M2 Interseam</w:t>
            </w:r>
          </w:p>
        </w:tc>
        <w:tc>
          <w:tcPr>
            <w:tcW w:w="1931" w:type="dxa"/>
          </w:tcPr>
          <w:p w14:paraId="36B6770C" w14:textId="77777777" w:rsidR="0090122A" w:rsidRPr="00EF1B67" w:rsidRDefault="0090122A">
            <w:pPr>
              <w:pStyle w:val="TableText"/>
              <w:rPr>
                <w:rFonts w:ascii="Verdana" w:hAnsi="Verdana"/>
                <w:sz w:val="18"/>
              </w:rPr>
            </w:pPr>
            <w:r w:rsidRPr="00EF1B67">
              <w:rPr>
                <w:rFonts w:ascii="Verdana" w:hAnsi="Verdana"/>
                <w:sz w:val="18"/>
              </w:rPr>
              <w:t>35,283</w:t>
            </w:r>
          </w:p>
        </w:tc>
        <w:tc>
          <w:tcPr>
            <w:tcW w:w="1988" w:type="dxa"/>
          </w:tcPr>
          <w:p w14:paraId="1101E6F9" w14:textId="77777777" w:rsidR="0090122A" w:rsidRPr="00EF1B67" w:rsidRDefault="0090122A">
            <w:pPr>
              <w:pStyle w:val="TableText"/>
              <w:rPr>
                <w:rFonts w:ascii="Verdana" w:hAnsi="Verdana"/>
                <w:sz w:val="18"/>
              </w:rPr>
            </w:pPr>
            <w:r w:rsidRPr="00EF1B67">
              <w:rPr>
                <w:rFonts w:ascii="Verdana" w:hAnsi="Verdana"/>
                <w:sz w:val="18"/>
              </w:rPr>
              <w:t>3,698</w:t>
            </w:r>
          </w:p>
        </w:tc>
      </w:tr>
      <w:tr w:rsidR="0090122A" w14:paraId="04B84220" w14:textId="77777777" w:rsidTr="007C0C25">
        <w:tc>
          <w:tcPr>
            <w:tcW w:w="883" w:type="dxa"/>
          </w:tcPr>
          <w:p w14:paraId="42CBDE7F" w14:textId="77777777" w:rsidR="0090122A" w:rsidRPr="00EF1B67" w:rsidRDefault="0090122A">
            <w:pPr>
              <w:pStyle w:val="TableText"/>
              <w:rPr>
                <w:rFonts w:ascii="Verdana" w:hAnsi="Verdana"/>
                <w:sz w:val="18"/>
              </w:rPr>
            </w:pPr>
            <w:r w:rsidRPr="00EF1B67">
              <w:rPr>
                <w:rFonts w:ascii="Verdana" w:hAnsi="Verdana"/>
                <w:sz w:val="18"/>
              </w:rPr>
              <w:t>17</w:t>
            </w:r>
          </w:p>
        </w:tc>
        <w:tc>
          <w:tcPr>
            <w:tcW w:w="4260" w:type="dxa"/>
          </w:tcPr>
          <w:p w14:paraId="22239936" w14:textId="77777777" w:rsidR="0090122A" w:rsidRPr="00EF1B67" w:rsidRDefault="0090122A">
            <w:pPr>
              <w:pStyle w:val="TableText"/>
              <w:rPr>
                <w:rFonts w:ascii="Verdana" w:hAnsi="Verdana"/>
                <w:sz w:val="18"/>
              </w:rPr>
            </w:pPr>
            <w:r w:rsidRPr="00EF1B67">
              <w:rPr>
                <w:rFonts w:ascii="Verdana" w:hAnsi="Verdana"/>
                <w:sz w:val="18"/>
              </w:rPr>
              <w:t>Basement</w:t>
            </w:r>
          </w:p>
        </w:tc>
        <w:tc>
          <w:tcPr>
            <w:tcW w:w="1931" w:type="dxa"/>
          </w:tcPr>
          <w:p w14:paraId="4AB975BF" w14:textId="77777777" w:rsidR="0090122A" w:rsidRPr="00EF1B67" w:rsidRDefault="0090122A">
            <w:pPr>
              <w:pStyle w:val="TableText"/>
              <w:rPr>
                <w:rFonts w:ascii="Verdana" w:hAnsi="Verdana"/>
                <w:sz w:val="18"/>
              </w:rPr>
            </w:pPr>
            <w:r w:rsidRPr="00EF1B67">
              <w:rPr>
                <w:rFonts w:ascii="Verdana" w:hAnsi="Verdana"/>
                <w:sz w:val="18"/>
              </w:rPr>
              <w:t>38,981</w:t>
            </w:r>
          </w:p>
        </w:tc>
        <w:tc>
          <w:tcPr>
            <w:tcW w:w="1988" w:type="dxa"/>
          </w:tcPr>
          <w:p w14:paraId="47E70504" w14:textId="77777777" w:rsidR="0090122A" w:rsidRPr="00EF1B67" w:rsidRDefault="0090122A">
            <w:pPr>
              <w:pStyle w:val="TableText"/>
              <w:rPr>
                <w:rFonts w:ascii="Verdana" w:hAnsi="Verdana"/>
                <w:sz w:val="18"/>
              </w:rPr>
            </w:pPr>
            <w:r w:rsidRPr="00EF1B67">
              <w:rPr>
                <w:rFonts w:ascii="Verdana" w:hAnsi="Verdana"/>
                <w:sz w:val="18"/>
              </w:rPr>
              <w:t>0</w:t>
            </w:r>
          </w:p>
        </w:tc>
      </w:tr>
    </w:tbl>
    <w:p w14:paraId="2BCD66AC" w14:textId="77777777" w:rsidR="0090122A" w:rsidRPr="00B40C73" w:rsidRDefault="0090122A" w:rsidP="0090122A"/>
    <w:p w14:paraId="1951EA48" w14:textId="77777777" w:rsidR="00D35BC0" w:rsidRDefault="0090122A" w:rsidP="0090122A">
      <w:pPr>
        <w:pStyle w:val="Caption"/>
      </w:pPr>
      <w:r>
        <w:t xml:space="preserve">For the pit lake simulation using the USG-Transport LAK package, the cell connections in between the layers had to be represented as a continuous function, with the same grid refinement in all layers. This was achieved by defining a very small layer thickness to replicate the effects of pinching out of the layers without influencing the results generated by the model. The pinch out cells have been reduced to a minimum thickness of 0.1 m and made inactive (through the IBOUND array of USG-Transport), as defined in </w:t>
      </w:r>
      <w:r w:rsidR="0043187F">
        <w:rPr>
          <w:highlight w:val="yellow"/>
        </w:rPr>
        <w:fldChar w:fldCharType="begin"/>
      </w:r>
      <w:r w:rsidR="0043187F">
        <w:instrText xml:space="preserve"> REF _Ref198296984 \h </w:instrText>
      </w:r>
      <w:r w:rsidR="0043187F">
        <w:rPr>
          <w:highlight w:val="yellow"/>
        </w:rPr>
      </w:r>
      <w:r w:rsidR="0043187F">
        <w:rPr>
          <w:highlight w:val="yellow"/>
        </w:rPr>
        <w:fldChar w:fldCharType="separate"/>
      </w:r>
    </w:p>
    <w:p w14:paraId="01E88BEF" w14:textId="64254F4B" w:rsidR="0090122A" w:rsidRPr="00B40C73" w:rsidRDefault="00D35BC0" w:rsidP="0090122A">
      <w:r>
        <w:t xml:space="preserve">Table </w:t>
      </w:r>
      <w:r>
        <w:rPr>
          <w:noProof/>
        </w:rPr>
        <w:t>8</w:t>
      </w:r>
      <w:r>
        <w:noBreakHyphen/>
      </w:r>
      <w:r>
        <w:rPr>
          <w:noProof/>
        </w:rPr>
        <w:t>2</w:t>
      </w:r>
      <w:r w:rsidR="0043187F">
        <w:rPr>
          <w:highlight w:val="yellow"/>
        </w:rPr>
        <w:fldChar w:fldCharType="end"/>
      </w:r>
      <w:r w:rsidR="0090122A">
        <w:t>. The model has a total of 701,658 cells, with 457,973 active cells (below 500,000 active cells is a sensible practical limit).</w:t>
      </w:r>
    </w:p>
    <w:p w14:paraId="514D132F" w14:textId="77777777" w:rsidR="0090122A" w:rsidRDefault="0090122A" w:rsidP="0090122A">
      <w:pPr>
        <w:pStyle w:val="Sub-HeadingNot-Numbered"/>
      </w:pPr>
      <w:r>
        <w:br w:type="page"/>
      </w:r>
    </w:p>
    <w:p w14:paraId="14E5D73C" w14:textId="77777777" w:rsidR="0090122A" w:rsidRDefault="0090122A" w:rsidP="0090122A">
      <w:pPr>
        <w:pStyle w:val="Sub-HeadingNot-Numbered"/>
      </w:pPr>
      <w:r>
        <w:t>Precipitation Runoff Modelling System (PRMS)</w:t>
      </w:r>
    </w:p>
    <w:p w14:paraId="507EC527" w14:textId="77777777" w:rsidR="0090122A" w:rsidRPr="00091735" w:rsidRDefault="0090122A" w:rsidP="0090122A">
      <w:r>
        <w:t>An integrated modelling approach was adopted using physical-based distributed rainfall-runoff. This derives spatial and temporally varying recharge, evapotranspiration and lateral flows. This accounts for:</w:t>
      </w:r>
    </w:p>
    <w:p w14:paraId="2A5E5764" w14:textId="77777777" w:rsidR="0090122A" w:rsidRPr="00091735" w:rsidRDefault="0090122A" w:rsidP="00ED69BB">
      <w:pPr>
        <w:pStyle w:val="ListParagraph"/>
        <w:numPr>
          <w:ilvl w:val="0"/>
          <w:numId w:val="51"/>
        </w:numPr>
      </w:pPr>
      <w:r>
        <w:t>The influence of topography, vegetation, soil zones, land use and climate variability.</w:t>
      </w:r>
    </w:p>
    <w:p w14:paraId="004B523A" w14:textId="77777777" w:rsidR="0090122A" w:rsidRPr="005B4AED" w:rsidRDefault="0090122A" w:rsidP="00ED69BB">
      <w:pPr>
        <w:pStyle w:val="ListParagraph"/>
        <w:numPr>
          <w:ilvl w:val="0"/>
          <w:numId w:val="51"/>
        </w:numPr>
      </w:pPr>
      <w:r>
        <w:t>Ability to account for total and transient stream flows.</w:t>
      </w:r>
    </w:p>
    <w:p w14:paraId="649E25B4" w14:textId="198FD8A3" w:rsidR="0090122A" w:rsidRPr="005B4AED" w:rsidRDefault="0090122A" w:rsidP="00ED69BB">
      <w:pPr>
        <w:pStyle w:val="ListParagraph"/>
        <w:numPr>
          <w:ilvl w:val="0"/>
          <w:numId w:val="51"/>
        </w:numPr>
      </w:pPr>
      <w:r>
        <w:t xml:space="preserve">the use of daily climate data, which is well suited to incorporating the effects of climate change based on the scaling factors of the Victorian government’s climate change guidelines </w:t>
      </w:r>
      <w:r w:rsidR="00351FC4">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351FC4">
        <w:fldChar w:fldCharType="separate"/>
      </w:r>
      <w:r w:rsidR="00351FC4">
        <w:rPr>
          <w:noProof/>
        </w:rPr>
        <w:t>(DELWP 2020)</w:t>
      </w:r>
      <w:r w:rsidR="00351FC4">
        <w:fldChar w:fldCharType="end"/>
      </w:r>
      <w:r>
        <w:t xml:space="preserve"> that are applied directly to the underlying climate data (such as rainfall and evaporation).</w:t>
      </w:r>
    </w:p>
    <w:p w14:paraId="221951CC" w14:textId="5AEFBA93" w:rsidR="0090122A" w:rsidRDefault="0090122A" w:rsidP="000C397A">
      <w:pPr>
        <w:spacing w:after="0"/>
      </w:pPr>
      <w:r>
        <w:t>The PRMS model domain fully encloses the groundwater model domain, with a larger upstream area to account for the contribution of lateral flow (runoff and interflow) from the wider catchment. The stream flows originating from the upstream catchments were then simulated by directing gauged flows into the model. The PRMS grid uses a regular structured grid, which is required for incorporating the cascading flow effects. A cell size of 250</w:t>
      </w:r>
      <w:r w:rsidR="003727BC">
        <w:t xml:space="preserve"> </w:t>
      </w:r>
      <w:r>
        <w:t>m by 250</w:t>
      </w:r>
      <w:r w:rsidR="003727BC">
        <w:t xml:space="preserve"> </w:t>
      </w:r>
      <w:r>
        <w:t>m is used, with a total of 16,861 active cells covering an area of around 1,054</w:t>
      </w:r>
      <w:r w:rsidR="003727BC">
        <w:t xml:space="preserve"> </w:t>
      </w:r>
      <w:r>
        <w:t>km</w:t>
      </w:r>
      <w:r w:rsidRPr="00F626C4">
        <w:rPr>
          <w:vertAlign w:val="superscript"/>
        </w:rPr>
        <w:t>2</w:t>
      </w:r>
      <w:r>
        <w:t>. The surface elevation of the model grid is derived from the Vicmap DEM, which was converted into a “hydrologically correct” DEM by the Cascading Routing Tool (CRT) to fill local depressions and enforce downward drainage (preventing circular flow paths).</w:t>
      </w:r>
    </w:p>
    <w:p w14:paraId="4063B415" w14:textId="77777777" w:rsidR="0090122A" w:rsidRPr="009F4DC4" w:rsidRDefault="0090122A" w:rsidP="000C397A">
      <w:pPr>
        <w:spacing w:after="0"/>
      </w:pPr>
      <w:r w:rsidRPr="009F4DC4">
        <w:t xml:space="preserve">The outputs from the PRMS model </w:t>
      </w:r>
      <w:r>
        <w:t>were</w:t>
      </w:r>
      <w:r w:rsidRPr="009F4DC4">
        <w:t xml:space="preserve"> used to generate the following inputs to the USG-Transport model:</w:t>
      </w:r>
    </w:p>
    <w:p w14:paraId="4C007394" w14:textId="77777777" w:rsidR="0090122A" w:rsidRPr="009F4DC4" w:rsidRDefault="0090122A" w:rsidP="000C397A">
      <w:pPr>
        <w:pStyle w:val="ListParagraph"/>
        <w:numPr>
          <w:ilvl w:val="0"/>
          <w:numId w:val="51"/>
        </w:numPr>
        <w:spacing w:before="0"/>
      </w:pPr>
      <w:r>
        <w:t>R</w:t>
      </w:r>
      <w:r w:rsidRPr="009F4DC4">
        <w:t>unoff assigned to each segment of the stream boundary condition, using the lateral flow (runoff and interflow) computed by PRMS</w:t>
      </w:r>
    </w:p>
    <w:p w14:paraId="485EC876" w14:textId="5B438440" w:rsidR="0090122A" w:rsidRPr="009F4DC4" w:rsidRDefault="0090122A" w:rsidP="00ED69BB">
      <w:pPr>
        <w:pStyle w:val="ListParagraph"/>
        <w:numPr>
          <w:ilvl w:val="0"/>
          <w:numId w:val="51"/>
        </w:numPr>
      </w:pPr>
      <w:r>
        <w:t>E</w:t>
      </w:r>
      <w:r w:rsidRPr="009F4DC4">
        <w:t xml:space="preserve">vapotranspiration, using the unused PET </w:t>
      </w:r>
      <w:r>
        <w:t xml:space="preserve">(Potential Evapotranspiration) </w:t>
      </w:r>
      <w:r w:rsidRPr="009F4DC4">
        <w:t>computed by PRMS. This represents the portion of PET not used (lost) by the surface processes above the water table such as interception and soil (unsaturated) zone evapotranspiration, which is available for plants to uptake directly from the water table (where the root depth is within the saturated zone).</w:t>
      </w:r>
    </w:p>
    <w:p w14:paraId="773D2C95" w14:textId="77777777" w:rsidR="0090122A" w:rsidRPr="009F4DC4" w:rsidRDefault="0090122A" w:rsidP="00ED69BB">
      <w:pPr>
        <w:pStyle w:val="ListParagraph"/>
        <w:numPr>
          <w:ilvl w:val="0"/>
          <w:numId w:val="51"/>
        </w:numPr>
      </w:pPr>
      <w:r>
        <w:t>R</w:t>
      </w:r>
      <w:r w:rsidRPr="009F4DC4">
        <w:t xml:space="preserve">echarge, using recharge (deep drainage) computed by PRMS. </w:t>
      </w:r>
    </w:p>
    <w:p w14:paraId="00E4488B" w14:textId="72F9D87D" w:rsidR="0090122A" w:rsidRDefault="0043187F" w:rsidP="0090122A">
      <w:r>
        <w:rPr>
          <w:highlight w:val="yellow"/>
        </w:rPr>
        <w:fldChar w:fldCharType="begin"/>
      </w:r>
      <w:r>
        <w:instrText xml:space="preserve"> REF _Ref198297102 \h </w:instrText>
      </w:r>
      <w:r>
        <w:rPr>
          <w:highlight w:val="yellow"/>
        </w:rPr>
      </w:r>
      <w:r>
        <w:rPr>
          <w:highlight w:val="yellow"/>
        </w:rPr>
        <w:fldChar w:fldCharType="separate"/>
      </w:r>
      <w:r w:rsidR="00D35BC0">
        <w:t xml:space="preserve">Figure </w:t>
      </w:r>
      <w:r w:rsidR="00D35BC0">
        <w:rPr>
          <w:noProof/>
        </w:rPr>
        <w:t>8</w:t>
      </w:r>
      <w:r w:rsidR="00D35BC0">
        <w:noBreakHyphen/>
      </w:r>
      <w:r w:rsidR="00D35BC0">
        <w:rPr>
          <w:noProof/>
        </w:rPr>
        <w:t>28</w:t>
      </w:r>
      <w:r>
        <w:rPr>
          <w:highlight w:val="yellow"/>
        </w:rPr>
        <w:fldChar w:fldCharType="end"/>
      </w:r>
      <w:r w:rsidR="0090122A">
        <w:t xml:space="preserve"> is a graphical representation of linkage between PRMS and USG-Transport.</w:t>
      </w:r>
    </w:p>
    <w:p w14:paraId="0736B671" w14:textId="77777777" w:rsidR="0090122A" w:rsidRDefault="0090122A" w:rsidP="0090122A">
      <w:pPr>
        <w:jc w:val="center"/>
      </w:pPr>
      <w:r>
        <w:rPr>
          <w:noProof/>
        </w:rPr>
        <w:drawing>
          <wp:inline distT="0" distB="0" distL="0" distR="0" wp14:anchorId="79F99C87" wp14:editId="524F82AE">
            <wp:extent cx="6480000" cy="3276428"/>
            <wp:effectExtent l="0" t="0" r="0" b="635"/>
            <wp:docPr id="150842317" name="Picture 1" descr="A map of the north and the nor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049409" name="Picture 1" descr="A map of the north and the north&#10;&#10;AI-generated content may be incorrect."/>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480000" cy="3276428"/>
                    </a:xfrm>
                    <a:prstGeom prst="rect">
                      <a:avLst/>
                    </a:prstGeom>
                  </pic:spPr>
                </pic:pic>
              </a:graphicData>
            </a:graphic>
          </wp:inline>
        </w:drawing>
      </w:r>
    </w:p>
    <w:p w14:paraId="64393BDA" w14:textId="4087A766" w:rsidR="0090122A" w:rsidRDefault="0090122A" w:rsidP="00630E93">
      <w:pPr>
        <w:pStyle w:val="Caption"/>
        <w:spacing w:before="120"/>
      </w:pPr>
      <w:bookmarkStart w:id="358" w:name="_Ref198297102"/>
      <w:bookmarkStart w:id="359" w:name="_Toc21012552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8</w:t>
      </w:r>
      <w:r w:rsidR="00946086">
        <w:fldChar w:fldCharType="end"/>
      </w:r>
      <w:bookmarkEnd w:id="358"/>
      <w:r w:rsidR="00050C52">
        <w:t>:</w:t>
      </w:r>
      <w:r>
        <w:t xml:space="preserve"> PRMS Model Grid and Flow Cascades</w:t>
      </w:r>
      <w:r w:rsidR="009F0749">
        <w:t xml:space="preserve"> </w:t>
      </w:r>
      <w:r w:rsidR="007C0C2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7C0C25">
        <w:fldChar w:fldCharType="separate"/>
      </w:r>
      <w:r w:rsidR="001C7E15">
        <w:rPr>
          <w:noProof/>
        </w:rPr>
        <w:t>(GHD 2025b)</w:t>
      </w:r>
      <w:bookmarkEnd w:id="359"/>
      <w:r w:rsidR="007C0C25">
        <w:fldChar w:fldCharType="end"/>
      </w:r>
    </w:p>
    <w:p w14:paraId="37D8B522" w14:textId="77777777" w:rsidR="0090122A" w:rsidRDefault="0090122A" w:rsidP="0090122A">
      <w:pPr>
        <w:pStyle w:val="Sub-HeadingNot-Numbered"/>
      </w:pPr>
      <w:r>
        <w:t>Model Boundary Conditions</w:t>
      </w:r>
    </w:p>
    <w:p w14:paraId="0FA9B213" w14:textId="77777777" w:rsidR="0090122A" w:rsidRPr="003C7933" w:rsidRDefault="0090122A" w:rsidP="0090122A">
      <w:r>
        <w:t xml:space="preserve">The </w:t>
      </w:r>
      <w:r w:rsidRPr="00E8557A">
        <w:rPr>
          <w:b/>
        </w:rPr>
        <w:t>recharge and evapotranspiration</w:t>
      </w:r>
      <w:r>
        <w:t xml:space="preserve"> (derived from PRMS model) were assigned using USG-Transport Recharge (RCH) and Evapotranspiration (EVT) packages, respectively. Automatic recharge was assigned directly to the uppermost active cells and evapotranspiration to uppermost active nodes.</w:t>
      </w:r>
    </w:p>
    <w:p w14:paraId="7C21296A" w14:textId="15E134D3" w:rsidR="0090122A" w:rsidRDefault="0090122A" w:rsidP="0090122A">
      <w:r>
        <w:t xml:space="preserve">The </w:t>
      </w:r>
      <w:r w:rsidRPr="00E8557A">
        <w:rPr>
          <w:b/>
        </w:rPr>
        <w:t>stream boundary condition</w:t>
      </w:r>
      <w:r>
        <w:t xml:space="preserve"> was applied by using stream cells to simulate major watercourses within each model domain. This utilised the Stream Flow Routing (SFR2) package and shown in </w:t>
      </w:r>
      <w:r w:rsidR="00FA093A">
        <w:fldChar w:fldCharType="begin"/>
      </w:r>
      <w:r w:rsidR="00FA093A">
        <w:instrText xml:space="preserve"> REF _Ref198300135 \h </w:instrText>
      </w:r>
      <w:r w:rsidR="00FA093A">
        <w:fldChar w:fldCharType="separate"/>
      </w:r>
      <w:r w:rsidR="00D35BC0">
        <w:t xml:space="preserve">Figure </w:t>
      </w:r>
      <w:r w:rsidR="00D35BC0">
        <w:rPr>
          <w:noProof/>
        </w:rPr>
        <w:t>8</w:t>
      </w:r>
      <w:r w:rsidR="00D35BC0">
        <w:noBreakHyphen/>
      </w:r>
      <w:r w:rsidR="00D35BC0">
        <w:rPr>
          <w:noProof/>
        </w:rPr>
        <w:t>29</w:t>
      </w:r>
      <w:r w:rsidR="00FA093A">
        <w:fldChar w:fldCharType="end"/>
      </w:r>
      <w:r>
        <w:t>. Stream bed elevations are defined based on the 20 m resolution Vicmap DEM, with enforced topographic fall down the stream network. Channel widths are varied based on broad inspection of aerial imagery. Stream bed thickness is set to 0.5 m except along sections of the Morwell River Diversion (MRD) underlain by clay and geosynthetic liners, where a thicker stream bed of 3 m is assumed (a representative thickness of the constructed liners across the width of the channel). Stream length within each model cell is calculated rigorously based on the mapped stream geometries from Vicmap (and refined using aerial imagery). Hydraulic conductivity of the bed material (and hence the stream bed conductance) is adjusted during model calibration using discrete zones.</w:t>
      </w:r>
    </w:p>
    <w:p w14:paraId="1F3EAF49" w14:textId="77777777" w:rsidR="0090122A" w:rsidRDefault="0090122A" w:rsidP="0090122A">
      <w:r>
        <w:t xml:space="preserve">The inflows from streams have been assigned using gauged historical data on main rivers and creeks. The surface water diversion for mining operations occur from Latrobe River downstream of Lake Narracan and have been accounted for by utilizing the gauges downstream of Narracan Dam. The discharge of mine treated water to Morwell River is assigned as a flow component to the stream segment closest to the discharge point (being west of Flocculation Pond). </w:t>
      </w:r>
    </w:p>
    <w:p w14:paraId="42D74D06" w14:textId="77777777" w:rsidR="0090122A" w:rsidRDefault="0090122A" w:rsidP="00050C52">
      <w:pPr>
        <w:jc w:val="center"/>
      </w:pPr>
      <w:r w:rsidRPr="006C151E">
        <w:rPr>
          <w:noProof/>
        </w:rPr>
        <w:drawing>
          <wp:inline distT="0" distB="0" distL="0" distR="0" wp14:anchorId="5576F49E" wp14:editId="4066FFF4">
            <wp:extent cx="6480000" cy="3706429"/>
            <wp:effectExtent l="0" t="0" r="0" b="8890"/>
            <wp:docPr id="735869743" name="Picture 1"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79738" name="Picture 1" descr="A close-up of a map&#10;&#10;AI-generated content may be incorrect."/>
                    <pic:cNvPicPr/>
                  </pic:nvPicPr>
                  <pic:blipFill>
                    <a:blip r:embed="rId96"/>
                    <a:stretch>
                      <a:fillRect/>
                    </a:stretch>
                  </pic:blipFill>
                  <pic:spPr>
                    <a:xfrm>
                      <a:off x="0" y="0"/>
                      <a:ext cx="6480000" cy="3706429"/>
                    </a:xfrm>
                    <a:prstGeom prst="rect">
                      <a:avLst/>
                    </a:prstGeom>
                  </pic:spPr>
                </pic:pic>
              </a:graphicData>
            </a:graphic>
          </wp:inline>
        </w:drawing>
      </w:r>
    </w:p>
    <w:p w14:paraId="58B2C049" w14:textId="1788F169" w:rsidR="0090122A" w:rsidRPr="003C7933" w:rsidRDefault="0090122A" w:rsidP="0090122A">
      <w:pPr>
        <w:pStyle w:val="Caption"/>
      </w:pPr>
      <w:bookmarkStart w:id="360" w:name="_Ref198300135"/>
      <w:bookmarkStart w:id="361" w:name="_Toc21012552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9</w:t>
      </w:r>
      <w:r w:rsidR="00946086">
        <w:fldChar w:fldCharType="end"/>
      </w:r>
      <w:bookmarkEnd w:id="360"/>
      <w:r w:rsidR="00050C52">
        <w:t>:</w:t>
      </w:r>
      <w:r>
        <w:t xml:space="preserve"> Stream Flow Routing (SRF) Boundary Condition</w:t>
      </w:r>
      <w:r w:rsidR="009F0749">
        <w:t xml:space="preserve"> </w:t>
      </w:r>
      <w:r w:rsidR="007C0C2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7C0C25">
        <w:fldChar w:fldCharType="separate"/>
      </w:r>
      <w:r w:rsidR="001C7E15">
        <w:rPr>
          <w:noProof/>
        </w:rPr>
        <w:t>(GHD 2025b)</w:t>
      </w:r>
      <w:bookmarkEnd w:id="361"/>
      <w:r w:rsidR="007C0C25">
        <w:fldChar w:fldCharType="end"/>
      </w:r>
    </w:p>
    <w:p w14:paraId="5929A231" w14:textId="7D696E0B" w:rsidR="0090122A" w:rsidRDefault="0090122A" w:rsidP="0090122A">
      <w:r>
        <w:t xml:space="preserve">The </w:t>
      </w:r>
      <w:r w:rsidRPr="009E40F7">
        <w:rPr>
          <w:b/>
          <w:bCs/>
        </w:rPr>
        <w:t>River Boundary Condition</w:t>
      </w:r>
      <w:r>
        <w:t xml:space="preserve"> has been simulated using the River (RIV) package of USG-Transport. </w:t>
      </w:r>
      <w:r w:rsidRPr="006B1E79">
        <w:t>Water features outside of the Yallourn Mine</w:t>
      </w:r>
      <w:r>
        <w:t xml:space="preserve"> void</w:t>
      </w:r>
      <w:r w:rsidRPr="006B1E79">
        <w:t xml:space="preserve"> include</w:t>
      </w:r>
      <w:r>
        <w:t xml:space="preserve"> Blue Lagoon,</w:t>
      </w:r>
      <w:r w:rsidRPr="006B1E79">
        <w:t xml:space="preserve"> Lake Narracan, Witts Gully Reservoir, Pine Gully Reservoir, Morwell River wetlands, Hazelwood Cooling Pond</w:t>
      </w:r>
      <w:r>
        <w:t xml:space="preserve"> </w:t>
      </w:r>
      <w:r w:rsidRPr="006B1E79">
        <w:t xml:space="preserve">and </w:t>
      </w:r>
      <w:r w:rsidR="009F0749">
        <w:t>Australian Paper Maryvale</w:t>
      </w:r>
      <w:r w:rsidRPr="006B1E79">
        <w:t xml:space="preserve"> lagoon and aeration pond. With the exception of the Morwell River wetlands, which were constructed around 2001, all these water features have been present for the majority of the historical calibration period (commencing in 1960) and are simulated using time-constant RIV stage estimated from Vicmap DEM and other publicly available information</w:t>
      </w:r>
      <w:r>
        <w:t xml:space="preserve"> (except for Lake Narracan, where time-varying RIV stage has been applied from 2001 based on the storage level recorded at gauge 226236A). The mine water features applied to the RIV stages are shown in </w:t>
      </w:r>
      <w:r w:rsidR="0043187F">
        <w:rPr>
          <w:highlight w:val="yellow"/>
        </w:rPr>
        <w:fldChar w:fldCharType="begin"/>
      </w:r>
      <w:r w:rsidR="0043187F">
        <w:instrText xml:space="preserve"> REF _Ref198297126 \h </w:instrText>
      </w:r>
      <w:r w:rsidR="0043187F">
        <w:rPr>
          <w:highlight w:val="yellow"/>
        </w:rPr>
      </w:r>
      <w:r w:rsidR="0043187F">
        <w:rPr>
          <w:highlight w:val="yellow"/>
        </w:rPr>
        <w:fldChar w:fldCharType="separate"/>
      </w:r>
      <w:r w:rsidR="00D35BC0">
        <w:t xml:space="preserve">Figure </w:t>
      </w:r>
      <w:r w:rsidR="00D35BC0">
        <w:rPr>
          <w:noProof/>
        </w:rPr>
        <w:t>8</w:t>
      </w:r>
      <w:r w:rsidR="00D35BC0">
        <w:noBreakHyphen/>
      </w:r>
      <w:r w:rsidR="00D35BC0">
        <w:rPr>
          <w:noProof/>
        </w:rPr>
        <w:t>30</w:t>
      </w:r>
      <w:r w:rsidR="0043187F">
        <w:rPr>
          <w:highlight w:val="yellow"/>
        </w:rPr>
        <w:fldChar w:fldCharType="end"/>
      </w:r>
      <w:r w:rsidR="0043187F">
        <w:t>.</w:t>
      </w:r>
    </w:p>
    <w:p w14:paraId="2D40245E" w14:textId="77777777" w:rsidR="0090122A" w:rsidRDefault="0090122A" w:rsidP="00050C52">
      <w:pPr>
        <w:jc w:val="center"/>
      </w:pPr>
      <w:r>
        <w:rPr>
          <w:noProof/>
        </w:rPr>
        <w:drawing>
          <wp:inline distT="0" distB="0" distL="0" distR="0" wp14:anchorId="5BC656A4" wp14:editId="6818D32B">
            <wp:extent cx="6480000" cy="2242514"/>
            <wp:effectExtent l="0" t="0" r="0" b="5715"/>
            <wp:docPr id="1855365715" name="Picture 3"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65577" name="Picture 3" descr="A graph with different colored lines&#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480000" cy="2242514"/>
                    </a:xfrm>
                    <a:prstGeom prst="rect">
                      <a:avLst/>
                    </a:prstGeom>
                    <a:noFill/>
                  </pic:spPr>
                </pic:pic>
              </a:graphicData>
            </a:graphic>
          </wp:inline>
        </w:drawing>
      </w:r>
    </w:p>
    <w:p w14:paraId="10BFF993" w14:textId="4D040572" w:rsidR="0090122A" w:rsidRPr="003C7933" w:rsidRDefault="0090122A" w:rsidP="0090122A">
      <w:pPr>
        <w:pStyle w:val="Caption"/>
      </w:pPr>
      <w:bookmarkStart w:id="362" w:name="_Ref198297126"/>
      <w:bookmarkStart w:id="363" w:name="_Toc21012552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0</w:t>
      </w:r>
      <w:r w:rsidR="00946086">
        <w:fldChar w:fldCharType="end"/>
      </w:r>
      <w:bookmarkEnd w:id="362"/>
      <w:r w:rsidR="00050C52">
        <w:t>:</w:t>
      </w:r>
      <w:r>
        <w:t xml:space="preserve"> RIV Stage for Mine Water Features</w:t>
      </w:r>
      <w:r w:rsidR="007C0C25">
        <w:t xml:space="preserve"> </w:t>
      </w:r>
      <w:r w:rsidR="007C0C2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7C0C25">
        <w:fldChar w:fldCharType="separate"/>
      </w:r>
      <w:r w:rsidR="001C7E15">
        <w:rPr>
          <w:noProof/>
        </w:rPr>
        <w:t>(GHD 2025b)</w:t>
      </w:r>
      <w:bookmarkEnd w:id="363"/>
      <w:r w:rsidR="007C0C25">
        <w:fldChar w:fldCharType="end"/>
      </w:r>
    </w:p>
    <w:p w14:paraId="4A10F8B7" w14:textId="586B3EDE" w:rsidR="0090122A" w:rsidRDefault="0090122A" w:rsidP="0090122A">
      <w:r>
        <w:t xml:space="preserve">The </w:t>
      </w:r>
      <w:r w:rsidRPr="00F86617">
        <w:rPr>
          <w:b/>
        </w:rPr>
        <w:t>Dra</w:t>
      </w:r>
      <w:r w:rsidR="007C0C25">
        <w:rPr>
          <w:b/>
        </w:rPr>
        <w:t>i</w:t>
      </w:r>
      <w:r w:rsidRPr="00F86617">
        <w:rPr>
          <w:b/>
        </w:rPr>
        <w:t>n Boundary Condition</w:t>
      </w:r>
      <w:r>
        <w:t xml:space="preserve"> utilises the Drain (DRN) package to simulate the excavation of overburden and coal at the mine site, aligning with the mine development plans. The location and elevation of DRN cells have been derived from a series of historical mine survey drawings and digital mine plans. For periods prior to 1994, the mine progression in Township Field covering Yallourn Open Cut, South Field and Township Field has been interpreted from the mine development plan published in 1989 </w:t>
      </w:r>
      <w:r w:rsidR="00340BDE">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40BDE">
        <w:fldChar w:fldCharType="separate"/>
      </w:r>
      <w:r w:rsidR="001C7E15">
        <w:rPr>
          <w:noProof/>
        </w:rPr>
        <w:t>(GHD 2025b)</w:t>
      </w:r>
      <w:r w:rsidR="00340BDE">
        <w:fldChar w:fldCharType="end"/>
      </w:r>
      <w:r w:rsidR="00340BDE">
        <w:t xml:space="preserve"> </w:t>
      </w:r>
      <w:r>
        <w:t xml:space="preserve">with the DRN elevation set equal to the bottom of the Yallourn Coal (assuming excavation of the full thickness of the coal).  From 1994 onwards, detailed digital mine surfaces from 1994, 1999, 2004, 2009 and annually from 2014 to 2022 have been used to accurately define the DRN elevations and mine progression. The elevation of DRN cells has been linearly interpolated between the mine surfaces that are more than one year apart, to simulate the mine progression on annual increments </w:t>
      </w:r>
    </w:p>
    <w:p w14:paraId="08226B5C" w14:textId="4D7F0AF3" w:rsidR="0090122A" w:rsidRDefault="0090122A" w:rsidP="0090122A">
      <w:r>
        <w:t>The DRN cells are assigned to the lowest layer within which the base of the mine is located. The DRN cells are also assigned to all of the overlying layers, with the DRN elevation set equal to the cell bottom to fully dewater the cells that occupy the void space. As mining progresses over time, the total number of DRN cells increases as the mine floor deepens over an increasingly wider area.  For each DRN cell, a conductance value of 100 m</w:t>
      </w:r>
      <w:r w:rsidRPr="00D238B2">
        <w:rPr>
          <w:vertAlign w:val="superscript"/>
        </w:rPr>
        <w:t>2</w:t>
      </w:r>
      <w:r>
        <w:t xml:space="preserve">/d is applied, high enough to fully DRN the cells to the specified DRN elevations.  The DRN surface elevation for select periods at Yallourn are shown in </w:t>
      </w:r>
      <w:r w:rsidR="0043187F">
        <w:rPr>
          <w:highlight w:val="yellow"/>
        </w:rPr>
        <w:fldChar w:fldCharType="begin"/>
      </w:r>
      <w:r w:rsidR="0043187F">
        <w:instrText xml:space="preserve"> REF _Ref198297151 \h </w:instrText>
      </w:r>
      <w:r w:rsidR="0043187F">
        <w:rPr>
          <w:highlight w:val="yellow"/>
        </w:rPr>
      </w:r>
      <w:r w:rsidR="0043187F">
        <w:rPr>
          <w:highlight w:val="yellow"/>
        </w:rPr>
        <w:fldChar w:fldCharType="separate"/>
      </w:r>
      <w:r w:rsidR="00D35BC0">
        <w:t xml:space="preserve">Figure </w:t>
      </w:r>
      <w:r w:rsidR="00D35BC0">
        <w:rPr>
          <w:noProof/>
        </w:rPr>
        <w:t>8</w:t>
      </w:r>
      <w:r w:rsidR="00D35BC0">
        <w:noBreakHyphen/>
      </w:r>
      <w:r w:rsidR="00D35BC0">
        <w:rPr>
          <w:noProof/>
        </w:rPr>
        <w:t>31</w:t>
      </w:r>
      <w:r w:rsidR="0043187F">
        <w:rPr>
          <w:highlight w:val="yellow"/>
        </w:rPr>
        <w:fldChar w:fldCharType="end"/>
      </w:r>
      <w:r w:rsidR="0043187F">
        <w:t>.</w:t>
      </w:r>
      <w:r>
        <w:t xml:space="preserve"> Similar parallel process was applied to adjacent Hazelwood mine </w:t>
      </w:r>
      <w:r w:rsidR="00340BDE">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40BDE">
        <w:fldChar w:fldCharType="separate"/>
      </w:r>
      <w:r w:rsidR="001C7E15">
        <w:rPr>
          <w:noProof/>
        </w:rPr>
        <w:t>(GHD 2025b)</w:t>
      </w:r>
      <w:r w:rsidR="00340BDE">
        <w:fldChar w:fldCharType="end"/>
      </w:r>
      <w:r w:rsidR="00340BDE">
        <w:t>.</w:t>
      </w:r>
      <w:r>
        <w:t xml:space="preserve">  </w:t>
      </w:r>
    </w:p>
    <w:p w14:paraId="2B7D6AF6" w14:textId="77777777" w:rsidR="0090122A" w:rsidRDefault="0090122A" w:rsidP="00050C52">
      <w:pPr>
        <w:jc w:val="center"/>
      </w:pPr>
      <w:r w:rsidRPr="00596706">
        <w:rPr>
          <w:noProof/>
        </w:rPr>
        <w:drawing>
          <wp:inline distT="0" distB="0" distL="0" distR="0" wp14:anchorId="2EEF58F4" wp14:editId="22A3B280">
            <wp:extent cx="6480000" cy="4682143"/>
            <wp:effectExtent l="0" t="0" r="0" b="4445"/>
            <wp:docPr id="744558033"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75616" name="Picture 1" descr="A screenshot of a map&#10;&#10;AI-generated content may be incorrect."/>
                    <pic:cNvPicPr/>
                  </pic:nvPicPr>
                  <pic:blipFill>
                    <a:blip r:embed="rId98"/>
                    <a:stretch>
                      <a:fillRect/>
                    </a:stretch>
                  </pic:blipFill>
                  <pic:spPr>
                    <a:xfrm>
                      <a:off x="0" y="0"/>
                      <a:ext cx="6480000" cy="4682143"/>
                    </a:xfrm>
                    <a:prstGeom prst="rect">
                      <a:avLst/>
                    </a:prstGeom>
                  </pic:spPr>
                </pic:pic>
              </a:graphicData>
            </a:graphic>
          </wp:inline>
        </w:drawing>
      </w:r>
    </w:p>
    <w:p w14:paraId="057D1E3C" w14:textId="444D77FD" w:rsidR="0090122A" w:rsidRDefault="0090122A" w:rsidP="0090122A">
      <w:pPr>
        <w:pStyle w:val="Caption"/>
      </w:pPr>
      <w:bookmarkStart w:id="364" w:name="_Ref198297151"/>
      <w:bookmarkStart w:id="365" w:name="_Toc21012553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1</w:t>
      </w:r>
      <w:r w:rsidR="00946086">
        <w:fldChar w:fldCharType="end"/>
      </w:r>
      <w:bookmarkEnd w:id="364"/>
      <w:r w:rsidR="00050C52">
        <w:t>:</w:t>
      </w:r>
      <w:r>
        <w:t xml:space="preserve"> Yallourn Mine DRN </w:t>
      </w:r>
      <w:r w:rsidR="00B25559">
        <w:t>s</w:t>
      </w:r>
      <w:r>
        <w:t xml:space="preserve">urface </w:t>
      </w:r>
      <w:r w:rsidR="00B25559">
        <w:t>e</w:t>
      </w:r>
      <w:r>
        <w:t>levation</w:t>
      </w:r>
      <w:r w:rsidR="00340BDE">
        <w:t xml:space="preserve"> </w:t>
      </w:r>
      <w:r w:rsidR="00340BDE">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40BDE">
        <w:fldChar w:fldCharType="separate"/>
      </w:r>
      <w:r w:rsidR="001C7E15">
        <w:rPr>
          <w:noProof/>
        </w:rPr>
        <w:t>(GHD 2025b)</w:t>
      </w:r>
      <w:bookmarkEnd w:id="365"/>
      <w:r w:rsidR="00340BDE">
        <w:fldChar w:fldCharType="end"/>
      </w:r>
    </w:p>
    <w:p w14:paraId="0E84EBD2" w14:textId="77777777" w:rsidR="005F3CC5" w:rsidRDefault="005F3CC5">
      <w:pPr>
        <w:spacing w:after="0" w:line="240" w:lineRule="auto"/>
      </w:pPr>
      <w:r>
        <w:br w:type="page"/>
      </w:r>
    </w:p>
    <w:p w14:paraId="3CE8AFD9" w14:textId="02548768" w:rsidR="0090122A" w:rsidRDefault="0090122A" w:rsidP="0090122A">
      <w:r>
        <w:t xml:space="preserve">The </w:t>
      </w:r>
      <w:r w:rsidRPr="00833CA1">
        <w:rPr>
          <w:b/>
          <w:bCs/>
        </w:rPr>
        <w:t>Well Boundary Conditions</w:t>
      </w:r>
      <w:r>
        <w:t xml:space="preserve"> have utili</w:t>
      </w:r>
      <w:r w:rsidR="00877D95">
        <w:t>s</w:t>
      </w:r>
      <w:r>
        <w:t xml:space="preserve">ed the Well (WELL) package of USG-transport where groundwater extraction from pump bores were simulated. </w:t>
      </w:r>
      <w:r w:rsidRPr="001C728E">
        <w:t xml:space="preserve">The pumping bores have been mapped to the nearest node based on their location and screen interval/aquifers. A total of </w:t>
      </w:r>
      <w:r>
        <w:t>51</w:t>
      </w:r>
      <w:r w:rsidRPr="001C728E">
        <w:t xml:space="preserve"> bores are incorporated into the model to simulate the historical extractions. </w:t>
      </w:r>
      <w:r>
        <w:t>For the pumping bores in the M1A Interseam at the mine, the WEL node has been assigned to the correct model layers (8,9,10) based on the intersection of the screen interval with the model layers representing this aquifer. Pumping bores N6899 and M4203 have multiple screen intervals, intersecting more than one model layer. In this case, two WEL nodes are used to simulate the effect of pumping from each bore with the pumping rate split evenly between the two nodes (model layers 9 and 10 for N6899 and 8 and 10 for M4203).  The annuali</w:t>
      </w:r>
      <w:r w:rsidR="00877D95">
        <w:t>s</w:t>
      </w:r>
      <w:r>
        <w:t>ed extraction rates applied are summari</w:t>
      </w:r>
      <w:r w:rsidR="006B5D8C">
        <w:t>s</w:t>
      </w:r>
      <w:r>
        <w:t xml:space="preserve">ed in </w:t>
      </w:r>
      <w:r w:rsidR="0043187F">
        <w:rPr>
          <w:highlight w:val="yellow"/>
        </w:rPr>
        <w:fldChar w:fldCharType="begin"/>
      </w:r>
      <w:r w:rsidR="0043187F">
        <w:instrText xml:space="preserve"> REF _Ref198297198 \h </w:instrText>
      </w:r>
      <w:r w:rsidR="0043187F">
        <w:rPr>
          <w:highlight w:val="yellow"/>
        </w:rPr>
      </w:r>
      <w:r w:rsidR="0043187F">
        <w:rPr>
          <w:highlight w:val="yellow"/>
        </w:rPr>
        <w:fldChar w:fldCharType="separate"/>
      </w:r>
      <w:r w:rsidR="00D35BC0">
        <w:t xml:space="preserve">Figure </w:t>
      </w:r>
      <w:r w:rsidR="00D35BC0">
        <w:rPr>
          <w:noProof/>
        </w:rPr>
        <w:t>8</w:t>
      </w:r>
      <w:r w:rsidR="00D35BC0">
        <w:noBreakHyphen/>
      </w:r>
      <w:r w:rsidR="00D35BC0">
        <w:rPr>
          <w:noProof/>
        </w:rPr>
        <w:t>32</w:t>
      </w:r>
      <w:r w:rsidR="0043187F">
        <w:rPr>
          <w:highlight w:val="yellow"/>
        </w:rPr>
        <w:fldChar w:fldCharType="end"/>
      </w:r>
      <w:r>
        <w:t xml:space="preserve"> The historical and active pump bores at Yallourn mine are shown in </w:t>
      </w:r>
      <w:r w:rsidR="0043187F">
        <w:rPr>
          <w:highlight w:val="yellow"/>
        </w:rPr>
        <w:fldChar w:fldCharType="begin"/>
      </w:r>
      <w:r w:rsidR="0043187F">
        <w:instrText xml:space="preserve"> REF _Ref196908017 \h </w:instrText>
      </w:r>
      <w:r w:rsidR="0043187F">
        <w:rPr>
          <w:highlight w:val="yellow"/>
        </w:rPr>
      </w:r>
      <w:r w:rsidR="0043187F">
        <w:rPr>
          <w:highlight w:val="yellow"/>
        </w:rPr>
        <w:fldChar w:fldCharType="separate"/>
      </w:r>
      <w:r w:rsidR="00D35BC0" w:rsidRPr="0096624D">
        <w:t xml:space="preserve">Figure </w:t>
      </w:r>
      <w:r w:rsidR="00D35BC0">
        <w:rPr>
          <w:noProof/>
        </w:rPr>
        <w:t>8</w:t>
      </w:r>
      <w:r w:rsidR="00D35BC0">
        <w:noBreakHyphen/>
      </w:r>
      <w:r w:rsidR="00D35BC0">
        <w:rPr>
          <w:noProof/>
        </w:rPr>
        <w:t>14</w:t>
      </w:r>
      <w:r w:rsidR="0043187F">
        <w:rPr>
          <w:highlight w:val="yellow"/>
        </w:rPr>
        <w:fldChar w:fldCharType="end"/>
      </w:r>
      <w:r w:rsidR="0043187F">
        <w:t>.</w:t>
      </w:r>
    </w:p>
    <w:p w14:paraId="45AEF8A4" w14:textId="77777777" w:rsidR="0090122A" w:rsidRDefault="0090122A" w:rsidP="00050C52">
      <w:pPr>
        <w:jc w:val="center"/>
      </w:pPr>
      <w:r w:rsidRPr="00EE13C2">
        <w:rPr>
          <w:noProof/>
        </w:rPr>
        <w:drawing>
          <wp:inline distT="0" distB="0" distL="0" distR="0" wp14:anchorId="073A1FCA" wp14:editId="657352DF">
            <wp:extent cx="6480000" cy="3281429"/>
            <wp:effectExtent l="0" t="0" r="0" b="0"/>
            <wp:docPr id="389013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335982" name=""/>
                    <pic:cNvPicPr/>
                  </pic:nvPicPr>
                  <pic:blipFill>
                    <a:blip r:embed="rId99"/>
                    <a:stretch>
                      <a:fillRect/>
                    </a:stretch>
                  </pic:blipFill>
                  <pic:spPr>
                    <a:xfrm>
                      <a:off x="0" y="0"/>
                      <a:ext cx="6480000" cy="3281429"/>
                    </a:xfrm>
                    <a:prstGeom prst="rect">
                      <a:avLst/>
                    </a:prstGeom>
                  </pic:spPr>
                </pic:pic>
              </a:graphicData>
            </a:graphic>
          </wp:inline>
        </w:drawing>
      </w:r>
    </w:p>
    <w:p w14:paraId="64857921" w14:textId="6AC892C0" w:rsidR="0090122A" w:rsidRDefault="0090122A" w:rsidP="0090122A">
      <w:pPr>
        <w:pStyle w:val="Caption"/>
      </w:pPr>
      <w:bookmarkStart w:id="366" w:name="_Ref198297198"/>
      <w:bookmarkStart w:id="367" w:name="_Toc21012553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2</w:t>
      </w:r>
      <w:r w:rsidR="00946086">
        <w:fldChar w:fldCharType="end"/>
      </w:r>
      <w:bookmarkEnd w:id="366"/>
      <w:r w:rsidR="00050C52">
        <w:t>:</w:t>
      </w:r>
      <w:r>
        <w:t xml:space="preserve"> Modelled </w:t>
      </w:r>
      <w:r w:rsidR="00FF4E0D">
        <w:t>A</w:t>
      </w:r>
      <w:r>
        <w:t xml:space="preserve">nnualised </w:t>
      </w:r>
      <w:r w:rsidR="00FF4E0D">
        <w:t>G</w:t>
      </w:r>
      <w:r>
        <w:t xml:space="preserve">roundwater </w:t>
      </w:r>
      <w:r w:rsidR="00FF4E0D">
        <w:t>E</w:t>
      </w:r>
      <w:r>
        <w:t xml:space="preserve">xtraction </w:t>
      </w:r>
      <w:r w:rsidR="00FF4E0D">
        <w:t>R</w:t>
      </w:r>
      <w:r>
        <w:t>ates</w:t>
      </w:r>
      <w:r w:rsidR="00340BDE">
        <w:t xml:space="preserve"> </w:t>
      </w:r>
      <w:r w:rsidR="00340BDE">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40BDE">
        <w:fldChar w:fldCharType="separate"/>
      </w:r>
      <w:r w:rsidR="001C7E15">
        <w:rPr>
          <w:noProof/>
        </w:rPr>
        <w:t>(GHD 2025b)</w:t>
      </w:r>
      <w:bookmarkEnd w:id="367"/>
      <w:r w:rsidR="00340BDE">
        <w:fldChar w:fldCharType="end"/>
      </w:r>
    </w:p>
    <w:p w14:paraId="52E376D1" w14:textId="55A8DA8E" w:rsidR="0090122A" w:rsidRDefault="0090122A" w:rsidP="0090122A">
      <w:r w:rsidRPr="00E4517A">
        <w:t xml:space="preserve">The </w:t>
      </w:r>
      <w:r w:rsidRPr="00A91092">
        <w:rPr>
          <w:b/>
          <w:bCs/>
        </w:rPr>
        <w:t>General Head Boundary Condition</w:t>
      </w:r>
      <w:r w:rsidRPr="00E4517A">
        <w:t xml:space="preserve"> </w:t>
      </w:r>
      <w:r>
        <w:t>utili</w:t>
      </w:r>
      <w:r w:rsidR="00877D95">
        <w:t>s</w:t>
      </w:r>
      <w:r>
        <w:t>es GHB</w:t>
      </w:r>
      <w:r w:rsidRPr="00E4517A">
        <w:t xml:space="preserve"> package of USG-</w:t>
      </w:r>
      <w:r>
        <w:t>T</w:t>
      </w:r>
      <w:r w:rsidRPr="00E4517A">
        <w:t xml:space="preserve">ransport to simulate the </w:t>
      </w:r>
      <w:r>
        <w:t>throughflow of groundwater across the model boundaries (outer edges of the model) based on groundwater levels specified along the boundaries. The GHB boundary condition is assigned along:</w:t>
      </w:r>
    </w:p>
    <w:p w14:paraId="7B520D82" w14:textId="2BAB8DE3" w:rsidR="0090122A" w:rsidRDefault="0090122A" w:rsidP="00ED69BB">
      <w:pPr>
        <w:pStyle w:val="ListParagraph"/>
        <w:numPr>
          <w:ilvl w:val="0"/>
          <w:numId w:val="72"/>
        </w:numPr>
      </w:pPr>
      <w:r>
        <w:t>The entire length of the eastern boundary to simulate regional changes in piezometric heads, primarily due to the cumulative effect of the confined aquifer depressurisation at the Loy Yang Mine. The time-varying heads are extracted from the LVRGM along the length of the boundary and assigned to the nearest GHB cells.</w:t>
      </w:r>
    </w:p>
    <w:p w14:paraId="15DD2F69" w14:textId="77777777" w:rsidR="0090122A" w:rsidRDefault="0090122A" w:rsidP="00ED69BB">
      <w:pPr>
        <w:pStyle w:val="ListParagraph"/>
        <w:numPr>
          <w:ilvl w:val="0"/>
          <w:numId w:val="72"/>
        </w:numPr>
      </w:pPr>
      <w:r>
        <w:t xml:space="preserve">The western boundary across the Narracan Block to simulate the head changes within the outcropping Thorpdale Volcanics and throughflow of shallow groundwater. The time-varying heads are extracted from the LVRGM along the length of the boundary and assigned to the nearest GHB cells.   </w:t>
      </w:r>
    </w:p>
    <w:p w14:paraId="61709A4C" w14:textId="77777777" w:rsidR="0090122A" w:rsidRDefault="0090122A" w:rsidP="00ED69BB">
      <w:pPr>
        <w:pStyle w:val="ListParagraph"/>
        <w:numPr>
          <w:ilvl w:val="0"/>
          <w:numId w:val="72"/>
        </w:numPr>
      </w:pPr>
      <w:r>
        <w:t xml:space="preserve">The western boundary along the Moe Swamp Basin to simulate the throughflow of groundwater into the basin. Given the substantial distance of this boundary to the Yallourn Mine and Haunted Hills Fault/Yallourn Monocline, a time-constant value of 68 mAHD has been assigned to simulate the regional throughflow (based on the groundwater levels recorded in regional monitoring bores near this boundary).  </w:t>
      </w:r>
    </w:p>
    <w:p w14:paraId="37DC3691" w14:textId="77777777" w:rsidR="0090122A" w:rsidRDefault="0090122A" w:rsidP="00050C52">
      <w:pPr>
        <w:jc w:val="center"/>
      </w:pPr>
      <w:r w:rsidRPr="00C436C8">
        <w:rPr>
          <w:noProof/>
        </w:rPr>
        <w:drawing>
          <wp:inline distT="0" distB="0" distL="0" distR="0" wp14:anchorId="13FF177D" wp14:editId="172174B7">
            <wp:extent cx="6480000" cy="3878571"/>
            <wp:effectExtent l="0" t="0" r="0" b="8255"/>
            <wp:docPr id="343636527"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6342" name="Picture 1" descr="A screenshot of a map&#10;&#10;Description automatically generated"/>
                    <pic:cNvPicPr/>
                  </pic:nvPicPr>
                  <pic:blipFill>
                    <a:blip r:embed="rId100"/>
                    <a:stretch>
                      <a:fillRect/>
                    </a:stretch>
                  </pic:blipFill>
                  <pic:spPr>
                    <a:xfrm>
                      <a:off x="0" y="0"/>
                      <a:ext cx="6480000" cy="3878571"/>
                    </a:xfrm>
                    <a:prstGeom prst="rect">
                      <a:avLst/>
                    </a:prstGeom>
                  </pic:spPr>
                </pic:pic>
              </a:graphicData>
            </a:graphic>
          </wp:inline>
        </w:drawing>
      </w:r>
    </w:p>
    <w:p w14:paraId="1626342B" w14:textId="27149AB7" w:rsidR="0090122A" w:rsidRDefault="0090122A" w:rsidP="0090122A">
      <w:pPr>
        <w:pStyle w:val="Caption"/>
      </w:pPr>
      <w:bookmarkStart w:id="368" w:name="_Toc21012553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3</w:t>
      </w:r>
      <w:r w:rsidR="00946086">
        <w:fldChar w:fldCharType="end"/>
      </w:r>
      <w:r w:rsidR="00050C52">
        <w:t>:</w:t>
      </w:r>
      <w:r>
        <w:t xml:space="preserve"> Well and </w:t>
      </w:r>
      <w:r w:rsidR="00FF4E0D">
        <w:t>G</w:t>
      </w:r>
      <w:r>
        <w:t xml:space="preserve">eneral </w:t>
      </w:r>
      <w:r w:rsidR="00FF4E0D">
        <w:t>H</w:t>
      </w:r>
      <w:r>
        <w:t xml:space="preserve">ead </w:t>
      </w:r>
      <w:r w:rsidR="00FF4E0D">
        <w:t>B</w:t>
      </w:r>
      <w:r>
        <w:t xml:space="preserve">oundary </w:t>
      </w:r>
      <w:r w:rsidR="00FF4E0D">
        <w:t>C</w:t>
      </w:r>
      <w:r>
        <w:t>ondition</w:t>
      </w:r>
      <w:r w:rsidR="00291016">
        <w:t xml:space="preserve"> </w:t>
      </w:r>
      <w:r w:rsidR="00E071AF">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E071AF">
        <w:fldChar w:fldCharType="separate"/>
      </w:r>
      <w:r w:rsidR="001C7E15">
        <w:rPr>
          <w:noProof/>
        </w:rPr>
        <w:t>(GHD 2025b)</w:t>
      </w:r>
      <w:bookmarkEnd w:id="368"/>
      <w:r w:rsidR="00E071AF">
        <w:fldChar w:fldCharType="end"/>
      </w:r>
    </w:p>
    <w:p w14:paraId="52AC00C7" w14:textId="77777777" w:rsidR="0090122A" w:rsidRDefault="0090122A" w:rsidP="0090122A"/>
    <w:p w14:paraId="2BA6C41C" w14:textId="67545BB3" w:rsidR="0090122A" w:rsidRDefault="0090122A" w:rsidP="0090122A">
      <w:r>
        <w:t xml:space="preserve">The </w:t>
      </w:r>
      <w:r w:rsidRPr="00737774">
        <w:rPr>
          <w:b/>
        </w:rPr>
        <w:t>Horizontal Flow Barrier</w:t>
      </w:r>
      <w:r>
        <w:t xml:space="preserve"> (HFB</w:t>
      </w:r>
      <w:r w:rsidR="00FF4E0D">
        <w:t>)</w:t>
      </w:r>
      <w:r>
        <w:t xml:space="preserve"> was used to simulate the resistance to flow that occurs along the Haunted Hill Faul</w:t>
      </w:r>
      <w:r w:rsidR="00400450">
        <w:t>t</w:t>
      </w:r>
      <w:r>
        <w:t>/Yallourn Monocline. The location of HFBs is based on the fault alignment with adjustments made during calibration based on piezometric head differences observed and simulated at monitoring bores located on either side of the fault.</w:t>
      </w:r>
    </w:p>
    <w:p w14:paraId="37BE3CA4" w14:textId="77777777" w:rsidR="0090122A" w:rsidRDefault="0090122A" w:rsidP="00050C52">
      <w:pPr>
        <w:jc w:val="center"/>
      </w:pPr>
      <w:r w:rsidRPr="009C3C52">
        <w:rPr>
          <w:noProof/>
        </w:rPr>
        <w:drawing>
          <wp:inline distT="0" distB="0" distL="0" distR="0" wp14:anchorId="53007ACE" wp14:editId="556023F9">
            <wp:extent cx="5760000" cy="6926380"/>
            <wp:effectExtent l="0" t="0" r="0" b="8255"/>
            <wp:docPr id="230896436" name="Picture 1" descr="A map of the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30357" name="Picture 1" descr="A map of the river&#10;&#10;AI-generated content may be incorrect."/>
                    <pic:cNvPicPr/>
                  </pic:nvPicPr>
                  <pic:blipFill>
                    <a:blip r:embed="rId101"/>
                    <a:stretch>
                      <a:fillRect/>
                    </a:stretch>
                  </pic:blipFill>
                  <pic:spPr>
                    <a:xfrm>
                      <a:off x="0" y="0"/>
                      <a:ext cx="5760000" cy="6926380"/>
                    </a:xfrm>
                    <a:prstGeom prst="rect">
                      <a:avLst/>
                    </a:prstGeom>
                  </pic:spPr>
                </pic:pic>
              </a:graphicData>
            </a:graphic>
          </wp:inline>
        </w:drawing>
      </w:r>
    </w:p>
    <w:p w14:paraId="18292A96" w14:textId="4298CC46" w:rsidR="0090122A" w:rsidRDefault="0090122A" w:rsidP="0090122A">
      <w:pPr>
        <w:pStyle w:val="Caption"/>
      </w:pPr>
      <w:bookmarkStart w:id="369" w:name="_Ref198297972"/>
      <w:bookmarkStart w:id="370" w:name="_Toc21012553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4</w:t>
      </w:r>
      <w:r w:rsidR="00946086">
        <w:fldChar w:fldCharType="end"/>
      </w:r>
      <w:bookmarkEnd w:id="369"/>
      <w:r w:rsidR="00050C52">
        <w:t>:</w:t>
      </w:r>
      <w:r>
        <w:t xml:space="preserve"> Horizontal </w:t>
      </w:r>
      <w:r w:rsidR="00FF4E0D">
        <w:t>F</w:t>
      </w:r>
      <w:r>
        <w:t xml:space="preserve">low </w:t>
      </w:r>
      <w:r w:rsidR="00FF4E0D">
        <w:t>B</w:t>
      </w:r>
      <w:r>
        <w:t>arrier</w:t>
      </w:r>
      <w:r w:rsidR="003501FB">
        <w:t xml:space="preserve"> </w:t>
      </w:r>
      <w:r w:rsidR="00E071AF">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E071AF">
        <w:fldChar w:fldCharType="separate"/>
      </w:r>
      <w:r w:rsidR="001C7E15">
        <w:rPr>
          <w:noProof/>
        </w:rPr>
        <w:t>(GHD 2025b)</w:t>
      </w:r>
      <w:bookmarkEnd w:id="370"/>
      <w:r w:rsidR="00E071AF">
        <w:fldChar w:fldCharType="end"/>
      </w:r>
    </w:p>
    <w:p w14:paraId="7E536925" w14:textId="2B4B6773" w:rsidR="0090122A" w:rsidRPr="003C7933" w:rsidRDefault="00541D8C">
      <w:pPr>
        <w:spacing w:after="0" w:line="240" w:lineRule="auto"/>
      </w:pPr>
      <w:r>
        <w:br w:type="page"/>
      </w:r>
    </w:p>
    <w:p w14:paraId="60F5BA88" w14:textId="77777777" w:rsidR="0090122A" w:rsidRDefault="0090122A" w:rsidP="0090122A">
      <w:pPr>
        <w:pStyle w:val="Sub-HeadingNot-Numbered"/>
      </w:pPr>
      <w:r>
        <w:t>Model Parametrisation</w:t>
      </w:r>
    </w:p>
    <w:p w14:paraId="3A9288DD" w14:textId="3B3760E1" w:rsidR="0090122A" w:rsidRDefault="0090122A" w:rsidP="00D83305">
      <w:r>
        <w:t xml:space="preserve">The model is parameterised based on the HSU, however hydraulic conductivities have been varied spatially within each aquifer unit using percentage sands. The percentage sand grids provide an efficient means to incorporate hydrogeologically sensible distributions of hydraulics conductivity. For the M1A Interseam, the percent sand grid has been generated for each of the three model layers representing this aquifer (layers 8,9 and 10) by calculating the total thickness of sands intersecting each model layer and dividing this by the layer thickness (as shown schematically in </w:t>
      </w:r>
      <w:r w:rsidR="00D83305">
        <w:rPr>
          <w:highlight w:val="yellow"/>
        </w:rPr>
        <w:fldChar w:fldCharType="begin"/>
      </w:r>
      <w:r w:rsidR="00D83305">
        <w:instrText xml:space="preserve"> REF _Ref198297993 \h </w:instrText>
      </w:r>
      <w:r w:rsidR="00D83305">
        <w:rPr>
          <w:highlight w:val="yellow"/>
        </w:rPr>
      </w:r>
      <w:r w:rsidR="00D83305">
        <w:rPr>
          <w:highlight w:val="yellow"/>
        </w:rPr>
        <w:fldChar w:fldCharType="separate"/>
      </w:r>
      <w:r w:rsidR="00D35BC0">
        <w:t xml:space="preserve">Figure </w:t>
      </w:r>
      <w:r w:rsidR="00D35BC0">
        <w:rPr>
          <w:noProof/>
        </w:rPr>
        <w:t>8</w:t>
      </w:r>
      <w:r w:rsidR="00D35BC0">
        <w:noBreakHyphen/>
      </w:r>
      <w:r w:rsidR="00D35BC0">
        <w:rPr>
          <w:noProof/>
        </w:rPr>
        <w:t>35</w:t>
      </w:r>
      <w:r w:rsidR="00D83305">
        <w:rPr>
          <w:highlight w:val="yellow"/>
        </w:rPr>
        <w:fldChar w:fldCharType="end"/>
      </w:r>
      <w:r w:rsidR="00D83305">
        <w:t xml:space="preserve"> below.</w:t>
      </w:r>
      <w:r w:rsidRPr="00191807">
        <w:rPr>
          <w:noProof/>
        </w:rPr>
        <w:drawing>
          <wp:inline distT="0" distB="0" distL="0" distR="0" wp14:anchorId="038DD7BB" wp14:editId="7399C845">
            <wp:extent cx="6507480" cy="3162300"/>
            <wp:effectExtent l="0" t="0" r="7620" b="0"/>
            <wp:docPr id="207726830" name="Picture 1"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79271" name="Picture 1" descr="A diagram of a diagram of a diagram&#10;&#10;Description automatically generated with medium confidence"/>
                    <pic:cNvPicPr/>
                  </pic:nvPicPr>
                  <pic:blipFill>
                    <a:blip r:embed="rId102"/>
                    <a:stretch>
                      <a:fillRect/>
                    </a:stretch>
                  </pic:blipFill>
                  <pic:spPr>
                    <a:xfrm>
                      <a:off x="0" y="0"/>
                      <a:ext cx="6511834" cy="3164416"/>
                    </a:xfrm>
                    <a:prstGeom prst="rect">
                      <a:avLst/>
                    </a:prstGeom>
                  </pic:spPr>
                </pic:pic>
              </a:graphicData>
            </a:graphic>
          </wp:inline>
        </w:drawing>
      </w:r>
    </w:p>
    <w:p w14:paraId="22995B7B" w14:textId="63BBA773" w:rsidR="0090122A" w:rsidRDefault="0090122A" w:rsidP="0090122A">
      <w:pPr>
        <w:pStyle w:val="Caption"/>
      </w:pPr>
      <w:bookmarkStart w:id="371" w:name="_Ref198297993"/>
      <w:bookmarkStart w:id="372" w:name="_Toc21012553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5</w:t>
      </w:r>
      <w:r w:rsidR="00946086">
        <w:fldChar w:fldCharType="end"/>
      </w:r>
      <w:bookmarkEnd w:id="371"/>
      <w:r w:rsidR="00050C52">
        <w:t>:</w:t>
      </w:r>
      <w:r>
        <w:t xml:space="preserve"> Schematic </w:t>
      </w:r>
      <w:r w:rsidR="00FF4E0D">
        <w:t>R</w:t>
      </w:r>
      <w:r>
        <w:t xml:space="preserve">epresenting </w:t>
      </w:r>
      <w:r w:rsidR="00FF4E0D">
        <w:t>S</w:t>
      </w:r>
      <w:r>
        <w:t xml:space="preserve">and </w:t>
      </w:r>
      <w:r w:rsidR="00FF4E0D">
        <w:t>F</w:t>
      </w:r>
      <w:r>
        <w:t xml:space="preserve">raction </w:t>
      </w:r>
      <w:r w:rsidR="00FF4E0D">
        <w:t>C</w:t>
      </w:r>
      <w:r>
        <w:t xml:space="preserve">alculation of M1A Interseam </w:t>
      </w:r>
      <w:r w:rsidR="00FF4E0D">
        <w:t>L</w:t>
      </w:r>
      <w:r>
        <w:t>ayers</w:t>
      </w:r>
      <w:r w:rsidR="003501FB">
        <w:t xml:space="preserve"> </w:t>
      </w:r>
      <w:r w:rsidR="00E071AF">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E071AF">
        <w:fldChar w:fldCharType="separate"/>
      </w:r>
      <w:r w:rsidR="001C7E15">
        <w:rPr>
          <w:noProof/>
        </w:rPr>
        <w:t>(GHD 2025b)</w:t>
      </w:r>
      <w:bookmarkEnd w:id="372"/>
      <w:r w:rsidR="00E071AF">
        <w:fldChar w:fldCharType="end"/>
      </w:r>
    </w:p>
    <w:p w14:paraId="0E3BEE25" w14:textId="77777777" w:rsidR="007D3693" w:rsidRDefault="007D3693" w:rsidP="0090122A">
      <w:pPr>
        <w:rPr>
          <w:b/>
        </w:rPr>
      </w:pPr>
    </w:p>
    <w:p w14:paraId="5F0B00C7" w14:textId="6450E3B1" w:rsidR="0090122A" w:rsidRDefault="0090122A" w:rsidP="0090122A">
      <w:r w:rsidRPr="00845159">
        <w:rPr>
          <w:b/>
        </w:rPr>
        <w:t>Time Variant Material</w:t>
      </w:r>
      <w:r>
        <w:t xml:space="preserve"> properties have been applied to account for mining excavations and the responsive stress relief leading relaxation of the batters. The relaxation of the batters leads to opening of the coal joints with dilation being greatest near the crest of the mine, gradually radiating away from the excavation zones. two broad zones of material property changes are defined based on the information supplied by EAY. These include:</w:t>
      </w:r>
    </w:p>
    <w:p w14:paraId="4429AFBB" w14:textId="77777777" w:rsidR="0090122A" w:rsidRDefault="0090122A" w:rsidP="00ED69BB">
      <w:pPr>
        <w:pStyle w:val="ListParagraph"/>
        <w:numPr>
          <w:ilvl w:val="0"/>
          <w:numId w:val="73"/>
        </w:numPr>
      </w:pPr>
      <w:r>
        <w:t xml:space="preserve">A zone of highly fractured coal along the floor of the mine and coal batters, where open joints, many with large apertures, are present and the hydraulic conductivity is most enhanced.   </w:t>
      </w:r>
    </w:p>
    <w:p w14:paraId="0E475FD2" w14:textId="77777777" w:rsidR="0090122A" w:rsidRDefault="0090122A" w:rsidP="00ED69BB">
      <w:pPr>
        <w:pStyle w:val="ListParagraph"/>
        <w:numPr>
          <w:ilvl w:val="0"/>
          <w:numId w:val="73"/>
        </w:numPr>
      </w:pPr>
      <w:r>
        <w:t xml:space="preserve">A zone of moderately fractured coal, extending 100 to 700 m from the batter crests, where open joints are present albeit with smaller apertures and larger spacing (lower density) compared to the highly fractured zone. Beyond this zone, the undisturbed (in-situ) coal material properties are assumed based on no movement mechanisms to open the coal joints.   </w:t>
      </w:r>
    </w:p>
    <w:p w14:paraId="6333A852" w14:textId="0A870004" w:rsidR="0090122A" w:rsidRDefault="0090122A" w:rsidP="0090122A">
      <w:r>
        <w:t xml:space="preserve">The time variant stress zones and periods are shown in </w:t>
      </w:r>
      <w:r w:rsidR="00D83305">
        <w:rPr>
          <w:highlight w:val="yellow"/>
        </w:rPr>
        <w:fldChar w:fldCharType="begin"/>
      </w:r>
      <w:r w:rsidR="00D83305">
        <w:instrText xml:space="preserve"> REF _Ref198298031 \h </w:instrText>
      </w:r>
      <w:r w:rsidR="00D83305">
        <w:rPr>
          <w:highlight w:val="yellow"/>
        </w:rPr>
      </w:r>
      <w:r w:rsidR="00D83305">
        <w:rPr>
          <w:highlight w:val="yellow"/>
        </w:rPr>
        <w:fldChar w:fldCharType="separate"/>
      </w:r>
      <w:r w:rsidR="00D35BC0">
        <w:t xml:space="preserve">Figure </w:t>
      </w:r>
      <w:r w:rsidR="00D35BC0">
        <w:rPr>
          <w:noProof/>
        </w:rPr>
        <w:t>8</w:t>
      </w:r>
      <w:r w:rsidR="00D35BC0">
        <w:noBreakHyphen/>
      </w:r>
      <w:r w:rsidR="00D35BC0">
        <w:rPr>
          <w:noProof/>
        </w:rPr>
        <w:t>36</w:t>
      </w:r>
      <w:r w:rsidR="00D83305">
        <w:rPr>
          <w:highlight w:val="yellow"/>
        </w:rPr>
        <w:fldChar w:fldCharType="end"/>
      </w:r>
      <w:r w:rsidR="00D83305">
        <w:t xml:space="preserve"> </w:t>
      </w:r>
      <w:r>
        <w:t xml:space="preserve">and a schematic of implementation of material property changes </w:t>
      </w:r>
      <w:r w:rsidRPr="00D83305">
        <w:t xml:space="preserve">is presented in </w:t>
      </w:r>
      <w:r w:rsidR="00D83305" w:rsidRPr="00D83305">
        <w:fldChar w:fldCharType="begin"/>
      </w:r>
      <w:r w:rsidR="00D83305" w:rsidRPr="00D83305">
        <w:instrText xml:space="preserve"> REF _Ref198298044 \h </w:instrText>
      </w:r>
      <w:r w:rsidR="00D83305">
        <w:instrText xml:space="preserve"> \* MERGEFORMAT </w:instrText>
      </w:r>
      <w:r w:rsidR="00D83305" w:rsidRPr="00D83305">
        <w:fldChar w:fldCharType="separate"/>
      </w:r>
      <w:r w:rsidR="00D35BC0">
        <w:t xml:space="preserve">Figure </w:t>
      </w:r>
      <w:r w:rsidR="00D35BC0">
        <w:rPr>
          <w:noProof/>
        </w:rPr>
        <w:t>8</w:t>
      </w:r>
      <w:r w:rsidR="00D35BC0">
        <w:rPr>
          <w:noProof/>
        </w:rPr>
        <w:noBreakHyphen/>
        <w:t>37</w:t>
      </w:r>
      <w:r w:rsidR="00D83305" w:rsidRPr="00D83305">
        <w:fldChar w:fldCharType="end"/>
      </w:r>
      <w:r w:rsidR="00D83305">
        <w:t>.</w:t>
      </w:r>
    </w:p>
    <w:p w14:paraId="4FCD31FF" w14:textId="77777777" w:rsidR="0090122A" w:rsidRDefault="0090122A" w:rsidP="00050C52">
      <w:pPr>
        <w:jc w:val="center"/>
      </w:pPr>
      <w:r w:rsidRPr="00617577">
        <w:rPr>
          <w:noProof/>
        </w:rPr>
        <w:drawing>
          <wp:inline distT="0" distB="0" distL="0" distR="0" wp14:anchorId="6DA4E6C4" wp14:editId="6A35D607">
            <wp:extent cx="6012933" cy="3421380"/>
            <wp:effectExtent l="0" t="0" r="6985" b="7620"/>
            <wp:docPr id="1547145477"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98153" name="Picture 1" descr="A screenshot of a map&#10;&#10;Description automatically generated"/>
                    <pic:cNvPicPr/>
                  </pic:nvPicPr>
                  <pic:blipFill>
                    <a:blip r:embed="rId103"/>
                    <a:stretch>
                      <a:fillRect/>
                    </a:stretch>
                  </pic:blipFill>
                  <pic:spPr>
                    <a:xfrm>
                      <a:off x="0" y="0"/>
                      <a:ext cx="6017493" cy="3423975"/>
                    </a:xfrm>
                    <a:prstGeom prst="rect">
                      <a:avLst/>
                    </a:prstGeom>
                  </pic:spPr>
                </pic:pic>
              </a:graphicData>
            </a:graphic>
          </wp:inline>
        </w:drawing>
      </w:r>
    </w:p>
    <w:p w14:paraId="0E03E62C" w14:textId="7B4A3930" w:rsidR="0090122A" w:rsidRDefault="0090122A" w:rsidP="0090122A">
      <w:pPr>
        <w:pStyle w:val="Caption"/>
      </w:pPr>
      <w:bookmarkStart w:id="373" w:name="_Ref198298031"/>
      <w:bookmarkStart w:id="374" w:name="_Toc21012553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6</w:t>
      </w:r>
      <w:r w:rsidR="00946086">
        <w:fldChar w:fldCharType="end"/>
      </w:r>
      <w:bookmarkEnd w:id="373"/>
      <w:r w:rsidR="00050C52">
        <w:t>:</w:t>
      </w:r>
      <w:r>
        <w:t xml:space="preserve"> Time </w:t>
      </w:r>
      <w:r w:rsidR="00FF4E0D">
        <w:t>V</w:t>
      </w:r>
      <w:r>
        <w:t xml:space="preserve">ariant </w:t>
      </w:r>
      <w:r w:rsidR="00FF4E0D">
        <w:t>M</w:t>
      </w:r>
      <w:r>
        <w:t xml:space="preserve">aterial </w:t>
      </w:r>
      <w:r w:rsidR="00FF4E0D">
        <w:t>Z</w:t>
      </w:r>
      <w:r>
        <w:t xml:space="preserve">ones &amp; </w:t>
      </w:r>
      <w:r w:rsidR="00FF4E0D">
        <w:t>S</w:t>
      </w:r>
      <w:r>
        <w:t xml:space="preserve">tress </w:t>
      </w:r>
      <w:r w:rsidR="00FF4E0D">
        <w:t>P</w:t>
      </w:r>
      <w:r>
        <w:t>eriods</w:t>
      </w:r>
      <w:r w:rsidR="003501FB">
        <w:t xml:space="preserve"> </w:t>
      </w:r>
      <w:r w:rsidR="00F21221">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F21221">
        <w:fldChar w:fldCharType="separate"/>
      </w:r>
      <w:r w:rsidR="001C7E15">
        <w:rPr>
          <w:noProof/>
        </w:rPr>
        <w:t>(GHD 2025b)</w:t>
      </w:r>
      <w:bookmarkEnd w:id="374"/>
      <w:r w:rsidR="00F21221">
        <w:fldChar w:fldCharType="end"/>
      </w:r>
    </w:p>
    <w:p w14:paraId="46A1D3FE" w14:textId="77777777" w:rsidR="0090122A" w:rsidRDefault="0090122A" w:rsidP="0090122A"/>
    <w:p w14:paraId="494E7EFB" w14:textId="77777777" w:rsidR="0090122A" w:rsidRDefault="0090122A" w:rsidP="00050C52">
      <w:pPr>
        <w:jc w:val="center"/>
      </w:pPr>
      <w:r w:rsidRPr="007E2538">
        <w:rPr>
          <w:noProof/>
        </w:rPr>
        <w:drawing>
          <wp:inline distT="0" distB="0" distL="0" distR="0" wp14:anchorId="2E60A8E1" wp14:editId="4D3B8D83">
            <wp:extent cx="6506505" cy="4160520"/>
            <wp:effectExtent l="0" t="0" r="8890" b="0"/>
            <wp:docPr id="2115107282" name="Picture 1" descr="A diagram of a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59595" name="Picture 1" descr="A diagram of a cell structure&#10;&#10;AI-generated content may be incorrect."/>
                    <pic:cNvPicPr/>
                  </pic:nvPicPr>
                  <pic:blipFill>
                    <a:blip r:embed="rId104"/>
                    <a:stretch>
                      <a:fillRect/>
                    </a:stretch>
                  </pic:blipFill>
                  <pic:spPr>
                    <a:xfrm>
                      <a:off x="0" y="0"/>
                      <a:ext cx="6519910" cy="4169091"/>
                    </a:xfrm>
                    <a:prstGeom prst="rect">
                      <a:avLst/>
                    </a:prstGeom>
                  </pic:spPr>
                </pic:pic>
              </a:graphicData>
            </a:graphic>
          </wp:inline>
        </w:drawing>
      </w:r>
    </w:p>
    <w:p w14:paraId="636A3681" w14:textId="6D038C40" w:rsidR="0090122A" w:rsidRPr="002532FC" w:rsidRDefault="0090122A" w:rsidP="0090122A">
      <w:pPr>
        <w:pStyle w:val="Caption"/>
      </w:pPr>
      <w:bookmarkStart w:id="375" w:name="_Ref198298044"/>
      <w:bookmarkStart w:id="376" w:name="_Toc21012553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7</w:t>
      </w:r>
      <w:r w:rsidR="00946086">
        <w:fldChar w:fldCharType="end"/>
      </w:r>
      <w:bookmarkEnd w:id="375"/>
      <w:r w:rsidR="00050C52">
        <w:t>:</w:t>
      </w:r>
      <w:r>
        <w:t xml:space="preserve"> Schematic of </w:t>
      </w:r>
      <w:r w:rsidR="00FF4E0D">
        <w:t>T</w:t>
      </w:r>
      <w:r>
        <w:t xml:space="preserve">ime </w:t>
      </w:r>
      <w:r w:rsidR="00FF4E0D">
        <w:t>V</w:t>
      </w:r>
      <w:r>
        <w:t xml:space="preserve">ariant </w:t>
      </w:r>
      <w:r w:rsidR="00FF4E0D">
        <w:t>M</w:t>
      </w:r>
      <w:r>
        <w:t xml:space="preserve">aterials </w:t>
      </w:r>
      <w:r w:rsidR="00FF4E0D">
        <w:t>I</w:t>
      </w:r>
      <w:r>
        <w:t>mplementation</w:t>
      </w:r>
      <w:r w:rsidR="003501FB">
        <w:t xml:space="preserve"> </w:t>
      </w:r>
      <w:r w:rsidR="00F21221">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F21221">
        <w:fldChar w:fldCharType="separate"/>
      </w:r>
      <w:r w:rsidR="001C7E15">
        <w:rPr>
          <w:noProof/>
        </w:rPr>
        <w:t>(GHD 2025b)</w:t>
      </w:r>
      <w:bookmarkEnd w:id="376"/>
      <w:r w:rsidR="00F21221">
        <w:fldChar w:fldCharType="end"/>
      </w:r>
    </w:p>
    <w:p w14:paraId="7ED7E818" w14:textId="77777777" w:rsidR="0090122A" w:rsidRDefault="0090122A" w:rsidP="004E7B68">
      <w:pPr>
        <w:pStyle w:val="Heading4"/>
      </w:pPr>
      <w:r>
        <w:t>Model Calibration Results &amp; Verification</w:t>
      </w:r>
    </w:p>
    <w:p w14:paraId="3BEFDB3A" w14:textId="77777777" w:rsidR="0090122A" w:rsidRPr="00580C0C" w:rsidRDefault="0090122A" w:rsidP="0090122A">
      <w:r>
        <w:t xml:space="preserve">The </w:t>
      </w:r>
      <w:r w:rsidRPr="00847F39">
        <w:rPr>
          <w:b/>
        </w:rPr>
        <w:t>calibration of the model</w:t>
      </w:r>
      <w:r>
        <w:t xml:space="preserve"> is commensurate with the following target inputs and parameters:</w:t>
      </w:r>
    </w:p>
    <w:p w14:paraId="7BBA194E" w14:textId="77777777" w:rsidR="0090122A" w:rsidRPr="00580C0C" w:rsidRDefault="0090122A" w:rsidP="00ED69BB">
      <w:pPr>
        <w:pStyle w:val="ListParagraph"/>
        <w:numPr>
          <w:ilvl w:val="0"/>
          <w:numId w:val="74"/>
        </w:numPr>
      </w:pPr>
      <w:r>
        <w:t>Calibration period (commences January 1960, extending to December 2021)</w:t>
      </w:r>
    </w:p>
    <w:p w14:paraId="2D69D25A" w14:textId="77777777" w:rsidR="0090122A" w:rsidRDefault="0090122A" w:rsidP="00ED69BB">
      <w:pPr>
        <w:pStyle w:val="ListParagraph"/>
        <w:numPr>
          <w:ilvl w:val="0"/>
          <w:numId w:val="74"/>
        </w:numPr>
      </w:pPr>
      <w:r>
        <w:t>Calibration Head Targets (Piezometric Heads from groundwater bores)</w:t>
      </w:r>
    </w:p>
    <w:p w14:paraId="4FB79AD7" w14:textId="77777777" w:rsidR="0090122A" w:rsidRPr="008A75BC" w:rsidRDefault="0090122A" w:rsidP="00ED69BB">
      <w:pPr>
        <w:pStyle w:val="ListParagraph"/>
        <w:numPr>
          <w:ilvl w:val="0"/>
          <w:numId w:val="74"/>
        </w:numPr>
      </w:pPr>
      <w:r>
        <w:t>Stream stage and flows (River gauges along MRD, Morwell River and Latrobe River)</w:t>
      </w:r>
    </w:p>
    <w:p w14:paraId="51BC0345" w14:textId="77777777" w:rsidR="0090122A" w:rsidRPr="008A75BC" w:rsidRDefault="0090122A" w:rsidP="00ED69BB">
      <w:pPr>
        <w:pStyle w:val="ListParagraph"/>
        <w:numPr>
          <w:ilvl w:val="0"/>
          <w:numId w:val="74"/>
        </w:numPr>
      </w:pPr>
      <w:r>
        <w:t>Groundwater extraction targets (pump bore extraction at Yallourn mine and simulated depressurisation at Hazelwood mine using the DRN boundary condition)</w:t>
      </w:r>
    </w:p>
    <w:p w14:paraId="34D64DC0" w14:textId="77777777" w:rsidR="0090122A" w:rsidRPr="008A75BC" w:rsidRDefault="0090122A" w:rsidP="00ED69BB">
      <w:pPr>
        <w:pStyle w:val="ListParagraph"/>
        <w:numPr>
          <w:ilvl w:val="0"/>
          <w:numId w:val="74"/>
        </w:numPr>
      </w:pPr>
      <w:r>
        <w:t>PRMS and USG-Transport parameters (adjusted during model calibration)</w:t>
      </w:r>
    </w:p>
    <w:p w14:paraId="35D49BE0" w14:textId="50F67D73" w:rsidR="0081782D" w:rsidRDefault="004859C3" w:rsidP="0090122A">
      <w:r w:rsidRPr="004859C3">
        <w:t>The rigorous automated Parameter Estimation (PEST_HP) procedure was used in a highly parallelised computing environment. Calibration was done in regularisation mode, using preferred parameter values as prior information to ensure minimal deviation unless necessary for model improvement. The calibration results show good performance against groundwater levels and trends. Key hydraulically sensitive and responsive areas, as well as benign areas, are presented to ensure appropriate coverage around the large mine site. Detailed calibration results can be found in</w:t>
      </w:r>
      <w:r w:rsidR="00834D15">
        <w:t xml:space="preserve"> </w:t>
      </w:r>
      <w:r w:rsidR="00834D15" w:rsidRPr="00834D15">
        <w:rPr>
          <w:i/>
          <w:iCs/>
        </w:rPr>
        <w:t>Numerical Groundwater Model – Design, Construction and Calibration Report</w:t>
      </w:r>
      <w:r w:rsidR="00834D15">
        <w:t xml:space="preserve"> </w:t>
      </w:r>
      <w:r w:rsidR="00834D1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834D15">
        <w:fldChar w:fldCharType="separate"/>
      </w:r>
      <w:r w:rsidR="001C7E15">
        <w:rPr>
          <w:noProof/>
        </w:rPr>
        <w:t>(GHD 2025b)</w:t>
      </w:r>
      <w:r w:rsidR="00834D15">
        <w:fldChar w:fldCharType="end"/>
      </w:r>
      <w:r w:rsidRPr="004859C3">
        <w:t>.</w:t>
      </w:r>
    </w:p>
    <w:p w14:paraId="5FC10777" w14:textId="58EA0582" w:rsidR="00200A72" w:rsidRDefault="00200A72" w:rsidP="0090122A">
      <w:r w:rsidRPr="00200A72">
        <w:t xml:space="preserve">The modelled groundwater levels for the Haunted Hills Formation (HHF) show local drainage due to mining and seasonal variations. These levels align closely with responses in the Internal Overburden (OB) Dump and Yallourn Coal water levels. Surface water systems influence groundwater responses in HHF and OB, with modelled and observed heads in close agreement. Shallow groundwater levels near the Morwell River floodplain are sensitive to river flows, which are challenging to simulate without a more granular model. However, the modelled levels and seasonal variations are broadly consistent with observations, providing reliable calibration for the GWNM. Detailed river hydrology and hydraulics are discussed in Section </w:t>
      </w:r>
      <w:r w:rsidR="0090122A">
        <w:fldChar w:fldCharType="begin"/>
      </w:r>
      <w:r w:rsidR="0090122A">
        <w:instrText xml:space="preserve"> REF _Ref196820724 \r \h </w:instrText>
      </w:r>
      <w:r w:rsidR="0090122A">
        <w:fldChar w:fldCharType="separate"/>
      </w:r>
      <w:r w:rsidR="00D35BC0">
        <w:t>8.6</w:t>
      </w:r>
      <w:r w:rsidR="0090122A">
        <w:fldChar w:fldCharType="end"/>
      </w:r>
      <w:r w:rsidRPr="00200A72">
        <w:t xml:space="preserve"> for MRD rehabilitation design. Groundwater levels for Yallourn Coal and Internal OB were harder to replicate due to changes in material properties over time, linked to mining stress relief and subsequent stress reversals. Despite this, the model broadly calibrated the overall declining trend in coal water and OB groundwater levels.</w:t>
      </w:r>
    </w:p>
    <w:p w14:paraId="4146743D" w14:textId="77777777" w:rsidR="00CA339D" w:rsidRPr="00CA339D" w:rsidRDefault="00CA339D" w:rsidP="00CA339D">
      <w:r w:rsidRPr="00CA339D">
        <w:t>The groundwater levels in the Yallourn Interseam are influenced by the removal of overlying Yallourn Coal, re-placement of internal OB, formation of internal water bodies, and depressurisation of the M1A aquifer. The model has successfully calibrated these responses in most areas, particularly in the zone of the 2007 YEF Latrobe River Batter failure, where lower modelled heads reflect the fractured failure zone. Outside this zone, modelled heads align with observed heads.</w:t>
      </w:r>
    </w:p>
    <w:p w14:paraId="46E628E4" w14:textId="77777777" w:rsidR="00CA339D" w:rsidRPr="00CA339D" w:rsidRDefault="00CA339D" w:rsidP="00CA339D">
      <w:r w:rsidRPr="00CA339D">
        <w:t>Groundwater levels in the M1A Interseam generally match observed heads, sensitive to groundwater pumping. Some exceptions in the central west of YEF between 2005 and 2008 indicate local compartmentalization, supporting historical hypotheses. The M2 Interseam is too deep to affect Yallourn Mine but is influenced by groundwater extractions at Hazelwood and Loy Yang Mines.</w:t>
      </w:r>
    </w:p>
    <w:p w14:paraId="7CBC11C3" w14:textId="32FDCD91" w:rsidR="0090122A" w:rsidRPr="008B7DED" w:rsidRDefault="0090122A" w:rsidP="0090122A">
      <w:r>
        <w:t xml:space="preserve">The calibrated model was then verified by extending the model simulation for an additional period that extends beyond the calibration period using climate, mining and pumping data for that period. This enabled comparison of the model generated heads with observed heads which provides greater confidence in this model to be used as a predictive tool. This approach was as defined in AGMG </w:t>
      </w:r>
      <w:r w:rsidR="00351FC4">
        <w:fldChar w:fldCharType="begin"/>
      </w:r>
      <w:r w:rsidR="001B655D">
        <w:instrText xml:space="preserve"> ADDIN EN.CITE &lt;EndNote&gt;&lt;Cite&gt;&lt;Author&gt;Barnett&lt;/Author&gt;&lt;Year&gt;2012&lt;/Year&gt;&lt;RecNum&gt;73&lt;/RecNum&gt;&lt;DisplayText&gt;(Barnett et al. 2012)&lt;/DisplayText&gt;&lt;record&gt;&lt;rec-number&gt;73&lt;/rec-number&gt;&lt;foreign-keys&gt;&lt;key app="EN" db-id="spaff0s0osz0sqe0t5a55fezradpx9psfrzt" timestamp="1747021974" guid="b010fbe8-c7b1-4ca3-ada6-c921d69d4c0c"&gt;73&lt;/key&gt;&lt;/foreign-keys&gt;&lt;ref-type name="Report"&gt;27&lt;/ref-type&gt;&lt;contributors&gt;&lt;authors&gt;&lt;author&gt;Barnett, B,&lt;/author&gt;&lt;author&gt;Townley,, LR.&lt;/author&gt;&lt;author&gt;Post, V,&lt;/author&gt;&lt;author&gt;Evans,, RE.&lt;/author&gt;&lt;author&gt;Hunt,, RJ.&lt;/author&gt;&lt;author&gt;Peeters, L,&lt;/author&gt;&lt;author&gt;Richardson, S,&lt;/author&gt;&lt;author&gt;Werner,, AD.&lt;/author&gt;&lt;author&gt;Knapton, A,&lt;/author&gt;&lt;author&gt;Boronkay, A,&lt;/author&gt;&lt;/authors&gt;&lt;/contributors&gt;&lt;titles&gt;&lt;title&gt;Australian groundwater modelling guidelines&lt;/title&gt;&lt;/titles&gt;&lt;number&gt;A2407227&lt;/number&gt;&lt;dates&gt;&lt;year&gt;2012&lt;/year&gt;&lt;/dates&gt;&lt;pub-location&gt;https://www.researchgate.net/publication/258245391_Australian_Groundwater_Modelling_Guidelines&lt;/pub-location&gt;&lt;urls&gt;&lt;related-urls&gt;&lt;url&gt;https://www.researchgate.net/publication/258245391_Australian_Groundwater_Modelling_Guidelines&lt;/url&gt;&lt;/related-urls&gt;&lt;/urls&gt;&lt;access-date&gt;12/05/2025&lt;/access-date&gt;&lt;/record&gt;&lt;/Cite&gt;&lt;/EndNote&gt;</w:instrText>
      </w:r>
      <w:r w:rsidR="00351FC4">
        <w:fldChar w:fldCharType="separate"/>
      </w:r>
      <w:r w:rsidR="00351FC4">
        <w:rPr>
          <w:noProof/>
        </w:rPr>
        <w:t>(Barnett et al. 2012)</w:t>
      </w:r>
      <w:r w:rsidR="00351FC4">
        <w:fldChar w:fldCharType="end"/>
      </w:r>
      <w:r>
        <w:t>. The verification process was based on over 6000 head observations from 341 bores. The verification responses are shown in</w:t>
      </w:r>
      <w:r w:rsidR="00805B60">
        <w:t xml:space="preserve"> </w:t>
      </w:r>
      <w:r w:rsidR="00805B60">
        <w:fldChar w:fldCharType="begin"/>
      </w:r>
      <w:r w:rsidR="00805B60">
        <w:instrText xml:space="preserve"> REF _Ref196908901 \h </w:instrText>
      </w:r>
      <w:r w:rsidR="00805B60">
        <w:fldChar w:fldCharType="separate"/>
      </w:r>
      <w:r w:rsidR="00D35BC0">
        <w:t xml:space="preserve">Figure </w:t>
      </w:r>
      <w:r w:rsidR="00D35BC0">
        <w:rPr>
          <w:noProof/>
        </w:rPr>
        <w:t>8</w:t>
      </w:r>
      <w:r w:rsidR="00D35BC0">
        <w:noBreakHyphen/>
      </w:r>
      <w:r w:rsidR="00D35BC0">
        <w:rPr>
          <w:noProof/>
        </w:rPr>
        <w:t>38</w:t>
      </w:r>
      <w:r w:rsidR="00805B60">
        <w:fldChar w:fldCharType="end"/>
      </w:r>
      <w:r>
        <w:t xml:space="preserve"> to</w:t>
      </w:r>
      <w:r w:rsidR="00805B60">
        <w:t xml:space="preserve"> </w:t>
      </w:r>
      <w:r w:rsidR="00DB36B7">
        <w:fldChar w:fldCharType="begin"/>
      </w:r>
      <w:r w:rsidR="00DB36B7">
        <w:instrText xml:space="preserve"> REF _Ref196908949 \h </w:instrText>
      </w:r>
      <w:r w:rsidR="00DB36B7">
        <w:fldChar w:fldCharType="separate"/>
      </w:r>
      <w:r w:rsidR="00D35BC0">
        <w:t xml:space="preserve">Figure </w:t>
      </w:r>
      <w:r w:rsidR="00D35BC0">
        <w:rPr>
          <w:noProof/>
        </w:rPr>
        <w:t>8</w:t>
      </w:r>
      <w:r w:rsidR="00D35BC0">
        <w:noBreakHyphen/>
      </w:r>
      <w:r w:rsidR="00D35BC0">
        <w:rPr>
          <w:noProof/>
        </w:rPr>
        <w:t>41</w:t>
      </w:r>
      <w:r w:rsidR="00DB36B7">
        <w:fldChar w:fldCharType="end"/>
      </w:r>
      <w:r>
        <w:t>.</w:t>
      </w:r>
    </w:p>
    <w:p w14:paraId="56025568" w14:textId="524AF6A7" w:rsidR="0090122A" w:rsidRDefault="0090122A" w:rsidP="0090122A">
      <w:r>
        <w:t xml:space="preserve">There are extensive sets of hydrographs and contour plots generated for model calibration. For the purpose of demonstration here, examples of results (hydrographs and contour plots) from selected mine domains are presented here. The full set of results can be referred to in </w:t>
      </w:r>
      <w:r w:rsidR="003A1C41">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3A1C41">
        <w:fldChar w:fldCharType="separate"/>
      </w:r>
      <w:r w:rsidR="003A1C41">
        <w:rPr>
          <w:noProof/>
        </w:rPr>
        <w:t>(GHD 2025b)</w:t>
      </w:r>
      <w:r w:rsidR="003A1C41">
        <w:fldChar w:fldCharType="end"/>
      </w:r>
      <w:r w:rsidR="003A1C41">
        <w:t xml:space="preserve"> </w:t>
      </w:r>
      <w:r w:rsidR="00743CBA">
        <w:t>(</w:t>
      </w:r>
      <w:r w:rsidRPr="00743CBA">
        <w:t xml:space="preserve">Appendix </w:t>
      </w:r>
      <w:r w:rsidR="00743CBA">
        <w:t>C – Technical Reports)</w:t>
      </w:r>
      <w:r>
        <w:t>. These figures show the calibration period of 1960 to 2021 and the verification period of 2021 to 2023.</w:t>
      </w:r>
    </w:p>
    <w:p w14:paraId="32936274" w14:textId="368F1701" w:rsidR="0090122A" w:rsidRDefault="00F158EF" w:rsidP="00ED69BB">
      <w:pPr>
        <w:pStyle w:val="ListParagraph"/>
        <w:numPr>
          <w:ilvl w:val="0"/>
          <w:numId w:val="75"/>
        </w:numPr>
      </w:pPr>
      <w:r>
        <w:fldChar w:fldCharType="begin"/>
      </w:r>
      <w:r>
        <w:instrText xml:space="preserve"> REF _Ref196908901 \h </w:instrText>
      </w:r>
      <w:r>
        <w:fldChar w:fldCharType="separate"/>
      </w:r>
      <w:r w:rsidR="00D35BC0">
        <w:t xml:space="preserve">Figure </w:t>
      </w:r>
      <w:r w:rsidR="00D35BC0">
        <w:rPr>
          <w:noProof/>
        </w:rPr>
        <w:t>8</w:t>
      </w:r>
      <w:r w:rsidR="00D35BC0">
        <w:noBreakHyphen/>
      </w:r>
      <w:r w:rsidR="00D35BC0">
        <w:rPr>
          <w:noProof/>
        </w:rPr>
        <w:t>38</w:t>
      </w:r>
      <w:r>
        <w:fldChar w:fldCharType="end"/>
      </w:r>
      <w:r w:rsidR="0090122A">
        <w:t xml:space="preserve"> - Calibration hydrograph and contour plot for HHF.</w:t>
      </w:r>
    </w:p>
    <w:p w14:paraId="5B34D6A7" w14:textId="10062572" w:rsidR="0090122A" w:rsidRDefault="00F158EF" w:rsidP="00ED69BB">
      <w:pPr>
        <w:pStyle w:val="ListParagraph"/>
        <w:numPr>
          <w:ilvl w:val="0"/>
          <w:numId w:val="75"/>
        </w:numPr>
      </w:pPr>
      <w:r>
        <w:fldChar w:fldCharType="begin"/>
      </w:r>
      <w:r>
        <w:instrText xml:space="preserve"> REF _Ref196908910 \h </w:instrText>
      </w:r>
      <w:r>
        <w:fldChar w:fldCharType="separate"/>
      </w:r>
      <w:r w:rsidR="00D35BC0">
        <w:t xml:space="preserve">Figure </w:t>
      </w:r>
      <w:r w:rsidR="00D35BC0">
        <w:rPr>
          <w:noProof/>
        </w:rPr>
        <w:t>8</w:t>
      </w:r>
      <w:r w:rsidR="00D35BC0">
        <w:noBreakHyphen/>
      </w:r>
      <w:r w:rsidR="00D35BC0">
        <w:rPr>
          <w:noProof/>
        </w:rPr>
        <w:t>39</w:t>
      </w:r>
      <w:r>
        <w:fldChar w:fldCharType="end"/>
      </w:r>
      <w:r w:rsidR="0090122A">
        <w:t xml:space="preserve"> - Calibration hydrograph and contour plot for Yallourn Coal.</w:t>
      </w:r>
    </w:p>
    <w:p w14:paraId="151BAEB2" w14:textId="29214B64" w:rsidR="0090122A" w:rsidRDefault="00805B60" w:rsidP="00ED69BB">
      <w:pPr>
        <w:pStyle w:val="ListParagraph"/>
        <w:numPr>
          <w:ilvl w:val="0"/>
          <w:numId w:val="75"/>
        </w:numPr>
      </w:pPr>
      <w:r>
        <w:fldChar w:fldCharType="begin"/>
      </w:r>
      <w:r>
        <w:instrText xml:space="preserve"> REF _Ref196908941 \h </w:instrText>
      </w:r>
      <w:r>
        <w:fldChar w:fldCharType="separate"/>
      </w:r>
      <w:r w:rsidR="00D35BC0">
        <w:t xml:space="preserve">Figure </w:t>
      </w:r>
      <w:r w:rsidR="00D35BC0">
        <w:rPr>
          <w:noProof/>
        </w:rPr>
        <w:t>8</w:t>
      </w:r>
      <w:r w:rsidR="00D35BC0">
        <w:noBreakHyphen/>
      </w:r>
      <w:r w:rsidR="00D35BC0">
        <w:rPr>
          <w:noProof/>
        </w:rPr>
        <w:t>40</w:t>
      </w:r>
      <w:r>
        <w:fldChar w:fldCharType="end"/>
      </w:r>
      <w:r w:rsidR="0090122A">
        <w:t xml:space="preserve"> - Calibration hydrograph and contour plot for Yallourn Interseam.</w:t>
      </w:r>
    </w:p>
    <w:p w14:paraId="620996F6" w14:textId="712F3FFC" w:rsidR="0090122A" w:rsidRDefault="00805B60" w:rsidP="00ED69BB">
      <w:pPr>
        <w:pStyle w:val="ListParagraph"/>
        <w:numPr>
          <w:ilvl w:val="0"/>
          <w:numId w:val="75"/>
        </w:numPr>
      </w:pPr>
      <w:r>
        <w:fldChar w:fldCharType="begin"/>
      </w:r>
      <w:r>
        <w:instrText xml:space="preserve"> REF _Ref196908949 \h </w:instrText>
      </w:r>
      <w:r>
        <w:fldChar w:fldCharType="separate"/>
      </w:r>
      <w:r w:rsidR="00D35BC0">
        <w:t xml:space="preserve">Figure </w:t>
      </w:r>
      <w:r w:rsidR="00D35BC0">
        <w:rPr>
          <w:noProof/>
        </w:rPr>
        <w:t>8</w:t>
      </w:r>
      <w:r w:rsidR="00D35BC0">
        <w:noBreakHyphen/>
      </w:r>
      <w:r w:rsidR="00D35BC0">
        <w:rPr>
          <w:noProof/>
        </w:rPr>
        <w:t>41</w:t>
      </w:r>
      <w:r>
        <w:fldChar w:fldCharType="end"/>
      </w:r>
      <w:r w:rsidR="0090122A">
        <w:t xml:space="preserve"> - Calibration hydrograph and contour plot for M1A Formation.</w:t>
      </w:r>
    </w:p>
    <w:p w14:paraId="24F15354" w14:textId="39965E73" w:rsidR="0090122A" w:rsidRDefault="0090122A" w:rsidP="0090122A">
      <w:pPr>
        <w:rPr>
          <w:noProof/>
        </w:rPr>
      </w:pPr>
      <w:r>
        <w:rPr>
          <w:noProof/>
        </w:rPr>
        <w:t xml:space="preserve">The groundwater responses in the upstream reach (upstream of the engineered MRD ) has been been a key area to calibrate due to the geological features in this area, along with the historical performance of the area (June 2021 Mine Incident). The calibrated results for this area covering the HHF , Yallourn Interseam and M1A Interseam layers are presented in </w:t>
      </w:r>
      <w:r w:rsidR="00FC73AF">
        <w:rPr>
          <w:noProof/>
        </w:rPr>
        <w:fldChar w:fldCharType="begin"/>
      </w:r>
      <w:r w:rsidR="00FC73AF">
        <w:rPr>
          <w:noProof/>
        </w:rPr>
        <w:instrText xml:space="preserve"> REF _Ref196909027 \h </w:instrText>
      </w:r>
      <w:r w:rsidR="00FC73AF">
        <w:rPr>
          <w:noProof/>
        </w:rPr>
      </w:r>
      <w:r w:rsidR="00FC73AF">
        <w:rPr>
          <w:noProof/>
        </w:rPr>
        <w:fldChar w:fldCharType="separate"/>
      </w:r>
      <w:r w:rsidR="00D35BC0">
        <w:t xml:space="preserve">Figure </w:t>
      </w:r>
      <w:r w:rsidR="00D35BC0">
        <w:rPr>
          <w:noProof/>
        </w:rPr>
        <w:t>8</w:t>
      </w:r>
      <w:r w:rsidR="00D35BC0">
        <w:noBreakHyphen/>
      </w:r>
      <w:r w:rsidR="00D35BC0">
        <w:rPr>
          <w:noProof/>
        </w:rPr>
        <w:t>42</w:t>
      </w:r>
      <w:r w:rsidR="00FC73AF">
        <w:rPr>
          <w:noProof/>
        </w:rPr>
        <w:fldChar w:fldCharType="end"/>
      </w:r>
      <w:r>
        <w:rPr>
          <w:noProof/>
        </w:rPr>
        <w:t xml:space="preserve">, </w:t>
      </w:r>
      <w:r w:rsidR="00FC73AF">
        <w:rPr>
          <w:noProof/>
        </w:rPr>
        <w:fldChar w:fldCharType="begin"/>
      </w:r>
      <w:r w:rsidR="00FC73AF">
        <w:rPr>
          <w:noProof/>
        </w:rPr>
        <w:instrText xml:space="preserve"> REF _Ref196909029 \h </w:instrText>
      </w:r>
      <w:r w:rsidR="00FC73AF">
        <w:rPr>
          <w:noProof/>
        </w:rPr>
      </w:r>
      <w:r w:rsidR="00FC73AF">
        <w:rPr>
          <w:noProof/>
        </w:rPr>
        <w:fldChar w:fldCharType="separate"/>
      </w:r>
      <w:r w:rsidR="00D35BC0">
        <w:t xml:space="preserve">Figure </w:t>
      </w:r>
      <w:r w:rsidR="00D35BC0">
        <w:rPr>
          <w:noProof/>
        </w:rPr>
        <w:t>8</w:t>
      </w:r>
      <w:r w:rsidR="00D35BC0">
        <w:noBreakHyphen/>
      </w:r>
      <w:r w:rsidR="00D35BC0">
        <w:rPr>
          <w:noProof/>
        </w:rPr>
        <w:t>43</w:t>
      </w:r>
      <w:r w:rsidR="00FC73AF">
        <w:rPr>
          <w:noProof/>
        </w:rPr>
        <w:fldChar w:fldCharType="end"/>
      </w:r>
      <w:r>
        <w:rPr>
          <w:noProof/>
        </w:rPr>
        <w:t xml:space="preserve"> and </w:t>
      </w:r>
      <w:r w:rsidR="00FC73AF">
        <w:rPr>
          <w:noProof/>
        </w:rPr>
        <w:fldChar w:fldCharType="begin"/>
      </w:r>
      <w:r w:rsidR="00FC73AF">
        <w:rPr>
          <w:noProof/>
        </w:rPr>
        <w:instrText xml:space="preserve"> REF _Ref196909041 \h </w:instrText>
      </w:r>
      <w:r w:rsidR="00FC73AF">
        <w:rPr>
          <w:noProof/>
        </w:rPr>
      </w:r>
      <w:r w:rsidR="00FC73AF">
        <w:rPr>
          <w:noProof/>
        </w:rPr>
        <w:fldChar w:fldCharType="separate"/>
      </w:r>
      <w:r w:rsidR="00D35BC0">
        <w:t xml:space="preserve">Figure </w:t>
      </w:r>
      <w:r w:rsidR="00D35BC0">
        <w:rPr>
          <w:noProof/>
        </w:rPr>
        <w:t>8</w:t>
      </w:r>
      <w:r w:rsidR="00D35BC0">
        <w:noBreakHyphen/>
      </w:r>
      <w:r w:rsidR="00D35BC0">
        <w:rPr>
          <w:noProof/>
        </w:rPr>
        <w:t>44</w:t>
      </w:r>
      <w:r w:rsidR="00FC73AF">
        <w:rPr>
          <w:noProof/>
        </w:rPr>
        <w:fldChar w:fldCharType="end"/>
      </w:r>
      <w:r>
        <w:rPr>
          <w:noProof/>
        </w:rPr>
        <w:t>.</w:t>
      </w:r>
    </w:p>
    <w:p w14:paraId="59168FEF" w14:textId="0D85F2A5" w:rsidR="0090122A" w:rsidRDefault="0090122A" w:rsidP="0090122A">
      <w:pPr>
        <w:rPr>
          <w:noProof/>
        </w:rPr>
      </w:pPr>
      <w:r>
        <w:rPr>
          <w:noProof/>
        </w:rPr>
        <w:t xml:space="preserve">Groundwater responses in YEF Latrobe River Batters (YEF North) have been somewhat unique due to changes induced following the 2007 Latrobe River failure into the open pit. The calibrated results for HHF and Yallourn Interseam area presented </w:t>
      </w:r>
      <w:r w:rsidR="002B2D94">
        <w:rPr>
          <w:noProof/>
        </w:rPr>
        <w:t>below</w:t>
      </w:r>
      <w:r>
        <w:rPr>
          <w:noProof/>
        </w:rPr>
        <w:t>.</w:t>
      </w:r>
    </w:p>
    <w:p w14:paraId="519CBC88" w14:textId="7D4D1847" w:rsidR="0090122A" w:rsidRPr="0040382E" w:rsidRDefault="003E01C4" w:rsidP="0090122A">
      <w:pPr>
        <w:rPr>
          <w:noProof/>
        </w:rPr>
        <w:sectPr w:rsidR="0090122A" w:rsidRPr="0040382E" w:rsidSect="0090122A">
          <w:pgSz w:w="11910" w:h="16840"/>
          <w:pgMar w:top="1134" w:right="567" w:bottom="1315" w:left="567" w:header="720" w:footer="356" w:gutter="0"/>
          <w:cols w:space="709"/>
          <w:titlePg/>
          <w:docGrid w:linePitch="299"/>
        </w:sectPr>
      </w:pPr>
      <w:r>
        <w:rPr>
          <w:noProof/>
          <w:highlight w:val="yellow"/>
        </w:rPr>
        <w:fldChar w:fldCharType="begin"/>
      </w:r>
      <w:r>
        <w:rPr>
          <w:noProof/>
        </w:rPr>
        <w:instrText xml:space="preserve"> REF _Ref196909041 \h </w:instrText>
      </w:r>
      <w:r>
        <w:rPr>
          <w:noProof/>
          <w:highlight w:val="yellow"/>
        </w:rPr>
      </w:r>
      <w:r>
        <w:rPr>
          <w:noProof/>
          <w:highlight w:val="yellow"/>
        </w:rPr>
        <w:fldChar w:fldCharType="separate"/>
      </w:r>
      <w:r w:rsidR="00D35BC0">
        <w:t xml:space="preserve">Figure </w:t>
      </w:r>
      <w:r w:rsidR="00D35BC0">
        <w:rPr>
          <w:noProof/>
        </w:rPr>
        <w:t>8</w:t>
      </w:r>
      <w:r w:rsidR="00D35BC0">
        <w:noBreakHyphen/>
      </w:r>
      <w:r w:rsidR="00D35BC0">
        <w:rPr>
          <w:noProof/>
        </w:rPr>
        <w:t>44</w:t>
      </w:r>
      <w:r>
        <w:rPr>
          <w:noProof/>
          <w:highlight w:val="yellow"/>
        </w:rPr>
        <w:fldChar w:fldCharType="end"/>
      </w:r>
      <w:r>
        <w:rPr>
          <w:noProof/>
        </w:rPr>
        <w:t xml:space="preserve"> </w:t>
      </w:r>
      <w:r w:rsidR="0090122A">
        <w:rPr>
          <w:noProof/>
        </w:rPr>
        <w:t>presents the M1A Interseam calibration for select bores in YEF and comparing them to YNOC bores. These show the influence of the horizontal flow barrier along the northern boundary of YEF and the groundwater divide with YNOC.</w:t>
      </w:r>
    </w:p>
    <w:p w14:paraId="04F99F27" w14:textId="77777777" w:rsidR="0090122A" w:rsidRDefault="0090122A" w:rsidP="00050C52">
      <w:pPr>
        <w:jc w:val="center"/>
      </w:pPr>
      <w:r w:rsidRPr="00A1296B">
        <w:rPr>
          <w:noProof/>
        </w:rPr>
        <w:drawing>
          <wp:inline distT="0" distB="0" distL="0" distR="0" wp14:anchorId="00B0C943" wp14:editId="77CA0E16">
            <wp:extent cx="9360000" cy="4887381"/>
            <wp:effectExtent l="0" t="0" r="0" b="8890"/>
            <wp:docPr id="184692635"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230702" name="Picture 1" descr="A map of a city&#10;&#10;AI-generated content may be incorrect."/>
                    <pic:cNvPicPr/>
                  </pic:nvPicPr>
                  <pic:blipFill>
                    <a:blip r:embed="rId105"/>
                    <a:stretch>
                      <a:fillRect/>
                    </a:stretch>
                  </pic:blipFill>
                  <pic:spPr>
                    <a:xfrm>
                      <a:off x="0" y="0"/>
                      <a:ext cx="9360000" cy="4887381"/>
                    </a:xfrm>
                    <a:prstGeom prst="rect">
                      <a:avLst/>
                    </a:prstGeom>
                  </pic:spPr>
                </pic:pic>
              </a:graphicData>
            </a:graphic>
          </wp:inline>
        </w:drawing>
      </w:r>
    </w:p>
    <w:p w14:paraId="775B444D" w14:textId="1249B9AC" w:rsidR="0090122A" w:rsidRDefault="0090122A" w:rsidP="0090122A">
      <w:pPr>
        <w:pStyle w:val="Caption"/>
      </w:pPr>
      <w:bookmarkStart w:id="377" w:name="_Ref196908901"/>
      <w:bookmarkStart w:id="378" w:name="_Toc21012553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8</w:t>
      </w:r>
      <w:r w:rsidR="00946086">
        <w:fldChar w:fldCharType="end"/>
      </w:r>
      <w:bookmarkEnd w:id="377"/>
      <w:r w:rsidR="00050C52">
        <w:t>:</w:t>
      </w:r>
      <w:r>
        <w:t xml:space="preserve"> Calibration </w:t>
      </w:r>
      <w:r w:rsidR="00FF4E0D">
        <w:t>H</w:t>
      </w:r>
      <w:r>
        <w:t xml:space="preserve">ydrographs (select bores) and </w:t>
      </w:r>
      <w:r w:rsidR="00FF4E0D">
        <w:t>C</w:t>
      </w:r>
      <w:r>
        <w:t xml:space="preserve">ontour </w:t>
      </w:r>
      <w:r w:rsidR="00FF4E0D">
        <w:t>P</w:t>
      </w:r>
      <w:r>
        <w:t>lot – HHF</w:t>
      </w:r>
      <w:r w:rsidR="003501FB">
        <w:t xml:space="preserve"> </w:t>
      </w:r>
      <w:r w:rsidR="004070D0">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4070D0">
        <w:fldChar w:fldCharType="separate"/>
      </w:r>
      <w:r w:rsidR="001C7E15">
        <w:rPr>
          <w:noProof/>
        </w:rPr>
        <w:t>(GHD 2025b)</w:t>
      </w:r>
      <w:bookmarkEnd w:id="378"/>
      <w:r w:rsidR="004070D0">
        <w:fldChar w:fldCharType="end"/>
      </w:r>
    </w:p>
    <w:p w14:paraId="69BB0883" w14:textId="77777777" w:rsidR="0090122A" w:rsidRDefault="0090122A" w:rsidP="00050C52">
      <w:pPr>
        <w:jc w:val="center"/>
      </w:pPr>
      <w:r w:rsidRPr="00E45A98">
        <w:rPr>
          <w:noProof/>
        </w:rPr>
        <w:drawing>
          <wp:inline distT="0" distB="0" distL="0" distR="0" wp14:anchorId="5A506AD8" wp14:editId="41507BB6">
            <wp:extent cx="9360000" cy="5059683"/>
            <wp:effectExtent l="0" t="0" r="0" b="7620"/>
            <wp:docPr id="1418849133" name="Picture 1" descr="A map of a land with a map of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859698" name="Picture 1" descr="A map of a land with a map of land&#10;&#10;AI-generated content may be incorrect."/>
                    <pic:cNvPicPr/>
                  </pic:nvPicPr>
                  <pic:blipFill>
                    <a:blip r:embed="rId106"/>
                    <a:stretch>
                      <a:fillRect/>
                    </a:stretch>
                  </pic:blipFill>
                  <pic:spPr>
                    <a:xfrm>
                      <a:off x="0" y="0"/>
                      <a:ext cx="9360000" cy="5059683"/>
                    </a:xfrm>
                    <a:prstGeom prst="rect">
                      <a:avLst/>
                    </a:prstGeom>
                  </pic:spPr>
                </pic:pic>
              </a:graphicData>
            </a:graphic>
          </wp:inline>
        </w:drawing>
      </w:r>
    </w:p>
    <w:p w14:paraId="474270D7" w14:textId="04A50F98" w:rsidR="0090122A" w:rsidRDefault="0090122A" w:rsidP="0090122A">
      <w:pPr>
        <w:pStyle w:val="Caption"/>
        <w:rPr>
          <w:noProof/>
        </w:rPr>
      </w:pPr>
      <w:bookmarkStart w:id="379" w:name="_Ref196908910"/>
      <w:bookmarkStart w:id="380" w:name="_Toc21012553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9</w:t>
      </w:r>
      <w:r w:rsidR="00946086">
        <w:fldChar w:fldCharType="end"/>
      </w:r>
      <w:bookmarkEnd w:id="379"/>
      <w:r w:rsidR="00050C52">
        <w:t>:</w:t>
      </w:r>
      <w:r>
        <w:t xml:space="preserve"> Calibration </w:t>
      </w:r>
      <w:r w:rsidR="00FF4E0D">
        <w:t>H</w:t>
      </w:r>
      <w:r>
        <w:t xml:space="preserve">ydrographs (select bores) and </w:t>
      </w:r>
      <w:r w:rsidR="00FF4E0D">
        <w:t>C</w:t>
      </w:r>
      <w:r>
        <w:t xml:space="preserve">ontour </w:t>
      </w:r>
      <w:r w:rsidR="00FF4E0D">
        <w:t>P</w:t>
      </w:r>
      <w:r>
        <w:t>lot – Yallourn Coal (upper)</w:t>
      </w:r>
      <w:r w:rsidR="006E7CAA">
        <w:t xml:space="preserve"> </w:t>
      </w:r>
      <w:r w:rsidR="006E7CAA">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6E7CAA">
        <w:fldChar w:fldCharType="separate"/>
      </w:r>
      <w:r w:rsidR="001C7E15">
        <w:rPr>
          <w:noProof/>
        </w:rPr>
        <w:t>(GHD 2025b)</w:t>
      </w:r>
      <w:bookmarkEnd w:id="380"/>
      <w:r w:rsidR="006E7CAA">
        <w:fldChar w:fldCharType="end"/>
      </w:r>
    </w:p>
    <w:p w14:paraId="3CAADEAC" w14:textId="77777777" w:rsidR="0090122A" w:rsidRDefault="0090122A" w:rsidP="00050C52">
      <w:pPr>
        <w:jc w:val="center"/>
      </w:pPr>
      <w:r w:rsidRPr="00B67E6F">
        <w:rPr>
          <w:noProof/>
        </w:rPr>
        <w:drawing>
          <wp:inline distT="0" distB="0" distL="0" distR="0" wp14:anchorId="1252FB33" wp14:editId="63F9EEB6">
            <wp:extent cx="9360000" cy="5051428"/>
            <wp:effectExtent l="0" t="0" r="0" b="0"/>
            <wp:docPr id="1339748291" name="Picture 1"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3339" name="Picture 1" descr="A close-up of a map&#10;&#10;AI-generated content may be incorrect."/>
                    <pic:cNvPicPr/>
                  </pic:nvPicPr>
                  <pic:blipFill>
                    <a:blip r:embed="rId107"/>
                    <a:stretch>
                      <a:fillRect/>
                    </a:stretch>
                  </pic:blipFill>
                  <pic:spPr>
                    <a:xfrm>
                      <a:off x="0" y="0"/>
                      <a:ext cx="9360000" cy="5051428"/>
                    </a:xfrm>
                    <a:prstGeom prst="rect">
                      <a:avLst/>
                    </a:prstGeom>
                  </pic:spPr>
                </pic:pic>
              </a:graphicData>
            </a:graphic>
          </wp:inline>
        </w:drawing>
      </w:r>
    </w:p>
    <w:p w14:paraId="022D310C" w14:textId="726EFFB3" w:rsidR="0090122A" w:rsidRDefault="0090122A" w:rsidP="0090122A">
      <w:pPr>
        <w:pStyle w:val="Caption"/>
        <w:rPr>
          <w:noProof/>
        </w:rPr>
      </w:pPr>
      <w:bookmarkStart w:id="381" w:name="_Ref196908941"/>
      <w:bookmarkStart w:id="382" w:name="_Toc21012553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0</w:t>
      </w:r>
      <w:r w:rsidR="00946086">
        <w:fldChar w:fldCharType="end"/>
      </w:r>
      <w:bookmarkEnd w:id="381"/>
      <w:r w:rsidR="00050C52">
        <w:t>:</w:t>
      </w:r>
      <w:r>
        <w:t xml:space="preserve"> Calibration </w:t>
      </w:r>
      <w:r w:rsidR="00FF4E0D">
        <w:t>H</w:t>
      </w:r>
      <w:r>
        <w:t xml:space="preserve">ydrographs (select bores) and </w:t>
      </w:r>
      <w:r w:rsidR="00FF4E0D">
        <w:t>C</w:t>
      </w:r>
      <w:r>
        <w:t xml:space="preserve">ontour </w:t>
      </w:r>
      <w:r w:rsidR="00FF4E0D">
        <w:t>P</w:t>
      </w:r>
      <w:r>
        <w:t>lot – Yallourn Interseam</w:t>
      </w:r>
      <w:r w:rsidR="003501FB">
        <w:t xml:space="preserve"> </w:t>
      </w:r>
      <w:r w:rsidR="00A20234">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A20234">
        <w:fldChar w:fldCharType="separate"/>
      </w:r>
      <w:r w:rsidR="001C7E15">
        <w:rPr>
          <w:noProof/>
        </w:rPr>
        <w:t>(GHD 2025b)</w:t>
      </w:r>
      <w:bookmarkEnd w:id="382"/>
      <w:r w:rsidR="00A20234">
        <w:fldChar w:fldCharType="end"/>
      </w:r>
    </w:p>
    <w:p w14:paraId="391B9219" w14:textId="77777777" w:rsidR="0090122A" w:rsidRDefault="0090122A" w:rsidP="00050C52">
      <w:pPr>
        <w:jc w:val="center"/>
      </w:pPr>
      <w:r w:rsidRPr="00313C31">
        <w:rPr>
          <w:noProof/>
        </w:rPr>
        <w:drawing>
          <wp:inline distT="0" distB="0" distL="0" distR="0" wp14:anchorId="607B941B" wp14:editId="0DBF610B">
            <wp:extent cx="9360000" cy="5039047"/>
            <wp:effectExtent l="0" t="0" r="0" b="9525"/>
            <wp:docPr id="1997156722"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72506" name="Picture 1" descr="A screenshot of a map&#10;&#10;AI-generated content may be incorrect."/>
                    <pic:cNvPicPr/>
                  </pic:nvPicPr>
                  <pic:blipFill>
                    <a:blip r:embed="rId108"/>
                    <a:stretch>
                      <a:fillRect/>
                    </a:stretch>
                  </pic:blipFill>
                  <pic:spPr>
                    <a:xfrm>
                      <a:off x="0" y="0"/>
                      <a:ext cx="9360000" cy="5039047"/>
                    </a:xfrm>
                    <a:prstGeom prst="rect">
                      <a:avLst/>
                    </a:prstGeom>
                  </pic:spPr>
                </pic:pic>
              </a:graphicData>
            </a:graphic>
          </wp:inline>
        </w:drawing>
      </w:r>
    </w:p>
    <w:p w14:paraId="71C090A3" w14:textId="1BAD2BDC" w:rsidR="0090122A" w:rsidRDefault="0090122A" w:rsidP="0090122A">
      <w:pPr>
        <w:pStyle w:val="Caption"/>
      </w:pPr>
      <w:bookmarkStart w:id="383" w:name="_Ref196908949"/>
      <w:bookmarkStart w:id="384" w:name="_Toc21012554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1</w:t>
      </w:r>
      <w:r w:rsidR="00946086">
        <w:fldChar w:fldCharType="end"/>
      </w:r>
      <w:bookmarkEnd w:id="383"/>
      <w:r w:rsidR="00050C52">
        <w:t>:</w:t>
      </w:r>
      <w:r>
        <w:t xml:space="preserve"> Calibration </w:t>
      </w:r>
      <w:r w:rsidR="00FF4E0D">
        <w:t>H</w:t>
      </w:r>
      <w:r>
        <w:t xml:space="preserve">ydrographs (select bores) and </w:t>
      </w:r>
      <w:r w:rsidR="00FF4E0D">
        <w:t>C</w:t>
      </w:r>
      <w:r>
        <w:t xml:space="preserve">ontour </w:t>
      </w:r>
      <w:r w:rsidR="00FF4E0D">
        <w:t>P</w:t>
      </w:r>
      <w:r>
        <w:t>lot – M1A Interseam</w:t>
      </w:r>
      <w:r w:rsidR="003501FB">
        <w:t xml:space="preserve"> </w:t>
      </w:r>
      <w:r w:rsidR="00A20234">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A20234">
        <w:fldChar w:fldCharType="separate"/>
      </w:r>
      <w:r w:rsidR="001C7E15">
        <w:rPr>
          <w:noProof/>
        </w:rPr>
        <w:t>(GHD 2025b)</w:t>
      </w:r>
      <w:bookmarkEnd w:id="384"/>
      <w:r w:rsidR="00A20234">
        <w:fldChar w:fldCharType="end"/>
      </w:r>
    </w:p>
    <w:p w14:paraId="0379A8F7" w14:textId="77777777" w:rsidR="0090122A" w:rsidRDefault="0090122A" w:rsidP="0090122A">
      <w:pPr>
        <w:sectPr w:rsidR="0090122A" w:rsidSect="0090122A">
          <w:pgSz w:w="16840" w:h="11910" w:orient="landscape"/>
          <w:pgMar w:top="1276" w:right="567" w:bottom="1559" w:left="567" w:header="720" w:footer="357" w:gutter="0"/>
          <w:cols w:space="709"/>
          <w:titlePg/>
          <w:docGrid w:linePitch="299"/>
        </w:sectPr>
      </w:pPr>
    </w:p>
    <w:p w14:paraId="7EE5D343" w14:textId="345019B2" w:rsidR="0090122A" w:rsidRDefault="0090122A" w:rsidP="00050C52">
      <w:pPr>
        <w:jc w:val="center"/>
        <w:rPr>
          <w:noProof/>
        </w:rPr>
      </w:pPr>
      <w:r w:rsidRPr="00647F37">
        <w:rPr>
          <w:noProof/>
        </w:rPr>
        <w:drawing>
          <wp:inline distT="0" distB="0" distL="0" distR="0" wp14:anchorId="5C894BDA" wp14:editId="3CAE5115">
            <wp:extent cx="9360000" cy="4512791"/>
            <wp:effectExtent l="0" t="0" r="0" b="2540"/>
            <wp:docPr id="76934643" name="Picture 1" descr="A map of a ter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851670" name="Picture 1" descr="A map of a terrain&#10;&#10;AI-generated content may be incorrect."/>
                    <pic:cNvPicPr/>
                  </pic:nvPicPr>
                  <pic:blipFill>
                    <a:blip r:embed="rId109"/>
                    <a:stretch>
                      <a:fillRect/>
                    </a:stretch>
                  </pic:blipFill>
                  <pic:spPr>
                    <a:xfrm>
                      <a:off x="0" y="0"/>
                      <a:ext cx="9360000" cy="4512791"/>
                    </a:xfrm>
                    <a:prstGeom prst="rect">
                      <a:avLst/>
                    </a:prstGeom>
                  </pic:spPr>
                </pic:pic>
              </a:graphicData>
            </a:graphic>
          </wp:inline>
        </w:drawing>
      </w:r>
    </w:p>
    <w:p w14:paraId="1AA60E47" w14:textId="488A1557" w:rsidR="0090122A" w:rsidRPr="0040483E" w:rsidRDefault="0090122A" w:rsidP="003501FB">
      <w:pPr>
        <w:pStyle w:val="Caption"/>
        <w:sectPr w:rsidR="0090122A" w:rsidRPr="0040483E" w:rsidSect="0090122A">
          <w:pgSz w:w="16840" w:h="11910" w:orient="landscape"/>
          <w:pgMar w:top="1276" w:right="567" w:bottom="1559" w:left="567" w:header="720" w:footer="357" w:gutter="0"/>
          <w:cols w:space="709"/>
          <w:titlePg/>
          <w:docGrid w:linePitch="299"/>
        </w:sectPr>
      </w:pPr>
      <w:bookmarkStart w:id="385" w:name="_Ref196909027"/>
      <w:bookmarkStart w:id="386" w:name="_Toc21012554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2</w:t>
      </w:r>
      <w:r w:rsidR="00946086">
        <w:fldChar w:fldCharType="end"/>
      </w:r>
      <w:bookmarkEnd w:id="385"/>
      <w:r w:rsidR="00050C52">
        <w:t>:</w:t>
      </w:r>
      <w:r>
        <w:t xml:space="preserve"> Calibration </w:t>
      </w:r>
      <w:r w:rsidR="00FF4E0D">
        <w:t>H</w:t>
      </w:r>
      <w:r>
        <w:t xml:space="preserve">ydrographs &amp; </w:t>
      </w:r>
      <w:r w:rsidR="00FF4E0D">
        <w:t>C</w:t>
      </w:r>
      <w:r>
        <w:t xml:space="preserve">ontour </w:t>
      </w:r>
      <w:r w:rsidR="00FF4E0D">
        <w:t>P</w:t>
      </w:r>
      <w:r>
        <w:t>lot – HHF, MRD Upstream</w:t>
      </w:r>
      <w:r w:rsidR="003501FB">
        <w:t xml:space="preserve"> </w:t>
      </w:r>
      <w:r w:rsidR="004A04E5">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4A04E5">
        <w:fldChar w:fldCharType="separate"/>
      </w:r>
      <w:r w:rsidR="001C7E15">
        <w:rPr>
          <w:noProof/>
        </w:rPr>
        <w:t>(GHD 2025b)</w:t>
      </w:r>
      <w:bookmarkEnd w:id="386"/>
      <w:r w:rsidR="004A04E5">
        <w:fldChar w:fldCharType="end"/>
      </w:r>
    </w:p>
    <w:p w14:paraId="61215701" w14:textId="77777777" w:rsidR="0090122A" w:rsidRDefault="0090122A" w:rsidP="00050C52">
      <w:pPr>
        <w:jc w:val="center"/>
      </w:pPr>
      <w:r w:rsidRPr="000370D0">
        <w:rPr>
          <w:noProof/>
        </w:rPr>
        <w:drawing>
          <wp:inline distT="0" distB="0" distL="0" distR="0" wp14:anchorId="39D02D48" wp14:editId="61A8ADC6">
            <wp:extent cx="9360000" cy="4884286"/>
            <wp:effectExtent l="0" t="0" r="0" b="0"/>
            <wp:docPr id="1856019270" name="Picture 1"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197248" name="Picture 1" descr="A close-up of a map&#10;&#10;AI-generated content may be incorrect."/>
                    <pic:cNvPicPr/>
                  </pic:nvPicPr>
                  <pic:blipFill>
                    <a:blip r:embed="rId110"/>
                    <a:stretch>
                      <a:fillRect/>
                    </a:stretch>
                  </pic:blipFill>
                  <pic:spPr>
                    <a:xfrm>
                      <a:off x="0" y="0"/>
                      <a:ext cx="9360000" cy="4884286"/>
                    </a:xfrm>
                    <a:prstGeom prst="rect">
                      <a:avLst/>
                    </a:prstGeom>
                  </pic:spPr>
                </pic:pic>
              </a:graphicData>
            </a:graphic>
          </wp:inline>
        </w:drawing>
      </w:r>
    </w:p>
    <w:p w14:paraId="57139E0C" w14:textId="4D4DF659" w:rsidR="0090122A" w:rsidRDefault="0090122A" w:rsidP="0090122A">
      <w:pPr>
        <w:pStyle w:val="Caption"/>
      </w:pPr>
      <w:bookmarkStart w:id="387" w:name="_Ref196909029"/>
      <w:bookmarkStart w:id="388" w:name="_Toc21012554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3</w:t>
      </w:r>
      <w:r w:rsidR="00946086">
        <w:fldChar w:fldCharType="end"/>
      </w:r>
      <w:bookmarkEnd w:id="387"/>
      <w:r w:rsidR="00050C52">
        <w:t>:</w:t>
      </w:r>
      <w:r>
        <w:t xml:space="preserve"> Calibration </w:t>
      </w:r>
      <w:r w:rsidR="00FF4E0D">
        <w:t>H</w:t>
      </w:r>
      <w:r>
        <w:t xml:space="preserve">ydrographs &amp; </w:t>
      </w:r>
      <w:r w:rsidR="00FF4E0D">
        <w:t>C</w:t>
      </w:r>
      <w:r>
        <w:t xml:space="preserve">ontour </w:t>
      </w:r>
      <w:r w:rsidR="00FF4E0D">
        <w:t>P</w:t>
      </w:r>
      <w:r>
        <w:t>lot – Yallourn Interseam, MRD Upstream</w:t>
      </w:r>
      <w:r w:rsidR="003501FB">
        <w:t xml:space="preserve"> </w:t>
      </w:r>
      <w:r w:rsidR="00287108">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287108">
        <w:fldChar w:fldCharType="separate"/>
      </w:r>
      <w:r w:rsidR="001C7E15">
        <w:rPr>
          <w:noProof/>
        </w:rPr>
        <w:t>(GHD 2025b)</w:t>
      </w:r>
      <w:bookmarkEnd w:id="388"/>
      <w:r w:rsidR="00287108">
        <w:fldChar w:fldCharType="end"/>
      </w:r>
    </w:p>
    <w:p w14:paraId="26A326A6" w14:textId="77777777" w:rsidR="0090122A" w:rsidRDefault="0090122A" w:rsidP="0090122A"/>
    <w:p w14:paraId="5C0E848C" w14:textId="77777777" w:rsidR="0090122A" w:rsidRDefault="0090122A" w:rsidP="00050C52">
      <w:pPr>
        <w:jc w:val="center"/>
      </w:pPr>
      <w:r w:rsidRPr="005A4804">
        <w:rPr>
          <w:noProof/>
        </w:rPr>
        <w:drawing>
          <wp:inline distT="0" distB="0" distL="0" distR="0" wp14:anchorId="1C2665A4" wp14:editId="48A613DC">
            <wp:extent cx="9360000" cy="4893572"/>
            <wp:effectExtent l="0" t="0" r="0" b="2540"/>
            <wp:docPr id="1767654512" name="Picture 1" descr="A map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31612" name="Picture 1" descr="A map of a golf course&#10;&#10;AI-generated content may be incorrect."/>
                    <pic:cNvPicPr/>
                  </pic:nvPicPr>
                  <pic:blipFill>
                    <a:blip r:embed="rId111"/>
                    <a:stretch>
                      <a:fillRect/>
                    </a:stretch>
                  </pic:blipFill>
                  <pic:spPr>
                    <a:xfrm>
                      <a:off x="0" y="0"/>
                      <a:ext cx="9360000" cy="4893572"/>
                    </a:xfrm>
                    <a:prstGeom prst="rect">
                      <a:avLst/>
                    </a:prstGeom>
                  </pic:spPr>
                </pic:pic>
              </a:graphicData>
            </a:graphic>
          </wp:inline>
        </w:drawing>
      </w:r>
    </w:p>
    <w:p w14:paraId="33FFCB52" w14:textId="31FB3955" w:rsidR="0090122A" w:rsidRDefault="0090122A" w:rsidP="0090122A">
      <w:pPr>
        <w:pStyle w:val="Caption"/>
      </w:pPr>
      <w:bookmarkStart w:id="389" w:name="_Ref196909041"/>
      <w:bookmarkStart w:id="390" w:name="_Toc21012554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4</w:t>
      </w:r>
      <w:r w:rsidR="00946086">
        <w:fldChar w:fldCharType="end"/>
      </w:r>
      <w:bookmarkEnd w:id="389"/>
      <w:r w:rsidR="00050C52">
        <w:t>:</w:t>
      </w:r>
      <w:r>
        <w:t xml:space="preserve"> Calibration </w:t>
      </w:r>
      <w:r w:rsidR="00FF4E0D">
        <w:t>H</w:t>
      </w:r>
      <w:r>
        <w:t xml:space="preserve">ydrographs &amp; </w:t>
      </w:r>
      <w:r w:rsidR="00FF4E0D">
        <w:t>C</w:t>
      </w:r>
      <w:r>
        <w:t xml:space="preserve">ontour </w:t>
      </w:r>
      <w:r w:rsidR="00FF4E0D">
        <w:t>P</w:t>
      </w:r>
      <w:r>
        <w:t>lot – M1A Interseam, MRD Upstream</w:t>
      </w:r>
      <w:r w:rsidR="00287108">
        <w:t xml:space="preserve"> </w:t>
      </w:r>
      <w:r w:rsidR="00287108">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287108">
        <w:fldChar w:fldCharType="separate"/>
      </w:r>
      <w:r w:rsidR="001C7E15">
        <w:rPr>
          <w:noProof/>
        </w:rPr>
        <w:t>(GHD 2025b)</w:t>
      </w:r>
      <w:bookmarkEnd w:id="390"/>
      <w:r w:rsidR="00287108">
        <w:fldChar w:fldCharType="end"/>
      </w:r>
    </w:p>
    <w:p w14:paraId="7727E82B" w14:textId="77777777" w:rsidR="0090122A" w:rsidRDefault="0090122A" w:rsidP="00050C52">
      <w:pPr>
        <w:jc w:val="center"/>
      </w:pPr>
      <w:r>
        <w:br w:type="page"/>
      </w:r>
      <w:r w:rsidRPr="00DB5315">
        <w:rPr>
          <w:noProof/>
        </w:rPr>
        <w:drawing>
          <wp:inline distT="0" distB="0" distL="0" distR="0" wp14:anchorId="500D806A" wp14:editId="190D7BDD">
            <wp:extent cx="9360000" cy="4885317"/>
            <wp:effectExtent l="0" t="0" r="0" b="0"/>
            <wp:docPr id="179390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984585" name=""/>
                    <pic:cNvPicPr/>
                  </pic:nvPicPr>
                  <pic:blipFill>
                    <a:blip r:embed="rId112"/>
                    <a:stretch>
                      <a:fillRect/>
                    </a:stretch>
                  </pic:blipFill>
                  <pic:spPr>
                    <a:xfrm>
                      <a:off x="0" y="0"/>
                      <a:ext cx="9360000" cy="4885317"/>
                    </a:xfrm>
                    <a:prstGeom prst="rect">
                      <a:avLst/>
                    </a:prstGeom>
                  </pic:spPr>
                </pic:pic>
              </a:graphicData>
            </a:graphic>
          </wp:inline>
        </w:drawing>
      </w:r>
    </w:p>
    <w:p w14:paraId="5102C297" w14:textId="6D28523B" w:rsidR="0090122A" w:rsidRDefault="0090122A" w:rsidP="0090122A">
      <w:pPr>
        <w:pStyle w:val="Caption"/>
      </w:pPr>
      <w:bookmarkStart w:id="391" w:name="_Toc21012554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5</w:t>
      </w:r>
      <w:r w:rsidR="00946086">
        <w:fldChar w:fldCharType="end"/>
      </w:r>
      <w:r w:rsidR="00050C52">
        <w:t>:</w:t>
      </w:r>
      <w:r>
        <w:t xml:space="preserve"> Calibration </w:t>
      </w:r>
      <w:r w:rsidR="00FF4E0D">
        <w:t>H</w:t>
      </w:r>
      <w:r>
        <w:t xml:space="preserve">ydrographs &amp; </w:t>
      </w:r>
      <w:r w:rsidR="00FF4E0D">
        <w:t>C</w:t>
      </w:r>
      <w:r>
        <w:t xml:space="preserve">ontour </w:t>
      </w:r>
      <w:r w:rsidR="00FF4E0D">
        <w:t>P</w:t>
      </w:r>
      <w:r>
        <w:t>lot – HHF, YEF Latrobe River Batters (YEF North)</w:t>
      </w:r>
      <w:r w:rsidR="00287108">
        <w:t xml:space="preserve"> </w:t>
      </w:r>
      <w:r w:rsidR="00287108">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287108">
        <w:fldChar w:fldCharType="separate"/>
      </w:r>
      <w:r w:rsidR="001C7E15">
        <w:rPr>
          <w:noProof/>
        </w:rPr>
        <w:t>(GHD 2025b)</w:t>
      </w:r>
      <w:bookmarkEnd w:id="391"/>
      <w:r w:rsidR="00287108">
        <w:fldChar w:fldCharType="end"/>
      </w:r>
    </w:p>
    <w:p w14:paraId="71EFF631" w14:textId="77777777" w:rsidR="0090122A" w:rsidRDefault="0090122A" w:rsidP="0090122A"/>
    <w:p w14:paraId="1DC49FC0" w14:textId="77777777" w:rsidR="0090122A" w:rsidRDefault="0090122A" w:rsidP="00050C52">
      <w:pPr>
        <w:jc w:val="center"/>
      </w:pPr>
      <w:r w:rsidRPr="00A95FD6">
        <w:rPr>
          <w:noProof/>
        </w:rPr>
        <w:drawing>
          <wp:inline distT="0" distB="0" distL="0" distR="0" wp14:anchorId="08CE680E" wp14:editId="3090B693">
            <wp:extent cx="9360000" cy="4920397"/>
            <wp:effectExtent l="0" t="0" r="0" b="0"/>
            <wp:docPr id="1917051771" name="Picture 1"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26202" name="Picture 1" descr="A close-up of a map&#10;&#10;AI-generated content may be incorrect."/>
                    <pic:cNvPicPr/>
                  </pic:nvPicPr>
                  <pic:blipFill>
                    <a:blip r:embed="rId113"/>
                    <a:stretch>
                      <a:fillRect/>
                    </a:stretch>
                  </pic:blipFill>
                  <pic:spPr>
                    <a:xfrm>
                      <a:off x="0" y="0"/>
                      <a:ext cx="9360000" cy="4920397"/>
                    </a:xfrm>
                    <a:prstGeom prst="rect">
                      <a:avLst/>
                    </a:prstGeom>
                  </pic:spPr>
                </pic:pic>
              </a:graphicData>
            </a:graphic>
          </wp:inline>
        </w:drawing>
      </w:r>
    </w:p>
    <w:p w14:paraId="1B315C99" w14:textId="0E0C9655" w:rsidR="0090122A" w:rsidRDefault="0090122A" w:rsidP="0090122A">
      <w:pPr>
        <w:pStyle w:val="Caption"/>
      </w:pPr>
      <w:bookmarkStart w:id="392" w:name="_Toc21012554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6</w:t>
      </w:r>
      <w:r w:rsidR="00946086">
        <w:fldChar w:fldCharType="end"/>
      </w:r>
      <w:r w:rsidR="00050C52">
        <w:t>:</w:t>
      </w:r>
      <w:r>
        <w:t xml:space="preserve"> Calibration </w:t>
      </w:r>
      <w:r w:rsidR="00FF4E0D">
        <w:t>H</w:t>
      </w:r>
      <w:r>
        <w:t xml:space="preserve">ydrographs &amp; </w:t>
      </w:r>
      <w:r w:rsidR="00FF4E0D">
        <w:t>C</w:t>
      </w:r>
      <w:r>
        <w:t xml:space="preserve">ontour </w:t>
      </w:r>
      <w:r w:rsidR="00FF4E0D">
        <w:t>P</w:t>
      </w:r>
      <w:r>
        <w:t>lot – Yallourn Interseam, YEF Latrobe River Batters (YEF North)</w:t>
      </w:r>
      <w:r w:rsidR="001517D3">
        <w:t xml:space="preserve"> </w:t>
      </w:r>
      <w:r w:rsidR="001517D3">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1517D3">
        <w:fldChar w:fldCharType="separate"/>
      </w:r>
      <w:r w:rsidR="001C7E15">
        <w:rPr>
          <w:noProof/>
        </w:rPr>
        <w:t>(GHD 2025b)</w:t>
      </w:r>
      <w:bookmarkEnd w:id="392"/>
      <w:r w:rsidR="001517D3">
        <w:fldChar w:fldCharType="end"/>
      </w:r>
    </w:p>
    <w:p w14:paraId="310C592E" w14:textId="77777777" w:rsidR="0090122A" w:rsidRDefault="0090122A" w:rsidP="00050C52">
      <w:pPr>
        <w:jc w:val="center"/>
      </w:pPr>
      <w:r w:rsidRPr="00AD5902">
        <w:rPr>
          <w:noProof/>
        </w:rPr>
        <w:drawing>
          <wp:inline distT="0" distB="0" distL="0" distR="0" wp14:anchorId="048E61EA" wp14:editId="48671D79">
            <wp:extent cx="9360000" cy="4869593"/>
            <wp:effectExtent l="0" t="0" r="0" b="7620"/>
            <wp:docPr id="1400161160" name="Picture 1" descr="A map of a land with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101972" name="Picture 1" descr="A map of a land with a diagram&#10;&#10;AI-generated content may be incorrect."/>
                    <pic:cNvPicPr/>
                  </pic:nvPicPr>
                  <pic:blipFill>
                    <a:blip r:embed="rId114"/>
                    <a:stretch>
                      <a:fillRect/>
                    </a:stretch>
                  </pic:blipFill>
                  <pic:spPr>
                    <a:xfrm>
                      <a:off x="0" y="0"/>
                      <a:ext cx="9360000" cy="4869593"/>
                    </a:xfrm>
                    <a:prstGeom prst="rect">
                      <a:avLst/>
                    </a:prstGeom>
                  </pic:spPr>
                </pic:pic>
              </a:graphicData>
            </a:graphic>
          </wp:inline>
        </w:drawing>
      </w:r>
    </w:p>
    <w:p w14:paraId="41C61054" w14:textId="620561D4" w:rsidR="0090122A" w:rsidRDefault="0090122A" w:rsidP="0090122A">
      <w:pPr>
        <w:pStyle w:val="Caption"/>
        <w:sectPr w:rsidR="0090122A" w:rsidSect="0090122A">
          <w:pgSz w:w="16840" w:h="11910" w:orient="landscape"/>
          <w:pgMar w:top="1276" w:right="567" w:bottom="1559" w:left="567" w:header="720" w:footer="357" w:gutter="0"/>
          <w:cols w:space="709"/>
          <w:titlePg/>
          <w:docGrid w:linePitch="299"/>
        </w:sectPr>
      </w:pPr>
      <w:bookmarkStart w:id="393" w:name="_Toc21012554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7</w:t>
      </w:r>
      <w:r w:rsidR="00946086">
        <w:fldChar w:fldCharType="end"/>
      </w:r>
      <w:r w:rsidR="00050C52">
        <w:t>:</w:t>
      </w:r>
      <w:r>
        <w:t xml:space="preserve">  Calibration </w:t>
      </w:r>
      <w:r w:rsidR="00FF4E0D">
        <w:t>H</w:t>
      </w:r>
      <w:r>
        <w:t xml:space="preserve">ydrographs &amp; </w:t>
      </w:r>
      <w:r w:rsidR="00FF4E0D">
        <w:t>C</w:t>
      </w:r>
      <w:r>
        <w:t xml:space="preserve">ontour </w:t>
      </w:r>
      <w:r w:rsidR="00FF4E0D">
        <w:t>P</w:t>
      </w:r>
      <w:r>
        <w:t xml:space="preserve">lot – M1A Interseam, YEF &amp; YNOC </w:t>
      </w:r>
      <w:r w:rsidR="00FF4E0D">
        <w:t>C</w:t>
      </w:r>
      <w:r>
        <w:t>omparison</w:t>
      </w:r>
      <w:r w:rsidR="001517D3">
        <w:t xml:space="preserve"> </w:t>
      </w:r>
      <w:r w:rsidR="001517D3">
        <w:fldChar w:fldCharType="begin"/>
      </w:r>
      <w:r w:rsidR="00FB6056">
        <w:instrText xml:space="preserve"> ADDIN EN.CITE &lt;EndNote&gt;&lt;Cite&gt;&lt;Author&gt;GHD&lt;/Author&gt;&lt;Year&gt;2025&lt;/Year&gt;&lt;RecNum&gt;98&lt;/RecNum&gt;&lt;DisplayText&gt;(GHD 2025b)&lt;/DisplayText&gt;&lt;record&gt;&lt;rec-number&gt;98&lt;/rec-number&gt;&lt;foreign-keys&gt;&lt;key app="EN" db-id="spaff0s0osz0sqe0t5a55fezradpx9psfrzt" timestamp="1747258875" guid="2c883a47-e355-457e-9304-0ba2e220a446"&gt;9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Design, Construction and Calibration Report&lt;/title&gt;&lt;/titles&gt;&lt;number&gt;A2408591&lt;/number&gt;&lt;dates&gt;&lt;year&gt;2025&lt;/year&gt;&lt;pub-dates&gt;&lt;date&gt;15/05/2025&lt;/date&gt;&lt;/pub-dates&gt;&lt;/dates&gt;&lt;isbn&gt;12521481&lt;/isbn&gt;&lt;urls&gt;&lt;/urls&gt;&lt;/record&gt;&lt;/Cite&gt;&lt;/EndNote&gt;</w:instrText>
      </w:r>
      <w:r w:rsidR="001517D3">
        <w:fldChar w:fldCharType="separate"/>
      </w:r>
      <w:r w:rsidR="001C7E15">
        <w:rPr>
          <w:noProof/>
        </w:rPr>
        <w:t>(GHD 2025b)</w:t>
      </w:r>
      <w:bookmarkEnd w:id="393"/>
      <w:r w:rsidR="001517D3">
        <w:fldChar w:fldCharType="end"/>
      </w:r>
      <w:r w:rsidR="003501FB">
        <w:t xml:space="preserve"> </w:t>
      </w:r>
    </w:p>
    <w:p w14:paraId="666D3F74" w14:textId="77777777" w:rsidR="0090122A" w:rsidRPr="000E4414" w:rsidRDefault="0090122A" w:rsidP="0090122A">
      <w:pPr>
        <w:pStyle w:val="Heading3"/>
        <w:ind w:left="1440"/>
      </w:pPr>
      <w:bookmarkStart w:id="394" w:name="_Ref198295970"/>
      <w:r w:rsidRPr="000E4414">
        <w:t>Rehabilitation Scenarios Testing</w:t>
      </w:r>
      <w:r>
        <w:t xml:space="preserve"> for the GWNM</w:t>
      </w:r>
      <w:bookmarkEnd w:id="394"/>
    </w:p>
    <w:p w14:paraId="08C48C5E" w14:textId="2B83330E" w:rsidR="00CE3B52" w:rsidRPr="00CE3B52" w:rsidRDefault="00CE3B52" w:rsidP="00400450">
      <w:r>
        <w:t>This section summaries the</w:t>
      </w:r>
      <w:r w:rsidR="00A120B0">
        <w:t xml:space="preserve"> methodology for the</w:t>
      </w:r>
      <w:r>
        <w:t xml:space="preserve"> </w:t>
      </w:r>
      <w:r w:rsidR="006F68C0">
        <w:t xml:space="preserve">GWNM </w:t>
      </w:r>
      <w:r>
        <w:t xml:space="preserve">modelling </w:t>
      </w:r>
      <w:r w:rsidR="006F68C0">
        <w:t xml:space="preserve">setup to </w:t>
      </w:r>
      <w:r>
        <w:t>test</w:t>
      </w:r>
      <w:r w:rsidR="006F68C0">
        <w:t xml:space="preserve"> the rehabilitation scenarios. </w:t>
      </w:r>
      <w:r w:rsidR="00493798">
        <w:t>A detailed discussion on this section is presented in</w:t>
      </w:r>
      <w:r w:rsidR="001F28BD">
        <w:t xml:space="preserve"> the </w:t>
      </w:r>
      <w:r w:rsidR="001F28BD" w:rsidRPr="0003777B">
        <w:rPr>
          <w:i/>
          <w:iCs/>
        </w:rPr>
        <w:t>Numerical Groundwater Model – Rehabilitation Scenario Modelling Report</w:t>
      </w:r>
      <w:r w:rsidR="0003777B">
        <w:t xml:space="preserve"> </w:t>
      </w:r>
      <w:r w:rsidR="0003777B">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03777B">
        <w:fldChar w:fldCharType="separate"/>
      </w:r>
      <w:r w:rsidR="001C7E15">
        <w:rPr>
          <w:noProof/>
        </w:rPr>
        <w:t>(GHD 2025c)</w:t>
      </w:r>
      <w:r w:rsidR="0003777B">
        <w:fldChar w:fldCharType="end"/>
      </w:r>
      <w:r w:rsidR="00493798">
        <w:t xml:space="preserve"> </w:t>
      </w:r>
      <w:r w:rsidR="00493798" w:rsidRPr="002E77C8">
        <w:t xml:space="preserve">(Appendix </w:t>
      </w:r>
      <w:r w:rsidR="002E77C8">
        <w:t>C – Technical Reports</w:t>
      </w:r>
      <w:r w:rsidR="00493798">
        <w:t>).</w:t>
      </w:r>
    </w:p>
    <w:p w14:paraId="08283649" w14:textId="77777777" w:rsidR="0090122A" w:rsidRDefault="0090122A" w:rsidP="004E7B68">
      <w:pPr>
        <w:pStyle w:val="Heading4"/>
      </w:pPr>
      <w:r w:rsidRPr="00BD54B2">
        <w:t xml:space="preserve">Yallourn Mine Rehabilitation Scenarios </w:t>
      </w:r>
    </w:p>
    <w:p w14:paraId="09B74CA4" w14:textId="50464423" w:rsidR="0090122A" w:rsidRDefault="0090122A" w:rsidP="0090122A">
      <w:r>
        <w:rPr>
          <w:iCs/>
        </w:rPr>
        <w:t>The calibrated GWNM has been utilised for testing the rehabilitation scenarios for Yallourn Mine. The rehabilitation scenarios tested comprise of a ‘Base Case’ and ‘Preferred Scenario’</w:t>
      </w:r>
      <w:r w:rsidR="000F27FB">
        <w:rPr>
          <w:iCs/>
        </w:rPr>
        <w:t>.</w:t>
      </w:r>
      <w:r>
        <w:rPr>
          <w:iCs/>
        </w:rPr>
        <w:t xml:space="preserve"> These test case are the modelled scenarios run in the GWNM. The outputs generated allow for an assessment of groundwater level changes and groundwater driven flux movements through the HSUs with passage of rehabilitation stages and post lake fill to RL</w:t>
      </w:r>
      <w:r w:rsidR="00732349">
        <w:rPr>
          <w:iCs/>
        </w:rPr>
        <w:t xml:space="preserve"> </w:t>
      </w:r>
      <w:r>
        <w:rPr>
          <w:iCs/>
        </w:rPr>
        <w:t xml:space="preserve">+37m. </w:t>
      </w:r>
    </w:p>
    <w:p w14:paraId="5B15C272" w14:textId="2F495C8D" w:rsidR="008837B8" w:rsidRPr="008837B8" w:rsidRDefault="008837B8" w:rsidP="000C7103">
      <w:pPr>
        <w:pStyle w:val="ListParagraph"/>
        <w:numPr>
          <w:ilvl w:val="0"/>
          <w:numId w:val="219"/>
        </w:numPr>
        <w:rPr>
          <w:iCs/>
        </w:rPr>
      </w:pPr>
      <w:r w:rsidRPr="008837B8">
        <w:rPr>
          <w:b/>
          <w:bCs/>
          <w:iCs/>
        </w:rPr>
        <w:t>Base Case scenario</w:t>
      </w:r>
      <w:r w:rsidRPr="008837B8">
        <w:rPr>
          <w:iCs/>
        </w:rPr>
        <w:t>, which represents the maintenance of the final mine void without active filling from external water sources. In this case, water accumulating within the mine void is limited to rainfall, runoff and retention of pumped groundwater (due to the requirement for ongoing pumping to maintain floor stability). The scenario is intended to assess the mine water balance and hydrogeological conditions in the absence of external water sources to fill the void, necessitating ongoing maintenance and aquifer depressurisation in perpetuity to ensure a stable condition.</w:t>
      </w:r>
    </w:p>
    <w:p w14:paraId="6CD16A73" w14:textId="6FCAC075" w:rsidR="008837B8" w:rsidRPr="008837B8" w:rsidRDefault="008837B8" w:rsidP="000C7103">
      <w:pPr>
        <w:pStyle w:val="ListParagraph"/>
        <w:numPr>
          <w:ilvl w:val="0"/>
          <w:numId w:val="219"/>
        </w:numPr>
        <w:rPr>
          <w:iCs/>
        </w:rPr>
      </w:pPr>
      <w:r w:rsidRPr="008837B8">
        <w:rPr>
          <w:b/>
          <w:bCs/>
          <w:iCs/>
        </w:rPr>
        <w:t>Preferred Filling scenario</w:t>
      </w:r>
      <w:r w:rsidRPr="008837B8">
        <w:rPr>
          <w:iCs/>
        </w:rPr>
        <w:t>, which involves active filling of the final mine void to form a full pit lake at RL</w:t>
      </w:r>
      <w:r w:rsidR="00732349">
        <w:rPr>
          <w:iCs/>
        </w:rPr>
        <w:t xml:space="preserve"> +</w:t>
      </w:r>
      <w:r w:rsidRPr="008837B8">
        <w:rPr>
          <w:iCs/>
        </w:rPr>
        <w:t>37</w:t>
      </w:r>
      <w:r w:rsidR="00732349">
        <w:rPr>
          <w:iCs/>
        </w:rPr>
        <w:t xml:space="preserve"> </w:t>
      </w:r>
      <w:r w:rsidRPr="008837B8">
        <w:rPr>
          <w:iCs/>
        </w:rPr>
        <w:t xml:space="preserve">mAHD, using a combination of natural and external sources of water. It represents </w:t>
      </w:r>
      <w:r w:rsidR="00732349">
        <w:rPr>
          <w:iCs/>
        </w:rPr>
        <w:t>the</w:t>
      </w:r>
      <w:r w:rsidRPr="008837B8">
        <w:rPr>
          <w:iCs/>
        </w:rPr>
        <w:t xml:space="preserve"> preferred rehabilitation scenario, designed to achieve a safe and stable landform in the most efficient and effective manner. The scenario assumes diversion of flood waters or high flows from the Morwell River, to reduce the filling time. Once the full pit lake is formed, groundwater pumping can be ceased to allow the confined aquifer pressure to recover. The pit lake would be maintained at RL </w:t>
      </w:r>
      <w:r w:rsidR="00732349">
        <w:rPr>
          <w:iCs/>
        </w:rPr>
        <w:t>+</w:t>
      </w:r>
      <w:r w:rsidRPr="008837B8">
        <w:rPr>
          <w:iCs/>
        </w:rPr>
        <w:t>37</w:t>
      </w:r>
      <w:r w:rsidR="00732349">
        <w:rPr>
          <w:iCs/>
        </w:rPr>
        <w:t xml:space="preserve"> </w:t>
      </w:r>
      <w:r w:rsidRPr="008837B8">
        <w:rPr>
          <w:iCs/>
        </w:rPr>
        <w:t>mAHD post-filling, using top up water as necessary.</w:t>
      </w:r>
    </w:p>
    <w:p w14:paraId="37FDDA46" w14:textId="5DFD5309" w:rsidR="0090122A" w:rsidRPr="00DF3BA2" w:rsidRDefault="0090122A" w:rsidP="004E7B68">
      <w:pPr>
        <w:pStyle w:val="Heading4"/>
      </w:pPr>
      <w:r w:rsidRPr="00DF3BA2">
        <w:t>Rehab</w:t>
      </w:r>
      <w:r w:rsidR="00C242C9">
        <w:t>ilitation</w:t>
      </w:r>
      <w:r w:rsidRPr="00DF3BA2">
        <w:t xml:space="preserve"> Scenarios </w:t>
      </w:r>
    </w:p>
    <w:p w14:paraId="6471A5D9" w14:textId="683CEBC3" w:rsidR="00517142" w:rsidRDefault="00517142" w:rsidP="00A539EB">
      <w:pPr>
        <w:pStyle w:val="BodyText"/>
        <w:spacing w:line="360" w:lineRule="auto"/>
      </w:pPr>
      <w:r>
        <w:t xml:space="preserve">The </w:t>
      </w:r>
      <w:r w:rsidR="009F59BC">
        <w:t xml:space="preserve">model setup for testing of the rehabilitation scenarios </w:t>
      </w:r>
      <w:r w:rsidR="00934AAD">
        <w:t xml:space="preserve">was carried over from the boundary conditions set out in Section </w:t>
      </w:r>
      <w:r w:rsidR="00FB46AE">
        <w:fldChar w:fldCharType="begin"/>
      </w:r>
      <w:r w:rsidR="00FB46AE">
        <w:instrText xml:space="preserve"> REF _Ref197959984 \r \h </w:instrText>
      </w:r>
      <w:r w:rsidR="00A539EB">
        <w:instrText xml:space="preserve"> \* MERGEFORMAT </w:instrText>
      </w:r>
      <w:r w:rsidR="00FB46AE">
        <w:fldChar w:fldCharType="separate"/>
      </w:r>
      <w:r w:rsidR="00D35BC0">
        <w:t>8.3.3.3</w:t>
      </w:r>
      <w:r w:rsidR="00FB46AE">
        <w:fldChar w:fldCharType="end"/>
      </w:r>
      <w:r w:rsidR="00FB46AE">
        <w:t xml:space="preserve"> for GWNM Construction and Calibration stage. </w:t>
      </w:r>
      <w:r w:rsidR="00E67712">
        <w:t xml:space="preserve">In </w:t>
      </w:r>
      <w:r w:rsidR="00FB46AE">
        <w:t>addition</w:t>
      </w:r>
      <w:r w:rsidR="00E67712">
        <w:t xml:space="preserve">, a </w:t>
      </w:r>
      <w:r w:rsidR="003D677F">
        <w:t xml:space="preserve">boundary condition for this scenario testing stage </w:t>
      </w:r>
      <w:r w:rsidR="00E67712">
        <w:t xml:space="preserve">was introduced </w:t>
      </w:r>
      <w:r w:rsidR="001C43CA">
        <w:t xml:space="preserve">being the </w:t>
      </w:r>
      <w:r w:rsidR="00862B63">
        <w:t>Lake Boundary Condition.</w:t>
      </w:r>
      <w:r w:rsidR="001C43CA">
        <w:t xml:space="preserve"> </w:t>
      </w:r>
      <w:r w:rsidR="00B02738">
        <w:t>The scenario testing further required considerations to climate factors, summarised below.</w:t>
      </w:r>
    </w:p>
    <w:p w14:paraId="593FD3DF" w14:textId="1D47B0E0" w:rsidR="003D677F" w:rsidRDefault="003D677F" w:rsidP="00A756EF">
      <w:pPr>
        <w:pStyle w:val="BodyTextFirstIndent"/>
        <w:spacing w:line="360" w:lineRule="auto"/>
        <w:ind w:firstLine="0"/>
        <w:rPr>
          <w:rFonts w:eastAsia="Verdana"/>
          <w:iCs/>
          <w:szCs w:val="24"/>
          <w:lang w:eastAsia="en-AU"/>
        </w:rPr>
      </w:pPr>
      <w:r w:rsidRPr="003D677F">
        <w:rPr>
          <w:b/>
          <w:bCs/>
        </w:rPr>
        <w:t>Lake Boundary Condition</w:t>
      </w:r>
      <w:r>
        <w:t xml:space="preserve"> - </w:t>
      </w:r>
      <w:r w:rsidR="00EB0DD4" w:rsidRPr="00A539EB">
        <w:rPr>
          <w:rFonts w:eastAsia="Verdana"/>
          <w:iCs/>
          <w:szCs w:val="24"/>
          <w:lang w:eastAsia="en-AU"/>
        </w:rPr>
        <w:t>The Lake (LAK) software package simulates the retention of water in the mine void and the formation of a full pit lake. It accurately accounts for the lake water balance and stage-storage relationship, ensuring consistent interaction between the lake and groundwater systems. The LAK package models lake</w:t>
      </w:r>
      <w:r w:rsidR="005430A4" w:rsidRPr="00A539EB">
        <w:rPr>
          <w:rFonts w:eastAsia="Verdana"/>
          <w:iCs/>
          <w:szCs w:val="24"/>
          <w:lang w:eastAsia="en-AU"/>
        </w:rPr>
        <w:t>s</w:t>
      </w:r>
      <w:r w:rsidR="00EB0DD4" w:rsidRPr="00A539EB">
        <w:rPr>
          <w:rFonts w:eastAsia="Verdana"/>
          <w:iCs/>
          <w:szCs w:val="24"/>
          <w:lang w:eastAsia="en-AU"/>
        </w:rPr>
        <w:t xml:space="preserve"> as volumes within the grid, with connections to adjacent aquifer cells. Two lakes, Yallourn Township Field (YTF) and Yallourn East Field (YEF), are simulated separately, becoming hydraulically connected at RL </w:t>
      </w:r>
      <w:r w:rsidR="005430A4" w:rsidRPr="00A539EB">
        <w:rPr>
          <w:rFonts w:eastAsia="Verdana"/>
          <w:iCs/>
          <w:szCs w:val="24"/>
          <w:lang w:eastAsia="en-AU"/>
        </w:rPr>
        <w:t>+</w:t>
      </w:r>
      <w:r w:rsidR="00EB0DD4" w:rsidRPr="00A539EB">
        <w:rPr>
          <w:rFonts w:eastAsia="Verdana"/>
          <w:iCs/>
          <w:szCs w:val="24"/>
          <w:lang w:eastAsia="en-AU"/>
        </w:rPr>
        <w:t>11 mAHD</w:t>
      </w:r>
      <w:r w:rsidR="00BE3485" w:rsidRPr="00A539EB">
        <w:rPr>
          <w:rFonts w:eastAsia="Verdana"/>
          <w:iCs/>
          <w:szCs w:val="24"/>
          <w:lang w:eastAsia="en-AU"/>
        </w:rPr>
        <w:t>, connecting through the MRD tunnels</w:t>
      </w:r>
      <w:r w:rsidR="00EB0DD4" w:rsidRPr="00A539EB">
        <w:rPr>
          <w:rFonts w:eastAsia="Verdana"/>
          <w:iCs/>
          <w:szCs w:val="24"/>
          <w:lang w:eastAsia="en-AU"/>
        </w:rPr>
        <w:t xml:space="preserve">. The lake stage is maintained at RL </w:t>
      </w:r>
      <w:r w:rsidR="00BE3485" w:rsidRPr="00A539EB">
        <w:rPr>
          <w:rFonts w:eastAsia="Verdana"/>
          <w:iCs/>
          <w:szCs w:val="24"/>
          <w:lang w:eastAsia="en-AU"/>
        </w:rPr>
        <w:t>+</w:t>
      </w:r>
      <w:r w:rsidR="00EB0DD4" w:rsidRPr="00A539EB">
        <w:rPr>
          <w:rFonts w:eastAsia="Verdana"/>
          <w:iCs/>
          <w:szCs w:val="24"/>
          <w:lang w:eastAsia="en-AU"/>
        </w:rPr>
        <w:t xml:space="preserve">37 mAHD with a spill point for surplus water removal. Despite some limitations, the LAK package results are consistent with the GoldSim </w:t>
      </w:r>
      <w:r w:rsidR="0021631E" w:rsidRPr="00A539EB">
        <w:rPr>
          <w:rFonts w:eastAsia="Verdana"/>
          <w:iCs/>
          <w:szCs w:val="24"/>
          <w:lang w:eastAsia="en-AU"/>
        </w:rPr>
        <w:t xml:space="preserve">pit water balance </w:t>
      </w:r>
      <w:r w:rsidR="00EB0DD4" w:rsidRPr="00A539EB">
        <w:rPr>
          <w:rFonts w:eastAsia="Verdana"/>
          <w:iCs/>
          <w:szCs w:val="24"/>
          <w:lang w:eastAsia="en-AU"/>
        </w:rPr>
        <w:t>model</w:t>
      </w:r>
      <w:r w:rsidR="0021631E" w:rsidRPr="00A539EB">
        <w:rPr>
          <w:rFonts w:eastAsia="Verdana"/>
          <w:iCs/>
          <w:szCs w:val="24"/>
          <w:lang w:eastAsia="en-AU"/>
        </w:rPr>
        <w:t xml:space="preserve"> outputs discussed in Section </w:t>
      </w:r>
      <w:r w:rsidR="00A539EB" w:rsidRPr="00A539EB">
        <w:rPr>
          <w:rFonts w:eastAsia="Verdana"/>
          <w:iCs/>
          <w:szCs w:val="24"/>
          <w:lang w:eastAsia="en-AU"/>
        </w:rPr>
        <w:fldChar w:fldCharType="begin"/>
      </w:r>
      <w:r w:rsidR="00A539EB" w:rsidRPr="00A539EB">
        <w:rPr>
          <w:rFonts w:eastAsia="Verdana"/>
          <w:iCs/>
          <w:szCs w:val="24"/>
          <w:lang w:eastAsia="en-AU"/>
        </w:rPr>
        <w:instrText xml:space="preserve"> REF _Ref195270636 \r \h </w:instrText>
      </w:r>
      <w:r w:rsidR="00A539EB">
        <w:rPr>
          <w:rFonts w:eastAsia="Verdana"/>
          <w:iCs/>
          <w:szCs w:val="24"/>
          <w:lang w:eastAsia="en-AU"/>
        </w:rPr>
        <w:instrText xml:space="preserve"> \* MERGEFORMAT </w:instrText>
      </w:r>
      <w:r w:rsidR="00A539EB" w:rsidRPr="00A539EB">
        <w:rPr>
          <w:rFonts w:eastAsia="Verdana"/>
          <w:iCs/>
          <w:szCs w:val="24"/>
          <w:lang w:eastAsia="en-AU"/>
        </w:rPr>
      </w:r>
      <w:r w:rsidR="00A539EB" w:rsidRPr="00A539EB">
        <w:rPr>
          <w:rFonts w:eastAsia="Verdana"/>
          <w:iCs/>
          <w:szCs w:val="24"/>
          <w:lang w:eastAsia="en-AU"/>
        </w:rPr>
        <w:fldChar w:fldCharType="separate"/>
      </w:r>
      <w:r w:rsidR="00D35BC0">
        <w:rPr>
          <w:rFonts w:eastAsia="Verdana"/>
          <w:iCs/>
          <w:szCs w:val="24"/>
          <w:lang w:eastAsia="en-AU"/>
        </w:rPr>
        <w:t>8.8</w:t>
      </w:r>
      <w:r w:rsidR="00A539EB" w:rsidRPr="00A539EB">
        <w:rPr>
          <w:rFonts w:eastAsia="Verdana"/>
          <w:iCs/>
          <w:szCs w:val="24"/>
          <w:lang w:eastAsia="en-AU"/>
        </w:rPr>
        <w:fldChar w:fldCharType="end"/>
      </w:r>
      <w:r w:rsidR="00EB0DD4" w:rsidRPr="00A539EB">
        <w:rPr>
          <w:rFonts w:eastAsia="Verdana"/>
          <w:iCs/>
          <w:szCs w:val="24"/>
          <w:lang w:eastAsia="en-AU"/>
        </w:rPr>
        <w:t>.</w:t>
      </w:r>
      <w:r w:rsidR="00FF58C2">
        <w:rPr>
          <w:rFonts w:eastAsia="Verdana"/>
          <w:iCs/>
          <w:szCs w:val="24"/>
          <w:lang w:eastAsia="en-AU"/>
        </w:rPr>
        <w:t xml:space="preserve"> A schematic of the </w:t>
      </w:r>
      <w:r w:rsidR="00D70331">
        <w:rPr>
          <w:rFonts w:eastAsia="Verdana"/>
          <w:iCs/>
          <w:szCs w:val="24"/>
          <w:lang w:eastAsia="en-AU"/>
        </w:rPr>
        <w:t xml:space="preserve">full </w:t>
      </w:r>
      <w:r w:rsidR="00FF58C2">
        <w:rPr>
          <w:rFonts w:eastAsia="Verdana"/>
          <w:iCs/>
          <w:szCs w:val="24"/>
          <w:lang w:eastAsia="en-AU"/>
        </w:rPr>
        <w:t xml:space="preserve">model setup </w:t>
      </w:r>
      <w:r w:rsidR="00D70331">
        <w:rPr>
          <w:rFonts w:eastAsia="Verdana"/>
          <w:iCs/>
          <w:szCs w:val="24"/>
          <w:lang w:eastAsia="en-AU"/>
        </w:rPr>
        <w:t xml:space="preserve">for scenario testing stage </w:t>
      </w:r>
      <w:r w:rsidR="00FF58C2">
        <w:rPr>
          <w:rFonts w:eastAsia="Verdana"/>
          <w:iCs/>
          <w:szCs w:val="24"/>
          <w:lang w:eastAsia="en-AU"/>
        </w:rPr>
        <w:t xml:space="preserve">is shown in </w:t>
      </w:r>
      <w:r w:rsidR="003177A2">
        <w:rPr>
          <w:rFonts w:eastAsia="Verdana"/>
          <w:iCs/>
          <w:szCs w:val="24"/>
          <w:lang w:eastAsia="en-AU"/>
        </w:rPr>
        <w:fldChar w:fldCharType="begin"/>
      </w:r>
      <w:r w:rsidR="003177A2">
        <w:rPr>
          <w:rFonts w:eastAsia="Verdana"/>
          <w:iCs/>
          <w:szCs w:val="24"/>
          <w:lang w:eastAsia="en-AU"/>
        </w:rPr>
        <w:instrText xml:space="preserve"> REF _Ref197962291 \h </w:instrText>
      </w:r>
      <w:r w:rsidR="003177A2">
        <w:rPr>
          <w:rFonts w:eastAsia="Verdana"/>
          <w:iCs/>
          <w:szCs w:val="24"/>
          <w:lang w:eastAsia="en-AU"/>
        </w:rPr>
      </w:r>
      <w:r w:rsidR="003177A2">
        <w:rPr>
          <w:rFonts w:eastAsia="Verdana"/>
          <w:iCs/>
          <w:szCs w:val="24"/>
          <w:lang w:eastAsia="en-AU"/>
        </w:rPr>
        <w:fldChar w:fldCharType="separate"/>
      </w:r>
      <w:r w:rsidR="00D35BC0">
        <w:t xml:space="preserve">Figure </w:t>
      </w:r>
      <w:r w:rsidR="00D35BC0">
        <w:rPr>
          <w:noProof/>
        </w:rPr>
        <w:t>8</w:t>
      </w:r>
      <w:r w:rsidR="00D35BC0">
        <w:noBreakHyphen/>
      </w:r>
      <w:r w:rsidR="00D35BC0">
        <w:rPr>
          <w:noProof/>
        </w:rPr>
        <w:t>48</w:t>
      </w:r>
      <w:r w:rsidR="003177A2">
        <w:rPr>
          <w:rFonts w:eastAsia="Verdana"/>
          <w:iCs/>
          <w:szCs w:val="24"/>
          <w:lang w:eastAsia="en-AU"/>
        </w:rPr>
        <w:fldChar w:fldCharType="end"/>
      </w:r>
      <w:r w:rsidR="00FF58C2">
        <w:rPr>
          <w:rFonts w:eastAsia="Verdana"/>
          <w:iCs/>
          <w:szCs w:val="24"/>
          <w:lang w:eastAsia="en-AU"/>
        </w:rPr>
        <w:t>.</w:t>
      </w:r>
    </w:p>
    <w:p w14:paraId="2800BB36" w14:textId="77777777" w:rsidR="00D50BBB" w:rsidRDefault="00D50BBB" w:rsidP="007579BF">
      <w:pPr>
        <w:pStyle w:val="BodyTextFirstIndent"/>
        <w:spacing w:line="360" w:lineRule="auto"/>
        <w:ind w:firstLine="0"/>
        <w:rPr>
          <w:rFonts w:eastAsia="Verdana"/>
          <w:iCs/>
          <w:szCs w:val="24"/>
          <w:lang w:eastAsia="en-AU"/>
        </w:rPr>
      </w:pPr>
      <w:r>
        <w:rPr>
          <w:rFonts w:eastAsia="Verdana"/>
          <w:iCs/>
          <w:szCs w:val="24"/>
          <w:lang w:eastAsia="en-AU"/>
        </w:rPr>
        <w:br w:type="page"/>
      </w:r>
    </w:p>
    <w:p w14:paraId="4405E896" w14:textId="77777777" w:rsidR="00073D6E" w:rsidRDefault="00073D6E" w:rsidP="00073D6E">
      <w:pPr>
        <w:pStyle w:val="BodyTextFirstIndent"/>
        <w:keepNext/>
        <w:spacing w:line="360" w:lineRule="auto"/>
        <w:ind w:firstLine="0"/>
        <w:jc w:val="center"/>
        <w:sectPr w:rsidR="00073D6E" w:rsidSect="0090122A">
          <w:pgSz w:w="11910" w:h="16840"/>
          <w:pgMar w:top="1134" w:right="567" w:bottom="1315" w:left="567" w:header="720" w:footer="356" w:gutter="0"/>
          <w:cols w:space="709"/>
          <w:titlePg/>
          <w:docGrid w:linePitch="299"/>
        </w:sectPr>
      </w:pPr>
    </w:p>
    <w:p w14:paraId="044E75A4" w14:textId="1BE89B78" w:rsidR="00D50BBB" w:rsidRDefault="00E72412" w:rsidP="00050C52">
      <w:pPr>
        <w:pStyle w:val="BodyTextFirstIndent"/>
        <w:keepNext/>
        <w:spacing w:line="360" w:lineRule="auto"/>
        <w:ind w:firstLine="0"/>
        <w:jc w:val="right"/>
      </w:pPr>
      <w:r w:rsidRPr="00E72412">
        <w:rPr>
          <w:noProof/>
        </w:rPr>
        <w:drawing>
          <wp:inline distT="0" distB="0" distL="0" distR="0" wp14:anchorId="45A0FB99" wp14:editId="1886D48F">
            <wp:extent cx="9000000" cy="5355222"/>
            <wp:effectExtent l="0" t="0" r="0" b="0"/>
            <wp:docPr id="280402541" name="Picture 1" descr="A diagram of a transport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02541" name="Picture 1" descr="A diagram of a transport model&#10;&#10;AI-generated content may be incorrect."/>
                    <pic:cNvPicPr/>
                  </pic:nvPicPr>
                  <pic:blipFill>
                    <a:blip r:embed="rId115"/>
                    <a:stretch>
                      <a:fillRect/>
                    </a:stretch>
                  </pic:blipFill>
                  <pic:spPr>
                    <a:xfrm>
                      <a:off x="0" y="0"/>
                      <a:ext cx="9000000" cy="5355222"/>
                    </a:xfrm>
                    <a:prstGeom prst="rect">
                      <a:avLst/>
                    </a:prstGeom>
                  </pic:spPr>
                </pic:pic>
              </a:graphicData>
            </a:graphic>
          </wp:inline>
        </w:drawing>
      </w:r>
    </w:p>
    <w:p w14:paraId="31B8A852" w14:textId="48E81176" w:rsidR="00073D6E" w:rsidRDefault="00D50BBB" w:rsidP="00C53DC7">
      <w:pPr>
        <w:pStyle w:val="Caption"/>
        <w:rPr>
          <w:b w:val="0"/>
          <w:bCs/>
        </w:rPr>
        <w:sectPr w:rsidR="00073D6E" w:rsidSect="00073D6E">
          <w:pgSz w:w="16840" w:h="11910" w:orient="landscape"/>
          <w:pgMar w:top="567" w:right="1134" w:bottom="567" w:left="1315" w:header="720" w:footer="357" w:gutter="0"/>
          <w:cols w:space="709"/>
          <w:titlePg/>
          <w:docGrid w:linePitch="299"/>
        </w:sectPr>
      </w:pPr>
      <w:bookmarkStart w:id="395" w:name="_Ref197962291"/>
      <w:bookmarkStart w:id="396" w:name="_Toc21012554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8</w:t>
      </w:r>
      <w:r w:rsidR="00946086">
        <w:fldChar w:fldCharType="end"/>
      </w:r>
      <w:bookmarkEnd w:id="395"/>
      <w:r w:rsidR="00050C52">
        <w:t>:</w:t>
      </w:r>
      <w:r>
        <w:t xml:space="preserve"> Schematic of </w:t>
      </w:r>
      <w:r w:rsidR="00073D6E">
        <w:t xml:space="preserve">Model Setup for GWNM Scenario Testing </w:t>
      </w:r>
      <w:r w:rsidR="00C53DC7">
        <w:t xml:space="preserve"> </w:t>
      </w:r>
      <w:r w:rsidR="00C53DC7">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C53DC7">
        <w:fldChar w:fldCharType="separate"/>
      </w:r>
      <w:r w:rsidR="001C7E15">
        <w:rPr>
          <w:noProof/>
        </w:rPr>
        <w:t>(GHD 2025c)</w:t>
      </w:r>
      <w:bookmarkEnd w:id="396"/>
      <w:r w:rsidR="00C53DC7">
        <w:fldChar w:fldCharType="end"/>
      </w:r>
    </w:p>
    <w:p w14:paraId="41165601" w14:textId="7A69153A" w:rsidR="00B65F16" w:rsidRDefault="00256BA3" w:rsidP="00A756EF">
      <w:pPr>
        <w:pStyle w:val="BodyTextFirstIndent"/>
        <w:spacing w:line="360" w:lineRule="auto"/>
        <w:ind w:firstLine="0"/>
        <w:rPr>
          <w:rFonts w:eastAsia="Verdana"/>
          <w:iCs/>
          <w:szCs w:val="24"/>
          <w:lang w:eastAsia="en-AU"/>
        </w:rPr>
      </w:pPr>
      <w:r>
        <w:rPr>
          <w:b/>
          <w:bCs/>
        </w:rPr>
        <w:t>Climate Change Conditions</w:t>
      </w:r>
      <w:r w:rsidR="00C4136F">
        <w:rPr>
          <w:b/>
          <w:bCs/>
        </w:rPr>
        <w:t xml:space="preserve"> -</w:t>
      </w:r>
      <w:r w:rsidR="00C4136F">
        <w:rPr>
          <w:rFonts w:eastAsia="Verdana"/>
          <w:iCs/>
          <w:szCs w:val="24"/>
          <w:lang w:eastAsia="en-AU"/>
        </w:rPr>
        <w:t xml:space="preserve"> </w:t>
      </w:r>
      <w:r w:rsidR="00C4136F" w:rsidRPr="00C4136F">
        <w:rPr>
          <w:rFonts w:eastAsia="Verdana"/>
          <w:iCs/>
          <w:szCs w:val="24"/>
          <w:lang w:eastAsia="en-AU"/>
        </w:rPr>
        <w:t>The future climate conditions influence the computation of recharge, evapotranspiration, and stream flow, which are critical for groundwater system interactions. For rehabilitation scenario modelling, a synthetic future climate sequence was generated by re-sampling historical climate data and scaling it according to the Victorian Government’s climate change guidelines. This deterministic approach repeats historical climate data to construct future climate scenarios, applying climate change factors for accuracy. The guidelines provide projections for key climate parameters under different climate change conditions and emission scenarios. The study adopts the more conservative RCP 8.5 scenario, scaling climate parameters up to 2040 and 2065, with adjustments for periods beyond 2065. The medium climate change projection is used for the rehabilitation scenarios.</w:t>
      </w:r>
      <w:r w:rsidR="00FD1847">
        <w:rPr>
          <w:rFonts w:eastAsia="Verdana"/>
          <w:iCs/>
          <w:szCs w:val="24"/>
          <w:lang w:eastAsia="en-AU"/>
        </w:rPr>
        <w:t xml:space="preserve"> </w:t>
      </w:r>
      <w:r w:rsidR="003177A2">
        <w:rPr>
          <w:rFonts w:eastAsia="Verdana"/>
          <w:iCs/>
          <w:szCs w:val="24"/>
          <w:lang w:eastAsia="en-AU"/>
        </w:rPr>
        <w:fldChar w:fldCharType="begin"/>
      </w:r>
      <w:r w:rsidR="003177A2">
        <w:rPr>
          <w:rFonts w:eastAsia="Verdana"/>
          <w:iCs/>
          <w:szCs w:val="24"/>
          <w:lang w:eastAsia="en-AU"/>
        </w:rPr>
        <w:instrText xml:space="preserve"> REF _Ref197962308 \h </w:instrText>
      </w:r>
      <w:r w:rsidR="003177A2">
        <w:rPr>
          <w:rFonts w:eastAsia="Verdana"/>
          <w:iCs/>
          <w:szCs w:val="24"/>
          <w:lang w:eastAsia="en-AU"/>
        </w:rPr>
      </w:r>
      <w:r w:rsidR="003177A2">
        <w:rPr>
          <w:rFonts w:eastAsia="Verdana"/>
          <w:iCs/>
          <w:szCs w:val="24"/>
          <w:lang w:eastAsia="en-AU"/>
        </w:rPr>
        <w:fldChar w:fldCharType="separate"/>
      </w:r>
      <w:r w:rsidR="00D35BC0">
        <w:t xml:space="preserve">Figure </w:t>
      </w:r>
      <w:r w:rsidR="00D35BC0">
        <w:rPr>
          <w:noProof/>
        </w:rPr>
        <w:t>8</w:t>
      </w:r>
      <w:r w:rsidR="00D35BC0">
        <w:noBreakHyphen/>
      </w:r>
      <w:r w:rsidR="00D35BC0">
        <w:rPr>
          <w:noProof/>
        </w:rPr>
        <w:t>49</w:t>
      </w:r>
      <w:r w:rsidR="003177A2">
        <w:rPr>
          <w:rFonts w:eastAsia="Verdana"/>
          <w:iCs/>
          <w:szCs w:val="24"/>
          <w:lang w:eastAsia="en-AU"/>
        </w:rPr>
        <w:fldChar w:fldCharType="end"/>
      </w:r>
      <w:r w:rsidR="00FD1847">
        <w:rPr>
          <w:rFonts w:eastAsia="Verdana"/>
          <w:iCs/>
          <w:szCs w:val="24"/>
          <w:lang w:eastAsia="en-AU"/>
        </w:rPr>
        <w:t xml:space="preserve"> shows the projected percentage of changes in rainfall and potential </w:t>
      </w:r>
      <w:r w:rsidR="004E4657">
        <w:rPr>
          <w:rFonts w:eastAsia="Verdana"/>
          <w:iCs/>
          <w:szCs w:val="24"/>
          <w:lang w:eastAsia="en-AU"/>
        </w:rPr>
        <w:t>evapotranspiration</w:t>
      </w:r>
      <w:r w:rsidR="00FD1847">
        <w:rPr>
          <w:rFonts w:eastAsia="Verdana"/>
          <w:iCs/>
          <w:szCs w:val="24"/>
          <w:lang w:eastAsia="en-AU"/>
        </w:rPr>
        <w:t xml:space="preserve"> (PET) applied to this project, based on the guidelin</w:t>
      </w:r>
      <w:r w:rsidR="004E4657">
        <w:rPr>
          <w:rFonts w:eastAsia="Verdana"/>
          <w:iCs/>
          <w:szCs w:val="24"/>
          <w:lang w:eastAsia="en-AU"/>
        </w:rPr>
        <w:t xml:space="preserve">e values for Latrobe River basin. </w:t>
      </w:r>
    </w:p>
    <w:p w14:paraId="5513F1B4" w14:textId="77777777" w:rsidR="004E4657" w:rsidRDefault="00FD1847" w:rsidP="00050C52">
      <w:pPr>
        <w:pStyle w:val="BodyTextFirstIndent"/>
        <w:keepNext/>
        <w:spacing w:line="360" w:lineRule="auto"/>
        <w:ind w:firstLine="0"/>
        <w:jc w:val="center"/>
      </w:pPr>
      <w:r w:rsidRPr="00FD1847">
        <w:rPr>
          <w:rFonts w:eastAsia="Verdana"/>
          <w:iCs/>
          <w:noProof/>
          <w:szCs w:val="24"/>
          <w:lang w:eastAsia="en-AU"/>
        </w:rPr>
        <w:drawing>
          <wp:inline distT="0" distB="0" distL="0" distR="0" wp14:anchorId="7EA694C9" wp14:editId="6B14FEBA">
            <wp:extent cx="6842760" cy="3019425"/>
            <wp:effectExtent l="0" t="0" r="0" b="9525"/>
            <wp:docPr id="1912572434" name="Picture 1" descr="A graph of different types of clim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572434" name="Picture 1" descr="A graph of different types of climate&#10;&#10;AI-generated content may be incorrect."/>
                    <pic:cNvPicPr/>
                  </pic:nvPicPr>
                  <pic:blipFill>
                    <a:blip r:embed="rId116"/>
                    <a:stretch>
                      <a:fillRect/>
                    </a:stretch>
                  </pic:blipFill>
                  <pic:spPr>
                    <a:xfrm>
                      <a:off x="0" y="0"/>
                      <a:ext cx="6842760" cy="3019425"/>
                    </a:xfrm>
                    <a:prstGeom prst="rect">
                      <a:avLst/>
                    </a:prstGeom>
                  </pic:spPr>
                </pic:pic>
              </a:graphicData>
            </a:graphic>
          </wp:inline>
        </w:drawing>
      </w:r>
    </w:p>
    <w:p w14:paraId="73B95BC8" w14:textId="24C93D09" w:rsidR="00F83DAA" w:rsidRPr="00A539EB" w:rsidRDefault="004E4657" w:rsidP="004E4657">
      <w:pPr>
        <w:pStyle w:val="Caption"/>
        <w:rPr>
          <w:rFonts w:eastAsia="Verdana"/>
          <w:iCs/>
          <w:szCs w:val="24"/>
          <w:lang w:eastAsia="en-AU"/>
        </w:rPr>
      </w:pPr>
      <w:bookmarkStart w:id="397" w:name="_Ref197962308"/>
      <w:bookmarkStart w:id="398" w:name="_Toc21012554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9</w:t>
      </w:r>
      <w:r w:rsidR="00946086">
        <w:fldChar w:fldCharType="end"/>
      </w:r>
      <w:bookmarkEnd w:id="397"/>
      <w:r w:rsidR="00050C52">
        <w:t>:</w:t>
      </w:r>
      <w:r w:rsidR="007579BF">
        <w:t xml:space="preserve"> </w:t>
      </w:r>
      <w:r w:rsidR="00DC045B">
        <w:t xml:space="preserve">Climate Sequence and Climate Change Factors </w:t>
      </w:r>
      <w:r w:rsidR="00E30AA1">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E30AA1">
        <w:fldChar w:fldCharType="separate"/>
      </w:r>
      <w:r w:rsidR="001C7E15">
        <w:rPr>
          <w:noProof/>
        </w:rPr>
        <w:t>(GHD 2025c)</w:t>
      </w:r>
      <w:bookmarkEnd w:id="398"/>
      <w:r w:rsidR="00E30AA1">
        <w:fldChar w:fldCharType="end"/>
      </w:r>
    </w:p>
    <w:p w14:paraId="6FC3AD7A" w14:textId="77777777" w:rsidR="0090122A" w:rsidRPr="00182EC3" w:rsidRDefault="0090122A" w:rsidP="0090122A">
      <w:pPr>
        <w:pStyle w:val="BodyText"/>
      </w:pPr>
      <w:r>
        <w:br w:type="page"/>
      </w:r>
    </w:p>
    <w:p w14:paraId="40E318D5" w14:textId="77777777" w:rsidR="0090122A" w:rsidRDefault="0090122A" w:rsidP="0090122A">
      <w:pPr>
        <w:pStyle w:val="Heading3"/>
        <w:ind w:left="1440"/>
      </w:pPr>
      <w:r>
        <w:t>Findings – Hydrogeological Conceptual Model</w:t>
      </w:r>
    </w:p>
    <w:p w14:paraId="633C726D" w14:textId="3A493DAB" w:rsidR="0090122A" w:rsidRPr="00E8450D" w:rsidRDefault="0090122A" w:rsidP="0090122A">
      <w:r w:rsidRPr="00E8450D">
        <w:t>Following mining, there will be a long period of recovery of the groundwater system, which will t</w:t>
      </w:r>
      <w:r w:rsidR="00966F8C">
        <w:t>r</w:t>
      </w:r>
      <w:r w:rsidRPr="00E8450D">
        <w:t xml:space="preserve">end towards the pre-mining condition except where the conditions have been permanently modified from those of the past. The mine rehabilitation </w:t>
      </w:r>
      <w:r>
        <w:t>of</w:t>
      </w:r>
      <w:r w:rsidRPr="00E8450D">
        <w:t xml:space="preserve"> a full pit lake</w:t>
      </w:r>
      <w:r>
        <w:t xml:space="preserve"> will result in</w:t>
      </w:r>
      <w:r w:rsidRPr="00E8450D">
        <w:t xml:space="preserve"> </w:t>
      </w:r>
      <w:r>
        <w:t>a</w:t>
      </w:r>
      <w:r w:rsidRPr="00E8450D">
        <w:t xml:space="preserve"> new dynamic equilibrium with </w:t>
      </w:r>
      <w:r>
        <w:t xml:space="preserve">the </w:t>
      </w:r>
      <w:r w:rsidRPr="00E8450D">
        <w:t>groundwater system</w:t>
      </w:r>
      <w:r>
        <w:t>,</w:t>
      </w:r>
      <w:r w:rsidRPr="00E8450D">
        <w:t xml:space="preserve"> with respect to the final landform that will be different to the pre-mining condition. The surrounding groundwater extraction activities will also have an important influence on the recovery of the groundwater levels. </w:t>
      </w:r>
    </w:p>
    <w:p w14:paraId="20FEB1A4" w14:textId="341E61E9" w:rsidR="0090122A" w:rsidRPr="00E8450D" w:rsidRDefault="0090122A" w:rsidP="0090122A">
      <w:r w:rsidRPr="00E8450D">
        <w:t xml:space="preserve">Processes that influence the groundwater system before, during and after mining occur at different spatial and temporal scales. </w:t>
      </w:r>
      <w:r w:rsidRPr="00B74555">
        <w:t xml:space="preserve">Schematic representations of key hydrogeological processes are included in </w:t>
      </w:r>
      <w:r w:rsidR="00682863">
        <w:fldChar w:fldCharType="begin"/>
      </w:r>
      <w:r w:rsidR="00682863">
        <w:instrText xml:space="preserve"> REF _Ref198565122 \h </w:instrText>
      </w:r>
      <w:r w:rsidR="00682863">
        <w:fldChar w:fldCharType="separate"/>
      </w:r>
      <w:r w:rsidR="00D35BC0">
        <w:t xml:space="preserve">Figure </w:t>
      </w:r>
      <w:r w:rsidR="00D35BC0">
        <w:rPr>
          <w:noProof/>
        </w:rPr>
        <w:t>8</w:t>
      </w:r>
      <w:r w:rsidR="00D35BC0">
        <w:noBreakHyphen/>
      </w:r>
      <w:r w:rsidR="00D35BC0">
        <w:rPr>
          <w:noProof/>
        </w:rPr>
        <w:t>50</w:t>
      </w:r>
      <w:r w:rsidR="00682863">
        <w:fldChar w:fldCharType="end"/>
      </w:r>
      <w:r w:rsidR="006052FD">
        <w:t xml:space="preserve"> </w:t>
      </w:r>
      <w:r w:rsidRPr="00B74555">
        <w:t xml:space="preserve">and </w:t>
      </w:r>
      <w:r w:rsidR="00682863">
        <w:fldChar w:fldCharType="begin"/>
      </w:r>
      <w:r w:rsidR="00682863">
        <w:instrText xml:space="preserve"> REF _Ref198565131 \h </w:instrText>
      </w:r>
      <w:r w:rsidR="00682863">
        <w:fldChar w:fldCharType="separate"/>
      </w:r>
      <w:r w:rsidR="00D35BC0">
        <w:t xml:space="preserve">Figure </w:t>
      </w:r>
      <w:r w:rsidR="00D35BC0">
        <w:rPr>
          <w:noProof/>
        </w:rPr>
        <w:t>8</w:t>
      </w:r>
      <w:r w:rsidR="00D35BC0">
        <w:noBreakHyphen/>
      </w:r>
      <w:r w:rsidR="00D35BC0">
        <w:rPr>
          <w:noProof/>
        </w:rPr>
        <w:t>51</w:t>
      </w:r>
      <w:r w:rsidR="00682863">
        <w:fldChar w:fldCharType="end"/>
      </w:r>
      <w:r>
        <w:t>,</w:t>
      </w:r>
      <w:r w:rsidRPr="00B74555">
        <w:t xml:space="preserve"> showing how these processes have changed over time (from before and during mining) and how they may change in the future (during and after rehabilitation). These are projected onto a north to south cross-section through the Yallourn Mine and Hazelwood Mine, showing the distribution of major units and their relationship with the hydrogeological processes such as pumping and seepage. The</w:t>
      </w:r>
      <w:r w:rsidR="004E7D00">
        <w:t xml:space="preserve"> best</w:t>
      </w:r>
      <w:r w:rsidRPr="00B74555">
        <w:t xml:space="preserve"> rehabilitation option </w:t>
      </w:r>
      <w:r w:rsidR="004E7D00">
        <w:t>for groundwater recovery and passive management</w:t>
      </w:r>
      <w:r w:rsidRPr="00B74555">
        <w:t xml:space="preserve"> is the full pit lake</w:t>
      </w:r>
      <w:r w:rsidR="004E7D00">
        <w:t>. However, this will be supported by</w:t>
      </w:r>
      <w:r w:rsidRPr="00B74555">
        <w:t xml:space="preserve"> ongoing pumping during filling and decommissioning of pumping bores once the filling has been</w:t>
      </w:r>
      <w:r w:rsidR="008B7F89">
        <w:t xml:space="preserve"> </w:t>
      </w:r>
      <w:r w:rsidRPr="00B74555">
        <w:t xml:space="preserve">completed.  </w:t>
      </w:r>
      <w:r>
        <w:br w:type="page"/>
      </w:r>
    </w:p>
    <w:p w14:paraId="65F1A596" w14:textId="77777777" w:rsidR="0090122A" w:rsidRDefault="0090122A" w:rsidP="0090122A">
      <w:pPr>
        <w:sectPr w:rsidR="0090122A" w:rsidSect="0090122A">
          <w:pgSz w:w="11910" w:h="16840"/>
          <w:pgMar w:top="1134" w:right="567" w:bottom="1315" w:left="567" w:header="720" w:footer="356" w:gutter="0"/>
          <w:cols w:space="709"/>
          <w:titlePg/>
          <w:docGrid w:linePitch="299"/>
        </w:sectPr>
      </w:pPr>
    </w:p>
    <w:p w14:paraId="026A5080" w14:textId="77777777" w:rsidR="0090122A" w:rsidRPr="00722E95" w:rsidRDefault="0090122A" w:rsidP="0090122A">
      <w:pPr>
        <w:keepNext/>
        <w:jc w:val="center"/>
      </w:pPr>
      <w:r>
        <w:rPr>
          <w:noProof/>
        </w:rPr>
        <w:drawing>
          <wp:inline distT="0" distB="0" distL="0" distR="0" wp14:anchorId="222F8CC6" wp14:editId="48690257">
            <wp:extent cx="11458575" cy="8245323"/>
            <wp:effectExtent l="0" t="0" r="0" b="3810"/>
            <wp:docPr id="1670132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1529904" cy="8296650"/>
                    </a:xfrm>
                    <a:prstGeom prst="rect">
                      <a:avLst/>
                    </a:prstGeom>
                    <a:noFill/>
                    <a:ln>
                      <a:noFill/>
                    </a:ln>
                  </pic:spPr>
                </pic:pic>
              </a:graphicData>
            </a:graphic>
          </wp:inline>
        </w:drawing>
      </w:r>
    </w:p>
    <w:p w14:paraId="439EEC48" w14:textId="6A70A566" w:rsidR="0090122A" w:rsidRDefault="0090122A" w:rsidP="0090122A">
      <w:pPr>
        <w:pStyle w:val="Caption"/>
      </w:pPr>
      <w:bookmarkStart w:id="399" w:name="_Ref198565122"/>
      <w:bookmarkStart w:id="400" w:name="_Toc21012554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0</w:t>
      </w:r>
      <w:r w:rsidR="00946086">
        <w:fldChar w:fldCharType="end"/>
      </w:r>
      <w:bookmarkEnd w:id="399"/>
      <w:r w:rsidR="00050C52">
        <w:t>:</w:t>
      </w:r>
      <w:r>
        <w:t xml:space="preserve"> Hydrogeological Cross Section – Pre-mining &amp; Mining Stages</w:t>
      </w:r>
      <w:r w:rsidR="00075D01">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400"/>
      <w:r w:rsidR="00351FC4">
        <w:fldChar w:fldCharType="end"/>
      </w:r>
      <w:r>
        <w:br w:type="page"/>
      </w:r>
    </w:p>
    <w:p w14:paraId="42DB5F53" w14:textId="77777777" w:rsidR="0090122A" w:rsidRDefault="0090122A" w:rsidP="0090122A">
      <w:pPr>
        <w:sectPr w:rsidR="0090122A" w:rsidSect="0090122A">
          <w:pgSz w:w="23808" w:h="16840" w:orient="landscape" w:code="8"/>
          <w:pgMar w:top="1276" w:right="567" w:bottom="1559" w:left="567" w:header="720" w:footer="357" w:gutter="0"/>
          <w:cols w:space="709"/>
          <w:titlePg/>
          <w:docGrid w:linePitch="299"/>
        </w:sectPr>
      </w:pPr>
    </w:p>
    <w:p w14:paraId="74E4C379" w14:textId="77777777" w:rsidR="0090122A" w:rsidRPr="00F34FC6" w:rsidRDefault="0090122A" w:rsidP="0090122A">
      <w:pPr>
        <w:keepNext/>
        <w:jc w:val="center"/>
      </w:pPr>
      <w:r>
        <w:rPr>
          <w:noProof/>
        </w:rPr>
        <w:drawing>
          <wp:inline distT="0" distB="0" distL="0" distR="0" wp14:anchorId="2C3734D4" wp14:editId="5CF2851A">
            <wp:extent cx="11403609" cy="8296275"/>
            <wp:effectExtent l="0" t="0" r="7620" b="0"/>
            <wp:docPr id="1448202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1461403" cy="8338321"/>
                    </a:xfrm>
                    <a:prstGeom prst="rect">
                      <a:avLst/>
                    </a:prstGeom>
                    <a:noFill/>
                    <a:ln>
                      <a:noFill/>
                    </a:ln>
                  </pic:spPr>
                </pic:pic>
              </a:graphicData>
            </a:graphic>
          </wp:inline>
        </w:drawing>
      </w:r>
    </w:p>
    <w:p w14:paraId="3B647E44" w14:textId="3DFB0EBD" w:rsidR="0090122A" w:rsidRDefault="0090122A" w:rsidP="00075D01">
      <w:pPr>
        <w:pStyle w:val="Caption"/>
        <w:sectPr w:rsidR="0090122A" w:rsidSect="0090122A">
          <w:pgSz w:w="23808" w:h="16840" w:orient="landscape" w:code="8"/>
          <w:pgMar w:top="1276" w:right="567" w:bottom="1559" w:left="567" w:header="720" w:footer="357" w:gutter="0"/>
          <w:cols w:space="709"/>
          <w:titlePg/>
          <w:docGrid w:linePitch="299"/>
        </w:sectPr>
      </w:pPr>
      <w:bookmarkStart w:id="401" w:name="_Ref198565131"/>
      <w:bookmarkStart w:id="402" w:name="_Toc21012555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1</w:t>
      </w:r>
      <w:r w:rsidR="00946086">
        <w:fldChar w:fldCharType="end"/>
      </w:r>
      <w:bookmarkEnd w:id="401"/>
      <w:r w:rsidR="00050C52">
        <w:t>:</w:t>
      </w:r>
      <w:r>
        <w:t xml:space="preserve"> Hydrogeological Cross Section – Post-mining Filling &amp; Post-Filling Stages</w:t>
      </w:r>
      <w:r w:rsidR="00F364D9">
        <w:t xml:space="preserve"> </w:t>
      </w:r>
      <w:r w:rsidR="00075D01">
        <w:t xml:space="preserve"> </w:t>
      </w:r>
      <w:r w:rsidR="00351FC4">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351FC4">
        <w:fldChar w:fldCharType="separate"/>
      </w:r>
      <w:r w:rsidR="00673C6F">
        <w:rPr>
          <w:noProof/>
        </w:rPr>
        <w:t>(GHD 2023)</w:t>
      </w:r>
      <w:bookmarkEnd w:id="402"/>
      <w:r w:rsidR="00351FC4">
        <w:fldChar w:fldCharType="end"/>
      </w:r>
    </w:p>
    <w:p w14:paraId="194CC2AF" w14:textId="77777777" w:rsidR="0090122A" w:rsidRDefault="0090122A" w:rsidP="0090122A">
      <w:pPr>
        <w:pStyle w:val="Heading3"/>
        <w:ind w:left="1440"/>
      </w:pPr>
      <w:bookmarkStart w:id="403" w:name="_Ref198296722"/>
      <w:bookmarkStart w:id="404" w:name="_Ref198296728"/>
      <w:r>
        <w:t>Findings – Groundwater Numerical Model (GWNM)</w:t>
      </w:r>
      <w:bookmarkEnd w:id="403"/>
      <w:bookmarkEnd w:id="404"/>
    </w:p>
    <w:p w14:paraId="30D56E18" w14:textId="171A6868" w:rsidR="0090122A" w:rsidRPr="000878AD" w:rsidRDefault="0090122A" w:rsidP="0090122A">
      <w:r>
        <w:t>The summary of outcomes for the construction and calibration of GWNM for Yallourn Mine rehabilitation are as follows:</w:t>
      </w:r>
    </w:p>
    <w:p w14:paraId="06ED633E" w14:textId="77777777" w:rsidR="0090122A" w:rsidRDefault="0090122A" w:rsidP="0090122A">
      <w:pPr>
        <w:pStyle w:val="ListParagraph"/>
      </w:pPr>
      <w:r>
        <w:t>A GWNM was used to simulate mine scale processes that predict groundwater heights and flows.</w:t>
      </w:r>
    </w:p>
    <w:p w14:paraId="5C04F0CD" w14:textId="77777777" w:rsidR="0090122A" w:rsidRPr="000878AD" w:rsidRDefault="0090122A" w:rsidP="0090122A">
      <w:pPr>
        <w:pStyle w:val="ListParagraph"/>
      </w:pPr>
      <w:r>
        <w:t xml:space="preserve">The model compiles the larger spatial interactions and responses from the regional Latrobe Valley and Gippsland region aquifer extractions and flow regimes. </w:t>
      </w:r>
    </w:p>
    <w:p w14:paraId="4496D9EA" w14:textId="77777777" w:rsidR="0090122A" w:rsidRPr="00E70451" w:rsidRDefault="0090122A" w:rsidP="0090122A">
      <w:pPr>
        <w:pStyle w:val="ListParagraph"/>
      </w:pPr>
      <w:r>
        <w:t>The elaboration of the Hydrostratigraphy at a mine scale level in Leapfrog forms a high-resolution input to the development of GWNM, endorsing confidence in calibration reliability.</w:t>
      </w:r>
    </w:p>
    <w:p w14:paraId="6A32BFFF" w14:textId="77777777" w:rsidR="0090122A" w:rsidRPr="00E70451" w:rsidRDefault="0090122A" w:rsidP="0090122A">
      <w:pPr>
        <w:pStyle w:val="ListParagraph"/>
      </w:pPr>
      <w:r>
        <w:t>The model boundary conditions have delivered alignment with the responses reflective of effects from mining related hydrogeological processes (responses to water features, streams drain etc), extractions from wells and geological structures such as Yallourn Monocline.</w:t>
      </w:r>
    </w:p>
    <w:p w14:paraId="37FC793F" w14:textId="77777777" w:rsidR="0090122A" w:rsidRPr="00E70451" w:rsidRDefault="0090122A" w:rsidP="0090122A">
      <w:pPr>
        <w:pStyle w:val="ListParagraph"/>
      </w:pPr>
      <w:r>
        <w:t xml:space="preserve">Recharge and evapotranspiration derived from the PRMS is hydrologically sensible, along with the computed runoffs. </w:t>
      </w:r>
    </w:p>
    <w:p w14:paraId="6BC43708" w14:textId="77777777" w:rsidR="0090122A" w:rsidRPr="00E70451" w:rsidRDefault="0090122A" w:rsidP="0090122A">
      <w:pPr>
        <w:pStyle w:val="ListParagraph"/>
      </w:pPr>
      <w:r>
        <w:t>Parametrisation of the aquifer layers based on percentage sands has been validated with the quality of calibration by allowing for allocating spatial variability in hydraulic conductivity in an effective manner.</w:t>
      </w:r>
    </w:p>
    <w:p w14:paraId="6180233E" w14:textId="77777777" w:rsidR="0090122A" w:rsidRPr="00E70451" w:rsidRDefault="0090122A" w:rsidP="0090122A">
      <w:pPr>
        <w:pStyle w:val="ListParagraph"/>
      </w:pPr>
      <w:r>
        <w:t xml:space="preserve">The GWNM is well calibrated against the responses to depressurisation at adjacent Hazelwood Mine. This has allowed for more accurate predictive modelling, discussed in latter sections. </w:t>
      </w:r>
    </w:p>
    <w:p w14:paraId="0BD4ECC0" w14:textId="77777777" w:rsidR="0090122A" w:rsidRPr="00E70451" w:rsidRDefault="0090122A" w:rsidP="0090122A">
      <w:pPr>
        <w:pStyle w:val="ListParagraph"/>
      </w:pPr>
      <w:r>
        <w:t xml:space="preserve">The modelled observations confirm the lack the regional effects to mine scale effects and to the deeper stratigraphic units such as M2 Interseam. </w:t>
      </w:r>
    </w:p>
    <w:p w14:paraId="028B3275" w14:textId="77777777" w:rsidR="0090122A" w:rsidRDefault="0090122A" w:rsidP="0090122A">
      <w:pPr>
        <w:pStyle w:val="ListParagraph"/>
      </w:pPr>
      <w:r>
        <w:t>The calibrated model heads are in close agreement with the observed heads in HHF, Yallourn Coal, Yallourn Interseam and M1A Interseam. This forms a critical alignment in utilising the GWNM to be used as a predictive tool for rehabilitation planning at Yallourn Mine.</w:t>
      </w:r>
    </w:p>
    <w:p w14:paraId="311B6887" w14:textId="48B2DE9E" w:rsidR="0090122A" w:rsidRDefault="0090122A" w:rsidP="0090122A">
      <w:r>
        <w:t xml:space="preserve">The groundwater modelling demonstrates a good understanding of the geology, hydrostratigraphy, flow paths, levels, and fluxes.  The groundwater model </w:t>
      </w:r>
      <w:r w:rsidR="00D05B8F">
        <w:t xml:space="preserve">outputs form </w:t>
      </w:r>
      <w:r>
        <w:t>a</w:t>
      </w:r>
      <w:r w:rsidR="006E229D">
        <w:t>n</w:t>
      </w:r>
      <w:r>
        <w:t xml:space="preserve"> input to </w:t>
      </w:r>
      <w:r w:rsidR="000F4555">
        <w:t xml:space="preserve">validation of the groundwater gradients adopted in </w:t>
      </w:r>
      <w:r>
        <w:t xml:space="preserve">geotechnical stability analysis </w:t>
      </w:r>
      <w:r w:rsidR="00D05B8F">
        <w:t>discussed</w:t>
      </w:r>
      <w:r>
        <w:t xml:space="preserve"> in</w:t>
      </w:r>
      <w:r w:rsidR="00007AEF">
        <w:t xml:space="preserve"> Section</w:t>
      </w:r>
      <w:r>
        <w:t xml:space="preserve"> </w:t>
      </w:r>
      <w:r w:rsidR="00F60A2D">
        <w:fldChar w:fldCharType="begin"/>
      </w:r>
      <w:r w:rsidR="00F60A2D">
        <w:instrText xml:space="preserve"> REF _Ref197955188 \r \h </w:instrText>
      </w:r>
      <w:r w:rsidR="00F60A2D">
        <w:fldChar w:fldCharType="separate"/>
      </w:r>
      <w:r w:rsidR="00D35BC0">
        <w:t>8.9</w:t>
      </w:r>
      <w:r w:rsidR="00F60A2D">
        <w:fldChar w:fldCharType="end"/>
      </w:r>
      <w:r w:rsidR="00007AEF">
        <w:t>.</w:t>
      </w:r>
    </w:p>
    <w:p w14:paraId="0385DB77" w14:textId="77777777" w:rsidR="0090122A" w:rsidRPr="00DF3BA2" w:rsidRDefault="0090122A" w:rsidP="0090122A">
      <w:pPr>
        <w:pStyle w:val="Heading3"/>
        <w:ind w:left="1440"/>
      </w:pPr>
      <w:r>
        <w:t xml:space="preserve">Findings – Rehabilitation Scenario Testing - </w:t>
      </w:r>
      <w:r w:rsidRPr="00DF3BA2">
        <w:t xml:space="preserve">Concept Overview </w:t>
      </w:r>
      <w:r>
        <w:t>of</w:t>
      </w:r>
      <w:r w:rsidRPr="00DF3BA2">
        <w:t xml:space="preserve"> Effects on Groundwater</w:t>
      </w:r>
    </w:p>
    <w:p w14:paraId="4141153C" w14:textId="0674FAC1" w:rsidR="0090122A" w:rsidRDefault="0090122A" w:rsidP="00574C32">
      <w:r>
        <w:t xml:space="preserve">The rehabilitation of the mine will involve filling of the two mine voids with water to form a full pit lake. The sources of water for the filling would include direct rainfall, runoff from external and internal (in-pit) catchments, groundwater seepage from pit walls, pumped groundwater from aquifer depressurisation, flood flows and external supplies. The filling would initially result in the formation of two separate pit lakes with different starting water levels due to the presence of in-pit water features such as the Fire Service Pond. The two pit lakes will become connected when the lake level in one of the pit lakes reaches the elevation of the conveyor tunnels (located below the MRD), resulting in the transfer of water from one lake to another until both lakes reach the same level and rise as one connected lake. The proposed final lake level is </w:t>
      </w:r>
      <w:r w:rsidR="00007AEF">
        <w:t>RL +</w:t>
      </w:r>
      <w:r>
        <w:t>37 mAHD.</w:t>
      </w:r>
    </w:p>
    <w:p w14:paraId="78D870B1" w14:textId="77777777" w:rsidR="0090122A" w:rsidRPr="005733CA" w:rsidRDefault="0090122A" w:rsidP="00574C32">
      <w:pPr>
        <w:rPr>
          <w:b/>
          <w:bCs/>
        </w:rPr>
      </w:pPr>
      <w:r>
        <w:t>Groundwater levels in HSUs will change due to the effects of aquifer depressurisation, both locally at the Yallourn Mine and regionally due to the extraction of groundwater at the Hazelwood and Loy Yang mines. As the pit lake is formed, the groundwater levels will also be modified at the mine due to the interaction between the pit lake and the groundwater system. During filling,</w:t>
      </w:r>
      <w:r w:rsidRPr="00FE3411">
        <w:t xml:space="preserve"> </w:t>
      </w:r>
      <w:r>
        <w:t xml:space="preserve">the groundwater levels in the HSUs below the mine floor will be maintained lower than the pit lake level by groundwater extraction. This would create a downward vertical hydraulic gradient that would result in some leakage of water out from the pit lake, causing the underlying groundwater levels to rise locally. The pit lake will also receive groundwater seepage from the pit walls, where shallow groundwater naturally discharges at elevations above the pit lake level. As the pit lake level continues to increase over time, the groundwater levels would also rise in parallel albeit at a reduced rate depending on the balance between the rate of leakage from the pit lake and the rate of removal of groundwater by pumping from below. The ongoing aquifer depressurisation by pumping would ensure the groundwater levels below the mine floor would remain lower than the pit lake level during filling, creating a low point in the piezometric (aquifer pressure) surface relative to the surrounding area. This implies that most of the pit water (and solutes contained within it) leaking into the underlying HSUs would be retained within the mine area or ultimately captured by the pumping bores. </w:t>
      </w:r>
    </w:p>
    <w:p w14:paraId="22682499" w14:textId="4528C0C4" w:rsidR="0090122A" w:rsidRDefault="0090122A" w:rsidP="00574C32">
      <w:r>
        <w:t xml:space="preserve">When the pit lake reaches the full lake level of RL 37 m, the weight of water above the mine floor becomes sufficient to counter the upward aquifer pressure, rendering ongoing </w:t>
      </w:r>
      <w:r w:rsidR="009138C7">
        <w:t>depressurisation</w:t>
      </w:r>
      <w:r>
        <w:t xml:space="preserve"> unnecessary for achieving weight balance. At this point, the groundwater extraction can be ceased, initiating the recovery of the aquifer pressure. The groundwater levels would be expected to initially rise rapidly as the aquifer storage is replenished by groundwater flow from the broader area under steep hydraulic gradients created by prior pumping. The rate of recovery would reduce progressively over time as the hydraulic gradients (and the rate of groundwater flow towards the mine) reduces, leading to a long period of post-filling stabilisation. As discussed </w:t>
      </w:r>
      <w:r w:rsidR="00F0260C">
        <w:t xml:space="preserve">in the </w:t>
      </w:r>
      <w:r w:rsidR="00F0260C" w:rsidRPr="007977DC">
        <w:rPr>
          <w:i/>
          <w:iCs/>
        </w:rPr>
        <w:t xml:space="preserve">Hydrogeological Conceptual Model </w:t>
      </w:r>
      <w:r w:rsidR="00F0260C" w:rsidRPr="007977DC">
        <w:t>report</w:t>
      </w:r>
      <w:r w:rsidR="00F0260C" w:rsidRPr="007977DC">
        <w:rPr>
          <w:i/>
          <w:iCs/>
        </w:rPr>
        <w:t xml:space="preserve"> </w:t>
      </w:r>
      <w:r w:rsidR="00F0260C">
        <w:fldChar w:fldCharType="begin"/>
      </w:r>
      <w:r w:rsidR="001B655D">
        <w:instrText xml:space="preserve"> ADDIN EN.CITE &lt;EndNote&gt;&lt;Cite&gt;&lt;Author&gt;GHD&lt;/Author&gt;&lt;Year&gt;2023&lt;/Year&gt;&lt;RecNum&gt;43&lt;/RecNum&gt;&lt;DisplayText&gt;(GHD 2023)&lt;/DisplayText&gt;&lt;record&gt;&lt;rec-number&gt;43&lt;/rec-number&gt;&lt;foreign-keys&gt;&lt;key app="EN" db-id="spaff0s0osz0sqe0t5a55fezradpx9psfrzt" timestamp="1746073746" guid="e3f270b4-b5a3-49f4-83e7-d91a4010fc04"&gt;43&lt;/key&gt;&lt;/foreign-keys&gt;&lt;ref-type name="Report"&gt;27&lt;/ref-type&gt;&lt;contributors&gt;&lt;authors&gt;&lt;author&gt;GHD&lt;/author&gt;&lt;/authors&gt;&lt;secondary-authors&gt;&lt;author&gt;GHD Pty Ltd,&lt;/author&gt;&lt;/secondary-authors&gt;&lt;/contributors&gt;&lt;titles&gt;&lt;title&gt;Yallourn Rehabilitation Hydrogeological Modelling: Hydrogeological Conceptual Model&lt;/title&gt;&lt;/titles&gt;&lt;number&gt;A2190940&lt;/number&gt;&lt;dates&gt;&lt;year&gt;2023&lt;/year&gt;&lt;pub-dates&gt;&lt;date&gt;01/09/2024&lt;/date&gt;&lt;/pub-dates&gt;&lt;/dates&gt;&lt;isbn&gt;12521481&lt;/isbn&gt;&lt;urls&gt;&lt;/urls&gt;&lt;/record&gt;&lt;/Cite&gt;&lt;/EndNote&gt;</w:instrText>
      </w:r>
      <w:r w:rsidR="00F0260C">
        <w:fldChar w:fldCharType="separate"/>
      </w:r>
      <w:r w:rsidR="00673C6F">
        <w:rPr>
          <w:noProof/>
        </w:rPr>
        <w:t>(GHD 2023)</w:t>
      </w:r>
      <w:r w:rsidR="00F0260C">
        <w:fldChar w:fldCharType="end"/>
      </w:r>
      <w:r>
        <w:t xml:space="preserve">, the confined aquifers below the floor of the mine were likely to have been sub-artesian to artesian with the pre-mining groundwater levels estimated to be in the range of </w:t>
      </w:r>
      <w:r w:rsidR="00CF6436">
        <w:t>RL +</w:t>
      </w:r>
      <w:r>
        <w:t xml:space="preserve">50 to </w:t>
      </w:r>
      <w:r w:rsidR="00CF6436">
        <w:t>+</w:t>
      </w:r>
      <w:r>
        <w:t xml:space="preserve">60 mAHD.  Although the future climate condition are unknown (and expected to be different from that of the past), it is highly likely that the groundwater levels in the confined aquifer would ultimately recover to levels above the RL 37 m pit lake level. This means the pit lake would act as a local sink to the groundwater system over the long term, with seepage of small quantities of groundwater occurring under the influence of small upward vertical hydraulic gradients.  </w:t>
      </w:r>
    </w:p>
    <w:p w14:paraId="1050C372" w14:textId="343F6B97" w:rsidR="0090122A" w:rsidRDefault="0090122A" w:rsidP="00574C32">
      <w:r>
        <w:t>The conceptual model for the hydrogeological changes expected during and after rehabilitation is described in GHD (2023</w:t>
      </w:r>
      <w:r w:rsidR="00D63A3A">
        <w:t>b</w:t>
      </w:r>
      <w:r>
        <w:t xml:space="preserve">), using regional hydrogeological cross-sections. Additional and more locally refined schematic hydrogeological cross-sections are presented in this section to set the context for the detailed model results and discussions provided in the subsequent sections of the report. When reviewing these cross-sections (and the outputs of the modelling), it is important to note that only some of the HSUs are exposed in the mine and would directly interact with the pit lake. The rate and direction of fluxes exchanged with the pit lake would also depend on the groundwater levels and material properties of each HSU, with different groundwater levels or piezometric surfaces occurring in different units. This concept is demonstrated schematically in </w:t>
      </w:r>
      <w:r w:rsidR="00CC2FBC">
        <w:rPr>
          <w:highlight w:val="yellow"/>
        </w:rPr>
        <w:fldChar w:fldCharType="begin"/>
      </w:r>
      <w:r w:rsidR="00CC2FBC">
        <w:instrText xml:space="preserve"> REF _Ref197955348 \h </w:instrText>
      </w:r>
      <w:r w:rsidR="00CC2FBC">
        <w:rPr>
          <w:highlight w:val="yellow"/>
        </w:rPr>
      </w:r>
      <w:r w:rsidR="00CC2FBC">
        <w:rPr>
          <w:highlight w:val="yellow"/>
        </w:rPr>
        <w:fldChar w:fldCharType="separate"/>
      </w:r>
      <w:r w:rsidR="00D35BC0">
        <w:t xml:space="preserve">Figure </w:t>
      </w:r>
      <w:r w:rsidR="00D35BC0">
        <w:rPr>
          <w:noProof/>
        </w:rPr>
        <w:t>8</w:t>
      </w:r>
      <w:r w:rsidR="00D35BC0">
        <w:noBreakHyphen/>
      </w:r>
      <w:r w:rsidR="00D35BC0">
        <w:rPr>
          <w:noProof/>
        </w:rPr>
        <w:t>52</w:t>
      </w:r>
      <w:r w:rsidR="00CC2FBC">
        <w:rPr>
          <w:highlight w:val="yellow"/>
        </w:rPr>
        <w:fldChar w:fldCharType="end"/>
      </w:r>
      <w:r w:rsidR="00CC2FBC">
        <w:t xml:space="preserve"> </w:t>
      </w:r>
      <w:r>
        <w:t xml:space="preserve">below, showing groundwater rising to different levels in bores constructed within different HSUs (focusing on the surficial and interseam layers that act as aquifers/zones of preferential groundwater flow, separated by intervening low hydraulic conductivity coal layers). In this example, the groundwater level decreases with depth, which indicates a downward vertical hydraulic gradient (and downward groundwater flow). </w:t>
      </w:r>
    </w:p>
    <w:p w14:paraId="0566B94B" w14:textId="77777777" w:rsidR="0090122A" w:rsidRDefault="0090122A" w:rsidP="0090122A">
      <w:pPr>
        <w:pStyle w:val="BodyText"/>
        <w:jc w:val="center"/>
      </w:pPr>
      <w:r>
        <w:rPr>
          <w:noProof/>
        </w:rPr>
        <w:drawing>
          <wp:inline distT="0" distB="0" distL="0" distR="0" wp14:anchorId="5EE91959" wp14:editId="2F7E628B">
            <wp:extent cx="4232749" cy="3620719"/>
            <wp:effectExtent l="0" t="0" r="0" b="0"/>
            <wp:docPr id="112194188" name="Picture 2" descr="A diagram of a geological 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596735" name="Picture 2" descr="A diagram of a geological formation&#10;&#10;AI-generated content may be incorrect."/>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41981" cy="3628616"/>
                    </a:xfrm>
                    <a:prstGeom prst="rect">
                      <a:avLst/>
                    </a:prstGeom>
                    <a:noFill/>
                    <a:ln>
                      <a:noFill/>
                    </a:ln>
                  </pic:spPr>
                </pic:pic>
              </a:graphicData>
            </a:graphic>
          </wp:inline>
        </w:drawing>
      </w:r>
    </w:p>
    <w:p w14:paraId="50DF33A8" w14:textId="11B410A6" w:rsidR="0090122A" w:rsidRDefault="0090122A" w:rsidP="0090122A">
      <w:pPr>
        <w:pStyle w:val="Caption"/>
      </w:pPr>
      <w:bookmarkStart w:id="405" w:name="_Ref197955348"/>
      <w:bookmarkStart w:id="406" w:name="_Toc21012555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2</w:t>
      </w:r>
      <w:r w:rsidR="00946086">
        <w:fldChar w:fldCharType="end"/>
      </w:r>
      <w:bookmarkEnd w:id="405"/>
      <w:r w:rsidR="00050C52">
        <w:t>:</w:t>
      </w:r>
      <w:r>
        <w:t xml:space="preserve"> Relationship between </w:t>
      </w:r>
      <w:r w:rsidR="00304D56">
        <w:t>H</w:t>
      </w:r>
      <w:r>
        <w:t xml:space="preserve">ydrostratigraphic </w:t>
      </w:r>
      <w:r w:rsidR="00304D56">
        <w:t>U</w:t>
      </w:r>
      <w:r>
        <w:t xml:space="preserve">nits and </w:t>
      </w:r>
      <w:r w:rsidR="00304D56">
        <w:t>G</w:t>
      </w:r>
      <w:r>
        <w:t xml:space="preserve">roundwater </w:t>
      </w:r>
      <w:r w:rsidR="00304D56">
        <w:t>L</w:t>
      </w:r>
      <w:r>
        <w:t xml:space="preserve">evels </w:t>
      </w:r>
      <w:r w:rsidR="00730B92">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730B92">
        <w:fldChar w:fldCharType="separate"/>
      </w:r>
      <w:r w:rsidR="001C7E15">
        <w:rPr>
          <w:noProof/>
        </w:rPr>
        <w:t>(GHD 2025c)</w:t>
      </w:r>
      <w:bookmarkEnd w:id="406"/>
      <w:r w:rsidR="00730B92">
        <w:fldChar w:fldCharType="end"/>
      </w:r>
    </w:p>
    <w:p w14:paraId="1DCDA3D4" w14:textId="60B119F0" w:rsidR="0090122A" w:rsidRDefault="00E10427" w:rsidP="00574C32">
      <w:r>
        <w:fldChar w:fldCharType="begin"/>
      </w:r>
      <w:r>
        <w:instrText xml:space="preserve"> REF _Ref197955451 \h </w:instrText>
      </w:r>
      <w:r>
        <w:fldChar w:fldCharType="separate"/>
      </w:r>
      <w:r w:rsidR="00D35BC0">
        <w:t xml:space="preserve">Figure </w:t>
      </w:r>
      <w:r w:rsidR="00D35BC0">
        <w:rPr>
          <w:noProof/>
        </w:rPr>
        <w:t>8</w:t>
      </w:r>
      <w:r w:rsidR="00D35BC0">
        <w:noBreakHyphen/>
      </w:r>
      <w:r w:rsidR="00D35BC0">
        <w:rPr>
          <w:noProof/>
        </w:rPr>
        <w:t>54</w:t>
      </w:r>
      <w:r>
        <w:fldChar w:fldCharType="end"/>
      </w:r>
      <w:r>
        <w:t xml:space="preserve"> and </w:t>
      </w:r>
      <w:r w:rsidR="004F2E5C">
        <w:fldChar w:fldCharType="begin"/>
      </w:r>
      <w:r w:rsidR="004F2E5C">
        <w:instrText xml:space="preserve"> REF _Ref197955457 \h </w:instrText>
      </w:r>
      <w:r w:rsidR="004F2E5C">
        <w:fldChar w:fldCharType="separate"/>
      </w:r>
      <w:r w:rsidR="00D35BC0">
        <w:t xml:space="preserve">Figure </w:t>
      </w:r>
      <w:r w:rsidR="00D35BC0">
        <w:rPr>
          <w:noProof/>
        </w:rPr>
        <w:t>8</w:t>
      </w:r>
      <w:r w:rsidR="00D35BC0">
        <w:noBreakHyphen/>
      </w:r>
      <w:r w:rsidR="00D35BC0">
        <w:rPr>
          <w:noProof/>
        </w:rPr>
        <w:t>55</w:t>
      </w:r>
      <w:r w:rsidR="004F2E5C">
        <w:fldChar w:fldCharType="end"/>
      </w:r>
      <w:r>
        <w:t xml:space="preserve"> are</w:t>
      </w:r>
      <w:r w:rsidR="0090122A">
        <w:t xml:space="preserve"> schematic (vertically exaggerated) cross-section</w:t>
      </w:r>
      <w:r w:rsidR="004F2E5C">
        <w:t>s</w:t>
      </w:r>
      <w:r w:rsidR="005A699A">
        <w:t xml:space="preserve"> </w:t>
      </w:r>
      <w:r w:rsidR="0090122A">
        <w:t xml:space="preserve">across the two mine voids (in northeast to southwest orientation) showing the relationship between the pit lake level and groundwater levels in key HSUs when the lake level is at </w:t>
      </w:r>
      <w:r w:rsidR="003F12C5">
        <w:t>RL +</w:t>
      </w:r>
      <w:r w:rsidR="0090122A">
        <w:t>11 </w:t>
      </w:r>
      <w:r w:rsidR="0090122A" w:rsidRPr="003F12C5">
        <w:t>mAHD</w:t>
      </w:r>
      <w:r w:rsidR="0090122A">
        <w:t xml:space="preserve"> (approximate elevation of the conveyor tunnels, when the two pit lakes become hydraulically connected</w:t>
      </w:r>
      <w:r w:rsidR="00531A9D">
        <w:t xml:space="preserve">, also discussed in </w:t>
      </w:r>
      <w:r w:rsidR="002C6EF9">
        <w:t>Section</w:t>
      </w:r>
      <w:r w:rsidR="00531A9D">
        <w:t xml:space="preserve"> </w:t>
      </w:r>
      <w:r w:rsidR="00F25B56">
        <w:fldChar w:fldCharType="begin"/>
      </w:r>
      <w:r w:rsidR="00F25B56">
        <w:instrText xml:space="preserve"> REF _Ref195270636 \r \h </w:instrText>
      </w:r>
      <w:r w:rsidR="00574C32">
        <w:instrText xml:space="preserve"> \* MERGEFORMAT </w:instrText>
      </w:r>
      <w:r w:rsidR="00F25B56">
        <w:fldChar w:fldCharType="separate"/>
      </w:r>
      <w:r w:rsidR="00D35BC0">
        <w:t>8.8</w:t>
      </w:r>
      <w:r w:rsidR="00F25B56">
        <w:fldChar w:fldCharType="end"/>
      </w:r>
      <w:r w:rsidR="0090122A">
        <w:t xml:space="preserve">). The two mine voids are referred to as the Yallourn Township Field (YTF) void in the west and Yallourn East Field (YEF) void in the east, for simplicity. Arrows are used to show the directions of expected flow, with larger arrows used to indicate preferential flows in the horizontal direction towards the pumping bore (M4203) in the M1A Interseam and regionally towards the Hazelwood Mine (due to pumping in the deep M2 Interseam). Smaller arrows in the vertical direction indicates flow out from the pit lake and flow across the layers due to the downward vertical hydraulic gradient (with the rate of flow limited by the low hydraulic conductivity of the Yallourn Interseam and M1 Coal). The phreatic surface (water table) in the Haunted Hills Formation is maintained by rainfall recharge at ground surface and is largely unaffected by the pumping in the M1 Interseam due the presence of the thick Yallourn Coal. Shallow groundwater from the Haunted Hills Formation discharges into the pit lake. </w:t>
      </w:r>
    </w:p>
    <w:p w14:paraId="7512AFCA" w14:textId="572D6460" w:rsidR="0090122A" w:rsidRDefault="00161CF4" w:rsidP="00574C32">
      <w:r>
        <w:fldChar w:fldCharType="begin"/>
      </w:r>
      <w:r>
        <w:instrText xml:space="preserve"> REF _Ref197955457 \h </w:instrText>
      </w:r>
      <w:r>
        <w:fldChar w:fldCharType="separate"/>
      </w:r>
      <w:r w:rsidR="00D35BC0">
        <w:t xml:space="preserve">Figure </w:t>
      </w:r>
      <w:r w:rsidR="00D35BC0">
        <w:rPr>
          <w:noProof/>
        </w:rPr>
        <w:t>8</w:t>
      </w:r>
      <w:r w:rsidR="00D35BC0">
        <w:noBreakHyphen/>
      </w:r>
      <w:r w:rsidR="00D35BC0">
        <w:rPr>
          <w:noProof/>
        </w:rPr>
        <w:t>55</w:t>
      </w:r>
      <w:r>
        <w:fldChar w:fldCharType="end"/>
      </w:r>
      <w:r w:rsidR="0090122A">
        <w:t xml:space="preserve"> is the conceptualisation of the post-rehabilitation condition along the same cross-section, when the groundwater system has reached dynamic equilibrium with respect to the full pit lake</w:t>
      </w:r>
      <w:r>
        <w:t xml:space="preserve"> of RL +37mAHD</w:t>
      </w:r>
      <w:r w:rsidR="0090122A">
        <w:t>. The groundwater levels in the confined aquifers (interseams) are expected to recover towards the pre-mining level, above the final lake level. This would result in small upward vertical flows into the pit lake, with the lake forming a sin</w:t>
      </w:r>
      <w:r w:rsidR="00B333CA">
        <w:t>k</w:t>
      </w:r>
      <w:r w:rsidR="0090122A">
        <w:t xml:space="preserve"> in the regional groundwater system. </w:t>
      </w:r>
    </w:p>
    <w:p w14:paraId="68EEC5ED" w14:textId="1C3DE160" w:rsidR="0090122A" w:rsidRDefault="0090122A" w:rsidP="00574C32">
      <w:r>
        <w:t xml:space="preserve">The changes to the hydrogeological regimes expected during and after filling are further demonstrated using a localised north to south cross-section through the YEF void. The cross-section runs through the deepest point of the mine, where the Yallourn Interseam interacts directly with the pit lake and the piezometric surface becomes locally elevated due to the absence of Yallourn Coal/overburden dump to limit hydraulic connection (see </w:t>
      </w:r>
      <w:r w:rsidR="00FC4835">
        <w:fldChar w:fldCharType="begin"/>
      </w:r>
      <w:r w:rsidR="00FC4835">
        <w:instrText xml:space="preserve"> REF _Ref197956500 \h </w:instrText>
      </w:r>
      <w:r w:rsidR="00FC4835">
        <w:fldChar w:fldCharType="separate"/>
      </w:r>
      <w:r w:rsidR="00D35BC0">
        <w:t xml:space="preserve">Figure </w:t>
      </w:r>
      <w:r w:rsidR="00D35BC0">
        <w:rPr>
          <w:noProof/>
        </w:rPr>
        <w:t>8</w:t>
      </w:r>
      <w:r w:rsidR="00D35BC0">
        <w:noBreakHyphen/>
      </w:r>
      <w:r w:rsidR="00D35BC0">
        <w:rPr>
          <w:noProof/>
        </w:rPr>
        <w:t>56</w:t>
      </w:r>
      <w:r w:rsidR="00FC4835">
        <w:fldChar w:fldCharType="end"/>
      </w:r>
      <w:r w:rsidRPr="00E74E12">
        <w:t>,</w:t>
      </w:r>
      <w:r>
        <w:t xml:space="preserve"> when the lake level is at </w:t>
      </w:r>
      <w:r w:rsidR="00E74E12">
        <w:t xml:space="preserve">RL </w:t>
      </w:r>
      <w:r>
        <w:t>0 </w:t>
      </w:r>
      <w:r w:rsidRPr="00E74E12">
        <w:t>mAHD,</w:t>
      </w:r>
      <w:r>
        <w:t xml:space="preserve"> before the in-pit pumping bore N6899 is decommissioned). Also shown in the cross-section is the presence of the regionally significant Haunted Hill Fault/Yallourn Monocline acting as a hydraulic barrier.  </w:t>
      </w:r>
      <w:r w:rsidR="00FC4835" w:rsidRPr="00E74E12">
        <w:fldChar w:fldCharType="begin"/>
      </w:r>
      <w:r w:rsidR="00FC4835" w:rsidRPr="00E74E12">
        <w:instrText xml:space="preserve"> REF _Ref197956513 \h </w:instrText>
      </w:r>
      <w:r w:rsidR="00E74E12">
        <w:instrText xml:space="preserve"> \* MERGEFORMAT </w:instrText>
      </w:r>
      <w:r w:rsidR="00FC4835" w:rsidRPr="00E74E12">
        <w:fldChar w:fldCharType="separate"/>
      </w:r>
      <w:r w:rsidR="00D35BC0">
        <w:t xml:space="preserve">Figure </w:t>
      </w:r>
      <w:r w:rsidR="00D35BC0">
        <w:rPr>
          <w:noProof/>
        </w:rPr>
        <w:t>8</w:t>
      </w:r>
      <w:r w:rsidR="00D35BC0">
        <w:rPr>
          <w:noProof/>
        </w:rPr>
        <w:noBreakHyphen/>
        <w:t>57</w:t>
      </w:r>
      <w:r w:rsidR="00FC4835" w:rsidRPr="00E74E12">
        <w:fldChar w:fldCharType="end"/>
      </w:r>
      <w:r w:rsidRPr="00E74E12">
        <w:t xml:space="preserve"> s</w:t>
      </w:r>
      <w:r>
        <w:t>hows the post-rehabilitation condition along the same cross-section. The final pit lake level is shown to be above the base of the Haunted Hills Formation in an area adjacent to the northern batters. This is expected to result in re-saturation of the Haunted Hills Formation where shallow groundwater has been previously drained by the mine, leading to the restoration of the water table to a condition similar to the natural state prior to mining.</w:t>
      </w:r>
    </w:p>
    <w:p w14:paraId="2B2C0485" w14:textId="77777777" w:rsidR="0090122A" w:rsidRDefault="0090122A" w:rsidP="0090122A">
      <w:pPr>
        <w:pStyle w:val="BodyText"/>
      </w:pPr>
    </w:p>
    <w:p w14:paraId="52B6199D" w14:textId="77777777" w:rsidR="0090122A" w:rsidRDefault="0090122A" w:rsidP="0090122A">
      <w:pPr>
        <w:pStyle w:val="BodyText"/>
        <w:jc w:val="center"/>
      </w:pPr>
      <w:r>
        <w:rPr>
          <w:noProof/>
        </w:rPr>
        <w:drawing>
          <wp:inline distT="0" distB="0" distL="0" distR="0" wp14:anchorId="1E9747F6" wp14:editId="2CB07D90">
            <wp:extent cx="6626283" cy="6570134"/>
            <wp:effectExtent l="0" t="0" r="3175" b="2540"/>
            <wp:docPr id="1942442828" name="Picture 1" descr="A map of a model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90357" name="Picture 1" descr="A map of a model of a structure&#10;&#10;AI-generated content may be incorrect."/>
                    <pic:cNvPicPr/>
                  </pic:nvPicPr>
                  <pic:blipFill>
                    <a:blip r:embed="rId120"/>
                    <a:stretch>
                      <a:fillRect/>
                    </a:stretch>
                  </pic:blipFill>
                  <pic:spPr>
                    <a:xfrm>
                      <a:off x="0" y="0"/>
                      <a:ext cx="6643900" cy="6587602"/>
                    </a:xfrm>
                    <a:prstGeom prst="rect">
                      <a:avLst/>
                    </a:prstGeom>
                  </pic:spPr>
                </pic:pic>
              </a:graphicData>
            </a:graphic>
          </wp:inline>
        </w:drawing>
      </w:r>
    </w:p>
    <w:p w14:paraId="2F0177D3" w14:textId="6CB933A8" w:rsidR="0090122A" w:rsidRDefault="0090122A" w:rsidP="0090122A">
      <w:pPr>
        <w:pStyle w:val="Caption"/>
      </w:pPr>
      <w:bookmarkStart w:id="407" w:name="_Toc21012555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3</w:t>
      </w:r>
      <w:r w:rsidR="00946086">
        <w:fldChar w:fldCharType="end"/>
      </w:r>
      <w:r w:rsidR="00050C52">
        <w:t>:</w:t>
      </w:r>
      <w:r>
        <w:t xml:space="preserve"> Schematic </w:t>
      </w:r>
      <w:r w:rsidR="00304D56">
        <w:t>C</w:t>
      </w:r>
      <w:r>
        <w:t xml:space="preserve">ross-section </w:t>
      </w:r>
      <w:r w:rsidR="00304D56">
        <w:t>L</w:t>
      </w:r>
      <w:r w:rsidRPr="004F0584">
        <w:t xml:space="preserve">ocations </w:t>
      </w:r>
      <w:r w:rsidR="00BC7610">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BC7610">
        <w:fldChar w:fldCharType="separate"/>
      </w:r>
      <w:r w:rsidR="001C7E15">
        <w:rPr>
          <w:noProof/>
        </w:rPr>
        <w:t>(GHD 2025c)</w:t>
      </w:r>
      <w:bookmarkEnd w:id="407"/>
      <w:r w:rsidR="00BC7610">
        <w:fldChar w:fldCharType="end"/>
      </w:r>
    </w:p>
    <w:p w14:paraId="665EA0AF" w14:textId="77777777" w:rsidR="0090122A" w:rsidRDefault="0090122A" w:rsidP="0090122A">
      <w:pPr>
        <w:pStyle w:val="BodyText"/>
      </w:pPr>
    </w:p>
    <w:p w14:paraId="57473AE8" w14:textId="77777777" w:rsidR="0090122A" w:rsidRDefault="0090122A" w:rsidP="0090122A">
      <w:pPr>
        <w:pStyle w:val="BodyText"/>
        <w:sectPr w:rsidR="0090122A" w:rsidSect="0090122A">
          <w:pgSz w:w="11907" w:h="16839" w:code="9"/>
          <w:pgMar w:top="1191" w:right="567" w:bottom="1474" w:left="567" w:header="510" w:footer="397" w:gutter="0"/>
          <w:cols w:space="708"/>
          <w:docGrid w:linePitch="360"/>
        </w:sectPr>
      </w:pPr>
    </w:p>
    <w:p w14:paraId="62ABAE3F" w14:textId="77777777" w:rsidR="0090122A" w:rsidRDefault="0090122A" w:rsidP="00D91469">
      <w:pPr>
        <w:pStyle w:val="BodyText"/>
        <w:jc w:val="center"/>
      </w:pPr>
    </w:p>
    <w:p w14:paraId="6F488A2A" w14:textId="60E89139" w:rsidR="0090122A" w:rsidRDefault="00D91469" w:rsidP="00F41526">
      <w:pPr>
        <w:pStyle w:val="BodyText"/>
        <w:jc w:val="center"/>
      </w:pPr>
      <w:r w:rsidRPr="00D91469">
        <w:rPr>
          <w:noProof/>
        </w:rPr>
        <w:drawing>
          <wp:inline distT="0" distB="0" distL="0" distR="0" wp14:anchorId="55182553" wp14:editId="0F342A53">
            <wp:extent cx="13964411" cy="6581775"/>
            <wp:effectExtent l="0" t="0" r="0" b="0"/>
            <wp:docPr id="1713307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07551" name=""/>
                    <pic:cNvPicPr/>
                  </pic:nvPicPr>
                  <pic:blipFill>
                    <a:blip r:embed="rId121"/>
                    <a:stretch>
                      <a:fillRect/>
                    </a:stretch>
                  </pic:blipFill>
                  <pic:spPr>
                    <a:xfrm>
                      <a:off x="0" y="0"/>
                      <a:ext cx="13979501" cy="6588887"/>
                    </a:xfrm>
                    <a:prstGeom prst="rect">
                      <a:avLst/>
                    </a:prstGeom>
                  </pic:spPr>
                </pic:pic>
              </a:graphicData>
            </a:graphic>
          </wp:inline>
        </w:drawing>
      </w:r>
    </w:p>
    <w:p w14:paraId="24D20269" w14:textId="49403318" w:rsidR="00D91469" w:rsidRDefault="0090122A" w:rsidP="00D91469">
      <w:pPr>
        <w:pStyle w:val="Caption"/>
      </w:pPr>
      <w:bookmarkStart w:id="408" w:name="_Ref197955451"/>
      <w:bookmarkStart w:id="409" w:name="_Toc21012555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4</w:t>
      </w:r>
      <w:r w:rsidR="00946086">
        <w:fldChar w:fldCharType="end"/>
      </w:r>
      <w:bookmarkEnd w:id="408"/>
      <w:r w:rsidR="00050C52">
        <w:t>:</w:t>
      </w:r>
      <w:r>
        <w:t xml:space="preserve"> Section 1 - </w:t>
      </w:r>
      <w:r w:rsidR="00304D56">
        <w:t>S</w:t>
      </w:r>
      <w:r>
        <w:t xml:space="preserve">chematic SW to NE </w:t>
      </w:r>
      <w:r w:rsidR="00304D56">
        <w:t>H</w:t>
      </w:r>
      <w:r>
        <w:t xml:space="preserve">ydrogeological </w:t>
      </w:r>
      <w:r w:rsidR="00304D56">
        <w:t>S</w:t>
      </w:r>
      <w:r>
        <w:t xml:space="preserve">ection at </w:t>
      </w:r>
      <w:r w:rsidR="00304D56">
        <w:t xml:space="preserve">RL </w:t>
      </w:r>
      <w:r>
        <w:t>11</w:t>
      </w:r>
      <w:r w:rsidR="00304D56">
        <w:t>m</w:t>
      </w:r>
      <w:r>
        <w:t xml:space="preserve"> </w:t>
      </w:r>
      <w:r w:rsidR="00304D56">
        <w:t>L</w:t>
      </w:r>
      <w:r>
        <w:t xml:space="preserve">ake </w:t>
      </w:r>
      <w:r w:rsidR="00304D56">
        <w:t>L</w:t>
      </w:r>
      <w:r>
        <w:t xml:space="preserve">evel </w:t>
      </w:r>
      <w:r w:rsidR="007005BF">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7005BF">
        <w:fldChar w:fldCharType="separate"/>
      </w:r>
      <w:r w:rsidR="001C7E15">
        <w:rPr>
          <w:noProof/>
        </w:rPr>
        <w:t>(GHD 2025c)</w:t>
      </w:r>
      <w:bookmarkEnd w:id="409"/>
      <w:r w:rsidR="007005BF">
        <w:fldChar w:fldCharType="end"/>
      </w:r>
    </w:p>
    <w:p w14:paraId="225BC9F4" w14:textId="77777777" w:rsidR="0090122A" w:rsidRDefault="0090122A" w:rsidP="00D91469">
      <w:pPr>
        <w:pStyle w:val="Caption"/>
        <w:jc w:val="left"/>
      </w:pPr>
      <w:r>
        <w:br w:type="page"/>
      </w:r>
    </w:p>
    <w:p w14:paraId="19782F3F" w14:textId="77777777" w:rsidR="00D91469" w:rsidRDefault="003E2874" w:rsidP="00F41526">
      <w:pPr>
        <w:pStyle w:val="BodyText"/>
        <w:keepNext/>
        <w:jc w:val="center"/>
      </w:pPr>
      <w:r w:rsidRPr="003E2874">
        <w:rPr>
          <w:noProof/>
        </w:rPr>
        <w:drawing>
          <wp:inline distT="0" distB="0" distL="0" distR="0" wp14:anchorId="5AA91589" wp14:editId="7AA1A5F5">
            <wp:extent cx="13808710" cy="6743700"/>
            <wp:effectExtent l="0" t="0" r="2540" b="0"/>
            <wp:docPr id="294109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9017" name=""/>
                    <pic:cNvPicPr/>
                  </pic:nvPicPr>
                  <pic:blipFill>
                    <a:blip r:embed="rId122"/>
                    <a:stretch>
                      <a:fillRect/>
                    </a:stretch>
                  </pic:blipFill>
                  <pic:spPr>
                    <a:xfrm>
                      <a:off x="0" y="0"/>
                      <a:ext cx="13827243" cy="6752751"/>
                    </a:xfrm>
                    <a:prstGeom prst="rect">
                      <a:avLst/>
                    </a:prstGeom>
                  </pic:spPr>
                </pic:pic>
              </a:graphicData>
            </a:graphic>
          </wp:inline>
        </w:drawing>
      </w:r>
    </w:p>
    <w:p w14:paraId="21DA7EFA" w14:textId="74EA7ACD" w:rsidR="0090122A" w:rsidRDefault="0090122A" w:rsidP="0090122A">
      <w:pPr>
        <w:pStyle w:val="Caption"/>
      </w:pPr>
      <w:bookmarkStart w:id="410" w:name="_Ref197955457"/>
      <w:bookmarkStart w:id="411" w:name="_Toc21012555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5</w:t>
      </w:r>
      <w:r w:rsidR="00946086">
        <w:fldChar w:fldCharType="end"/>
      </w:r>
      <w:bookmarkEnd w:id="410"/>
      <w:r w:rsidR="00050C52">
        <w:t>:</w:t>
      </w:r>
      <w:r>
        <w:t xml:space="preserve"> Section 1 - </w:t>
      </w:r>
      <w:r w:rsidR="00304D56">
        <w:t>S</w:t>
      </w:r>
      <w:r>
        <w:t xml:space="preserve">chematic SW to NE </w:t>
      </w:r>
      <w:r w:rsidR="00304D56">
        <w:t>H</w:t>
      </w:r>
      <w:r>
        <w:t xml:space="preserve">ydrogeological </w:t>
      </w:r>
      <w:r w:rsidR="00304D56">
        <w:t>S</w:t>
      </w:r>
      <w:r>
        <w:t xml:space="preserve">ection at </w:t>
      </w:r>
      <w:r w:rsidR="00304D56">
        <w:t xml:space="preserve">RL </w:t>
      </w:r>
      <w:r>
        <w:t>37</w:t>
      </w:r>
      <w:r w:rsidR="00304D56">
        <w:t>m</w:t>
      </w:r>
      <w:r>
        <w:t xml:space="preserve"> </w:t>
      </w:r>
      <w:r w:rsidR="00304D56">
        <w:t>L</w:t>
      </w:r>
      <w:r>
        <w:t xml:space="preserve">ake </w:t>
      </w:r>
      <w:r w:rsidR="00304D56">
        <w:t>L</w:t>
      </w:r>
      <w:r>
        <w:t xml:space="preserve">evel </w:t>
      </w:r>
      <w:r w:rsidR="000B07B3">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0B07B3">
        <w:fldChar w:fldCharType="separate"/>
      </w:r>
      <w:r w:rsidR="001C7E15">
        <w:rPr>
          <w:noProof/>
        </w:rPr>
        <w:t>(GHD 2025c)</w:t>
      </w:r>
      <w:bookmarkEnd w:id="411"/>
      <w:r w:rsidR="000B07B3">
        <w:fldChar w:fldCharType="end"/>
      </w:r>
    </w:p>
    <w:p w14:paraId="5477F0C8" w14:textId="77777777" w:rsidR="003E2874" w:rsidRPr="003E2874" w:rsidRDefault="003E2874" w:rsidP="003E2874"/>
    <w:p w14:paraId="56460653" w14:textId="77777777" w:rsidR="0090122A" w:rsidRDefault="0090122A" w:rsidP="0090122A">
      <w:pPr>
        <w:pStyle w:val="BodyText"/>
      </w:pPr>
      <w:r>
        <w:br w:type="page"/>
      </w:r>
    </w:p>
    <w:p w14:paraId="576D7F42" w14:textId="77777777" w:rsidR="0090122A" w:rsidRDefault="0090122A" w:rsidP="0090122A">
      <w:pPr>
        <w:pStyle w:val="BodyText"/>
      </w:pPr>
    </w:p>
    <w:p w14:paraId="1EB7F067" w14:textId="15ED932F" w:rsidR="0090122A" w:rsidRDefault="0090122A" w:rsidP="0090122A">
      <w:pPr>
        <w:pStyle w:val="BodyText"/>
      </w:pPr>
    </w:p>
    <w:p w14:paraId="0F9AB29F" w14:textId="414EF611" w:rsidR="00BE2610" w:rsidRDefault="00651F80" w:rsidP="00F41526">
      <w:pPr>
        <w:pStyle w:val="BodyText"/>
        <w:keepNext/>
        <w:jc w:val="center"/>
      </w:pPr>
      <w:r w:rsidRPr="00651F80">
        <w:rPr>
          <w:noProof/>
        </w:rPr>
        <w:drawing>
          <wp:inline distT="0" distB="0" distL="0" distR="0" wp14:anchorId="1170D830" wp14:editId="02E34469">
            <wp:extent cx="13662660" cy="6524625"/>
            <wp:effectExtent l="0" t="0" r="0" b="9525"/>
            <wp:docPr id="1442360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360303" name=""/>
                    <pic:cNvPicPr/>
                  </pic:nvPicPr>
                  <pic:blipFill>
                    <a:blip r:embed="rId123"/>
                    <a:stretch>
                      <a:fillRect/>
                    </a:stretch>
                  </pic:blipFill>
                  <pic:spPr>
                    <a:xfrm>
                      <a:off x="0" y="0"/>
                      <a:ext cx="13681392" cy="6533570"/>
                    </a:xfrm>
                    <a:prstGeom prst="rect">
                      <a:avLst/>
                    </a:prstGeom>
                  </pic:spPr>
                </pic:pic>
              </a:graphicData>
            </a:graphic>
          </wp:inline>
        </w:drawing>
      </w:r>
    </w:p>
    <w:p w14:paraId="3931D431" w14:textId="70F15ABB" w:rsidR="0090122A" w:rsidRDefault="0090122A" w:rsidP="0090122A">
      <w:pPr>
        <w:pStyle w:val="Caption"/>
      </w:pPr>
      <w:bookmarkStart w:id="412" w:name="_Ref197956500"/>
      <w:bookmarkStart w:id="413" w:name="_Toc21012555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6</w:t>
      </w:r>
      <w:r w:rsidR="00946086">
        <w:fldChar w:fldCharType="end"/>
      </w:r>
      <w:bookmarkEnd w:id="412"/>
      <w:r w:rsidR="00050C52">
        <w:t>:</w:t>
      </w:r>
      <w:r>
        <w:t xml:space="preserve"> Section 2 - </w:t>
      </w:r>
      <w:r w:rsidR="00304D56">
        <w:t>S</w:t>
      </w:r>
      <w:r>
        <w:t xml:space="preserve">chematic N to S </w:t>
      </w:r>
      <w:r w:rsidR="00304D56">
        <w:t>H</w:t>
      </w:r>
      <w:r>
        <w:t xml:space="preserve">ydrogeological </w:t>
      </w:r>
      <w:r w:rsidR="00304D56">
        <w:t>S</w:t>
      </w:r>
      <w:r>
        <w:t xml:space="preserve">ection at </w:t>
      </w:r>
      <w:r w:rsidR="00304D56">
        <w:t>RL</w:t>
      </w:r>
      <w:r>
        <w:t xml:space="preserve"> </w:t>
      </w:r>
      <w:r w:rsidRPr="00651F80">
        <w:t>11</w:t>
      </w:r>
      <w:r w:rsidR="00304D56">
        <w:t>m L</w:t>
      </w:r>
      <w:r>
        <w:t xml:space="preserve">ake </w:t>
      </w:r>
      <w:r w:rsidR="00304D56">
        <w:t>L</w:t>
      </w:r>
      <w:r>
        <w:t xml:space="preserve">evel </w:t>
      </w:r>
      <w:r w:rsidR="00712B41">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712B41">
        <w:fldChar w:fldCharType="separate"/>
      </w:r>
      <w:r w:rsidR="001C7E15">
        <w:rPr>
          <w:noProof/>
        </w:rPr>
        <w:t>(GHD 2025c)</w:t>
      </w:r>
      <w:bookmarkEnd w:id="413"/>
      <w:r w:rsidR="00712B41">
        <w:fldChar w:fldCharType="end"/>
      </w:r>
    </w:p>
    <w:p w14:paraId="47A61F29" w14:textId="77777777" w:rsidR="0090122A" w:rsidRDefault="0090122A" w:rsidP="0090122A">
      <w:pPr>
        <w:pStyle w:val="BodyText"/>
      </w:pPr>
      <w:r>
        <w:br w:type="page"/>
      </w:r>
    </w:p>
    <w:p w14:paraId="4B064D0C" w14:textId="77777777" w:rsidR="0090122A" w:rsidRDefault="0090122A" w:rsidP="0090122A">
      <w:pPr>
        <w:pStyle w:val="BodyText"/>
      </w:pPr>
    </w:p>
    <w:p w14:paraId="394DC495" w14:textId="77777777" w:rsidR="000D1203" w:rsidRDefault="002B4FC1" w:rsidP="00F41526">
      <w:pPr>
        <w:pStyle w:val="BodyText"/>
        <w:keepNext/>
        <w:jc w:val="center"/>
      </w:pPr>
      <w:r w:rsidRPr="002B4FC1">
        <w:rPr>
          <w:noProof/>
        </w:rPr>
        <w:drawing>
          <wp:inline distT="0" distB="0" distL="0" distR="0" wp14:anchorId="58A4AF2A" wp14:editId="74958F27">
            <wp:extent cx="13376990" cy="6836229"/>
            <wp:effectExtent l="0" t="0" r="0" b="3175"/>
            <wp:docPr id="890871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71807" name=""/>
                    <pic:cNvPicPr/>
                  </pic:nvPicPr>
                  <pic:blipFill>
                    <a:blip r:embed="rId124"/>
                    <a:stretch>
                      <a:fillRect/>
                    </a:stretch>
                  </pic:blipFill>
                  <pic:spPr>
                    <a:xfrm>
                      <a:off x="0" y="0"/>
                      <a:ext cx="13414021" cy="6855153"/>
                    </a:xfrm>
                    <a:prstGeom prst="rect">
                      <a:avLst/>
                    </a:prstGeom>
                  </pic:spPr>
                </pic:pic>
              </a:graphicData>
            </a:graphic>
          </wp:inline>
        </w:drawing>
      </w:r>
    </w:p>
    <w:p w14:paraId="50E24411" w14:textId="56207885" w:rsidR="0090122A" w:rsidRDefault="0090122A" w:rsidP="0090122A">
      <w:pPr>
        <w:pStyle w:val="Caption"/>
      </w:pPr>
      <w:bookmarkStart w:id="414" w:name="_Ref197956513"/>
      <w:bookmarkStart w:id="415" w:name="_Toc21012555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7</w:t>
      </w:r>
      <w:r w:rsidR="00946086">
        <w:fldChar w:fldCharType="end"/>
      </w:r>
      <w:bookmarkEnd w:id="414"/>
      <w:r w:rsidR="00050C52">
        <w:t>:</w:t>
      </w:r>
      <w:r>
        <w:t xml:space="preserve"> Section 2 - </w:t>
      </w:r>
      <w:r w:rsidR="00304D56">
        <w:t>S</w:t>
      </w:r>
      <w:r>
        <w:t xml:space="preserve">chematic N to S </w:t>
      </w:r>
      <w:r w:rsidR="00304D56">
        <w:t>H</w:t>
      </w:r>
      <w:r>
        <w:t xml:space="preserve">ydrogeological </w:t>
      </w:r>
      <w:r w:rsidR="00304D56">
        <w:t>S</w:t>
      </w:r>
      <w:r>
        <w:t xml:space="preserve">ection at </w:t>
      </w:r>
      <w:r w:rsidR="00304D56">
        <w:t>RL</w:t>
      </w:r>
      <w:r>
        <w:t xml:space="preserve"> 37</w:t>
      </w:r>
      <w:r w:rsidR="00304D56">
        <w:t>m</w:t>
      </w:r>
      <w:r>
        <w:t xml:space="preserve"> </w:t>
      </w:r>
      <w:r w:rsidR="00304D56">
        <w:t>L</w:t>
      </w:r>
      <w:r>
        <w:t xml:space="preserve">ake </w:t>
      </w:r>
      <w:r w:rsidR="00304D56">
        <w:t>L</w:t>
      </w:r>
      <w:r>
        <w:t xml:space="preserve">evel </w:t>
      </w:r>
      <w:r w:rsidR="00F553F1">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F553F1">
        <w:fldChar w:fldCharType="separate"/>
      </w:r>
      <w:r w:rsidR="001C7E15">
        <w:rPr>
          <w:noProof/>
        </w:rPr>
        <w:t>(GHD 2025c)</w:t>
      </w:r>
      <w:bookmarkEnd w:id="415"/>
      <w:r w:rsidR="00F553F1">
        <w:fldChar w:fldCharType="end"/>
      </w:r>
    </w:p>
    <w:p w14:paraId="796BF5E4" w14:textId="77777777" w:rsidR="002B4FC1" w:rsidRPr="002B4FC1" w:rsidRDefault="002B4FC1" w:rsidP="002B4FC1"/>
    <w:p w14:paraId="6B70B2A5" w14:textId="102C18DB" w:rsidR="0090122A" w:rsidRPr="0090122A" w:rsidRDefault="00C9357E" w:rsidP="0090122A">
      <w:pPr>
        <w:pStyle w:val="BodyTextFirstIndent"/>
      </w:pPr>
      <w:r>
        <w:br w:type="page"/>
      </w:r>
    </w:p>
    <w:p w14:paraId="68493307" w14:textId="77777777" w:rsidR="00D11202" w:rsidRDefault="00D11202" w:rsidP="00B75E20">
      <w:pPr>
        <w:pStyle w:val="Heading2"/>
        <w:sectPr w:rsidR="00D11202" w:rsidSect="00C9357E">
          <w:pgSz w:w="23808" w:h="16840" w:orient="landscape" w:code="8"/>
          <w:pgMar w:top="567" w:right="1134" w:bottom="567" w:left="1315" w:header="720" w:footer="357" w:gutter="0"/>
          <w:cols w:space="709"/>
          <w:titlePg/>
          <w:docGrid w:linePitch="299"/>
        </w:sectPr>
      </w:pPr>
    </w:p>
    <w:p w14:paraId="4C6AD0DD" w14:textId="49D6F7A1" w:rsidR="00A2744D" w:rsidRDefault="003C113F" w:rsidP="00B75E20">
      <w:pPr>
        <w:pStyle w:val="Heading2"/>
      </w:pPr>
      <w:bookmarkStart w:id="416" w:name="_Ref197337967"/>
      <w:bookmarkStart w:id="417" w:name="_Toc210049044"/>
      <w:r>
        <w:t>Groundwater Dependant Ecosystems</w:t>
      </w:r>
      <w:bookmarkEnd w:id="313"/>
      <w:bookmarkEnd w:id="314"/>
      <w:bookmarkEnd w:id="315"/>
      <w:bookmarkEnd w:id="316"/>
      <w:bookmarkEnd w:id="416"/>
      <w:bookmarkEnd w:id="417"/>
    </w:p>
    <w:p w14:paraId="3281346B" w14:textId="77777777" w:rsidR="003C113F" w:rsidRDefault="003C113F" w:rsidP="00215588">
      <w:pPr>
        <w:pStyle w:val="Heading3"/>
      </w:pPr>
      <w:r>
        <w:t>Introduction</w:t>
      </w:r>
    </w:p>
    <w:p w14:paraId="2F76207E" w14:textId="306A5579" w:rsidR="00543835" w:rsidRDefault="00543835" w:rsidP="00543835">
      <w:r w:rsidRPr="00FB06D9">
        <w:t xml:space="preserve">Planning for rehabilitation includes assessment of potential impacts (both positive and negative) on </w:t>
      </w:r>
      <w:r w:rsidRPr="00AB1BC3">
        <w:t>Groundwater Dependant Ecosystems</w:t>
      </w:r>
      <w:r>
        <w:t xml:space="preserve"> (</w:t>
      </w:r>
      <w:r w:rsidRPr="00FB06D9">
        <w:t>GDE</w:t>
      </w:r>
      <w:r>
        <w:t>)</w:t>
      </w:r>
      <w:r w:rsidRPr="00FB06D9">
        <w:t>.</w:t>
      </w:r>
      <w:r>
        <w:t xml:space="preserve"> </w:t>
      </w:r>
    </w:p>
    <w:p w14:paraId="697D6510" w14:textId="3D377465" w:rsidR="002F6DE8" w:rsidRPr="00AB1BC3" w:rsidRDefault="002F6DE8" w:rsidP="002F6DE8">
      <w:r w:rsidRPr="00AB1BC3">
        <w:t xml:space="preserve">GDE are defined as ecosystems that require access to groundwater to meet all or some of their water requirements to maintain the communities of plants and animals, ecological processes they support, and ecosystem services they provide </w:t>
      </w:r>
      <w:r w:rsidR="003D2F20">
        <w:fldChar w:fldCharType="begin"/>
      </w:r>
      <w:r w:rsidR="001B655D">
        <w:instrText xml:space="preserve"> ADDIN EN.CITE &lt;EndNote&gt;&lt;Cite&gt;&lt;Author&gt;ERM&lt;/Author&gt;&lt;Year&gt;2023&lt;/Year&gt;&lt;RecNum&gt;16&lt;/RecNum&gt;&lt;DisplayText&gt;(ERM 2023a)&lt;/DisplayText&gt;&lt;record&gt;&lt;rec-number&gt;16&lt;/rec-number&gt;&lt;foreign-keys&gt;&lt;key app="EN" db-id="spaff0s0osz0sqe0t5a55fezradpx9psfrzt" timestamp="1744956301" guid="453287c7-2c9c-474b-acaa-2aae836bfe1e"&gt;16&lt;/key&gt;&lt;/foreign-keys&gt;&lt;ref-type name="Report"&gt;27&lt;/ref-type&gt;&lt;contributors&gt;&lt;authors&gt;&lt;author&gt;ERM&lt;/author&gt;&lt;/authors&gt;&lt;secondary-authors&gt;&lt;author&gt;Environmental Resources Management Australia Pty Ltd,&lt;/author&gt;&lt;/secondary-authors&gt;&lt;/contributors&gt;&lt;titles&gt;&lt;title&gt;Groundwater Dependent Ecosystems (GDE) Review&lt;/title&gt;&lt;/titles&gt;&lt;number&gt;A2407360&lt;/number&gt;&lt;dates&gt;&lt;year&gt;2023&lt;/year&gt;&lt;/dates&gt;&lt;isbn&gt;0666315&lt;/isbn&gt;&lt;urls&gt;&lt;/urls&gt;&lt;/record&gt;&lt;/Cite&gt;&lt;/EndNote&gt;</w:instrText>
      </w:r>
      <w:r w:rsidR="003D2F20">
        <w:fldChar w:fldCharType="separate"/>
      </w:r>
      <w:r w:rsidR="00F37432">
        <w:rPr>
          <w:noProof/>
        </w:rPr>
        <w:t>(ERM 2023a)</w:t>
      </w:r>
      <w:r w:rsidR="003D2F20">
        <w:fldChar w:fldCharType="end"/>
      </w:r>
      <w:r w:rsidRPr="00AB1BC3">
        <w:rPr>
          <w:i/>
          <w:iCs/>
        </w:rPr>
        <w:t xml:space="preserve">. </w:t>
      </w:r>
      <w:r w:rsidRPr="00AB1BC3">
        <w:t xml:space="preserve">  </w:t>
      </w:r>
    </w:p>
    <w:p w14:paraId="0A9B0915" w14:textId="77777777" w:rsidR="002F6DE8" w:rsidRPr="00AB1BC3" w:rsidRDefault="002F6DE8" w:rsidP="002F6DE8">
      <w:r w:rsidRPr="00AB1BC3">
        <w:t>GDE can be classified by:</w:t>
      </w:r>
    </w:p>
    <w:p w14:paraId="78B81E2D" w14:textId="70D2414A" w:rsidR="002F6DE8" w:rsidRPr="00AB1BC3" w:rsidRDefault="002F6DE8" w:rsidP="00ED69BB">
      <w:pPr>
        <w:pStyle w:val="ListParagraph"/>
        <w:numPr>
          <w:ilvl w:val="0"/>
          <w:numId w:val="46"/>
        </w:numPr>
      </w:pPr>
      <w:r w:rsidRPr="00AB1BC3">
        <w:rPr>
          <w:b/>
          <w:bCs/>
        </w:rPr>
        <w:t>Subterranean:</w:t>
      </w:r>
      <w:r w:rsidRPr="00AB1BC3">
        <w:t xml:space="preserve"> Aquifer and cave ecosystems (Type 1) where groundwater-inhabiting ecosystems (e.g.</w:t>
      </w:r>
      <w:r w:rsidR="007764DA" w:rsidRPr="00AB1BC3">
        <w:t xml:space="preserve"> </w:t>
      </w:r>
      <w:r w:rsidRPr="00AB1BC3">
        <w:t>stygofauna) reside, commonly in karst and fractured rock aquifer systems</w:t>
      </w:r>
    </w:p>
    <w:p w14:paraId="4A6AA35A" w14:textId="77777777" w:rsidR="002F6DE8" w:rsidRPr="00AB1BC3" w:rsidRDefault="002F6DE8" w:rsidP="00ED69BB">
      <w:pPr>
        <w:pStyle w:val="ListParagraph"/>
        <w:numPr>
          <w:ilvl w:val="0"/>
          <w:numId w:val="46"/>
        </w:numPr>
      </w:pPr>
      <w:r w:rsidRPr="00AB1BC3">
        <w:rPr>
          <w:b/>
          <w:bCs/>
        </w:rPr>
        <w:t xml:space="preserve">Aquatic: </w:t>
      </w:r>
      <w:r w:rsidRPr="00AB1BC3">
        <w:t>Ecosystems dependent on the surface expression of groundwater (Type 2), including wetlands, lakes, seeps, springs, and river baseflow systems where the water table extends above the land surface as a visible expression</w:t>
      </w:r>
    </w:p>
    <w:p w14:paraId="78098909" w14:textId="77777777" w:rsidR="002F6DE8" w:rsidRPr="00AB1BC3" w:rsidRDefault="002F6DE8" w:rsidP="00ED69BB">
      <w:pPr>
        <w:pStyle w:val="ListParagraph"/>
        <w:numPr>
          <w:ilvl w:val="0"/>
          <w:numId w:val="46"/>
        </w:numPr>
      </w:pPr>
      <w:r w:rsidRPr="00AB1BC3">
        <w:rPr>
          <w:b/>
          <w:bCs/>
        </w:rPr>
        <w:t xml:space="preserve">Terrestrial: </w:t>
      </w:r>
      <w:r w:rsidRPr="00AB1BC3">
        <w:t>Ecosystems dependent on subsurface presence of groundwater (Type 3), including terrestrial vegetation where the root zone lies within the capillary fringe of the water, either permanently or episodically</w:t>
      </w:r>
    </w:p>
    <w:p w14:paraId="5242D8A0" w14:textId="6FF13B7A" w:rsidR="002F6DE8" w:rsidRDefault="0086171F" w:rsidP="003C113F">
      <w:r>
        <w:t>EAY has identified GDE r</w:t>
      </w:r>
      <w:r w:rsidR="00A47669" w:rsidRPr="00AB1BC3">
        <w:t xml:space="preserve">elevant to the Yallourn Mine </w:t>
      </w:r>
      <w:r>
        <w:t xml:space="preserve">to gain a </w:t>
      </w:r>
      <w:r w:rsidR="00837A51">
        <w:t xml:space="preserve">strong </w:t>
      </w:r>
      <w:r w:rsidR="00D941AE">
        <w:t>understanding</w:t>
      </w:r>
      <w:r w:rsidR="00837A51">
        <w:t xml:space="preserve"> of the GDE</w:t>
      </w:r>
      <w:r w:rsidR="00434652">
        <w:t xml:space="preserve"> that require consideration when planning and implementing the rehabilitation solution. </w:t>
      </w:r>
      <w:r w:rsidR="00A37004">
        <w:t xml:space="preserve">The process for determining relevant GDE is outlined below. </w:t>
      </w:r>
    </w:p>
    <w:p w14:paraId="112B3248" w14:textId="1A5912C5" w:rsidR="003C113F" w:rsidRDefault="003C113F" w:rsidP="00215588">
      <w:pPr>
        <w:pStyle w:val="Heading3"/>
      </w:pPr>
      <w:r>
        <w:t>Methodology</w:t>
      </w:r>
    </w:p>
    <w:p w14:paraId="31B6A114" w14:textId="64504366" w:rsidR="00AB1BC3" w:rsidRPr="00AB1BC3" w:rsidRDefault="00AB1BC3" w:rsidP="00AB1BC3">
      <w:r w:rsidRPr="00AB1BC3">
        <w:t>The detailed investigation</w:t>
      </w:r>
      <w:r w:rsidR="00A47669">
        <w:t xml:space="preserve"> to determine relevant </w:t>
      </w:r>
      <w:r w:rsidR="003633A3">
        <w:t xml:space="preserve">and potentially relevant </w:t>
      </w:r>
      <w:r w:rsidR="00A47669">
        <w:t>GDE</w:t>
      </w:r>
      <w:r w:rsidRPr="00AB1BC3">
        <w:t xml:space="preserve"> </w:t>
      </w:r>
      <w:r w:rsidR="0053586C">
        <w:t>comprised of</w:t>
      </w:r>
      <w:r w:rsidRPr="00AB1BC3">
        <w:t xml:space="preserve"> the following phases:</w:t>
      </w:r>
    </w:p>
    <w:p w14:paraId="464E543B" w14:textId="77777777" w:rsidR="00AB1BC3" w:rsidRPr="00AB1BC3" w:rsidRDefault="00AB1BC3" w:rsidP="00ED69BB">
      <w:pPr>
        <w:pStyle w:val="ListParagraph"/>
        <w:numPr>
          <w:ilvl w:val="0"/>
          <w:numId w:val="47"/>
        </w:numPr>
      </w:pPr>
      <w:r w:rsidRPr="00AB1BC3">
        <w:t>Data review of:</w:t>
      </w:r>
    </w:p>
    <w:p w14:paraId="4814EDC0" w14:textId="77777777" w:rsidR="004A46D0" w:rsidRDefault="00AB1BC3" w:rsidP="00ED69BB">
      <w:pPr>
        <w:pStyle w:val="ListParagraph"/>
        <w:numPr>
          <w:ilvl w:val="1"/>
          <w:numId w:val="47"/>
        </w:numPr>
      </w:pPr>
      <w:r w:rsidRPr="00AB1BC3">
        <w:t>Publicly available information such as the</w:t>
      </w:r>
      <w:r w:rsidR="004A46D0">
        <w:t>:</w:t>
      </w:r>
    </w:p>
    <w:p w14:paraId="02FEA4A8" w14:textId="2294B129" w:rsidR="004A46D0" w:rsidRDefault="00AB1BC3" w:rsidP="00ED69BB">
      <w:pPr>
        <w:pStyle w:val="ListParagraph"/>
        <w:numPr>
          <w:ilvl w:val="2"/>
          <w:numId w:val="47"/>
        </w:numPr>
      </w:pPr>
      <w:r w:rsidRPr="00AB1BC3">
        <w:t xml:space="preserve">Groundwater Dependent Ecosystem Atlas </w:t>
      </w:r>
      <w:r w:rsidR="004A46D0">
        <w:fldChar w:fldCharType="begin"/>
      </w:r>
      <w:r w:rsidR="001B655D">
        <w:instrText xml:space="preserve"> ADDIN EN.CITE &lt;EndNote&gt;&lt;Cite&gt;&lt;Author&gt;BOM&lt;/Author&gt;&lt;Year&gt;2023&lt;/Year&gt;&lt;RecNum&gt;57&lt;/RecNum&gt;&lt;DisplayText&gt;(BOM 2023)&lt;/DisplayText&gt;&lt;record&gt;&lt;rec-number&gt;57&lt;/rec-number&gt;&lt;foreign-keys&gt;&lt;key app="EN" db-id="spaff0s0osz0sqe0t5a55fezradpx9psfrzt" timestamp="1746600215" guid="e1b18179-f9e7-4518-a861-9aa56f796623"&gt;57&lt;/key&gt;&lt;/foreign-keys&gt;&lt;ref-type name="Web Page"&gt;12&lt;/ref-type&gt;&lt;contributors&gt;&lt;authors&gt;&lt;author&gt;BOM&lt;/author&gt;&lt;/authors&gt;&lt;secondary-authors&gt;&lt;author&gt;Bureau of Meteorology,&lt;/author&gt;&lt;/secondary-authors&gt;&lt;/contributors&gt;&lt;titles&gt;&lt;title&gt;Groundwater Dependent Ecosystem Atlas&lt;/title&gt;&lt;/titles&gt;&lt;number&gt;January 2023 by ERM&lt;/number&gt;&lt;dates&gt;&lt;year&gt;2023&lt;/year&gt;&lt;/dates&gt;&lt;pub-location&gt;http://www.bom.gov.au/water/groundwater/gde/&lt;/pub-location&gt;&lt;urls&gt;&lt;related-urls&gt;&lt;url&gt;http://www.bom.gov.au/water/groundwater/gde/&lt;/url&gt;&lt;/related-urls&gt;&lt;/urls&gt;&lt;/record&gt;&lt;/Cite&gt;&lt;/EndNote&gt;</w:instrText>
      </w:r>
      <w:r w:rsidR="004A46D0">
        <w:fldChar w:fldCharType="separate"/>
      </w:r>
      <w:r w:rsidR="004A46D0">
        <w:rPr>
          <w:noProof/>
        </w:rPr>
        <w:t>(BOM 2023)</w:t>
      </w:r>
      <w:r w:rsidR="004A46D0">
        <w:fldChar w:fldCharType="end"/>
      </w:r>
      <w:r w:rsidRPr="00AB1BC3">
        <w:t xml:space="preserve">, </w:t>
      </w:r>
    </w:p>
    <w:p w14:paraId="4A598598" w14:textId="680C17F3" w:rsidR="004A46D0" w:rsidRDefault="00AB1BC3" w:rsidP="00ED69BB">
      <w:pPr>
        <w:pStyle w:val="ListParagraph"/>
        <w:numPr>
          <w:ilvl w:val="2"/>
          <w:numId w:val="47"/>
        </w:numPr>
      </w:pPr>
      <w:r w:rsidRPr="00AB1BC3">
        <w:t>Visualising Victoria’s Groundwater database</w:t>
      </w:r>
      <w:r w:rsidR="004A46D0">
        <w:t xml:space="preserve"> </w:t>
      </w:r>
      <w:r w:rsidR="004A46D0">
        <w:fldChar w:fldCharType="begin"/>
      </w:r>
      <w:r w:rsidR="001B655D">
        <w:instrText xml:space="preserve"> ADDIN EN.CITE &lt;EndNote&gt;&lt;Cite&gt;&lt;Author&gt;FedUni&lt;/Author&gt;&lt;Year&gt;2023&lt;/Year&gt;&lt;RecNum&gt;60&lt;/RecNum&gt;&lt;DisplayText&gt;(FedUni 2023)&lt;/DisplayText&gt;&lt;record&gt;&lt;rec-number&gt;60&lt;/rec-number&gt;&lt;foreign-keys&gt;&lt;key app="EN" db-id="spaff0s0osz0sqe0t5a55fezradpx9psfrzt" timestamp="1746600655" guid="21f3b0fc-68dd-4c2b-8f44-05b065d010c8"&gt;60&lt;/key&gt;&lt;/foreign-keys&gt;&lt;ref-type name="Web Page"&gt;12&lt;/ref-type&gt;&lt;contributors&gt;&lt;authors&gt;&lt;author&gt;FedUni&lt;/author&gt;&lt;/authors&gt;&lt;secondary-authors&gt;&lt;author&gt;Federation University Australia Mt Helen,&lt;/author&gt;&lt;/secondary-authors&gt;&lt;/contributors&gt;&lt;titles&gt;&lt;title&gt;Visualising Victoria&amp;apos;s Groundwater (VVG) database&lt;/title&gt;&lt;/titles&gt;&lt;number&gt;January 2023 by ERM&lt;/number&gt;&lt;dates&gt;&lt;year&gt;2023&lt;/year&gt;&lt;/dates&gt;&lt;pub-location&gt;https://www.vvg.org.au/&lt;/pub-location&gt;&lt;urls&gt;&lt;related-urls&gt;&lt;url&gt;https://www.vvg.org.au/&lt;/url&gt;&lt;/related-urls&gt;&lt;/urls&gt;&lt;/record&gt;&lt;/Cite&gt;&lt;/EndNote&gt;</w:instrText>
      </w:r>
      <w:r w:rsidR="004A46D0">
        <w:fldChar w:fldCharType="separate"/>
      </w:r>
      <w:r w:rsidR="004A46D0">
        <w:rPr>
          <w:noProof/>
        </w:rPr>
        <w:t>(FedUni 2023)</w:t>
      </w:r>
      <w:r w:rsidR="004A46D0">
        <w:fldChar w:fldCharType="end"/>
      </w:r>
      <w:r w:rsidRPr="00AB1BC3">
        <w:t xml:space="preserve">, </w:t>
      </w:r>
    </w:p>
    <w:p w14:paraId="721949DD" w14:textId="7A55E0DE" w:rsidR="004A46D0" w:rsidRDefault="00AB1BC3" w:rsidP="00ED69BB">
      <w:pPr>
        <w:pStyle w:val="ListParagraph"/>
        <w:numPr>
          <w:ilvl w:val="2"/>
          <w:numId w:val="47"/>
        </w:numPr>
      </w:pPr>
      <w:r w:rsidRPr="00AB1BC3">
        <w:t xml:space="preserve">Protected Matters Search Tool </w:t>
      </w:r>
      <w:r w:rsidR="004A46D0">
        <w:fldChar w:fldCharType="begin"/>
      </w:r>
      <w:r w:rsidR="001B655D">
        <w:instrText xml:space="preserve"> ADDIN EN.CITE &lt;EndNote&gt;&lt;Cite&gt;&lt;Author&gt;DCCEEW&lt;/Author&gt;&lt;Year&gt;2023&lt;/Year&gt;&lt;RecNum&gt;58&lt;/RecNum&gt;&lt;DisplayText&gt;(DCCEEW 2023)&lt;/DisplayText&gt;&lt;record&gt;&lt;rec-number&gt;58&lt;/rec-number&gt;&lt;foreign-keys&gt;&lt;key app="EN" db-id="spaff0s0osz0sqe0t5a55fezradpx9psfrzt" timestamp="1746600409" guid="9b7cc080-b4ad-4748-a4c1-26e202039ef1"&gt;58&lt;/key&gt;&lt;/foreign-keys&gt;&lt;ref-type name="Web Page"&gt;12&lt;/ref-type&gt;&lt;contributors&gt;&lt;authors&gt;&lt;author&gt;DCCEEW&lt;/author&gt;&lt;/authors&gt;&lt;secondary-authors&gt;&lt;author&gt;Australian Government: Department of Climate Change,, Energy, the Environment and Water&lt;/author&gt;&lt;/secondary-authors&gt;&lt;/contributors&gt;&lt;titles&gt;&lt;title&gt;Protected Matters Search Tool&lt;/title&gt;&lt;/titles&gt;&lt;number&gt;December 2022 by ERM&lt;/number&gt;&lt;dates&gt;&lt;year&gt;2023&lt;/year&gt;&lt;/dates&gt;&lt;pub-location&gt;https://pmst.awe.gov.au/&lt;/pub-location&gt;&lt;urls&gt;&lt;related-urls&gt;&lt;url&gt;https://pmst.awe.gov.au/&lt;/url&gt;&lt;/related-urls&gt;&lt;/urls&gt;&lt;/record&gt;&lt;/Cite&gt;&lt;/EndNote&gt;</w:instrText>
      </w:r>
      <w:r w:rsidR="004A46D0">
        <w:fldChar w:fldCharType="separate"/>
      </w:r>
      <w:r w:rsidR="00475ACC">
        <w:rPr>
          <w:noProof/>
        </w:rPr>
        <w:t>(DCCEEW 2023)</w:t>
      </w:r>
      <w:r w:rsidR="004A46D0">
        <w:fldChar w:fldCharType="end"/>
      </w:r>
      <w:r w:rsidRPr="00AB1BC3">
        <w:t xml:space="preserve">, </w:t>
      </w:r>
      <w:r w:rsidR="00B52D25">
        <w:t>and</w:t>
      </w:r>
    </w:p>
    <w:p w14:paraId="46023EB7" w14:textId="62D4EAF3" w:rsidR="00AB1BC3" w:rsidRPr="00AB1BC3" w:rsidRDefault="00AB1BC3" w:rsidP="00ED69BB">
      <w:pPr>
        <w:pStyle w:val="ListParagraph"/>
        <w:numPr>
          <w:ilvl w:val="2"/>
          <w:numId w:val="47"/>
        </w:numPr>
      </w:pPr>
      <w:r w:rsidRPr="00AB1BC3">
        <w:t xml:space="preserve">Mapshare Vic </w:t>
      </w:r>
      <w:r w:rsidR="00B52D25">
        <w:fldChar w:fldCharType="begin"/>
      </w:r>
      <w:r w:rsidR="00F647D2">
        <w:instrText xml:space="preserve"> ADDIN EN.CITE &lt;EndNote&gt;&lt;Cite&gt;&lt;Author&gt;DEECA&lt;/Author&gt;&lt;Year&gt;2023&lt;/Year&gt;&lt;RecNum&gt;59&lt;/RecNum&gt;&lt;DisplayText&gt;(DEECA 2023)&lt;/DisplayText&gt;&lt;record&gt;&lt;rec-number&gt;59&lt;/rec-number&gt;&lt;foreign-keys&gt;&lt;key app="EN" db-id="spaff0s0osz0sqe0t5a55fezradpx9psfrzt" timestamp="1746600536" guid="ccdc42aa-abcc-469b-af75-21b5b3e82349"&gt;59&lt;/key&gt;&lt;/foreign-keys&gt;&lt;ref-type name="Web Page"&gt;12&lt;/ref-type&gt;&lt;contributors&gt;&lt;authors&gt;&lt;author&gt;DEECA&lt;/author&gt;&lt;/authors&gt;&lt;secondary-authors&gt;&lt;author&gt;Victorian Government: Department of Energy,, Environment and Climate Action&lt;/author&gt;&lt;/secondary-authors&gt;&lt;/contributors&gt;&lt;titles&gt;&lt;title&gt;Mapshare Vic&lt;/title&gt;&lt;/titles&gt;&lt;number&gt;January 2023 by ERM&lt;/number&gt;&lt;dates&gt;&lt;year&gt;2023&lt;/year&gt;&lt;/dates&gt;&lt;pub-location&gt;https://mapshare.vic.gov.au/mapsharevic/&lt;/pub-location&gt;&lt;urls&gt;&lt;related-urls&gt;&lt;url&gt;https://mapshare.vic.gov.au/mapsharevic/&lt;/url&gt;&lt;/related-urls&gt;&lt;/urls&gt;&lt;/record&gt;&lt;/Cite&gt;&lt;/EndNote&gt;</w:instrText>
      </w:r>
      <w:r w:rsidR="00B52D25">
        <w:fldChar w:fldCharType="separate"/>
      </w:r>
      <w:r w:rsidR="00F647D2">
        <w:rPr>
          <w:noProof/>
        </w:rPr>
        <w:t>(DEECA 2023)</w:t>
      </w:r>
      <w:r w:rsidR="00B52D25">
        <w:fldChar w:fldCharType="end"/>
      </w:r>
    </w:p>
    <w:p w14:paraId="5F2CBFCE" w14:textId="77777777" w:rsidR="00AB1BC3" w:rsidRPr="00AB1BC3" w:rsidRDefault="00AB1BC3" w:rsidP="00ED69BB">
      <w:pPr>
        <w:pStyle w:val="ListParagraph"/>
        <w:numPr>
          <w:ilvl w:val="1"/>
          <w:numId w:val="47"/>
        </w:numPr>
      </w:pPr>
      <w:r w:rsidRPr="00AB1BC3">
        <w:t xml:space="preserve">Rehabilitation technical studies </w:t>
      </w:r>
    </w:p>
    <w:p w14:paraId="52C72D0F" w14:textId="77777777" w:rsidR="00AB1BC3" w:rsidRPr="00AB1BC3" w:rsidRDefault="00AB1BC3" w:rsidP="00ED69BB">
      <w:pPr>
        <w:pStyle w:val="ListParagraph"/>
        <w:numPr>
          <w:ilvl w:val="0"/>
          <w:numId w:val="47"/>
        </w:numPr>
      </w:pPr>
      <w:r w:rsidRPr="00AB1BC3">
        <w:t>Identification of all GDE from available mapping sources</w:t>
      </w:r>
    </w:p>
    <w:p w14:paraId="3E186F84" w14:textId="77777777" w:rsidR="00AB1BC3" w:rsidRPr="00AB1BC3" w:rsidRDefault="00AB1BC3" w:rsidP="00ED69BB">
      <w:pPr>
        <w:pStyle w:val="ListParagraph"/>
        <w:numPr>
          <w:ilvl w:val="0"/>
          <w:numId w:val="47"/>
        </w:numPr>
      </w:pPr>
      <w:r w:rsidRPr="00AB1BC3">
        <w:t xml:space="preserve">Truthing of the potential GDE to determine if they are likely to be present and realistic, and the potential dependence on groundwater based on: </w:t>
      </w:r>
    </w:p>
    <w:p w14:paraId="4A7AF757" w14:textId="5DBCA7F6" w:rsidR="00AB1BC3" w:rsidRPr="00AB1BC3" w:rsidRDefault="00AB1BC3" w:rsidP="00ED69BB">
      <w:pPr>
        <w:pStyle w:val="ListParagraph"/>
        <w:numPr>
          <w:ilvl w:val="1"/>
          <w:numId w:val="47"/>
        </w:numPr>
      </w:pPr>
      <w:r w:rsidRPr="00AB1BC3">
        <w:t>current mining conditions (</w:t>
      </w:r>
      <w:r w:rsidR="00EB3C3B" w:rsidRPr="00AB1BC3">
        <w:t>e.g.</w:t>
      </w:r>
      <w:r w:rsidRPr="00AB1BC3">
        <w:t xml:space="preserve"> </w:t>
      </w:r>
      <w:r w:rsidR="00EB3C3B">
        <w:t>reviewing</w:t>
      </w:r>
      <w:r w:rsidRPr="00AB1BC3">
        <w:t xml:space="preserve"> mapped GDE within mined out areas)</w:t>
      </w:r>
    </w:p>
    <w:p w14:paraId="6A6F9D05" w14:textId="77777777" w:rsidR="00AB1BC3" w:rsidRPr="00AB1BC3" w:rsidRDefault="00AB1BC3" w:rsidP="00ED69BB">
      <w:pPr>
        <w:pStyle w:val="ListParagraph"/>
        <w:numPr>
          <w:ilvl w:val="1"/>
          <w:numId w:val="47"/>
        </w:numPr>
      </w:pPr>
      <w:r w:rsidRPr="00AB1BC3">
        <w:t>groundwater contour plans from rehabilitation studies</w:t>
      </w:r>
    </w:p>
    <w:p w14:paraId="56E7AF8B" w14:textId="77777777" w:rsidR="00AB1BC3" w:rsidRPr="00AB1BC3" w:rsidRDefault="00AB1BC3" w:rsidP="00ED69BB">
      <w:pPr>
        <w:pStyle w:val="ListParagraph"/>
        <w:numPr>
          <w:ilvl w:val="1"/>
          <w:numId w:val="47"/>
        </w:numPr>
      </w:pPr>
      <w:r w:rsidRPr="00AB1BC3">
        <w:t>recent groundwater level results from available bores</w:t>
      </w:r>
    </w:p>
    <w:p w14:paraId="11464276" w14:textId="77777777" w:rsidR="00AB1BC3" w:rsidRPr="00AB1BC3" w:rsidRDefault="00AB1BC3" w:rsidP="00ED69BB">
      <w:pPr>
        <w:pStyle w:val="ListParagraph"/>
        <w:numPr>
          <w:ilvl w:val="1"/>
          <w:numId w:val="47"/>
        </w:numPr>
      </w:pPr>
      <w:r w:rsidRPr="00AB1BC3">
        <w:t>review of conceptual understanding of geology, groundwater, surface water and topography in the area</w:t>
      </w:r>
    </w:p>
    <w:p w14:paraId="4F706FF9" w14:textId="77777777" w:rsidR="00AB1BC3" w:rsidRPr="00AB1BC3" w:rsidRDefault="00AB1BC3" w:rsidP="00ED69BB">
      <w:pPr>
        <w:pStyle w:val="ListParagraph"/>
        <w:numPr>
          <w:ilvl w:val="1"/>
          <w:numId w:val="47"/>
        </w:numPr>
      </w:pPr>
      <w:r w:rsidRPr="00AB1BC3">
        <w:t xml:space="preserve">likelihood that the GDE may be affected by the mine rehabilitation </w:t>
      </w:r>
    </w:p>
    <w:p w14:paraId="2EDB64CC" w14:textId="1B418F80" w:rsidR="00AB1BC3" w:rsidRDefault="00AB1BC3" w:rsidP="00ED69BB">
      <w:pPr>
        <w:pStyle w:val="ListParagraph"/>
        <w:numPr>
          <w:ilvl w:val="0"/>
          <w:numId w:val="47"/>
        </w:numPr>
      </w:pPr>
      <w:r w:rsidRPr="00AB1BC3">
        <w:t>Summary of GDE with descriptions and likelihood of being relevant to the min</w:t>
      </w:r>
      <w:r w:rsidR="00C61FD7">
        <w:t>e</w:t>
      </w:r>
    </w:p>
    <w:p w14:paraId="1BB98768" w14:textId="77777777" w:rsidR="003C113F" w:rsidRDefault="003C113F" w:rsidP="00215588">
      <w:pPr>
        <w:pStyle w:val="Heading3"/>
      </w:pPr>
      <w:r>
        <w:t>Findings</w:t>
      </w:r>
    </w:p>
    <w:p w14:paraId="5D13E4F5" w14:textId="7F1CB73D" w:rsidR="0054086E" w:rsidRPr="00FF324C" w:rsidRDefault="00B23743" w:rsidP="0054086E">
      <w:pPr>
        <w:rPr>
          <w:b/>
          <w:bCs/>
        </w:rPr>
      </w:pPr>
      <w:r>
        <w:t xml:space="preserve">This phase of work focused on rationalising the GDE that were present </w:t>
      </w:r>
      <w:r w:rsidR="003B49D0">
        <w:t>within</w:t>
      </w:r>
      <w:r>
        <w:t xml:space="preserve"> 2km of the Yallourn mine to provide a</w:t>
      </w:r>
      <w:r w:rsidR="003B49D0">
        <w:t xml:space="preserve">n understanding of the GDE that are relevant to the site. </w:t>
      </w:r>
      <w:r>
        <w:t xml:space="preserve"> </w:t>
      </w:r>
      <w:r w:rsidR="0054086E" w:rsidRPr="00FF324C">
        <w:t xml:space="preserve">Relevant and potentially relevant aquatic and terrestrial GDE are show in </w:t>
      </w:r>
      <w:r w:rsidR="0051019B">
        <w:fldChar w:fldCharType="begin"/>
      </w:r>
      <w:r w:rsidR="0051019B">
        <w:instrText xml:space="preserve"> REF _Ref197008738 \h </w:instrText>
      </w:r>
      <w:r w:rsidR="0051019B">
        <w:fldChar w:fldCharType="separate"/>
      </w:r>
      <w:r w:rsidR="00D35BC0">
        <w:t xml:space="preserve">Figure </w:t>
      </w:r>
      <w:r w:rsidR="00D35BC0">
        <w:rPr>
          <w:noProof/>
        </w:rPr>
        <w:t>5</w:t>
      </w:r>
      <w:r w:rsidR="00D35BC0">
        <w:noBreakHyphen/>
      </w:r>
      <w:r w:rsidR="00D35BC0">
        <w:rPr>
          <w:noProof/>
        </w:rPr>
        <w:t>11</w:t>
      </w:r>
      <w:r w:rsidR="0051019B">
        <w:fldChar w:fldCharType="end"/>
      </w:r>
      <w:r w:rsidR="0054086E" w:rsidRPr="00FF324C">
        <w:t xml:space="preserve"> and are located around the Latrobe River and Morwell River floodplains area. </w:t>
      </w:r>
      <w:r w:rsidR="0054086E" w:rsidRPr="00FF324C">
        <w:rPr>
          <w:b/>
          <w:bCs/>
        </w:rPr>
        <w:t xml:space="preserve"> </w:t>
      </w:r>
      <w:r w:rsidR="0054086E" w:rsidRPr="00FF324C">
        <w:t xml:space="preserve">A summary of each sub-region is provided in </w:t>
      </w:r>
      <w:r w:rsidR="00AD672C">
        <w:fldChar w:fldCharType="begin"/>
      </w:r>
      <w:r w:rsidR="00AD672C">
        <w:instrText xml:space="preserve"> REF _Ref195785012 \h </w:instrText>
      </w:r>
      <w:r w:rsidR="00AD672C">
        <w:fldChar w:fldCharType="separate"/>
      </w:r>
      <w:r w:rsidR="00D35BC0">
        <w:t xml:space="preserve">Table </w:t>
      </w:r>
      <w:r w:rsidR="00D35BC0">
        <w:rPr>
          <w:noProof/>
        </w:rPr>
        <w:t>5</w:t>
      </w:r>
      <w:r w:rsidR="00D35BC0">
        <w:noBreakHyphen/>
      </w:r>
      <w:r w:rsidR="00D35BC0">
        <w:rPr>
          <w:noProof/>
        </w:rPr>
        <w:t>8</w:t>
      </w:r>
      <w:r w:rsidR="00AD672C">
        <w:fldChar w:fldCharType="end"/>
      </w:r>
      <w:r w:rsidR="0054086E" w:rsidRPr="00FF324C">
        <w:t>.</w:t>
      </w:r>
      <w:r w:rsidR="0054086E" w:rsidRPr="00FF324C">
        <w:rPr>
          <w:b/>
          <w:bCs/>
        </w:rPr>
        <w:t xml:space="preserve"> </w:t>
      </w:r>
    </w:p>
    <w:p w14:paraId="376C650C" w14:textId="77777777" w:rsidR="0054086E" w:rsidRDefault="0054086E" w:rsidP="0054086E">
      <w:r w:rsidRPr="00FF324C">
        <w:t>Subterranean GDE were not identified from the search of publicly available information.  Further assessment of stygofauna and subterranean ecosystems is not considered relevant for the Yallourn Mine.</w:t>
      </w:r>
      <w:r w:rsidRPr="00873DC3">
        <w:t xml:space="preserve"> </w:t>
      </w:r>
    </w:p>
    <w:p w14:paraId="129F6414" w14:textId="77777777" w:rsidR="00D85855" w:rsidRDefault="001A4D35" w:rsidP="0054086E">
      <w:r>
        <w:t>Future phases of work related to GDE include</w:t>
      </w:r>
      <w:r w:rsidR="00D85855">
        <w:t>:</w:t>
      </w:r>
    </w:p>
    <w:p w14:paraId="592C6BB9" w14:textId="0AA2C4E3" w:rsidR="00FF324C" w:rsidRDefault="00D85855" w:rsidP="00ED69BB">
      <w:pPr>
        <w:pStyle w:val="ListParagraph"/>
        <w:numPr>
          <w:ilvl w:val="0"/>
          <w:numId w:val="152"/>
        </w:numPr>
      </w:pPr>
      <w:r>
        <w:t xml:space="preserve">Prioritisation of GDE that may be influenced by the pit lake and </w:t>
      </w:r>
      <w:r w:rsidR="001A4D35">
        <w:t>a</w:t>
      </w:r>
      <w:r>
        <w:t xml:space="preserve"> </w:t>
      </w:r>
      <w:r w:rsidR="00B23743">
        <w:t>field-based</w:t>
      </w:r>
      <w:r>
        <w:t xml:space="preserve"> review of those GDE</w:t>
      </w:r>
      <w:r w:rsidR="003646FB">
        <w:t xml:space="preserve"> (KG01 in </w:t>
      </w:r>
      <w:r w:rsidR="003646FB">
        <w:fldChar w:fldCharType="begin"/>
      </w:r>
      <w:r w:rsidR="003646FB">
        <w:instrText xml:space="preserve"> REF _Ref200530793 \h </w:instrText>
      </w:r>
      <w:r w:rsidR="003646FB">
        <w:fldChar w:fldCharType="separate"/>
      </w:r>
      <w:r w:rsidR="00D35BC0">
        <w:t xml:space="preserve">Table </w:t>
      </w:r>
      <w:r w:rsidR="00D35BC0">
        <w:rPr>
          <w:noProof/>
        </w:rPr>
        <w:t>17</w:t>
      </w:r>
      <w:r w:rsidR="00D35BC0">
        <w:noBreakHyphen/>
      </w:r>
      <w:r w:rsidR="00D35BC0">
        <w:rPr>
          <w:noProof/>
        </w:rPr>
        <w:t>1</w:t>
      </w:r>
      <w:r w:rsidR="003646FB">
        <w:fldChar w:fldCharType="end"/>
      </w:r>
      <w:r w:rsidR="003646FB">
        <w:t>)</w:t>
      </w:r>
      <w:r w:rsidR="00B23743">
        <w:t xml:space="preserve">. </w:t>
      </w:r>
    </w:p>
    <w:p w14:paraId="320E05DF" w14:textId="75FF82DE" w:rsidR="0054086E" w:rsidRPr="0054086E" w:rsidRDefault="00D85855" w:rsidP="00ED69BB">
      <w:pPr>
        <w:pStyle w:val="ListParagraph"/>
        <w:numPr>
          <w:ilvl w:val="0"/>
          <w:numId w:val="152"/>
        </w:numPr>
      </w:pPr>
      <w:r>
        <w:t>Review of GDE with cons</w:t>
      </w:r>
      <w:r w:rsidR="0075593C">
        <w:t>ide</w:t>
      </w:r>
      <w:r>
        <w:t xml:space="preserve">ration of the </w:t>
      </w:r>
      <w:r w:rsidR="0075593C">
        <w:t xml:space="preserve">groundwater numerical modelling </w:t>
      </w:r>
      <w:r w:rsidR="00B23743">
        <w:t>finding to estimate any impacts from the lake</w:t>
      </w:r>
      <w:r w:rsidR="003646FB">
        <w:t xml:space="preserve"> (KG01 in </w:t>
      </w:r>
      <w:r w:rsidR="003646FB">
        <w:fldChar w:fldCharType="begin"/>
      </w:r>
      <w:r w:rsidR="003646FB">
        <w:instrText xml:space="preserve"> REF _Ref200530793 \h </w:instrText>
      </w:r>
      <w:r w:rsidR="003646FB">
        <w:fldChar w:fldCharType="separate"/>
      </w:r>
      <w:r w:rsidR="00D35BC0">
        <w:t xml:space="preserve">Table </w:t>
      </w:r>
      <w:r w:rsidR="00D35BC0">
        <w:rPr>
          <w:noProof/>
        </w:rPr>
        <w:t>17</w:t>
      </w:r>
      <w:r w:rsidR="00D35BC0">
        <w:noBreakHyphen/>
      </w:r>
      <w:r w:rsidR="00D35BC0">
        <w:rPr>
          <w:noProof/>
        </w:rPr>
        <w:t>1</w:t>
      </w:r>
      <w:r w:rsidR="003646FB">
        <w:fldChar w:fldCharType="end"/>
      </w:r>
      <w:r w:rsidR="003646FB">
        <w:t>)</w:t>
      </w:r>
      <w:r w:rsidR="00B23743">
        <w:t xml:space="preserve">. </w:t>
      </w:r>
    </w:p>
    <w:p w14:paraId="06AB6069" w14:textId="77777777" w:rsidR="002E77AB" w:rsidRDefault="002E77AB" w:rsidP="002E77AB"/>
    <w:p w14:paraId="00D896AF" w14:textId="4CE06F91" w:rsidR="002E77AB" w:rsidRPr="004F4109" w:rsidRDefault="002E77AB">
      <w:pPr>
        <w:spacing w:after="0" w:line="240" w:lineRule="auto"/>
      </w:pPr>
      <w:r>
        <w:rPr>
          <w:highlight w:val="yellow"/>
        </w:rPr>
        <w:br w:type="page"/>
      </w:r>
    </w:p>
    <w:p w14:paraId="2A3A0B54" w14:textId="162E7434" w:rsidR="008210F9" w:rsidRDefault="000469D0" w:rsidP="00B75E20">
      <w:pPr>
        <w:pStyle w:val="Heading2"/>
      </w:pPr>
      <w:bookmarkStart w:id="418" w:name="_Ref198726791"/>
      <w:bookmarkStart w:id="419" w:name="_Toc210049045"/>
      <w:bookmarkStart w:id="420" w:name="_Ref198301102"/>
      <w:bookmarkStart w:id="421" w:name="_Ref198301109"/>
      <w:r>
        <w:t>Water Access for Latrobe Valley Mine Rehabilitation</w:t>
      </w:r>
      <w:bookmarkEnd w:id="418"/>
      <w:bookmarkEnd w:id="419"/>
      <w:r>
        <w:t xml:space="preserve"> </w:t>
      </w:r>
      <w:bookmarkEnd w:id="420"/>
      <w:bookmarkEnd w:id="421"/>
    </w:p>
    <w:p w14:paraId="64A1E5BC" w14:textId="77777777" w:rsidR="008210F9" w:rsidRDefault="008210F9" w:rsidP="00215588">
      <w:pPr>
        <w:pStyle w:val="Heading3"/>
      </w:pPr>
      <w:r>
        <w:t>Introduction</w:t>
      </w:r>
    </w:p>
    <w:p w14:paraId="3DA3C107" w14:textId="0C84B1E9" w:rsidR="003E27C4" w:rsidRPr="003E27C4" w:rsidRDefault="003E27C4" w:rsidP="00DD3D0B">
      <w:r w:rsidRPr="003E27C4">
        <w:t xml:space="preserve">This technical assessment was developed to support the implementation of the </w:t>
      </w:r>
      <w:r w:rsidRPr="003B270A">
        <w:t>LVRRS</w:t>
      </w:r>
      <w:r w:rsidR="003B270A">
        <w:rPr>
          <w:i/>
          <w:iCs/>
        </w:rPr>
        <w:t xml:space="preserve"> </w:t>
      </w:r>
      <w:r w:rsidR="003B270A" w:rsidRPr="003B270A">
        <w:t>amendment</w:t>
      </w:r>
      <w:r w:rsidRPr="003E27C4">
        <w:t>, specifically providing guidance on how water from the Latrobe River system might be accessed for mine rehabilitation</w:t>
      </w:r>
      <w:r w:rsidR="00AB6224">
        <w:t xml:space="preserve"> </w:t>
      </w:r>
      <w:r w:rsidR="00657B4D">
        <w:fldChar w:fldCharType="begin"/>
      </w:r>
      <w:r w:rsidR="001B655D">
        <w:instrText xml:space="preserve"> ADDIN EN.CITE &lt;EndNote&gt;&lt;Cite&gt;&lt;Author&gt;Alluvium&lt;/Author&gt;&lt;Year&gt;2023&lt;/Year&gt;&lt;RecNum&gt;47&lt;/RecNum&gt;&lt;DisplayText&gt;(Alluvium and HARC 2023)&lt;/DisplayText&gt;&lt;record&gt;&lt;rec-number&gt;47&lt;/rec-number&gt;&lt;foreign-keys&gt;&lt;key app="EN" db-id="spaff0s0osz0sqe0t5a55fezradpx9psfrzt" timestamp="1746076920" guid="ebfecce8-7bc5-4bf7-8c59-1fb05f431c29"&gt;47&lt;/key&gt;&lt;/foreign-keys&gt;&lt;ref-type name="Report"&gt;27&lt;/ref-type&gt;&lt;contributors&gt;&lt;authors&gt;&lt;author&gt;Alluvium&lt;/author&gt;&lt;author&gt;HARC&lt;/author&gt;&lt;/authors&gt;&lt;secondary-authors&gt;&lt;author&gt;Prepared for the Department of Energy,, Environment and Climate Action&lt;/author&gt;&lt;/secondary-authors&gt;&lt;/contributors&gt;&lt;titles&gt;&lt;title&gt;Type of conditions that could apply to water access for Latrobe Valley mine rehabilitation and associated risks and benefits&lt;/title&gt;&lt;/titles&gt;&lt;number&gt;A2329890&lt;/number&gt;&lt;dates&gt;&lt;year&gt;2023&lt;/year&gt;&lt;pub-dates&gt;&lt;date&gt;10/2023&lt;/date&gt;&lt;/pub-dates&gt;&lt;/dates&gt;&lt;pub-location&gt;https://resources.vic.gov.au/projects/lvrrs/reports&lt;/pub-location&gt;&lt;urls&gt;&lt;related-urls&gt;&lt;url&gt;https://www.water.vic.gov.au/__data/assets/pdf_file/0031/684445/Technical-report-Latrobe-surface-water-access.pdf&lt;/url&gt;&lt;/related-urls&gt;&lt;/urls&gt;&lt;/record&gt;&lt;/Cite&gt;&lt;/EndNote&gt;</w:instrText>
      </w:r>
      <w:r w:rsidR="00657B4D">
        <w:fldChar w:fldCharType="separate"/>
      </w:r>
      <w:r w:rsidR="00657B4D">
        <w:rPr>
          <w:noProof/>
        </w:rPr>
        <w:t>(Alluvium and HARC 2023)</w:t>
      </w:r>
      <w:r w:rsidR="00657B4D">
        <w:fldChar w:fldCharType="end"/>
      </w:r>
      <w:r w:rsidRPr="003E27C4">
        <w:t>. Commissioned by DEECA, th</w:t>
      </w:r>
      <w:r w:rsidR="00F972AB">
        <w:t>is</w:t>
      </w:r>
      <w:r w:rsidRPr="003E27C4">
        <w:t xml:space="preserve"> report explores the impacts and potential conditions under which water could be allocated to mine licensees, ensuring that this does not negatively affect:</w:t>
      </w:r>
    </w:p>
    <w:p w14:paraId="4E310ED8" w14:textId="77777777" w:rsidR="003E27C4" w:rsidRPr="003E27C4" w:rsidRDefault="003E27C4" w:rsidP="00ED69BB">
      <w:pPr>
        <w:numPr>
          <w:ilvl w:val="0"/>
          <w:numId w:val="127"/>
        </w:numPr>
      </w:pPr>
      <w:r w:rsidRPr="003E27C4">
        <w:rPr>
          <w:bCs/>
        </w:rPr>
        <w:t>Traditional Owner values</w:t>
      </w:r>
    </w:p>
    <w:p w14:paraId="4B13647C" w14:textId="4AF2AC60" w:rsidR="003E27C4" w:rsidRPr="003E27C4" w:rsidRDefault="003E27C4" w:rsidP="00ED69BB">
      <w:pPr>
        <w:numPr>
          <w:ilvl w:val="0"/>
          <w:numId w:val="127"/>
        </w:numPr>
      </w:pPr>
      <w:r w:rsidRPr="003E27C4">
        <w:rPr>
          <w:bCs/>
        </w:rPr>
        <w:t>Environmental values</w:t>
      </w:r>
      <w:r w:rsidR="009B0ACD">
        <w:rPr>
          <w:bCs/>
        </w:rPr>
        <w:t xml:space="preserve"> </w:t>
      </w:r>
    </w:p>
    <w:p w14:paraId="4202D817" w14:textId="77777777" w:rsidR="003E27C4" w:rsidRPr="003E27C4" w:rsidRDefault="003E27C4" w:rsidP="00ED69BB">
      <w:pPr>
        <w:numPr>
          <w:ilvl w:val="0"/>
          <w:numId w:val="127"/>
        </w:numPr>
      </w:pPr>
      <w:r w:rsidRPr="003E27C4">
        <w:rPr>
          <w:bCs/>
        </w:rPr>
        <w:t>Existing water users</w:t>
      </w:r>
      <w:r w:rsidRPr="003E27C4">
        <w:t>, including rural, urban, and industrial sectors</w:t>
      </w:r>
    </w:p>
    <w:p w14:paraId="31F74178" w14:textId="15B40A1C" w:rsidR="008210F9" w:rsidRDefault="003E27C4" w:rsidP="008210F9">
      <w:r w:rsidRPr="003E27C4">
        <w:t xml:space="preserve">The assessment does </w:t>
      </w:r>
      <w:r w:rsidRPr="003E27C4">
        <w:rPr>
          <w:bCs/>
        </w:rPr>
        <w:t>not</w:t>
      </w:r>
      <w:r w:rsidRPr="003E27C4">
        <w:t xml:space="preserve"> allocate water or prescribe entitlements but provides evidence to inform future decisions by the Victorian Government. It aligns with principles outlined in the </w:t>
      </w:r>
      <w:r w:rsidRPr="008F2DBA">
        <w:rPr>
          <w:i/>
          <w:iCs/>
        </w:rPr>
        <w:t>Central and Gippsland Region Sustainable Water Strategy</w:t>
      </w:r>
      <w:r w:rsidRPr="008F2DBA">
        <w:t xml:space="preserve"> </w:t>
      </w:r>
      <w:r w:rsidR="008F2DBA" w:rsidRPr="008F2DBA">
        <w:fldChar w:fldCharType="begin"/>
      </w:r>
      <w:r w:rsidR="001B655D">
        <w:instrText xml:space="preserve"> ADDIN EN.CITE &lt;EndNote&gt;&lt;Cite&gt;&lt;Author&gt;DELWP&lt;/Author&gt;&lt;Year&gt;2022&lt;/Year&gt;&lt;RecNum&gt;48&lt;/RecNum&gt;&lt;DisplayText&gt;(DELWP 2022)&lt;/DisplayText&gt;&lt;record&gt;&lt;rec-number&gt;48&lt;/rec-number&gt;&lt;foreign-keys&gt;&lt;key app="EN" db-id="spaff0s0osz0sqe0t5a55fezradpx9psfrzt" timestamp="1746077407" guid="350306af-106c-49a5-afa4-c3d5d637646a"&gt;48&lt;/key&gt;&lt;/foreign-keys&gt;&lt;ref-type name="Report"&gt;27&lt;/ref-type&gt;&lt;contributors&gt;&lt;authors&gt;&lt;author&gt;DELWP&lt;/author&gt;&lt;/authors&gt;&lt;secondary-authors&gt;&lt;author&gt;Department of Environment,, Land, Water and Planning&lt;/author&gt;&lt;/secondary-authors&gt;&lt;/contributors&gt;&lt;titles&gt;&lt;title&gt;Central and Gippsland Region Sustainable Water Strategy&lt;/title&gt;&lt;/titles&gt;&lt;number&gt;A2407214&lt;/number&gt;&lt;dates&gt;&lt;year&gt;2022&lt;/year&gt;&lt;/dates&gt;&lt;pub-location&gt;https://www.water.vic.gov.au/our-programs/long-term-water-resource-assessments-and-strategies/sustainable-water-strategies/central-and-gipps-sws&lt;/pub-location&gt;&lt;publisher&gt;State Government of Victoria&lt;/publisher&gt;&lt;urls&gt;&lt;related-urls&gt;&lt;url&gt;file:///C:/Users/ctols/OneDrive%20-%20EnergyAustralia%20Services%20Pty%20Ltd/Desktop/Documents%20in%20DMRP/central-and-gippsland-region-sustainable-water-strategy.pdf&lt;/url&gt;&lt;/related-urls&gt;&lt;/urls&gt;&lt;access-date&gt;01/05/2025&lt;/access-date&gt;&lt;/record&gt;&lt;/Cite&gt;&lt;/EndNote&gt;</w:instrText>
      </w:r>
      <w:r w:rsidR="008F2DBA" w:rsidRPr="008F2DBA">
        <w:fldChar w:fldCharType="separate"/>
      </w:r>
      <w:r w:rsidR="008F2DBA" w:rsidRPr="008F2DBA">
        <w:rPr>
          <w:noProof/>
        </w:rPr>
        <w:t>(DELWP 2022)</w:t>
      </w:r>
      <w:r w:rsidR="008F2DBA" w:rsidRPr="008F2DBA">
        <w:fldChar w:fldCharType="end"/>
      </w:r>
      <w:r w:rsidR="008F2DBA">
        <w:t xml:space="preserve"> a</w:t>
      </w:r>
      <w:r w:rsidR="00BD673D">
        <w:t xml:space="preserve">nd </w:t>
      </w:r>
      <w:r w:rsidR="0050566B" w:rsidRPr="005F7E24">
        <w:rPr>
          <w:i/>
          <w:iCs/>
        </w:rPr>
        <w:t>Latrobe Environmental Water Requirements Investigation</w:t>
      </w:r>
      <w:r w:rsidR="0050566B" w:rsidRPr="005F7E24">
        <w:t xml:space="preserve"> </w:t>
      </w:r>
      <w:r w:rsidR="0050566B">
        <w:fldChar w:fldCharType="begin"/>
      </w:r>
      <w:r w:rsidR="001B655D">
        <w:instrText xml:space="preserve"> ADDIN EN.CITE &lt;EndNote&gt;&lt;Cite&gt;&lt;Author&gt;Alluvium&lt;/Author&gt;&lt;Year&gt;2020&lt;/Year&gt;&lt;RecNum&gt;49&lt;/RecNum&gt;&lt;DisplayText&gt;(Alluvium 2020)&lt;/DisplayText&gt;&lt;record&gt;&lt;rec-number&gt;49&lt;/rec-number&gt;&lt;foreign-keys&gt;&lt;key app="EN" db-id="spaff0s0osz0sqe0t5a55fezradpx9psfrzt" timestamp="1746077650" guid="5df989d9-b265-4445-a921-0ad6591abe26"&gt;49&lt;/key&gt;&lt;/foreign-keys&gt;&lt;ref-type name="Report"&gt;27&lt;/ref-type&gt;&lt;contributors&gt;&lt;authors&gt;&lt;author&gt;Alluvium&lt;/author&gt;&lt;/authors&gt;&lt;secondary-authors&gt;&lt;author&gt;Alluvium Consulting Australia Pty Ltd,, prepared for the West Gippsland Catchment Management Authority,&lt;/author&gt;&lt;/secondary-authors&gt;&lt;/contributors&gt;&lt;titles&gt;&lt;title&gt;Latrobe environmental water requirements investigation&lt;/title&gt;&lt;/titles&gt;&lt;number&gt;A2407178&lt;/number&gt;&lt;dates&gt;&lt;year&gt;2020&lt;/year&gt;&lt;pub-dates&gt;&lt;date&gt;06/2020&lt;/date&gt;&lt;/pub-dates&gt;&lt;/dates&gt;&lt;pub-location&gt;https://www.water.vic.gov.au/__data/assets/pdf_file/0030/672177/environmental-water-requirements-report-latrobe-environmental-water-requirements-investigation.pdf&lt;/pub-location&gt;&lt;urls&gt;&lt;/urls&gt;&lt;/record&gt;&lt;/Cite&gt;&lt;/EndNote&gt;</w:instrText>
      </w:r>
      <w:r w:rsidR="0050566B">
        <w:fldChar w:fldCharType="separate"/>
      </w:r>
      <w:r w:rsidR="0050566B">
        <w:rPr>
          <w:noProof/>
        </w:rPr>
        <w:t>(Alluvium 2020)</w:t>
      </w:r>
      <w:r w:rsidR="0050566B">
        <w:fldChar w:fldCharType="end"/>
      </w:r>
      <w:r w:rsidR="00BD673D">
        <w:t>,</w:t>
      </w:r>
      <w:r w:rsidRPr="003E27C4">
        <w:t xml:space="preserve"> aiming to secure water availability and protect ecosystems and cultural values.</w:t>
      </w:r>
    </w:p>
    <w:p w14:paraId="75975D86" w14:textId="77777777" w:rsidR="008210F9" w:rsidRDefault="008210F9" w:rsidP="00215588">
      <w:pPr>
        <w:pStyle w:val="Heading3"/>
      </w:pPr>
      <w:r>
        <w:t>Methodology</w:t>
      </w:r>
    </w:p>
    <w:p w14:paraId="4AEBE214" w14:textId="1A064F27" w:rsidR="008210F9" w:rsidRDefault="00460743" w:rsidP="008210F9">
      <w:r>
        <w:t>A water resource model of the Latrobe basin (known as the Latrobe Source Model) was used for this technical assessment. The Latrobe Source Model, developed by DELWP, is considered the most contemporary model for the system. It runs on a daily time step and includes the wet, average, dry and drought years that have occurred over a 63-year period of assessment. The model represents current water use and entitlements, and includes major reservoirs, farm dams, and urban, rural, power generation and environmental water use. Reference baseline conditions in the water resource model represent the water supply system as at 2020. The model was then adapted to represent water management for mine rehabilitation under a range of potential scenarios. The baseline and all scenarios were modelled under the post-1975 historic climate reference period and projected low, medium and high climate change conditions for the year 2065.</w:t>
      </w:r>
    </w:p>
    <w:p w14:paraId="564CF19B" w14:textId="77777777" w:rsidR="008210F9" w:rsidRDefault="008210F9" w:rsidP="00215588">
      <w:pPr>
        <w:pStyle w:val="Heading3"/>
      </w:pPr>
      <w:r>
        <w:t>Findings</w:t>
      </w:r>
    </w:p>
    <w:p w14:paraId="576633D0" w14:textId="731D803A" w:rsidR="4270D0CC" w:rsidRDefault="4270D0CC" w:rsidP="00204992">
      <w:pPr>
        <w:pStyle w:val="Heading4"/>
      </w:pPr>
      <w:r>
        <w:t>Water Access Scenarios</w:t>
      </w:r>
    </w:p>
    <w:p w14:paraId="64DC39A5" w14:textId="51D46409" w:rsidR="00204992" w:rsidRPr="00204992" w:rsidRDefault="00866B40" w:rsidP="00204992">
      <w:pPr>
        <w:pStyle w:val="BodyText"/>
      </w:pPr>
      <w:r>
        <w:t xml:space="preserve">Water access scenarios developed for this study ranged </w:t>
      </w:r>
      <w:r w:rsidR="004C63E0">
        <w:t>from baseline conditions</w:t>
      </w:r>
      <w:r w:rsidR="00D00BDD">
        <w:t xml:space="preserve"> to </w:t>
      </w:r>
      <w:r w:rsidR="00D422A8">
        <w:t>only limited water availability for mine rehabilitation.</w:t>
      </w:r>
      <w:r w:rsidR="0039272B">
        <w:t xml:space="preserve">  A summary of these scenarios is shown below.</w:t>
      </w:r>
    </w:p>
    <w:p w14:paraId="48C29CC5" w14:textId="29D27812" w:rsidR="4270D0CC" w:rsidRDefault="4270D0CC" w:rsidP="00ED69BB">
      <w:pPr>
        <w:pStyle w:val="BodyText"/>
        <w:numPr>
          <w:ilvl w:val="0"/>
          <w:numId w:val="216"/>
        </w:numPr>
      </w:pPr>
      <w:r>
        <w:t>Scenario 1 (full entitlement use): Increased risk to environmental and cultural values; reduced flows in summer-autumn; decreased reliability for rural diverters by 12%.</w:t>
      </w:r>
    </w:p>
    <w:p w14:paraId="6C03081C" w14:textId="4A6945DD" w:rsidR="4270D0CC" w:rsidRDefault="4270D0CC" w:rsidP="00ED69BB">
      <w:pPr>
        <w:pStyle w:val="BodyText"/>
        <w:numPr>
          <w:ilvl w:val="0"/>
          <w:numId w:val="216"/>
        </w:numPr>
      </w:pPr>
      <w:r>
        <w:t>Scenario 2 (net historical use): No increased risk to Traditional Owner or environmental values; modest (8%) decrease in rural water reliability.</w:t>
      </w:r>
    </w:p>
    <w:p w14:paraId="6420634E" w14:textId="1098483C" w:rsidR="4270D0CC" w:rsidRDefault="4270D0CC" w:rsidP="00ED69BB">
      <w:pPr>
        <w:pStyle w:val="BodyText"/>
        <w:numPr>
          <w:ilvl w:val="0"/>
          <w:numId w:val="216"/>
        </w:numPr>
      </w:pPr>
      <w:r>
        <w:t>Scenarios 3–5: Introducing seasonal restrictions and limits on releases further reduced risks while maintaining supply reliability for mine rehabilitation.</w:t>
      </w:r>
    </w:p>
    <w:p w14:paraId="4D7257F1" w14:textId="6FDE083F" w:rsidR="4270D0CC" w:rsidRDefault="4270D0CC" w:rsidP="001357CE">
      <w:pPr>
        <w:pStyle w:val="Heading4"/>
      </w:pPr>
      <w:r>
        <w:t>Impacts on Users</w:t>
      </w:r>
    </w:p>
    <w:p w14:paraId="755F9D54" w14:textId="10F4BE48" w:rsidR="001357CE" w:rsidRPr="001357CE" w:rsidRDefault="001357CE" w:rsidP="00474447">
      <w:r w:rsidRPr="00B51C67">
        <w:t xml:space="preserve">A range of impacts were modelled for each scenario </w:t>
      </w:r>
      <w:r w:rsidR="00BD74A2" w:rsidRPr="00B51C67">
        <w:t>with summaries of each shown below.</w:t>
      </w:r>
      <w:r w:rsidR="00D74075" w:rsidRPr="00B51C67">
        <w:t xml:space="preserve">  Whilst urban and industrial supply was unaffected across all scenarios</w:t>
      </w:r>
      <w:r w:rsidR="002B2CE8" w:rsidRPr="00B51C67">
        <w:t xml:space="preserve">, private diverters, environmental and </w:t>
      </w:r>
      <w:r w:rsidR="0053571B">
        <w:t>T</w:t>
      </w:r>
      <w:r w:rsidR="002B2CE8" w:rsidRPr="00B51C67">
        <w:t xml:space="preserve">raditional </w:t>
      </w:r>
      <w:r w:rsidR="0053571B">
        <w:t>O</w:t>
      </w:r>
      <w:r w:rsidR="002B2CE8" w:rsidRPr="00B51C67">
        <w:t xml:space="preserve">wner values </w:t>
      </w:r>
      <w:r w:rsidR="00474447" w:rsidRPr="00B51C67">
        <w:t xml:space="preserve">show impacts against baseline conditions.  These impacts </w:t>
      </w:r>
      <w:r w:rsidR="00C04876" w:rsidRPr="00B51C67">
        <w:t>were tested by the scenario modelling and scenario 5 showed an overall improvement to the existing risk profile.</w:t>
      </w:r>
      <w:r w:rsidR="00C04876">
        <w:t xml:space="preserve"> </w:t>
      </w:r>
    </w:p>
    <w:p w14:paraId="744A61D9" w14:textId="649E68BB" w:rsidR="4270D0CC" w:rsidRDefault="4270D0CC" w:rsidP="002376FA">
      <w:pPr>
        <w:pStyle w:val="Heading4"/>
      </w:pPr>
      <w:r>
        <w:t>Climate Change Risks (2065)</w:t>
      </w:r>
    </w:p>
    <w:p w14:paraId="0946075C" w14:textId="0F8742D6" w:rsidR="002376FA" w:rsidRDefault="002376FA" w:rsidP="657AF125">
      <w:pPr>
        <w:pStyle w:val="BodyText"/>
      </w:pPr>
      <w:r>
        <w:t>Applying climate change factors to the model showed potentially decreased values in the future.</w:t>
      </w:r>
    </w:p>
    <w:p w14:paraId="24562E7E" w14:textId="1C15BED1" w:rsidR="4270D0CC" w:rsidRDefault="4270D0CC" w:rsidP="00ED69BB">
      <w:pPr>
        <w:pStyle w:val="BodyText"/>
        <w:numPr>
          <w:ilvl w:val="0"/>
          <w:numId w:val="218"/>
        </w:numPr>
      </w:pPr>
      <w:r>
        <w:t>Low scenario: Similar to current conditions.</w:t>
      </w:r>
    </w:p>
    <w:p w14:paraId="1F71EE4D" w14:textId="63F85E2D" w:rsidR="4270D0CC" w:rsidRDefault="4270D0CC" w:rsidP="00ED69BB">
      <w:pPr>
        <w:pStyle w:val="BodyText"/>
        <w:numPr>
          <w:ilvl w:val="0"/>
          <w:numId w:val="218"/>
        </w:numPr>
      </w:pPr>
      <w:r>
        <w:t>High scenario: Catchment inflows reduced by ~42%; potential for negligible mine water availability in dry years (~1 GL/year); significantly lower water reliability across all users.</w:t>
      </w:r>
    </w:p>
    <w:p w14:paraId="76608D0E" w14:textId="352C6F59" w:rsidR="008E5663" w:rsidRDefault="00EE1EAB" w:rsidP="00EE1EAB">
      <w:pPr>
        <w:pStyle w:val="Heading4"/>
      </w:pPr>
      <w:r>
        <w:t xml:space="preserve">Impact on Yallourn Mine Rehabilitation </w:t>
      </w:r>
    </w:p>
    <w:p w14:paraId="34D18C8D" w14:textId="1D4CBE28" w:rsidR="000E1385" w:rsidRPr="000E1385" w:rsidRDefault="00EE1EAB" w:rsidP="005032AA">
      <w:r>
        <w:t>After consideration of the modelled scenarios</w:t>
      </w:r>
      <w:r w:rsidR="00EB19B5">
        <w:t xml:space="preserve"> and the LVRRS Amendment </w:t>
      </w:r>
      <w:r w:rsidR="00944025">
        <w:fldChar w:fldCharType="begin"/>
      </w:r>
      <w:r w:rsidR="00F647D2">
        <w:instrText xml:space="preserve"> ADDIN EN.CITE &lt;EndNote&gt;&lt;Cite&gt;&lt;Author&gt;DEECA&lt;/Author&gt;&lt;Year&gt;2024&lt;/Year&gt;&lt;RecNum&gt;1&lt;/RecNum&gt;&lt;DisplayText&gt;(DEECA 2024b)&lt;/DisplayText&gt;&lt;record&gt;&lt;rec-number&gt;1&lt;/rec-number&gt;&lt;foreign-keys&gt;&lt;key app="EN" db-id="spaff0s0osz0sqe0t5a55fezradpx9psfrzt" timestamp="1744945602" guid="85370490-67fc-4a1d-82ba-da505eddcc82"&gt;1&lt;/key&gt;&lt;/foreign-keys&gt;&lt;ref-type name="Report"&gt;27&lt;/ref-type&gt;&lt;contributors&gt;&lt;authors&gt;&lt;author&gt;DEECA&lt;/author&gt;&lt;/authors&gt;&lt;secondary-authors&gt;&lt;author&gt;Department of Energy,, Environment and Climate Action&lt;/author&gt;&lt;/secondary-authors&gt;&lt;/contributors&gt;&lt;titles&gt;&lt;title&gt;Concepts for sourcing manufactured water for mine rehabilitation in the Latrobe Valley&lt;/title&gt;&lt;secondary-title&gt;</w:instrText>
      </w:r>
      <w:r w:rsidR="00F647D2">
        <w:rPr>
          <w:rFonts w:ascii="Arial" w:hAnsi="Arial" w:cs="Arial"/>
        </w:rPr>
        <w:instrText>​​</w:instrText>
      </w:r>
      <w:r w:rsidR="00F647D2">
        <w:instrText>Latrobe Valley Regional Rehabilitation Strategy - Amendment</w:instrText>
      </w:r>
      <w:r w:rsidR="00F647D2">
        <w:rPr>
          <w:rFonts w:ascii="Arial" w:hAnsi="Arial" w:cs="Arial"/>
        </w:rPr>
        <w:instrText>​</w:instrText>
      </w:r>
      <w:r w:rsidR="00F647D2">
        <w:instrText>&lt;/secondary-title&gt;&lt;/titles&gt;&lt;number&gt;A2329887&lt;/number&gt;&lt;dates&gt;&lt;year&gt;2024&lt;/year&gt;&lt;/dates&gt;&lt;pub-location&gt;https://resources.vic.gov.au/projects/lvrrs&lt;/pub-location&gt;&lt;publisher&gt;State Government of Victoria&lt;/publisher&gt;&lt;urls&gt;&lt;related-urls&gt;&lt;url&gt;https://www.water.vic.gov.au/our-programs/long-term-water-resource-assessments-and-strategies/latrobe-valley-regional-rehabilitation-strategy#heading-6&lt;/url&gt;&lt;/related-urls&gt;&lt;/urls&gt;&lt;access-date&gt;05/09/2025&lt;/access-date&gt;&lt;/record&gt;&lt;/Cite&gt;&lt;/EndNote&gt;</w:instrText>
      </w:r>
      <w:r w:rsidR="00944025">
        <w:fldChar w:fldCharType="separate"/>
      </w:r>
      <w:r w:rsidR="00F647D2">
        <w:rPr>
          <w:noProof/>
        </w:rPr>
        <w:t>(DEECA 2024b)</w:t>
      </w:r>
      <w:r w:rsidR="00944025">
        <w:fldChar w:fldCharType="end"/>
      </w:r>
      <w:r w:rsidR="00EB19B5">
        <w:t xml:space="preserve">, </w:t>
      </w:r>
      <w:r w:rsidR="00D32636">
        <w:t xml:space="preserve">EAY has </w:t>
      </w:r>
      <w:r w:rsidR="00260771">
        <w:t>drafted</w:t>
      </w:r>
      <w:r w:rsidR="00D32636">
        <w:t xml:space="preserve"> a Bulk Water Entitlement application </w:t>
      </w:r>
      <w:r w:rsidR="00FD6F60">
        <w:t xml:space="preserve">that follows </w:t>
      </w:r>
      <w:r w:rsidR="00556F1F">
        <w:t>the conditions outlined in Scenario 5.</w:t>
      </w:r>
      <w:r w:rsidR="004F6157">
        <w:t xml:space="preserve">  These conditions are used for the BWE application shown in </w:t>
      </w:r>
      <w:r w:rsidR="004F6157">
        <w:fldChar w:fldCharType="begin"/>
      </w:r>
      <w:r w:rsidR="004F6157">
        <w:instrText xml:space="preserve"> REF _Ref198564698 \r \h </w:instrText>
      </w:r>
      <w:r w:rsidR="005032AA">
        <w:instrText xml:space="preserve"> \* MERGEFORMAT </w:instrText>
      </w:r>
      <w:r w:rsidR="004F6157">
        <w:fldChar w:fldCharType="separate"/>
      </w:r>
      <w:r w:rsidR="00D35BC0">
        <w:t>3.7.4</w:t>
      </w:r>
      <w:r w:rsidR="004F6157">
        <w:fldChar w:fldCharType="end"/>
      </w:r>
      <w:r w:rsidR="004F6157">
        <w:t>.</w:t>
      </w:r>
    </w:p>
    <w:p w14:paraId="758DD540" w14:textId="77777777" w:rsidR="002E77AB" w:rsidRDefault="002E77AB" w:rsidP="00EE1EAB">
      <w:pPr>
        <w:pStyle w:val="BodyTextFirstIndent"/>
        <w:ind w:firstLine="0"/>
      </w:pPr>
    </w:p>
    <w:p w14:paraId="08C10B56" w14:textId="315CA4B1" w:rsidR="002E77AB" w:rsidRDefault="002E77AB">
      <w:pPr>
        <w:spacing w:after="0" w:line="240" w:lineRule="auto"/>
      </w:pPr>
      <w:r>
        <w:br w:type="page"/>
      </w:r>
    </w:p>
    <w:p w14:paraId="657C4C22" w14:textId="77777777" w:rsidR="002F4488" w:rsidRDefault="002F4488" w:rsidP="005F3DE9">
      <w:pPr>
        <w:pStyle w:val="Heading2"/>
      </w:pPr>
      <w:bookmarkStart w:id="422" w:name="_Ref196820724"/>
      <w:bookmarkStart w:id="423" w:name="_Toc210049046"/>
      <w:r>
        <w:t>Latrobe and Morwell River Flood Study</w:t>
      </w:r>
      <w:bookmarkEnd w:id="422"/>
      <w:bookmarkEnd w:id="423"/>
    </w:p>
    <w:p w14:paraId="77217B3B" w14:textId="77777777" w:rsidR="002F4488" w:rsidRDefault="002F4488" w:rsidP="00305B08">
      <w:pPr>
        <w:pStyle w:val="Heading3"/>
      </w:pPr>
      <w:r>
        <w:t>Introduction</w:t>
      </w:r>
    </w:p>
    <w:p w14:paraId="5A817819" w14:textId="4BDE1E13" w:rsidR="009C6867" w:rsidRDefault="009C6867" w:rsidP="009C6867">
      <w:r>
        <w:t xml:space="preserve">This section presents the hydrology of Latrobe and Morwell River </w:t>
      </w:r>
      <w:r w:rsidR="004C63E0">
        <w:t>systems,</w:t>
      </w:r>
      <w:r>
        <w:t xml:space="preserve"> and the regional hydrologic implications associated with mine rehabilitation at Yallourn Mine. The key aspects of the assessment include the following:</w:t>
      </w:r>
    </w:p>
    <w:p w14:paraId="33E9460D" w14:textId="77777777" w:rsidR="009C6867" w:rsidRDefault="009C6867" w:rsidP="00ED69BB">
      <w:pPr>
        <w:pStyle w:val="ListParagraph"/>
        <w:numPr>
          <w:ilvl w:val="0"/>
          <w:numId w:val="52"/>
        </w:numPr>
      </w:pPr>
      <w:r>
        <w:t>G</w:t>
      </w:r>
      <w:r w:rsidRPr="003B6947">
        <w:t xml:space="preserve">eomorphology and ecology </w:t>
      </w:r>
      <w:r>
        <w:t xml:space="preserve">context </w:t>
      </w:r>
      <w:r w:rsidRPr="003B6947">
        <w:t>statement</w:t>
      </w:r>
      <w:r>
        <w:t>,</w:t>
      </w:r>
    </w:p>
    <w:p w14:paraId="17313AF0" w14:textId="77777777" w:rsidR="009C6867" w:rsidRDefault="009C6867" w:rsidP="00ED69BB">
      <w:pPr>
        <w:pStyle w:val="ListParagraph"/>
        <w:numPr>
          <w:ilvl w:val="0"/>
          <w:numId w:val="52"/>
        </w:numPr>
      </w:pPr>
      <w:r>
        <w:t>Event based h</w:t>
      </w:r>
      <w:r w:rsidRPr="003B6947">
        <w:t>ydrology</w:t>
      </w:r>
      <w:r>
        <w:t xml:space="preserve"> and </w:t>
      </w:r>
      <w:r w:rsidRPr="003B6947">
        <w:t>hydraulics modelling</w:t>
      </w:r>
      <w:r>
        <w:t xml:space="preserve"> for Latrobe River system for existing and design conditions, and </w:t>
      </w:r>
    </w:p>
    <w:p w14:paraId="56AED756" w14:textId="6F4A20A2" w:rsidR="009C6867" w:rsidRDefault="009C6867" w:rsidP="00ED69BB">
      <w:pPr>
        <w:pStyle w:val="ListParagraph"/>
        <w:numPr>
          <w:ilvl w:val="0"/>
          <w:numId w:val="52"/>
        </w:numPr>
      </w:pPr>
      <w:r>
        <w:t xml:space="preserve">Regional water balance modelling for both a base case and proposed mine closure arrangements including environmental flow compliance assessment. </w:t>
      </w:r>
    </w:p>
    <w:p w14:paraId="0C87E965" w14:textId="268DEB13" w:rsidR="009C6867" w:rsidRPr="00BD5820" w:rsidRDefault="009C6867" w:rsidP="009C6867">
      <w:pPr>
        <w:rPr>
          <w:strike/>
        </w:rPr>
      </w:pPr>
      <w:r>
        <w:t xml:space="preserve">Presented here is a preliminary assessment of the impacts of the preferred closure arrangements on the Latrobe River system, considering the assessment of flood hydrology and hydraulics. This also interlinks with the water balance and environmental flow compliance assessments, presented in Section </w:t>
      </w:r>
      <w:r w:rsidR="000200FA">
        <w:fldChar w:fldCharType="begin"/>
      </w:r>
      <w:r w:rsidR="000200FA">
        <w:instrText xml:space="preserve"> REF _Ref198726791 \r \h </w:instrText>
      </w:r>
      <w:r w:rsidR="000200FA">
        <w:fldChar w:fldCharType="separate"/>
      </w:r>
      <w:r w:rsidR="00D35BC0">
        <w:t>8.5</w:t>
      </w:r>
      <w:r w:rsidR="000200FA">
        <w:fldChar w:fldCharType="end"/>
      </w:r>
      <w:r w:rsidR="000200FA">
        <w:t>.</w:t>
      </w:r>
    </w:p>
    <w:p w14:paraId="5C51D31A" w14:textId="77777777" w:rsidR="002F4488" w:rsidRDefault="002F4488" w:rsidP="00305B08">
      <w:pPr>
        <w:pStyle w:val="Heading3"/>
      </w:pPr>
      <w:r>
        <w:t>Methodology</w:t>
      </w:r>
    </w:p>
    <w:p w14:paraId="4A1C6B14" w14:textId="77777777" w:rsidR="00B21331" w:rsidRDefault="00B21331" w:rsidP="00B21331">
      <w:r>
        <w:t>The rehabilitation option for a pit lake at Yallourn Mine requires consideration on issues that impact on both the site and the broader Latrobe River system. The assessment thus considers:</w:t>
      </w:r>
    </w:p>
    <w:p w14:paraId="3F44C7EA" w14:textId="77777777" w:rsidR="00B21331" w:rsidRDefault="00B21331" w:rsidP="00ED69BB">
      <w:pPr>
        <w:pStyle w:val="ListParagraph"/>
        <w:numPr>
          <w:ilvl w:val="0"/>
          <w:numId w:val="53"/>
        </w:numPr>
        <w:spacing w:before="0" w:line="240" w:lineRule="auto"/>
        <w:ind w:left="714" w:hanging="357"/>
        <w:contextualSpacing w:val="0"/>
      </w:pPr>
      <w:r>
        <w:t>The management of the Morwell River Diversion through the site, and</w:t>
      </w:r>
    </w:p>
    <w:p w14:paraId="4CB63A31" w14:textId="77777777" w:rsidR="00B21331" w:rsidRDefault="00B21331" w:rsidP="00ED69BB">
      <w:pPr>
        <w:pStyle w:val="ListParagraph"/>
        <w:numPr>
          <w:ilvl w:val="0"/>
          <w:numId w:val="53"/>
        </w:numPr>
        <w:spacing w:before="0" w:after="240" w:line="240" w:lineRule="auto"/>
      </w:pPr>
      <w:r>
        <w:t>The use of water resources to fill the mine void and maintain the pit lake</w:t>
      </w:r>
    </w:p>
    <w:p w14:paraId="05E35002" w14:textId="54FC698D" w:rsidR="00B21331" w:rsidRDefault="00B21331" w:rsidP="00B21331">
      <w:r>
        <w:fldChar w:fldCharType="begin"/>
      </w:r>
      <w:r>
        <w:instrText xml:space="preserve"> REF _Ref197033018 \h </w:instrText>
      </w:r>
      <w:r>
        <w:fldChar w:fldCharType="separate"/>
      </w:r>
      <w:r w:rsidR="00D35BC0">
        <w:t xml:space="preserve">Figure </w:t>
      </w:r>
      <w:r w:rsidR="00D35BC0">
        <w:rPr>
          <w:noProof/>
        </w:rPr>
        <w:t>8</w:t>
      </w:r>
      <w:r w:rsidR="00D35BC0">
        <w:noBreakHyphen/>
      </w:r>
      <w:r w:rsidR="00D35BC0">
        <w:rPr>
          <w:noProof/>
        </w:rPr>
        <w:t>58</w:t>
      </w:r>
      <w:r>
        <w:fldChar w:fldCharType="end"/>
      </w:r>
      <w:r>
        <w:t xml:space="preserve"> summaries the process of this assessment and the methodology adopted. The items in ‘Blue’ denote the process that form part of the regional assessment with item noted in ‘Green’ (pit water balance) that form input to the regional assessment. </w:t>
      </w:r>
    </w:p>
    <w:p w14:paraId="7C8106E8" w14:textId="77777777" w:rsidR="00B21331" w:rsidRDefault="00B21331" w:rsidP="00050C52">
      <w:pPr>
        <w:keepNext/>
        <w:jc w:val="center"/>
      </w:pPr>
      <w:r w:rsidRPr="0094665F">
        <w:rPr>
          <w:noProof/>
        </w:rPr>
        <w:drawing>
          <wp:inline distT="0" distB="0" distL="0" distR="0" wp14:anchorId="2DC7172F" wp14:editId="3B3AAA81">
            <wp:extent cx="6598838" cy="3514725"/>
            <wp:effectExtent l="0" t="0" r="0" b="0"/>
            <wp:docPr id="1198306352" name="Picture 1" descr="A diagram of a water bala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101136" name="Picture 1" descr="A diagram of a water balance&#10;&#10;AI-generated content may be incorrect."/>
                    <pic:cNvPicPr/>
                  </pic:nvPicPr>
                  <pic:blipFill>
                    <a:blip r:embed="rId125"/>
                    <a:stretch>
                      <a:fillRect/>
                    </a:stretch>
                  </pic:blipFill>
                  <pic:spPr>
                    <a:xfrm>
                      <a:off x="0" y="0"/>
                      <a:ext cx="6604573" cy="3517780"/>
                    </a:xfrm>
                    <a:prstGeom prst="rect">
                      <a:avLst/>
                    </a:prstGeom>
                  </pic:spPr>
                </pic:pic>
              </a:graphicData>
            </a:graphic>
          </wp:inline>
        </w:drawing>
      </w:r>
    </w:p>
    <w:p w14:paraId="7CF2FC98" w14:textId="1F810CAF" w:rsidR="00B21331" w:rsidRDefault="00B21331" w:rsidP="00B21331">
      <w:pPr>
        <w:pStyle w:val="Caption"/>
        <w:jc w:val="left"/>
      </w:pPr>
      <w:bookmarkStart w:id="424" w:name="_Ref197033018"/>
      <w:bookmarkStart w:id="425" w:name="_Toc21012555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8</w:t>
      </w:r>
      <w:r w:rsidR="00946086">
        <w:fldChar w:fldCharType="end"/>
      </w:r>
      <w:bookmarkEnd w:id="424"/>
      <w:r w:rsidR="00050C52">
        <w:t>:</w:t>
      </w:r>
      <w:r>
        <w:t xml:space="preserve"> Overview Method of Regional Hydrology and Water Balance Assessment</w:t>
      </w:r>
      <w:r w:rsidR="0098116C">
        <w:t xml:space="preserve"> </w:t>
      </w:r>
      <w:r w:rsidR="0098116C">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98116C">
        <w:fldChar w:fldCharType="separate"/>
      </w:r>
      <w:r w:rsidR="0098116C">
        <w:rPr>
          <w:noProof/>
        </w:rPr>
        <w:t>(Alluvium 2025)</w:t>
      </w:r>
      <w:bookmarkEnd w:id="425"/>
      <w:r w:rsidR="0098116C">
        <w:fldChar w:fldCharType="end"/>
      </w:r>
    </w:p>
    <w:p w14:paraId="10D15F6A" w14:textId="77777777" w:rsidR="00B21331" w:rsidRPr="00D572F0" w:rsidRDefault="00B21331" w:rsidP="00B21331">
      <w:pPr>
        <w:pStyle w:val="BodyText"/>
      </w:pPr>
    </w:p>
    <w:p w14:paraId="4B46134A" w14:textId="77777777" w:rsidR="00B21331" w:rsidRDefault="00B21331" w:rsidP="004E7B68">
      <w:pPr>
        <w:pStyle w:val="Heading4"/>
      </w:pPr>
      <w:bookmarkStart w:id="426" w:name="_Ref197339914"/>
      <w:r>
        <w:t>Geomorphic and Ecological Design</w:t>
      </w:r>
      <w:bookmarkEnd w:id="426"/>
    </w:p>
    <w:p w14:paraId="5A5ED70C" w14:textId="77777777" w:rsidR="00B21331" w:rsidRPr="00744DD1" w:rsidRDefault="00B21331" w:rsidP="00B21331">
      <w:r>
        <w:t>The following key hydrologic, geomorphic and ecological function design principles are relevant to the regional hydrologic assessment</w:t>
      </w:r>
      <w:r w:rsidRPr="003D3011">
        <w:t>:</w:t>
      </w:r>
    </w:p>
    <w:p w14:paraId="036CC70C" w14:textId="77777777" w:rsidR="00B21331" w:rsidRDefault="00B21331" w:rsidP="00ED69BB">
      <w:pPr>
        <w:pStyle w:val="ListParagraph"/>
        <w:numPr>
          <w:ilvl w:val="0"/>
          <w:numId w:val="91"/>
        </w:numPr>
      </w:pPr>
      <w:r>
        <w:t>Hydrologic regime. The arrangement should provide for both:</w:t>
      </w:r>
    </w:p>
    <w:p w14:paraId="7F1CC91C" w14:textId="77777777" w:rsidR="00B21331" w:rsidRDefault="00B21331" w:rsidP="00ED69BB">
      <w:pPr>
        <w:pStyle w:val="ListParagraph"/>
        <w:numPr>
          <w:ilvl w:val="1"/>
          <w:numId w:val="91"/>
        </w:numPr>
      </w:pPr>
      <w:r>
        <w:t>longitudinal hydrologic connectivity</w:t>
      </w:r>
    </w:p>
    <w:p w14:paraId="0E5C2864" w14:textId="77777777" w:rsidR="00B21331" w:rsidRDefault="00B21331" w:rsidP="00ED69BB">
      <w:pPr>
        <w:pStyle w:val="ListParagraph"/>
        <w:numPr>
          <w:ilvl w:val="1"/>
          <w:numId w:val="91"/>
        </w:numPr>
      </w:pPr>
      <w:r>
        <w:t>lateral floodplain connectivity</w:t>
      </w:r>
    </w:p>
    <w:p w14:paraId="0086497E" w14:textId="77777777" w:rsidR="00B21331" w:rsidRDefault="00B21331" w:rsidP="00ED69BB">
      <w:pPr>
        <w:pStyle w:val="ListParagraph"/>
        <w:numPr>
          <w:ilvl w:val="0"/>
          <w:numId w:val="91"/>
        </w:numPr>
      </w:pPr>
      <w:r>
        <w:t>Geomorphic processes. The arrangement should:</w:t>
      </w:r>
    </w:p>
    <w:p w14:paraId="3ABE0CFD" w14:textId="77777777" w:rsidR="00B21331" w:rsidRDefault="00B21331" w:rsidP="00ED69BB">
      <w:pPr>
        <w:pStyle w:val="ListParagraph"/>
        <w:numPr>
          <w:ilvl w:val="1"/>
          <w:numId w:val="91"/>
        </w:numPr>
      </w:pPr>
      <w:r>
        <w:t>not be subject to accelerated high rates of erosion and deposition</w:t>
      </w:r>
    </w:p>
    <w:p w14:paraId="280511D1" w14:textId="77777777" w:rsidR="00B21331" w:rsidRDefault="00B21331" w:rsidP="00ED69BB">
      <w:pPr>
        <w:pStyle w:val="ListParagraph"/>
        <w:numPr>
          <w:ilvl w:val="1"/>
          <w:numId w:val="91"/>
        </w:numPr>
      </w:pPr>
      <w:r>
        <w:t xml:space="preserve">be robust i.e. resistant to change and have the ability to adapt and repair following change without comprising the other values and outcomes </w:t>
      </w:r>
    </w:p>
    <w:p w14:paraId="65893DF0" w14:textId="77777777" w:rsidR="00B21331" w:rsidRDefault="00B21331" w:rsidP="00ED69BB">
      <w:pPr>
        <w:pStyle w:val="ListParagraph"/>
        <w:numPr>
          <w:ilvl w:val="1"/>
          <w:numId w:val="91"/>
        </w:numPr>
      </w:pPr>
      <w:r>
        <w:t>provide for ongoing longitudinal and lateral bed load sediment movements</w:t>
      </w:r>
    </w:p>
    <w:p w14:paraId="5D1A172C" w14:textId="77777777" w:rsidR="00B21331" w:rsidRDefault="00B21331" w:rsidP="00ED69BB">
      <w:pPr>
        <w:pStyle w:val="ListParagraph"/>
        <w:numPr>
          <w:ilvl w:val="0"/>
          <w:numId w:val="92"/>
        </w:numPr>
      </w:pPr>
      <w:r>
        <w:t>Ecological condition and processes</w:t>
      </w:r>
    </w:p>
    <w:p w14:paraId="4CF7DDE8" w14:textId="77777777" w:rsidR="00B21331" w:rsidRDefault="00B21331" w:rsidP="00ED69BB">
      <w:pPr>
        <w:pStyle w:val="ListParagraph"/>
        <w:numPr>
          <w:ilvl w:val="1"/>
          <w:numId w:val="91"/>
        </w:numPr>
      </w:pPr>
      <w:r>
        <w:t>Provides for ongoing benthic (bottom of water body) ecological processes</w:t>
      </w:r>
    </w:p>
    <w:p w14:paraId="5C08EED6" w14:textId="77777777" w:rsidR="00B21331" w:rsidRDefault="00B21331" w:rsidP="00ED69BB">
      <w:pPr>
        <w:pStyle w:val="ListParagraph"/>
        <w:numPr>
          <w:ilvl w:val="1"/>
          <w:numId w:val="91"/>
        </w:numPr>
      </w:pPr>
      <w:r>
        <w:t>Meets instream and riparian habitat and transfer (e.g. fish passage) requirements</w:t>
      </w:r>
    </w:p>
    <w:p w14:paraId="5DBF749D" w14:textId="6C73D673" w:rsidR="00B21331" w:rsidRDefault="00B21331" w:rsidP="00B21331">
      <w:r>
        <w:t xml:space="preserve">Additionally, a number of key design stability conditions have were identified in the Yallourn rehabilitation project risk workshops, including the potential for the catastrophic failure / collapse of the MRD associated with ongoing channel and embankment stability. These are discussed in detail in </w:t>
      </w:r>
      <w:r>
        <w:fldChar w:fldCharType="begin"/>
      </w:r>
      <w:r>
        <w:instrText xml:space="preserve"> REF _Ref194043079 \n \h </w:instrText>
      </w:r>
      <w:r>
        <w:fldChar w:fldCharType="separate"/>
      </w:r>
      <w:r w:rsidR="00D35BC0">
        <w:t>Chapter 11</w:t>
      </w:r>
      <w:r>
        <w:fldChar w:fldCharType="end"/>
      </w:r>
      <w:r>
        <w:t>.</w:t>
      </w:r>
    </w:p>
    <w:p w14:paraId="2D7F4712" w14:textId="06D65309" w:rsidR="008A5824" w:rsidRDefault="008A5824">
      <w:pPr>
        <w:spacing w:after="0" w:line="240" w:lineRule="auto"/>
      </w:pPr>
      <w:r>
        <w:br w:type="page"/>
      </w:r>
    </w:p>
    <w:p w14:paraId="14E981F4" w14:textId="77777777" w:rsidR="00B21331" w:rsidRDefault="00B21331" w:rsidP="00B21331">
      <w:pPr>
        <w:pStyle w:val="Sub-HeadingNot-Numbered"/>
      </w:pPr>
      <w:r>
        <w:t>Rehabilitation Design Concept for Regional Hydrology &amp; Hydraulics</w:t>
      </w:r>
    </w:p>
    <w:p w14:paraId="5D2B3C17" w14:textId="42E49D5A" w:rsidR="00B21331" w:rsidRDefault="00B21331" w:rsidP="00B21331">
      <w:r>
        <w:t xml:space="preserve">The current MRD structure has been assessed to be a vulnerable structure in various geotechnical assessments. The current state of the MRD and its limitations in servicing the mine rehabilitation requirements are discussed in Section </w:t>
      </w:r>
      <w:r w:rsidR="006312BE">
        <w:fldChar w:fldCharType="begin"/>
      </w:r>
      <w:r w:rsidR="006312BE">
        <w:instrText xml:space="preserve"> REF _Ref196817010 \r \h </w:instrText>
      </w:r>
      <w:r w:rsidR="006312BE">
        <w:fldChar w:fldCharType="separate"/>
      </w:r>
      <w:r w:rsidR="00D35BC0">
        <w:t>8.12</w:t>
      </w:r>
      <w:r w:rsidR="006312BE">
        <w:fldChar w:fldCharType="end"/>
      </w:r>
      <w:r>
        <w:t xml:space="preserve"> and</w:t>
      </w:r>
      <w:r w:rsidR="00787EAE">
        <w:t xml:space="preserve"> </w:t>
      </w:r>
      <w:r w:rsidR="00787EAE" w:rsidRPr="00787EAE">
        <w:rPr>
          <w:i/>
          <w:iCs/>
        </w:rPr>
        <w:t>Yallourn Mine Rehabilitation Project Feasibility Stage Design Report</w:t>
      </w:r>
      <w:r w:rsidR="00787EAE">
        <w:t xml:space="preserve"> </w:t>
      </w:r>
      <w:r w:rsidR="00787EAE">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787EAE">
        <w:fldChar w:fldCharType="separate"/>
      </w:r>
      <w:r w:rsidR="00787EAE">
        <w:rPr>
          <w:noProof/>
        </w:rPr>
        <w:t>(PSM 2025b)</w:t>
      </w:r>
      <w:r w:rsidR="00787EAE">
        <w:fldChar w:fldCharType="end"/>
      </w:r>
      <w:r>
        <w:t>. When considering the ecological value, the key risks associated with a catastrophic failure of the MRD structure include the following and become key factors to the rehabilitation design for MRD:</w:t>
      </w:r>
    </w:p>
    <w:p w14:paraId="5EAD1F03" w14:textId="77777777" w:rsidR="00B21331" w:rsidRPr="00FD14B8" w:rsidRDefault="00B21331" w:rsidP="00ED69BB">
      <w:pPr>
        <w:pStyle w:val="ListParagraph"/>
        <w:numPr>
          <w:ilvl w:val="0"/>
          <w:numId w:val="92"/>
        </w:numPr>
      </w:pPr>
      <w:r>
        <w:t>Major c</w:t>
      </w:r>
      <w:r w:rsidRPr="00227047">
        <w:t>hannel incision</w:t>
      </w:r>
      <w:r>
        <w:t xml:space="preserve"> that</w:t>
      </w:r>
      <w:r w:rsidRPr="00C24AF9">
        <w:t xml:space="preserve"> </w:t>
      </w:r>
      <w:r>
        <w:t>could lead to potentially catastrophic upstream impacts associated with large-scale Morwell River channel deepening and widening</w:t>
      </w:r>
    </w:p>
    <w:p w14:paraId="328B9C12" w14:textId="77777777" w:rsidR="00B21331" w:rsidRPr="0031533D" w:rsidRDefault="00B21331" w:rsidP="00ED69BB">
      <w:pPr>
        <w:pStyle w:val="ListParagraph"/>
        <w:numPr>
          <w:ilvl w:val="0"/>
          <w:numId w:val="92"/>
        </w:numPr>
      </w:pPr>
      <w:r w:rsidRPr="00227047">
        <w:t xml:space="preserve">Cessation of </w:t>
      </w:r>
      <w:r>
        <w:t>b</w:t>
      </w:r>
      <w:r w:rsidRPr="00227047">
        <w:t>edload sediment supply and benthic processes</w:t>
      </w:r>
      <w:r>
        <w:t>,</w:t>
      </w:r>
      <w:r w:rsidRPr="0045338A">
        <w:t xml:space="preserve"> </w:t>
      </w:r>
      <w:r>
        <w:t>exacerbating the existing sediment starvation and accelerated rates of bank erosion the Latrobe River</w:t>
      </w:r>
    </w:p>
    <w:p w14:paraId="30EF1A2F" w14:textId="77777777" w:rsidR="00B21331" w:rsidRDefault="00B21331" w:rsidP="00ED69BB">
      <w:pPr>
        <w:pStyle w:val="ListParagraph"/>
        <w:numPr>
          <w:ilvl w:val="0"/>
          <w:numId w:val="92"/>
        </w:numPr>
      </w:pPr>
      <w:r w:rsidRPr="00227047">
        <w:t>Cessation of baseflows to Latrobe River system</w:t>
      </w:r>
      <w:r>
        <w:t>, loss of benthic process in the Morwell River system</w:t>
      </w:r>
      <w:r w:rsidRPr="00577DFE">
        <w:t xml:space="preserve"> </w:t>
      </w:r>
      <w:r>
        <w:t>and loss of fish passage through the Morwell River</w:t>
      </w:r>
    </w:p>
    <w:p w14:paraId="5FCC4707" w14:textId="3BBBFA4B" w:rsidR="00B21331" w:rsidRDefault="00B21331" w:rsidP="00B21331">
      <w:r>
        <w:t xml:space="preserve">A preferred option for the rehabilitation design for MRD is presented in </w:t>
      </w:r>
      <w:r w:rsidRPr="00303D7D">
        <w:rPr>
          <w:i/>
          <w:iCs/>
        </w:rPr>
        <w:fldChar w:fldCharType="begin"/>
      </w:r>
      <w:r w:rsidRPr="00303D7D">
        <w:rPr>
          <w:i/>
          <w:iCs/>
        </w:rPr>
        <w:instrText xml:space="preserve"> REF _Ref195711037 \n \h </w:instrText>
      </w:r>
      <w:r w:rsidR="00303D7D">
        <w:rPr>
          <w:i/>
          <w:iCs/>
        </w:rPr>
        <w:instrText xml:space="preserve"> \* MERGEFORMAT </w:instrText>
      </w:r>
      <w:r w:rsidRPr="00303D7D">
        <w:rPr>
          <w:i/>
          <w:iCs/>
        </w:rPr>
      </w:r>
      <w:r w:rsidRPr="00303D7D">
        <w:rPr>
          <w:i/>
          <w:iCs/>
        </w:rPr>
        <w:fldChar w:fldCharType="separate"/>
      </w:r>
      <w:r w:rsidR="00D35BC0">
        <w:rPr>
          <w:i/>
          <w:iCs/>
        </w:rPr>
        <w:t>Chapter 9</w:t>
      </w:r>
      <w:r w:rsidRPr="00303D7D">
        <w:rPr>
          <w:i/>
          <w:iCs/>
        </w:rPr>
        <w:fldChar w:fldCharType="end"/>
      </w:r>
      <w:r w:rsidRPr="00303D7D">
        <w:rPr>
          <w:i/>
        </w:rPr>
        <w:t xml:space="preserve"> </w:t>
      </w:r>
      <w:r w:rsidR="00303D7D" w:rsidRPr="00303D7D">
        <w:rPr>
          <w:i/>
          <w:iCs/>
        </w:rPr>
        <w:fldChar w:fldCharType="begin"/>
      </w:r>
      <w:r w:rsidR="00303D7D" w:rsidRPr="00303D7D">
        <w:rPr>
          <w:i/>
          <w:iCs/>
        </w:rPr>
        <w:instrText xml:space="preserve"> REF _Ref195711037 \h </w:instrText>
      </w:r>
      <w:r w:rsidR="00303D7D">
        <w:rPr>
          <w:i/>
          <w:iCs/>
        </w:rPr>
        <w:instrText xml:space="preserve"> \* MERGEFORMAT </w:instrText>
      </w:r>
      <w:r w:rsidR="00303D7D" w:rsidRPr="00303D7D">
        <w:rPr>
          <w:i/>
          <w:iCs/>
        </w:rPr>
      </w:r>
      <w:r w:rsidR="00303D7D" w:rsidRPr="00303D7D">
        <w:rPr>
          <w:i/>
          <w:iCs/>
        </w:rPr>
        <w:fldChar w:fldCharType="separate"/>
      </w:r>
      <w:r w:rsidR="00D35BC0" w:rsidRPr="00D35BC0">
        <w:rPr>
          <w:i/>
          <w:iCs/>
        </w:rPr>
        <w:t>Post Mining Landform and Land Use</w:t>
      </w:r>
      <w:r w:rsidR="00303D7D" w:rsidRPr="00303D7D">
        <w:rPr>
          <w:i/>
          <w:iCs/>
        </w:rPr>
        <w:fldChar w:fldCharType="end"/>
      </w:r>
      <w:r>
        <w:t>. This preferred rehabilitation option of a partially connected Morwell River retains the passing of all environmental flows via the retained MRD low flow and high flow channel. This option seeks to address the abovementioned risks by increasing the robustness of the existing MRD by not confining all flood events within the MRD. The option seeks to provide controlled spill of floodwaters from Morwell River (and/or MRD) to the pit lake. This spilled water can then be returned to the Morwell and/or Latrobe Rivers via return flow spillway and/or lake outflow.</w:t>
      </w:r>
    </w:p>
    <w:p w14:paraId="00A124DD" w14:textId="77777777" w:rsidR="00B21331" w:rsidRDefault="00B21331" w:rsidP="004E7B68">
      <w:pPr>
        <w:pStyle w:val="Heading4"/>
      </w:pPr>
      <w:r>
        <w:t>Regional Hydrology Assessment</w:t>
      </w:r>
    </w:p>
    <w:p w14:paraId="410FEF0D" w14:textId="5CEB43CB" w:rsidR="00B21331" w:rsidRDefault="00B21331" w:rsidP="00B21331">
      <w:r>
        <w:t>An event based regional hydrologic model has been developed for both the Morwell and Latrobe Rivers systems. This model and the model outputs have been used to inform the hydraulic modelling task</w:t>
      </w:r>
      <w:r w:rsidR="00361BF8">
        <w:t>.</w:t>
      </w:r>
      <w:r>
        <w:t xml:space="preserve"> The regional hydrology was split into two components.</w:t>
      </w:r>
    </w:p>
    <w:p w14:paraId="1B52AB7B" w14:textId="77777777" w:rsidR="00B21331" w:rsidRPr="00D37F95" w:rsidRDefault="00B21331" w:rsidP="00B21331">
      <w:pPr>
        <w:pStyle w:val="Sub-HeadingNot-Numbered"/>
      </w:pPr>
      <w:r w:rsidRPr="00D37F95">
        <w:t>Morwell River hydrology</w:t>
      </w:r>
    </w:p>
    <w:p w14:paraId="4D893FE3" w14:textId="683377B5" w:rsidR="00B21331" w:rsidRDefault="00B21331" w:rsidP="00B21331">
      <w:r>
        <w:t xml:space="preserve">The existing regional flood study, </w:t>
      </w:r>
      <w:r w:rsidRPr="00623656">
        <w:rPr>
          <w:i/>
          <w:iCs/>
        </w:rPr>
        <w:t>Estimation of the flow rate and exceedance probability June 2021 flood event in the Morwell River – Detailed investigation</w:t>
      </w:r>
      <w:r>
        <w:t xml:space="preserve"> </w:t>
      </w:r>
      <w:r w:rsidR="001F5E28">
        <w:fldChar w:fldCharType="begin"/>
      </w:r>
      <w:r w:rsidR="001B655D">
        <w:instrText xml:space="preserve"> ADDIN EN.CITE &lt;EndNote&gt;&lt;Cite&gt;&lt;Author&gt;Alluvium&lt;/Author&gt;&lt;Year&gt;2021&lt;/Year&gt;&lt;RecNum&gt;44&lt;/RecNum&gt;&lt;DisplayText&gt;(Alluvium 2021)&lt;/DisplayText&gt;&lt;record&gt;&lt;rec-number&gt;44&lt;/rec-number&gt;&lt;foreign-keys&gt;&lt;key app="EN" db-id="spaff0s0osz0sqe0t5a55fezradpx9psfrzt" timestamp="1746074545" guid="f5e44ece-abdc-4176-8621-92b8ee0b8a18"&gt;44&lt;/key&gt;&lt;/foreign-keys&gt;&lt;ref-type name="Report"&gt;27&lt;/ref-type&gt;&lt;contributors&gt;&lt;authors&gt;&lt;author&gt;Alluvium&lt;/author&gt;&lt;/authors&gt;&lt;secondary-authors&gt;&lt;author&gt;Alluvium Consulting Australia Pty Ltd,&lt;/author&gt;&lt;/secondary-authors&gt;&lt;/contributors&gt;&lt;titles&gt;&lt;title&gt;Estimation of the flow rate and exceedance probability June 2021 flood event in the Morwell River – Detailed investigation&lt;/title&gt;&lt;/titles&gt;&lt;number&gt;A2020575&lt;/number&gt;&lt;dates&gt;&lt;year&gt;2021&lt;/year&gt;&lt;pub-dates&gt;&lt;date&gt;09/2021&lt;/date&gt;&lt;/pub-dates&gt;&lt;/dates&gt;&lt;urls&gt;&lt;/urls&gt;&lt;/record&gt;&lt;/Cite&gt;&lt;/EndNote&gt;</w:instrText>
      </w:r>
      <w:r w:rsidR="001F5E28">
        <w:fldChar w:fldCharType="separate"/>
      </w:r>
      <w:r w:rsidR="001F5E28">
        <w:rPr>
          <w:noProof/>
        </w:rPr>
        <w:t>(Alluvium 2021)</w:t>
      </w:r>
      <w:r w:rsidR="001F5E28">
        <w:fldChar w:fldCharType="end"/>
      </w:r>
      <w:r w:rsidR="00451774">
        <w:t>,</w:t>
      </w:r>
      <w:r w:rsidRPr="00041AF2">
        <w:rPr>
          <w:i/>
          <w:iCs/>
        </w:rPr>
        <w:t xml:space="preserve"> </w:t>
      </w:r>
      <w:r>
        <w:t>was</w:t>
      </w:r>
      <w:r w:rsidRPr="00041AF2">
        <w:t xml:space="preserve"> reviewed and use</w:t>
      </w:r>
      <w:r>
        <w:t>d</w:t>
      </w:r>
      <w:r w:rsidRPr="00041AF2">
        <w:t xml:space="preserve"> to build the greater Latrobe River </w:t>
      </w:r>
      <w:r w:rsidR="006B2FA3">
        <w:t>R</w:t>
      </w:r>
      <w:r w:rsidR="00616C8F">
        <w:t>unoff Routing</w:t>
      </w:r>
      <w:r w:rsidR="00144F82">
        <w:t xml:space="preserve"> M</w:t>
      </w:r>
      <w:r w:rsidRPr="00041AF2">
        <w:t>odel</w:t>
      </w:r>
      <w:r w:rsidR="00144F82">
        <w:t xml:space="preserve"> (</w:t>
      </w:r>
      <w:r>
        <w:t>RORB</w:t>
      </w:r>
      <w:r w:rsidR="00144F82">
        <w:t>)</w:t>
      </w:r>
      <w:r>
        <w:t>, as below</w:t>
      </w:r>
      <w:r w:rsidRPr="00041AF2">
        <w:t>.</w:t>
      </w:r>
    </w:p>
    <w:p w14:paraId="2564B5C4" w14:textId="77777777" w:rsidR="00B21331" w:rsidRPr="00D37F95" w:rsidRDefault="00B21331" w:rsidP="00B21331">
      <w:pPr>
        <w:pStyle w:val="Sub-HeadingNot-Numbered"/>
      </w:pPr>
      <w:r>
        <w:t xml:space="preserve">Latrobe </w:t>
      </w:r>
      <w:r w:rsidRPr="00D37F95">
        <w:t>River hydrology</w:t>
      </w:r>
    </w:p>
    <w:p w14:paraId="239DF2ED" w14:textId="77777777" w:rsidR="00B21331" w:rsidRDefault="00B21331" w:rsidP="00B21331">
      <w:r>
        <w:t xml:space="preserve">Model flow rates for the Morwell and Latrobe Rivers for events up to the 0.05% </w:t>
      </w:r>
      <w:r w:rsidRPr="00973162">
        <w:t>Annual Exceedance Probabilit</w:t>
      </w:r>
      <w:r>
        <w:t>y</w:t>
      </w:r>
      <w:r w:rsidRPr="00973162">
        <w:t xml:space="preserve"> (AEP)</w:t>
      </w:r>
      <w:r>
        <w:t xml:space="preserve"> event was required as input to the hydraulic modelling. No suitable, existing hydrological model was available for this purpose. As such a new RORB model of the Latrobe River system was built, incorporating the Morwell River existing RORB model extending downstream of the Yallourn Mine. The model was calibrated using available rainfall and gauge information on the Morwell and Latrobe systems. </w:t>
      </w:r>
    </w:p>
    <w:p w14:paraId="7D7D35F3" w14:textId="0202502E" w:rsidR="00B21331" w:rsidRDefault="00B21331" w:rsidP="00B21331">
      <w:r>
        <w:t>Details of</w:t>
      </w:r>
      <w:r w:rsidRPr="00973162">
        <w:t xml:space="preserve"> the model development process, the calibration and validation, and generating design </w:t>
      </w:r>
      <w:r w:rsidRPr="00973162">
        <w:rPr>
          <w:rFonts w:eastAsiaTheme="majorEastAsia"/>
        </w:rPr>
        <w:t>flows</w:t>
      </w:r>
      <w:r w:rsidRPr="00973162">
        <w:t xml:space="preserve"> corresponding to AEP events of 50%, 5%, 2%, 1%, 0.5%, and 0.2%, and the </w:t>
      </w:r>
      <w:r>
        <w:t xml:space="preserve">0.05% AEP, as well as climate change analysis can be found in </w:t>
      </w:r>
      <w:r w:rsidR="004273E9">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4273E9">
        <w:fldChar w:fldCharType="separate"/>
      </w:r>
      <w:r w:rsidR="004273E9">
        <w:rPr>
          <w:noProof/>
        </w:rPr>
        <w:t>(Alluvium 2025)</w:t>
      </w:r>
      <w:r w:rsidR="004273E9">
        <w:fldChar w:fldCharType="end"/>
      </w:r>
      <w:r w:rsidRPr="00973162">
        <w:t xml:space="preserve">. </w:t>
      </w:r>
    </w:p>
    <w:p w14:paraId="6B31563B" w14:textId="5EC604ED" w:rsidR="00C97C55" w:rsidRDefault="00C97C55">
      <w:pPr>
        <w:spacing w:after="0" w:line="240" w:lineRule="auto"/>
      </w:pPr>
      <w:r>
        <w:br w:type="page"/>
      </w:r>
    </w:p>
    <w:p w14:paraId="478BB2E6" w14:textId="77777777" w:rsidR="00B21331" w:rsidRDefault="00B21331" w:rsidP="00B21331">
      <w:pPr>
        <w:pStyle w:val="Sub-HeadingNot-Numbered"/>
      </w:pPr>
      <w:r>
        <w:t>Results</w:t>
      </w:r>
    </w:p>
    <w:p w14:paraId="555AF2B3" w14:textId="6CE20E2A" w:rsidR="00B21331" w:rsidRPr="008301CD" w:rsidRDefault="00B21331" w:rsidP="00B21331">
      <w:r>
        <w:t xml:space="preserve">The combined calibrated model has been used to undertake a comparison of hydrographs at the Morwell River/Latrobe River confluence and assess timing of corresponding peak flows in the Morwell and Latrobe River. </w:t>
      </w:r>
      <w:r w:rsidRPr="00AC3EFF">
        <w:t>The critical flow rates and durations of all design flooding events are shown in</w:t>
      </w:r>
      <w:r>
        <w:t xml:space="preserve"> </w:t>
      </w:r>
      <w:r w:rsidR="00681B44">
        <w:fldChar w:fldCharType="begin"/>
      </w:r>
      <w:r w:rsidR="00681B44">
        <w:instrText xml:space="preserve"> REF _Ref197104368 \h </w:instrText>
      </w:r>
      <w:r w:rsidR="00681B44">
        <w:fldChar w:fldCharType="separate"/>
      </w:r>
      <w:r w:rsidR="00D35BC0">
        <w:t xml:space="preserve">Table </w:t>
      </w:r>
      <w:r w:rsidR="00D35BC0">
        <w:rPr>
          <w:noProof/>
        </w:rPr>
        <w:t>8</w:t>
      </w:r>
      <w:r w:rsidR="00D35BC0">
        <w:noBreakHyphen/>
      </w:r>
      <w:r w:rsidR="00D35BC0">
        <w:rPr>
          <w:noProof/>
        </w:rPr>
        <w:t>3</w:t>
      </w:r>
      <w:r w:rsidR="00681B44">
        <w:fldChar w:fldCharType="end"/>
      </w:r>
      <w:r w:rsidR="00681B44">
        <w:t xml:space="preserve"> and </w:t>
      </w:r>
      <w:r w:rsidR="00681B44">
        <w:fldChar w:fldCharType="begin"/>
      </w:r>
      <w:r w:rsidR="00681B44">
        <w:instrText xml:space="preserve"> REF _Ref198726886 \h </w:instrText>
      </w:r>
      <w:r w:rsidR="00681B44">
        <w:fldChar w:fldCharType="separate"/>
      </w:r>
      <w:r w:rsidR="00D35BC0">
        <w:t xml:space="preserve">Figure </w:t>
      </w:r>
      <w:r w:rsidR="00D35BC0">
        <w:rPr>
          <w:noProof/>
        </w:rPr>
        <w:t>8</w:t>
      </w:r>
      <w:r w:rsidR="00D35BC0">
        <w:noBreakHyphen/>
      </w:r>
      <w:r w:rsidR="00D35BC0">
        <w:rPr>
          <w:noProof/>
        </w:rPr>
        <w:t>59</w:t>
      </w:r>
      <w:r w:rsidR="00681B44">
        <w:fldChar w:fldCharType="end"/>
      </w:r>
      <w:r w:rsidR="00681B44">
        <w:t xml:space="preserve">. </w:t>
      </w:r>
    </w:p>
    <w:p w14:paraId="1D1DB25E" w14:textId="7F1A1242" w:rsidR="00B21331" w:rsidRDefault="00B21331" w:rsidP="00B21331">
      <w:pPr>
        <w:pStyle w:val="Caption"/>
      </w:pPr>
      <w:bookmarkStart w:id="427" w:name="_Ref197104368"/>
      <w:bookmarkStart w:id="428" w:name="_Toc196987045"/>
      <w:bookmarkStart w:id="429" w:name="_Toc210126976"/>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bookmarkEnd w:id="427"/>
      <w:bookmarkEnd w:id="428"/>
      <w:r w:rsidR="00050C52">
        <w:rPr>
          <w:noProof/>
        </w:rPr>
        <w:t>:</w:t>
      </w:r>
      <w:r>
        <w:t xml:space="preserve"> Critical </w:t>
      </w:r>
      <w:r w:rsidR="00C97C55">
        <w:t>f</w:t>
      </w:r>
      <w:r>
        <w:t xml:space="preserve">low </w:t>
      </w:r>
      <w:r w:rsidR="00C97C55">
        <w:t>r</w:t>
      </w:r>
      <w:r>
        <w:t xml:space="preserve">ates and </w:t>
      </w:r>
      <w:r w:rsidR="00C97C55">
        <w:t>d</w:t>
      </w:r>
      <w:r>
        <w:t xml:space="preserve">urations for </w:t>
      </w:r>
      <w:r w:rsidR="00C97C55">
        <w:t>d</w:t>
      </w:r>
      <w:r>
        <w:t xml:space="preserve">esign </w:t>
      </w:r>
      <w:r w:rsidR="00C97C55">
        <w:t>f</w:t>
      </w:r>
      <w:r>
        <w:t xml:space="preserve">looding </w:t>
      </w:r>
      <w:r w:rsidR="00C97C55">
        <w:t>e</w:t>
      </w:r>
      <w:r>
        <w:t xml:space="preserve">vents </w:t>
      </w:r>
      <w:r w:rsidR="004273E9">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4273E9">
        <w:fldChar w:fldCharType="separate"/>
      </w:r>
      <w:r w:rsidR="004273E9">
        <w:rPr>
          <w:noProof/>
        </w:rPr>
        <w:t>(Alluvium 2025)</w:t>
      </w:r>
      <w:bookmarkEnd w:id="429"/>
      <w:r w:rsidR="004273E9">
        <w:fldChar w:fldCharType="end"/>
      </w:r>
    </w:p>
    <w:tbl>
      <w:tblPr>
        <w:tblStyle w:val="Alluvium"/>
        <w:tblW w:w="5078"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358"/>
        <w:gridCol w:w="1690"/>
        <w:gridCol w:w="1495"/>
        <w:gridCol w:w="1493"/>
        <w:gridCol w:w="1524"/>
        <w:gridCol w:w="1644"/>
        <w:gridCol w:w="1727"/>
      </w:tblGrid>
      <w:tr w:rsidR="00CB320A" w:rsidRPr="00CB6538" w14:paraId="68848C5C" w14:textId="77777777" w:rsidTr="009E21E2">
        <w:trPr>
          <w:cnfStyle w:val="100000000000" w:firstRow="1" w:lastRow="0" w:firstColumn="0" w:lastColumn="0" w:oddVBand="0" w:evenVBand="0" w:oddHBand="0" w:evenHBand="0" w:firstRowFirstColumn="0" w:firstRowLastColumn="0" w:lastRowFirstColumn="0" w:lastRowLastColumn="0"/>
          <w:trHeight w:val="85"/>
          <w:jc w:val="center"/>
        </w:trPr>
        <w:tc>
          <w:tcPr>
            <w:tcW w:w="621" w:type="pct"/>
            <w:tcBorders>
              <w:top w:val="single" w:sz="4" w:space="0" w:color="auto"/>
              <w:left w:val="single" w:sz="4" w:space="0" w:color="auto"/>
            </w:tcBorders>
            <w:shd w:val="clear" w:color="auto" w:fill="92D050"/>
            <w:noWrap/>
            <w:hideMark/>
          </w:tcPr>
          <w:p w14:paraId="175084DC" w14:textId="77777777" w:rsidR="00B21331" w:rsidRPr="007837F4" w:rsidRDefault="00B21331">
            <w:pPr>
              <w:spacing w:before="96" w:after="96"/>
              <w:rPr>
                <w:lang w:eastAsia="en-AU"/>
              </w:rPr>
            </w:pPr>
          </w:p>
        </w:tc>
        <w:tc>
          <w:tcPr>
            <w:tcW w:w="2140" w:type="pct"/>
            <w:gridSpan w:val="3"/>
            <w:tcBorders>
              <w:top w:val="single" w:sz="4" w:space="0" w:color="auto"/>
              <w:right w:val="single" w:sz="4" w:space="0" w:color="auto"/>
            </w:tcBorders>
            <w:shd w:val="clear" w:color="auto" w:fill="92D050"/>
            <w:noWrap/>
            <w:hideMark/>
          </w:tcPr>
          <w:p w14:paraId="0705B50E" w14:textId="77777777" w:rsidR="00B21331" w:rsidRPr="007837F4" w:rsidRDefault="00B21331">
            <w:pPr>
              <w:spacing w:before="96" w:after="96"/>
              <w:rPr>
                <w:lang w:eastAsia="en-AU"/>
              </w:rPr>
            </w:pPr>
            <w:r w:rsidRPr="007837F4">
              <w:rPr>
                <w:lang w:eastAsia="en-AU"/>
              </w:rPr>
              <w:t>Latrobe River @ Yallourn</w:t>
            </w:r>
          </w:p>
        </w:tc>
        <w:tc>
          <w:tcPr>
            <w:tcW w:w="2239" w:type="pct"/>
            <w:gridSpan w:val="3"/>
            <w:tcBorders>
              <w:top w:val="single" w:sz="4" w:space="0" w:color="auto"/>
              <w:left w:val="single" w:sz="4" w:space="0" w:color="auto"/>
              <w:right w:val="single" w:sz="4" w:space="0" w:color="auto"/>
            </w:tcBorders>
            <w:shd w:val="clear" w:color="auto" w:fill="92D050"/>
            <w:noWrap/>
            <w:hideMark/>
          </w:tcPr>
          <w:p w14:paraId="00FF985B" w14:textId="77777777" w:rsidR="00B21331" w:rsidRPr="007837F4" w:rsidRDefault="00B21331">
            <w:pPr>
              <w:spacing w:before="96" w:after="96"/>
              <w:rPr>
                <w:lang w:eastAsia="en-AU"/>
              </w:rPr>
            </w:pPr>
            <w:r w:rsidRPr="007837F4">
              <w:rPr>
                <w:lang w:eastAsia="en-AU"/>
              </w:rPr>
              <w:t>Morwell River @ Yallourn</w:t>
            </w:r>
          </w:p>
        </w:tc>
      </w:tr>
      <w:tr w:rsidR="001E620F" w:rsidRPr="00CB6538" w14:paraId="767A2047" w14:textId="77777777">
        <w:trPr>
          <w:trHeight w:val="290"/>
          <w:jc w:val="center"/>
        </w:trPr>
        <w:tc>
          <w:tcPr>
            <w:tcW w:w="621" w:type="pct"/>
            <w:shd w:val="clear" w:color="auto" w:fill="92D050"/>
            <w:noWrap/>
            <w:hideMark/>
          </w:tcPr>
          <w:p w14:paraId="40099331" w14:textId="77777777" w:rsidR="00B21331" w:rsidRPr="007837F4" w:rsidRDefault="00B21331">
            <w:pPr>
              <w:rPr>
                <w:lang w:eastAsia="en-AU"/>
              </w:rPr>
            </w:pPr>
            <w:r w:rsidRPr="007837F4">
              <w:rPr>
                <w:lang w:eastAsia="en-AU"/>
              </w:rPr>
              <w:t>AEP</w:t>
            </w:r>
          </w:p>
        </w:tc>
        <w:tc>
          <w:tcPr>
            <w:tcW w:w="773" w:type="pct"/>
            <w:shd w:val="clear" w:color="auto" w:fill="92D050"/>
            <w:noWrap/>
            <w:hideMark/>
          </w:tcPr>
          <w:p w14:paraId="4A60A813" w14:textId="77777777" w:rsidR="00B21331" w:rsidRPr="007837F4" w:rsidRDefault="00B21331">
            <w:pPr>
              <w:rPr>
                <w:lang w:eastAsia="en-AU"/>
              </w:rPr>
            </w:pPr>
            <w:r w:rsidRPr="007837F4">
              <w:rPr>
                <w:lang w:eastAsia="en-AU"/>
              </w:rPr>
              <w:t>Critical duration</w:t>
            </w:r>
          </w:p>
        </w:tc>
        <w:tc>
          <w:tcPr>
            <w:tcW w:w="684" w:type="pct"/>
            <w:shd w:val="clear" w:color="auto" w:fill="92D050"/>
            <w:noWrap/>
            <w:hideMark/>
          </w:tcPr>
          <w:p w14:paraId="791CC29B" w14:textId="77777777" w:rsidR="00B21331" w:rsidRPr="007837F4" w:rsidRDefault="00B21331">
            <w:pPr>
              <w:rPr>
                <w:lang w:eastAsia="en-AU"/>
              </w:rPr>
            </w:pPr>
            <w:r w:rsidRPr="007837F4">
              <w:rPr>
                <w:lang w:eastAsia="en-AU"/>
              </w:rPr>
              <w:t>Temporal pattern</w:t>
            </w:r>
          </w:p>
        </w:tc>
        <w:tc>
          <w:tcPr>
            <w:tcW w:w="683" w:type="pct"/>
            <w:shd w:val="clear" w:color="auto" w:fill="92D050"/>
            <w:noWrap/>
            <w:hideMark/>
          </w:tcPr>
          <w:p w14:paraId="5F62AF1D" w14:textId="77777777" w:rsidR="00B21331" w:rsidRPr="007837F4" w:rsidRDefault="00B21331">
            <w:pPr>
              <w:rPr>
                <w:lang w:eastAsia="en-AU"/>
              </w:rPr>
            </w:pPr>
            <w:r w:rsidRPr="007837F4">
              <w:rPr>
                <w:lang w:eastAsia="en-AU"/>
              </w:rPr>
              <w:t xml:space="preserve">Critical flow </w:t>
            </w:r>
            <w:r w:rsidRPr="007B456A">
              <w:rPr>
                <w:lang w:eastAsia="en-AU"/>
              </w:rPr>
              <w:t>(m</w:t>
            </w:r>
            <w:r w:rsidRPr="007B456A">
              <w:rPr>
                <w:vertAlign w:val="superscript"/>
                <w:lang w:eastAsia="en-AU"/>
              </w:rPr>
              <w:t>3</w:t>
            </w:r>
            <w:r w:rsidRPr="007B456A">
              <w:rPr>
                <w:lang w:eastAsia="en-AU"/>
              </w:rPr>
              <w:t>/s)</w:t>
            </w:r>
          </w:p>
        </w:tc>
        <w:tc>
          <w:tcPr>
            <w:tcW w:w="697" w:type="pct"/>
            <w:shd w:val="clear" w:color="auto" w:fill="92D050"/>
            <w:noWrap/>
            <w:hideMark/>
          </w:tcPr>
          <w:p w14:paraId="67E4E0A5" w14:textId="77777777" w:rsidR="00B21331" w:rsidRPr="007837F4" w:rsidRDefault="00B21331">
            <w:pPr>
              <w:rPr>
                <w:lang w:eastAsia="en-AU"/>
              </w:rPr>
            </w:pPr>
            <w:r w:rsidRPr="007837F4">
              <w:rPr>
                <w:lang w:eastAsia="en-AU"/>
              </w:rPr>
              <w:t>Critical duration</w:t>
            </w:r>
          </w:p>
        </w:tc>
        <w:tc>
          <w:tcPr>
            <w:tcW w:w="752" w:type="pct"/>
            <w:shd w:val="clear" w:color="auto" w:fill="92D050"/>
            <w:noWrap/>
            <w:hideMark/>
          </w:tcPr>
          <w:p w14:paraId="528B1679" w14:textId="77777777" w:rsidR="00B21331" w:rsidRPr="007837F4" w:rsidRDefault="00B21331">
            <w:pPr>
              <w:rPr>
                <w:lang w:eastAsia="en-AU"/>
              </w:rPr>
            </w:pPr>
            <w:r w:rsidRPr="007837F4">
              <w:rPr>
                <w:lang w:eastAsia="en-AU"/>
              </w:rPr>
              <w:t>Temporal pattern</w:t>
            </w:r>
          </w:p>
        </w:tc>
        <w:tc>
          <w:tcPr>
            <w:tcW w:w="790" w:type="pct"/>
            <w:shd w:val="clear" w:color="auto" w:fill="92D050"/>
            <w:noWrap/>
            <w:hideMark/>
          </w:tcPr>
          <w:p w14:paraId="3CE9F573" w14:textId="77777777" w:rsidR="00B21331" w:rsidRPr="007837F4" w:rsidRDefault="00B21331">
            <w:pPr>
              <w:rPr>
                <w:lang w:eastAsia="en-AU"/>
              </w:rPr>
            </w:pPr>
            <w:r w:rsidRPr="007837F4">
              <w:rPr>
                <w:lang w:eastAsia="en-AU"/>
              </w:rPr>
              <w:t xml:space="preserve">Critical flow </w:t>
            </w:r>
            <w:r w:rsidRPr="007B456A">
              <w:rPr>
                <w:lang w:eastAsia="en-AU"/>
              </w:rPr>
              <w:t>(m</w:t>
            </w:r>
            <w:r w:rsidRPr="007B456A">
              <w:rPr>
                <w:vertAlign w:val="superscript"/>
                <w:lang w:eastAsia="en-AU"/>
              </w:rPr>
              <w:t>3</w:t>
            </w:r>
            <w:r w:rsidRPr="007B456A">
              <w:rPr>
                <w:lang w:eastAsia="en-AU"/>
              </w:rPr>
              <w:t>/s)</w:t>
            </w:r>
          </w:p>
        </w:tc>
      </w:tr>
      <w:tr w:rsidR="001E620F" w:rsidRPr="00CB6538" w14:paraId="34BAD9DE" w14:textId="77777777">
        <w:trPr>
          <w:trHeight w:val="290"/>
          <w:jc w:val="center"/>
        </w:trPr>
        <w:tc>
          <w:tcPr>
            <w:tcW w:w="621" w:type="pct"/>
            <w:noWrap/>
            <w:hideMark/>
          </w:tcPr>
          <w:p w14:paraId="46354C63" w14:textId="77777777" w:rsidR="00B21331" w:rsidRPr="007837F4" w:rsidRDefault="00B21331">
            <w:pPr>
              <w:rPr>
                <w:lang w:eastAsia="en-AU"/>
              </w:rPr>
            </w:pPr>
            <w:r w:rsidRPr="007837F4">
              <w:rPr>
                <w:lang w:eastAsia="en-AU"/>
              </w:rPr>
              <w:t>50%</w:t>
            </w:r>
          </w:p>
        </w:tc>
        <w:tc>
          <w:tcPr>
            <w:tcW w:w="773" w:type="pct"/>
            <w:noWrap/>
            <w:hideMark/>
          </w:tcPr>
          <w:p w14:paraId="05C050E7" w14:textId="77777777" w:rsidR="00B21331" w:rsidRPr="007837F4" w:rsidRDefault="00B21331">
            <w:pPr>
              <w:rPr>
                <w:lang w:eastAsia="en-AU"/>
              </w:rPr>
            </w:pPr>
            <w:r w:rsidRPr="007837F4">
              <w:rPr>
                <w:lang w:eastAsia="en-AU"/>
              </w:rPr>
              <w:t>120</w:t>
            </w:r>
            <w:r>
              <w:rPr>
                <w:lang w:eastAsia="en-AU"/>
              </w:rPr>
              <w:t xml:space="preserve"> hrs</w:t>
            </w:r>
          </w:p>
        </w:tc>
        <w:tc>
          <w:tcPr>
            <w:tcW w:w="684" w:type="pct"/>
            <w:noWrap/>
            <w:hideMark/>
          </w:tcPr>
          <w:p w14:paraId="3DEC66B7" w14:textId="77777777" w:rsidR="00B21331" w:rsidRPr="007837F4" w:rsidRDefault="00B21331">
            <w:pPr>
              <w:rPr>
                <w:lang w:eastAsia="en-AU"/>
              </w:rPr>
            </w:pPr>
            <w:r>
              <w:rPr>
                <w:lang w:eastAsia="en-AU"/>
              </w:rPr>
              <w:t>6</w:t>
            </w:r>
          </w:p>
        </w:tc>
        <w:tc>
          <w:tcPr>
            <w:tcW w:w="683" w:type="pct"/>
            <w:noWrap/>
            <w:hideMark/>
          </w:tcPr>
          <w:p w14:paraId="312D482F" w14:textId="77777777" w:rsidR="00B21331" w:rsidRPr="001E7DA9" w:rsidRDefault="00B21331">
            <w:pPr>
              <w:rPr>
                <w:rFonts w:cs="Calibri"/>
                <w:color w:val="000000"/>
                <w:lang w:eastAsia="en-AU"/>
              </w:rPr>
            </w:pPr>
            <w:r w:rsidRPr="001E7DA9">
              <w:t>60</w:t>
            </w:r>
          </w:p>
        </w:tc>
        <w:tc>
          <w:tcPr>
            <w:tcW w:w="697" w:type="pct"/>
            <w:noWrap/>
            <w:hideMark/>
          </w:tcPr>
          <w:p w14:paraId="3136F46A" w14:textId="77777777" w:rsidR="00B21331" w:rsidRPr="007837F4" w:rsidRDefault="00B21331">
            <w:pPr>
              <w:rPr>
                <w:lang w:eastAsia="en-AU"/>
              </w:rPr>
            </w:pPr>
            <w:r>
              <w:rPr>
                <w:lang w:eastAsia="en-AU"/>
              </w:rPr>
              <w:t>96 hrs</w:t>
            </w:r>
          </w:p>
        </w:tc>
        <w:tc>
          <w:tcPr>
            <w:tcW w:w="752" w:type="pct"/>
            <w:noWrap/>
            <w:hideMark/>
          </w:tcPr>
          <w:p w14:paraId="244B48F9" w14:textId="77777777" w:rsidR="00B21331" w:rsidRPr="007837F4" w:rsidRDefault="00B21331">
            <w:pPr>
              <w:rPr>
                <w:lang w:eastAsia="en-AU"/>
              </w:rPr>
            </w:pPr>
            <w:r>
              <w:rPr>
                <w:lang w:eastAsia="en-AU"/>
              </w:rPr>
              <w:t>5</w:t>
            </w:r>
          </w:p>
        </w:tc>
        <w:tc>
          <w:tcPr>
            <w:tcW w:w="790" w:type="pct"/>
            <w:noWrap/>
            <w:hideMark/>
          </w:tcPr>
          <w:p w14:paraId="773B305A" w14:textId="77777777" w:rsidR="00B21331" w:rsidRPr="001E7DA9" w:rsidRDefault="00B21331">
            <w:pPr>
              <w:rPr>
                <w:rFonts w:cs="Calibri"/>
                <w:color w:val="000000"/>
                <w:lang w:eastAsia="en-AU"/>
              </w:rPr>
            </w:pPr>
            <w:r w:rsidRPr="001E7DA9">
              <w:t>40</w:t>
            </w:r>
          </w:p>
        </w:tc>
      </w:tr>
      <w:tr w:rsidR="001E620F" w:rsidRPr="00CB6538" w14:paraId="129BE73E" w14:textId="77777777">
        <w:trPr>
          <w:trHeight w:val="290"/>
          <w:jc w:val="center"/>
        </w:trPr>
        <w:tc>
          <w:tcPr>
            <w:tcW w:w="621" w:type="pct"/>
            <w:noWrap/>
            <w:hideMark/>
          </w:tcPr>
          <w:p w14:paraId="7F44E626" w14:textId="77777777" w:rsidR="00B21331" w:rsidRPr="007837F4" w:rsidRDefault="00B21331">
            <w:pPr>
              <w:rPr>
                <w:lang w:eastAsia="en-AU"/>
              </w:rPr>
            </w:pPr>
            <w:r w:rsidRPr="007837F4">
              <w:rPr>
                <w:lang w:eastAsia="en-AU"/>
              </w:rPr>
              <w:t>5%</w:t>
            </w:r>
          </w:p>
        </w:tc>
        <w:tc>
          <w:tcPr>
            <w:tcW w:w="773" w:type="pct"/>
            <w:noWrap/>
            <w:hideMark/>
          </w:tcPr>
          <w:p w14:paraId="113E2B1B" w14:textId="77777777" w:rsidR="00B21331" w:rsidRPr="007837F4" w:rsidRDefault="00B21331">
            <w:pPr>
              <w:rPr>
                <w:lang w:eastAsia="en-AU"/>
              </w:rPr>
            </w:pPr>
            <w:r w:rsidRPr="007837F4">
              <w:rPr>
                <w:lang w:eastAsia="en-AU"/>
              </w:rPr>
              <w:t>48</w:t>
            </w:r>
            <w:r>
              <w:rPr>
                <w:lang w:eastAsia="en-AU"/>
              </w:rPr>
              <w:t xml:space="preserve"> hrs</w:t>
            </w:r>
          </w:p>
        </w:tc>
        <w:tc>
          <w:tcPr>
            <w:tcW w:w="684" w:type="pct"/>
            <w:noWrap/>
            <w:hideMark/>
          </w:tcPr>
          <w:p w14:paraId="1908627C" w14:textId="77777777" w:rsidR="00B21331" w:rsidRPr="007837F4" w:rsidRDefault="00B21331">
            <w:pPr>
              <w:rPr>
                <w:lang w:eastAsia="en-AU"/>
              </w:rPr>
            </w:pPr>
            <w:r>
              <w:rPr>
                <w:lang w:eastAsia="en-AU"/>
              </w:rPr>
              <w:t>6</w:t>
            </w:r>
          </w:p>
        </w:tc>
        <w:tc>
          <w:tcPr>
            <w:tcW w:w="683" w:type="pct"/>
            <w:noWrap/>
            <w:hideMark/>
          </w:tcPr>
          <w:p w14:paraId="71B6E0F2" w14:textId="77777777" w:rsidR="00B21331" w:rsidRPr="001E7DA9" w:rsidRDefault="00B21331">
            <w:pPr>
              <w:rPr>
                <w:rFonts w:cs="Calibri"/>
                <w:color w:val="000000"/>
                <w:lang w:eastAsia="en-AU"/>
              </w:rPr>
            </w:pPr>
            <w:r w:rsidRPr="001E7DA9">
              <w:t>480</w:t>
            </w:r>
          </w:p>
        </w:tc>
        <w:tc>
          <w:tcPr>
            <w:tcW w:w="697" w:type="pct"/>
            <w:noWrap/>
            <w:hideMark/>
          </w:tcPr>
          <w:p w14:paraId="0FE0A312" w14:textId="77777777" w:rsidR="00B21331" w:rsidRPr="007837F4" w:rsidRDefault="00B21331">
            <w:pPr>
              <w:rPr>
                <w:lang w:eastAsia="en-AU"/>
              </w:rPr>
            </w:pPr>
            <w:r>
              <w:rPr>
                <w:lang w:eastAsia="en-AU"/>
              </w:rPr>
              <w:t>48 hrs</w:t>
            </w:r>
          </w:p>
        </w:tc>
        <w:tc>
          <w:tcPr>
            <w:tcW w:w="752" w:type="pct"/>
            <w:noWrap/>
            <w:hideMark/>
          </w:tcPr>
          <w:p w14:paraId="37DCA675" w14:textId="77777777" w:rsidR="00B21331" w:rsidRPr="007837F4" w:rsidRDefault="00B21331">
            <w:pPr>
              <w:rPr>
                <w:lang w:eastAsia="en-AU"/>
              </w:rPr>
            </w:pPr>
            <w:r>
              <w:rPr>
                <w:lang w:eastAsia="en-AU"/>
              </w:rPr>
              <w:t>4</w:t>
            </w:r>
          </w:p>
        </w:tc>
        <w:tc>
          <w:tcPr>
            <w:tcW w:w="790" w:type="pct"/>
            <w:noWrap/>
            <w:hideMark/>
          </w:tcPr>
          <w:p w14:paraId="26EAA3D5" w14:textId="77777777" w:rsidR="00B21331" w:rsidRPr="001E7DA9" w:rsidRDefault="00B21331">
            <w:pPr>
              <w:rPr>
                <w:rFonts w:cs="Calibri"/>
                <w:color w:val="000000"/>
                <w:lang w:eastAsia="en-AU"/>
              </w:rPr>
            </w:pPr>
            <w:r w:rsidRPr="001E7DA9">
              <w:t>240</w:t>
            </w:r>
          </w:p>
        </w:tc>
      </w:tr>
      <w:tr w:rsidR="001E620F" w:rsidRPr="00CB6538" w14:paraId="0A4B32F2" w14:textId="77777777">
        <w:trPr>
          <w:trHeight w:val="290"/>
          <w:jc w:val="center"/>
        </w:trPr>
        <w:tc>
          <w:tcPr>
            <w:tcW w:w="621" w:type="pct"/>
            <w:noWrap/>
            <w:hideMark/>
          </w:tcPr>
          <w:p w14:paraId="0202E63B" w14:textId="77777777" w:rsidR="00B21331" w:rsidRPr="007837F4" w:rsidRDefault="00B21331">
            <w:pPr>
              <w:rPr>
                <w:lang w:eastAsia="en-AU"/>
              </w:rPr>
            </w:pPr>
            <w:r w:rsidRPr="007837F4">
              <w:rPr>
                <w:lang w:eastAsia="en-AU"/>
              </w:rPr>
              <w:t>2%</w:t>
            </w:r>
          </w:p>
        </w:tc>
        <w:tc>
          <w:tcPr>
            <w:tcW w:w="773" w:type="pct"/>
            <w:noWrap/>
            <w:hideMark/>
          </w:tcPr>
          <w:p w14:paraId="44471B75" w14:textId="77777777" w:rsidR="00B21331" w:rsidRPr="007837F4" w:rsidRDefault="00B21331">
            <w:pPr>
              <w:rPr>
                <w:lang w:eastAsia="en-AU"/>
              </w:rPr>
            </w:pPr>
            <w:r w:rsidRPr="007837F4">
              <w:rPr>
                <w:lang w:eastAsia="en-AU"/>
              </w:rPr>
              <w:t>48</w:t>
            </w:r>
            <w:r>
              <w:rPr>
                <w:lang w:eastAsia="en-AU"/>
              </w:rPr>
              <w:t xml:space="preserve"> hrs</w:t>
            </w:r>
          </w:p>
        </w:tc>
        <w:tc>
          <w:tcPr>
            <w:tcW w:w="684" w:type="pct"/>
            <w:noWrap/>
            <w:hideMark/>
          </w:tcPr>
          <w:p w14:paraId="76F52FEB" w14:textId="77777777" w:rsidR="00B21331" w:rsidRPr="007837F4" w:rsidRDefault="00B21331">
            <w:pPr>
              <w:rPr>
                <w:lang w:eastAsia="en-AU"/>
              </w:rPr>
            </w:pPr>
            <w:r>
              <w:rPr>
                <w:lang w:eastAsia="en-AU"/>
              </w:rPr>
              <w:t>6</w:t>
            </w:r>
          </w:p>
        </w:tc>
        <w:tc>
          <w:tcPr>
            <w:tcW w:w="683" w:type="pct"/>
            <w:noWrap/>
            <w:hideMark/>
          </w:tcPr>
          <w:p w14:paraId="373C481A" w14:textId="77777777" w:rsidR="00B21331" w:rsidRPr="001E7DA9" w:rsidRDefault="00B21331">
            <w:pPr>
              <w:rPr>
                <w:rFonts w:cs="Calibri"/>
                <w:color w:val="000000"/>
                <w:lang w:eastAsia="en-AU"/>
              </w:rPr>
            </w:pPr>
            <w:r w:rsidRPr="001E7DA9">
              <w:t>770</w:t>
            </w:r>
          </w:p>
        </w:tc>
        <w:tc>
          <w:tcPr>
            <w:tcW w:w="697" w:type="pct"/>
            <w:noWrap/>
            <w:hideMark/>
          </w:tcPr>
          <w:p w14:paraId="1EA6DF7F" w14:textId="77777777" w:rsidR="00B21331" w:rsidRPr="007837F4" w:rsidRDefault="00B21331">
            <w:pPr>
              <w:rPr>
                <w:lang w:eastAsia="en-AU"/>
              </w:rPr>
            </w:pPr>
            <w:r>
              <w:rPr>
                <w:lang w:eastAsia="en-AU"/>
              </w:rPr>
              <w:t>48 hrs</w:t>
            </w:r>
          </w:p>
        </w:tc>
        <w:tc>
          <w:tcPr>
            <w:tcW w:w="752" w:type="pct"/>
            <w:noWrap/>
            <w:hideMark/>
          </w:tcPr>
          <w:p w14:paraId="02D8BAA5" w14:textId="77777777" w:rsidR="00B21331" w:rsidRPr="007837F4" w:rsidRDefault="00B21331">
            <w:pPr>
              <w:rPr>
                <w:lang w:eastAsia="en-AU"/>
              </w:rPr>
            </w:pPr>
            <w:r>
              <w:rPr>
                <w:lang w:eastAsia="en-AU"/>
              </w:rPr>
              <w:t>4</w:t>
            </w:r>
          </w:p>
        </w:tc>
        <w:tc>
          <w:tcPr>
            <w:tcW w:w="790" w:type="pct"/>
            <w:noWrap/>
            <w:hideMark/>
          </w:tcPr>
          <w:p w14:paraId="4F7D0590" w14:textId="77777777" w:rsidR="00B21331" w:rsidRPr="001E7DA9" w:rsidRDefault="00B21331">
            <w:pPr>
              <w:rPr>
                <w:rFonts w:cs="Calibri"/>
                <w:color w:val="000000"/>
                <w:lang w:eastAsia="en-AU"/>
              </w:rPr>
            </w:pPr>
            <w:r w:rsidRPr="001E7DA9">
              <w:t>370</w:t>
            </w:r>
          </w:p>
        </w:tc>
      </w:tr>
      <w:tr w:rsidR="001E620F" w:rsidRPr="00CB6538" w14:paraId="05BDB895" w14:textId="77777777">
        <w:trPr>
          <w:trHeight w:val="290"/>
          <w:jc w:val="center"/>
        </w:trPr>
        <w:tc>
          <w:tcPr>
            <w:tcW w:w="621" w:type="pct"/>
            <w:noWrap/>
            <w:hideMark/>
          </w:tcPr>
          <w:p w14:paraId="01EE18ED" w14:textId="77777777" w:rsidR="00B21331" w:rsidRPr="007837F4" w:rsidRDefault="00B21331">
            <w:pPr>
              <w:rPr>
                <w:lang w:eastAsia="en-AU"/>
              </w:rPr>
            </w:pPr>
            <w:r w:rsidRPr="007837F4">
              <w:rPr>
                <w:lang w:eastAsia="en-AU"/>
              </w:rPr>
              <w:t>1%</w:t>
            </w:r>
          </w:p>
        </w:tc>
        <w:tc>
          <w:tcPr>
            <w:tcW w:w="773" w:type="pct"/>
            <w:noWrap/>
            <w:hideMark/>
          </w:tcPr>
          <w:p w14:paraId="263EF99E" w14:textId="77777777" w:rsidR="00B21331" w:rsidRPr="007837F4" w:rsidRDefault="00B21331">
            <w:pPr>
              <w:rPr>
                <w:lang w:eastAsia="en-AU"/>
              </w:rPr>
            </w:pPr>
            <w:r w:rsidRPr="007837F4">
              <w:rPr>
                <w:lang w:eastAsia="en-AU"/>
              </w:rPr>
              <w:t>48</w:t>
            </w:r>
            <w:r>
              <w:rPr>
                <w:lang w:eastAsia="en-AU"/>
              </w:rPr>
              <w:t xml:space="preserve"> hrs</w:t>
            </w:r>
          </w:p>
        </w:tc>
        <w:tc>
          <w:tcPr>
            <w:tcW w:w="684" w:type="pct"/>
            <w:noWrap/>
            <w:hideMark/>
          </w:tcPr>
          <w:p w14:paraId="58FADABF" w14:textId="77777777" w:rsidR="00B21331" w:rsidRPr="007837F4" w:rsidRDefault="00B21331">
            <w:pPr>
              <w:rPr>
                <w:lang w:eastAsia="en-AU"/>
              </w:rPr>
            </w:pPr>
            <w:r>
              <w:rPr>
                <w:lang w:eastAsia="en-AU"/>
              </w:rPr>
              <w:t>10</w:t>
            </w:r>
          </w:p>
        </w:tc>
        <w:tc>
          <w:tcPr>
            <w:tcW w:w="683" w:type="pct"/>
            <w:noWrap/>
            <w:hideMark/>
          </w:tcPr>
          <w:p w14:paraId="2AA6B2A5" w14:textId="77777777" w:rsidR="00B21331" w:rsidRPr="001E7DA9" w:rsidRDefault="00B21331">
            <w:pPr>
              <w:rPr>
                <w:rFonts w:cs="Calibri"/>
                <w:color w:val="000000"/>
                <w:lang w:eastAsia="en-AU"/>
              </w:rPr>
            </w:pPr>
            <w:r w:rsidRPr="001E7DA9">
              <w:t>1000</w:t>
            </w:r>
          </w:p>
        </w:tc>
        <w:tc>
          <w:tcPr>
            <w:tcW w:w="697" w:type="pct"/>
            <w:noWrap/>
            <w:hideMark/>
          </w:tcPr>
          <w:p w14:paraId="582034F0" w14:textId="77777777" w:rsidR="00B21331" w:rsidRPr="007837F4" w:rsidRDefault="00B21331">
            <w:pPr>
              <w:rPr>
                <w:lang w:eastAsia="en-AU"/>
              </w:rPr>
            </w:pPr>
            <w:r>
              <w:rPr>
                <w:lang w:eastAsia="en-AU"/>
              </w:rPr>
              <w:t>48 hrs</w:t>
            </w:r>
          </w:p>
        </w:tc>
        <w:tc>
          <w:tcPr>
            <w:tcW w:w="752" w:type="pct"/>
            <w:noWrap/>
            <w:hideMark/>
          </w:tcPr>
          <w:p w14:paraId="669BC296" w14:textId="77777777" w:rsidR="00B21331" w:rsidRPr="007837F4" w:rsidRDefault="00B21331">
            <w:pPr>
              <w:rPr>
                <w:lang w:eastAsia="en-AU"/>
              </w:rPr>
            </w:pPr>
            <w:r>
              <w:rPr>
                <w:lang w:eastAsia="en-AU"/>
              </w:rPr>
              <w:t>4</w:t>
            </w:r>
          </w:p>
        </w:tc>
        <w:tc>
          <w:tcPr>
            <w:tcW w:w="790" w:type="pct"/>
            <w:noWrap/>
            <w:hideMark/>
          </w:tcPr>
          <w:p w14:paraId="0084E7D0" w14:textId="77777777" w:rsidR="00B21331" w:rsidRPr="001E7DA9" w:rsidRDefault="00B21331">
            <w:pPr>
              <w:rPr>
                <w:rFonts w:cs="Calibri"/>
                <w:color w:val="000000"/>
                <w:lang w:eastAsia="en-AU"/>
              </w:rPr>
            </w:pPr>
            <w:r w:rsidRPr="001E7DA9">
              <w:t>480</w:t>
            </w:r>
          </w:p>
        </w:tc>
      </w:tr>
      <w:tr w:rsidR="001E620F" w:rsidRPr="00CB6538" w14:paraId="2DF54831" w14:textId="77777777">
        <w:trPr>
          <w:trHeight w:val="290"/>
          <w:jc w:val="center"/>
        </w:trPr>
        <w:tc>
          <w:tcPr>
            <w:tcW w:w="621" w:type="pct"/>
            <w:noWrap/>
            <w:hideMark/>
          </w:tcPr>
          <w:p w14:paraId="5A5EF170" w14:textId="77777777" w:rsidR="00B21331" w:rsidRPr="007837F4" w:rsidRDefault="00B21331">
            <w:pPr>
              <w:rPr>
                <w:lang w:eastAsia="en-AU"/>
              </w:rPr>
            </w:pPr>
            <w:r>
              <w:rPr>
                <w:lang w:eastAsia="en-AU"/>
              </w:rPr>
              <w:t>0.5</w:t>
            </w:r>
          </w:p>
        </w:tc>
        <w:tc>
          <w:tcPr>
            <w:tcW w:w="773" w:type="pct"/>
            <w:noWrap/>
            <w:hideMark/>
          </w:tcPr>
          <w:p w14:paraId="07613BB4" w14:textId="77777777" w:rsidR="00B21331" w:rsidRPr="007837F4" w:rsidRDefault="00B21331">
            <w:pPr>
              <w:rPr>
                <w:rFonts w:cs="Calibri"/>
                <w:color w:val="000000"/>
                <w:lang w:eastAsia="en-AU"/>
              </w:rPr>
            </w:pPr>
            <w:r w:rsidRPr="007837F4">
              <w:t>48</w:t>
            </w:r>
            <w:r>
              <w:t xml:space="preserve"> hrs</w:t>
            </w:r>
          </w:p>
        </w:tc>
        <w:tc>
          <w:tcPr>
            <w:tcW w:w="684" w:type="pct"/>
            <w:noWrap/>
            <w:hideMark/>
          </w:tcPr>
          <w:p w14:paraId="383C0CBB" w14:textId="77777777" w:rsidR="00B21331" w:rsidRPr="007837F4" w:rsidRDefault="00B21331">
            <w:pPr>
              <w:rPr>
                <w:color w:val="000000"/>
                <w:lang w:eastAsia="en-AU"/>
              </w:rPr>
            </w:pPr>
            <w:r>
              <w:rPr>
                <w:lang w:eastAsia="en-AU"/>
              </w:rPr>
              <w:t>1</w:t>
            </w:r>
          </w:p>
        </w:tc>
        <w:tc>
          <w:tcPr>
            <w:tcW w:w="683" w:type="pct"/>
            <w:noWrap/>
            <w:hideMark/>
          </w:tcPr>
          <w:p w14:paraId="72C13F71" w14:textId="77777777" w:rsidR="00B21331" w:rsidRPr="001E7DA9" w:rsidRDefault="00B21331">
            <w:pPr>
              <w:rPr>
                <w:rFonts w:cs="Calibri"/>
                <w:color w:val="000000"/>
                <w:lang w:eastAsia="en-AU"/>
              </w:rPr>
            </w:pPr>
            <w:r w:rsidRPr="001E7DA9">
              <w:t>1180</w:t>
            </w:r>
          </w:p>
        </w:tc>
        <w:tc>
          <w:tcPr>
            <w:tcW w:w="697" w:type="pct"/>
            <w:noWrap/>
            <w:hideMark/>
          </w:tcPr>
          <w:p w14:paraId="7AABC643" w14:textId="77777777" w:rsidR="00B21331" w:rsidRPr="007837F4" w:rsidRDefault="00B21331">
            <w:pPr>
              <w:rPr>
                <w:rFonts w:cs="Calibri"/>
                <w:color w:val="000000"/>
                <w:lang w:eastAsia="en-AU"/>
              </w:rPr>
            </w:pPr>
            <w:r>
              <w:t>36 hrs</w:t>
            </w:r>
          </w:p>
        </w:tc>
        <w:tc>
          <w:tcPr>
            <w:tcW w:w="752" w:type="pct"/>
            <w:noWrap/>
            <w:hideMark/>
          </w:tcPr>
          <w:p w14:paraId="2AE1EE0E" w14:textId="77777777" w:rsidR="00B21331" w:rsidRPr="007837F4" w:rsidRDefault="00B21331">
            <w:pPr>
              <w:rPr>
                <w:rFonts w:cs="Calibri"/>
                <w:color w:val="000000"/>
                <w:lang w:eastAsia="en-AU"/>
              </w:rPr>
            </w:pPr>
            <w:r>
              <w:t>1</w:t>
            </w:r>
          </w:p>
        </w:tc>
        <w:tc>
          <w:tcPr>
            <w:tcW w:w="790" w:type="pct"/>
            <w:noWrap/>
            <w:hideMark/>
          </w:tcPr>
          <w:p w14:paraId="38765059" w14:textId="77777777" w:rsidR="00B21331" w:rsidRPr="001E7DA9" w:rsidRDefault="00B21331">
            <w:pPr>
              <w:rPr>
                <w:rFonts w:cs="Calibri"/>
                <w:color w:val="000000"/>
                <w:lang w:eastAsia="en-AU"/>
              </w:rPr>
            </w:pPr>
            <w:r w:rsidRPr="001E7DA9">
              <w:t>560</w:t>
            </w:r>
          </w:p>
        </w:tc>
      </w:tr>
      <w:tr w:rsidR="001E620F" w:rsidRPr="00CB6538" w14:paraId="158D4C77" w14:textId="77777777">
        <w:trPr>
          <w:trHeight w:val="290"/>
          <w:jc w:val="center"/>
        </w:trPr>
        <w:tc>
          <w:tcPr>
            <w:tcW w:w="621" w:type="pct"/>
            <w:noWrap/>
            <w:hideMark/>
          </w:tcPr>
          <w:p w14:paraId="35DF3BD2" w14:textId="77777777" w:rsidR="00B21331" w:rsidRPr="007837F4" w:rsidRDefault="00B21331">
            <w:pPr>
              <w:rPr>
                <w:lang w:eastAsia="en-AU"/>
              </w:rPr>
            </w:pPr>
            <w:r>
              <w:rPr>
                <w:lang w:eastAsia="en-AU"/>
              </w:rPr>
              <w:t>0.2</w:t>
            </w:r>
          </w:p>
        </w:tc>
        <w:tc>
          <w:tcPr>
            <w:tcW w:w="773" w:type="pct"/>
            <w:noWrap/>
            <w:hideMark/>
          </w:tcPr>
          <w:p w14:paraId="5006ADB9" w14:textId="77777777" w:rsidR="00B21331" w:rsidRPr="007837F4" w:rsidRDefault="00B21331">
            <w:pPr>
              <w:rPr>
                <w:lang w:eastAsia="en-AU"/>
              </w:rPr>
            </w:pPr>
            <w:r w:rsidRPr="007837F4">
              <w:rPr>
                <w:lang w:eastAsia="en-AU"/>
              </w:rPr>
              <w:t>48</w:t>
            </w:r>
            <w:r>
              <w:rPr>
                <w:lang w:eastAsia="en-AU"/>
              </w:rPr>
              <w:t xml:space="preserve"> hrs</w:t>
            </w:r>
          </w:p>
        </w:tc>
        <w:tc>
          <w:tcPr>
            <w:tcW w:w="684" w:type="pct"/>
            <w:noWrap/>
            <w:hideMark/>
          </w:tcPr>
          <w:p w14:paraId="2B436228" w14:textId="77777777" w:rsidR="00B21331" w:rsidRPr="007837F4" w:rsidRDefault="00B21331">
            <w:pPr>
              <w:rPr>
                <w:lang w:eastAsia="en-AU"/>
              </w:rPr>
            </w:pPr>
            <w:r>
              <w:rPr>
                <w:lang w:eastAsia="en-AU"/>
              </w:rPr>
              <w:t>1</w:t>
            </w:r>
          </w:p>
        </w:tc>
        <w:tc>
          <w:tcPr>
            <w:tcW w:w="683" w:type="pct"/>
            <w:noWrap/>
            <w:hideMark/>
          </w:tcPr>
          <w:p w14:paraId="53196B1A" w14:textId="77777777" w:rsidR="00B21331" w:rsidRPr="001E7DA9" w:rsidRDefault="00B21331">
            <w:pPr>
              <w:rPr>
                <w:rFonts w:cs="Calibri"/>
                <w:color w:val="000000"/>
                <w:lang w:eastAsia="en-AU"/>
              </w:rPr>
            </w:pPr>
            <w:r w:rsidRPr="001E7DA9">
              <w:t>1680</w:t>
            </w:r>
          </w:p>
        </w:tc>
        <w:tc>
          <w:tcPr>
            <w:tcW w:w="697" w:type="pct"/>
            <w:noWrap/>
            <w:hideMark/>
          </w:tcPr>
          <w:p w14:paraId="112EA4BB" w14:textId="77777777" w:rsidR="00B21331" w:rsidRPr="007837F4" w:rsidRDefault="00B21331">
            <w:pPr>
              <w:rPr>
                <w:lang w:eastAsia="en-AU"/>
              </w:rPr>
            </w:pPr>
            <w:r>
              <w:rPr>
                <w:lang w:eastAsia="en-AU"/>
              </w:rPr>
              <w:t>36 hrs</w:t>
            </w:r>
          </w:p>
        </w:tc>
        <w:tc>
          <w:tcPr>
            <w:tcW w:w="752" w:type="pct"/>
            <w:noWrap/>
            <w:hideMark/>
          </w:tcPr>
          <w:p w14:paraId="45725D12" w14:textId="77777777" w:rsidR="00B21331" w:rsidRPr="007837F4" w:rsidRDefault="00B21331">
            <w:pPr>
              <w:rPr>
                <w:lang w:eastAsia="en-AU"/>
              </w:rPr>
            </w:pPr>
            <w:r>
              <w:rPr>
                <w:lang w:eastAsia="en-AU"/>
              </w:rPr>
              <w:t>1</w:t>
            </w:r>
          </w:p>
        </w:tc>
        <w:tc>
          <w:tcPr>
            <w:tcW w:w="790" w:type="pct"/>
            <w:noWrap/>
            <w:hideMark/>
          </w:tcPr>
          <w:p w14:paraId="4F694BC9" w14:textId="77777777" w:rsidR="00B21331" w:rsidRPr="001E7DA9" w:rsidRDefault="00B21331">
            <w:pPr>
              <w:rPr>
                <w:rFonts w:cs="Calibri"/>
                <w:color w:val="000000"/>
                <w:lang w:eastAsia="en-AU"/>
              </w:rPr>
            </w:pPr>
            <w:r w:rsidRPr="001E7DA9">
              <w:t>740</w:t>
            </w:r>
          </w:p>
        </w:tc>
      </w:tr>
      <w:tr w:rsidR="001E620F" w:rsidRPr="00CB6538" w14:paraId="683087D5" w14:textId="77777777">
        <w:trPr>
          <w:trHeight w:val="290"/>
          <w:jc w:val="center"/>
        </w:trPr>
        <w:tc>
          <w:tcPr>
            <w:tcW w:w="621" w:type="pct"/>
            <w:noWrap/>
            <w:hideMark/>
          </w:tcPr>
          <w:p w14:paraId="68BB4107" w14:textId="77777777" w:rsidR="00B21331" w:rsidRPr="007837F4" w:rsidRDefault="00B21331">
            <w:pPr>
              <w:rPr>
                <w:lang w:eastAsia="en-AU"/>
              </w:rPr>
            </w:pPr>
            <w:r>
              <w:rPr>
                <w:lang w:eastAsia="en-AU"/>
              </w:rPr>
              <w:t>0.05</w:t>
            </w:r>
          </w:p>
        </w:tc>
        <w:tc>
          <w:tcPr>
            <w:tcW w:w="773" w:type="pct"/>
            <w:noWrap/>
            <w:hideMark/>
          </w:tcPr>
          <w:p w14:paraId="72BA948A" w14:textId="77777777" w:rsidR="00B21331" w:rsidRPr="007837F4" w:rsidRDefault="00B21331">
            <w:pPr>
              <w:rPr>
                <w:lang w:eastAsia="en-AU"/>
              </w:rPr>
            </w:pPr>
            <w:r w:rsidRPr="007837F4">
              <w:rPr>
                <w:lang w:eastAsia="en-AU"/>
              </w:rPr>
              <w:t>48</w:t>
            </w:r>
            <w:r>
              <w:rPr>
                <w:lang w:eastAsia="en-AU"/>
              </w:rPr>
              <w:t xml:space="preserve"> hrs</w:t>
            </w:r>
          </w:p>
        </w:tc>
        <w:tc>
          <w:tcPr>
            <w:tcW w:w="684" w:type="pct"/>
            <w:noWrap/>
            <w:hideMark/>
          </w:tcPr>
          <w:p w14:paraId="7AE15AA8" w14:textId="77777777" w:rsidR="00B21331" w:rsidRPr="007837F4" w:rsidRDefault="00B21331">
            <w:pPr>
              <w:rPr>
                <w:lang w:eastAsia="en-AU"/>
              </w:rPr>
            </w:pPr>
            <w:r>
              <w:rPr>
                <w:lang w:eastAsia="en-AU"/>
              </w:rPr>
              <w:t>1</w:t>
            </w:r>
          </w:p>
        </w:tc>
        <w:tc>
          <w:tcPr>
            <w:tcW w:w="683" w:type="pct"/>
            <w:noWrap/>
            <w:hideMark/>
          </w:tcPr>
          <w:p w14:paraId="325FC7DB" w14:textId="77777777" w:rsidR="00B21331" w:rsidRPr="001E7DA9" w:rsidRDefault="00B21331">
            <w:pPr>
              <w:rPr>
                <w:rFonts w:cs="Calibri"/>
                <w:color w:val="000000"/>
                <w:lang w:eastAsia="en-AU"/>
              </w:rPr>
            </w:pPr>
            <w:r w:rsidRPr="001E7DA9">
              <w:t>2600</w:t>
            </w:r>
          </w:p>
        </w:tc>
        <w:tc>
          <w:tcPr>
            <w:tcW w:w="697" w:type="pct"/>
            <w:noWrap/>
            <w:hideMark/>
          </w:tcPr>
          <w:p w14:paraId="1F82FAE5" w14:textId="77777777" w:rsidR="00B21331" w:rsidRPr="007837F4" w:rsidRDefault="00B21331">
            <w:pPr>
              <w:rPr>
                <w:lang w:eastAsia="en-AU"/>
              </w:rPr>
            </w:pPr>
            <w:r w:rsidRPr="007837F4">
              <w:rPr>
                <w:lang w:eastAsia="en-AU"/>
              </w:rPr>
              <w:t>36</w:t>
            </w:r>
            <w:r>
              <w:rPr>
                <w:lang w:eastAsia="en-AU"/>
              </w:rPr>
              <w:t xml:space="preserve"> hrs</w:t>
            </w:r>
          </w:p>
        </w:tc>
        <w:tc>
          <w:tcPr>
            <w:tcW w:w="752" w:type="pct"/>
            <w:noWrap/>
            <w:hideMark/>
          </w:tcPr>
          <w:p w14:paraId="7EDFF0F7" w14:textId="77777777" w:rsidR="00B21331" w:rsidRPr="007837F4" w:rsidRDefault="00B21331">
            <w:pPr>
              <w:rPr>
                <w:lang w:eastAsia="en-AU"/>
              </w:rPr>
            </w:pPr>
            <w:r>
              <w:rPr>
                <w:lang w:eastAsia="en-AU"/>
              </w:rPr>
              <w:t>1</w:t>
            </w:r>
          </w:p>
        </w:tc>
        <w:tc>
          <w:tcPr>
            <w:tcW w:w="790" w:type="pct"/>
            <w:noWrap/>
            <w:hideMark/>
          </w:tcPr>
          <w:p w14:paraId="702C2266" w14:textId="77777777" w:rsidR="00B21331" w:rsidRPr="001E7DA9" w:rsidRDefault="00B21331">
            <w:pPr>
              <w:rPr>
                <w:rFonts w:cs="Calibri"/>
                <w:color w:val="000000"/>
                <w:lang w:eastAsia="en-AU"/>
              </w:rPr>
            </w:pPr>
            <w:r w:rsidRPr="001E7DA9">
              <w:t>1090</w:t>
            </w:r>
          </w:p>
        </w:tc>
      </w:tr>
    </w:tbl>
    <w:p w14:paraId="28D7DC0F" w14:textId="77777777" w:rsidR="00B21331" w:rsidRDefault="00B21331" w:rsidP="00B21331"/>
    <w:p w14:paraId="7C21F194" w14:textId="77777777" w:rsidR="00B21331" w:rsidRDefault="00B21331" w:rsidP="00050C52">
      <w:pPr>
        <w:jc w:val="center"/>
      </w:pPr>
      <w:r w:rsidRPr="00847127">
        <w:rPr>
          <w:noProof/>
        </w:rPr>
        <w:drawing>
          <wp:inline distT="0" distB="0" distL="0" distR="0" wp14:anchorId="7A20B61A" wp14:editId="57F74DA9">
            <wp:extent cx="6480000" cy="2600000"/>
            <wp:effectExtent l="0" t="0" r="0" b="0"/>
            <wp:docPr id="1955248710"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70180" name="Picture 1" descr="A graph of different colored lines&#10;&#10;AI-generated content may be incorrect."/>
                    <pic:cNvPicPr/>
                  </pic:nvPicPr>
                  <pic:blipFill>
                    <a:blip r:embed="rId126"/>
                    <a:stretch>
                      <a:fillRect/>
                    </a:stretch>
                  </pic:blipFill>
                  <pic:spPr>
                    <a:xfrm>
                      <a:off x="0" y="0"/>
                      <a:ext cx="6480000" cy="2600000"/>
                    </a:xfrm>
                    <a:prstGeom prst="rect">
                      <a:avLst/>
                    </a:prstGeom>
                  </pic:spPr>
                </pic:pic>
              </a:graphicData>
            </a:graphic>
          </wp:inline>
        </w:drawing>
      </w:r>
    </w:p>
    <w:p w14:paraId="3D3DBB91" w14:textId="60CBA260" w:rsidR="00B21331" w:rsidRDefault="00B21331" w:rsidP="00B21331">
      <w:pPr>
        <w:pStyle w:val="Caption"/>
      </w:pPr>
      <w:bookmarkStart w:id="430" w:name="_Toc196986967"/>
      <w:bookmarkStart w:id="431" w:name="_Ref198726886"/>
      <w:bookmarkStart w:id="432" w:name="_Toc21012555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9</w:t>
      </w:r>
      <w:r w:rsidR="00946086">
        <w:fldChar w:fldCharType="end"/>
      </w:r>
      <w:bookmarkEnd w:id="430"/>
      <w:bookmarkEnd w:id="431"/>
      <w:r w:rsidR="00050C52">
        <w:t>:</w:t>
      </w:r>
      <w:r>
        <w:t xml:space="preserve"> </w:t>
      </w:r>
      <w:r w:rsidRPr="00FD5FDD">
        <w:t xml:space="preserve">Combination of the </w:t>
      </w:r>
      <w:r w:rsidR="00304D56">
        <w:t>C</w:t>
      </w:r>
      <w:r w:rsidRPr="00FD5FDD">
        <w:t xml:space="preserve">ritical </w:t>
      </w:r>
      <w:r w:rsidR="00304D56">
        <w:t>H</w:t>
      </w:r>
      <w:r w:rsidRPr="00FD5FDD">
        <w:t xml:space="preserve">ydrographs, </w:t>
      </w:r>
      <w:r w:rsidR="00304D56">
        <w:t>I</w:t>
      </w:r>
      <w:r w:rsidRPr="00FD5FDD">
        <w:t xml:space="preserve">llustrating the </w:t>
      </w:r>
      <w:r w:rsidR="00304D56">
        <w:t>R</w:t>
      </w:r>
      <w:r w:rsidRPr="00FD5FDD">
        <w:t xml:space="preserve">elative </w:t>
      </w:r>
      <w:r w:rsidR="00304D56">
        <w:t>M</w:t>
      </w:r>
      <w:r w:rsidRPr="00FD5FDD">
        <w:t xml:space="preserve">agnitude of the </w:t>
      </w:r>
      <w:r w:rsidR="00304D56">
        <w:t>F</w:t>
      </w:r>
      <w:r w:rsidRPr="00FD5FDD">
        <w:t>lows between Morwell and Latrobe Rivers</w:t>
      </w:r>
      <w:r>
        <w:t xml:space="preserve"> </w:t>
      </w:r>
      <w:r w:rsidR="00D36FE1">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D36FE1">
        <w:fldChar w:fldCharType="separate"/>
      </w:r>
      <w:r w:rsidR="00D36FE1">
        <w:rPr>
          <w:noProof/>
        </w:rPr>
        <w:t>(Alluvium 2025)</w:t>
      </w:r>
      <w:bookmarkEnd w:id="432"/>
      <w:r w:rsidR="00D36FE1">
        <w:fldChar w:fldCharType="end"/>
      </w:r>
    </w:p>
    <w:p w14:paraId="75E43C8D" w14:textId="77777777" w:rsidR="00C97C55" w:rsidRDefault="00C97C55">
      <w:pPr>
        <w:spacing w:after="0" w:line="240" w:lineRule="auto"/>
      </w:pPr>
      <w:r>
        <w:br w:type="page"/>
      </w:r>
    </w:p>
    <w:p w14:paraId="04518CCF" w14:textId="1D571FCB" w:rsidR="00B21331" w:rsidRDefault="00B21331" w:rsidP="00B21331">
      <w:r w:rsidRPr="00C01706">
        <w:t xml:space="preserve">A climate change analysis has been undertaken for this study following the draft update to the </w:t>
      </w:r>
      <w:r>
        <w:t>c</w:t>
      </w:r>
      <w:r w:rsidRPr="00C01706">
        <w:t xml:space="preserve">limate change considerations chapter in </w:t>
      </w:r>
      <w:r w:rsidR="00034076" w:rsidRPr="00034076">
        <w:rPr>
          <w:i/>
          <w:iCs/>
        </w:rPr>
        <w:t>Australian Rainfall and Runoff: A Guide to Flood Estimates</w:t>
      </w:r>
      <w:r w:rsidR="00034076">
        <w:t xml:space="preserve"> (</w:t>
      </w:r>
      <w:r w:rsidRPr="00C01706">
        <w:t>ARR</w:t>
      </w:r>
      <w:r w:rsidR="00034076">
        <w:t>)</w:t>
      </w:r>
      <w:r w:rsidRPr="00C01706">
        <w:t xml:space="preserve"> Book 1 </w:t>
      </w:r>
      <w:r w:rsidR="00034076">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034076">
        <w:fldChar w:fldCharType="separate"/>
      </w:r>
      <w:r w:rsidR="00034076">
        <w:rPr>
          <w:noProof/>
        </w:rPr>
        <w:t>(Alluvium 2025)</w:t>
      </w:r>
      <w:r w:rsidR="00034076">
        <w:fldChar w:fldCharType="end"/>
      </w:r>
      <w:r w:rsidRPr="00C01706">
        <w:t>. The RORB models for Latrobe and Morwell Rivers catchments were run with the climate change projected rainfall depths and initial losses. The peak flow rates for the Latrobe River and Morwell River catchments at Yallourn Mine for the SSP5-8.5 scenario are set out in</w:t>
      </w:r>
      <w:r w:rsidR="00124E03">
        <w:t xml:space="preserve"> </w:t>
      </w:r>
      <w:r w:rsidR="00124E03">
        <w:fldChar w:fldCharType="begin"/>
      </w:r>
      <w:r w:rsidR="00124E03">
        <w:instrText xml:space="preserve"> REF _Ref197104651 \h </w:instrText>
      </w:r>
      <w:r w:rsidR="00124E03">
        <w:fldChar w:fldCharType="separate"/>
      </w:r>
      <w:r w:rsidR="00D35BC0">
        <w:t xml:space="preserve">Table </w:t>
      </w:r>
      <w:r w:rsidR="00D35BC0">
        <w:rPr>
          <w:noProof/>
        </w:rPr>
        <w:t>8</w:t>
      </w:r>
      <w:r w:rsidR="00D35BC0">
        <w:noBreakHyphen/>
      </w:r>
      <w:r w:rsidR="00D35BC0">
        <w:rPr>
          <w:noProof/>
        </w:rPr>
        <w:t>4</w:t>
      </w:r>
      <w:r w:rsidR="00124E03">
        <w:fldChar w:fldCharType="end"/>
      </w:r>
      <w:r w:rsidRPr="00C01706">
        <w:t>.</w:t>
      </w:r>
      <w:r>
        <w:t xml:space="preserve"> The catchment overview of the Latrobe and Morwell River systems are presented in </w:t>
      </w:r>
      <w:r w:rsidR="005A63ED">
        <w:t xml:space="preserve">Section </w:t>
      </w:r>
      <w:r w:rsidR="005A63ED">
        <w:fldChar w:fldCharType="begin"/>
      </w:r>
      <w:r w:rsidR="005A63ED">
        <w:instrText xml:space="preserve"> REF _Ref197102769 \r \h </w:instrText>
      </w:r>
      <w:r w:rsidR="005A63ED">
        <w:fldChar w:fldCharType="separate"/>
      </w:r>
      <w:r w:rsidR="00D35BC0">
        <w:t>5.7</w:t>
      </w:r>
      <w:r w:rsidR="005A63ED">
        <w:fldChar w:fldCharType="end"/>
      </w:r>
      <w:r>
        <w:t>.</w:t>
      </w:r>
    </w:p>
    <w:p w14:paraId="4793A097" w14:textId="77777777" w:rsidR="00B21331" w:rsidRDefault="00B21331" w:rsidP="00B21331"/>
    <w:p w14:paraId="05848DF6" w14:textId="04E4925F" w:rsidR="00B21331" w:rsidRDefault="00B21331" w:rsidP="00B21331">
      <w:pPr>
        <w:pStyle w:val="Caption"/>
      </w:pPr>
      <w:bookmarkStart w:id="433" w:name="_Ref197104651"/>
      <w:bookmarkStart w:id="434" w:name="_Toc196987046"/>
      <w:bookmarkStart w:id="435" w:name="_Toc210126977"/>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w:t>
      </w:r>
      <w:r w:rsidR="00971AAD">
        <w:fldChar w:fldCharType="end"/>
      </w:r>
      <w:bookmarkEnd w:id="433"/>
      <w:bookmarkEnd w:id="434"/>
      <w:r w:rsidR="00050C52">
        <w:rPr>
          <w:noProof/>
        </w:rPr>
        <w:t>:</w:t>
      </w:r>
      <w:r>
        <w:t xml:space="preserve"> Critical </w:t>
      </w:r>
      <w:r w:rsidR="00EE7D12">
        <w:t>f</w:t>
      </w:r>
      <w:r>
        <w:t xml:space="preserve">low </w:t>
      </w:r>
      <w:r w:rsidR="00EE7D12">
        <w:t>r</w:t>
      </w:r>
      <w:r>
        <w:t xml:space="preserve">ates for </w:t>
      </w:r>
      <w:r w:rsidR="00EE7D12">
        <w:t>d</w:t>
      </w:r>
      <w:r>
        <w:t xml:space="preserve">esign </w:t>
      </w:r>
      <w:r w:rsidR="00EE7D12">
        <w:t>f</w:t>
      </w:r>
      <w:r>
        <w:t xml:space="preserve">looding </w:t>
      </w:r>
      <w:r w:rsidR="00EE7D12">
        <w:t>e</w:t>
      </w:r>
      <w:r>
        <w:t xml:space="preserve">vents with </w:t>
      </w:r>
      <w:r w:rsidR="00EE7D12">
        <w:t>c</w:t>
      </w:r>
      <w:r>
        <w:t xml:space="preserve">limate </w:t>
      </w:r>
      <w:r w:rsidR="00EE7D12">
        <w:t>c</w:t>
      </w:r>
      <w:r>
        <w:t xml:space="preserve">hange, </w:t>
      </w:r>
      <w:r w:rsidRPr="00C624A4">
        <w:t>SSP5-8.5</w:t>
      </w:r>
      <w:r>
        <w:t xml:space="preserve"> </w:t>
      </w:r>
      <w:r w:rsidR="00E5521E">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E5521E">
        <w:fldChar w:fldCharType="separate"/>
      </w:r>
      <w:r w:rsidR="00E5521E">
        <w:rPr>
          <w:noProof/>
        </w:rPr>
        <w:t>(Alluvium 2025)</w:t>
      </w:r>
      <w:bookmarkEnd w:id="435"/>
      <w:r w:rsidR="00E5521E">
        <w:fldChar w:fldCharType="end"/>
      </w:r>
    </w:p>
    <w:tbl>
      <w:tblPr>
        <w:tblStyle w:val="Alluvium"/>
        <w:tblW w:w="4848" w:type="pct"/>
        <w:tblInd w:w="279" w:type="dxa"/>
        <w:tblLayout w:type="fixed"/>
        <w:tblLook w:val="04A0" w:firstRow="1" w:lastRow="0" w:firstColumn="1" w:lastColumn="0" w:noHBand="0" w:noVBand="1"/>
      </w:tblPr>
      <w:tblGrid>
        <w:gridCol w:w="1009"/>
        <w:gridCol w:w="1712"/>
        <w:gridCol w:w="1367"/>
        <w:gridCol w:w="1121"/>
        <w:gridCol w:w="2121"/>
        <w:gridCol w:w="1367"/>
        <w:gridCol w:w="1739"/>
      </w:tblGrid>
      <w:tr w:rsidR="00B21331" w:rsidRPr="00E03795" w14:paraId="74453349" w14:textId="77777777">
        <w:trPr>
          <w:cnfStyle w:val="100000000000" w:firstRow="1" w:lastRow="0" w:firstColumn="0" w:lastColumn="0" w:oddVBand="0" w:evenVBand="0" w:oddHBand="0" w:evenHBand="0" w:firstRowFirstColumn="0" w:firstRowLastColumn="0" w:lastRowFirstColumn="0" w:lastRowLastColumn="0"/>
          <w:trHeight w:val="300"/>
        </w:trPr>
        <w:tc>
          <w:tcPr>
            <w:tcW w:w="484" w:type="pct"/>
            <w:tcBorders>
              <w:top w:val="single" w:sz="4" w:space="0" w:color="auto"/>
              <w:left w:val="single" w:sz="4" w:space="0" w:color="auto"/>
              <w:bottom w:val="single" w:sz="6" w:space="0" w:color="auto"/>
              <w:right w:val="single" w:sz="6" w:space="0" w:color="auto"/>
            </w:tcBorders>
            <w:shd w:val="clear" w:color="auto" w:fill="92D050"/>
            <w:noWrap/>
          </w:tcPr>
          <w:p w14:paraId="4946C652" w14:textId="77777777" w:rsidR="00B21331" w:rsidRPr="00EF57BD" w:rsidRDefault="00B21331">
            <w:pPr>
              <w:spacing w:before="96" w:after="96"/>
              <w:rPr>
                <w:lang w:eastAsia="en-AU"/>
              </w:rPr>
            </w:pPr>
          </w:p>
        </w:tc>
        <w:tc>
          <w:tcPr>
            <w:tcW w:w="2012" w:type="pct"/>
            <w:gridSpan w:val="3"/>
            <w:tcBorders>
              <w:top w:val="single" w:sz="4" w:space="0" w:color="auto"/>
              <w:left w:val="single" w:sz="6" w:space="0" w:color="auto"/>
              <w:bottom w:val="single" w:sz="6" w:space="0" w:color="auto"/>
              <w:right w:val="single" w:sz="6" w:space="0" w:color="auto"/>
            </w:tcBorders>
            <w:shd w:val="clear" w:color="auto" w:fill="92D050"/>
            <w:noWrap/>
          </w:tcPr>
          <w:p w14:paraId="3B331B38" w14:textId="77777777" w:rsidR="00B21331" w:rsidRPr="001A5C69" w:rsidRDefault="00B21331">
            <w:pPr>
              <w:spacing w:before="96" w:after="96"/>
              <w:rPr>
                <w:lang w:eastAsia="en-AU"/>
              </w:rPr>
            </w:pPr>
            <w:r w:rsidRPr="001A5C69">
              <w:rPr>
                <w:lang w:eastAsia="en-AU"/>
              </w:rPr>
              <w:t>Latrobe River @ Yallourn</w:t>
            </w:r>
          </w:p>
        </w:tc>
        <w:tc>
          <w:tcPr>
            <w:tcW w:w="2504" w:type="pct"/>
            <w:gridSpan w:val="3"/>
            <w:tcBorders>
              <w:top w:val="single" w:sz="4" w:space="0" w:color="auto"/>
              <w:left w:val="single" w:sz="6" w:space="0" w:color="auto"/>
              <w:bottom w:val="single" w:sz="6" w:space="0" w:color="auto"/>
              <w:right w:val="single" w:sz="4" w:space="0" w:color="auto"/>
            </w:tcBorders>
            <w:shd w:val="clear" w:color="auto" w:fill="92D050"/>
            <w:noWrap/>
          </w:tcPr>
          <w:p w14:paraId="32A80E9C" w14:textId="77777777" w:rsidR="00B21331" w:rsidRPr="001A5C69" w:rsidRDefault="00B21331">
            <w:pPr>
              <w:spacing w:before="96" w:after="96"/>
              <w:rPr>
                <w:lang w:eastAsia="en-AU"/>
              </w:rPr>
            </w:pPr>
            <w:r w:rsidRPr="001A5C69">
              <w:rPr>
                <w:lang w:eastAsia="en-AU"/>
              </w:rPr>
              <w:t>Morwell River @ Yallourn</w:t>
            </w:r>
          </w:p>
        </w:tc>
      </w:tr>
      <w:tr w:rsidR="00B21331" w:rsidRPr="00E03795" w14:paraId="6A097815" w14:textId="77777777">
        <w:trPr>
          <w:trHeight w:val="300"/>
        </w:trPr>
        <w:tc>
          <w:tcPr>
            <w:tcW w:w="484" w:type="pct"/>
            <w:tcBorders>
              <w:top w:val="single" w:sz="4" w:space="0" w:color="auto"/>
              <w:left w:val="single" w:sz="4" w:space="0" w:color="auto"/>
              <w:bottom w:val="single" w:sz="6" w:space="0" w:color="auto"/>
              <w:right w:val="single" w:sz="6" w:space="0" w:color="auto"/>
            </w:tcBorders>
            <w:shd w:val="clear" w:color="auto" w:fill="92D050"/>
            <w:noWrap/>
            <w:hideMark/>
          </w:tcPr>
          <w:p w14:paraId="1DCD75B4" w14:textId="77777777" w:rsidR="00B21331" w:rsidRPr="00EF57BD" w:rsidRDefault="00B21331">
            <w:pPr>
              <w:rPr>
                <w:lang w:eastAsia="en-AU"/>
              </w:rPr>
            </w:pPr>
            <w:r w:rsidRPr="00EF57BD">
              <w:rPr>
                <w:lang w:eastAsia="en-AU"/>
              </w:rPr>
              <w:t>AEP</w:t>
            </w:r>
          </w:p>
        </w:tc>
        <w:tc>
          <w:tcPr>
            <w:tcW w:w="820" w:type="pct"/>
            <w:tcBorders>
              <w:top w:val="single" w:sz="4" w:space="0" w:color="auto"/>
              <w:left w:val="single" w:sz="6" w:space="0" w:color="auto"/>
              <w:bottom w:val="single" w:sz="6" w:space="0" w:color="auto"/>
              <w:right w:val="single" w:sz="6" w:space="0" w:color="auto"/>
            </w:tcBorders>
            <w:shd w:val="clear" w:color="auto" w:fill="92D050"/>
            <w:noWrap/>
            <w:hideMark/>
          </w:tcPr>
          <w:p w14:paraId="6E29295E" w14:textId="77777777" w:rsidR="00B21331" w:rsidRPr="00EF57BD" w:rsidRDefault="00B21331">
            <w:pPr>
              <w:rPr>
                <w:lang w:eastAsia="en-AU"/>
              </w:rPr>
            </w:pPr>
            <w:r w:rsidRPr="00EF57BD">
              <w:rPr>
                <w:lang w:eastAsia="en-AU"/>
              </w:rPr>
              <w:t>Current and near-term</w:t>
            </w:r>
          </w:p>
          <w:p w14:paraId="3C24F715" w14:textId="77777777" w:rsidR="00B21331" w:rsidRPr="00EF57BD" w:rsidRDefault="00B21331">
            <w:pPr>
              <w:rPr>
                <w:lang w:eastAsia="en-AU"/>
              </w:rPr>
            </w:pPr>
            <w:r w:rsidRPr="00EF57BD">
              <w:rPr>
                <w:lang w:eastAsia="en-AU"/>
              </w:rPr>
              <w:t>(m</w:t>
            </w:r>
            <w:r w:rsidRPr="00EF57BD">
              <w:rPr>
                <w:vertAlign w:val="superscript"/>
                <w:lang w:eastAsia="en-AU"/>
              </w:rPr>
              <w:t>3</w:t>
            </w:r>
            <w:r w:rsidRPr="00EF57BD">
              <w:rPr>
                <w:lang w:eastAsia="en-AU"/>
              </w:rPr>
              <w:t>/s)</w:t>
            </w:r>
          </w:p>
        </w:tc>
        <w:tc>
          <w:tcPr>
            <w:tcW w:w="655" w:type="pct"/>
            <w:tcBorders>
              <w:top w:val="single" w:sz="4" w:space="0" w:color="auto"/>
              <w:left w:val="single" w:sz="6" w:space="0" w:color="auto"/>
              <w:bottom w:val="single" w:sz="6" w:space="0" w:color="auto"/>
              <w:right w:val="single" w:sz="6" w:space="0" w:color="auto"/>
            </w:tcBorders>
            <w:shd w:val="clear" w:color="auto" w:fill="92D050"/>
            <w:noWrap/>
            <w:hideMark/>
          </w:tcPr>
          <w:p w14:paraId="7127A4E3" w14:textId="77777777" w:rsidR="00B21331" w:rsidRPr="00EF57BD" w:rsidRDefault="00B21331">
            <w:pPr>
              <w:rPr>
                <w:lang w:eastAsia="en-AU"/>
              </w:rPr>
            </w:pPr>
            <w:r w:rsidRPr="00EF57BD">
              <w:rPr>
                <w:lang w:eastAsia="en-AU"/>
              </w:rPr>
              <w:t>Medium-term</w:t>
            </w:r>
          </w:p>
          <w:p w14:paraId="18ED8484" w14:textId="77777777" w:rsidR="00B21331" w:rsidRPr="00EF57BD" w:rsidRDefault="00B21331">
            <w:pPr>
              <w:rPr>
                <w:lang w:eastAsia="en-AU"/>
              </w:rPr>
            </w:pPr>
            <w:r w:rsidRPr="00EF57BD">
              <w:rPr>
                <w:lang w:eastAsia="en-AU"/>
              </w:rPr>
              <w:t>(m</w:t>
            </w:r>
            <w:r w:rsidRPr="00EF57BD">
              <w:rPr>
                <w:vertAlign w:val="superscript"/>
                <w:lang w:eastAsia="en-AU"/>
              </w:rPr>
              <w:t>3</w:t>
            </w:r>
            <w:r w:rsidRPr="00EF57BD">
              <w:rPr>
                <w:lang w:eastAsia="en-AU"/>
              </w:rPr>
              <w:t>/s)</w:t>
            </w:r>
          </w:p>
        </w:tc>
        <w:tc>
          <w:tcPr>
            <w:tcW w:w="537" w:type="pct"/>
            <w:tcBorders>
              <w:top w:val="single" w:sz="4" w:space="0" w:color="auto"/>
              <w:left w:val="single" w:sz="6" w:space="0" w:color="auto"/>
              <w:bottom w:val="single" w:sz="6" w:space="0" w:color="auto"/>
              <w:right w:val="single" w:sz="6" w:space="0" w:color="auto"/>
            </w:tcBorders>
            <w:shd w:val="clear" w:color="auto" w:fill="92D050"/>
            <w:noWrap/>
            <w:hideMark/>
          </w:tcPr>
          <w:p w14:paraId="6B016CBB" w14:textId="77777777" w:rsidR="00B21331" w:rsidRPr="00EF57BD" w:rsidRDefault="00B21331">
            <w:pPr>
              <w:rPr>
                <w:lang w:eastAsia="en-AU"/>
              </w:rPr>
            </w:pPr>
            <w:r w:rsidRPr="00EF57BD">
              <w:rPr>
                <w:lang w:eastAsia="en-AU"/>
              </w:rPr>
              <w:t>Long-term</w:t>
            </w:r>
          </w:p>
          <w:p w14:paraId="30B5254A" w14:textId="77777777" w:rsidR="00B21331" w:rsidRPr="00EF57BD" w:rsidRDefault="00B21331">
            <w:pPr>
              <w:rPr>
                <w:lang w:eastAsia="en-AU"/>
              </w:rPr>
            </w:pPr>
            <w:r w:rsidRPr="00EF57BD">
              <w:rPr>
                <w:lang w:eastAsia="en-AU"/>
              </w:rPr>
              <w:t>(m</w:t>
            </w:r>
            <w:r w:rsidRPr="00EF57BD">
              <w:rPr>
                <w:vertAlign w:val="superscript"/>
                <w:lang w:eastAsia="en-AU"/>
              </w:rPr>
              <w:t>3</w:t>
            </w:r>
            <w:r w:rsidRPr="00EF57BD">
              <w:rPr>
                <w:lang w:eastAsia="en-AU"/>
              </w:rPr>
              <w:t>/s)</w:t>
            </w:r>
          </w:p>
        </w:tc>
        <w:tc>
          <w:tcPr>
            <w:tcW w:w="1016" w:type="pct"/>
            <w:tcBorders>
              <w:top w:val="single" w:sz="4" w:space="0" w:color="auto"/>
              <w:left w:val="single" w:sz="6" w:space="0" w:color="auto"/>
              <w:bottom w:val="single" w:sz="6" w:space="0" w:color="auto"/>
              <w:right w:val="single" w:sz="6" w:space="0" w:color="auto"/>
            </w:tcBorders>
            <w:shd w:val="clear" w:color="auto" w:fill="92D050"/>
            <w:noWrap/>
            <w:hideMark/>
          </w:tcPr>
          <w:p w14:paraId="30645C54" w14:textId="77777777" w:rsidR="00B21331" w:rsidRPr="00EF57BD" w:rsidRDefault="00B21331">
            <w:pPr>
              <w:rPr>
                <w:lang w:eastAsia="en-AU"/>
              </w:rPr>
            </w:pPr>
            <w:r w:rsidRPr="00EF57BD">
              <w:rPr>
                <w:lang w:eastAsia="en-AU"/>
              </w:rPr>
              <w:t>Current and near-term</w:t>
            </w:r>
          </w:p>
          <w:p w14:paraId="1536D131" w14:textId="77777777" w:rsidR="00B21331" w:rsidRPr="00EF57BD" w:rsidRDefault="00B21331">
            <w:pPr>
              <w:rPr>
                <w:lang w:eastAsia="en-AU"/>
              </w:rPr>
            </w:pPr>
            <w:r w:rsidRPr="00EF57BD">
              <w:rPr>
                <w:lang w:eastAsia="en-AU"/>
              </w:rPr>
              <w:t>(m</w:t>
            </w:r>
            <w:r w:rsidRPr="00EF57BD">
              <w:rPr>
                <w:vertAlign w:val="superscript"/>
                <w:lang w:eastAsia="en-AU"/>
              </w:rPr>
              <w:t>3</w:t>
            </w:r>
            <w:r w:rsidRPr="00EF57BD">
              <w:rPr>
                <w:lang w:eastAsia="en-AU"/>
              </w:rPr>
              <w:t>/s)</w:t>
            </w:r>
          </w:p>
        </w:tc>
        <w:tc>
          <w:tcPr>
            <w:tcW w:w="655" w:type="pct"/>
            <w:tcBorders>
              <w:top w:val="single" w:sz="4" w:space="0" w:color="auto"/>
              <w:left w:val="single" w:sz="6" w:space="0" w:color="auto"/>
              <w:bottom w:val="single" w:sz="6" w:space="0" w:color="auto"/>
              <w:right w:val="single" w:sz="6" w:space="0" w:color="auto"/>
            </w:tcBorders>
            <w:shd w:val="clear" w:color="auto" w:fill="92D050"/>
            <w:noWrap/>
            <w:hideMark/>
          </w:tcPr>
          <w:p w14:paraId="730413FF" w14:textId="77777777" w:rsidR="00B21331" w:rsidRPr="00EF57BD" w:rsidRDefault="00B21331">
            <w:pPr>
              <w:rPr>
                <w:lang w:eastAsia="en-AU"/>
              </w:rPr>
            </w:pPr>
            <w:r w:rsidRPr="00EF57BD">
              <w:rPr>
                <w:lang w:eastAsia="en-AU"/>
              </w:rPr>
              <w:t>Medium-term</w:t>
            </w:r>
          </w:p>
          <w:p w14:paraId="7E801D9C" w14:textId="77777777" w:rsidR="00B21331" w:rsidRPr="00EF57BD" w:rsidRDefault="00B21331">
            <w:pPr>
              <w:rPr>
                <w:lang w:eastAsia="en-AU"/>
              </w:rPr>
            </w:pPr>
            <w:r w:rsidRPr="00EF57BD">
              <w:rPr>
                <w:lang w:eastAsia="en-AU"/>
              </w:rPr>
              <w:t>(m</w:t>
            </w:r>
            <w:r w:rsidRPr="00EF57BD">
              <w:rPr>
                <w:vertAlign w:val="superscript"/>
                <w:lang w:eastAsia="en-AU"/>
              </w:rPr>
              <w:t>3</w:t>
            </w:r>
            <w:r w:rsidRPr="00EF57BD">
              <w:rPr>
                <w:lang w:eastAsia="en-AU"/>
              </w:rPr>
              <w:t>/s)</w:t>
            </w:r>
          </w:p>
        </w:tc>
        <w:tc>
          <w:tcPr>
            <w:tcW w:w="833" w:type="pct"/>
            <w:tcBorders>
              <w:top w:val="single" w:sz="4" w:space="0" w:color="auto"/>
              <w:left w:val="single" w:sz="6" w:space="0" w:color="auto"/>
              <w:bottom w:val="single" w:sz="6" w:space="0" w:color="auto"/>
              <w:right w:val="single" w:sz="4" w:space="0" w:color="auto"/>
            </w:tcBorders>
            <w:shd w:val="clear" w:color="auto" w:fill="92D050"/>
            <w:noWrap/>
            <w:hideMark/>
          </w:tcPr>
          <w:p w14:paraId="13FCF32B" w14:textId="77777777" w:rsidR="00B21331" w:rsidRPr="00EF57BD" w:rsidRDefault="00B21331">
            <w:pPr>
              <w:rPr>
                <w:lang w:eastAsia="en-AU"/>
              </w:rPr>
            </w:pPr>
            <w:r w:rsidRPr="00EF57BD">
              <w:rPr>
                <w:lang w:eastAsia="en-AU"/>
              </w:rPr>
              <w:t xml:space="preserve">Long-term </w:t>
            </w:r>
            <w:r w:rsidRPr="00EF57BD">
              <w:rPr>
                <w:rFonts w:cs="Calibri"/>
                <w:lang w:eastAsia="en-AU"/>
              </w:rPr>
              <w:t>(m</w:t>
            </w:r>
            <w:r w:rsidRPr="00EF57BD">
              <w:rPr>
                <w:rFonts w:cs="Calibri"/>
                <w:vertAlign w:val="superscript"/>
                <w:lang w:eastAsia="en-AU"/>
              </w:rPr>
              <w:t>3</w:t>
            </w:r>
            <w:r w:rsidRPr="00EF57BD">
              <w:rPr>
                <w:rFonts w:cs="Calibri"/>
                <w:lang w:eastAsia="en-AU"/>
              </w:rPr>
              <w:t>/s)</w:t>
            </w:r>
          </w:p>
        </w:tc>
      </w:tr>
      <w:tr w:rsidR="00B21331" w:rsidRPr="00E03795" w14:paraId="66ED77CC"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0850B811" w14:textId="77777777" w:rsidR="00B21331" w:rsidRPr="007837F4" w:rsidRDefault="00B21331">
            <w:pPr>
              <w:rPr>
                <w:lang w:eastAsia="en-AU"/>
              </w:rPr>
            </w:pPr>
            <w:r>
              <w:rPr>
                <w:lang w:eastAsia="en-AU"/>
              </w:rPr>
              <w:t>50%</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1BB21003" w14:textId="77777777" w:rsidR="00B21331" w:rsidRPr="000C07B6" w:rsidRDefault="00B21331">
            <w:pPr>
              <w:rPr>
                <w:lang w:eastAsia="en-AU"/>
              </w:rPr>
            </w:pPr>
            <w:r w:rsidRPr="000C07B6">
              <w:t>9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191D0089" w14:textId="77777777" w:rsidR="00B21331" w:rsidRPr="000C07B6" w:rsidRDefault="00B21331">
            <w:pPr>
              <w:rPr>
                <w:lang w:eastAsia="en-AU"/>
              </w:rPr>
            </w:pPr>
            <w:r w:rsidRPr="000C07B6">
              <w:t>11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08AA3927" w14:textId="77777777" w:rsidR="00B21331" w:rsidRPr="000C07B6" w:rsidRDefault="00B21331">
            <w:pPr>
              <w:rPr>
                <w:lang w:eastAsia="en-AU"/>
              </w:rPr>
            </w:pPr>
            <w:r w:rsidRPr="000C07B6">
              <w:t>200</w:t>
            </w:r>
          </w:p>
        </w:tc>
        <w:tc>
          <w:tcPr>
            <w:tcW w:w="1016" w:type="pct"/>
            <w:tcBorders>
              <w:top w:val="single" w:sz="6" w:space="0" w:color="auto"/>
              <w:left w:val="single" w:sz="6" w:space="0" w:color="auto"/>
              <w:bottom w:val="single" w:sz="6" w:space="0" w:color="auto"/>
              <w:right w:val="single" w:sz="6" w:space="0" w:color="auto"/>
            </w:tcBorders>
            <w:noWrap/>
            <w:vAlign w:val="bottom"/>
            <w:hideMark/>
          </w:tcPr>
          <w:p w14:paraId="055F352F" w14:textId="77777777" w:rsidR="00B21331" w:rsidRPr="000C07B6" w:rsidRDefault="00B21331">
            <w:pPr>
              <w:rPr>
                <w:lang w:eastAsia="en-AU"/>
              </w:rPr>
            </w:pPr>
            <w:r w:rsidRPr="000C07B6">
              <w:t>6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3087FF67" w14:textId="77777777" w:rsidR="00B21331" w:rsidRPr="000C07B6" w:rsidRDefault="00B21331">
            <w:pPr>
              <w:rPr>
                <w:lang w:eastAsia="en-AU"/>
              </w:rPr>
            </w:pPr>
            <w:r w:rsidRPr="000C07B6">
              <w:t>70</w:t>
            </w:r>
          </w:p>
        </w:tc>
        <w:tc>
          <w:tcPr>
            <w:tcW w:w="833" w:type="pct"/>
            <w:tcBorders>
              <w:top w:val="single" w:sz="6" w:space="0" w:color="auto"/>
              <w:left w:val="single" w:sz="6" w:space="0" w:color="auto"/>
              <w:bottom w:val="single" w:sz="6" w:space="0" w:color="auto"/>
              <w:right w:val="single" w:sz="4" w:space="0" w:color="auto"/>
            </w:tcBorders>
            <w:noWrap/>
            <w:vAlign w:val="bottom"/>
            <w:hideMark/>
          </w:tcPr>
          <w:p w14:paraId="6C5DD627" w14:textId="77777777" w:rsidR="00B21331" w:rsidRPr="000C07B6" w:rsidRDefault="00B21331">
            <w:pPr>
              <w:rPr>
                <w:lang w:eastAsia="en-AU"/>
              </w:rPr>
            </w:pPr>
            <w:r w:rsidRPr="000C07B6">
              <w:t>120</w:t>
            </w:r>
          </w:p>
        </w:tc>
      </w:tr>
      <w:tr w:rsidR="00B21331" w:rsidRPr="00E03795" w14:paraId="5F5EED94"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3F19C106" w14:textId="77777777" w:rsidR="00B21331" w:rsidRPr="007837F4" w:rsidRDefault="00B21331">
            <w:pPr>
              <w:rPr>
                <w:lang w:eastAsia="en-AU"/>
              </w:rPr>
            </w:pPr>
            <w:r>
              <w:rPr>
                <w:lang w:eastAsia="en-AU"/>
              </w:rPr>
              <w:t>5%</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5A0EDCF1" w14:textId="77777777" w:rsidR="00B21331" w:rsidRPr="000C07B6" w:rsidRDefault="00B21331">
            <w:pPr>
              <w:rPr>
                <w:lang w:eastAsia="en-AU"/>
              </w:rPr>
            </w:pPr>
            <w:r w:rsidRPr="000C07B6">
              <w:t>61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073EFA9F" w14:textId="77777777" w:rsidR="00B21331" w:rsidRPr="000C07B6" w:rsidRDefault="00B21331">
            <w:pPr>
              <w:rPr>
                <w:lang w:eastAsia="en-AU"/>
              </w:rPr>
            </w:pPr>
            <w:r w:rsidRPr="000C07B6">
              <w:t>70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16215CE9" w14:textId="77777777" w:rsidR="00B21331" w:rsidRPr="000C07B6" w:rsidRDefault="00B21331">
            <w:pPr>
              <w:rPr>
                <w:lang w:eastAsia="en-AU"/>
              </w:rPr>
            </w:pPr>
            <w:r w:rsidRPr="000C07B6">
              <w:t>980</w:t>
            </w:r>
          </w:p>
        </w:tc>
        <w:tc>
          <w:tcPr>
            <w:tcW w:w="1016" w:type="pct"/>
            <w:tcBorders>
              <w:top w:val="single" w:sz="6" w:space="0" w:color="auto"/>
              <w:left w:val="single" w:sz="6" w:space="0" w:color="auto"/>
              <w:bottom w:val="single" w:sz="6" w:space="0" w:color="auto"/>
              <w:right w:val="single" w:sz="6" w:space="0" w:color="auto"/>
            </w:tcBorders>
            <w:noWrap/>
            <w:vAlign w:val="top"/>
            <w:hideMark/>
          </w:tcPr>
          <w:p w14:paraId="18F6247F" w14:textId="77777777" w:rsidR="00B21331" w:rsidRPr="000C07B6" w:rsidRDefault="00B21331">
            <w:pPr>
              <w:rPr>
                <w:lang w:eastAsia="en-AU"/>
              </w:rPr>
            </w:pPr>
            <w:r w:rsidRPr="000C07B6">
              <w:t>300</w:t>
            </w:r>
          </w:p>
        </w:tc>
        <w:tc>
          <w:tcPr>
            <w:tcW w:w="655" w:type="pct"/>
            <w:tcBorders>
              <w:top w:val="single" w:sz="6" w:space="0" w:color="auto"/>
              <w:left w:val="single" w:sz="6" w:space="0" w:color="auto"/>
              <w:bottom w:val="single" w:sz="6" w:space="0" w:color="auto"/>
              <w:right w:val="single" w:sz="6" w:space="0" w:color="auto"/>
            </w:tcBorders>
            <w:noWrap/>
            <w:vAlign w:val="top"/>
            <w:hideMark/>
          </w:tcPr>
          <w:p w14:paraId="35E2EB69" w14:textId="77777777" w:rsidR="00B21331" w:rsidRPr="000C07B6" w:rsidRDefault="00B21331">
            <w:pPr>
              <w:rPr>
                <w:lang w:eastAsia="en-AU"/>
              </w:rPr>
            </w:pPr>
            <w:r w:rsidRPr="000C07B6">
              <w:t>350</w:t>
            </w:r>
          </w:p>
        </w:tc>
        <w:tc>
          <w:tcPr>
            <w:tcW w:w="833" w:type="pct"/>
            <w:tcBorders>
              <w:top w:val="single" w:sz="6" w:space="0" w:color="auto"/>
              <w:left w:val="single" w:sz="6" w:space="0" w:color="auto"/>
              <w:bottom w:val="single" w:sz="6" w:space="0" w:color="auto"/>
              <w:right w:val="single" w:sz="4" w:space="0" w:color="auto"/>
            </w:tcBorders>
            <w:noWrap/>
            <w:vAlign w:val="top"/>
            <w:hideMark/>
          </w:tcPr>
          <w:p w14:paraId="5D6DFBBA" w14:textId="77777777" w:rsidR="00B21331" w:rsidRPr="000C07B6" w:rsidRDefault="00B21331">
            <w:pPr>
              <w:rPr>
                <w:lang w:eastAsia="en-AU"/>
              </w:rPr>
            </w:pPr>
            <w:r w:rsidRPr="000C07B6">
              <w:t>470</w:t>
            </w:r>
          </w:p>
        </w:tc>
      </w:tr>
      <w:tr w:rsidR="00B21331" w:rsidRPr="00E03795" w14:paraId="18022DC1"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57CD2CE4" w14:textId="77777777" w:rsidR="00B21331" w:rsidRPr="007837F4" w:rsidRDefault="00B21331">
            <w:pPr>
              <w:rPr>
                <w:lang w:eastAsia="en-AU"/>
              </w:rPr>
            </w:pPr>
            <w:r>
              <w:rPr>
                <w:lang w:eastAsia="en-AU"/>
              </w:rPr>
              <w:t>2%</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754016C5" w14:textId="77777777" w:rsidR="00B21331" w:rsidRPr="000C07B6" w:rsidRDefault="00B21331">
            <w:pPr>
              <w:rPr>
                <w:lang w:eastAsia="en-AU"/>
              </w:rPr>
            </w:pPr>
            <w:r w:rsidRPr="000C07B6">
              <w:t>93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36B66BA5" w14:textId="77777777" w:rsidR="00B21331" w:rsidRPr="000C07B6" w:rsidRDefault="00B21331">
            <w:pPr>
              <w:rPr>
                <w:lang w:eastAsia="en-AU"/>
              </w:rPr>
            </w:pPr>
            <w:r w:rsidRPr="000C07B6">
              <w:t>105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0F4C57F6" w14:textId="77777777" w:rsidR="00B21331" w:rsidRPr="000C07B6" w:rsidRDefault="00B21331">
            <w:pPr>
              <w:rPr>
                <w:lang w:eastAsia="en-AU"/>
              </w:rPr>
            </w:pPr>
            <w:r w:rsidRPr="000C07B6">
              <w:t>1400</w:t>
            </w:r>
          </w:p>
        </w:tc>
        <w:tc>
          <w:tcPr>
            <w:tcW w:w="1016" w:type="pct"/>
            <w:tcBorders>
              <w:top w:val="single" w:sz="6" w:space="0" w:color="auto"/>
              <w:left w:val="single" w:sz="6" w:space="0" w:color="auto"/>
              <w:bottom w:val="single" w:sz="6" w:space="0" w:color="auto"/>
              <w:right w:val="single" w:sz="6" w:space="0" w:color="auto"/>
            </w:tcBorders>
            <w:noWrap/>
            <w:vAlign w:val="bottom"/>
            <w:hideMark/>
          </w:tcPr>
          <w:p w14:paraId="7ED722A0" w14:textId="77777777" w:rsidR="00B21331" w:rsidRPr="000C07B6" w:rsidRDefault="00B21331">
            <w:pPr>
              <w:rPr>
                <w:lang w:eastAsia="en-AU"/>
              </w:rPr>
            </w:pPr>
            <w:r w:rsidRPr="000C07B6">
              <w:t>45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1E583F0D" w14:textId="77777777" w:rsidR="00B21331" w:rsidRPr="000C07B6" w:rsidRDefault="00B21331">
            <w:pPr>
              <w:rPr>
                <w:lang w:eastAsia="en-AU"/>
              </w:rPr>
            </w:pPr>
            <w:r w:rsidRPr="000C07B6">
              <w:t>510</w:t>
            </w:r>
          </w:p>
        </w:tc>
        <w:tc>
          <w:tcPr>
            <w:tcW w:w="833" w:type="pct"/>
            <w:tcBorders>
              <w:top w:val="single" w:sz="6" w:space="0" w:color="auto"/>
              <w:left w:val="single" w:sz="6" w:space="0" w:color="auto"/>
              <w:bottom w:val="single" w:sz="6" w:space="0" w:color="auto"/>
              <w:right w:val="single" w:sz="4" w:space="0" w:color="auto"/>
            </w:tcBorders>
            <w:noWrap/>
            <w:vAlign w:val="bottom"/>
            <w:hideMark/>
          </w:tcPr>
          <w:p w14:paraId="3A7790FE" w14:textId="77777777" w:rsidR="00B21331" w:rsidRPr="000C07B6" w:rsidRDefault="00B21331">
            <w:pPr>
              <w:rPr>
                <w:lang w:eastAsia="en-AU"/>
              </w:rPr>
            </w:pPr>
            <w:r w:rsidRPr="000C07B6">
              <w:t>670</w:t>
            </w:r>
          </w:p>
        </w:tc>
      </w:tr>
      <w:tr w:rsidR="00B21331" w:rsidRPr="00E03795" w14:paraId="6BAEAC05"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26A1F18C" w14:textId="77777777" w:rsidR="00B21331" w:rsidRPr="007837F4" w:rsidRDefault="00B21331">
            <w:pPr>
              <w:rPr>
                <w:lang w:eastAsia="en-AU"/>
              </w:rPr>
            </w:pPr>
            <w:r>
              <w:rPr>
                <w:lang w:eastAsia="en-AU"/>
              </w:rPr>
              <w:t>1%</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2DBC56AF" w14:textId="77777777" w:rsidR="00B21331" w:rsidRPr="000C07B6" w:rsidRDefault="00B21331">
            <w:pPr>
              <w:rPr>
                <w:lang w:eastAsia="en-AU"/>
              </w:rPr>
            </w:pPr>
            <w:r w:rsidRPr="000C07B6">
              <w:t>121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2D5654B6" w14:textId="77777777" w:rsidR="00B21331" w:rsidRPr="000C07B6" w:rsidRDefault="00B21331">
            <w:pPr>
              <w:rPr>
                <w:lang w:eastAsia="en-AU"/>
              </w:rPr>
            </w:pPr>
            <w:r w:rsidRPr="000C07B6">
              <w:t>135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63FC9B7D" w14:textId="77777777" w:rsidR="00B21331" w:rsidRPr="000C07B6" w:rsidRDefault="00B21331">
            <w:pPr>
              <w:rPr>
                <w:lang w:eastAsia="en-AU"/>
              </w:rPr>
            </w:pPr>
            <w:r w:rsidRPr="000C07B6">
              <w:t>1760</w:t>
            </w:r>
          </w:p>
        </w:tc>
        <w:tc>
          <w:tcPr>
            <w:tcW w:w="1016" w:type="pct"/>
            <w:tcBorders>
              <w:top w:val="single" w:sz="6" w:space="0" w:color="auto"/>
              <w:left w:val="single" w:sz="6" w:space="0" w:color="auto"/>
              <w:bottom w:val="single" w:sz="6" w:space="0" w:color="auto"/>
              <w:right w:val="single" w:sz="6" w:space="0" w:color="auto"/>
            </w:tcBorders>
            <w:noWrap/>
            <w:vAlign w:val="bottom"/>
            <w:hideMark/>
          </w:tcPr>
          <w:p w14:paraId="6CE5EE4A" w14:textId="77777777" w:rsidR="00B21331" w:rsidRPr="000C07B6" w:rsidRDefault="00B21331">
            <w:pPr>
              <w:rPr>
                <w:lang w:eastAsia="en-AU"/>
              </w:rPr>
            </w:pPr>
            <w:r w:rsidRPr="000C07B6">
              <w:t>58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4BF36B97" w14:textId="77777777" w:rsidR="00B21331" w:rsidRPr="000C07B6" w:rsidRDefault="00B21331">
            <w:pPr>
              <w:rPr>
                <w:lang w:eastAsia="en-AU"/>
              </w:rPr>
            </w:pPr>
            <w:r w:rsidRPr="000C07B6">
              <w:t>640</w:t>
            </w:r>
          </w:p>
        </w:tc>
        <w:tc>
          <w:tcPr>
            <w:tcW w:w="833" w:type="pct"/>
            <w:tcBorders>
              <w:top w:val="single" w:sz="6" w:space="0" w:color="auto"/>
              <w:left w:val="single" w:sz="6" w:space="0" w:color="auto"/>
              <w:bottom w:val="single" w:sz="6" w:space="0" w:color="auto"/>
              <w:right w:val="single" w:sz="4" w:space="0" w:color="auto"/>
            </w:tcBorders>
            <w:noWrap/>
            <w:vAlign w:val="bottom"/>
            <w:hideMark/>
          </w:tcPr>
          <w:p w14:paraId="54737079" w14:textId="77777777" w:rsidR="00B21331" w:rsidRPr="000C07B6" w:rsidRDefault="00B21331">
            <w:pPr>
              <w:rPr>
                <w:lang w:eastAsia="en-AU"/>
              </w:rPr>
            </w:pPr>
            <w:r w:rsidRPr="000C07B6">
              <w:t>830</w:t>
            </w:r>
          </w:p>
        </w:tc>
      </w:tr>
      <w:tr w:rsidR="00B21331" w:rsidRPr="00E03795" w14:paraId="39F06145"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270A2265" w14:textId="77777777" w:rsidR="00B21331" w:rsidRPr="007837F4" w:rsidRDefault="00B21331">
            <w:pPr>
              <w:rPr>
                <w:lang w:eastAsia="en-AU"/>
              </w:rPr>
            </w:pPr>
            <w:r w:rsidRPr="004C1552">
              <w:rPr>
                <w:lang w:eastAsia="en-AU"/>
              </w:rPr>
              <w:t>0.5</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4AD649CB" w14:textId="77777777" w:rsidR="00B21331" w:rsidRPr="000C07B6" w:rsidRDefault="00B21331">
            <w:pPr>
              <w:rPr>
                <w:lang w:eastAsia="en-AU"/>
              </w:rPr>
            </w:pPr>
            <w:r w:rsidRPr="000C07B6">
              <w:t>145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19D9C711" w14:textId="77777777" w:rsidR="00B21331" w:rsidRPr="000C07B6" w:rsidRDefault="00B21331">
            <w:pPr>
              <w:rPr>
                <w:lang w:eastAsia="en-AU"/>
              </w:rPr>
            </w:pPr>
            <w:r w:rsidRPr="000C07B6">
              <w:t>164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52B6943E" w14:textId="77777777" w:rsidR="00B21331" w:rsidRPr="000C07B6" w:rsidRDefault="00B21331">
            <w:pPr>
              <w:rPr>
                <w:lang w:eastAsia="en-AU"/>
              </w:rPr>
            </w:pPr>
            <w:r w:rsidRPr="000C07B6">
              <w:t>2180</w:t>
            </w:r>
          </w:p>
        </w:tc>
        <w:tc>
          <w:tcPr>
            <w:tcW w:w="1016" w:type="pct"/>
            <w:tcBorders>
              <w:top w:val="single" w:sz="6" w:space="0" w:color="auto"/>
              <w:left w:val="single" w:sz="6" w:space="0" w:color="auto"/>
              <w:bottom w:val="single" w:sz="6" w:space="0" w:color="auto"/>
              <w:right w:val="single" w:sz="6" w:space="0" w:color="auto"/>
            </w:tcBorders>
            <w:noWrap/>
            <w:vAlign w:val="bottom"/>
            <w:hideMark/>
          </w:tcPr>
          <w:p w14:paraId="4161E9C9" w14:textId="77777777" w:rsidR="00B21331" w:rsidRPr="000C07B6" w:rsidRDefault="00B21331">
            <w:pPr>
              <w:rPr>
                <w:lang w:eastAsia="en-AU"/>
              </w:rPr>
            </w:pPr>
            <w:r w:rsidRPr="000C07B6">
              <w:t>66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6452A6FF" w14:textId="77777777" w:rsidR="00B21331" w:rsidRPr="000C07B6" w:rsidRDefault="00B21331">
            <w:pPr>
              <w:rPr>
                <w:lang w:eastAsia="en-AU"/>
              </w:rPr>
            </w:pPr>
            <w:r w:rsidRPr="000C07B6">
              <w:t>740</w:t>
            </w:r>
          </w:p>
        </w:tc>
        <w:tc>
          <w:tcPr>
            <w:tcW w:w="833" w:type="pct"/>
            <w:tcBorders>
              <w:top w:val="single" w:sz="6" w:space="0" w:color="auto"/>
              <w:left w:val="single" w:sz="6" w:space="0" w:color="auto"/>
              <w:bottom w:val="single" w:sz="6" w:space="0" w:color="auto"/>
              <w:right w:val="single" w:sz="4" w:space="0" w:color="auto"/>
            </w:tcBorders>
            <w:noWrap/>
            <w:vAlign w:val="bottom"/>
            <w:hideMark/>
          </w:tcPr>
          <w:p w14:paraId="51DD82D1" w14:textId="77777777" w:rsidR="00B21331" w:rsidRPr="000C07B6" w:rsidRDefault="00B21331">
            <w:pPr>
              <w:rPr>
                <w:lang w:eastAsia="en-AU"/>
              </w:rPr>
            </w:pPr>
            <w:r w:rsidRPr="000C07B6">
              <w:t>940</w:t>
            </w:r>
          </w:p>
        </w:tc>
      </w:tr>
      <w:tr w:rsidR="00B21331" w:rsidRPr="00E03795" w14:paraId="1B765FD3" w14:textId="77777777">
        <w:trPr>
          <w:trHeight w:val="300"/>
        </w:trPr>
        <w:tc>
          <w:tcPr>
            <w:tcW w:w="484" w:type="pct"/>
            <w:tcBorders>
              <w:top w:val="single" w:sz="6" w:space="0" w:color="auto"/>
              <w:left w:val="single" w:sz="4" w:space="0" w:color="auto"/>
              <w:bottom w:val="single" w:sz="6" w:space="0" w:color="auto"/>
              <w:right w:val="single" w:sz="6" w:space="0" w:color="auto"/>
            </w:tcBorders>
            <w:noWrap/>
            <w:hideMark/>
          </w:tcPr>
          <w:p w14:paraId="55D069A2" w14:textId="77777777" w:rsidR="00B21331" w:rsidRPr="007837F4" w:rsidRDefault="00B21331">
            <w:pPr>
              <w:rPr>
                <w:lang w:eastAsia="en-AU"/>
              </w:rPr>
            </w:pPr>
            <w:r w:rsidRPr="004C1552">
              <w:rPr>
                <w:lang w:eastAsia="en-AU"/>
              </w:rPr>
              <w:t>0.2</w:t>
            </w:r>
          </w:p>
        </w:tc>
        <w:tc>
          <w:tcPr>
            <w:tcW w:w="820" w:type="pct"/>
            <w:tcBorders>
              <w:top w:val="single" w:sz="6" w:space="0" w:color="auto"/>
              <w:left w:val="single" w:sz="6" w:space="0" w:color="auto"/>
              <w:bottom w:val="single" w:sz="6" w:space="0" w:color="auto"/>
              <w:right w:val="single" w:sz="6" w:space="0" w:color="auto"/>
            </w:tcBorders>
            <w:noWrap/>
            <w:vAlign w:val="bottom"/>
            <w:hideMark/>
          </w:tcPr>
          <w:p w14:paraId="37715653" w14:textId="77777777" w:rsidR="00B21331" w:rsidRPr="000C07B6" w:rsidRDefault="00B21331">
            <w:pPr>
              <w:rPr>
                <w:lang w:eastAsia="en-AU"/>
              </w:rPr>
            </w:pPr>
            <w:r w:rsidRPr="000C07B6">
              <w:t>202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12098C44" w14:textId="77777777" w:rsidR="00B21331" w:rsidRPr="000C07B6" w:rsidRDefault="00B21331">
            <w:pPr>
              <w:rPr>
                <w:lang w:eastAsia="en-AU"/>
              </w:rPr>
            </w:pPr>
            <w:r w:rsidRPr="000C07B6">
              <w:t>2250</w:t>
            </w:r>
          </w:p>
        </w:tc>
        <w:tc>
          <w:tcPr>
            <w:tcW w:w="537" w:type="pct"/>
            <w:tcBorders>
              <w:top w:val="single" w:sz="6" w:space="0" w:color="auto"/>
              <w:left w:val="single" w:sz="6" w:space="0" w:color="auto"/>
              <w:bottom w:val="single" w:sz="6" w:space="0" w:color="auto"/>
              <w:right w:val="single" w:sz="6" w:space="0" w:color="auto"/>
            </w:tcBorders>
            <w:noWrap/>
            <w:vAlign w:val="bottom"/>
            <w:hideMark/>
          </w:tcPr>
          <w:p w14:paraId="1356C594" w14:textId="77777777" w:rsidR="00B21331" w:rsidRPr="000C07B6" w:rsidRDefault="00B21331">
            <w:pPr>
              <w:rPr>
                <w:lang w:eastAsia="en-AU"/>
              </w:rPr>
            </w:pPr>
            <w:r w:rsidRPr="000C07B6">
              <w:t>2940</w:t>
            </w:r>
          </w:p>
        </w:tc>
        <w:tc>
          <w:tcPr>
            <w:tcW w:w="1016" w:type="pct"/>
            <w:tcBorders>
              <w:top w:val="single" w:sz="6" w:space="0" w:color="auto"/>
              <w:left w:val="single" w:sz="6" w:space="0" w:color="auto"/>
              <w:bottom w:val="single" w:sz="6" w:space="0" w:color="auto"/>
              <w:right w:val="single" w:sz="6" w:space="0" w:color="auto"/>
            </w:tcBorders>
            <w:noWrap/>
            <w:vAlign w:val="bottom"/>
            <w:hideMark/>
          </w:tcPr>
          <w:p w14:paraId="02E66D13" w14:textId="77777777" w:rsidR="00B21331" w:rsidRPr="000C07B6" w:rsidRDefault="00B21331">
            <w:pPr>
              <w:rPr>
                <w:lang w:eastAsia="en-AU"/>
              </w:rPr>
            </w:pPr>
            <w:r w:rsidRPr="000C07B6">
              <w:t>860</w:t>
            </w:r>
          </w:p>
        </w:tc>
        <w:tc>
          <w:tcPr>
            <w:tcW w:w="655" w:type="pct"/>
            <w:tcBorders>
              <w:top w:val="single" w:sz="6" w:space="0" w:color="auto"/>
              <w:left w:val="single" w:sz="6" w:space="0" w:color="auto"/>
              <w:bottom w:val="single" w:sz="6" w:space="0" w:color="auto"/>
              <w:right w:val="single" w:sz="6" w:space="0" w:color="auto"/>
            </w:tcBorders>
            <w:noWrap/>
            <w:vAlign w:val="bottom"/>
            <w:hideMark/>
          </w:tcPr>
          <w:p w14:paraId="5CF32F1E" w14:textId="77777777" w:rsidR="00B21331" w:rsidRPr="000C07B6" w:rsidRDefault="00B21331">
            <w:pPr>
              <w:rPr>
                <w:lang w:eastAsia="en-AU"/>
              </w:rPr>
            </w:pPr>
            <w:r w:rsidRPr="000C07B6">
              <w:t>950</w:t>
            </w:r>
          </w:p>
        </w:tc>
        <w:tc>
          <w:tcPr>
            <w:tcW w:w="833" w:type="pct"/>
            <w:tcBorders>
              <w:top w:val="single" w:sz="6" w:space="0" w:color="auto"/>
              <w:left w:val="single" w:sz="6" w:space="0" w:color="auto"/>
              <w:bottom w:val="single" w:sz="6" w:space="0" w:color="auto"/>
              <w:right w:val="single" w:sz="4" w:space="0" w:color="auto"/>
            </w:tcBorders>
            <w:noWrap/>
            <w:vAlign w:val="bottom"/>
            <w:hideMark/>
          </w:tcPr>
          <w:p w14:paraId="78637B19" w14:textId="77777777" w:rsidR="00B21331" w:rsidRPr="000C07B6" w:rsidRDefault="00B21331">
            <w:pPr>
              <w:rPr>
                <w:lang w:eastAsia="en-AU"/>
              </w:rPr>
            </w:pPr>
            <w:r w:rsidRPr="000C07B6">
              <w:t>1200</w:t>
            </w:r>
          </w:p>
        </w:tc>
      </w:tr>
      <w:tr w:rsidR="00B21331" w:rsidRPr="00E03795" w14:paraId="75513D16" w14:textId="77777777">
        <w:trPr>
          <w:trHeight w:val="300"/>
        </w:trPr>
        <w:tc>
          <w:tcPr>
            <w:tcW w:w="484" w:type="pct"/>
            <w:tcBorders>
              <w:top w:val="single" w:sz="6" w:space="0" w:color="auto"/>
              <w:left w:val="single" w:sz="4" w:space="0" w:color="auto"/>
              <w:bottom w:val="single" w:sz="4" w:space="0" w:color="auto"/>
              <w:right w:val="single" w:sz="6" w:space="0" w:color="auto"/>
            </w:tcBorders>
            <w:noWrap/>
            <w:hideMark/>
          </w:tcPr>
          <w:p w14:paraId="2746F14E" w14:textId="77777777" w:rsidR="00B21331" w:rsidRPr="007837F4" w:rsidRDefault="00B21331">
            <w:pPr>
              <w:rPr>
                <w:lang w:eastAsia="en-AU"/>
              </w:rPr>
            </w:pPr>
            <w:r w:rsidRPr="004C1552">
              <w:rPr>
                <w:lang w:eastAsia="en-AU"/>
              </w:rPr>
              <w:t>0.05</w:t>
            </w:r>
          </w:p>
        </w:tc>
        <w:tc>
          <w:tcPr>
            <w:tcW w:w="820" w:type="pct"/>
            <w:tcBorders>
              <w:top w:val="single" w:sz="6" w:space="0" w:color="auto"/>
              <w:left w:val="single" w:sz="6" w:space="0" w:color="auto"/>
              <w:bottom w:val="single" w:sz="4" w:space="0" w:color="auto"/>
              <w:right w:val="single" w:sz="6" w:space="0" w:color="auto"/>
            </w:tcBorders>
            <w:noWrap/>
            <w:vAlign w:val="bottom"/>
            <w:hideMark/>
          </w:tcPr>
          <w:p w14:paraId="67A3F408" w14:textId="77777777" w:rsidR="00B21331" w:rsidRPr="000C07B6" w:rsidRDefault="00B21331">
            <w:pPr>
              <w:rPr>
                <w:lang w:eastAsia="en-AU"/>
              </w:rPr>
            </w:pPr>
            <w:r w:rsidRPr="000C07B6">
              <w:t>3080</w:t>
            </w:r>
          </w:p>
        </w:tc>
        <w:tc>
          <w:tcPr>
            <w:tcW w:w="655" w:type="pct"/>
            <w:tcBorders>
              <w:top w:val="single" w:sz="6" w:space="0" w:color="auto"/>
              <w:left w:val="single" w:sz="6" w:space="0" w:color="auto"/>
              <w:bottom w:val="single" w:sz="4" w:space="0" w:color="auto"/>
              <w:right w:val="single" w:sz="6" w:space="0" w:color="auto"/>
            </w:tcBorders>
            <w:noWrap/>
            <w:vAlign w:val="bottom"/>
            <w:hideMark/>
          </w:tcPr>
          <w:p w14:paraId="17D5C7AD" w14:textId="77777777" w:rsidR="00B21331" w:rsidRPr="000C07B6" w:rsidRDefault="00B21331">
            <w:pPr>
              <w:rPr>
                <w:lang w:eastAsia="en-AU"/>
              </w:rPr>
            </w:pPr>
            <w:r w:rsidRPr="000C07B6">
              <w:t>3420</w:t>
            </w:r>
          </w:p>
        </w:tc>
        <w:tc>
          <w:tcPr>
            <w:tcW w:w="537" w:type="pct"/>
            <w:tcBorders>
              <w:top w:val="single" w:sz="6" w:space="0" w:color="auto"/>
              <w:left w:val="single" w:sz="6" w:space="0" w:color="auto"/>
              <w:bottom w:val="single" w:sz="4" w:space="0" w:color="auto"/>
              <w:right w:val="single" w:sz="6" w:space="0" w:color="auto"/>
            </w:tcBorders>
            <w:noWrap/>
            <w:vAlign w:val="bottom"/>
            <w:hideMark/>
          </w:tcPr>
          <w:p w14:paraId="7F59F97B" w14:textId="77777777" w:rsidR="00B21331" w:rsidRPr="000C07B6" w:rsidRDefault="00B21331">
            <w:pPr>
              <w:rPr>
                <w:lang w:eastAsia="en-AU"/>
              </w:rPr>
            </w:pPr>
            <w:r w:rsidRPr="000C07B6">
              <w:t>4360</w:t>
            </w:r>
          </w:p>
        </w:tc>
        <w:tc>
          <w:tcPr>
            <w:tcW w:w="1016" w:type="pct"/>
            <w:tcBorders>
              <w:top w:val="single" w:sz="6" w:space="0" w:color="auto"/>
              <w:left w:val="single" w:sz="6" w:space="0" w:color="auto"/>
              <w:bottom w:val="single" w:sz="4" w:space="0" w:color="auto"/>
              <w:right w:val="single" w:sz="6" w:space="0" w:color="auto"/>
            </w:tcBorders>
            <w:noWrap/>
            <w:vAlign w:val="bottom"/>
            <w:hideMark/>
          </w:tcPr>
          <w:p w14:paraId="39C4E862" w14:textId="77777777" w:rsidR="00B21331" w:rsidRPr="000C07B6" w:rsidRDefault="00B21331">
            <w:pPr>
              <w:rPr>
                <w:lang w:eastAsia="en-AU"/>
              </w:rPr>
            </w:pPr>
            <w:r w:rsidRPr="000C07B6">
              <w:t>1260</w:t>
            </w:r>
          </w:p>
        </w:tc>
        <w:tc>
          <w:tcPr>
            <w:tcW w:w="655" w:type="pct"/>
            <w:tcBorders>
              <w:top w:val="single" w:sz="6" w:space="0" w:color="auto"/>
              <w:left w:val="single" w:sz="6" w:space="0" w:color="auto"/>
              <w:bottom w:val="single" w:sz="4" w:space="0" w:color="auto"/>
              <w:right w:val="single" w:sz="6" w:space="0" w:color="auto"/>
            </w:tcBorders>
            <w:noWrap/>
            <w:vAlign w:val="bottom"/>
            <w:hideMark/>
          </w:tcPr>
          <w:p w14:paraId="5213C574" w14:textId="77777777" w:rsidR="00B21331" w:rsidRPr="000C07B6" w:rsidRDefault="00B21331">
            <w:pPr>
              <w:rPr>
                <w:lang w:eastAsia="en-AU"/>
              </w:rPr>
            </w:pPr>
            <w:r w:rsidRPr="000C07B6">
              <w:t>1380</w:t>
            </w:r>
          </w:p>
        </w:tc>
        <w:tc>
          <w:tcPr>
            <w:tcW w:w="833" w:type="pct"/>
            <w:tcBorders>
              <w:top w:val="single" w:sz="6" w:space="0" w:color="auto"/>
              <w:left w:val="single" w:sz="6" w:space="0" w:color="auto"/>
              <w:bottom w:val="single" w:sz="4" w:space="0" w:color="auto"/>
              <w:right w:val="single" w:sz="4" w:space="0" w:color="auto"/>
            </w:tcBorders>
            <w:noWrap/>
            <w:vAlign w:val="bottom"/>
            <w:hideMark/>
          </w:tcPr>
          <w:p w14:paraId="5B8AC26A" w14:textId="77777777" w:rsidR="00B21331" w:rsidRPr="000C07B6" w:rsidRDefault="00B21331">
            <w:pPr>
              <w:rPr>
                <w:lang w:eastAsia="en-AU"/>
              </w:rPr>
            </w:pPr>
            <w:r w:rsidRPr="000C07B6">
              <w:t>1720</w:t>
            </w:r>
          </w:p>
        </w:tc>
      </w:tr>
    </w:tbl>
    <w:p w14:paraId="48A17A5D" w14:textId="77777777" w:rsidR="00B21331" w:rsidRPr="00C01706" w:rsidRDefault="00B21331" w:rsidP="00B21331"/>
    <w:p w14:paraId="75E027E9" w14:textId="77777777" w:rsidR="00B21331" w:rsidRDefault="00B21331" w:rsidP="00B21331">
      <w:pPr>
        <w:jc w:val="center"/>
      </w:pPr>
      <w:r>
        <w:rPr>
          <w:noProof/>
        </w:rPr>
        <w:drawing>
          <wp:inline distT="0" distB="0" distL="0" distR="0" wp14:anchorId="44348192" wp14:editId="2D5B8A9E">
            <wp:extent cx="5730488" cy="7517129"/>
            <wp:effectExtent l="0" t="0" r="3810" b="8255"/>
            <wp:docPr id="682542286" name="Picture 682542286"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9778" name="Picture 1435789778" descr="A map of a river&#10;&#10;AI-generated content may be incorrect."/>
                    <pic:cNvPicPr/>
                  </pic:nvPicPr>
                  <pic:blipFill>
                    <a:blip r:embed="rId127">
                      <a:extLst>
                        <a:ext uri="{28A0092B-C50C-407E-A947-70E740481C1C}">
                          <a14:useLocalDpi xmlns:a14="http://schemas.microsoft.com/office/drawing/2010/main" val="0"/>
                        </a:ext>
                      </a:extLst>
                    </a:blip>
                    <a:stretch>
                      <a:fillRect/>
                    </a:stretch>
                  </pic:blipFill>
                  <pic:spPr>
                    <a:xfrm>
                      <a:off x="0" y="0"/>
                      <a:ext cx="5730488" cy="7517129"/>
                    </a:xfrm>
                    <a:prstGeom prst="rect">
                      <a:avLst/>
                    </a:prstGeom>
                  </pic:spPr>
                </pic:pic>
              </a:graphicData>
            </a:graphic>
          </wp:inline>
        </w:drawing>
      </w:r>
    </w:p>
    <w:p w14:paraId="38880307" w14:textId="0B48AD86" w:rsidR="00D15050" w:rsidRDefault="00B21331" w:rsidP="00D94753">
      <w:pPr>
        <w:pStyle w:val="Caption"/>
      </w:pPr>
      <w:bookmarkStart w:id="436" w:name="_Toc210125559"/>
      <w:bookmarkStart w:id="437" w:name="_Toc19698696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0</w:t>
      </w:r>
      <w:r w:rsidR="00946086">
        <w:fldChar w:fldCharType="end"/>
      </w:r>
      <w:r w:rsidR="00050C52">
        <w:t>:</w:t>
      </w:r>
      <w:r>
        <w:t xml:space="preserve"> Overview of Latrobe &amp; Morwell River Catchment for Event Based Hydrologic Modelling </w:t>
      </w:r>
      <w:r w:rsidR="00D94753">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D94753">
        <w:fldChar w:fldCharType="separate"/>
      </w:r>
      <w:r w:rsidR="00D94753">
        <w:rPr>
          <w:noProof/>
        </w:rPr>
        <w:t>(Alluvium 2025)</w:t>
      </w:r>
      <w:bookmarkEnd w:id="436"/>
      <w:r w:rsidR="00D94753">
        <w:fldChar w:fldCharType="end"/>
      </w:r>
    </w:p>
    <w:p w14:paraId="62192A55" w14:textId="261A3E36" w:rsidR="00D15050" w:rsidRDefault="00EF22B8">
      <w:pPr>
        <w:spacing w:after="0" w:line="240" w:lineRule="auto"/>
      </w:pPr>
      <w:bookmarkStart w:id="438" w:name="_Ref197103887"/>
      <w:bookmarkEnd w:id="437"/>
      <w:r>
        <w:br w:type="page"/>
      </w:r>
    </w:p>
    <w:p w14:paraId="1AEBE6B9" w14:textId="0B8AACF0" w:rsidR="00B21331" w:rsidRDefault="00B21331" w:rsidP="00D15050">
      <w:pPr>
        <w:pStyle w:val="Sub-HeadingNot-Numbered"/>
      </w:pPr>
      <w:r>
        <w:t>Regional Hydraulic Assessment</w:t>
      </w:r>
      <w:bookmarkEnd w:id="438"/>
    </w:p>
    <w:p w14:paraId="66FF089E" w14:textId="6A0CD1DB" w:rsidR="00B21331" w:rsidRDefault="00B21331" w:rsidP="00B21331">
      <w:r>
        <w:t xml:space="preserve">Regional hydraulic modelling has been undertaken to investigate and analyse the current flow regime and the proposed design scenario and the complex flow connections into the pits from the Morwell River, flows between the pits, and outflows from the pits. Analysis of these flow behaviours and hydraulic stream parameters (depth, elevation, shear stress and velocities) have been undertaken and used to assess the </w:t>
      </w:r>
      <w:r w:rsidR="00D80446">
        <w:t>‘</w:t>
      </w:r>
      <w:r w:rsidRPr="00D80446">
        <w:rPr>
          <w:rFonts w:eastAsiaTheme="majorEastAsia"/>
        </w:rPr>
        <w:t>Partially</w:t>
      </w:r>
      <w:r w:rsidRPr="00D80446">
        <w:t xml:space="preserve"> Connected Morwell River</w:t>
      </w:r>
      <w:r>
        <w:t xml:space="preserve"> </w:t>
      </w:r>
      <w:r w:rsidRPr="00D80446">
        <w:t>Option</w:t>
      </w:r>
      <w:r w:rsidR="00D80446">
        <w:t>’</w:t>
      </w:r>
      <w:r>
        <w:t xml:space="preserve"> against the key hydrologic, geomorphic and ecological function design principles defined in Section </w:t>
      </w:r>
      <w:r w:rsidR="007B1F38">
        <w:fldChar w:fldCharType="begin"/>
      </w:r>
      <w:r w:rsidR="007B1F38">
        <w:instrText xml:space="preserve"> REF _Ref197339914 \r \h </w:instrText>
      </w:r>
      <w:r w:rsidR="007B1F38">
        <w:fldChar w:fldCharType="separate"/>
      </w:r>
      <w:r w:rsidR="00D35BC0">
        <w:t>8.6.2.1</w:t>
      </w:r>
      <w:r w:rsidR="007B1F38">
        <w:fldChar w:fldCharType="end"/>
      </w:r>
      <w:r>
        <w:t xml:space="preserve">. </w:t>
      </w:r>
    </w:p>
    <w:p w14:paraId="60FA8531" w14:textId="77777777" w:rsidR="00B21331" w:rsidRDefault="00B21331" w:rsidP="00B21331">
      <w:pPr>
        <w:pStyle w:val="Sub-HeadingNot-Numbered"/>
      </w:pPr>
      <w:r>
        <w:t>Model development</w:t>
      </w:r>
    </w:p>
    <w:p w14:paraId="05D482F2" w14:textId="089CE9B6" w:rsidR="00B21331" w:rsidRDefault="00B21331" w:rsidP="00B21331">
      <w:pPr>
        <w:rPr>
          <w:b/>
          <w:bCs/>
        </w:rPr>
      </w:pPr>
      <w:r w:rsidRPr="00A676F8">
        <w:t xml:space="preserve">The </w:t>
      </w:r>
      <w:r w:rsidR="004C63E0" w:rsidRPr="00E41D78">
        <w:t>Two</w:t>
      </w:r>
      <w:r w:rsidR="004C63E0">
        <w:t>-Dimensional</w:t>
      </w:r>
      <w:r w:rsidR="00E41D78" w:rsidRPr="00E41D78">
        <w:t xml:space="preserve"> Unsteady Flow</w:t>
      </w:r>
      <w:r w:rsidR="00CF050A">
        <w:t xml:space="preserve"> </w:t>
      </w:r>
      <w:r w:rsidR="00CF050A" w:rsidRPr="00CF050A">
        <w:t>(</w:t>
      </w:r>
      <w:r w:rsidRPr="00CF050A">
        <w:t>TUFLOW</w:t>
      </w:r>
      <w:r w:rsidR="00CF050A" w:rsidRPr="00CF050A">
        <w:t>)</w:t>
      </w:r>
      <w:r w:rsidRPr="00A676F8">
        <w:t xml:space="preserve"> model encompasses the area extending 15</w:t>
      </w:r>
      <w:r w:rsidR="00815E29">
        <w:t xml:space="preserve"> </w:t>
      </w:r>
      <w:r w:rsidRPr="00A676F8">
        <w:t xml:space="preserve">km along the Morwell River </w:t>
      </w:r>
      <w:r>
        <w:t xml:space="preserve">and Morwell River Diversion (MRD) </w:t>
      </w:r>
      <w:r w:rsidRPr="00A676F8">
        <w:t>upstream of the Morwell and Latrobe Confluence, and 8</w:t>
      </w:r>
      <w:r w:rsidR="00815E29">
        <w:t xml:space="preserve"> </w:t>
      </w:r>
      <w:r w:rsidRPr="00A676F8">
        <w:t>km of the Latrobe River. The model terminates approximately 6</w:t>
      </w:r>
      <w:r w:rsidR="00815E29">
        <w:t xml:space="preserve"> </w:t>
      </w:r>
      <w:r w:rsidRPr="00A676F8">
        <w:t>km downstream of the confluence</w:t>
      </w:r>
      <w:r>
        <w:t xml:space="preserve"> with the Morwell River</w:t>
      </w:r>
      <w:r w:rsidRPr="00A676F8">
        <w:t>. An 8-metre grid size was chosen for the model, striking a balance between computational efficiency and capturing the necessary detail of the Morwell and Latrobe River</w:t>
      </w:r>
      <w:r>
        <w:t>.</w:t>
      </w:r>
    </w:p>
    <w:p w14:paraId="2DCAF902" w14:textId="77777777" w:rsidR="00BE082B" w:rsidRDefault="00BE082B">
      <w:pPr>
        <w:spacing w:after="0" w:line="240" w:lineRule="auto"/>
        <w:rPr>
          <w:rFonts w:eastAsia="MuseoSansRounded-300" w:cs="MuseoSansRounded-300"/>
          <w:b/>
          <w:bCs/>
          <w:sz w:val="20"/>
          <w:szCs w:val="22"/>
        </w:rPr>
      </w:pPr>
      <w:r>
        <w:br w:type="page"/>
      </w:r>
    </w:p>
    <w:p w14:paraId="44B01EBC" w14:textId="047C40B4" w:rsidR="00B21331" w:rsidRDefault="00B21331" w:rsidP="00B21331">
      <w:pPr>
        <w:pStyle w:val="Sub-HeadingNot-Numbered"/>
      </w:pPr>
      <w:r w:rsidRPr="00F26F6A">
        <w:t xml:space="preserve">Model </w:t>
      </w:r>
      <w:r>
        <w:t>summary</w:t>
      </w:r>
    </w:p>
    <w:p w14:paraId="3397DB34" w14:textId="2DF05C29" w:rsidR="00B21331" w:rsidRDefault="00B21331" w:rsidP="00B21331">
      <w:pPr>
        <w:pStyle w:val="Caption"/>
      </w:pPr>
      <w:bookmarkStart w:id="439" w:name="_Toc196987047"/>
      <w:bookmarkStart w:id="440" w:name="_Toc210126978"/>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5</w:t>
      </w:r>
      <w:r w:rsidR="00971AAD">
        <w:fldChar w:fldCharType="end"/>
      </w:r>
      <w:r w:rsidR="00050C52">
        <w:t>:</w:t>
      </w:r>
      <w:r>
        <w:t xml:space="preserve"> </w:t>
      </w:r>
      <w:r w:rsidRPr="009866D3">
        <w:t xml:space="preserve">Summary of </w:t>
      </w:r>
      <w:r>
        <w:t>hydraulic model modifications</w:t>
      </w:r>
      <w:bookmarkEnd w:id="439"/>
      <w:bookmarkEnd w:id="440"/>
    </w:p>
    <w:tbl>
      <w:tblPr>
        <w:tblStyle w:val="DMRPTable"/>
        <w:tblW w:w="5000" w:type="pct"/>
        <w:tblLook w:val="04A0" w:firstRow="1" w:lastRow="0" w:firstColumn="1" w:lastColumn="0" w:noHBand="0" w:noVBand="1"/>
      </w:tblPr>
      <w:tblGrid>
        <w:gridCol w:w="2293"/>
        <w:gridCol w:w="8470"/>
      </w:tblGrid>
      <w:tr w:rsidR="00B21331" w14:paraId="641A6275" w14:textId="77777777" w:rsidTr="00BA5775">
        <w:trPr>
          <w:cnfStyle w:val="100000000000" w:firstRow="1" w:lastRow="0" w:firstColumn="0" w:lastColumn="0" w:oddVBand="0" w:evenVBand="0" w:oddHBand="0" w:evenHBand="0" w:firstRowFirstColumn="0" w:firstRowLastColumn="0" w:lastRowFirstColumn="0" w:lastRowLastColumn="0"/>
          <w:cantSplit/>
          <w:tblHeader/>
        </w:trPr>
        <w:tc>
          <w:tcPr>
            <w:tcW w:w="1065" w:type="pct"/>
          </w:tcPr>
          <w:p w14:paraId="63C1299D" w14:textId="77777777" w:rsidR="00B21331" w:rsidRPr="007979C9" w:rsidRDefault="00B21331">
            <w:pPr>
              <w:rPr>
                <w:b w:val="0"/>
              </w:rPr>
            </w:pPr>
            <w:r w:rsidRPr="007979C9">
              <w:t>Item</w:t>
            </w:r>
          </w:p>
        </w:tc>
        <w:tc>
          <w:tcPr>
            <w:tcW w:w="3935" w:type="pct"/>
          </w:tcPr>
          <w:p w14:paraId="04665012" w14:textId="77777777" w:rsidR="00B21331" w:rsidRPr="007979C9" w:rsidRDefault="00B21331">
            <w:pPr>
              <w:rPr>
                <w:b w:val="0"/>
              </w:rPr>
            </w:pPr>
            <w:r w:rsidRPr="007979C9">
              <w:t>Comments</w:t>
            </w:r>
          </w:p>
        </w:tc>
      </w:tr>
      <w:tr w:rsidR="00B21331" w14:paraId="62FBF020" w14:textId="77777777">
        <w:tc>
          <w:tcPr>
            <w:tcW w:w="1065" w:type="pct"/>
          </w:tcPr>
          <w:p w14:paraId="63400AE1" w14:textId="77777777" w:rsidR="00B21331" w:rsidRDefault="00B21331">
            <w:r>
              <w:t>Existing Hydraulic Models</w:t>
            </w:r>
          </w:p>
        </w:tc>
        <w:tc>
          <w:tcPr>
            <w:tcW w:w="3935" w:type="pct"/>
          </w:tcPr>
          <w:p w14:paraId="2AEE348E" w14:textId="2E1DCAFA" w:rsidR="00B21331" w:rsidRDefault="00B21331">
            <w:r w:rsidRPr="007C3E81">
              <w:t>Morwell River Diversion Hydraulic Model</w:t>
            </w:r>
            <w:r w:rsidR="00C77D5B">
              <w:t>.</w:t>
            </w:r>
          </w:p>
          <w:p w14:paraId="0F62E4C2" w14:textId="77777777" w:rsidR="00B21331" w:rsidRDefault="00B21331">
            <w:r>
              <w:t>This model was developed by HARC for Hazelwood which explored two scenarios, a baseline model with no offtake and no weir, and an as-built model including an existing weir and existing offtake diversion.</w:t>
            </w:r>
          </w:p>
          <w:p w14:paraId="5FEEB0A7" w14:textId="77777777" w:rsidR="00B21331" w:rsidRPr="007C3E81" w:rsidRDefault="00B21331">
            <w:r>
              <w:t>This model would form the base for the development of the modelling for Yallourn.</w:t>
            </w:r>
          </w:p>
        </w:tc>
      </w:tr>
      <w:tr w:rsidR="00B21331" w14:paraId="62F013C8" w14:textId="77777777">
        <w:tc>
          <w:tcPr>
            <w:tcW w:w="1065" w:type="pct"/>
          </w:tcPr>
          <w:p w14:paraId="7637E652" w14:textId="77777777" w:rsidR="00B21331" w:rsidRDefault="00B21331">
            <w:r>
              <w:t>Existing Hydrologic Model</w:t>
            </w:r>
          </w:p>
        </w:tc>
        <w:tc>
          <w:tcPr>
            <w:tcW w:w="3935" w:type="pct"/>
          </w:tcPr>
          <w:p w14:paraId="598BCACE" w14:textId="45C28078" w:rsidR="00B21331" w:rsidRPr="00C0099A" w:rsidRDefault="00B21331">
            <w:pPr>
              <w:rPr>
                <w:b/>
                <w:bCs/>
              </w:rPr>
            </w:pPr>
            <w:r>
              <w:t>A detailed hydrologic model was developed in RORB modelled</w:t>
            </w:r>
            <w:r w:rsidRPr="00B061FD">
              <w:t xml:space="preserve"> the entire catchment to estimate peak flow </w:t>
            </w:r>
            <w:r>
              <w:t>and provide hydrographs for this hydraulic study</w:t>
            </w:r>
            <w:r w:rsidR="00092CBE">
              <w:t>.</w:t>
            </w:r>
          </w:p>
        </w:tc>
      </w:tr>
      <w:tr w:rsidR="00B21331" w14:paraId="42DF1653" w14:textId="77777777">
        <w:tc>
          <w:tcPr>
            <w:tcW w:w="1065" w:type="pct"/>
          </w:tcPr>
          <w:p w14:paraId="2F33BC6B" w14:textId="77777777" w:rsidR="00B21331" w:rsidRDefault="00B21331">
            <w:r>
              <w:t>Bathymetry</w:t>
            </w:r>
          </w:p>
        </w:tc>
        <w:tc>
          <w:tcPr>
            <w:tcW w:w="3935" w:type="pct"/>
          </w:tcPr>
          <w:p w14:paraId="6ED029C3" w14:textId="77777777" w:rsidR="00B21331" w:rsidRDefault="00B21331">
            <w:r>
              <w:t xml:space="preserve">No bathymetric datasets have been used in the modelling to date within the study area. LiDAR capture have typically been captured during periods of low water inundation. </w:t>
            </w:r>
          </w:p>
        </w:tc>
      </w:tr>
      <w:tr w:rsidR="00B21331" w14:paraId="27304315" w14:textId="77777777">
        <w:tc>
          <w:tcPr>
            <w:tcW w:w="1065" w:type="pct"/>
          </w:tcPr>
          <w:p w14:paraId="03684AFE" w14:textId="77777777" w:rsidR="00B21331" w:rsidRDefault="00B21331">
            <w:r>
              <w:t>Field Survey</w:t>
            </w:r>
          </w:p>
        </w:tc>
        <w:tc>
          <w:tcPr>
            <w:tcW w:w="3935" w:type="pct"/>
          </w:tcPr>
          <w:p w14:paraId="5311A7C5" w14:textId="77777777" w:rsidR="00B21331" w:rsidRDefault="00B21331">
            <w:r>
              <w:t>Field survey data have been captured at various locations within the model domain, namely:</w:t>
            </w:r>
          </w:p>
          <w:p w14:paraId="675E24EE" w14:textId="77777777" w:rsidR="00B21331" w:rsidRPr="007979C9" w:rsidRDefault="00B21331" w:rsidP="00ED69BB">
            <w:pPr>
              <w:pStyle w:val="ListParagraph"/>
              <w:numPr>
                <w:ilvl w:val="0"/>
                <w:numId w:val="96"/>
              </w:numPr>
            </w:pPr>
            <w:r w:rsidRPr="007979C9">
              <w:t>Southern Coffer Dam</w:t>
            </w:r>
          </w:p>
          <w:p w14:paraId="21BB9BAD" w14:textId="77777777" w:rsidR="00B21331" w:rsidRPr="007979C9" w:rsidRDefault="00B21331" w:rsidP="00ED69BB">
            <w:pPr>
              <w:pStyle w:val="ListParagraph"/>
              <w:numPr>
                <w:ilvl w:val="0"/>
                <w:numId w:val="96"/>
              </w:numPr>
            </w:pPr>
            <w:r w:rsidRPr="007979C9">
              <w:t>MRD South</w:t>
            </w:r>
          </w:p>
          <w:p w14:paraId="354FEDD3" w14:textId="77777777" w:rsidR="00B21331" w:rsidRPr="007979C9" w:rsidRDefault="00B21331" w:rsidP="00ED69BB">
            <w:pPr>
              <w:pStyle w:val="ListParagraph"/>
              <w:numPr>
                <w:ilvl w:val="0"/>
                <w:numId w:val="96"/>
              </w:numPr>
            </w:pPr>
            <w:r w:rsidRPr="007979C9">
              <w:t>MRD North</w:t>
            </w:r>
          </w:p>
          <w:p w14:paraId="56639769" w14:textId="77777777" w:rsidR="00B21331" w:rsidRPr="007979C9" w:rsidRDefault="00B21331" w:rsidP="00ED69BB">
            <w:pPr>
              <w:pStyle w:val="ListParagraph"/>
              <w:numPr>
                <w:ilvl w:val="0"/>
                <w:numId w:val="96"/>
              </w:numPr>
            </w:pPr>
            <w:r w:rsidRPr="007979C9">
              <w:t>Eastern and Western Pits</w:t>
            </w:r>
          </w:p>
          <w:p w14:paraId="45B4763A" w14:textId="77777777" w:rsidR="00B21331" w:rsidRPr="007979C9" w:rsidRDefault="00B21331" w:rsidP="00ED69BB">
            <w:pPr>
              <w:pStyle w:val="ListParagraph"/>
              <w:numPr>
                <w:ilvl w:val="0"/>
                <w:numId w:val="96"/>
              </w:numPr>
            </w:pPr>
            <w:r w:rsidRPr="007979C9">
              <w:t>Pump station</w:t>
            </w:r>
          </w:p>
          <w:p w14:paraId="37287C2B" w14:textId="77777777" w:rsidR="00B21331" w:rsidRDefault="00B21331">
            <w:r>
              <w:t>This survey data has been used to generate surfaces at these localised sites.</w:t>
            </w:r>
          </w:p>
        </w:tc>
      </w:tr>
      <w:tr w:rsidR="00B21331" w14:paraId="7B9FE9C0" w14:textId="77777777">
        <w:tc>
          <w:tcPr>
            <w:tcW w:w="1065" w:type="pct"/>
          </w:tcPr>
          <w:p w14:paraId="018A3EB8" w14:textId="77777777" w:rsidR="00B21331" w:rsidRDefault="00B21331">
            <w:r>
              <w:t>LiDAR</w:t>
            </w:r>
          </w:p>
        </w:tc>
        <w:tc>
          <w:tcPr>
            <w:tcW w:w="3935" w:type="pct"/>
          </w:tcPr>
          <w:p w14:paraId="2F94D443" w14:textId="77777777" w:rsidR="00B21331" w:rsidRDefault="00B21331">
            <w:r>
              <w:t>1 m resolution LiDAR captured in 2018 was utilised by the modelling undertaken by HARC and has been retained in this model. This LiDAR was supplemented by 50 cm resolution data captured in 2020 by the Victorian Government and 2023 by the West Gippsland CMA, these areas cover the Latrobe River downstream.</w:t>
            </w:r>
          </w:p>
        </w:tc>
      </w:tr>
      <w:tr w:rsidR="00B21331" w14:paraId="181A16C8" w14:textId="77777777">
        <w:trPr>
          <w:trHeight w:val="636"/>
        </w:trPr>
        <w:tc>
          <w:tcPr>
            <w:tcW w:w="1065" w:type="pct"/>
          </w:tcPr>
          <w:p w14:paraId="40D7672B" w14:textId="77777777" w:rsidR="00B21331" w:rsidRDefault="00B21331">
            <w:r>
              <w:t>Photogrammetry</w:t>
            </w:r>
          </w:p>
        </w:tc>
        <w:tc>
          <w:tcPr>
            <w:tcW w:w="3935" w:type="pct"/>
          </w:tcPr>
          <w:p w14:paraId="229DBAF5" w14:textId="77777777" w:rsidR="00B21331" w:rsidRDefault="00B21331">
            <w:r>
              <w:t xml:space="preserve">In addition to the LiDAR, 10 m resolution photogrammetry DEMs from Elvis provided complete coverage of the study area in areas where there was no LiDAR coverage. </w:t>
            </w:r>
          </w:p>
        </w:tc>
      </w:tr>
      <w:tr w:rsidR="00B21331" w14:paraId="7EF2392C" w14:textId="77777777">
        <w:tc>
          <w:tcPr>
            <w:tcW w:w="1065" w:type="pct"/>
          </w:tcPr>
          <w:p w14:paraId="3BE8BEF6" w14:textId="77777777" w:rsidR="00B21331" w:rsidRDefault="00B21331">
            <w:r>
              <w:t>Key hydrometric data</w:t>
            </w:r>
          </w:p>
        </w:tc>
        <w:tc>
          <w:tcPr>
            <w:tcW w:w="3935" w:type="pct"/>
          </w:tcPr>
          <w:p w14:paraId="6AF2C812" w14:textId="77777777" w:rsidR="00B21331" w:rsidRDefault="00B21331">
            <w:r>
              <w:t>Morwell River at Yallourn (226408), Latrobe River at Yallourn (</w:t>
            </w:r>
            <w:r w:rsidRPr="00571871">
              <w:t>226400B</w:t>
            </w:r>
            <w:r>
              <w:t>), Latrobe River at Thoms Bridge (</w:t>
            </w:r>
            <w:r w:rsidRPr="009A5F11">
              <w:t>226005</w:t>
            </w:r>
            <w:r>
              <w:t>) along with flow l</w:t>
            </w:r>
            <w:r w:rsidRPr="009924A5">
              <w:t xml:space="preserve">evel data at </w:t>
            </w:r>
            <w:r>
              <w:t xml:space="preserve">the MRD </w:t>
            </w:r>
            <w:r w:rsidRPr="009924A5">
              <w:t>Cofferdam, MRD South</w:t>
            </w:r>
            <w:r>
              <w:t xml:space="preserve"> and</w:t>
            </w:r>
            <w:r w:rsidRPr="009924A5">
              <w:t xml:space="preserve"> MRD North</w:t>
            </w:r>
            <w:r>
              <w:t>.</w:t>
            </w:r>
          </w:p>
        </w:tc>
      </w:tr>
    </w:tbl>
    <w:p w14:paraId="34D54BDE" w14:textId="398ED6E6" w:rsidR="00B21331" w:rsidRDefault="00B21331" w:rsidP="009A7547">
      <w:pPr>
        <w:rPr>
          <w:rFonts w:eastAsia="MuseoSansRounded-300"/>
        </w:rPr>
      </w:pPr>
    </w:p>
    <w:p w14:paraId="5DA7A2FB" w14:textId="77777777" w:rsidR="00B21331" w:rsidRPr="00F26F6A" w:rsidRDefault="00B21331" w:rsidP="00B21331">
      <w:pPr>
        <w:pStyle w:val="Sub-HeadingNot-Numbered"/>
      </w:pPr>
      <w:r w:rsidRPr="00F26F6A">
        <w:t>Model verification</w:t>
      </w:r>
    </w:p>
    <w:p w14:paraId="0324603D" w14:textId="77777777" w:rsidR="00B21331" w:rsidRDefault="00B21331" w:rsidP="00B21331">
      <w:r>
        <w:t xml:space="preserve">The updated TUFLOW model was verified by comparing model results to gauge reading for two events.  The gauge readings were from two locations on the MRD. One smaller flood and one high flow event were selected to verify the hydraulic model.  Gauge recordings (elevation and inferred </w:t>
      </w:r>
      <w:r w:rsidRPr="0090111F">
        <w:t xml:space="preserve">flow </w:t>
      </w:r>
      <w:r>
        <w:t xml:space="preserve">sourced from </w:t>
      </w:r>
      <w:r w:rsidRPr="0090111F">
        <w:t xml:space="preserve">data.water.vic.gov.au) </w:t>
      </w:r>
      <w:r>
        <w:t>were used to calibrate the model.  The model calibration results for both the high and low flow events show reasonable match to the gauge readings.</w:t>
      </w:r>
    </w:p>
    <w:p w14:paraId="258CAA9A" w14:textId="77777777" w:rsidR="00B21331" w:rsidRPr="00F26F6A" w:rsidRDefault="00B21331" w:rsidP="00B21331">
      <w:pPr>
        <w:pStyle w:val="Sub-HeadingNot-Numbered"/>
      </w:pPr>
      <w:r w:rsidRPr="00F26F6A">
        <w:t>Existing conditions modelling</w:t>
      </w:r>
    </w:p>
    <w:p w14:paraId="20799065" w14:textId="77777777" w:rsidR="00B21331" w:rsidRDefault="00B21331" w:rsidP="00B21331">
      <w:r>
        <w:t>The existing here implies the adoption of MRD in its current state, without any modifications. This is to demonstrate a base case output that could overwhelm the limitations posed by current state of MRD.</w:t>
      </w:r>
      <w:r w:rsidRPr="00914EF2">
        <w:t xml:space="preserve"> </w:t>
      </w:r>
      <w:r>
        <w:t>Key points from the existing conditions modelling include the following:</w:t>
      </w:r>
    </w:p>
    <w:p w14:paraId="72A530E1" w14:textId="77777777" w:rsidR="00B21331" w:rsidRDefault="00B21331" w:rsidP="00ED69BB">
      <w:pPr>
        <w:pStyle w:val="ListParagraph"/>
        <w:numPr>
          <w:ilvl w:val="0"/>
          <w:numId w:val="97"/>
        </w:numPr>
      </w:pPr>
      <w:r>
        <w:t>Peak flood depths in the Morwell River Diversion are dominated by Latrobe led events, reflecting the larger catchment area and peak flow events in the Latrobe River.</w:t>
      </w:r>
    </w:p>
    <w:p w14:paraId="46511ECD" w14:textId="6A8D354E" w:rsidR="00B21331" w:rsidRDefault="00B21331" w:rsidP="00ED69BB">
      <w:pPr>
        <w:pStyle w:val="ListParagraph"/>
        <w:numPr>
          <w:ilvl w:val="0"/>
          <w:numId w:val="97"/>
        </w:numPr>
      </w:pPr>
      <w:r>
        <w:t>Peak flood levels are contained within the MRD for all events tested including the 1 in 2000-year Latrobe led event. In this event the water level rises to RL 45.3m AHD. Water at this elevation is known to compromise the structural integrity of the MRD.</w:t>
      </w:r>
      <w:r w:rsidR="00E27D92">
        <w:t xml:space="preserve"> The current status and condition of MRD is further discussed in Section </w:t>
      </w:r>
      <w:r w:rsidR="00E27D92">
        <w:fldChar w:fldCharType="begin"/>
      </w:r>
      <w:r w:rsidR="00E27D92">
        <w:instrText xml:space="preserve"> REF _Ref196817010 \r \h </w:instrText>
      </w:r>
      <w:r w:rsidR="00E27D92">
        <w:fldChar w:fldCharType="separate"/>
      </w:r>
      <w:r w:rsidR="00D35BC0">
        <w:t>8.12</w:t>
      </w:r>
      <w:r w:rsidR="00E27D92">
        <w:fldChar w:fldCharType="end"/>
      </w:r>
      <w:r w:rsidR="00E27D92">
        <w:t>.</w:t>
      </w:r>
    </w:p>
    <w:p w14:paraId="31176A14" w14:textId="77777777" w:rsidR="00B21331" w:rsidRDefault="00B21331" w:rsidP="00ED69BB">
      <w:pPr>
        <w:pStyle w:val="ListParagraph"/>
        <w:numPr>
          <w:ilvl w:val="0"/>
          <w:numId w:val="97"/>
        </w:numPr>
      </w:pPr>
      <w:r>
        <w:t>While peak inundation is dominated by Latrobe led events, peak velocity and shear stress through the Morwell River diversion are highest during Morwell led events.</w:t>
      </w:r>
    </w:p>
    <w:p w14:paraId="6A4D3F4E" w14:textId="7E368129" w:rsidR="00B21331" w:rsidRDefault="00B21331" w:rsidP="00B21331">
      <w:pPr>
        <w:pStyle w:val="Caption"/>
      </w:pPr>
      <w:bookmarkStart w:id="441" w:name="_Toc196987048"/>
      <w:bookmarkStart w:id="442" w:name="_Toc210126979"/>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6</w:t>
      </w:r>
      <w:r w:rsidR="00971AAD">
        <w:fldChar w:fldCharType="end"/>
      </w:r>
      <w:bookmarkEnd w:id="441"/>
      <w:r w:rsidR="00050C52">
        <w:rPr>
          <w:noProof/>
        </w:rPr>
        <w:t>:</w:t>
      </w:r>
      <w:r>
        <w:t xml:space="preserve"> Hydraulic Modelling Results For Existing Conditions</w:t>
      </w:r>
      <w:r w:rsidR="007C5CEC">
        <w:t xml:space="preserve"> </w:t>
      </w:r>
      <w:r w:rsidR="007C5CEC">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7C5CEC">
        <w:fldChar w:fldCharType="separate"/>
      </w:r>
      <w:r w:rsidR="007C5CEC">
        <w:rPr>
          <w:noProof/>
        </w:rPr>
        <w:t>(Alluvium 2025)</w:t>
      </w:r>
      <w:bookmarkEnd w:id="442"/>
      <w:r w:rsidR="007C5CEC">
        <w:fldChar w:fldCharType="end"/>
      </w:r>
    </w:p>
    <w:tbl>
      <w:tblPr>
        <w:tblW w:w="5000" w:type="pct"/>
        <w:tblLook w:val="04A0" w:firstRow="1" w:lastRow="0" w:firstColumn="1" w:lastColumn="0" w:noHBand="0" w:noVBand="1"/>
      </w:tblPr>
      <w:tblGrid>
        <w:gridCol w:w="1243"/>
        <w:gridCol w:w="19"/>
        <w:gridCol w:w="1563"/>
        <w:gridCol w:w="1228"/>
        <w:gridCol w:w="1221"/>
        <w:gridCol w:w="1222"/>
        <w:gridCol w:w="1033"/>
        <w:gridCol w:w="1033"/>
        <w:gridCol w:w="1033"/>
        <w:gridCol w:w="1158"/>
      </w:tblGrid>
      <w:tr w:rsidR="00B21331" w:rsidRPr="009B0C0C" w14:paraId="000EED0B" w14:textId="77777777">
        <w:trPr>
          <w:trHeight w:val="211"/>
        </w:trPr>
        <w:tc>
          <w:tcPr>
            <w:tcW w:w="582" w:type="pct"/>
            <w:tcBorders>
              <w:top w:val="single" w:sz="8" w:space="0" w:color="000000"/>
              <w:left w:val="single" w:sz="8" w:space="0" w:color="000000"/>
              <w:bottom w:val="single" w:sz="4" w:space="0" w:color="000000"/>
              <w:right w:val="single" w:sz="8" w:space="0" w:color="000000"/>
            </w:tcBorders>
            <w:shd w:val="clear" w:color="auto" w:fill="92D050"/>
            <w:noWrap/>
            <w:vAlign w:val="bottom"/>
            <w:hideMark/>
          </w:tcPr>
          <w:p w14:paraId="30827C76" w14:textId="77777777" w:rsidR="00B21331" w:rsidRPr="009B0C0C" w:rsidRDefault="00B21331">
            <w:pPr>
              <w:rPr>
                <w:lang w:eastAsia="en-AU"/>
              </w:rPr>
            </w:pPr>
            <w:r w:rsidRPr="009B0C0C">
              <w:rPr>
                <w:lang w:eastAsia="en-AU"/>
              </w:rPr>
              <w:t> </w:t>
            </w:r>
          </w:p>
        </w:tc>
        <w:tc>
          <w:tcPr>
            <w:tcW w:w="743" w:type="pct"/>
            <w:gridSpan w:val="2"/>
            <w:tcBorders>
              <w:top w:val="single" w:sz="8" w:space="0" w:color="000000"/>
              <w:left w:val="nil"/>
              <w:bottom w:val="single" w:sz="4" w:space="0" w:color="000000"/>
              <w:right w:val="single" w:sz="4" w:space="0" w:color="000000"/>
            </w:tcBorders>
            <w:shd w:val="clear" w:color="auto" w:fill="92D050"/>
            <w:noWrap/>
            <w:vAlign w:val="bottom"/>
            <w:hideMark/>
          </w:tcPr>
          <w:p w14:paraId="18ED8EA4" w14:textId="77777777" w:rsidR="00B21331" w:rsidRPr="009B0C0C" w:rsidRDefault="00B21331">
            <w:pPr>
              <w:rPr>
                <w:lang w:eastAsia="en-AU"/>
              </w:rPr>
            </w:pPr>
            <w:r w:rsidRPr="009B0C0C">
              <w:rPr>
                <w:lang w:eastAsia="en-AU"/>
              </w:rPr>
              <w:t> </w:t>
            </w:r>
          </w:p>
        </w:tc>
        <w:tc>
          <w:tcPr>
            <w:tcW w:w="535" w:type="pct"/>
            <w:tcBorders>
              <w:top w:val="single" w:sz="8" w:space="0" w:color="000000"/>
              <w:left w:val="nil"/>
              <w:bottom w:val="single" w:sz="4" w:space="0" w:color="000000"/>
              <w:right w:val="single" w:sz="4" w:space="0" w:color="000000"/>
            </w:tcBorders>
            <w:shd w:val="clear" w:color="auto" w:fill="92D050"/>
            <w:noWrap/>
            <w:vAlign w:val="bottom"/>
            <w:hideMark/>
          </w:tcPr>
          <w:p w14:paraId="6C85DFE6" w14:textId="77777777" w:rsidR="00B21331" w:rsidRPr="009B0C0C" w:rsidRDefault="00B21331">
            <w:pPr>
              <w:rPr>
                <w:lang w:eastAsia="en-AU"/>
              </w:rPr>
            </w:pPr>
            <w:r w:rsidRPr="009B0C0C">
              <w:rPr>
                <w:lang w:eastAsia="en-AU"/>
              </w:rPr>
              <w:t>0.05% AEP</w:t>
            </w:r>
          </w:p>
        </w:tc>
        <w:tc>
          <w:tcPr>
            <w:tcW w:w="572" w:type="pct"/>
            <w:tcBorders>
              <w:top w:val="single" w:sz="8" w:space="0" w:color="000000"/>
              <w:left w:val="nil"/>
              <w:bottom w:val="single" w:sz="4" w:space="0" w:color="000000"/>
              <w:right w:val="single" w:sz="4" w:space="0" w:color="000000"/>
            </w:tcBorders>
            <w:shd w:val="clear" w:color="auto" w:fill="92D050"/>
            <w:noWrap/>
            <w:vAlign w:val="bottom"/>
            <w:hideMark/>
          </w:tcPr>
          <w:p w14:paraId="66EB6ED7" w14:textId="77777777" w:rsidR="00B21331" w:rsidRPr="009B0C0C" w:rsidRDefault="00B21331">
            <w:pPr>
              <w:rPr>
                <w:lang w:eastAsia="en-AU"/>
              </w:rPr>
            </w:pPr>
            <w:r w:rsidRPr="009B0C0C">
              <w:rPr>
                <w:lang w:eastAsia="en-AU"/>
              </w:rPr>
              <w:t>0.2% AEP</w:t>
            </w:r>
          </w:p>
        </w:tc>
        <w:tc>
          <w:tcPr>
            <w:tcW w:w="572" w:type="pct"/>
            <w:tcBorders>
              <w:top w:val="single" w:sz="8" w:space="0" w:color="000000"/>
              <w:left w:val="nil"/>
              <w:bottom w:val="single" w:sz="4" w:space="0" w:color="000000"/>
              <w:right w:val="single" w:sz="4" w:space="0" w:color="000000"/>
            </w:tcBorders>
            <w:shd w:val="clear" w:color="auto" w:fill="92D050"/>
            <w:noWrap/>
            <w:vAlign w:val="bottom"/>
            <w:hideMark/>
          </w:tcPr>
          <w:p w14:paraId="71082AB5" w14:textId="77777777" w:rsidR="00B21331" w:rsidRPr="009B0C0C" w:rsidRDefault="00B21331">
            <w:pPr>
              <w:rPr>
                <w:lang w:eastAsia="en-AU"/>
              </w:rPr>
            </w:pPr>
            <w:r w:rsidRPr="009B0C0C">
              <w:rPr>
                <w:lang w:eastAsia="en-AU"/>
              </w:rPr>
              <w:t>0.5% AEP</w:t>
            </w:r>
          </w:p>
        </w:tc>
        <w:tc>
          <w:tcPr>
            <w:tcW w:w="484" w:type="pct"/>
            <w:tcBorders>
              <w:top w:val="single" w:sz="8" w:space="0" w:color="000000"/>
              <w:left w:val="nil"/>
              <w:bottom w:val="single" w:sz="4" w:space="0" w:color="000000"/>
              <w:right w:val="single" w:sz="4" w:space="0" w:color="000000"/>
            </w:tcBorders>
            <w:shd w:val="clear" w:color="auto" w:fill="92D050"/>
            <w:noWrap/>
            <w:vAlign w:val="bottom"/>
            <w:hideMark/>
          </w:tcPr>
          <w:p w14:paraId="615B6494" w14:textId="77777777" w:rsidR="00B21331" w:rsidRPr="009B0C0C" w:rsidRDefault="00B21331">
            <w:pPr>
              <w:rPr>
                <w:lang w:eastAsia="en-AU"/>
              </w:rPr>
            </w:pPr>
            <w:r w:rsidRPr="009B0C0C">
              <w:rPr>
                <w:lang w:eastAsia="en-AU"/>
              </w:rPr>
              <w:t>1% AEP</w:t>
            </w:r>
          </w:p>
        </w:tc>
        <w:tc>
          <w:tcPr>
            <w:tcW w:w="484" w:type="pct"/>
            <w:tcBorders>
              <w:top w:val="single" w:sz="8" w:space="0" w:color="000000"/>
              <w:left w:val="nil"/>
              <w:bottom w:val="single" w:sz="4" w:space="0" w:color="000000"/>
              <w:right w:val="single" w:sz="4" w:space="0" w:color="000000"/>
            </w:tcBorders>
            <w:shd w:val="clear" w:color="auto" w:fill="92D050"/>
            <w:noWrap/>
            <w:vAlign w:val="bottom"/>
            <w:hideMark/>
          </w:tcPr>
          <w:p w14:paraId="0A2E614E" w14:textId="77777777" w:rsidR="00B21331" w:rsidRPr="009B0C0C" w:rsidRDefault="00B21331">
            <w:pPr>
              <w:rPr>
                <w:lang w:eastAsia="en-AU"/>
              </w:rPr>
            </w:pPr>
            <w:r w:rsidRPr="009B0C0C">
              <w:rPr>
                <w:lang w:eastAsia="en-AU"/>
              </w:rPr>
              <w:t>2% AEP</w:t>
            </w:r>
          </w:p>
        </w:tc>
        <w:tc>
          <w:tcPr>
            <w:tcW w:w="484" w:type="pct"/>
            <w:tcBorders>
              <w:top w:val="single" w:sz="8" w:space="0" w:color="000000"/>
              <w:left w:val="nil"/>
              <w:bottom w:val="single" w:sz="4" w:space="0" w:color="000000"/>
              <w:right w:val="single" w:sz="4" w:space="0" w:color="000000"/>
            </w:tcBorders>
            <w:shd w:val="clear" w:color="auto" w:fill="92D050"/>
            <w:noWrap/>
            <w:vAlign w:val="bottom"/>
            <w:hideMark/>
          </w:tcPr>
          <w:p w14:paraId="30579127" w14:textId="77777777" w:rsidR="00B21331" w:rsidRPr="009B0C0C" w:rsidRDefault="00B21331">
            <w:pPr>
              <w:rPr>
                <w:lang w:eastAsia="en-AU"/>
              </w:rPr>
            </w:pPr>
            <w:r w:rsidRPr="009B0C0C">
              <w:rPr>
                <w:lang w:eastAsia="en-AU"/>
              </w:rPr>
              <w:t>5% AEP</w:t>
            </w:r>
          </w:p>
        </w:tc>
        <w:tc>
          <w:tcPr>
            <w:tcW w:w="542" w:type="pct"/>
            <w:tcBorders>
              <w:top w:val="single" w:sz="8" w:space="0" w:color="000000"/>
              <w:left w:val="nil"/>
              <w:bottom w:val="single" w:sz="4" w:space="0" w:color="000000"/>
              <w:right w:val="single" w:sz="8" w:space="0" w:color="000000"/>
            </w:tcBorders>
            <w:shd w:val="clear" w:color="auto" w:fill="92D050"/>
            <w:noWrap/>
            <w:vAlign w:val="bottom"/>
            <w:hideMark/>
          </w:tcPr>
          <w:p w14:paraId="2A685844" w14:textId="77777777" w:rsidR="00B21331" w:rsidRPr="009B0C0C" w:rsidRDefault="00B21331">
            <w:pPr>
              <w:rPr>
                <w:lang w:eastAsia="en-AU"/>
              </w:rPr>
            </w:pPr>
            <w:r w:rsidRPr="009B0C0C">
              <w:rPr>
                <w:lang w:eastAsia="en-AU"/>
              </w:rPr>
              <w:t>50% AEP</w:t>
            </w:r>
          </w:p>
        </w:tc>
      </w:tr>
      <w:tr w:rsidR="00B21331" w:rsidRPr="009B0C0C" w14:paraId="2FCC7127" w14:textId="77777777">
        <w:trPr>
          <w:trHeight w:val="417"/>
        </w:trPr>
        <w:tc>
          <w:tcPr>
            <w:tcW w:w="595" w:type="pct"/>
            <w:gridSpan w:val="2"/>
            <w:vMerge w:val="restart"/>
            <w:tcBorders>
              <w:top w:val="nil"/>
              <w:left w:val="single" w:sz="8" w:space="0" w:color="000000"/>
              <w:bottom w:val="single" w:sz="4" w:space="0" w:color="000000"/>
              <w:right w:val="single" w:sz="8" w:space="0" w:color="000000"/>
            </w:tcBorders>
            <w:vAlign w:val="center"/>
            <w:hideMark/>
          </w:tcPr>
          <w:p w14:paraId="57A86549" w14:textId="77777777" w:rsidR="00B21331" w:rsidRPr="009B0C0C" w:rsidRDefault="00B21331">
            <w:pPr>
              <w:rPr>
                <w:lang w:eastAsia="en-AU"/>
              </w:rPr>
            </w:pPr>
            <w:r w:rsidRPr="009B0C0C">
              <w:rPr>
                <w:lang w:eastAsia="en-AU"/>
              </w:rPr>
              <w:t>Existing conditions peak elevation (m AHD)</w:t>
            </w:r>
          </w:p>
        </w:tc>
        <w:tc>
          <w:tcPr>
            <w:tcW w:w="731" w:type="pct"/>
            <w:tcBorders>
              <w:top w:val="nil"/>
              <w:left w:val="nil"/>
              <w:bottom w:val="single" w:sz="4" w:space="0" w:color="000000"/>
              <w:right w:val="single" w:sz="4" w:space="0" w:color="000000"/>
            </w:tcBorders>
            <w:noWrap/>
            <w:vAlign w:val="center"/>
            <w:hideMark/>
          </w:tcPr>
          <w:p w14:paraId="72427464" w14:textId="77777777" w:rsidR="00B21331" w:rsidRPr="009B0C0C" w:rsidRDefault="00B21331">
            <w:pPr>
              <w:rPr>
                <w:lang w:eastAsia="en-AU"/>
              </w:rPr>
            </w:pPr>
            <w:r w:rsidRPr="009B0C0C">
              <w:rPr>
                <w:lang w:eastAsia="en-AU"/>
              </w:rPr>
              <w:t>Latrobe led</w:t>
            </w:r>
          </w:p>
        </w:tc>
        <w:tc>
          <w:tcPr>
            <w:tcW w:w="535" w:type="pct"/>
            <w:tcBorders>
              <w:top w:val="nil"/>
              <w:left w:val="nil"/>
              <w:bottom w:val="single" w:sz="4" w:space="0" w:color="000000"/>
              <w:right w:val="single" w:sz="4" w:space="0" w:color="000000"/>
            </w:tcBorders>
            <w:noWrap/>
            <w:vAlign w:val="center"/>
            <w:hideMark/>
          </w:tcPr>
          <w:p w14:paraId="7A7803C1" w14:textId="77777777" w:rsidR="00B21331" w:rsidRPr="009B0C0C" w:rsidRDefault="00B21331">
            <w:pPr>
              <w:rPr>
                <w:lang w:eastAsia="en-AU"/>
              </w:rPr>
            </w:pPr>
            <w:r w:rsidRPr="009B0C0C">
              <w:rPr>
                <w:lang w:eastAsia="en-AU"/>
              </w:rPr>
              <w:t>45.3</w:t>
            </w:r>
          </w:p>
        </w:tc>
        <w:tc>
          <w:tcPr>
            <w:tcW w:w="572" w:type="pct"/>
            <w:tcBorders>
              <w:top w:val="nil"/>
              <w:left w:val="nil"/>
              <w:bottom w:val="single" w:sz="4" w:space="0" w:color="000000"/>
              <w:right w:val="single" w:sz="4" w:space="0" w:color="000000"/>
            </w:tcBorders>
            <w:noWrap/>
            <w:vAlign w:val="center"/>
            <w:hideMark/>
          </w:tcPr>
          <w:p w14:paraId="693504D0" w14:textId="77777777" w:rsidR="00B21331" w:rsidRPr="009B0C0C" w:rsidRDefault="00B21331">
            <w:pPr>
              <w:rPr>
                <w:lang w:eastAsia="en-AU"/>
              </w:rPr>
            </w:pPr>
            <w:r w:rsidRPr="009B0C0C">
              <w:rPr>
                <w:lang w:eastAsia="en-AU"/>
              </w:rPr>
              <w:t>43.9</w:t>
            </w:r>
          </w:p>
        </w:tc>
        <w:tc>
          <w:tcPr>
            <w:tcW w:w="572" w:type="pct"/>
            <w:tcBorders>
              <w:top w:val="nil"/>
              <w:left w:val="nil"/>
              <w:bottom w:val="single" w:sz="4" w:space="0" w:color="000000"/>
              <w:right w:val="single" w:sz="4" w:space="0" w:color="000000"/>
            </w:tcBorders>
            <w:noWrap/>
            <w:vAlign w:val="center"/>
            <w:hideMark/>
          </w:tcPr>
          <w:p w14:paraId="32068996" w14:textId="77777777" w:rsidR="00B21331" w:rsidRPr="009B0C0C" w:rsidRDefault="00B21331">
            <w:pPr>
              <w:rPr>
                <w:lang w:eastAsia="en-AU"/>
              </w:rPr>
            </w:pPr>
            <w:r w:rsidRPr="009B0C0C">
              <w:rPr>
                <w:lang w:eastAsia="en-AU"/>
              </w:rPr>
              <w:t>43.2</w:t>
            </w:r>
          </w:p>
        </w:tc>
        <w:tc>
          <w:tcPr>
            <w:tcW w:w="484" w:type="pct"/>
            <w:tcBorders>
              <w:top w:val="nil"/>
              <w:left w:val="nil"/>
              <w:bottom w:val="single" w:sz="4" w:space="0" w:color="000000"/>
              <w:right w:val="single" w:sz="4" w:space="0" w:color="000000"/>
            </w:tcBorders>
            <w:noWrap/>
            <w:vAlign w:val="center"/>
            <w:hideMark/>
          </w:tcPr>
          <w:p w14:paraId="3FD91A28" w14:textId="77777777" w:rsidR="00B21331" w:rsidRPr="009B0C0C" w:rsidRDefault="00B21331">
            <w:pPr>
              <w:rPr>
                <w:lang w:eastAsia="en-AU"/>
              </w:rPr>
            </w:pPr>
            <w:r w:rsidRPr="009B0C0C">
              <w:rPr>
                <w:lang w:eastAsia="en-AU"/>
              </w:rPr>
              <w:t>42.6</w:t>
            </w:r>
          </w:p>
        </w:tc>
        <w:tc>
          <w:tcPr>
            <w:tcW w:w="484" w:type="pct"/>
            <w:tcBorders>
              <w:top w:val="nil"/>
              <w:left w:val="nil"/>
              <w:bottom w:val="single" w:sz="4" w:space="0" w:color="000000"/>
              <w:right w:val="single" w:sz="4" w:space="0" w:color="000000"/>
            </w:tcBorders>
            <w:noWrap/>
            <w:vAlign w:val="center"/>
            <w:hideMark/>
          </w:tcPr>
          <w:p w14:paraId="06CD4222" w14:textId="77777777" w:rsidR="00B21331" w:rsidRPr="009B0C0C" w:rsidRDefault="00B21331">
            <w:pPr>
              <w:rPr>
                <w:lang w:eastAsia="en-AU"/>
              </w:rPr>
            </w:pPr>
            <w:r w:rsidRPr="009B0C0C">
              <w:rPr>
                <w:lang w:eastAsia="en-AU"/>
              </w:rPr>
              <w:t>42.0</w:t>
            </w:r>
          </w:p>
        </w:tc>
        <w:tc>
          <w:tcPr>
            <w:tcW w:w="484" w:type="pct"/>
            <w:tcBorders>
              <w:top w:val="nil"/>
              <w:left w:val="nil"/>
              <w:bottom w:val="single" w:sz="4" w:space="0" w:color="000000"/>
              <w:right w:val="single" w:sz="4" w:space="0" w:color="000000"/>
            </w:tcBorders>
            <w:noWrap/>
            <w:vAlign w:val="center"/>
            <w:hideMark/>
          </w:tcPr>
          <w:p w14:paraId="0B6EBE6A" w14:textId="77777777" w:rsidR="00B21331" w:rsidRPr="009B0C0C" w:rsidRDefault="00B21331">
            <w:pPr>
              <w:rPr>
                <w:lang w:eastAsia="en-AU"/>
              </w:rPr>
            </w:pPr>
            <w:r w:rsidRPr="009B0C0C">
              <w:rPr>
                <w:lang w:eastAsia="en-AU"/>
              </w:rPr>
              <w:t>40.7</w:t>
            </w:r>
          </w:p>
        </w:tc>
        <w:tc>
          <w:tcPr>
            <w:tcW w:w="542" w:type="pct"/>
            <w:tcBorders>
              <w:top w:val="nil"/>
              <w:left w:val="nil"/>
              <w:bottom w:val="single" w:sz="4" w:space="0" w:color="000000"/>
              <w:right w:val="single" w:sz="8" w:space="0" w:color="000000"/>
            </w:tcBorders>
            <w:noWrap/>
            <w:vAlign w:val="center"/>
            <w:hideMark/>
          </w:tcPr>
          <w:p w14:paraId="328B947E" w14:textId="77777777" w:rsidR="00B21331" w:rsidRPr="009B0C0C" w:rsidRDefault="00B21331">
            <w:pPr>
              <w:rPr>
                <w:lang w:eastAsia="en-AU"/>
              </w:rPr>
            </w:pPr>
            <w:r w:rsidRPr="009B0C0C">
              <w:rPr>
                <w:lang w:eastAsia="en-AU"/>
              </w:rPr>
              <w:t>37.4</w:t>
            </w:r>
          </w:p>
        </w:tc>
      </w:tr>
      <w:tr w:rsidR="00B21331" w:rsidRPr="009B0C0C" w14:paraId="023C4F34" w14:textId="77777777">
        <w:trPr>
          <w:trHeight w:val="493"/>
        </w:trPr>
        <w:tc>
          <w:tcPr>
            <w:tcW w:w="595" w:type="pct"/>
            <w:gridSpan w:val="2"/>
            <w:vMerge/>
            <w:tcBorders>
              <w:top w:val="nil"/>
              <w:left w:val="single" w:sz="8" w:space="0" w:color="000000"/>
              <w:bottom w:val="single" w:sz="4" w:space="0" w:color="000000"/>
              <w:right w:val="single" w:sz="8" w:space="0" w:color="000000"/>
            </w:tcBorders>
            <w:vAlign w:val="center"/>
            <w:hideMark/>
          </w:tcPr>
          <w:p w14:paraId="511DB4AB" w14:textId="77777777" w:rsidR="00B21331" w:rsidRPr="009B0C0C" w:rsidRDefault="00B21331">
            <w:pPr>
              <w:rPr>
                <w:lang w:eastAsia="en-AU"/>
              </w:rPr>
            </w:pPr>
          </w:p>
        </w:tc>
        <w:tc>
          <w:tcPr>
            <w:tcW w:w="731" w:type="pct"/>
            <w:tcBorders>
              <w:top w:val="nil"/>
              <w:left w:val="nil"/>
              <w:bottom w:val="single" w:sz="4" w:space="0" w:color="000000"/>
              <w:right w:val="single" w:sz="4" w:space="0" w:color="000000"/>
            </w:tcBorders>
            <w:noWrap/>
            <w:vAlign w:val="center"/>
            <w:hideMark/>
          </w:tcPr>
          <w:p w14:paraId="7BA8D33E" w14:textId="77777777" w:rsidR="00B21331" w:rsidRPr="009B0C0C" w:rsidRDefault="00B21331">
            <w:pPr>
              <w:rPr>
                <w:lang w:eastAsia="en-AU"/>
              </w:rPr>
            </w:pPr>
            <w:r w:rsidRPr="009B0C0C">
              <w:rPr>
                <w:lang w:eastAsia="en-AU"/>
              </w:rPr>
              <w:t>Morwell led</w:t>
            </w:r>
          </w:p>
        </w:tc>
        <w:tc>
          <w:tcPr>
            <w:tcW w:w="535" w:type="pct"/>
            <w:tcBorders>
              <w:top w:val="nil"/>
              <w:left w:val="nil"/>
              <w:bottom w:val="single" w:sz="4" w:space="0" w:color="000000"/>
              <w:right w:val="single" w:sz="4" w:space="0" w:color="000000"/>
            </w:tcBorders>
            <w:noWrap/>
            <w:vAlign w:val="center"/>
            <w:hideMark/>
          </w:tcPr>
          <w:p w14:paraId="16BCEA89" w14:textId="77777777" w:rsidR="00B21331" w:rsidRPr="009B0C0C" w:rsidRDefault="00B21331">
            <w:pPr>
              <w:rPr>
                <w:lang w:eastAsia="en-AU"/>
              </w:rPr>
            </w:pPr>
            <w:r w:rsidRPr="009B0C0C">
              <w:rPr>
                <w:lang w:eastAsia="en-AU"/>
              </w:rPr>
              <w:t>43.3</w:t>
            </w:r>
          </w:p>
        </w:tc>
        <w:tc>
          <w:tcPr>
            <w:tcW w:w="572" w:type="pct"/>
            <w:tcBorders>
              <w:top w:val="nil"/>
              <w:left w:val="nil"/>
              <w:bottom w:val="single" w:sz="4" w:space="0" w:color="000000"/>
              <w:right w:val="single" w:sz="4" w:space="0" w:color="000000"/>
            </w:tcBorders>
            <w:noWrap/>
            <w:vAlign w:val="center"/>
            <w:hideMark/>
          </w:tcPr>
          <w:p w14:paraId="687E4ABB" w14:textId="77777777" w:rsidR="00B21331" w:rsidRPr="009B0C0C" w:rsidRDefault="00B21331">
            <w:pPr>
              <w:rPr>
                <w:lang w:eastAsia="en-AU"/>
              </w:rPr>
            </w:pPr>
            <w:r w:rsidRPr="009B0C0C">
              <w:rPr>
                <w:lang w:eastAsia="en-AU"/>
              </w:rPr>
              <w:t>42.3</w:t>
            </w:r>
          </w:p>
        </w:tc>
        <w:tc>
          <w:tcPr>
            <w:tcW w:w="572" w:type="pct"/>
            <w:tcBorders>
              <w:top w:val="nil"/>
              <w:left w:val="nil"/>
              <w:bottom w:val="single" w:sz="4" w:space="0" w:color="000000"/>
              <w:right w:val="single" w:sz="4" w:space="0" w:color="000000"/>
            </w:tcBorders>
            <w:noWrap/>
            <w:vAlign w:val="center"/>
            <w:hideMark/>
          </w:tcPr>
          <w:p w14:paraId="5005D447" w14:textId="77777777" w:rsidR="00B21331" w:rsidRPr="009B0C0C" w:rsidRDefault="00B21331">
            <w:pPr>
              <w:rPr>
                <w:lang w:eastAsia="en-AU"/>
              </w:rPr>
            </w:pPr>
            <w:r w:rsidRPr="009B0C0C">
              <w:rPr>
                <w:lang w:eastAsia="en-AU"/>
              </w:rPr>
              <w:t>42.3</w:t>
            </w:r>
          </w:p>
        </w:tc>
        <w:tc>
          <w:tcPr>
            <w:tcW w:w="484" w:type="pct"/>
            <w:tcBorders>
              <w:top w:val="nil"/>
              <w:left w:val="nil"/>
              <w:bottom w:val="single" w:sz="4" w:space="0" w:color="000000"/>
              <w:right w:val="single" w:sz="4" w:space="0" w:color="000000"/>
            </w:tcBorders>
            <w:noWrap/>
            <w:vAlign w:val="center"/>
            <w:hideMark/>
          </w:tcPr>
          <w:p w14:paraId="0AAD9AA9" w14:textId="77777777" w:rsidR="00B21331" w:rsidRPr="009B0C0C" w:rsidRDefault="00B21331">
            <w:pPr>
              <w:rPr>
                <w:lang w:eastAsia="en-AU"/>
              </w:rPr>
            </w:pPr>
            <w:r w:rsidRPr="009B0C0C">
              <w:rPr>
                <w:lang w:eastAsia="en-AU"/>
              </w:rPr>
              <w:t>41.3</w:t>
            </w:r>
          </w:p>
        </w:tc>
        <w:tc>
          <w:tcPr>
            <w:tcW w:w="484" w:type="pct"/>
            <w:tcBorders>
              <w:top w:val="nil"/>
              <w:left w:val="nil"/>
              <w:bottom w:val="single" w:sz="4" w:space="0" w:color="000000"/>
              <w:right w:val="single" w:sz="4" w:space="0" w:color="000000"/>
            </w:tcBorders>
            <w:noWrap/>
            <w:vAlign w:val="center"/>
            <w:hideMark/>
          </w:tcPr>
          <w:p w14:paraId="41130A54" w14:textId="77777777" w:rsidR="00B21331" w:rsidRPr="009B0C0C" w:rsidRDefault="00B21331">
            <w:pPr>
              <w:rPr>
                <w:lang w:eastAsia="en-AU"/>
              </w:rPr>
            </w:pPr>
            <w:r w:rsidRPr="009B0C0C">
              <w:rPr>
                <w:lang w:eastAsia="en-AU"/>
              </w:rPr>
              <w:t>41.0</w:t>
            </w:r>
          </w:p>
        </w:tc>
        <w:tc>
          <w:tcPr>
            <w:tcW w:w="484" w:type="pct"/>
            <w:tcBorders>
              <w:top w:val="nil"/>
              <w:left w:val="nil"/>
              <w:bottom w:val="single" w:sz="4" w:space="0" w:color="000000"/>
              <w:right w:val="single" w:sz="4" w:space="0" w:color="000000"/>
            </w:tcBorders>
            <w:noWrap/>
            <w:vAlign w:val="center"/>
            <w:hideMark/>
          </w:tcPr>
          <w:p w14:paraId="1280168E" w14:textId="77777777" w:rsidR="00B21331" w:rsidRPr="009B0C0C" w:rsidRDefault="00B21331">
            <w:pPr>
              <w:rPr>
                <w:lang w:eastAsia="en-AU"/>
              </w:rPr>
            </w:pPr>
            <w:r w:rsidRPr="009B0C0C">
              <w:rPr>
                <w:lang w:eastAsia="en-AU"/>
              </w:rPr>
              <w:t>39.7</w:t>
            </w:r>
          </w:p>
        </w:tc>
        <w:tc>
          <w:tcPr>
            <w:tcW w:w="542" w:type="pct"/>
            <w:tcBorders>
              <w:top w:val="nil"/>
              <w:left w:val="nil"/>
              <w:bottom w:val="single" w:sz="4" w:space="0" w:color="000000"/>
              <w:right w:val="single" w:sz="8" w:space="0" w:color="000000"/>
            </w:tcBorders>
            <w:noWrap/>
            <w:vAlign w:val="center"/>
            <w:hideMark/>
          </w:tcPr>
          <w:p w14:paraId="56EDF77D" w14:textId="77777777" w:rsidR="00B21331" w:rsidRPr="009B0C0C" w:rsidRDefault="00B21331">
            <w:pPr>
              <w:rPr>
                <w:lang w:eastAsia="en-AU"/>
              </w:rPr>
            </w:pPr>
            <w:r w:rsidRPr="009B0C0C">
              <w:rPr>
                <w:lang w:eastAsia="en-AU"/>
              </w:rPr>
              <w:t>37.5</w:t>
            </w:r>
          </w:p>
        </w:tc>
      </w:tr>
      <w:tr w:rsidR="00B21331" w:rsidRPr="009B0C0C" w14:paraId="4C8A7665" w14:textId="77777777">
        <w:trPr>
          <w:trHeight w:val="211"/>
        </w:trPr>
        <w:tc>
          <w:tcPr>
            <w:tcW w:w="595" w:type="pct"/>
            <w:gridSpan w:val="2"/>
            <w:tcBorders>
              <w:top w:val="nil"/>
              <w:left w:val="single" w:sz="8" w:space="0" w:color="000000"/>
              <w:bottom w:val="single" w:sz="4" w:space="0" w:color="000000"/>
              <w:right w:val="single" w:sz="8" w:space="0" w:color="000000"/>
            </w:tcBorders>
            <w:shd w:val="clear" w:color="auto" w:fill="92D050"/>
            <w:noWrap/>
            <w:vAlign w:val="bottom"/>
            <w:hideMark/>
          </w:tcPr>
          <w:p w14:paraId="5EB73ABB" w14:textId="77777777" w:rsidR="00B21331" w:rsidRPr="009B0C0C" w:rsidRDefault="00B21331">
            <w:pPr>
              <w:rPr>
                <w:lang w:eastAsia="en-AU"/>
              </w:rPr>
            </w:pPr>
            <w:r w:rsidRPr="009B0C0C">
              <w:rPr>
                <w:lang w:eastAsia="en-AU"/>
              </w:rPr>
              <w:t> </w:t>
            </w:r>
          </w:p>
        </w:tc>
        <w:tc>
          <w:tcPr>
            <w:tcW w:w="731" w:type="pct"/>
            <w:tcBorders>
              <w:top w:val="nil"/>
              <w:left w:val="nil"/>
              <w:bottom w:val="single" w:sz="4" w:space="0" w:color="000000"/>
              <w:right w:val="single" w:sz="4" w:space="0" w:color="000000"/>
            </w:tcBorders>
            <w:shd w:val="clear" w:color="auto" w:fill="92D050"/>
            <w:noWrap/>
            <w:vAlign w:val="bottom"/>
            <w:hideMark/>
          </w:tcPr>
          <w:p w14:paraId="365504A8" w14:textId="77777777" w:rsidR="00B21331" w:rsidRPr="009B0C0C" w:rsidRDefault="00B21331">
            <w:pPr>
              <w:rPr>
                <w:lang w:eastAsia="en-AU"/>
              </w:rPr>
            </w:pPr>
            <w:r w:rsidRPr="009B0C0C">
              <w:rPr>
                <w:lang w:eastAsia="en-AU"/>
              </w:rPr>
              <w:t> </w:t>
            </w:r>
          </w:p>
        </w:tc>
        <w:tc>
          <w:tcPr>
            <w:tcW w:w="535" w:type="pct"/>
            <w:tcBorders>
              <w:top w:val="nil"/>
              <w:left w:val="nil"/>
              <w:bottom w:val="single" w:sz="4" w:space="0" w:color="000000"/>
              <w:right w:val="single" w:sz="4" w:space="0" w:color="000000"/>
            </w:tcBorders>
            <w:shd w:val="clear" w:color="auto" w:fill="92D050"/>
            <w:noWrap/>
            <w:vAlign w:val="bottom"/>
            <w:hideMark/>
          </w:tcPr>
          <w:p w14:paraId="76A08103" w14:textId="77777777" w:rsidR="00B21331" w:rsidRPr="009B0C0C" w:rsidRDefault="00B21331">
            <w:pPr>
              <w:rPr>
                <w:lang w:eastAsia="en-AU"/>
              </w:rPr>
            </w:pPr>
            <w:r w:rsidRPr="009B0C0C">
              <w:rPr>
                <w:lang w:eastAsia="en-AU"/>
              </w:rPr>
              <w:t> </w:t>
            </w:r>
          </w:p>
        </w:tc>
        <w:tc>
          <w:tcPr>
            <w:tcW w:w="572" w:type="pct"/>
            <w:tcBorders>
              <w:top w:val="nil"/>
              <w:left w:val="nil"/>
              <w:bottom w:val="single" w:sz="4" w:space="0" w:color="000000"/>
              <w:right w:val="single" w:sz="4" w:space="0" w:color="000000"/>
            </w:tcBorders>
            <w:shd w:val="clear" w:color="auto" w:fill="92D050"/>
            <w:noWrap/>
            <w:vAlign w:val="bottom"/>
            <w:hideMark/>
          </w:tcPr>
          <w:p w14:paraId="06824415" w14:textId="77777777" w:rsidR="00B21331" w:rsidRPr="009B0C0C" w:rsidRDefault="00B21331">
            <w:pPr>
              <w:rPr>
                <w:lang w:eastAsia="en-AU"/>
              </w:rPr>
            </w:pPr>
            <w:r w:rsidRPr="009B0C0C">
              <w:rPr>
                <w:lang w:eastAsia="en-AU"/>
              </w:rPr>
              <w:t> </w:t>
            </w:r>
          </w:p>
        </w:tc>
        <w:tc>
          <w:tcPr>
            <w:tcW w:w="572" w:type="pct"/>
            <w:tcBorders>
              <w:top w:val="nil"/>
              <w:left w:val="nil"/>
              <w:bottom w:val="single" w:sz="4" w:space="0" w:color="000000"/>
              <w:right w:val="single" w:sz="4" w:space="0" w:color="000000"/>
            </w:tcBorders>
            <w:shd w:val="clear" w:color="auto" w:fill="92D050"/>
            <w:noWrap/>
            <w:vAlign w:val="bottom"/>
            <w:hideMark/>
          </w:tcPr>
          <w:p w14:paraId="4E7A93FF"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4F8C8A95"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5DAD5403"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5D7CE7C8" w14:textId="77777777" w:rsidR="00B21331" w:rsidRPr="009B0C0C" w:rsidRDefault="00B21331">
            <w:pPr>
              <w:rPr>
                <w:lang w:eastAsia="en-AU"/>
              </w:rPr>
            </w:pPr>
            <w:r w:rsidRPr="009B0C0C">
              <w:rPr>
                <w:lang w:eastAsia="en-AU"/>
              </w:rPr>
              <w:t> </w:t>
            </w:r>
          </w:p>
        </w:tc>
        <w:tc>
          <w:tcPr>
            <w:tcW w:w="542" w:type="pct"/>
            <w:tcBorders>
              <w:top w:val="nil"/>
              <w:left w:val="nil"/>
              <w:bottom w:val="single" w:sz="4" w:space="0" w:color="000000"/>
              <w:right w:val="single" w:sz="8" w:space="0" w:color="000000"/>
            </w:tcBorders>
            <w:shd w:val="clear" w:color="auto" w:fill="92D050"/>
            <w:noWrap/>
            <w:vAlign w:val="bottom"/>
            <w:hideMark/>
          </w:tcPr>
          <w:p w14:paraId="1BD4C4B1" w14:textId="77777777" w:rsidR="00B21331" w:rsidRPr="009B0C0C" w:rsidRDefault="00B21331">
            <w:pPr>
              <w:rPr>
                <w:lang w:eastAsia="en-AU"/>
              </w:rPr>
            </w:pPr>
            <w:r w:rsidRPr="009B0C0C">
              <w:rPr>
                <w:lang w:eastAsia="en-AU"/>
              </w:rPr>
              <w:t> </w:t>
            </w:r>
          </w:p>
        </w:tc>
      </w:tr>
      <w:tr w:rsidR="00B21331" w:rsidRPr="009B0C0C" w14:paraId="2DEBF252" w14:textId="77777777">
        <w:trPr>
          <w:trHeight w:val="461"/>
        </w:trPr>
        <w:tc>
          <w:tcPr>
            <w:tcW w:w="595" w:type="pct"/>
            <w:gridSpan w:val="2"/>
            <w:vMerge w:val="restart"/>
            <w:tcBorders>
              <w:top w:val="nil"/>
              <w:left w:val="single" w:sz="8" w:space="0" w:color="000000"/>
              <w:bottom w:val="single" w:sz="4" w:space="0" w:color="000000"/>
              <w:right w:val="single" w:sz="8" w:space="0" w:color="000000"/>
            </w:tcBorders>
            <w:vAlign w:val="center"/>
            <w:hideMark/>
          </w:tcPr>
          <w:p w14:paraId="76ECCE17" w14:textId="77777777" w:rsidR="00B21331" w:rsidRPr="009B0C0C" w:rsidRDefault="00B21331">
            <w:pPr>
              <w:rPr>
                <w:lang w:eastAsia="en-AU"/>
              </w:rPr>
            </w:pPr>
            <w:r w:rsidRPr="009B0C0C">
              <w:rPr>
                <w:lang w:eastAsia="en-AU"/>
              </w:rPr>
              <w:t>Existing conditions peak velocity (m/s)</w:t>
            </w:r>
          </w:p>
        </w:tc>
        <w:tc>
          <w:tcPr>
            <w:tcW w:w="731" w:type="pct"/>
            <w:tcBorders>
              <w:top w:val="nil"/>
              <w:left w:val="nil"/>
              <w:bottom w:val="single" w:sz="4" w:space="0" w:color="000000"/>
              <w:right w:val="single" w:sz="4" w:space="0" w:color="000000"/>
            </w:tcBorders>
            <w:noWrap/>
            <w:vAlign w:val="center"/>
            <w:hideMark/>
          </w:tcPr>
          <w:p w14:paraId="75AB3A8B" w14:textId="77777777" w:rsidR="00B21331" w:rsidRPr="009B0C0C" w:rsidRDefault="00B21331">
            <w:pPr>
              <w:rPr>
                <w:lang w:eastAsia="en-AU"/>
              </w:rPr>
            </w:pPr>
            <w:r w:rsidRPr="009B0C0C">
              <w:rPr>
                <w:lang w:eastAsia="en-AU"/>
              </w:rPr>
              <w:t>Latrobe led</w:t>
            </w:r>
          </w:p>
        </w:tc>
        <w:tc>
          <w:tcPr>
            <w:tcW w:w="535" w:type="pct"/>
            <w:tcBorders>
              <w:top w:val="nil"/>
              <w:left w:val="nil"/>
              <w:bottom w:val="single" w:sz="4" w:space="0" w:color="000000"/>
              <w:right w:val="single" w:sz="4" w:space="0" w:color="000000"/>
            </w:tcBorders>
            <w:noWrap/>
            <w:vAlign w:val="center"/>
            <w:hideMark/>
          </w:tcPr>
          <w:p w14:paraId="44F1DFCE" w14:textId="77777777" w:rsidR="00B21331" w:rsidRPr="009B0C0C" w:rsidRDefault="00B21331">
            <w:pPr>
              <w:rPr>
                <w:lang w:eastAsia="en-AU"/>
              </w:rPr>
            </w:pPr>
            <w:r w:rsidRPr="009B0C0C">
              <w:rPr>
                <w:lang w:eastAsia="en-AU"/>
              </w:rPr>
              <w:t>0.9</w:t>
            </w:r>
          </w:p>
        </w:tc>
        <w:tc>
          <w:tcPr>
            <w:tcW w:w="572" w:type="pct"/>
            <w:tcBorders>
              <w:top w:val="nil"/>
              <w:left w:val="nil"/>
              <w:bottom w:val="single" w:sz="4" w:space="0" w:color="000000"/>
              <w:right w:val="single" w:sz="4" w:space="0" w:color="000000"/>
            </w:tcBorders>
            <w:noWrap/>
            <w:vAlign w:val="center"/>
            <w:hideMark/>
          </w:tcPr>
          <w:p w14:paraId="0E23BEAD" w14:textId="77777777" w:rsidR="00B21331" w:rsidRPr="009B0C0C" w:rsidRDefault="00B21331">
            <w:pPr>
              <w:rPr>
                <w:lang w:eastAsia="en-AU"/>
              </w:rPr>
            </w:pPr>
            <w:r w:rsidRPr="009B0C0C">
              <w:rPr>
                <w:lang w:eastAsia="en-AU"/>
              </w:rPr>
              <w:t>0.9</w:t>
            </w:r>
          </w:p>
        </w:tc>
        <w:tc>
          <w:tcPr>
            <w:tcW w:w="572" w:type="pct"/>
            <w:tcBorders>
              <w:top w:val="nil"/>
              <w:left w:val="nil"/>
              <w:bottom w:val="single" w:sz="4" w:space="0" w:color="000000"/>
              <w:right w:val="single" w:sz="4" w:space="0" w:color="000000"/>
            </w:tcBorders>
            <w:noWrap/>
            <w:vAlign w:val="center"/>
            <w:hideMark/>
          </w:tcPr>
          <w:p w14:paraId="0C56A85A" w14:textId="77777777" w:rsidR="00B21331" w:rsidRPr="009B0C0C" w:rsidRDefault="00B21331">
            <w:pPr>
              <w:rPr>
                <w:lang w:eastAsia="en-AU"/>
              </w:rPr>
            </w:pPr>
            <w:r w:rsidRPr="009B0C0C">
              <w:rPr>
                <w:lang w:eastAsia="en-AU"/>
              </w:rPr>
              <w:t>0.9</w:t>
            </w:r>
          </w:p>
        </w:tc>
        <w:tc>
          <w:tcPr>
            <w:tcW w:w="484" w:type="pct"/>
            <w:tcBorders>
              <w:top w:val="nil"/>
              <w:left w:val="nil"/>
              <w:bottom w:val="single" w:sz="4" w:space="0" w:color="000000"/>
              <w:right w:val="single" w:sz="4" w:space="0" w:color="000000"/>
            </w:tcBorders>
            <w:noWrap/>
            <w:vAlign w:val="center"/>
            <w:hideMark/>
          </w:tcPr>
          <w:p w14:paraId="73852C54" w14:textId="77777777" w:rsidR="00B21331" w:rsidRPr="009B0C0C" w:rsidRDefault="00B21331">
            <w:pPr>
              <w:rPr>
                <w:lang w:eastAsia="en-AU"/>
              </w:rPr>
            </w:pPr>
            <w:r w:rsidRPr="009B0C0C">
              <w:rPr>
                <w:lang w:eastAsia="en-AU"/>
              </w:rPr>
              <w:t>1.0</w:t>
            </w:r>
          </w:p>
        </w:tc>
        <w:tc>
          <w:tcPr>
            <w:tcW w:w="484" w:type="pct"/>
            <w:tcBorders>
              <w:top w:val="nil"/>
              <w:left w:val="nil"/>
              <w:bottom w:val="single" w:sz="4" w:space="0" w:color="000000"/>
              <w:right w:val="single" w:sz="4" w:space="0" w:color="000000"/>
            </w:tcBorders>
            <w:noWrap/>
            <w:vAlign w:val="center"/>
            <w:hideMark/>
          </w:tcPr>
          <w:p w14:paraId="57029617" w14:textId="77777777" w:rsidR="00B21331" w:rsidRPr="009B0C0C" w:rsidRDefault="00B21331">
            <w:pPr>
              <w:rPr>
                <w:lang w:eastAsia="en-AU"/>
              </w:rPr>
            </w:pPr>
            <w:r w:rsidRPr="009B0C0C">
              <w:rPr>
                <w:lang w:eastAsia="en-AU"/>
              </w:rPr>
              <w:t>1.7</w:t>
            </w:r>
          </w:p>
        </w:tc>
        <w:tc>
          <w:tcPr>
            <w:tcW w:w="484" w:type="pct"/>
            <w:tcBorders>
              <w:top w:val="nil"/>
              <w:left w:val="nil"/>
              <w:bottom w:val="single" w:sz="4" w:space="0" w:color="000000"/>
              <w:right w:val="single" w:sz="4" w:space="0" w:color="000000"/>
            </w:tcBorders>
            <w:noWrap/>
            <w:vAlign w:val="center"/>
            <w:hideMark/>
          </w:tcPr>
          <w:p w14:paraId="1944C8B3" w14:textId="77777777" w:rsidR="00B21331" w:rsidRPr="009B0C0C" w:rsidRDefault="00B21331">
            <w:pPr>
              <w:rPr>
                <w:lang w:eastAsia="en-AU"/>
              </w:rPr>
            </w:pPr>
            <w:r w:rsidRPr="009B0C0C">
              <w:rPr>
                <w:lang w:eastAsia="en-AU"/>
              </w:rPr>
              <w:t>0.2</w:t>
            </w:r>
          </w:p>
        </w:tc>
        <w:tc>
          <w:tcPr>
            <w:tcW w:w="542" w:type="pct"/>
            <w:tcBorders>
              <w:top w:val="nil"/>
              <w:left w:val="nil"/>
              <w:bottom w:val="single" w:sz="4" w:space="0" w:color="000000"/>
              <w:right w:val="single" w:sz="8" w:space="0" w:color="000000"/>
            </w:tcBorders>
            <w:noWrap/>
            <w:vAlign w:val="center"/>
            <w:hideMark/>
          </w:tcPr>
          <w:p w14:paraId="7ED4346B" w14:textId="77777777" w:rsidR="00B21331" w:rsidRPr="009B0C0C" w:rsidRDefault="00B21331">
            <w:pPr>
              <w:rPr>
                <w:lang w:eastAsia="en-AU"/>
              </w:rPr>
            </w:pPr>
            <w:r w:rsidRPr="009B0C0C">
              <w:rPr>
                <w:lang w:eastAsia="en-AU"/>
              </w:rPr>
              <w:t>0.7</w:t>
            </w:r>
          </w:p>
        </w:tc>
      </w:tr>
      <w:tr w:rsidR="00B21331" w:rsidRPr="009B0C0C" w14:paraId="56FFC3E4" w14:textId="77777777">
        <w:trPr>
          <w:trHeight w:val="570"/>
        </w:trPr>
        <w:tc>
          <w:tcPr>
            <w:tcW w:w="595" w:type="pct"/>
            <w:gridSpan w:val="2"/>
            <w:vMerge/>
            <w:tcBorders>
              <w:top w:val="nil"/>
              <w:left w:val="single" w:sz="8" w:space="0" w:color="000000"/>
              <w:bottom w:val="single" w:sz="4" w:space="0" w:color="000000"/>
              <w:right w:val="single" w:sz="8" w:space="0" w:color="000000"/>
            </w:tcBorders>
            <w:vAlign w:val="center"/>
            <w:hideMark/>
          </w:tcPr>
          <w:p w14:paraId="4FBBFA98" w14:textId="77777777" w:rsidR="00B21331" w:rsidRPr="009B0C0C" w:rsidRDefault="00B21331">
            <w:pPr>
              <w:rPr>
                <w:lang w:eastAsia="en-AU"/>
              </w:rPr>
            </w:pPr>
          </w:p>
        </w:tc>
        <w:tc>
          <w:tcPr>
            <w:tcW w:w="731" w:type="pct"/>
            <w:tcBorders>
              <w:top w:val="nil"/>
              <w:left w:val="nil"/>
              <w:bottom w:val="single" w:sz="4" w:space="0" w:color="000000"/>
              <w:right w:val="single" w:sz="4" w:space="0" w:color="000000"/>
            </w:tcBorders>
            <w:noWrap/>
            <w:vAlign w:val="center"/>
            <w:hideMark/>
          </w:tcPr>
          <w:p w14:paraId="79898C01" w14:textId="77777777" w:rsidR="00B21331" w:rsidRPr="009B0C0C" w:rsidRDefault="00B21331">
            <w:pPr>
              <w:rPr>
                <w:lang w:eastAsia="en-AU"/>
              </w:rPr>
            </w:pPr>
            <w:r w:rsidRPr="009B0C0C">
              <w:rPr>
                <w:lang w:eastAsia="en-AU"/>
              </w:rPr>
              <w:t>Morwell led</w:t>
            </w:r>
          </w:p>
        </w:tc>
        <w:tc>
          <w:tcPr>
            <w:tcW w:w="535" w:type="pct"/>
            <w:tcBorders>
              <w:top w:val="nil"/>
              <w:left w:val="nil"/>
              <w:bottom w:val="single" w:sz="4" w:space="0" w:color="000000"/>
              <w:right w:val="single" w:sz="4" w:space="0" w:color="000000"/>
            </w:tcBorders>
            <w:noWrap/>
            <w:vAlign w:val="center"/>
            <w:hideMark/>
          </w:tcPr>
          <w:p w14:paraId="2CCD0D0F" w14:textId="77777777" w:rsidR="00B21331" w:rsidRPr="009B0C0C" w:rsidRDefault="00B21331">
            <w:pPr>
              <w:rPr>
                <w:lang w:eastAsia="en-AU"/>
              </w:rPr>
            </w:pPr>
            <w:r w:rsidRPr="009B0C0C">
              <w:rPr>
                <w:lang w:eastAsia="en-AU"/>
              </w:rPr>
              <w:t>2.2</w:t>
            </w:r>
          </w:p>
        </w:tc>
        <w:tc>
          <w:tcPr>
            <w:tcW w:w="572" w:type="pct"/>
            <w:tcBorders>
              <w:top w:val="nil"/>
              <w:left w:val="nil"/>
              <w:bottom w:val="single" w:sz="4" w:space="0" w:color="000000"/>
              <w:right w:val="single" w:sz="4" w:space="0" w:color="000000"/>
            </w:tcBorders>
            <w:noWrap/>
            <w:vAlign w:val="center"/>
            <w:hideMark/>
          </w:tcPr>
          <w:p w14:paraId="517AB451" w14:textId="77777777" w:rsidR="00B21331" w:rsidRPr="009B0C0C" w:rsidRDefault="00B21331">
            <w:pPr>
              <w:rPr>
                <w:lang w:eastAsia="en-AU"/>
              </w:rPr>
            </w:pPr>
            <w:r w:rsidRPr="009B0C0C">
              <w:rPr>
                <w:lang w:eastAsia="en-AU"/>
              </w:rPr>
              <w:t>1.9</w:t>
            </w:r>
          </w:p>
        </w:tc>
        <w:tc>
          <w:tcPr>
            <w:tcW w:w="572" w:type="pct"/>
            <w:tcBorders>
              <w:top w:val="nil"/>
              <w:left w:val="nil"/>
              <w:bottom w:val="single" w:sz="4" w:space="0" w:color="000000"/>
              <w:right w:val="single" w:sz="4" w:space="0" w:color="000000"/>
            </w:tcBorders>
            <w:noWrap/>
            <w:vAlign w:val="center"/>
            <w:hideMark/>
          </w:tcPr>
          <w:p w14:paraId="6B646648" w14:textId="77777777" w:rsidR="00B21331" w:rsidRPr="009B0C0C" w:rsidRDefault="00B21331">
            <w:pPr>
              <w:rPr>
                <w:lang w:eastAsia="en-AU"/>
              </w:rPr>
            </w:pPr>
            <w:r w:rsidRPr="009B0C0C">
              <w:rPr>
                <w:lang w:eastAsia="en-AU"/>
              </w:rPr>
              <w:t>1.8</w:t>
            </w:r>
          </w:p>
        </w:tc>
        <w:tc>
          <w:tcPr>
            <w:tcW w:w="484" w:type="pct"/>
            <w:tcBorders>
              <w:top w:val="nil"/>
              <w:left w:val="nil"/>
              <w:bottom w:val="single" w:sz="4" w:space="0" w:color="000000"/>
              <w:right w:val="single" w:sz="4" w:space="0" w:color="000000"/>
            </w:tcBorders>
            <w:noWrap/>
            <w:vAlign w:val="center"/>
            <w:hideMark/>
          </w:tcPr>
          <w:p w14:paraId="05B4D6B7" w14:textId="77777777" w:rsidR="00B21331" w:rsidRPr="009B0C0C" w:rsidRDefault="00B21331">
            <w:pPr>
              <w:rPr>
                <w:lang w:eastAsia="en-AU"/>
              </w:rPr>
            </w:pPr>
            <w:r w:rsidRPr="009B0C0C">
              <w:rPr>
                <w:lang w:eastAsia="en-AU"/>
              </w:rPr>
              <w:t>1.8</w:t>
            </w:r>
          </w:p>
        </w:tc>
        <w:tc>
          <w:tcPr>
            <w:tcW w:w="484" w:type="pct"/>
            <w:tcBorders>
              <w:top w:val="nil"/>
              <w:left w:val="nil"/>
              <w:bottom w:val="single" w:sz="4" w:space="0" w:color="000000"/>
              <w:right w:val="single" w:sz="4" w:space="0" w:color="000000"/>
            </w:tcBorders>
            <w:noWrap/>
            <w:vAlign w:val="center"/>
            <w:hideMark/>
          </w:tcPr>
          <w:p w14:paraId="059DD605" w14:textId="77777777" w:rsidR="00B21331" w:rsidRPr="009B0C0C" w:rsidRDefault="00B21331">
            <w:pPr>
              <w:rPr>
                <w:lang w:eastAsia="en-AU"/>
              </w:rPr>
            </w:pPr>
            <w:r w:rsidRPr="009B0C0C">
              <w:rPr>
                <w:lang w:eastAsia="en-AU"/>
              </w:rPr>
              <w:t>1.8</w:t>
            </w:r>
          </w:p>
        </w:tc>
        <w:tc>
          <w:tcPr>
            <w:tcW w:w="484" w:type="pct"/>
            <w:tcBorders>
              <w:top w:val="nil"/>
              <w:left w:val="nil"/>
              <w:bottom w:val="single" w:sz="4" w:space="0" w:color="000000"/>
              <w:right w:val="single" w:sz="4" w:space="0" w:color="000000"/>
            </w:tcBorders>
            <w:noWrap/>
            <w:vAlign w:val="center"/>
            <w:hideMark/>
          </w:tcPr>
          <w:p w14:paraId="13281F63" w14:textId="77777777" w:rsidR="00B21331" w:rsidRPr="009B0C0C" w:rsidRDefault="00B21331">
            <w:pPr>
              <w:rPr>
                <w:lang w:eastAsia="en-AU"/>
              </w:rPr>
            </w:pPr>
            <w:r w:rsidRPr="009B0C0C">
              <w:rPr>
                <w:lang w:eastAsia="en-AU"/>
              </w:rPr>
              <w:t>1.7</w:t>
            </w:r>
          </w:p>
        </w:tc>
        <w:tc>
          <w:tcPr>
            <w:tcW w:w="542" w:type="pct"/>
            <w:tcBorders>
              <w:top w:val="nil"/>
              <w:left w:val="nil"/>
              <w:bottom w:val="single" w:sz="4" w:space="0" w:color="000000"/>
              <w:right w:val="single" w:sz="8" w:space="0" w:color="000000"/>
            </w:tcBorders>
            <w:noWrap/>
            <w:vAlign w:val="center"/>
            <w:hideMark/>
          </w:tcPr>
          <w:p w14:paraId="0548DAD5" w14:textId="77777777" w:rsidR="00B21331" w:rsidRPr="009B0C0C" w:rsidRDefault="00B21331">
            <w:pPr>
              <w:rPr>
                <w:lang w:eastAsia="en-AU"/>
              </w:rPr>
            </w:pPr>
            <w:r w:rsidRPr="009B0C0C">
              <w:rPr>
                <w:lang w:eastAsia="en-AU"/>
              </w:rPr>
              <w:t>0.8</w:t>
            </w:r>
          </w:p>
        </w:tc>
      </w:tr>
      <w:tr w:rsidR="00B21331" w:rsidRPr="009B0C0C" w14:paraId="7024AF98" w14:textId="77777777">
        <w:trPr>
          <w:trHeight w:val="211"/>
        </w:trPr>
        <w:tc>
          <w:tcPr>
            <w:tcW w:w="582" w:type="pct"/>
            <w:tcBorders>
              <w:top w:val="nil"/>
              <w:left w:val="single" w:sz="8" w:space="0" w:color="000000"/>
              <w:bottom w:val="single" w:sz="4" w:space="0" w:color="000000"/>
              <w:right w:val="single" w:sz="8" w:space="0" w:color="000000"/>
            </w:tcBorders>
            <w:shd w:val="clear" w:color="auto" w:fill="92D050"/>
            <w:noWrap/>
            <w:vAlign w:val="bottom"/>
            <w:hideMark/>
          </w:tcPr>
          <w:p w14:paraId="2D0AE99B" w14:textId="77777777" w:rsidR="00B21331" w:rsidRPr="009B0C0C" w:rsidRDefault="00B21331">
            <w:pPr>
              <w:rPr>
                <w:lang w:eastAsia="en-AU"/>
              </w:rPr>
            </w:pPr>
            <w:r w:rsidRPr="009B0C0C">
              <w:rPr>
                <w:lang w:eastAsia="en-AU"/>
              </w:rPr>
              <w:t> </w:t>
            </w:r>
          </w:p>
        </w:tc>
        <w:tc>
          <w:tcPr>
            <w:tcW w:w="743" w:type="pct"/>
            <w:gridSpan w:val="2"/>
            <w:tcBorders>
              <w:top w:val="nil"/>
              <w:left w:val="nil"/>
              <w:bottom w:val="single" w:sz="4" w:space="0" w:color="000000"/>
              <w:right w:val="single" w:sz="4" w:space="0" w:color="000000"/>
            </w:tcBorders>
            <w:shd w:val="clear" w:color="auto" w:fill="92D050"/>
            <w:noWrap/>
            <w:vAlign w:val="bottom"/>
            <w:hideMark/>
          </w:tcPr>
          <w:p w14:paraId="16B0A8BE" w14:textId="77777777" w:rsidR="00B21331" w:rsidRPr="009B0C0C" w:rsidRDefault="00B21331">
            <w:pPr>
              <w:rPr>
                <w:lang w:eastAsia="en-AU"/>
              </w:rPr>
            </w:pPr>
            <w:r w:rsidRPr="009B0C0C">
              <w:rPr>
                <w:lang w:eastAsia="en-AU"/>
              </w:rPr>
              <w:t> </w:t>
            </w:r>
          </w:p>
        </w:tc>
        <w:tc>
          <w:tcPr>
            <w:tcW w:w="535" w:type="pct"/>
            <w:tcBorders>
              <w:top w:val="nil"/>
              <w:left w:val="nil"/>
              <w:bottom w:val="single" w:sz="4" w:space="0" w:color="000000"/>
              <w:right w:val="single" w:sz="4" w:space="0" w:color="000000"/>
            </w:tcBorders>
            <w:shd w:val="clear" w:color="auto" w:fill="92D050"/>
            <w:noWrap/>
            <w:vAlign w:val="bottom"/>
            <w:hideMark/>
          </w:tcPr>
          <w:p w14:paraId="124634CD" w14:textId="77777777" w:rsidR="00B21331" w:rsidRPr="009B0C0C" w:rsidRDefault="00B21331">
            <w:pPr>
              <w:rPr>
                <w:lang w:eastAsia="en-AU"/>
              </w:rPr>
            </w:pPr>
            <w:r w:rsidRPr="009B0C0C">
              <w:rPr>
                <w:lang w:eastAsia="en-AU"/>
              </w:rPr>
              <w:t> </w:t>
            </w:r>
          </w:p>
        </w:tc>
        <w:tc>
          <w:tcPr>
            <w:tcW w:w="572" w:type="pct"/>
            <w:tcBorders>
              <w:top w:val="nil"/>
              <w:left w:val="nil"/>
              <w:bottom w:val="single" w:sz="4" w:space="0" w:color="000000"/>
              <w:right w:val="single" w:sz="4" w:space="0" w:color="000000"/>
            </w:tcBorders>
            <w:shd w:val="clear" w:color="auto" w:fill="92D050"/>
            <w:noWrap/>
            <w:vAlign w:val="bottom"/>
            <w:hideMark/>
          </w:tcPr>
          <w:p w14:paraId="2A6463A8" w14:textId="77777777" w:rsidR="00B21331" w:rsidRPr="009B0C0C" w:rsidRDefault="00B21331">
            <w:pPr>
              <w:rPr>
                <w:lang w:eastAsia="en-AU"/>
              </w:rPr>
            </w:pPr>
            <w:r w:rsidRPr="009B0C0C">
              <w:rPr>
                <w:lang w:eastAsia="en-AU"/>
              </w:rPr>
              <w:t> </w:t>
            </w:r>
          </w:p>
        </w:tc>
        <w:tc>
          <w:tcPr>
            <w:tcW w:w="572" w:type="pct"/>
            <w:tcBorders>
              <w:top w:val="nil"/>
              <w:left w:val="nil"/>
              <w:bottom w:val="single" w:sz="4" w:space="0" w:color="000000"/>
              <w:right w:val="single" w:sz="4" w:space="0" w:color="000000"/>
            </w:tcBorders>
            <w:shd w:val="clear" w:color="auto" w:fill="92D050"/>
            <w:noWrap/>
            <w:vAlign w:val="bottom"/>
            <w:hideMark/>
          </w:tcPr>
          <w:p w14:paraId="684FECEF"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5D4182E9"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354808AD" w14:textId="77777777" w:rsidR="00B21331" w:rsidRPr="009B0C0C" w:rsidRDefault="00B21331">
            <w:pPr>
              <w:rPr>
                <w:lang w:eastAsia="en-AU"/>
              </w:rPr>
            </w:pPr>
            <w:r w:rsidRPr="009B0C0C">
              <w:rPr>
                <w:lang w:eastAsia="en-AU"/>
              </w:rPr>
              <w:t> </w:t>
            </w:r>
          </w:p>
        </w:tc>
        <w:tc>
          <w:tcPr>
            <w:tcW w:w="484" w:type="pct"/>
            <w:tcBorders>
              <w:top w:val="nil"/>
              <w:left w:val="nil"/>
              <w:bottom w:val="single" w:sz="4" w:space="0" w:color="000000"/>
              <w:right w:val="single" w:sz="4" w:space="0" w:color="000000"/>
            </w:tcBorders>
            <w:shd w:val="clear" w:color="auto" w:fill="92D050"/>
            <w:noWrap/>
            <w:vAlign w:val="bottom"/>
            <w:hideMark/>
          </w:tcPr>
          <w:p w14:paraId="27819B22" w14:textId="77777777" w:rsidR="00B21331" w:rsidRPr="009B0C0C" w:rsidRDefault="00B21331">
            <w:pPr>
              <w:rPr>
                <w:lang w:eastAsia="en-AU"/>
              </w:rPr>
            </w:pPr>
            <w:r w:rsidRPr="009B0C0C">
              <w:rPr>
                <w:lang w:eastAsia="en-AU"/>
              </w:rPr>
              <w:t> </w:t>
            </w:r>
          </w:p>
        </w:tc>
        <w:tc>
          <w:tcPr>
            <w:tcW w:w="542" w:type="pct"/>
            <w:tcBorders>
              <w:top w:val="nil"/>
              <w:left w:val="nil"/>
              <w:bottom w:val="single" w:sz="4" w:space="0" w:color="000000"/>
              <w:right w:val="single" w:sz="8" w:space="0" w:color="000000"/>
            </w:tcBorders>
            <w:shd w:val="clear" w:color="auto" w:fill="92D050"/>
            <w:noWrap/>
            <w:vAlign w:val="bottom"/>
            <w:hideMark/>
          </w:tcPr>
          <w:p w14:paraId="3229295D" w14:textId="77777777" w:rsidR="00B21331" w:rsidRPr="009B0C0C" w:rsidRDefault="00B21331">
            <w:pPr>
              <w:rPr>
                <w:lang w:eastAsia="en-AU"/>
              </w:rPr>
            </w:pPr>
            <w:r w:rsidRPr="009B0C0C">
              <w:rPr>
                <w:lang w:eastAsia="en-AU"/>
              </w:rPr>
              <w:t> </w:t>
            </w:r>
          </w:p>
        </w:tc>
      </w:tr>
      <w:tr w:rsidR="00B21331" w:rsidRPr="009B0C0C" w14:paraId="48959585" w14:textId="77777777">
        <w:trPr>
          <w:trHeight w:val="438"/>
        </w:trPr>
        <w:tc>
          <w:tcPr>
            <w:tcW w:w="582" w:type="pct"/>
            <w:vMerge w:val="restart"/>
            <w:tcBorders>
              <w:top w:val="nil"/>
              <w:left w:val="single" w:sz="8" w:space="0" w:color="000000"/>
              <w:bottom w:val="single" w:sz="8" w:space="0" w:color="000000"/>
              <w:right w:val="single" w:sz="8" w:space="0" w:color="000000"/>
            </w:tcBorders>
            <w:vAlign w:val="center"/>
            <w:hideMark/>
          </w:tcPr>
          <w:p w14:paraId="4A71601E" w14:textId="77777777" w:rsidR="00B21331" w:rsidRPr="009B0C0C" w:rsidRDefault="00B21331">
            <w:pPr>
              <w:rPr>
                <w:lang w:eastAsia="en-AU"/>
              </w:rPr>
            </w:pPr>
            <w:r w:rsidRPr="009B0C0C">
              <w:rPr>
                <w:lang w:eastAsia="en-AU"/>
              </w:rPr>
              <w:t>Existing conditions Peak bed shear stress (</w:t>
            </w:r>
            <w:r w:rsidRPr="004A7A2A">
              <w:t>N/m</w:t>
            </w:r>
            <w:r w:rsidRPr="004A7A2A">
              <w:rPr>
                <w:vertAlign w:val="superscript"/>
              </w:rPr>
              <w:t>2</w:t>
            </w:r>
            <w:r w:rsidRPr="009B0C0C">
              <w:rPr>
                <w:lang w:eastAsia="en-AU"/>
              </w:rPr>
              <w:t>)</w:t>
            </w:r>
          </w:p>
        </w:tc>
        <w:tc>
          <w:tcPr>
            <w:tcW w:w="743" w:type="pct"/>
            <w:gridSpan w:val="2"/>
            <w:tcBorders>
              <w:top w:val="nil"/>
              <w:left w:val="nil"/>
              <w:bottom w:val="single" w:sz="4" w:space="0" w:color="000000"/>
              <w:right w:val="single" w:sz="4" w:space="0" w:color="000000"/>
            </w:tcBorders>
            <w:noWrap/>
            <w:vAlign w:val="center"/>
            <w:hideMark/>
          </w:tcPr>
          <w:p w14:paraId="7A812926" w14:textId="77777777" w:rsidR="00B21331" w:rsidRPr="009B0C0C" w:rsidRDefault="00B21331">
            <w:pPr>
              <w:rPr>
                <w:lang w:eastAsia="en-AU"/>
              </w:rPr>
            </w:pPr>
            <w:r w:rsidRPr="009B0C0C">
              <w:rPr>
                <w:lang w:eastAsia="en-AU"/>
              </w:rPr>
              <w:t>Latrobe led</w:t>
            </w:r>
          </w:p>
        </w:tc>
        <w:tc>
          <w:tcPr>
            <w:tcW w:w="535" w:type="pct"/>
            <w:tcBorders>
              <w:top w:val="nil"/>
              <w:left w:val="nil"/>
              <w:bottom w:val="single" w:sz="4" w:space="0" w:color="000000"/>
              <w:right w:val="single" w:sz="4" w:space="0" w:color="000000"/>
            </w:tcBorders>
            <w:noWrap/>
            <w:vAlign w:val="center"/>
            <w:hideMark/>
          </w:tcPr>
          <w:p w14:paraId="4814973B" w14:textId="77777777" w:rsidR="00B21331" w:rsidRPr="009B0C0C" w:rsidRDefault="00B21331">
            <w:pPr>
              <w:rPr>
                <w:lang w:eastAsia="en-AU"/>
              </w:rPr>
            </w:pPr>
            <w:r w:rsidRPr="009B0C0C">
              <w:rPr>
                <w:lang w:eastAsia="en-AU"/>
              </w:rPr>
              <w:t>5.6</w:t>
            </w:r>
          </w:p>
        </w:tc>
        <w:tc>
          <w:tcPr>
            <w:tcW w:w="572" w:type="pct"/>
            <w:tcBorders>
              <w:top w:val="nil"/>
              <w:left w:val="nil"/>
              <w:bottom w:val="single" w:sz="4" w:space="0" w:color="000000"/>
              <w:right w:val="single" w:sz="4" w:space="0" w:color="000000"/>
            </w:tcBorders>
            <w:noWrap/>
            <w:vAlign w:val="center"/>
            <w:hideMark/>
          </w:tcPr>
          <w:p w14:paraId="58FA9929" w14:textId="77777777" w:rsidR="00B21331" w:rsidRPr="009B0C0C" w:rsidRDefault="00B21331">
            <w:pPr>
              <w:rPr>
                <w:lang w:eastAsia="en-AU"/>
              </w:rPr>
            </w:pPr>
            <w:r w:rsidRPr="009B0C0C">
              <w:rPr>
                <w:lang w:eastAsia="en-AU"/>
              </w:rPr>
              <w:t>5.5</w:t>
            </w:r>
          </w:p>
        </w:tc>
        <w:tc>
          <w:tcPr>
            <w:tcW w:w="572" w:type="pct"/>
            <w:tcBorders>
              <w:top w:val="nil"/>
              <w:left w:val="nil"/>
              <w:bottom w:val="single" w:sz="4" w:space="0" w:color="000000"/>
              <w:right w:val="single" w:sz="4" w:space="0" w:color="000000"/>
            </w:tcBorders>
            <w:noWrap/>
            <w:vAlign w:val="center"/>
            <w:hideMark/>
          </w:tcPr>
          <w:p w14:paraId="20D294DC" w14:textId="77777777" w:rsidR="00B21331" w:rsidRPr="009B0C0C" w:rsidRDefault="00B21331">
            <w:pPr>
              <w:rPr>
                <w:lang w:eastAsia="en-AU"/>
              </w:rPr>
            </w:pPr>
            <w:r w:rsidRPr="009B0C0C">
              <w:rPr>
                <w:lang w:eastAsia="en-AU"/>
              </w:rPr>
              <w:t>6.0</w:t>
            </w:r>
          </w:p>
        </w:tc>
        <w:tc>
          <w:tcPr>
            <w:tcW w:w="484" w:type="pct"/>
            <w:tcBorders>
              <w:top w:val="nil"/>
              <w:left w:val="nil"/>
              <w:bottom w:val="single" w:sz="4" w:space="0" w:color="000000"/>
              <w:right w:val="single" w:sz="4" w:space="0" w:color="000000"/>
            </w:tcBorders>
            <w:noWrap/>
            <w:vAlign w:val="center"/>
            <w:hideMark/>
          </w:tcPr>
          <w:p w14:paraId="49A58307" w14:textId="77777777" w:rsidR="00B21331" w:rsidRPr="009B0C0C" w:rsidRDefault="00B21331">
            <w:pPr>
              <w:rPr>
                <w:lang w:eastAsia="en-AU"/>
              </w:rPr>
            </w:pPr>
            <w:r w:rsidRPr="009B0C0C">
              <w:rPr>
                <w:lang w:eastAsia="en-AU"/>
              </w:rPr>
              <w:t>7.9</w:t>
            </w:r>
          </w:p>
        </w:tc>
        <w:tc>
          <w:tcPr>
            <w:tcW w:w="484" w:type="pct"/>
            <w:tcBorders>
              <w:top w:val="nil"/>
              <w:left w:val="nil"/>
              <w:bottom w:val="single" w:sz="4" w:space="0" w:color="000000"/>
              <w:right w:val="single" w:sz="4" w:space="0" w:color="000000"/>
            </w:tcBorders>
            <w:noWrap/>
            <w:vAlign w:val="center"/>
            <w:hideMark/>
          </w:tcPr>
          <w:p w14:paraId="6DA08BD7" w14:textId="77777777" w:rsidR="00B21331" w:rsidRPr="009B0C0C" w:rsidRDefault="00B21331">
            <w:pPr>
              <w:rPr>
                <w:lang w:eastAsia="en-AU"/>
              </w:rPr>
            </w:pPr>
            <w:r w:rsidRPr="009B0C0C">
              <w:rPr>
                <w:lang w:eastAsia="en-AU"/>
              </w:rPr>
              <w:t>20.9</w:t>
            </w:r>
          </w:p>
        </w:tc>
        <w:tc>
          <w:tcPr>
            <w:tcW w:w="484" w:type="pct"/>
            <w:tcBorders>
              <w:top w:val="nil"/>
              <w:left w:val="nil"/>
              <w:bottom w:val="single" w:sz="4" w:space="0" w:color="000000"/>
              <w:right w:val="single" w:sz="4" w:space="0" w:color="000000"/>
            </w:tcBorders>
            <w:noWrap/>
            <w:vAlign w:val="center"/>
            <w:hideMark/>
          </w:tcPr>
          <w:p w14:paraId="4321B150" w14:textId="77777777" w:rsidR="00B21331" w:rsidRPr="009B0C0C" w:rsidRDefault="00B21331">
            <w:pPr>
              <w:rPr>
                <w:lang w:eastAsia="en-AU"/>
              </w:rPr>
            </w:pPr>
            <w:r w:rsidRPr="009B0C0C">
              <w:rPr>
                <w:lang w:eastAsia="en-AU"/>
              </w:rPr>
              <w:t>0.3</w:t>
            </w:r>
          </w:p>
        </w:tc>
        <w:tc>
          <w:tcPr>
            <w:tcW w:w="542" w:type="pct"/>
            <w:tcBorders>
              <w:top w:val="nil"/>
              <w:left w:val="nil"/>
              <w:bottom w:val="single" w:sz="4" w:space="0" w:color="000000"/>
              <w:right w:val="single" w:sz="8" w:space="0" w:color="000000"/>
            </w:tcBorders>
            <w:noWrap/>
            <w:vAlign w:val="center"/>
            <w:hideMark/>
          </w:tcPr>
          <w:p w14:paraId="7E9C2DCA" w14:textId="77777777" w:rsidR="00B21331" w:rsidRPr="009B0C0C" w:rsidRDefault="00B21331">
            <w:pPr>
              <w:rPr>
                <w:lang w:eastAsia="en-AU"/>
              </w:rPr>
            </w:pPr>
            <w:r w:rsidRPr="009B0C0C">
              <w:rPr>
                <w:lang w:eastAsia="en-AU"/>
              </w:rPr>
              <w:t>5.4</w:t>
            </w:r>
          </w:p>
        </w:tc>
      </w:tr>
      <w:tr w:rsidR="00B21331" w:rsidRPr="009B0C0C" w14:paraId="4B0C3F91" w14:textId="77777777">
        <w:trPr>
          <w:trHeight w:val="647"/>
        </w:trPr>
        <w:tc>
          <w:tcPr>
            <w:tcW w:w="582" w:type="pct"/>
            <w:vMerge/>
            <w:tcBorders>
              <w:top w:val="nil"/>
              <w:left w:val="single" w:sz="8" w:space="0" w:color="000000"/>
              <w:bottom w:val="single" w:sz="8" w:space="0" w:color="000000"/>
              <w:right w:val="single" w:sz="8" w:space="0" w:color="000000"/>
            </w:tcBorders>
            <w:vAlign w:val="center"/>
            <w:hideMark/>
          </w:tcPr>
          <w:p w14:paraId="2D95E1F7" w14:textId="77777777" w:rsidR="00B21331" w:rsidRPr="009B0C0C" w:rsidRDefault="00B21331">
            <w:pPr>
              <w:rPr>
                <w:lang w:eastAsia="en-AU"/>
              </w:rPr>
            </w:pPr>
          </w:p>
        </w:tc>
        <w:tc>
          <w:tcPr>
            <w:tcW w:w="743" w:type="pct"/>
            <w:gridSpan w:val="2"/>
            <w:tcBorders>
              <w:top w:val="nil"/>
              <w:left w:val="nil"/>
              <w:bottom w:val="single" w:sz="8" w:space="0" w:color="000000"/>
              <w:right w:val="single" w:sz="4" w:space="0" w:color="000000"/>
            </w:tcBorders>
            <w:noWrap/>
            <w:vAlign w:val="center"/>
            <w:hideMark/>
          </w:tcPr>
          <w:p w14:paraId="6A0A819E" w14:textId="77777777" w:rsidR="00B21331" w:rsidRPr="009B0C0C" w:rsidRDefault="00B21331">
            <w:pPr>
              <w:rPr>
                <w:lang w:eastAsia="en-AU"/>
              </w:rPr>
            </w:pPr>
            <w:r w:rsidRPr="009B0C0C">
              <w:rPr>
                <w:lang w:eastAsia="en-AU"/>
              </w:rPr>
              <w:t>Morwell led</w:t>
            </w:r>
          </w:p>
        </w:tc>
        <w:tc>
          <w:tcPr>
            <w:tcW w:w="535" w:type="pct"/>
            <w:tcBorders>
              <w:top w:val="nil"/>
              <w:left w:val="nil"/>
              <w:bottom w:val="single" w:sz="8" w:space="0" w:color="000000"/>
              <w:right w:val="single" w:sz="4" w:space="0" w:color="000000"/>
            </w:tcBorders>
            <w:noWrap/>
            <w:vAlign w:val="center"/>
            <w:hideMark/>
          </w:tcPr>
          <w:p w14:paraId="301B6FC7" w14:textId="77777777" w:rsidR="00B21331" w:rsidRPr="009B0C0C" w:rsidRDefault="00B21331">
            <w:pPr>
              <w:rPr>
                <w:lang w:eastAsia="en-AU"/>
              </w:rPr>
            </w:pPr>
            <w:r w:rsidRPr="009B0C0C">
              <w:rPr>
                <w:lang w:eastAsia="en-AU"/>
              </w:rPr>
              <w:t>27.8</w:t>
            </w:r>
          </w:p>
        </w:tc>
        <w:tc>
          <w:tcPr>
            <w:tcW w:w="572" w:type="pct"/>
            <w:tcBorders>
              <w:top w:val="nil"/>
              <w:left w:val="nil"/>
              <w:bottom w:val="single" w:sz="8" w:space="0" w:color="000000"/>
              <w:right w:val="single" w:sz="4" w:space="0" w:color="000000"/>
            </w:tcBorders>
            <w:noWrap/>
            <w:vAlign w:val="center"/>
            <w:hideMark/>
          </w:tcPr>
          <w:p w14:paraId="279BF5EB" w14:textId="77777777" w:rsidR="00B21331" w:rsidRPr="009B0C0C" w:rsidRDefault="00B21331">
            <w:pPr>
              <w:rPr>
                <w:lang w:eastAsia="en-AU"/>
              </w:rPr>
            </w:pPr>
            <w:r w:rsidRPr="009B0C0C">
              <w:rPr>
                <w:lang w:eastAsia="en-AU"/>
              </w:rPr>
              <w:t>25.6</w:t>
            </w:r>
          </w:p>
        </w:tc>
        <w:tc>
          <w:tcPr>
            <w:tcW w:w="572" w:type="pct"/>
            <w:tcBorders>
              <w:top w:val="nil"/>
              <w:left w:val="nil"/>
              <w:bottom w:val="single" w:sz="8" w:space="0" w:color="000000"/>
              <w:right w:val="single" w:sz="4" w:space="0" w:color="000000"/>
            </w:tcBorders>
            <w:noWrap/>
            <w:vAlign w:val="center"/>
            <w:hideMark/>
          </w:tcPr>
          <w:p w14:paraId="2535FCEF" w14:textId="77777777" w:rsidR="00B21331" w:rsidRPr="009B0C0C" w:rsidRDefault="00B21331">
            <w:pPr>
              <w:rPr>
                <w:lang w:eastAsia="en-AU"/>
              </w:rPr>
            </w:pPr>
            <w:r w:rsidRPr="009B0C0C">
              <w:rPr>
                <w:lang w:eastAsia="en-AU"/>
              </w:rPr>
              <w:t>24.0</w:t>
            </w:r>
          </w:p>
        </w:tc>
        <w:tc>
          <w:tcPr>
            <w:tcW w:w="484" w:type="pct"/>
            <w:tcBorders>
              <w:top w:val="nil"/>
              <w:left w:val="nil"/>
              <w:bottom w:val="single" w:sz="8" w:space="0" w:color="000000"/>
              <w:right w:val="single" w:sz="4" w:space="0" w:color="000000"/>
            </w:tcBorders>
            <w:noWrap/>
            <w:vAlign w:val="center"/>
            <w:hideMark/>
          </w:tcPr>
          <w:p w14:paraId="23351805" w14:textId="77777777" w:rsidR="00B21331" w:rsidRPr="009B0C0C" w:rsidRDefault="00B21331">
            <w:pPr>
              <w:rPr>
                <w:lang w:eastAsia="en-AU"/>
              </w:rPr>
            </w:pPr>
            <w:r w:rsidRPr="009B0C0C">
              <w:rPr>
                <w:lang w:eastAsia="en-AU"/>
              </w:rPr>
              <w:t>22.8</w:t>
            </w:r>
          </w:p>
        </w:tc>
        <w:tc>
          <w:tcPr>
            <w:tcW w:w="484" w:type="pct"/>
            <w:tcBorders>
              <w:top w:val="nil"/>
              <w:left w:val="nil"/>
              <w:bottom w:val="single" w:sz="8" w:space="0" w:color="000000"/>
              <w:right w:val="single" w:sz="4" w:space="0" w:color="000000"/>
            </w:tcBorders>
            <w:noWrap/>
            <w:vAlign w:val="center"/>
            <w:hideMark/>
          </w:tcPr>
          <w:p w14:paraId="46E73E53" w14:textId="77777777" w:rsidR="00B21331" w:rsidRPr="009B0C0C" w:rsidRDefault="00B21331">
            <w:pPr>
              <w:rPr>
                <w:lang w:eastAsia="en-AU"/>
              </w:rPr>
            </w:pPr>
            <w:r w:rsidRPr="009B0C0C">
              <w:rPr>
                <w:lang w:eastAsia="en-AU"/>
              </w:rPr>
              <w:t>22.3</w:t>
            </w:r>
          </w:p>
        </w:tc>
        <w:tc>
          <w:tcPr>
            <w:tcW w:w="484" w:type="pct"/>
            <w:tcBorders>
              <w:top w:val="nil"/>
              <w:left w:val="nil"/>
              <w:bottom w:val="single" w:sz="8" w:space="0" w:color="000000"/>
              <w:right w:val="single" w:sz="4" w:space="0" w:color="000000"/>
            </w:tcBorders>
            <w:noWrap/>
            <w:vAlign w:val="center"/>
            <w:hideMark/>
          </w:tcPr>
          <w:p w14:paraId="304ECD12" w14:textId="77777777" w:rsidR="00B21331" w:rsidRPr="009B0C0C" w:rsidRDefault="00B21331">
            <w:pPr>
              <w:rPr>
                <w:lang w:eastAsia="en-AU"/>
              </w:rPr>
            </w:pPr>
            <w:r w:rsidRPr="009B0C0C">
              <w:rPr>
                <w:lang w:eastAsia="en-AU"/>
              </w:rPr>
              <w:t>21.2</w:t>
            </w:r>
          </w:p>
        </w:tc>
        <w:tc>
          <w:tcPr>
            <w:tcW w:w="542" w:type="pct"/>
            <w:tcBorders>
              <w:top w:val="nil"/>
              <w:left w:val="nil"/>
              <w:bottom w:val="single" w:sz="8" w:space="0" w:color="000000"/>
              <w:right w:val="single" w:sz="8" w:space="0" w:color="000000"/>
            </w:tcBorders>
            <w:noWrap/>
            <w:vAlign w:val="center"/>
            <w:hideMark/>
          </w:tcPr>
          <w:p w14:paraId="5A1DF9FD" w14:textId="77777777" w:rsidR="00B21331" w:rsidRPr="009B0C0C" w:rsidRDefault="00B21331">
            <w:pPr>
              <w:rPr>
                <w:lang w:eastAsia="en-AU"/>
              </w:rPr>
            </w:pPr>
            <w:r w:rsidRPr="009B0C0C">
              <w:rPr>
                <w:lang w:eastAsia="en-AU"/>
              </w:rPr>
              <w:t>7.4</w:t>
            </w:r>
          </w:p>
        </w:tc>
      </w:tr>
    </w:tbl>
    <w:p w14:paraId="2FEF83A8" w14:textId="30FF52FA" w:rsidR="00B21331" w:rsidRDefault="00B21331" w:rsidP="009A7547"/>
    <w:p w14:paraId="4E1F17A9" w14:textId="77777777" w:rsidR="0033533E" w:rsidRDefault="0033533E">
      <w:pPr>
        <w:spacing w:after="0" w:line="240" w:lineRule="auto"/>
        <w:rPr>
          <w:rFonts w:eastAsia="MuseoSansRounded-300" w:cs="MuseoSansRounded-300"/>
          <w:b/>
          <w:bCs/>
          <w:sz w:val="20"/>
          <w:szCs w:val="22"/>
        </w:rPr>
      </w:pPr>
      <w:r>
        <w:br w:type="page"/>
      </w:r>
    </w:p>
    <w:p w14:paraId="129A7FAD" w14:textId="77777777" w:rsidR="00B21331" w:rsidRPr="00F26F6A" w:rsidRDefault="00B21331" w:rsidP="00B21331">
      <w:pPr>
        <w:pStyle w:val="Sub-HeadingNot-Numbered"/>
      </w:pPr>
      <w:r w:rsidRPr="00F26F6A">
        <w:t xml:space="preserve">Selection of initial layout for </w:t>
      </w:r>
      <w:r>
        <w:t>design</w:t>
      </w:r>
      <w:r w:rsidRPr="00F26F6A">
        <w:t xml:space="preserve"> configuration</w:t>
      </w:r>
    </w:p>
    <w:p w14:paraId="4C20D9CD" w14:textId="77777777" w:rsidR="00B21331" w:rsidRDefault="00B21331" w:rsidP="00B21331">
      <w:r>
        <w:t xml:space="preserve">A primary purpose of the hydraulic modelling was to develop and assess a potential long-term configuration for the levees and spillways for the MRD and the pits.  The intent was to develop a preliminary design configuration that supports the long-term structural integrity of the levees that bound the MRD and to investigate how overflows through spillways to and from the pits behave during extreme events, while not impacting on environmental water requirements for the system. </w:t>
      </w:r>
    </w:p>
    <w:p w14:paraId="23507207" w14:textId="77777777" w:rsidR="00B21331" w:rsidRDefault="00B21331" w:rsidP="00B21331">
      <w:r>
        <w:t>The existing model configuration was modified via trial and error to:</w:t>
      </w:r>
    </w:p>
    <w:p w14:paraId="6033473D" w14:textId="3EBA52D6" w:rsidR="00B21331" w:rsidRDefault="00B21331" w:rsidP="00ED69BB">
      <w:pPr>
        <w:pStyle w:val="ListParagraph"/>
        <w:numPr>
          <w:ilvl w:val="0"/>
          <w:numId w:val="98"/>
        </w:numPr>
      </w:pPr>
      <w:r>
        <w:t xml:space="preserve">Prevent water levels within the MRD rising above elevations that compromise the structural integrity of the MRD.  A peak of </w:t>
      </w:r>
      <w:r w:rsidR="00C44DA6">
        <w:t>RL +</w:t>
      </w:r>
      <w:r>
        <w:t>42.</w:t>
      </w:r>
      <w:r w:rsidRPr="00391377">
        <w:t>5m AHD</w:t>
      </w:r>
      <w:r>
        <w:t xml:space="preserve"> for the 1 in 2000-year </w:t>
      </w:r>
      <w:r w:rsidRPr="00FB1663">
        <w:t>ARI</w:t>
      </w:r>
      <w:r>
        <w:t xml:space="preserve"> (0.05% AEP) event was adopted for this purpose. </w:t>
      </w:r>
    </w:p>
    <w:p w14:paraId="2A40E10E" w14:textId="5C9F956F" w:rsidR="00B21331" w:rsidRDefault="00B21331" w:rsidP="00ED69BB">
      <w:pPr>
        <w:pStyle w:val="ListParagraph"/>
        <w:numPr>
          <w:ilvl w:val="1"/>
          <w:numId w:val="98"/>
        </w:numPr>
      </w:pPr>
      <w:r>
        <w:t xml:space="preserve">Elevation: </w:t>
      </w:r>
      <w:r w:rsidR="00C44DA6">
        <w:t>RL +42.5m</w:t>
      </w:r>
      <w:r>
        <w:t xml:space="preserve"> water surface elevation that provides acceptable levels of confidence in the ongoing structural integrity of the existing levees adjoining the MRD. </w:t>
      </w:r>
      <w:r w:rsidR="00C44DA6">
        <w:t xml:space="preserve">This is based on the current capability of MRD and is within the structure’s upper operating limit, as determined by the geotechnical assessment of MRD (discussed in Section </w:t>
      </w:r>
      <w:r w:rsidR="00C44DA6">
        <w:fldChar w:fldCharType="begin"/>
      </w:r>
      <w:r w:rsidR="00C44DA6">
        <w:instrText xml:space="preserve"> REF _Ref196817010 \r \h </w:instrText>
      </w:r>
      <w:r w:rsidR="00C44DA6">
        <w:fldChar w:fldCharType="separate"/>
      </w:r>
      <w:r w:rsidR="00D35BC0">
        <w:t>8.12</w:t>
      </w:r>
      <w:r w:rsidR="00C44DA6">
        <w:fldChar w:fldCharType="end"/>
      </w:r>
      <w:r w:rsidR="00C44DA6">
        <w:t>).</w:t>
      </w:r>
    </w:p>
    <w:p w14:paraId="16068D29" w14:textId="5A0ABC90" w:rsidR="00B21331" w:rsidRDefault="00B21331" w:rsidP="00ED69BB">
      <w:pPr>
        <w:pStyle w:val="ListParagraph"/>
        <w:numPr>
          <w:ilvl w:val="1"/>
          <w:numId w:val="98"/>
        </w:numPr>
      </w:pPr>
      <w:r>
        <w:t xml:space="preserve">Design event: The 1 in </w:t>
      </w:r>
      <w:r w:rsidR="004C63E0">
        <w:t>2000-year</w:t>
      </w:r>
      <w:r>
        <w:t xml:space="preserve"> ARI event was selected based on attainment of an acceptable level of risk given the consequence of failure of the structure.</w:t>
      </w:r>
    </w:p>
    <w:p w14:paraId="146224C8" w14:textId="0ECBE287" w:rsidR="00B21331" w:rsidRDefault="00B21331" w:rsidP="00ED69BB">
      <w:pPr>
        <w:pStyle w:val="ListParagraph"/>
        <w:numPr>
          <w:ilvl w:val="0"/>
          <w:numId w:val="98"/>
        </w:numPr>
      </w:pPr>
      <w:r>
        <w:t xml:space="preserve">Ensure that events do not create excess differential water surface elevations between the pit lakes on the west (Township Field) and east (East and Maryvale Fields) of the MRD. A maximum water differential water surface elevation between the Township Field and the East Field pit lakes of up to </w:t>
      </w:r>
      <w:r w:rsidRPr="00B50CFD">
        <w:t xml:space="preserve">6 metres </w:t>
      </w:r>
      <w:r>
        <w:t>was adopted for design, as supported by the geotechnical capabilities of MRD</w:t>
      </w:r>
      <w:r w:rsidR="00D079BD">
        <w:t xml:space="preserve"> </w:t>
      </w:r>
      <w:r w:rsidR="00D079BD">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079BD">
        <w:fldChar w:fldCharType="separate"/>
      </w:r>
      <w:r w:rsidR="00D079BD">
        <w:rPr>
          <w:noProof/>
        </w:rPr>
        <w:t>(PSM 2025b)</w:t>
      </w:r>
      <w:r w:rsidR="00D079BD">
        <w:fldChar w:fldCharType="end"/>
      </w:r>
      <w:r>
        <w:t>. This criterion was adopted to prevent excess lateral loads on the MRD that could result in lateral movements of the MRD.</w:t>
      </w:r>
    </w:p>
    <w:p w14:paraId="1429B9B1" w14:textId="77777777" w:rsidR="00B21331" w:rsidRDefault="00B21331" w:rsidP="00ED69BB">
      <w:pPr>
        <w:pStyle w:val="ListParagraph"/>
        <w:numPr>
          <w:ilvl w:val="0"/>
          <w:numId w:val="98"/>
        </w:numPr>
      </w:pPr>
      <w:r>
        <w:t xml:space="preserve">Ensure flood events do not generate erosion of the Morwell River floodplain and hence do not lead to erosion led failure of the adjoining levees and related infrastructure. A maximum </w:t>
      </w:r>
      <w:r w:rsidRPr="00D148EE">
        <w:t xml:space="preserve">velocity of 1.8m/s and shear stress of </w:t>
      </w:r>
      <w:r w:rsidRPr="00FB1663">
        <w:t>80 N/m</w:t>
      </w:r>
      <w:r w:rsidRPr="00FB1663">
        <w:rPr>
          <w:vertAlign w:val="superscript"/>
        </w:rPr>
        <w:t>2</w:t>
      </w:r>
      <w:r w:rsidRPr="00D148EE">
        <w:t xml:space="preserve"> (the maximum permissible velocity and shear stress for tall native bunch grasses, refer Fischenich 2001 Impacts of stabilisation measures) were adopted for the design. </w:t>
      </w:r>
    </w:p>
    <w:p w14:paraId="1FC57526" w14:textId="77777777" w:rsidR="00B21331" w:rsidRPr="00B522F3" w:rsidRDefault="00B21331" w:rsidP="00ED69BB">
      <w:pPr>
        <w:pStyle w:val="ListParagraph"/>
        <w:numPr>
          <w:ilvl w:val="0"/>
          <w:numId w:val="98"/>
        </w:numPr>
      </w:pPr>
      <w:r>
        <w:t xml:space="preserve">Ensure that any such configuration does not divert flow from the Morwell or Latrobe Rivers that impacts on essential environmental water requirements of the Latrobe River system (including the Latrobe River). Spillways were set at elevations that ensure that flow rates in the Latrobe and Morwell River exceed </w:t>
      </w:r>
      <w:r w:rsidRPr="00B522F3">
        <w:t xml:space="preserve">3,200 ML/day before any water is captured by the pit lake. This flow rate is required to ensure the flushing of the Latrobe River estuary of salt water at the current offtakes for the watering of the Dowd Morass and the Heart Morass on the lower Latrobe River. </w:t>
      </w:r>
    </w:p>
    <w:p w14:paraId="752BEEF8" w14:textId="3FE78796" w:rsidR="00B21331" w:rsidRDefault="00B21331" w:rsidP="00B21331">
      <w:r>
        <w:t xml:space="preserve">The placement and sizing of the proposed spillways that control the flow in and out of the pits are presented below. The design configuration considered is presented in </w:t>
      </w:r>
      <w:r w:rsidR="00E82BF1">
        <w:fldChar w:fldCharType="begin"/>
      </w:r>
      <w:r w:rsidR="00E82BF1">
        <w:instrText xml:space="preserve"> REF _Ref197105031 \h </w:instrText>
      </w:r>
      <w:r w:rsidR="00E82BF1">
        <w:fldChar w:fldCharType="separate"/>
      </w:r>
      <w:r w:rsidR="00D35BC0">
        <w:t xml:space="preserve">Table </w:t>
      </w:r>
      <w:r w:rsidR="00D35BC0">
        <w:rPr>
          <w:noProof/>
        </w:rPr>
        <w:t>8</w:t>
      </w:r>
      <w:r w:rsidR="00D35BC0">
        <w:noBreakHyphen/>
      </w:r>
      <w:r w:rsidR="00D35BC0">
        <w:rPr>
          <w:noProof/>
        </w:rPr>
        <w:t>7</w:t>
      </w:r>
      <w:r w:rsidR="00E82BF1">
        <w:fldChar w:fldCharType="end"/>
      </w:r>
      <w:r>
        <w:t xml:space="preserve"> with the locations presented in </w:t>
      </w:r>
      <w:r w:rsidR="00AE11EF">
        <w:fldChar w:fldCharType="begin"/>
      </w:r>
      <w:r w:rsidR="00AE11EF">
        <w:instrText xml:space="preserve"> REF _Ref197105060 \h </w:instrText>
      </w:r>
      <w:r w:rsidR="00AE11EF">
        <w:fldChar w:fldCharType="separate"/>
      </w:r>
      <w:r w:rsidR="00D35BC0">
        <w:t xml:space="preserve">Figure </w:t>
      </w:r>
      <w:r w:rsidR="00D35BC0">
        <w:rPr>
          <w:noProof/>
        </w:rPr>
        <w:t>8</w:t>
      </w:r>
      <w:r w:rsidR="00D35BC0">
        <w:noBreakHyphen/>
      </w:r>
      <w:r w:rsidR="00D35BC0">
        <w:rPr>
          <w:noProof/>
        </w:rPr>
        <w:t>61</w:t>
      </w:r>
      <w:r w:rsidR="00AE11EF">
        <w:fldChar w:fldCharType="end"/>
      </w:r>
      <w:r>
        <w:t xml:space="preserve">. </w:t>
      </w:r>
    </w:p>
    <w:p w14:paraId="520EF6A7" w14:textId="2319548A" w:rsidR="0033533E" w:rsidRDefault="0033533E">
      <w:pPr>
        <w:spacing w:after="0" w:line="240" w:lineRule="auto"/>
      </w:pPr>
      <w:r>
        <w:br w:type="page"/>
      </w:r>
    </w:p>
    <w:p w14:paraId="317B9AD4" w14:textId="31EFBD1F" w:rsidR="00B21331" w:rsidRDefault="00B21331" w:rsidP="00B21331">
      <w:pPr>
        <w:pStyle w:val="Caption"/>
      </w:pPr>
      <w:bookmarkStart w:id="443" w:name="_Ref197105031"/>
      <w:bookmarkStart w:id="444" w:name="_Toc196987049"/>
      <w:bookmarkStart w:id="445" w:name="_Toc210126980"/>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7</w:t>
      </w:r>
      <w:r w:rsidR="00971AAD">
        <w:fldChar w:fldCharType="end"/>
      </w:r>
      <w:bookmarkEnd w:id="443"/>
      <w:r w:rsidR="00050C52">
        <w:rPr>
          <w:noProof/>
        </w:rPr>
        <w:t>:</w:t>
      </w:r>
      <w:r>
        <w:t xml:space="preserve"> Design Configuration of Spillways Considered for Hydraulic Assessment</w:t>
      </w:r>
      <w:bookmarkEnd w:id="444"/>
      <w:bookmarkEnd w:id="445"/>
    </w:p>
    <w:tbl>
      <w:tblPr>
        <w:tblStyle w:val="DMRPTable"/>
        <w:tblW w:w="5000" w:type="pct"/>
        <w:tblLook w:val="04A0" w:firstRow="1" w:lastRow="0" w:firstColumn="1" w:lastColumn="0" w:noHBand="0" w:noVBand="1"/>
      </w:tblPr>
      <w:tblGrid>
        <w:gridCol w:w="2015"/>
        <w:gridCol w:w="3367"/>
        <w:gridCol w:w="2189"/>
        <w:gridCol w:w="3192"/>
      </w:tblGrid>
      <w:tr w:rsidR="00B21331" w14:paraId="7AD499DC" w14:textId="77777777">
        <w:trPr>
          <w:cnfStyle w:val="100000000000" w:firstRow="1" w:lastRow="0" w:firstColumn="0" w:lastColumn="0" w:oddVBand="0" w:evenVBand="0" w:oddHBand="0" w:evenHBand="0" w:firstRowFirstColumn="0" w:firstRowLastColumn="0" w:lastRowFirstColumn="0" w:lastRowLastColumn="0"/>
        </w:trPr>
        <w:tc>
          <w:tcPr>
            <w:tcW w:w="936" w:type="pct"/>
          </w:tcPr>
          <w:p w14:paraId="6DEF7EDF" w14:textId="77777777" w:rsidR="00B21331" w:rsidRPr="004C5D4B" w:rsidRDefault="00B21331">
            <w:r w:rsidRPr="004C5D4B">
              <w:t>Spillway No.</w:t>
            </w:r>
          </w:p>
        </w:tc>
        <w:tc>
          <w:tcPr>
            <w:tcW w:w="1564" w:type="pct"/>
          </w:tcPr>
          <w:p w14:paraId="17E31245" w14:textId="77777777" w:rsidR="00B21331" w:rsidRPr="004C5D4B" w:rsidRDefault="00B21331">
            <w:r w:rsidRPr="004C5D4B">
              <w:t>Name</w:t>
            </w:r>
            <w:r>
              <w:t>/Description</w:t>
            </w:r>
          </w:p>
        </w:tc>
        <w:tc>
          <w:tcPr>
            <w:tcW w:w="1017" w:type="pct"/>
          </w:tcPr>
          <w:p w14:paraId="7D40B236" w14:textId="77777777" w:rsidR="00B21331" w:rsidRPr="004C5D4B" w:rsidRDefault="00B21331">
            <w:r w:rsidRPr="004C5D4B">
              <w:t>Width (m)</w:t>
            </w:r>
          </w:p>
        </w:tc>
        <w:tc>
          <w:tcPr>
            <w:tcW w:w="1483" w:type="pct"/>
          </w:tcPr>
          <w:p w14:paraId="3601B6F5" w14:textId="77777777" w:rsidR="00B21331" w:rsidRPr="004C5D4B" w:rsidRDefault="00B21331">
            <w:r w:rsidRPr="004C5D4B">
              <w:t>Spillway RL (m AHD)</w:t>
            </w:r>
          </w:p>
        </w:tc>
      </w:tr>
      <w:tr w:rsidR="00B21331" w14:paraId="4A37E593" w14:textId="77777777">
        <w:tc>
          <w:tcPr>
            <w:tcW w:w="936" w:type="pct"/>
          </w:tcPr>
          <w:p w14:paraId="491F8A5A" w14:textId="77777777" w:rsidR="00B21331" w:rsidRDefault="00B21331">
            <w:r>
              <w:t>Spillway 1</w:t>
            </w:r>
          </w:p>
        </w:tc>
        <w:tc>
          <w:tcPr>
            <w:tcW w:w="1564" w:type="pct"/>
          </w:tcPr>
          <w:p w14:paraId="5A0B7B3B" w14:textId="77777777" w:rsidR="00B21331" w:rsidRDefault="00B21331">
            <w:r>
              <w:t>Morwell River (upstream of MRD) to Township Field</w:t>
            </w:r>
          </w:p>
        </w:tc>
        <w:tc>
          <w:tcPr>
            <w:tcW w:w="1017" w:type="pct"/>
          </w:tcPr>
          <w:p w14:paraId="05836CCA" w14:textId="77777777" w:rsidR="00B21331" w:rsidRDefault="00B21331">
            <w:r>
              <w:t>50</w:t>
            </w:r>
          </w:p>
        </w:tc>
        <w:tc>
          <w:tcPr>
            <w:tcW w:w="1483" w:type="pct"/>
          </w:tcPr>
          <w:p w14:paraId="1DF13982" w14:textId="77777777" w:rsidR="00B21331" w:rsidRDefault="00B21331">
            <w:r>
              <w:t>41.5</w:t>
            </w:r>
          </w:p>
        </w:tc>
      </w:tr>
      <w:tr w:rsidR="00B21331" w14:paraId="28A67B4F" w14:textId="77777777">
        <w:tc>
          <w:tcPr>
            <w:tcW w:w="936" w:type="pct"/>
          </w:tcPr>
          <w:p w14:paraId="5D6F1ED4" w14:textId="77777777" w:rsidR="00B21331" w:rsidRDefault="00B21331">
            <w:r>
              <w:t>Spillway 2</w:t>
            </w:r>
          </w:p>
        </w:tc>
        <w:tc>
          <w:tcPr>
            <w:tcW w:w="1564" w:type="pct"/>
          </w:tcPr>
          <w:p w14:paraId="0AFE9079" w14:textId="77777777" w:rsidR="00B21331" w:rsidRDefault="00B21331">
            <w:r>
              <w:t>MRD to East Field</w:t>
            </w:r>
          </w:p>
        </w:tc>
        <w:tc>
          <w:tcPr>
            <w:tcW w:w="1017" w:type="pct"/>
          </w:tcPr>
          <w:p w14:paraId="62F9232F" w14:textId="77777777" w:rsidR="00B21331" w:rsidRDefault="00B21331">
            <w:r>
              <w:t>100</w:t>
            </w:r>
          </w:p>
        </w:tc>
        <w:tc>
          <w:tcPr>
            <w:tcW w:w="1483" w:type="pct"/>
          </w:tcPr>
          <w:p w14:paraId="0AC7A8E1" w14:textId="77777777" w:rsidR="00B21331" w:rsidRDefault="00B21331">
            <w:r>
              <w:t>40</w:t>
            </w:r>
          </w:p>
        </w:tc>
      </w:tr>
      <w:tr w:rsidR="00B21331" w14:paraId="0D973CD2" w14:textId="77777777">
        <w:tc>
          <w:tcPr>
            <w:tcW w:w="936" w:type="pct"/>
          </w:tcPr>
          <w:p w14:paraId="15D548B0" w14:textId="77777777" w:rsidR="00B21331" w:rsidRDefault="00B21331">
            <w:r>
              <w:t>Spillway 3</w:t>
            </w:r>
          </w:p>
        </w:tc>
        <w:tc>
          <w:tcPr>
            <w:tcW w:w="1564" w:type="pct"/>
          </w:tcPr>
          <w:p w14:paraId="32524A40" w14:textId="77777777" w:rsidR="00B21331" w:rsidRDefault="00B21331">
            <w:r>
              <w:t>MRD to Township Field</w:t>
            </w:r>
          </w:p>
        </w:tc>
        <w:tc>
          <w:tcPr>
            <w:tcW w:w="1017" w:type="pct"/>
          </w:tcPr>
          <w:p w14:paraId="19F74993" w14:textId="77777777" w:rsidR="00B21331" w:rsidRDefault="00B21331">
            <w:r>
              <w:t>50</w:t>
            </w:r>
          </w:p>
        </w:tc>
        <w:tc>
          <w:tcPr>
            <w:tcW w:w="1483" w:type="pct"/>
          </w:tcPr>
          <w:p w14:paraId="3ECE5B74" w14:textId="77777777" w:rsidR="00B21331" w:rsidRDefault="00B21331">
            <w:r>
              <w:t>40.5</w:t>
            </w:r>
          </w:p>
        </w:tc>
      </w:tr>
      <w:tr w:rsidR="00B21331" w14:paraId="4B974E35" w14:textId="77777777">
        <w:tc>
          <w:tcPr>
            <w:tcW w:w="936" w:type="pct"/>
          </w:tcPr>
          <w:p w14:paraId="7E05094B" w14:textId="77777777" w:rsidR="00B21331" w:rsidRDefault="00B21331">
            <w:r>
              <w:t>Spillway 4</w:t>
            </w:r>
          </w:p>
        </w:tc>
        <w:tc>
          <w:tcPr>
            <w:tcW w:w="1564" w:type="pct"/>
          </w:tcPr>
          <w:p w14:paraId="22428D9D" w14:textId="77777777" w:rsidR="00B21331" w:rsidRDefault="00B21331">
            <w:r>
              <w:t>East Field to Latrobe River</w:t>
            </w:r>
          </w:p>
        </w:tc>
        <w:tc>
          <w:tcPr>
            <w:tcW w:w="1017" w:type="pct"/>
          </w:tcPr>
          <w:p w14:paraId="6E3F942D" w14:textId="77777777" w:rsidR="00B21331" w:rsidRDefault="00B21331">
            <w:r>
              <w:t>150</w:t>
            </w:r>
          </w:p>
        </w:tc>
        <w:tc>
          <w:tcPr>
            <w:tcW w:w="1483" w:type="pct"/>
          </w:tcPr>
          <w:p w14:paraId="182481E1" w14:textId="77777777" w:rsidR="00B21331" w:rsidRDefault="00B21331">
            <w:r>
              <w:t>37</w:t>
            </w:r>
          </w:p>
        </w:tc>
      </w:tr>
      <w:tr w:rsidR="00B21331" w14:paraId="1187B21F" w14:textId="77777777">
        <w:trPr>
          <w:trHeight w:val="699"/>
        </w:trPr>
        <w:tc>
          <w:tcPr>
            <w:tcW w:w="936" w:type="pct"/>
          </w:tcPr>
          <w:p w14:paraId="06A02D4F" w14:textId="77777777" w:rsidR="00B21331" w:rsidRDefault="00B21331">
            <w:r>
              <w:t>Other</w:t>
            </w:r>
          </w:p>
        </w:tc>
        <w:tc>
          <w:tcPr>
            <w:tcW w:w="1564" w:type="pct"/>
          </w:tcPr>
          <w:p w14:paraId="49F6F24F" w14:textId="77777777" w:rsidR="00B21331" w:rsidRDefault="00B21331">
            <w:r>
              <w:t>MRD Tunnels</w:t>
            </w:r>
          </w:p>
        </w:tc>
        <w:tc>
          <w:tcPr>
            <w:tcW w:w="2501" w:type="pct"/>
            <w:gridSpan w:val="2"/>
          </w:tcPr>
          <w:p w14:paraId="21BAACE6" w14:textId="77777777" w:rsidR="00B21331" w:rsidRDefault="00B21331">
            <w:r>
              <w:t>Modification of the existing tunnels under the MRD to equalise water levels between the pit lakes.</w:t>
            </w:r>
          </w:p>
        </w:tc>
      </w:tr>
    </w:tbl>
    <w:p w14:paraId="1DC91C71" w14:textId="77777777" w:rsidR="00B21331" w:rsidRDefault="00B21331" w:rsidP="00B21331"/>
    <w:p w14:paraId="4754D1F9" w14:textId="77777777" w:rsidR="00B21331" w:rsidRDefault="00B21331" w:rsidP="00050C52">
      <w:pPr>
        <w:jc w:val="center"/>
      </w:pPr>
      <w:r w:rsidRPr="007978EF">
        <w:rPr>
          <w:noProof/>
        </w:rPr>
        <w:drawing>
          <wp:inline distT="0" distB="0" distL="0" distR="0" wp14:anchorId="2BE19B4D" wp14:editId="5A27B13E">
            <wp:extent cx="5610225" cy="5214442"/>
            <wp:effectExtent l="0" t="0" r="0" b="5715"/>
            <wp:docPr id="1914200677" name="Picture 1" descr="A map of a water w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76176" name="Picture 1" descr="A map of a water way&#10;&#10;AI-generated content may be incorrect."/>
                    <pic:cNvPicPr/>
                  </pic:nvPicPr>
                  <pic:blipFill>
                    <a:blip r:embed="rId128"/>
                    <a:stretch>
                      <a:fillRect/>
                    </a:stretch>
                  </pic:blipFill>
                  <pic:spPr>
                    <a:xfrm>
                      <a:off x="0" y="0"/>
                      <a:ext cx="5612442" cy="5216502"/>
                    </a:xfrm>
                    <a:prstGeom prst="rect">
                      <a:avLst/>
                    </a:prstGeom>
                  </pic:spPr>
                </pic:pic>
              </a:graphicData>
            </a:graphic>
          </wp:inline>
        </w:drawing>
      </w:r>
    </w:p>
    <w:p w14:paraId="1C081CC5" w14:textId="7E069EE9" w:rsidR="00B21331" w:rsidRDefault="00B21331" w:rsidP="00B21331">
      <w:pPr>
        <w:pStyle w:val="Caption"/>
      </w:pPr>
      <w:bookmarkStart w:id="446" w:name="_Ref197105060"/>
      <w:bookmarkStart w:id="447" w:name="_Toc196986969"/>
      <w:bookmarkStart w:id="448" w:name="_Toc21012556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1</w:t>
      </w:r>
      <w:r w:rsidR="00946086">
        <w:fldChar w:fldCharType="end"/>
      </w:r>
      <w:bookmarkEnd w:id="446"/>
      <w:bookmarkEnd w:id="447"/>
      <w:r w:rsidR="00050C52">
        <w:t>:</w:t>
      </w:r>
      <w:r>
        <w:t xml:space="preserve"> Preliminary Design Arrangements &amp; Locations for Spillways</w:t>
      </w:r>
      <w:r w:rsidR="00C45085">
        <w:t xml:space="preserve"> </w:t>
      </w:r>
      <w:r w:rsidR="00C45085">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C45085">
        <w:fldChar w:fldCharType="separate"/>
      </w:r>
      <w:r w:rsidR="00C45085">
        <w:rPr>
          <w:noProof/>
        </w:rPr>
        <w:t>(Alluvium 2025)</w:t>
      </w:r>
      <w:bookmarkEnd w:id="448"/>
      <w:r w:rsidR="00C45085">
        <w:fldChar w:fldCharType="end"/>
      </w:r>
    </w:p>
    <w:p w14:paraId="0011DDED" w14:textId="77777777" w:rsidR="0033533E" w:rsidRDefault="0033533E">
      <w:pPr>
        <w:spacing w:after="0" w:line="240" w:lineRule="auto"/>
        <w:rPr>
          <w:rFonts w:eastAsia="MuseoSansRounded-300" w:cs="MuseoSansRounded-300"/>
          <w:b/>
          <w:bCs/>
          <w:sz w:val="20"/>
          <w:szCs w:val="22"/>
        </w:rPr>
      </w:pPr>
      <w:r>
        <w:br w:type="page"/>
      </w:r>
    </w:p>
    <w:p w14:paraId="212A2591" w14:textId="418AACBE" w:rsidR="00B21331" w:rsidRPr="00F26F6A" w:rsidRDefault="00B21331" w:rsidP="00B21331">
      <w:pPr>
        <w:pStyle w:val="Sub-HeadingNot-Numbered"/>
        <w:rPr>
          <w:i/>
          <w:iCs/>
        </w:rPr>
      </w:pPr>
      <w:r w:rsidRPr="009866D3">
        <w:t xml:space="preserve">Preliminary </w:t>
      </w:r>
      <w:r>
        <w:t>Design Arrangement</w:t>
      </w:r>
      <w:r w:rsidRPr="009866D3">
        <w:t xml:space="preserve"> </w:t>
      </w:r>
      <w:r>
        <w:t>M</w:t>
      </w:r>
      <w:r w:rsidRPr="009866D3">
        <w:t xml:space="preserve">odelling </w:t>
      </w:r>
      <w:r>
        <w:t>R</w:t>
      </w:r>
      <w:r w:rsidRPr="009866D3">
        <w:t>esult</w:t>
      </w:r>
      <w:r>
        <w:t>s</w:t>
      </w:r>
    </w:p>
    <w:p w14:paraId="68EFEF09" w14:textId="77777777" w:rsidR="00B21331" w:rsidRDefault="00B21331" w:rsidP="00B21331">
      <w:r>
        <w:t>Similar to existing conditions, the hydraulic modelling revealed flood levels to be dominated by the Latrobe led events, while the flow velocities and the resulting bed shear stresses in the MRD are more relevant during Morwell led events. The hydraulic modelling has revealed:</w:t>
      </w:r>
    </w:p>
    <w:p w14:paraId="1B35D371" w14:textId="77777777" w:rsidR="00D35BC0" w:rsidRDefault="00B21331" w:rsidP="00D35BC0">
      <w:pPr>
        <w:pStyle w:val="ListParagraph"/>
        <w:numPr>
          <w:ilvl w:val="0"/>
          <w:numId w:val="99"/>
        </w:numPr>
      </w:pPr>
      <w:r>
        <w:t>Attainment of a maximum water surface elevation of approximately RL42.5m AHD for the 1 in 2000</w:t>
      </w:r>
      <w:r w:rsidR="005F5F6B">
        <w:t>-</w:t>
      </w:r>
      <w:r>
        <w:t xml:space="preserve">year ARI event </w:t>
      </w:r>
      <w:r w:rsidR="002A201A" w:rsidRPr="00B04EBB">
        <w:fldChar w:fldCharType="begin"/>
      </w:r>
      <w:r w:rsidR="002A201A" w:rsidRPr="005F5F6B">
        <w:rPr>
          <w:highlight w:val="yellow"/>
        </w:rPr>
        <w:instrText xml:space="preserve"> REF _Ref197105126 \h </w:instrText>
      </w:r>
      <w:r w:rsidR="005F5F6B">
        <w:rPr>
          <w:highlight w:val="yellow"/>
        </w:rPr>
        <w:instrText xml:space="preserve"> \* MERGEFORMAT </w:instrText>
      </w:r>
      <w:r w:rsidR="002A201A" w:rsidRPr="00B04EBB">
        <w:fldChar w:fldCharType="separate"/>
      </w:r>
    </w:p>
    <w:p w14:paraId="57B2116C" w14:textId="6336C37D" w:rsidR="00B21331" w:rsidRDefault="00D35BC0" w:rsidP="00ED69BB">
      <w:pPr>
        <w:pStyle w:val="ListParagraph"/>
        <w:numPr>
          <w:ilvl w:val="0"/>
          <w:numId w:val="99"/>
        </w:numPr>
      </w:pPr>
      <w:r w:rsidRPr="00891217">
        <w:t xml:space="preserve">Figure </w:t>
      </w:r>
      <w:r>
        <w:rPr>
          <w:noProof/>
        </w:rPr>
        <w:t>8</w:t>
      </w:r>
      <w:r>
        <w:rPr>
          <w:noProof/>
        </w:rPr>
        <w:noBreakHyphen/>
        <w:t>62</w:t>
      </w:r>
      <w:r w:rsidRPr="00891217">
        <w:t xml:space="preserve">: 0.05% AEP Latrobe River led event - Max Flood Depth – Design Conditions </w:t>
      </w:r>
      <w:r w:rsidRPr="00891217">
        <w:rPr>
          <w:noProof/>
        </w:rPr>
        <w:t>(Alluvium 2025)</w:t>
      </w:r>
      <w:r w:rsidR="002A201A" w:rsidRPr="00B04EBB">
        <w:fldChar w:fldCharType="end"/>
      </w:r>
      <w:r w:rsidR="00B21331">
        <w:t xml:space="preserve"> i.e. consistent with the design criteria for maximum water levels within the MRD.</w:t>
      </w:r>
    </w:p>
    <w:p w14:paraId="65533E50" w14:textId="6AF540C7" w:rsidR="00B21331" w:rsidRDefault="00B21331" w:rsidP="00ED69BB">
      <w:pPr>
        <w:pStyle w:val="ListParagraph"/>
        <w:numPr>
          <w:ilvl w:val="0"/>
          <w:numId w:val="99"/>
        </w:numPr>
      </w:pPr>
      <w:r>
        <w:t>Maximum difference in head between Township Field and The East Field pits of 3.3</w:t>
      </w:r>
      <w:r w:rsidR="00ED2BB8">
        <w:t xml:space="preserve"> </w:t>
      </w:r>
      <w:r>
        <w:t>metres during flood events. i.e. less than that required to prevent lateral movement of the MRD</w:t>
      </w:r>
    </w:p>
    <w:p w14:paraId="458A7A59" w14:textId="5E1BD046" w:rsidR="00B21331" w:rsidRDefault="00B21331" w:rsidP="00ED69BB">
      <w:pPr>
        <w:pStyle w:val="ListParagraph"/>
        <w:numPr>
          <w:ilvl w:val="0"/>
          <w:numId w:val="99"/>
        </w:numPr>
      </w:pPr>
      <w:r>
        <w:t>Velocity (</w:t>
      </w:r>
      <w:r w:rsidR="00F2130B" w:rsidRPr="005F5F6B">
        <w:fldChar w:fldCharType="begin"/>
      </w:r>
      <w:r w:rsidR="00F2130B" w:rsidRPr="005F5F6B">
        <w:instrText xml:space="preserve"> REF _Ref197105156 \h </w:instrText>
      </w:r>
      <w:r w:rsidR="005F5F6B" w:rsidRPr="005F5F6B">
        <w:instrText xml:space="preserve"> \* MERGEFORMAT </w:instrText>
      </w:r>
      <w:r w:rsidR="00F2130B" w:rsidRPr="005F5F6B">
        <w:fldChar w:fldCharType="separate"/>
      </w:r>
      <w:r w:rsidR="00D35BC0">
        <w:t xml:space="preserve">Figure </w:t>
      </w:r>
      <w:r w:rsidR="00D35BC0">
        <w:rPr>
          <w:noProof/>
        </w:rPr>
        <w:t>8</w:t>
      </w:r>
      <w:r w:rsidR="00D35BC0">
        <w:rPr>
          <w:noProof/>
        </w:rPr>
        <w:noBreakHyphen/>
        <w:t>63</w:t>
      </w:r>
      <w:r w:rsidR="00F2130B" w:rsidRPr="005F5F6B">
        <w:fldChar w:fldCharType="end"/>
      </w:r>
      <w:r w:rsidRPr="005F5F6B">
        <w:t>)</w:t>
      </w:r>
      <w:r>
        <w:t xml:space="preserve"> and shear stress that do not exceed:</w:t>
      </w:r>
    </w:p>
    <w:p w14:paraId="6C8488C3" w14:textId="77777777" w:rsidR="00B21331" w:rsidRDefault="00B21331" w:rsidP="00ED69BB">
      <w:pPr>
        <w:pStyle w:val="ListParagraph"/>
        <w:numPr>
          <w:ilvl w:val="1"/>
          <w:numId w:val="99"/>
        </w:numPr>
      </w:pPr>
      <w:r>
        <w:t>That identified for the existing conditions</w:t>
      </w:r>
    </w:p>
    <w:p w14:paraId="337F9847" w14:textId="77777777" w:rsidR="00B21331" w:rsidRDefault="00B21331" w:rsidP="00ED69BB">
      <w:pPr>
        <w:pStyle w:val="ListParagraph"/>
        <w:numPr>
          <w:ilvl w:val="1"/>
          <w:numId w:val="99"/>
        </w:numPr>
      </w:pPr>
      <w:r>
        <w:t>Non-scour velocity and shear stress for native bunch grasses</w:t>
      </w:r>
    </w:p>
    <w:p w14:paraId="4101A3F3" w14:textId="77777777" w:rsidR="00B21331" w:rsidRDefault="00B21331" w:rsidP="00B21331">
      <w:pPr>
        <w:pStyle w:val="ListParagraph"/>
      </w:pPr>
      <w:r>
        <w:t xml:space="preserve">Note: The maximum shear stress has been quoted for the MRD floodplain not in the immediate vicinity of the proposed spillways. </w:t>
      </w:r>
    </w:p>
    <w:p w14:paraId="76FB780B" w14:textId="7F48E374" w:rsidR="00B21331" w:rsidRDefault="00B21331" w:rsidP="00ED69BB">
      <w:pPr>
        <w:pStyle w:val="ListParagraph"/>
        <w:numPr>
          <w:ilvl w:val="0"/>
          <w:numId w:val="99"/>
        </w:numPr>
      </w:pPr>
      <w:r>
        <w:t>Spillway 1 being the first spillway to commence to flow. This spillway commencing to flow at a 5% AEP (approx.) event in the Morwell River at 3,500</w:t>
      </w:r>
      <w:r w:rsidR="0038039B">
        <w:t xml:space="preserve"> </w:t>
      </w:r>
      <w:r>
        <w:t xml:space="preserve">ML/day (approx.). i.e. in excess of that required to flush the Latrobe River estuary of salt water at the points of inflow to the Lake Wellington fringing wetlands (Heart Morass and Dowd Morass). </w:t>
      </w:r>
    </w:p>
    <w:p w14:paraId="44628D87" w14:textId="67E842C4" w:rsidR="00F2130B" w:rsidRDefault="00F2130B" w:rsidP="00F2130B">
      <w:pPr>
        <w:ind w:left="360"/>
      </w:pPr>
      <w:r>
        <w:br w:type="page"/>
      </w:r>
    </w:p>
    <w:p w14:paraId="238FEA87" w14:textId="77777777" w:rsidR="00F2130B" w:rsidRDefault="00F2130B" w:rsidP="00F2130B">
      <w:pPr>
        <w:jc w:val="center"/>
        <w:sectPr w:rsidR="00F2130B" w:rsidSect="00D11202">
          <w:pgSz w:w="11907" w:h="16840" w:code="9"/>
          <w:pgMar w:top="1134" w:right="567" w:bottom="1315" w:left="567" w:header="720" w:footer="357" w:gutter="0"/>
          <w:cols w:space="709"/>
          <w:titlePg/>
          <w:docGrid w:linePitch="299"/>
        </w:sectPr>
      </w:pPr>
    </w:p>
    <w:p w14:paraId="283924E0" w14:textId="77777777" w:rsidR="00B21331" w:rsidRDefault="00B21331" w:rsidP="00050C52">
      <w:r>
        <w:rPr>
          <w:noProof/>
        </w:rPr>
        <w:drawing>
          <wp:inline distT="0" distB="0" distL="0" distR="0" wp14:anchorId="3A4E871B" wp14:editId="0252B451">
            <wp:extent cx="8726843" cy="5324475"/>
            <wp:effectExtent l="0" t="0" r="0" b="0"/>
            <wp:docPr id="1223355738" name="Picture 1" descr="A map of water and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916283" name="Picture 1" descr="A map of water and land&#10;&#10;AI-generated content may be incorrect."/>
                    <pic:cNvPicPr/>
                  </pic:nvPicPr>
                  <pic:blipFill>
                    <a:blip r:embed="rId129"/>
                    <a:stretch>
                      <a:fillRect/>
                    </a:stretch>
                  </pic:blipFill>
                  <pic:spPr>
                    <a:xfrm>
                      <a:off x="0" y="0"/>
                      <a:ext cx="8783016" cy="5358748"/>
                    </a:xfrm>
                    <a:prstGeom prst="rect">
                      <a:avLst/>
                    </a:prstGeom>
                  </pic:spPr>
                </pic:pic>
              </a:graphicData>
            </a:graphic>
          </wp:inline>
        </w:drawing>
      </w:r>
      <w:bookmarkStart w:id="449" w:name="_Ref197105126"/>
    </w:p>
    <w:p w14:paraId="245E4FEB" w14:textId="1F04493D" w:rsidR="00F2130B" w:rsidRPr="00891217" w:rsidRDefault="00B21331" w:rsidP="00891217">
      <w:pPr>
        <w:pStyle w:val="Caption"/>
      </w:pPr>
      <w:bookmarkStart w:id="450" w:name="_Toc210125561"/>
      <w:bookmarkStart w:id="451" w:name="_Toc196986970"/>
      <w:r w:rsidRPr="00891217">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2</w:t>
      </w:r>
      <w:r w:rsidR="00946086">
        <w:fldChar w:fldCharType="end"/>
      </w:r>
      <w:r w:rsidR="00050C52" w:rsidRPr="00891217">
        <w:t>:</w:t>
      </w:r>
      <w:r w:rsidRPr="00891217">
        <w:t xml:space="preserve"> 0.05% AEP Latrobe River led event - Max Flood Depth – Design Conditions </w:t>
      </w:r>
      <w:r w:rsidR="00795A5C" w:rsidRPr="00891217">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795A5C" w:rsidRPr="00891217">
        <w:fldChar w:fldCharType="separate"/>
      </w:r>
      <w:r w:rsidR="00795A5C" w:rsidRPr="00891217">
        <w:rPr>
          <w:noProof/>
        </w:rPr>
        <w:t>(Alluvium 2025)</w:t>
      </w:r>
      <w:bookmarkEnd w:id="450"/>
      <w:r w:rsidR="00795A5C" w:rsidRPr="00891217">
        <w:fldChar w:fldCharType="end"/>
      </w:r>
      <w:bookmarkEnd w:id="449"/>
    </w:p>
    <w:bookmarkEnd w:id="451"/>
    <w:p w14:paraId="6324F52A" w14:textId="77777777" w:rsidR="00F2130B" w:rsidRDefault="00F2130B" w:rsidP="00F2130B">
      <w:pPr>
        <w:jc w:val="center"/>
        <w:rPr>
          <w:b/>
        </w:rPr>
        <w:sectPr w:rsidR="00F2130B" w:rsidSect="00F2130B">
          <w:pgSz w:w="16840" w:h="11907" w:orient="landscape" w:code="9"/>
          <w:pgMar w:top="567" w:right="1134" w:bottom="567" w:left="1315" w:header="720" w:footer="357" w:gutter="0"/>
          <w:cols w:space="709"/>
          <w:titlePg/>
          <w:docGrid w:linePitch="299"/>
        </w:sectPr>
      </w:pPr>
    </w:p>
    <w:p w14:paraId="7BCA1ABD" w14:textId="3A6AE014" w:rsidR="00B21331" w:rsidRPr="00F2130B" w:rsidRDefault="00B21331" w:rsidP="00F2130B">
      <w:pPr>
        <w:jc w:val="center"/>
        <w:rPr>
          <w:b/>
        </w:rPr>
      </w:pPr>
      <w:r w:rsidRPr="00F2130B">
        <w:rPr>
          <w:b/>
          <w:noProof/>
        </w:rPr>
        <w:drawing>
          <wp:inline distT="0" distB="0" distL="0" distR="0" wp14:anchorId="6BEA89DD" wp14:editId="310D25B2">
            <wp:extent cx="9124974" cy="5534025"/>
            <wp:effectExtent l="0" t="0" r="0" b="0"/>
            <wp:docPr id="1673328347" name="Picture 1" descr="A satellite image of a lak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107305" name="Picture 1" descr="A satellite image of a lake&#10;&#10;AI-generated content may be incorrect."/>
                    <pic:cNvPicPr/>
                  </pic:nvPicPr>
                  <pic:blipFill>
                    <a:blip r:embed="rId130"/>
                    <a:stretch>
                      <a:fillRect/>
                    </a:stretch>
                  </pic:blipFill>
                  <pic:spPr>
                    <a:xfrm>
                      <a:off x="0" y="0"/>
                      <a:ext cx="9149466" cy="5548879"/>
                    </a:xfrm>
                    <a:prstGeom prst="rect">
                      <a:avLst/>
                    </a:prstGeom>
                  </pic:spPr>
                </pic:pic>
              </a:graphicData>
            </a:graphic>
          </wp:inline>
        </w:drawing>
      </w:r>
    </w:p>
    <w:p w14:paraId="1370CFF4" w14:textId="2BEA95EA" w:rsidR="00B21331" w:rsidRDefault="00B21331" w:rsidP="00B21331">
      <w:pPr>
        <w:pStyle w:val="Caption"/>
      </w:pPr>
      <w:bookmarkStart w:id="452" w:name="_Ref197105156"/>
      <w:bookmarkStart w:id="453" w:name="_Toc196986971"/>
      <w:bookmarkStart w:id="454" w:name="_Toc21012556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3</w:t>
      </w:r>
      <w:r w:rsidR="00946086">
        <w:fldChar w:fldCharType="end"/>
      </w:r>
      <w:bookmarkEnd w:id="452"/>
      <w:bookmarkEnd w:id="453"/>
      <w:r w:rsidR="00050C52">
        <w:t>:</w:t>
      </w:r>
      <w:r>
        <w:t xml:space="preserve"> </w:t>
      </w:r>
      <w:r w:rsidRPr="00532B39">
        <w:rPr>
          <w:iCs/>
        </w:rPr>
        <w:t>0.05% AEP Latrobe River led event - Max velocities – Design Conditions</w:t>
      </w:r>
      <w:r w:rsidR="00FB59CA">
        <w:rPr>
          <w:iCs/>
        </w:rPr>
        <w:t xml:space="preserve"> </w:t>
      </w:r>
      <w:r w:rsidR="00FB59CA">
        <w:rPr>
          <w:iCs/>
        </w:rPr>
        <w:fldChar w:fldCharType="begin"/>
      </w:r>
      <w:r w:rsidR="000D4C47">
        <w:rPr>
          <w:iCs/>
        </w:rPr>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FB59CA">
        <w:rPr>
          <w:iCs/>
        </w:rPr>
        <w:fldChar w:fldCharType="separate"/>
      </w:r>
      <w:r w:rsidR="00FB59CA">
        <w:rPr>
          <w:iCs/>
          <w:noProof/>
        </w:rPr>
        <w:t>(Alluvium 2025)</w:t>
      </w:r>
      <w:bookmarkEnd w:id="454"/>
      <w:r w:rsidR="00FB59CA">
        <w:rPr>
          <w:iCs/>
        </w:rPr>
        <w:fldChar w:fldCharType="end"/>
      </w:r>
    </w:p>
    <w:p w14:paraId="286DEE6E" w14:textId="77777777" w:rsidR="003E6CA2" w:rsidRDefault="003E6CA2" w:rsidP="00305B08">
      <w:pPr>
        <w:sectPr w:rsidR="003E6CA2" w:rsidSect="003E6CA2">
          <w:pgSz w:w="16840" w:h="11907" w:orient="landscape" w:code="9"/>
          <w:pgMar w:top="567" w:right="1134" w:bottom="567" w:left="1315" w:header="720" w:footer="357" w:gutter="0"/>
          <w:cols w:space="709"/>
          <w:titlePg/>
          <w:docGrid w:linePitch="299"/>
        </w:sectPr>
      </w:pPr>
    </w:p>
    <w:p w14:paraId="4D515F15" w14:textId="48578DE3" w:rsidR="00B21331" w:rsidRPr="005400F9" w:rsidRDefault="00B21331" w:rsidP="00B21331">
      <w:pPr>
        <w:pStyle w:val="Caption"/>
        <w:rPr>
          <w:i/>
          <w:iCs/>
        </w:rPr>
      </w:pPr>
      <w:bookmarkStart w:id="455" w:name="_Toc196987050"/>
      <w:bookmarkStart w:id="456" w:name="_Toc210126981"/>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8</w:t>
      </w:r>
      <w:r w:rsidR="00971AAD">
        <w:fldChar w:fldCharType="end"/>
      </w:r>
      <w:bookmarkEnd w:id="455"/>
      <w:r w:rsidR="00050C52">
        <w:rPr>
          <w:noProof/>
        </w:rPr>
        <w:t>:</w:t>
      </w:r>
      <w:r>
        <w:t xml:space="preserve"> Hydraulic Modelling Results for Design Conditions </w:t>
      </w:r>
      <w:r w:rsidR="00FB59CA">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FB59CA">
        <w:fldChar w:fldCharType="separate"/>
      </w:r>
      <w:r w:rsidR="00FB59CA">
        <w:rPr>
          <w:noProof/>
        </w:rPr>
        <w:t>(Alluvium 2025)</w:t>
      </w:r>
      <w:bookmarkEnd w:id="456"/>
      <w:r w:rsidR="00FB59CA">
        <w:fldChar w:fldCharType="end"/>
      </w:r>
    </w:p>
    <w:tbl>
      <w:tblPr>
        <w:tblW w:w="5000" w:type="pct"/>
        <w:tblLook w:val="04A0" w:firstRow="1" w:lastRow="0" w:firstColumn="1" w:lastColumn="0" w:noHBand="0" w:noVBand="1"/>
      </w:tblPr>
      <w:tblGrid>
        <w:gridCol w:w="2148"/>
        <w:gridCol w:w="1240"/>
        <w:gridCol w:w="1228"/>
        <w:gridCol w:w="1177"/>
        <w:gridCol w:w="1113"/>
        <w:gridCol w:w="933"/>
        <w:gridCol w:w="933"/>
        <w:gridCol w:w="933"/>
        <w:gridCol w:w="1048"/>
      </w:tblGrid>
      <w:tr w:rsidR="00B21331" w:rsidRPr="00993CFA" w14:paraId="5BDA4D4B" w14:textId="77777777">
        <w:trPr>
          <w:trHeight w:val="189"/>
        </w:trPr>
        <w:tc>
          <w:tcPr>
            <w:tcW w:w="1101" w:type="pct"/>
            <w:tcBorders>
              <w:top w:val="single" w:sz="8" w:space="0" w:color="000000"/>
              <w:left w:val="single" w:sz="8" w:space="0" w:color="000000"/>
              <w:bottom w:val="single" w:sz="4" w:space="0" w:color="000000"/>
              <w:right w:val="single" w:sz="8" w:space="0" w:color="000000"/>
            </w:tcBorders>
            <w:shd w:val="clear" w:color="auto" w:fill="92D050"/>
            <w:noWrap/>
            <w:vAlign w:val="bottom"/>
            <w:hideMark/>
          </w:tcPr>
          <w:p w14:paraId="45B983D1" w14:textId="77777777" w:rsidR="00B21331" w:rsidRPr="00532B39" w:rsidRDefault="00B21331">
            <w:pPr>
              <w:rPr>
                <w:lang w:eastAsia="en-AU"/>
              </w:rPr>
            </w:pPr>
            <w:r w:rsidRPr="00532B39">
              <w:rPr>
                <w:lang w:eastAsia="en-AU"/>
              </w:rPr>
              <w:t> </w:t>
            </w:r>
          </w:p>
        </w:tc>
        <w:tc>
          <w:tcPr>
            <w:tcW w:w="577" w:type="pct"/>
            <w:tcBorders>
              <w:top w:val="single" w:sz="8" w:space="0" w:color="000000"/>
              <w:left w:val="nil"/>
              <w:bottom w:val="single" w:sz="4" w:space="0" w:color="000000"/>
              <w:right w:val="single" w:sz="4" w:space="0" w:color="000000"/>
            </w:tcBorders>
            <w:shd w:val="clear" w:color="auto" w:fill="92D050"/>
            <w:noWrap/>
            <w:vAlign w:val="bottom"/>
            <w:hideMark/>
          </w:tcPr>
          <w:p w14:paraId="7902C4EF" w14:textId="77777777" w:rsidR="00B21331" w:rsidRPr="00532B39" w:rsidRDefault="00B21331">
            <w:pPr>
              <w:rPr>
                <w:lang w:eastAsia="en-AU"/>
              </w:rPr>
            </w:pPr>
            <w:r w:rsidRPr="00532B39">
              <w:rPr>
                <w:lang w:eastAsia="en-AU"/>
              </w:rPr>
              <w:t> </w:t>
            </w:r>
          </w:p>
        </w:tc>
        <w:tc>
          <w:tcPr>
            <w:tcW w:w="550" w:type="pct"/>
            <w:tcBorders>
              <w:top w:val="single" w:sz="8" w:space="0" w:color="000000"/>
              <w:left w:val="nil"/>
              <w:bottom w:val="single" w:sz="4" w:space="0" w:color="000000"/>
              <w:right w:val="single" w:sz="4" w:space="0" w:color="000000"/>
            </w:tcBorders>
            <w:shd w:val="clear" w:color="auto" w:fill="92D050"/>
            <w:noWrap/>
            <w:vAlign w:val="bottom"/>
            <w:hideMark/>
          </w:tcPr>
          <w:p w14:paraId="7A4A071F" w14:textId="77777777" w:rsidR="00B21331" w:rsidRPr="00532B39" w:rsidRDefault="00B21331">
            <w:pPr>
              <w:rPr>
                <w:lang w:eastAsia="en-AU"/>
              </w:rPr>
            </w:pPr>
            <w:r w:rsidRPr="00532B39">
              <w:rPr>
                <w:lang w:eastAsia="en-AU"/>
              </w:rPr>
              <w:t>0.05% AEP</w:t>
            </w:r>
          </w:p>
        </w:tc>
        <w:tc>
          <w:tcPr>
            <w:tcW w:w="518" w:type="pct"/>
            <w:tcBorders>
              <w:top w:val="single" w:sz="8" w:space="0" w:color="000000"/>
              <w:left w:val="nil"/>
              <w:bottom w:val="single" w:sz="4" w:space="0" w:color="000000"/>
              <w:right w:val="single" w:sz="4" w:space="0" w:color="000000"/>
            </w:tcBorders>
            <w:shd w:val="clear" w:color="auto" w:fill="92D050"/>
            <w:noWrap/>
            <w:vAlign w:val="bottom"/>
            <w:hideMark/>
          </w:tcPr>
          <w:p w14:paraId="05002BAC" w14:textId="77777777" w:rsidR="00B21331" w:rsidRPr="00532B39" w:rsidRDefault="00B21331">
            <w:pPr>
              <w:rPr>
                <w:lang w:eastAsia="en-AU"/>
              </w:rPr>
            </w:pPr>
            <w:r w:rsidRPr="00532B39">
              <w:rPr>
                <w:lang w:eastAsia="en-AU"/>
              </w:rPr>
              <w:t>0.2 % AEP</w:t>
            </w:r>
          </w:p>
        </w:tc>
        <w:tc>
          <w:tcPr>
            <w:tcW w:w="511" w:type="pct"/>
            <w:tcBorders>
              <w:top w:val="single" w:sz="8" w:space="0" w:color="000000"/>
              <w:left w:val="nil"/>
              <w:bottom w:val="single" w:sz="4" w:space="0" w:color="000000"/>
              <w:right w:val="single" w:sz="4" w:space="0" w:color="000000"/>
            </w:tcBorders>
            <w:shd w:val="clear" w:color="auto" w:fill="92D050"/>
            <w:noWrap/>
            <w:vAlign w:val="bottom"/>
            <w:hideMark/>
          </w:tcPr>
          <w:p w14:paraId="72981F40" w14:textId="77777777" w:rsidR="00B21331" w:rsidRPr="00532B39" w:rsidRDefault="00B21331">
            <w:pPr>
              <w:rPr>
                <w:lang w:eastAsia="en-AU"/>
              </w:rPr>
            </w:pPr>
            <w:r w:rsidRPr="00532B39">
              <w:rPr>
                <w:lang w:eastAsia="en-AU"/>
              </w:rPr>
              <w:t>0.5% AEP</w:t>
            </w:r>
          </w:p>
        </w:tc>
        <w:tc>
          <w:tcPr>
            <w:tcW w:w="423" w:type="pct"/>
            <w:tcBorders>
              <w:top w:val="single" w:sz="8" w:space="0" w:color="000000"/>
              <w:left w:val="nil"/>
              <w:bottom w:val="single" w:sz="4" w:space="0" w:color="000000"/>
              <w:right w:val="single" w:sz="4" w:space="0" w:color="000000"/>
            </w:tcBorders>
            <w:shd w:val="clear" w:color="auto" w:fill="92D050"/>
            <w:noWrap/>
            <w:vAlign w:val="bottom"/>
            <w:hideMark/>
          </w:tcPr>
          <w:p w14:paraId="50F3DC2D" w14:textId="77777777" w:rsidR="00B21331" w:rsidRPr="00532B39" w:rsidRDefault="00B21331">
            <w:pPr>
              <w:rPr>
                <w:lang w:eastAsia="en-AU"/>
              </w:rPr>
            </w:pPr>
            <w:r w:rsidRPr="00532B39">
              <w:rPr>
                <w:lang w:eastAsia="en-AU"/>
              </w:rPr>
              <w:t>1% AEP</w:t>
            </w:r>
          </w:p>
        </w:tc>
        <w:tc>
          <w:tcPr>
            <w:tcW w:w="423" w:type="pct"/>
            <w:tcBorders>
              <w:top w:val="single" w:sz="8" w:space="0" w:color="000000"/>
              <w:left w:val="nil"/>
              <w:bottom w:val="single" w:sz="4" w:space="0" w:color="000000"/>
              <w:right w:val="single" w:sz="4" w:space="0" w:color="000000"/>
            </w:tcBorders>
            <w:shd w:val="clear" w:color="auto" w:fill="92D050"/>
            <w:noWrap/>
            <w:vAlign w:val="bottom"/>
            <w:hideMark/>
          </w:tcPr>
          <w:p w14:paraId="365282FD" w14:textId="77777777" w:rsidR="00B21331" w:rsidRPr="00532B39" w:rsidRDefault="00B21331">
            <w:pPr>
              <w:rPr>
                <w:lang w:eastAsia="en-AU"/>
              </w:rPr>
            </w:pPr>
            <w:r w:rsidRPr="00532B39">
              <w:rPr>
                <w:lang w:eastAsia="en-AU"/>
              </w:rPr>
              <w:t>2% AEP</w:t>
            </w:r>
          </w:p>
        </w:tc>
        <w:tc>
          <w:tcPr>
            <w:tcW w:w="423" w:type="pct"/>
            <w:tcBorders>
              <w:top w:val="single" w:sz="8" w:space="0" w:color="000000"/>
              <w:left w:val="nil"/>
              <w:bottom w:val="single" w:sz="4" w:space="0" w:color="000000"/>
              <w:right w:val="single" w:sz="4" w:space="0" w:color="000000"/>
            </w:tcBorders>
            <w:shd w:val="clear" w:color="auto" w:fill="92D050"/>
            <w:noWrap/>
            <w:vAlign w:val="bottom"/>
            <w:hideMark/>
          </w:tcPr>
          <w:p w14:paraId="1677F92E" w14:textId="77777777" w:rsidR="00B21331" w:rsidRPr="00532B39" w:rsidRDefault="00B21331">
            <w:pPr>
              <w:rPr>
                <w:lang w:eastAsia="en-AU"/>
              </w:rPr>
            </w:pPr>
            <w:r w:rsidRPr="00532B39">
              <w:rPr>
                <w:lang w:eastAsia="en-AU"/>
              </w:rPr>
              <w:t>5% AEP</w:t>
            </w:r>
          </w:p>
        </w:tc>
        <w:tc>
          <w:tcPr>
            <w:tcW w:w="473" w:type="pct"/>
            <w:tcBorders>
              <w:top w:val="single" w:sz="8" w:space="0" w:color="000000"/>
              <w:left w:val="nil"/>
              <w:bottom w:val="single" w:sz="4" w:space="0" w:color="000000"/>
              <w:right w:val="single" w:sz="8" w:space="0" w:color="000000"/>
            </w:tcBorders>
            <w:shd w:val="clear" w:color="auto" w:fill="92D050"/>
            <w:noWrap/>
            <w:vAlign w:val="bottom"/>
            <w:hideMark/>
          </w:tcPr>
          <w:p w14:paraId="139F2850" w14:textId="77777777" w:rsidR="00B21331" w:rsidRPr="00532B39" w:rsidRDefault="00B21331">
            <w:pPr>
              <w:rPr>
                <w:lang w:eastAsia="en-AU"/>
              </w:rPr>
            </w:pPr>
            <w:r w:rsidRPr="00532B39">
              <w:rPr>
                <w:lang w:eastAsia="en-AU"/>
              </w:rPr>
              <w:t>50% AEP</w:t>
            </w:r>
          </w:p>
        </w:tc>
      </w:tr>
      <w:tr w:rsidR="00B21331" w:rsidRPr="00993CFA" w14:paraId="442DD270" w14:textId="77777777">
        <w:trPr>
          <w:trHeight w:val="577"/>
        </w:trPr>
        <w:tc>
          <w:tcPr>
            <w:tcW w:w="1101" w:type="pct"/>
            <w:vMerge w:val="restart"/>
            <w:tcBorders>
              <w:top w:val="nil"/>
              <w:left w:val="single" w:sz="8" w:space="0" w:color="000000"/>
              <w:bottom w:val="single" w:sz="4" w:space="0" w:color="000000"/>
              <w:right w:val="single" w:sz="8" w:space="0" w:color="000000"/>
            </w:tcBorders>
            <w:vAlign w:val="center"/>
            <w:hideMark/>
          </w:tcPr>
          <w:p w14:paraId="60D413FB" w14:textId="77777777" w:rsidR="00B21331" w:rsidRPr="00532B39" w:rsidRDefault="00B21331">
            <w:pPr>
              <w:rPr>
                <w:lang w:eastAsia="en-AU"/>
              </w:rPr>
            </w:pPr>
            <w:r w:rsidRPr="00532B39">
              <w:rPr>
                <w:lang w:eastAsia="en-AU"/>
              </w:rPr>
              <w:t>Post fill conditions peak elevation (m AHD)</w:t>
            </w:r>
          </w:p>
        </w:tc>
        <w:tc>
          <w:tcPr>
            <w:tcW w:w="577" w:type="pct"/>
            <w:tcBorders>
              <w:top w:val="nil"/>
              <w:left w:val="nil"/>
              <w:bottom w:val="single" w:sz="4" w:space="0" w:color="000000"/>
              <w:right w:val="single" w:sz="4" w:space="0" w:color="000000"/>
            </w:tcBorders>
            <w:noWrap/>
            <w:vAlign w:val="center"/>
            <w:hideMark/>
          </w:tcPr>
          <w:p w14:paraId="430F66F0" w14:textId="77777777" w:rsidR="00B21331" w:rsidRPr="00532B39" w:rsidRDefault="00B21331">
            <w:pPr>
              <w:rPr>
                <w:lang w:eastAsia="en-AU"/>
              </w:rPr>
            </w:pPr>
            <w:r w:rsidRPr="00532B39">
              <w:rPr>
                <w:lang w:eastAsia="en-AU"/>
              </w:rPr>
              <w:t>Latrobe led</w:t>
            </w:r>
          </w:p>
        </w:tc>
        <w:tc>
          <w:tcPr>
            <w:tcW w:w="550" w:type="pct"/>
            <w:tcBorders>
              <w:top w:val="nil"/>
              <w:left w:val="nil"/>
              <w:bottom w:val="single" w:sz="4" w:space="0" w:color="000000"/>
              <w:right w:val="single" w:sz="4" w:space="0" w:color="000000"/>
            </w:tcBorders>
            <w:noWrap/>
            <w:vAlign w:val="center"/>
            <w:hideMark/>
          </w:tcPr>
          <w:p w14:paraId="40ECEE76" w14:textId="77777777" w:rsidR="00B21331" w:rsidRPr="00532B39" w:rsidRDefault="00B21331">
            <w:pPr>
              <w:rPr>
                <w:lang w:eastAsia="en-AU"/>
              </w:rPr>
            </w:pPr>
            <w:r w:rsidRPr="00532B39">
              <w:rPr>
                <w:lang w:eastAsia="en-AU"/>
              </w:rPr>
              <w:t>42.5</w:t>
            </w:r>
          </w:p>
        </w:tc>
        <w:tc>
          <w:tcPr>
            <w:tcW w:w="518" w:type="pct"/>
            <w:tcBorders>
              <w:top w:val="nil"/>
              <w:left w:val="nil"/>
              <w:bottom w:val="single" w:sz="4" w:space="0" w:color="000000"/>
              <w:right w:val="single" w:sz="4" w:space="0" w:color="000000"/>
            </w:tcBorders>
            <w:noWrap/>
            <w:vAlign w:val="center"/>
            <w:hideMark/>
          </w:tcPr>
          <w:p w14:paraId="5C850692" w14:textId="77777777" w:rsidR="00B21331" w:rsidRPr="00532B39" w:rsidRDefault="00B21331">
            <w:pPr>
              <w:rPr>
                <w:lang w:eastAsia="en-AU"/>
              </w:rPr>
            </w:pPr>
            <w:r w:rsidRPr="00532B39">
              <w:rPr>
                <w:lang w:eastAsia="en-AU"/>
              </w:rPr>
              <w:t>42.1</w:t>
            </w:r>
          </w:p>
        </w:tc>
        <w:tc>
          <w:tcPr>
            <w:tcW w:w="511" w:type="pct"/>
            <w:tcBorders>
              <w:top w:val="nil"/>
              <w:left w:val="nil"/>
              <w:bottom w:val="single" w:sz="4" w:space="0" w:color="000000"/>
              <w:right w:val="single" w:sz="4" w:space="0" w:color="000000"/>
            </w:tcBorders>
            <w:noWrap/>
            <w:vAlign w:val="center"/>
            <w:hideMark/>
          </w:tcPr>
          <w:p w14:paraId="765A09D8" w14:textId="77777777" w:rsidR="00B21331" w:rsidRPr="00532B39" w:rsidRDefault="00B21331">
            <w:pPr>
              <w:rPr>
                <w:lang w:eastAsia="en-AU"/>
              </w:rPr>
            </w:pPr>
            <w:r w:rsidRPr="00532B39">
              <w:rPr>
                <w:lang w:eastAsia="en-AU"/>
              </w:rPr>
              <w:t>41.7</w:t>
            </w:r>
          </w:p>
        </w:tc>
        <w:tc>
          <w:tcPr>
            <w:tcW w:w="423" w:type="pct"/>
            <w:tcBorders>
              <w:top w:val="nil"/>
              <w:left w:val="nil"/>
              <w:bottom w:val="single" w:sz="4" w:space="0" w:color="000000"/>
              <w:right w:val="single" w:sz="4" w:space="0" w:color="000000"/>
            </w:tcBorders>
            <w:noWrap/>
            <w:vAlign w:val="center"/>
            <w:hideMark/>
          </w:tcPr>
          <w:p w14:paraId="77389881" w14:textId="77777777" w:rsidR="00B21331" w:rsidRPr="00532B39" w:rsidRDefault="00B21331">
            <w:pPr>
              <w:rPr>
                <w:lang w:eastAsia="en-AU"/>
              </w:rPr>
            </w:pPr>
            <w:r w:rsidRPr="00532B39">
              <w:rPr>
                <w:lang w:eastAsia="en-AU"/>
              </w:rPr>
              <w:t>41.4</w:t>
            </w:r>
          </w:p>
        </w:tc>
        <w:tc>
          <w:tcPr>
            <w:tcW w:w="423" w:type="pct"/>
            <w:tcBorders>
              <w:top w:val="nil"/>
              <w:left w:val="nil"/>
              <w:bottom w:val="single" w:sz="4" w:space="0" w:color="000000"/>
              <w:right w:val="single" w:sz="4" w:space="0" w:color="000000"/>
            </w:tcBorders>
            <w:noWrap/>
            <w:vAlign w:val="center"/>
            <w:hideMark/>
          </w:tcPr>
          <w:p w14:paraId="513F8293" w14:textId="77777777" w:rsidR="00B21331" w:rsidRPr="00532B39" w:rsidRDefault="00B21331">
            <w:pPr>
              <w:rPr>
                <w:lang w:eastAsia="en-AU"/>
              </w:rPr>
            </w:pPr>
            <w:r w:rsidRPr="00532B39">
              <w:rPr>
                <w:lang w:eastAsia="en-AU"/>
              </w:rPr>
              <w:t>41.1</w:t>
            </w:r>
          </w:p>
        </w:tc>
        <w:tc>
          <w:tcPr>
            <w:tcW w:w="423" w:type="pct"/>
            <w:tcBorders>
              <w:top w:val="nil"/>
              <w:left w:val="nil"/>
              <w:bottom w:val="single" w:sz="4" w:space="0" w:color="000000"/>
              <w:right w:val="single" w:sz="4" w:space="0" w:color="000000"/>
            </w:tcBorders>
            <w:noWrap/>
            <w:vAlign w:val="center"/>
            <w:hideMark/>
          </w:tcPr>
          <w:p w14:paraId="0C812908" w14:textId="77777777" w:rsidR="00B21331" w:rsidRPr="00532B39" w:rsidRDefault="00B21331">
            <w:pPr>
              <w:rPr>
                <w:lang w:eastAsia="en-AU"/>
              </w:rPr>
            </w:pPr>
            <w:r w:rsidRPr="00532B39">
              <w:rPr>
                <w:lang w:eastAsia="en-AU"/>
              </w:rPr>
              <w:t>40.4</w:t>
            </w:r>
          </w:p>
        </w:tc>
        <w:tc>
          <w:tcPr>
            <w:tcW w:w="473" w:type="pct"/>
            <w:tcBorders>
              <w:top w:val="nil"/>
              <w:left w:val="nil"/>
              <w:bottom w:val="single" w:sz="4" w:space="0" w:color="000000"/>
              <w:right w:val="single" w:sz="8" w:space="0" w:color="000000"/>
            </w:tcBorders>
            <w:noWrap/>
            <w:vAlign w:val="center"/>
            <w:hideMark/>
          </w:tcPr>
          <w:p w14:paraId="520FD366" w14:textId="77777777" w:rsidR="00B21331" w:rsidRPr="00532B39" w:rsidRDefault="00B21331">
            <w:pPr>
              <w:rPr>
                <w:lang w:eastAsia="en-AU"/>
              </w:rPr>
            </w:pPr>
            <w:r w:rsidRPr="00532B39">
              <w:rPr>
                <w:lang w:eastAsia="en-AU"/>
              </w:rPr>
              <w:t>36.9</w:t>
            </w:r>
          </w:p>
        </w:tc>
      </w:tr>
      <w:tr w:rsidR="00B21331" w:rsidRPr="00993CFA" w14:paraId="51E51B76" w14:textId="77777777">
        <w:trPr>
          <w:trHeight w:val="577"/>
        </w:trPr>
        <w:tc>
          <w:tcPr>
            <w:tcW w:w="1101" w:type="pct"/>
            <w:vMerge/>
            <w:tcBorders>
              <w:top w:val="nil"/>
              <w:left w:val="single" w:sz="8" w:space="0" w:color="000000"/>
              <w:bottom w:val="single" w:sz="4" w:space="0" w:color="000000"/>
              <w:right w:val="single" w:sz="8" w:space="0" w:color="000000"/>
            </w:tcBorders>
            <w:vAlign w:val="center"/>
            <w:hideMark/>
          </w:tcPr>
          <w:p w14:paraId="2CEED91F" w14:textId="77777777" w:rsidR="00B21331" w:rsidRPr="00532B39" w:rsidRDefault="00B21331">
            <w:pPr>
              <w:rPr>
                <w:lang w:eastAsia="en-AU"/>
              </w:rPr>
            </w:pPr>
          </w:p>
        </w:tc>
        <w:tc>
          <w:tcPr>
            <w:tcW w:w="577" w:type="pct"/>
            <w:tcBorders>
              <w:top w:val="nil"/>
              <w:left w:val="nil"/>
              <w:bottom w:val="single" w:sz="4" w:space="0" w:color="000000"/>
              <w:right w:val="single" w:sz="4" w:space="0" w:color="000000"/>
            </w:tcBorders>
            <w:noWrap/>
            <w:vAlign w:val="center"/>
            <w:hideMark/>
          </w:tcPr>
          <w:p w14:paraId="620C4A35" w14:textId="77777777" w:rsidR="00B21331" w:rsidRPr="00532B39" w:rsidRDefault="00B21331">
            <w:pPr>
              <w:rPr>
                <w:lang w:eastAsia="en-AU"/>
              </w:rPr>
            </w:pPr>
            <w:r w:rsidRPr="00532B39">
              <w:rPr>
                <w:lang w:eastAsia="en-AU"/>
              </w:rPr>
              <w:t>Morwell led</w:t>
            </w:r>
          </w:p>
        </w:tc>
        <w:tc>
          <w:tcPr>
            <w:tcW w:w="550" w:type="pct"/>
            <w:tcBorders>
              <w:top w:val="nil"/>
              <w:left w:val="nil"/>
              <w:bottom w:val="single" w:sz="4" w:space="0" w:color="000000"/>
              <w:right w:val="single" w:sz="4" w:space="0" w:color="000000"/>
            </w:tcBorders>
            <w:noWrap/>
            <w:vAlign w:val="center"/>
            <w:hideMark/>
          </w:tcPr>
          <w:p w14:paraId="0C87CC31" w14:textId="77777777" w:rsidR="00B21331" w:rsidRPr="00532B39" w:rsidRDefault="00B21331">
            <w:pPr>
              <w:rPr>
                <w:lang w:eastAsia="en-AU"/>
              </w:rPr>
            </w:pPr>
            <w:r w:rsidRPr="00532B39">
              <w:rPr>
                <w:lang w:eastAsia="en-AU"/>
              </w:rPr>
              <w:t>41.3</w:t>
            </w:r>
          </w:p>
        </w:tc>
        <w:tc>
          <w:tcPr>
            <w:tcW w:w="518" w:type="pct"/>
            <w:tcBorders>
              <w:top w:val="nil"/>
              <w:left w:val="nil"/>
              <w:bottom w:val="single" w:sz="4" w:space="0" w:color="000000"/>
              <w:right w:val="single" w:sz="4" w:space="0" w:color="000000"/>
            </w:tcBorders>
            <w:noWrap/>
            <w:vAlign w:val="center"/>
            <w:hideMark/>
          </w:tcPr>
          <w:p w14:paraId="50B12DB8" w14:textId="77777777" w:rsidR="00B21331" w:rsidRPr="00532B39" w:rsidRDefault="00B21331">
            <w:pPr>
              <w:rPr>
                <w:lang w:eastAsia="en-AU"/>
              </w:rPr>
            </w:pPr>
            <w:r w:rsidRPr="00532B39">
              <w:rPr>
                <w:lang w:eastAsia="en-AU"/>
              </w:rPr>
              <w:t>41.3</w:t>
            </w:r>
          </w:p>
        </w:tc>
        <w:tc>
          <w:tcPr>
            <w:tcW w:w="511" w:type="pct"/>
            <w:tcBorders>
              <w:top w:val="nil"/>
              <w:left w:val="nil"/>
              <w:bottom w:val="single" w:sz="4" w:space="0" w:color="000000"/>
              <w:right w:val="single" w:sz="4" w:space="0" w:color="000000"/>
            </w:tcBorders>
            <w:noWrap/>
            <w:vAlign w:val="center"/>
            <w:hideMark/>
          </w:tcPr>
          <w:p w14:paraId="3833D558" w14:textId="77777777" w:rsidR="00B21331" w:rsidRPr="00532B39" w:rsidRDefault="00B21331">
            <w:pPr>
              <w:rPr>
                <w:lang w:eastAsia="en-AU"/>
              </w:rPr>
            </w:pPr>
            <w:r w:rsidRPr="00532B39">
              <w:rPr>
                <w:lang w:eastAsia="en-AU"/>
              </w:rPr>
              <w:t>41.3</w:t>
            </w:r>
          </w:p>
        </w:tc>
        <w:tc>
          <w:tcPr>
            <w:tcW w:w="423" w:type="pct"/>
            <w:tcBorders>
              <w:top w:val="nil"/>
              <w:left w:val="nil"/>
              <w:bottom w:val="single" w:sz="4" w:space="0" w:color="000000"/>
              <w:right w:val="single" w:sz="4" w:space="0" w:color="000000"/>
            </w:tcBorders>
            <w:noWrap/>
            <w:vAlign w:val="center"/>
            <w:hideMark/>
          </w:tcPr>
          <w:p w14:paraId="378C6138" w14:textId="77777777" w:rsidR="00B21331" w:rsidRPr="00532B39" w:rsidRDefault="00B21331">
            <w:pPr>
              <w:rPr>
                <w:lang w:eastAsia="en-AU"/>
              </w:rPr>
            </w:pPr>
            <w:r w:rsidRPr="00532B39">
              <w:rPr>
                <w:lang w:eastAsia="en-AU"/>
              </w:rPr>
              <w:t>40.5</w:t>
            </w:r>
          </w:p>
        </w:tc>
        <w:tc>
          <w:tcPr>
            <w:tcW w:w="423" w:type="pct"/>
            <w:tcBorders>
              <w:top w:val="nil"/>
              <w:left w:val="nil"/>
              <w:bottom w:val="single" w:sz="4" w:space="0" w:color="000000"/>
              <w:right w:val="single" w:sz="4" w:space="0" w:color="000000"/>
            </w:tcBorders>
            <w:noWrap/>
            <w:vAlign w:val="center"/>
            <w:hideMark/>
          </w:tcPr>
          <w:p w14:paraId="1F7A696D" w14:textId="77777777" w:rsidR="00B21331" w:rsidRPr="00532B39" w:rsidRDefault="00B21331">
            <w:pPr>
              <w:rPr>
                <w:lang w:eastAsia="en-AU"/>
              </w:rPr>
            </w:pPr>
            <w:r w:rsidRPr="00532B39">
              <w:rPr>
                <w:lang w:eastAsia="en-AU"/>
              </w:rPr>
              <w:t>40.5</w:t>
            </w:r>
          </w:p>
        </w:tc>
        <w:tc>
          <w:tcPr>
            <w:tcW w:w="423" w:type="pct"/>
            <w:tcBorders>
              <w:top w:val="nil"/>
              <w:left w:val="nil"/>
              <w:bottom w:val="single" w:sz="4" w:space="0" w:color="000000"/>
              <w:right w:val="single" w:sz="4" w:space="0" w:color="000000"/>
            </w:tcBorders>
            <w:noWrap/>
            <w:vAlign w:val="center"/>
            <w:hideMark/>
          </w:tcPr>
          <w:p w14:paraId="362B4A66" w14:textId="77777777" w:rsidR="00B21331" w:rsidRPr="00532B39" w:rsidRDefault="00B21331">
            <w:pPr>
              <w:rPr>
                <w:lang w:eastAsia="en-AU"/>
              </w:rPr>
            </w:pPr>
            <w:r w:rsidRPr="00532B39">
              <w:rPr>
                <w:lang w:eastAsia="en-AU"/>
              </w:rPr>
              <w:t>38.7</w:t>
            </w:r>
          </w:p>
        </w:tc>
        <w:tc>
          <w:tcPr>
            <w:tcW w:w="473" w:type="pct"/>
            <w:tcBorders>
              <w:top w:val="nil"/>
              <w:left w:val="nil"/>
              <w:bottom w:val="single" w:sz="4" w:space="0" w:color="000000"/>
              <w:right w:val="single" w:sz="8" w:space="0" w:color="000000"/>
            </w:tcBorders>
            <w:noWrap/>
            <w:vAlign w:val="center"/>
            <w:hideMark/>
          </w:tcPr>
          <w:p w14:paraId="35D1EFB1" w14:textId="77777777" w:rsidR="00B21331" w:rsidRPr="00532B39" w:rsidRDefault="00B21331">
            <w:pPr>
              <w:rPr>
                <w:lang w:eastAsia="en-AU"/>
              </w:rPr>
            </w:pPr>
            <w:r w:rsidRPr="00532B39">
              <w:rPr>
                <w:lang w:eastAsia="en-AU"/>
              </w:rPr>
              <w:t>36.9</w:t>
            </w:r>
          </w:p>
        </w:tc>
      </w:tr>
      <w:tr w:rsidR="00B21331" w:rsidRPr="00993CFA" w14:paraId="39317288" w14:textId="77777777">
        <w:trPr>
          <w:trHeight w:val="189"/>
        </w:trPr>
        <w:tc>
          <w:tcPr>
            <w:tcW w:w="1101" w:type="pct"/>
            <w:tcBorders>
              <w:top w:val="nil"/>
              <w:left w:val="single" w:sz="8" w:space="0" w:color="000000"/>
              <w:bottom w:val="single" w:sz="4" w:space="0" w:color="000000"/>
              <w:right w:val="single" w:sz="8" w:space="0" w:color="000000"/>
            </w:tcBorders>
            <w:shd w:val="clear" w:color="auto" w:fill="92D050"/>
            <w:noWrap/>
            <w:vAlign w:val="bottom"/>
            <w:hideMark/>
          </w:tcPr>
          <w:p w14:paraId="5D5B669E" w14:textId="77777777" w:rsidR="00B21331" w:rsidRPr="00532B39" w:rsidRDefault="00B21331">
            <w:pPr>
              <w:rPr>
                <w:lang w:eastAsia="en-AU"/>
              </w:rPr>
            </w:pPr>
            <w:r w:rsidRPr="00532B39">
              <w:rPr>
                <w:lang w:eastAsia="en-AU"/>
              </w:rPr>
              <w:t> </w:t>
            </w:r>
          </w:p>
        </w:tc>
        <w:tc>
          <w:tcPr>
            <w:tcW w:w="577" w:type="pct"/>
            <w:tcBorders>
              <w:top w:val="nil"/>
              <w:left w:val="nil"/>
              <w:bottom w:val="single" w:sz="4" w:space="0" w:color="000000"/>
              <w:right w:val="single" w:sz="4" w:space="0" w:color="000000"/>
            </w:tcBorders>
            <w:shd w:val="clear" w:color="auto" w:fill="92D050"/>
            <w:noWrap/>
            <w:vAlign w:val="bottom"/>
            <w:hideMark/>
          </w:tcPr>
          <w:p w14:paraId="167C92B1" w14:textId="77777777" w:rsidR="00B21331" w:rsidRPr="00532B39" w:rsidRDefault="00B21331">
            <w:pPr>
              <w:rPr>
                <w:lang w:eastAsia="en-AU"/>
              </w:rPr>
            </w:pPr>
            <w:r w:rsidRPr="00532B39">
              <w:rPr>
                <w:lang w:eastAsia="en-AU"/>
              </w:rPr>
              <w:t> </w:t>
            </w:r>
          </w:p>
        </w:tc>
        <w:tc>
          <w:tcPr>
            <w:tcW w:w="550" w:type="pct"/>
            <w:tcBorders>
              <w:top w:val="nil"/>
              <w:left w:val="nil"/>
              <w:bottom w:val="single" w:sz="4" w:space="0" w:color="000000"/>
              <w:right w:val="single" w:sz="4" w:space="0" w:color="000000"/>
            </w:tcBorders>
            <w:shd w:val="clear" w:color="auto" w:fill="92D050"/>
            <w:noWrap/>
            <w:vAlign w:val="bottom"/>
            <w:hideMark/>
          </w:tcPr>
          <w:p w14:paraId="44145B3B" w14:textId="77777777" w:rsidR="00B21331" w:rsidRPr="00532B39" w:rsidRDefault="00B21331">
            <w:pPr>
              <w:rPr>
                <w:lang w:eastAsia="en-AU"/>
              </w:rPr>
            </w:pPr>
            <w:r w:rsidRPr="00532B39">
              <w:rPr>
                <w:lang w:eastAsia="en-AU"/>
              </w:rPr>
              <w:t> </w:t>
            </w:r>
          </w:p>
        </w:tc>
        <w:tc>
          <w:tcPr>
            <w:tcW w:w="518" w:type="pct"/>
            <w:tcBorders>
              <w:top w:val="nil"/>
              <w:left w:val="nil"/>
              <w:bottom w:val="single" w:sz="4" w:space="0" w:color="000000"/>
              <w:right w:val="single" w:sz="4" w:space="0" w:color="000000"/>
            </w:tcBorders>
            <w:shd w:val="clear" w:color="auto" w:fill="92D050"/>
            <w:noWrap/>
            <w:vAlign w:val="bottom"/>
            <w:hideMark/>
          </w:tcPr>
          <w:p w14:paraId="5BFCB27C" w14:textId="77777777" w:rsidR="00B21331" w:rsidRPr="00532B39" w:rsidRDefault="00B21331">
            <w:pPr>
              <w:rPr>
                <w:lang w:eastAsia="en-AU"/>
              </w:rPr>
            </w:pPr>
            <w:r w:rsidRPr="00532B39">
              <w:rPr>
                <w:lang w:eastAsia="en-AU"/>
              </w:rPr>
              <w:t> </w:t>
            </w:r>
          </w:p>
        </w:tc>
        <w:tc>
          <w:tcPr>
            <w:tcW w:w="511" w:type="pct"/>
            <w:tcBorders>
              <w:top w:val="nil"/>
              <w:left w:val="nil"/>
              <w:bottom w:val="single" w:sz="4" w:space="0" w:color="000000"/>
              <w:right w:val="single" w:sz="4" w:space="0" w:color="000000"/>
            </w:tcBorders>
            <w:shd w:val="clear" w:color="auto" w:fill="92D050"/>
            <w:noWrap/>
            <w:vAlign w:val="bottom"/>
            <w:hideMark/>
          </w:tcPr>
          <w:p w14:paraId="085826E7"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38D915F4"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7B2C07A8"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632EA5F3" w14:textId="77777777" w:rsidR="00B21331" w:rsidRPr="00532B39" w:rsidRDefault="00B21331">
            <w:pPr>
              <w:rPr>
                <w:lang w:eastAsia="en-AU"/>
              </w:rPr>
            </w:pPr>
            <w:r w:rsidRPr="00532B39">
              <w:rPr>
                <w:lang w:eastAsia="en-AU"/>
              </w:rPr>
              <w:t> </w:t>
            </w:r>
          </w:p>
        </w:tc>
        <w:tc>
          <w:tcPr>
            <w:tcW w:w="473" w:type="pct"/>
            <w:tcBorders>
              <w:top w:val="nil"/>
              <w:left w:val="nil"/>
              <w:bottom w:val="single" w:sz="4" w:space="0" w:color="000000"/>
              <w:right w:val="single" w:sz="8" w:space="0" w:color="000000"/>
            </w:tcBorders>
            <w:shd w:val="clear" w:color="auto" w:fill="92D050"/>
            <w:noWrap/>
            <w:vAlign w:val="bottom"/>
            <w:hideMark/>
          </w:tcPr>
          <w:p w14:paraId="0FA1471A" w14:textId="77777777" w:rsidR="00B21331" w:rsidRPr="00532B39" w:rsidRDefault="00B21331">
            <w:pPr>
              <w:rPr>
                <w:lang w:eastAsia="en-AU"/>
              </w:rPr>
            </w:pPr>
            <w:r w:rsidRPr="00532B39">
              <w:rPr>
                <w:lang w:eastAsia="en-AU"/>
              </w:rPr>
              <w:t> </w:t>
            </w:r>
          </w:p>
        </w:tc>
      </w:tr>
      <w:tr w:rsidR="00B21331" w:rsidRPr="00993CFA" w14:paraId="28C79CB8" w14:textId="77777777">
        <w:trPr>
          <w:trHeight w:val="508"/>
        </w:trPr>
        <w:tc>
          <w:tcPr>
            <w:tcW w:w="1101" w:type="pct"/>
            <w:vMerge w:val="restart"/>
            <w:tcBorders>
              <w:top w:val="nil"/>
              <w:left w:val="single" w:sz="8" w:space="0" w:color="000000"/>
              <w:bottom w:val="single" w:sz="4" w:space="0" w:color="000000"/>
              <w:right w:val="single" w:sz="8" w:space="0" w:color="000000"/>
            </w:tcBorders>
            <w:vAlign w:val="center"/>
            <w:hideMark/>
          </w:tcPr>
          <w:p w14:paraId="3903AD30" w14:textId="77777777" w:rsidR="00B21331" w:rsidRPr="00532B39" w:rsidRDefault="00B21331">
            <w:pPr>
              <w:rPr>
                <w:lang w:eastAsia="en-AU"/>
              </w:rPr>
            </w:pPr>
            <w:r w:rsidRPr="00532B39">
              <w:rPr>
                <w:lang w:eastAsia="en-AU"/>
              </w:rPr>
              <w:t>Post fill conditions peak velocity (m/s)</w:t>
            </w:r>
          </w:p>
        </w:tc>
        <w:tc>
          <w:tcPr>
            <w:tcW w:w="577" w:type="pct"/>
            <w:tcBorders>
              <w:top w:val="nil"/>
              <w:left w:val="nil"/>
              <w:bottom w:val="single" w:sz="4" w:space="0" w:color="000000"/>
              <w:right w:val="single" w:sz="4" w:space="0" w:color="000000"/>
            </w:tcBorders>
            <w:noWrap/>
            <w:vAlign w:val="center"/>
            <w:hideMark/>
          </w:tcPr>
          <w:p w14:paraId="5D17E5D9" w14:textId="77777777" w:rsidR="00B21331" w:rsidRPr="00532B39" w:rsidRDefault="00B21331">
            <w:pPr>
              <w:rPr>
                <w:lang w:eastAsia="en-AU"/>
              </w:rPr>
            </w:pPr>
            <w:r w:rsidRPr="00532B39">
              <w:rPr>
                <w:lang w:eastAsia="en-AU"/>
              </w:rPr>
              <w:t>Latrobe led</w:t>
            </w:r>
          </w:p>
        </w:tc>
        <w:tc>
          <w:tcPr>
            <w:tcW w:w="550" w:type="pct"/>
            <w:tcBorders>
              <w:top w:val="nil"/>
              <w:left w:val="nil"/>
              <w:bottom w:val="single" w:sz="4" w:space="0" w:color="000000"/>
              <w:right w:val="single" w:sz="4" w:space="0" w:color="000000"/>
            </w:tcBorders>
            <w:noWrap/>
            <w:vAlign w:val="center"/>
            <w:hideMark/>
          </w:tcPr>
          <w:p w14:paraId="78D9A6BF" w14:textId="77777777" w:rsidR="00B21331" w:rsidRPr="00532B39" w:rsidRDefault="00B21331">
            <w:pPr>
              <w:rPr>
                <w:lang w:eastAsia="en-AU"/>
              </w:rPr>
            </w:pPr>
            <w:r w:rsidRPr="00532B39">
              <w:rPr>
                <w:lang w:eastAsia="en-AU"/>
              </w:rPr>
              <w:t>1.5</w:t>
            </w:r>
          </w:p>
        </w:tc>
        <w:tc>
          <w:tcPr>
            <w:tcW w:w="518" w:type="pct"/>
            <w:tcBorders>
              <w:top w:val="nil"/>
              <w:left w:val="nil"/>
              <w:bottom w:val="single" w:sz="4" w:space="0" w:color="000000"/>
              <w:right w:val="single" w:sz="4" w:space="0" w:color="000000"/>
            </w:tcBorders>
            <w:noWrap/>
            <w:vAlign w:val="center"/>
            <w:hideMark/>
          </w:tcPr>
          <w:p w14:paraId="50DEE353" w14:textId="77777777" w:rsidR="00B21331" w:rsidRPr="00532B39" w:rsidRDefault="00B21331">
            <w:pPr>
              <w:rPr>
                <w:lang w:eastAsia="en-AU"/>
              </w:rPr>
            </w:pPr>
            <w:r w:rsidRPr="00532B39">
              <w:rPr>
                <w:lang w:eastAsia="en-AU"/>
              </w:rPr>
              <w:t>1.1</w:t>
            </w:r>
          </w:p>
        </w:tc>
        <w:tc>
          <w:tcPr>
            <w:tcW w:w="511" w:type="pct"/>
            <w:tcBorders>
              <w:top w:val="nil"/>
              <w:left w:val="nil"/>
              <w:bottom w:val="single" w:sz="4" w:space="0" w:color="000000"/>
              <w:right w:val="single" w:sz="4" w:space="0" w:color="000000"/>
            </w:tcBorders>
            <w:noWrap/>
            <w:vAlign w:val="center"/>
            <w:hideMark/>
          </w:tcPr>
          <w:p w14:paraId="11C3BD66" w14:textId="77777777" w:rsidR="00B21331" w:rsidRPr="00532B39" w:rsidRDefault="00B21331">
            <w:pPr>
              <w:rPr>
                <w:lang w:eastAsia="en-AU"/>
              </w:rPr>
            </w:pPr>
            <w:r w:rsidRPr="00532B39">
              <w:rPr>
                <w:lang w:eastAsia="en-AU"/>
              </w:rPr>
              <w:t>0.8</w:t>
            </w:r>
          </w:p>
        </w:tc>
        <w:tc>
          <w:tcPr>
            <w:tcW w:w="423" w:type="pct"/>
            <w:tcBorders>
              <w:top w:val="nil"/>
              <w:left w:val="nil"/>
              <w:bottom w:val="single" w:sz="4" w:space="0" w:color="000000"/>
              <w:right w:val="single" w:sz="4" w:space="0" w:color="000000"/>
            </w:tcBorders>
            <w:noWrap/>
            <w:vAlign w:val="center"/>
            <w:hideMark/>
          </w:tcPr>
          <w:p w14:paraId="1D45A828" w14:textId="77777777" w:rsidR="00B21331" w:rsidRPr="00532B39" w:rsidRDefault="00B21331">
            <w:pPr>
              <w:rPr>
                <w:lang w:eastAsia="en-AU"/>
              </w:rPr>
            </w:pPr>
            <w:r w:rsidRPr="00532B39">
              <w:rPr>
                <w:lang w:eastAsia="en-AU"/>
              </w:rPr>
              <w:t>0.5</w:t>
            </w:r>
          </w:p>
        </w:tc>
        <w:tc>
          <w:tcPr>
            <w:tcW w:w="423" w:type="pct"/>
            <w:tcBorders>
              <w:top w:val="nil"/>
              <w:left w:val="nil"/>
              <w:bottom w:val="single" w:sz="4" w:space="0" w:color="000000"/>
              <w:right w:val="single" w:sz="4" w:space="0" w:color="000000"/>
            </w:tcBorders>
            <w:noWrap/>
            <w:vAlign w:val="center"/>
            <w:hideMark/>
          </w:tcPr>
          <w:p w14:paraId="1450BF8E" w14:textId="77777777" w:rsidR="00B21331" w:rsidRPr="00532B39" w:rsidRDefault="00B21331">
            <w:pPr>
              <w:rPr>
                <w:lang w:eastAsia="en-AU"/>
              </w:rPr>
            </w:pPr>
            <w:r w:rsidRPr="00532B39">
              <w:rPr>
                <w:lang w:eastAsia="en-AU"/>
              </w:rPr>
              <w:t>1.3</w:t>
            </w:r>
          </w:p>
        </w:tc>
        <w:tc>
          <w:tcPr>
            <w:tcW w:w="423" w:type="pct"/>
            <w:tcBorders>
              <w:top w:val="nil"/>
              <w:left w:val="nil"/>
              <w:bottom w:val="single" w:sz="4" w:space="0" w:color="000000"/>
              <w:right w:val="single" w:sz="4" w:space="0" w:color="000000"/>
            </w:tcBorders>
            <w:noWrap/>
            <w:vAlign w:val="center"/>
            <w:hideMark/>
          </w:tcPr>
          <w:p w14:paraId="78D166D3" w14:textId="77777777" w:rsidR="00B21331" w:rsidRPr="00532B39" w:rsidRDefault="00B21331">
            <w:pPr>
              <w:rPr>
                <w:lang w:eastAsia="en-AU"/>
              </w:rPr>
            </w:pPr>
            <w:r w:rsidRPr="00532B39">
              <w:rPr>
                <w:lang w:eastAsia="en-AU"/>
              </w:rPr>
              <w:t>0.1</w:t>
            </w:r>
          </w:p>
        </w:tc>
        <w:tc>
          <w:tcPr>
            <w:tcW w:w="473" w:type="pct"/>
            <w:tcBorders>
              <w:top w:val="nil"/>
              <w:left w:val="nil"/>
              <w:bottom w:val="single" w:sz="4" w:space="0" w:color="000000"/>
              <w:right w:val="single" w:sz="8" w:space="0" w:color="000000"/>
            </w:tcBorders>
            <w:noWrap/>
            <w:vAlign w:val="center"/>
            <w:hideMark/>
          </w:tcPr>
          <w:p w14:paraId="1462AE5B" w14:textId="77777777" w:rsidR="00B21331" w:rsidRPr="00532B39" w:rsidRDefault="00B21331">
            <w:pPr>
              <w:rPr>
                <w:lang w:eastAsia="en-AU"/>
              </w:rPr>
            </w:pPr>
            <w:r w:rsidRPr="00532B39">
              <w:rPr>
                <w:lang w:eastAsia="en-AU"/>
              </w:rPr>
              <w:t>0.6</w:t>
            </w:r>
          </w:p>
        </w:tc>
      </w:tr>
      <w:tr w:rsidR="00B21331" w:rsidRPr="00993CFA" w14:paraId="01CEC219" w14:textId="77777777">
        <w:trPr>
          <w:trHeight w:val="606"/>
        </w:trPr>
        <w:tc>
          <w:tcPr>
            <w:tcW w:w="1101" w:type="pct"/>
            <w:vMerge/>
            <w:tcBorders>
              <w:top w:val="nil"/>
              <w:left w:val="single" w:sz="8" w:space="0" w:color="000000"/>
              <w:bottom w:val="single" w:sz="4" w:space="0" w:color="000000"/>
              <w:right w:val="single" w:sz="8" w:space="0" w:color="000000"/>
            </w:tcBorders>
            <w:vAlign w:val="center"/>
            <w:hideMark/>
          </w:tcPr>
          <w:p w14:paraId="0CD41983" w14:textId="77777777" w:rsidR="00B21331" w:rsidRPr="00532B39" w:rsidRDefault="00B21331">
            <w:pPr>
              <w:rPr>
                <w:lang w:eastAsia="en-AU"/>
              </w:rPr>
            </w:pPr>
          </w:p>
        </w:tc>
        <w:tc>
          <w:tcPr>
            <w:tcW w:w="577" w:type="pct"/>
            <w:tcBorders>
              <w:top w:val="nil"/>
              <w:left w:val="nil"/>
              <w:bottom w:val="single" w:sz="4" w:space="0" w:color="000000"/>
              <w:right w:val="single" w:sz="4" w:space="0" w:color="000000"/>
            </w:tcBorders>
            <w:noWrap/>
            <w:vAlign w:val="center"/>
            <w:hideMark/>
          </w:tcPr>
          <w:p w14:paraId="3FE361D3" w14:textId="77777777" w:rsidR="00B21331" w:rsidRPr="00532B39" w:rsidRDefault="00B21331">
            <w:pPr>
              <w:rPr>
                <w:lang w:eastAsia="en-AU"/>
              </w:rPr>
            </w:pPr>
            <w:r w:rsidRPr="00532B39">
              <w:rPr>
                <w:lang w:eastAsia="en-AU"/>
              </w:rPr>
              <w:t>Morwell led</w:t>
            </w:r>
          </w:p>
        </w:tc>
        <w:tc>
          <w:tcPr>
            <w:tcW w:w="550" w:type="pct"/>
            <w:tcBorders>
              <w:top w:val="nil"/>
              <w:left w:val="nil"/>
              <w:bottom w:val="single" w:sz="4" w:space="0" w:color="000000"/>
              <w:right w:val="single" w:sz="4" w:space="0" w:color="000000"/>
            </w:tcBorders>
            <w:noWrap/>
            <w:vAlign w:val="center"/>
            <w:hideMark/>
          </w:tcPr>
          <w:p w14:paraId="112CAE14" w14:textId="77777777" w:rsidR="00B21331" w:rsidRPr="00532B39" w:rsidRDefault="00B21331">
            <w:pPr>
              <w:rPr>
                <w:lang w:eastAsia="en-AU"/>
              </w:rPr>
            </w:pPr>
            <w:r w:rsidRPr="00532B39">
              <w:rPr>
                <w:lang w:eastAsia="en-AU"/>
              </w:rPr>
              <w:t>1.8</w:t>
            </w:r>
          </w:p>
        </w:tc>
        <w:tc>
          <w:tcPr>
            <w:tcW w:w="518" w:type="pct"/>
            <w:tcBorders>
              <w:top w:val="nil"/>
              <w:left w:val="nil"/>
              <w:bottom w:val="single" w:sz="4" w:space="0" w:color="000000"/>
              <w:right w:val="single" w:sz="4" w:space="0" w:color="000000"/>
            </w:tcBorders>
            <w:noWrap/>
            <w:vAlign w:val="center"/>
            <w:hideMark/>
          </w:tcPr>
          <w:p w14:paraId="7A1EE13F" w14:textId="77777777" w:rsidR="00B21331" w:rsidRPr="00532B39" w:rsidRDefault="00B21331">
            <w:pPr>
              <w:rPr>
                <w:lang w:eastAsia="en-AU"/>
              </w:rPr>
            </w:pPr>
            <w:r w:rsidRPr="00532B39">
              <w:rPr>
                <w:lang w:eastAsia="en-AU"/>
              </w:rPr>
              <w:t>1.7</w:t>
            </w:r>
          </w:p>
        </w:tc>
        <w:tc>
          <w:tcPr>
            <w:tcW w:w="511" w:type="pct"/>
            <w:tcBorders>
              <w:top w:val="nil"/>
              <w:left w:val="nil"/>
              <w:bottom w:val="single" w:sz="4" w:space="0" w:color="000000"/>
              <w:right w:val="single" w:sz="4" w:space="0" w:color="000000"/>
            </w:tcBorders>
            <w:noWrap/>
            <w:vAlign w:val="center"/>
            <w:hideMark/>
          </w:tcPr>
          <w:p w14:paraId="0DB41FA2" w14:textId="77777777" w:rsidR="00B21331" w:rsidRPr="00532B39" w:rsidRDefault="00B21331">
            <w:pPr>
              <w:rPr>
                <w:lang w:eastAsia="en-AU"/>
              </w:rPr>
            </w:pPr>
            <w:r w:rsidRPr="00532B39">
              <w:rPr>
                <w:lang w:eastAsia="en-AU"/>
              </w:rPr>
              <w:t>1.7</w:t>
            </w:r>
          </w:p>
        </w:tc>
        <w:tc>
          <w:tcPr>
            <w:tcW w:w="423" w:type="pct"/>
            <w:tcBorders>
              <w:top w:val="nil"/>
              <w:left w:val="nil"/>
              <w:bottom w:val="single" w:sz="4" w:space="0" w:color="000000"/>
              <w:right w:val="single" w:sz="4" w:space="0" w:color="000000"/>
            </w:tcBorders>
            <w:noWrap/>
            <w:vAlign w:val="center"/>
            <w:hideMark/>
          </w:tcPr>
          <w:p w14:paraId="522E3323" w14:textId="77777777" w:rsidR="00B21331" w:rsidRPr="00532B39" w:rsidRDefault="00B21331">
            <w:pPr>
              <w:rPr>
                <w:lang w:eastAsia="en-AU"/>
              </w:rPr>
            </w:pPr>
            <w:r w:rsidRPr="00532B39">
              <w:rPr>
                <w:lang w:eastAsia="en-AU"/>
              </w:rPr>
              <w:t>1.7</w:t>
            </w:r>
          </w:p>
        </w:tc>
        <w:tc>
          <w:tcPr>
            <w:tcW w:w="423" w:type="pct"/>
            <w:tcBorders>
              <w:top w:val="nil"/>
              <w:left w:val="nil"/>
              <w:bottom w:val="single" w:sz="4" w:space="0" w:color="000000"/>
              <w:right w:val="single" w:sz="4" w:space="0" w:color="000000"/>
            </w:tcBorders>
            <w:noWrap/>
            <w:vAlign w:val="center"/>
            <w:hideMark/>
          </w:tcPr>
          <w:p w14:paraId="516CA2C6" w14:textId="77777777" w:rsidR="00B21331" w:rsidRPr="00532B39" w:rsidRDefault="00B21331">
            <w:pPr>
              <w:rPr>
                <w:lang w:eastAsia="en-AU"/>
              </w:rPr>
            </w:pPr>
            <w:r w:rsidRPr="00532B39">
              <w:rPr>
                <w:lang w:eastAsia="en-AU"/>
              </w:rPr>
              <w:t>1.6</w:t>
            </w:r>
          </w:p>
        </w:tc>
        <w:tc>
          <w:tcPr>
            <w:tcW w:w="423" w:type="pct"/>
            <w:tcBorders>
              <w:top w:val="nil"/>
              <w:left w:val="nil"/>
              <w:bottom w:val="single" w:sz="4" w:space="0" w:color="000000"/>
              <w:right w:val="single" w:sz="4" w:space="0" w:color="000000"/>
            </w:tcBorders>
            <w:noWrap/>
            <w:vAlign w:val="center"/>
            <w:hideMark/>
          </w:tcPr>
          <w:p w14:paraId="4FAD76B2" w14:textId="77777777" w:rsidR="00B21331" w:rsidRPr="00532B39" w:rsidRDefault="00B21331">
            <w:pPr>
              <w:rPr>
                <w:lang w:eastAsia="en-AU"/>
              </w:rPr>
            </w:pPr>
            <w:r w:rsidRPr="00532B39">
              <w:rPr>
                <w:lang w:eastAsia="en-AU"/>
              </w:rPr>
              <w:t>1.4</w:t>
            </w:r>
          </w:p>
        </w:tc>
        <w:tc>
          <w:tcPr>
            <w:tcW w:w="473" w:type="pct"/>
            <w:tcBorders>
              <w:top w:val="nil"/>
              <w:left w:val="nil"/>
              <w:bottom w:val="single" w:sz="4" w:space="0" w:color="000000"/>
              <w:right w:val="single" w:sz="8" w:space="0" w:color="000000"/>
            </w:tcBorders>
            <w:noWrap/>
            <w:vAlign w:val="center"/>
            <w:hideMark/>
          </w:tcPr>
          <w:p w14:paraId="4CAF72AA" w14:textId="77777777" w:rsidR="00B21331" w:rsidRPr="00532B39" w:rsidRDefault="00B21331">
            <w:pPr>
              <w:rPr>
                <w:lang w:eastAsia="en-AU"/>
              </w:rPr>
            </w:pPr>
            <w:r w:rsidRPr="00532B39">
              <w:rPr>
                <w:lang w:eastAsia="en-AU"/>
              </w:rPr>
              <w:t>0.7</w:t>
            </w:r>
          </w:p>
        </w:tc>
      </w:tr>
      <w:tr w:rsidR="00B21331" w:rsidRPr="00993CFA" w14:paraId="7E14856C" w14:textId="77777777">
        <w:trPr>
          <w:trHeight w:val="189"/>
        </w:trPr>
        <w:tc>
          <w:tcPr>
            <w:tcW w:w="1101" w:type="pct"/>
            <w:tcBorders>
              <w:top w:val="nil"/>
              <w:left w:val="single" w:sz="8" w:space="0" w:color="000000"/>
              <w:bottom w:val="single" w:sz="4" w:space="0" w:color="000000"/>
              <w:right w:val="single" w:sz="8" w:space="0" w:color="000000"/>
            </w:tcBorders>
            <w:shd w:val="clear" w:color="auto" w:fill="92D050"/>
            <w:noWrap/>
            <w:vAlign w:val="bottom"/>
            <w:hideMark/>
          </w:tcPr>
          <w:p w14:paraId="73F8E07E" w14:textId="77777777" w:rsidR="00B21331" w:rsidRPr="00532B39" w:rsidRDefault="00B21331">
            <w:pPr>
              <w:rPr>
                <w:lang w:eastAsia="en-AU"/>
              </w:rPr>
            </w:pPr>
            <w:r w:rsidRPr="00532B39">
              <w:rPr>
                <w:lang w:eastAsia="en-AU"/>
              </w:rPr>
              <w:t> </w:t>
            </w:r>
          </w:p>
        </w:tc>
        <w:tc>
          <w:tcPr>
            <w:tcW w:w="577" w:type="pct"/>
            <w:tcBorders>
              <w:top w:val="nil"/>
              <w:left w:val="nil"/>
              <w:bottom w:val="single" w:sz="4" w:space="0" w:color="000000"/>
              <w:right w:val="single" w:sz="4" w:space="0" w:color="000000"/>
            </w:tcBorders>
            <w:shd w:val="clear" w:color="auto" w:fill="92D050"/>
            <w:noWrap/>
            <w:vAlign w:val="bottom"/>
            <w:hideMark/>
          </w:tcPr>
          <w:p w14:paraId="2DC93072" w14:textId="77777777" w:rsidR="00B21331" w:rsidRPr="00532B39" w:rsidRDefault="00B21331">
            <w:pPr>
              <w:rPr>
                <w:lang w:eastAsia="en-AU"/>
              </w:rPr>
            </w:pPr>
            <w:r w:rsidRPr="00532B39">
              <w:rPr>
                <w:lang w:eastAsia="en-AU"/>
              </w:rPr>
              <w:t> </w:t>
            </w:r>
          </w:p>
        </w:tc>
        <w:tc>
          <w:tcPr>
            <w:tcW w:w="550" w:type="pct"/>
            <w:tcBorders>
              <w:top w:val="nil"/>
              <w:left w:val="nil"/>
              <w:bottom w:val="single" w:sz="4" w:space="0" w:color="000000"/>
              <w:right w:val="single" w:sz="4" w:space="0" w:color="000000"/>
            </w:tcBorders>
            <w:shd w:val="clear" w:color="auto" w:fill="92D050"/>
            <w:noWrap/>
            <w:vAlign w:val="bottom"/>
            <w:hideMark/>
          </w:tcPr>
          <w:p w14:paraId="1A545AC3" w14:textId="77777777" w:rsidR="00B21331" w:rsidRPr="00532B39" w:rsidRDefault="00B21331">
            <w:pPr>
              <w:rPr>
                <w:lang w:eastAsia="en-AU"/>
              </w:rPr>
            </w:pPr>
            <w:r w:rsidRPr="00532B39">
              <w:rPr>
                <w:lang w:eastAsia="en-AU"/>
              </w:rPr>
              <w:t> </w:t>
            </w:r>
          </w:p>
        </w:tc>
        <w:tc>
          <w:tcPr>
            <w:tcW w:w="518" w:type="pct"/>
            <w:tcBorders>
              <w:top w:val="nil"/>
              <w:left w:val="nil"/>
              <w:bottom w:val="single" w:sz="4" w:space="0" w:color="000000"/>
              <w:right w:val="single" w:sz="4" w:space="0" w:color="000000"/>
            </w:tcBorders>
            <w:shd w:val="clear" w:color="auto" w:fill="92D050"/>
            <w:noWrap/>
            <w:vAlign w:val="bottom"/>
            <w:hideMark/>
          </w:tcPr>
          <w:p w14:paraId="312A9A0C" w14:textId="77777777" w:rsidR="00B21331" w:rsidRPr="00532B39" w:rsidRDefault="00B21331">
            <w:pPr>
              <w:rPr>
                <w:lang w:eastAsia="en-AU"/>
              </w:rPr>
            </w:pPr>
            <w:r w:rsidRPr="00532B39">
              <w:rPr>
                <w:lang w:eastAsia="en-AU"/>
              </w:rPr>
              <w:t> </w:t>
            </w:r>
          </w:p>
        </w:tc>
        <w:tc>
          <w:tcPr>
            <w:tcW w:w="511" w:type="pct"/>
            <w:tcBorders>
              <w:top w:val="nil"/>
              <w:left w:val="nil"/>
              <w:bottom w:val="single" w:sz="4" w:space="0" w:color="000000"/>
              <w:right w:val="single" w:sz="4" w:space="0" w:color="000000"/>
            </w:tcBorders>
            <w:shd w:val="clear" w:color="auto" w:fill="92D050"/>
            <w:noWrap/>
            <w:vAlign w:val="bottom"/>
            <w:hideMark/>
          </w:tcPr>
          <w:p w14:paraId="4A648278"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0CEE13B5"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2476BFA0" w14:textId="77777777" w:rsidR="00B21331" w:rsidRPr="00532B39" w:rsidRDefault="00B21331">
            <w:pPr>
              <w:rPr>
                <w:lang w:eastAsia="en-AU"/>
              </w:rPr>
            </w:pPr>
            <w:r w:rsidRPr="00532B39">
              <w:rPr>
                <w:lang w:eastAsia="en-AU"/>
              </w:rPr>
              <w:t> </w:t>
            </w:r>
          </w:p>
        </w:tc>
        <w:tc>
          <w:tcPr>
            <w:tcW w:w="423" w:type="pct"/>
            <w:tcBorders>
              <w:top w:val="nil"/>
              <w:left w:val="nil"/>
              <w:bottom w:val="single" w:sz="4" w:space="0" w:color="000000"/>
              <w:right w:val="single" w:sz="4" w:space="0" w:color="000000"/>
            </w:tcBorders>
            <w:shd w:val="clear" w:color="auto" w:fill="92D050"/>
            <w:noWrap/>
            <w:vAlign w:val="bottom"/>
            <w:hideMark/>
          </w:tcPr>
          <w:p w14:paraId="7AA231CA" w14:textId="77777777" w:rsidR="00B21331" w:rsidRPr="00532B39" w:rsidRDefault="00B21331">
            <w:pPr>
              <w:rPr>
                <w:lang w:eastAsia="en-AU"/>
              </w:rPr>
            </w:pPr>
            <w:r w:rsidRPr="00532B39">
              <w:rPr>
                <w:lang w:eastAsia="en-AU"/>
              </w:rPr>
              <w:t> </w:t>
            </w:r>
          </w:p>
        </w:tc>
        <w:tc>
          <w:tcPr>
            <w:tcW w:w="473" w:type="pct"/>
            <w:tcBorders>
              <w:top w:val="nil"/>
              <w:left w:val="nil"/>
              <w:bottom w:val="single" w:sz="4" w:space="0" w:color="000000"/>
              <w:right w:val="single" w:sz="8" w:space="0" w:color="000000"/>
            </w:tcBorders>
            <w:shd w:val="clear" w:color="auto" w:fill="92D050"/>
            <w:noWrap/>
            <w:vAlign w:val="bottom"/>
            <w:hideMark/>
          </w:tcPr>
          <w:p w14:paraId="3B5D1C54" w14:textId="77777777" w:rsidR="00B21331" w:rsidRPr="00532B39" w:rsidRDefault="00B21331">
            <w:pPr>
              <w:rPr>
                <w:lang w:eastAsia="en-AU"/>
              </w:rPr>
            </w:pPr>
            <w:r w:rsidRPr="00532B39">
              <w:rPr>
                <w:lang w:eastAsia="en-AU"/>
              </w:rPr>
              <w:t> </w:t>
            </w:r>
          </w:p>
        </w:tc>
      </w:tr>
      <w:tr w:rsidR="00B21331" w:rsidRPr="00993CFA" w14:paraId="76391634" w14:textId="77777777">
        <w:trPr>
          <w:trHeight w:val="420"/>
        </w:trPr>
        <w:tc>
          <w:tcPr>
            <w:tcW w:w="1101" w:type="pct"/>
            <w:vMerge w:val="restart"/>
            <w:tcBorders>
              <w:top w:val="nil"/>
              <w:left w:val="single" w:sz="8" w:space="0" w:color="000000"/>
              <w:bottom w:val="single" w:sz="8" w:space="0" w:color="000000"/>
              <w:right w:val="single" w:sz="8" w:space="0" w:color="000000"/>
            </w:tcBorders>
            <w:vAlign w:val="center"/>
            <w:hideMark/>
          </w:tcPr>
          <w:p w14:paraId="744F884D" w14:textId="77777777" w:rsidR="00B21331" w:rsidRPr="00532B39" w:rsidRDefault="00B21331">
            <w:pPr>
              <w:rPr>
                <w:lang w:eastAsia="en-AU"/>
              </w:rPr>
            </w:pPr>
            <w:r w:rsidRPr="00532B39">
              <w:rPr>
                <w:lang w:eastAsia="en-AU"/>
              </w:rPr>
              <w:t>Post fill conditions Peak bed shear stress (</w:t>
            </w:r>
            <w:r w:rsidRPr="00532B39">
              <w:t>N/m</w:t>
            </w:r>
            <w:r w:rsidRPr="00532B39">
              <w:rPr>
                <w:vertAlign w:val="superscript"/>
              </w:rPr>
              <w:t>2</w:t>
            </w:r>
            <w:r w:rsidRPr="00532B39">
              <w:rPr>
                <w:lang w:eastAsia="en-AU"/>
              </w:rPr>
              <w:t>)</w:t>
            </w:r>
          </w:p>
        </w:tc>
        <w:tc>
          <w:tcPr>
            <w:tcW w:w="577" w:type="pct"/>
            <w:tcBorders>
              <w:top w:val="nil"/>
              <w:left w:val="nil"/>
              <w:bottom w:val="single" w:sz="4" w:space="0" w:color="000000"/>
              <w:right w:val="single" w:sz="4" w:space="0" w:color="000000"/>
            </w:tcBorders>
            <w:noWrap/>
            <w:vAlign w:val="center"/>
            <w:hideMark/>
          </w:tcPr>
          <w:p w14:paraId="2A2CECC8" w14:textId="77777777" w:rsidR="00B21331" w:rsidRPr="00532B39" w:rsidRDefault="00B21331">
            <w:pPr>
              <w:rPr>
                <w:lang w:eastAsia="en-AU"/>
              </w:rPr>
            </w:pPr>
            <w:r w:rsidRPr="00532B39">
              <w:rPr>
                <w:lang w:eastAsia="en-AU"/>
              </w:rPr>
              <w:t>Latrobe led</w:t>
            </w:r>
          </w:p>
        </w:tc>
        <w:tc>
          <w:tcPr>
            <w:tcW w:w="550" w:type="pct"/>
            <w:tcBorders>
              <w:top w:val="nil"/>
              <w:left w:val="nil"/>
              <w:bottom w:val="single" w:sz="4" w:space="0" w:color="000000"/>
              <w:right w:val="single" w:sz="4" w:space="0" w:color="000000"/>
            </w:tcBorders>
            <w:noWrap/>
            <w:vAlign w:val="center"/>
            <w:hideMark/>
          </w:tcPr>
          <w:p w14:paraId="18848369" w14:textId="77777777" w:rsidR="00B21331" w:rsidRPr="00532B39" w:rsidRDefault="00B21331">
            <w:pPr>
              <w:rPr>
                <w:lang w:eastAsia="en-AU"/>
              </w:rPr>
            </w:pPr>
            <w:r w:rsidRPr="00532B39">
              <w:rPr>
                <w:lang w:eastAsia="en-AU"/>
              </w:rPr>
              <w:t>12.5</w:t>
            </w:r>
          </w:p>
        </w:tc>
        <w:tc>
          <w:tcPr>
            <w:tcW w:w="518" w:type="pct"/>
            <w:tcBorders>
              <w:top w:val="nil"/>
              <w:left w:val="nil"/>
              <w:bottom w:val="single" w:sz="4" w:space="0" w:color="000000"/>
              <w:right w:val="single" w:sz="4" w:space="0" w:color="000000"/>
            </w:tcBorders>
            <w:noWrap/>
            <w:vAlign w:val="center"/>
            <w:hideMark/>
          </w:tcPr>
          <w:p w14:paraId="2EB202F3" w14:textId="77777777" w:rsidR="00B21331" w:rsidRPr="00532B39" w:rsidRDefault="00B21331">
            <w:pPr>
              <w:rPr>
                <w:lang w:eastAsia="en-AU"/>
              </w:rPr>
            </w:pPr>
            <w:r w:rsidRPr="00532B39">
              <w:rPr>
                <w:lang w:eastAsia="en-AU"/>
              </w:rPr>
              <w:t>7.1</w:t>
            </w:r>
          </w:p>
        </w:tc>
        <w:tc>
          <w:tcPr>
            <w:tcW w:w="511" w:type="pct"/>
            <w:tcBorders>
              <w:top w:val="nil"/>
              <w:left w:val="nil"/>
              <w:bottom w:val="single" w:sz="4" w:space="0" w:color="000000"/>
              <w:right w:val="single" w:sz="4" w:space="0" w:color="000000"/>
            </w:tcBorders>
            <w:noWrap/>
            <w:vAlign w:val="center"/>
            <w:hideMark/>
          </w:tcPr>
          <w:p w14:paraId="7E27F9C4" w14:textId="77777777" w:rsidR="00B21331" w:rsidRPr="00532B39" w:rsidRDefault="00B21331">
            <w:pPr>
              <w:rPr>
                <w:lang w:eastAsia="en-AU"/>
              </w:rPr>
            </w:pPr>
            <w:r w:rsidRPr="00532B39">
              <w:rPr>
                <w:lang w:eastAsia="en-AU"/>
              </w:rPr>
              <w:t>5.9</w:t>
            </w:r>
          </w:p>
        </w:tc>
        <w:tc>
          <w:tcPr>
            <w:tcW w:w="423" w:type="pct"/>
            <w:tcBorders>
              <w:top w:val="nil"/>
              <w:left w:val="nil"/>
              <w:bottom w:val="single" w:sz="4" w:space="0" w:color="000000"/>
              <w:right w:val="single" w:sz="4" w:space="0" w:color="000000"/>
            </w:tcBorders>
            <w:noWrap/>
            <w:vAlign w:val="center"/>
            <w:hideMark/>
          </w:tcPr>
          <w:p w14:paraId="5EA5DE12" w14:textId="77777777" w:rsidR="00B21331" w:rsidRPr="00532B39" w:rsidRDefault="00B21331">
            <w:pPr>
              <w:rPr>
                <w:lang w:eastAsia="en-AU"/>
              </w:rPr>
            </w:pPr>
            <w:r w:rsidRPr="00532B39">
              <w:rPr>
                <w:lang w:eastAsia="en-AU"/>
              </w:rPr>
              <w:t>7.5</w:t>
            </w:r>
          </w:p>
        </w:tc>
        <w:tc>
          <w:tcPr>
            <w:tcW w:w="423" w:type="pct"/>
            <w:tcBorders>
              <w:top w:val="nil"/>
              <w:left w:val="nil"/>
              <w:bottom w:val="single" w:sz="4" w:space="0" w:color="000000"/>
              <w:right w:val="single" w:sz="4" w:space="0" w:color="000000"/>
            </w:tcBorders>
            <w:noWrap/>
            <w:vAlign w:val="center"/>
            <w:hideMark/>
          </w:tcPr>
          <w:p w14:paraId="1C453AC6" w14:textId="77777777" w:rsidR="00B21331" w:rsidRPr="00532B39" w:rsidRDefault="00B21331">
            <w:pPr>
              <w:rPr>
                <w:lang w:eastAsia="en-AU"/>
              </w:rPr>
            </w:pPr>
            <w:r w:rsidRPr="00532B39">
              <w:rPr>
                <w:lang w:eastAsia="en-AU"/>
              </w:rPr>
              <w:t>19.1</w:t>
            </w:r>
          </w:p>
        </w:tc>
        <w:tc>
          <w:tcPr>
            <w:tcW w:w="423" w:type="pct"/>
            <w:tcBorders>
              <w:top w:val="nil"/>
              <w:left w:val="nil"/>
              <w:bottom w:val="single" w:sz="4" w:space="0" w:color="000000"/>
              <w:right w:val="single" w:sz="4" w:space="0" w:color="000000"/>
            </w:tcBorders>
            <w:noWrap/>
            <w:vAlign w:val="center"/>
            <w:hideMark/>
          </w:tcPr>
          <w:p w14:paraId="26EC766D" w14:textId="77777777" w:rsidR="00B21331" w:rsidRPr="00532B39" w:rsidRDefault="00B21331">
            <w:pPr>
              <w:rPr>
                <w:lang w:eastAsia="en-AU"/>
              </w:rPr>
            </w:pPr>
            <w:r w:rsidRPr="00532B39">
              <w:rPr>
                <w:lang w:eastAsia="en-AU"/>
              </w:rPr>
              <w:t>0.5</w:t>
            </w:r>
          </w:p>
        </w:tc>
        <w:tc>
          <w:tcPr>
            <w:tcW w:w="473" w:type="pct"/>
            <w:tcBorders>
              <w:top w:val="nil"/>
              <w:left w:val="nil"/>
              <w:bottom w:val="single" w:sz="4" w:space="0" w:color="000000"/>
              <w:right w:val="single" w:sz="8" w:space="0" w:color="000000"/>
            </w:tcBorders>
            <w:noWrap/>
            <w:vAlign w:val="center"/>
            <w:hideMark/>
          </w:tcPr>
          <w:p w14:paraId="58880BC9" w14:textId="77777777" w:rsidR="00B21331" w:rsidRPr="00532B39" w:rsidRDefault="00B21331">
            <w:pPr>
              <w:rPr>
                <w:lang w:eastAsia="en-AU"/>
              </w:rPr>
            </w:pPr>
            <w:r w:rsidRPr="00532B39">
              <w:rPr>
                <w:lang w:eastAsia="en-AU"/>
              </w:rPr>
              <w:t>5.3</w:t>
            </w:r>
          </w:p>
        </w:tc>
      </w:tr>
      <w:tr w:rsidR="00B21331" w:rsidRPr="00993CFA" w14:paraId="40E5C043" w14:textId="77777777">
        <w:trPr>
          <w:trHeight w:val="606"/>
        </w:trPr>
        <w:tc>
          <w:tcPr>
            <w:tcW w:w="1101" w:type="pct"/>
            <w:vMerge/>
            <w:tcBorders>
              <w:top w:val="nil"/>
              <w:left w:val="single" w:sz="8" w:space="0" w:color="000000"/>
              <w:bottom w:val="single" w:sz="8" w:space="0" w:color="000000"/>
              <w:right w:val="single" w:sz="8" w:space="0" w:color="000000"/>
            </w:tcBorders>
            <w:vAlign w:val="center"/>
            <w:hideMark/>
          </w:tcPr>
          <w:p w14:paraId="0715B038" w14:textId="77777777" w:rsidR="00B21331" w:rsidRPr="00532B39" w:rsidRDefault="00B21331">
            <w:pPr>
              <w:rPr>
                <w:lang w:eastAsia="en-AU"/>
              </w:rPr>
            </w:pPr>
          </w:p>
        </w:tc>
        <w:tc>
          <w:tcPr>
            <w:tcW w:w="577" w:type="pct"/>
            <w:tcBorders>
              <w:top w:val="nil"/>
              <w:left w:val="nil"/>
              <w:bottom w:val="single" w:sz="8" w:space="0" w:color="000000"/>
              <w:right w:val="single" w:sz="4" w:space="0" w:color="000000"/>
            </w:tcBorders>
            <w:noWrap/>
            <w:vAlign w:val="center"/>
            <w:hideMark/>
          </w:tcPr>
          <w:p w14:paraId="66161A66" w14:textId="77777777" w:rsidR="00B21331" w:rsidRPr="00532B39" w:rsidRDefault="00B21331">
            <w:pPr>
              <w:rPr>
                <w:lang w:eastAsia="en-AU"/>
              </w:rPr>
            </w:pPr>
            <w:r w:rsidRPr="00532B39">
              <w:rPr>
                <w:lang w:eastAsia="en-AU"/>
              </w:rPr>
              <w:t>Morwell led</w:t>
            </w:r>
          </w:p>
        </w:tc>
        <w:tc>
          <w:tcPr>
            <w:tcW w:w="550" w:type="pct"/>
            <w:tcBorders>
              <w:top w:val="nil"/>
              <w:left w:val="nil"/>
              <w:bottom w:val="single" w:sz="8" w:space="0" w:color="000000"/>
              <w:right w:val="single" w:sz="4" w:space="0" w:color="000000"/>
            </w:tcBorders>
            <w:noWrap/>
            <w:vAlign w:val="center"/>
            <w:hideMark/>
          </w:tcPr>
          <w:p w14:paraId="78FFB4E3" w14:textId="77777777" w:rsidR="00B21331" w:rsidRPr="00532B39" w:rsidRDefault="00B21331">
            <w:pPr>
              <w:rPr>
                <w:lang w:eastAsia="en-AU"/>
              </w:rPr>
            </w:pPr>
            <w:r w:rsidRPr="00532B39">
              <w:rPr>
                <w:lang w:eastAsia="en-AU"/>
              </w:rPr>
              <w:t>27.3</w:t>
            </w:r>
          </w:p>
        </w:tc>
        <w:tc>
          <w:tcPr>
            <w:tcW w:w="518" w:type="pct"/>
            <w:tcBorders>
              <w:top w:val="nil"/>
              <w:left w:val="nil"/>
              <w:bottom w:val="single" w:sz="8" w:space="0" w:color="000000"/>
              <w:right w:val="single" w:sz="4" w:space="0" w:color="000000"/>
            </w:tcBorders>
            <w:noWrap/>
            <w:vAlign w:val="center"/>
            <w:hideMark/>
          </w:tcPr>
          <w:p w14:paraId="04CB4FA5" w14:textId="77777777" w:rsidR="00B21331" w:rsidRPr="00532B39" w:rsidRDefault="00B21331">
            <w:pPr>
              <w:rPr>
                <w:lang w:eastAsia="en-AU"/>
              </w:rPr>
            </w:pPr>
            <w:r w:rsidRPr="00532B39">
              <w:rPr>
                <w:lang w:eastAsia="en-AU"/>
              </w:rPr>
              <w:t>25.0</w:t>
            </w:r>
          </w:p>
        </w:tc>
        <w:tc>
          <w:tcPr>
            <w:tcW w:w="511" w:type="pct"/>
            <w:tcBorders>
              <w:top w:val="nil"/>
              <w:left w:val="nil"/>
              <w:bottom w:val="single" w:sz="8" w:space="0" w:color="000000"/>
              <w:right w:val="single" w:sz="4" w:space="0" w:color="000000"/>
            </w:tcBorders>
            <w:noWrap/>
            <w:vAlign w:val="center"/>
            <w:hideMark/>
          </w:tcPr>
          <w:p w14:paraId="06BB2511" w14:textId="77777777" w:rsidR="00B21331" w:rsidRPr="00532B39" w:rsidRDefault="00B21331">
            <w:pPr>
              <w:rPr>
                <w:lang w:eastAsia="en-AU"/>
              </w:rPr>
            </w:pPr>
            <w:r w:rsidRPr="00532B39">
              <w:rPr>
                <w:lang w:eastAsia="en-AU"/>
              </w:rPr>
              <w:t>24.0</w:t>
            </w:r>
          </w:p>
        </w:tc>
        <w:tc>
          <w:tcPr>
            <w:tcW w:w="423" w:type="pct"/>
            <w:tcBorders>
              <w:top w:val="nil"/>
              <w:left w:val="nil"/>
              <w:bottom w:val="single" w:sz="8" w:space="0" w:color="000000"/>
              <w:right w:val="single" w:sz="4" w:space="0" w:color="000000"/>
            </w:tcBorders>
            <w:noWrap/>
            <w:vAlign w:val="center"/>
            <w:hideMark/>
          </w:tcPr>
          <w:p w14:paraId="5489B286" w14:textId="77777777" w:rsidR="00B21331" w:rsidRPr="00532B39" w:rsidRDefault="00B21331">
            <w:pPr>
              <w:rPr>
                <w:lang w:eastAsia="en-AU"/>
              </w:rPr>
            </w:pPr>
            <w:r w:rsidRPr="00532B39">
              <w:rPr>
                <w:lang w:eastAsia="en-AU"/>
              </w:rPr>
              <w:t>23.5</w:t>
            </w:r>
          </w:p>
        </w:tc>
        <w:tc>
          <w:tcPr>
            <w:tcW w:w="423" w:type="pct"/>
            <w:tcBorders>
              <w:top w:val="nil"/>
              <w:left w:val="nil"/>
              <w:bottom w:val="single" w:sz="8" w:space="0" w:color="000000"/>
              <w:right w:val="single" w:sz="4" w:space="0" w:color="000000"/>
            </w:tcBorders>
            <w:noWrap/>
            <w:vAlign w:val="center"/>
            <w:hideMark/>
          </w:tcPr>
          <w:p w14:paraId="4192A51B" w14:textId="77777777" w:rsidR="00B21331" w:rsidRPr="00532B39" w:rsidRDefault="00B21331">
            <w:pPr>
              <w:rPr>
                <w:lang w:eastAsia="en-AU"/>
              </w:rPr>
            </w:pPr>
            <w:r w:rsidRPr="00532B39">
              <w:rPr>
                <w:lang w:eastAsia="en-AU"/>
              </w:rPr>
              <w:t>22.9</w:t>
            </w:r>
          </w:p>
        </w:tc>
        <w:tc>
          <w:tcPr>
            <w:tcW w:w="423" w:type="pct"/>
            <w:tcBorders>
              <w:top w:val="nil"/>
              <w:left w:val="nil"/>
              <w:bottom w:val="single" w:sz="8" w:space="0" w:color="000000"/>
              <w:right w:val="single" w:sz="4" w:space="0" w:color="000000"/>
            </w:tcBorders>
            <w:noWrap/>
            <w:vAlign w:val="center"/>
            <w:hideMark/>
          </w:tcPr>
          <w:p w14:paraId="31D4E243" w14:textId="77777777" w:rsidR="00B21331" w:rsidRPr="00532B39" w:rsidRDefault="00B21331">
            <w:pPr>
              <w:rPr>
                <w:lang w:eastAsia="en-AU"/>
              </w:rPr>
            </w:pPr>
            <w:r w:rsidRPr="00532B39">
              <w:rPr>
                <w:lang w:eastAsia="en-AU"/>
              </w:rPr>
              <w:t>20.9</w:t>
            </w:r>
          </w:p>
        </w:tc>
        <w:tc>
          <w:tcPr>
            <w:tcW w:w="473" w:type="pct"/>
            <w:tcBorders>
              <w:top w:val="nil"/>
              <w:left w:val="nil"/>
              <w:bottom w:val="single" w:sz="8" w:space="0" w:color="000000"/>
              <w:right w:val="single" w:sz="8" w:space="0" w:color="000000"/>
            </w:tcBorders>
            <w:noWrap/>
            <w:vAlign w:val="center"/>
            <w:hideMark/>
          </w:tcPr>
          <w:p w14:paraId="4EF8FBEE" w14:textId="77777777" w:rsidR="00B21331" w:rsidRPr="00532B39" w:rsidRDefault="00B21331">
            <w:pPr>
              <w:rPr>
                <w:lang w:eastAsia="en-AU"/>
              </w:rPr>
            </w:pPr>
            <w:r w:rsidRPr="00532B39">
              <w:rPr>
                <w:lang w:eastAsia="en-AU"/>
              </w:rPr>
              <w:t>6.7</w:t>
            </w:r>
          </w:p>
        </w:tc>
      </w:tr>
    </w:tbl>
    <w:p w14:paraId="2C96BC6B" w14:textId="5DF01388" w:rsidR="00B21331" w:rsidRDefault="00B21331" w:rsidP="00EC7EA5">
      <w:r>
        <w:br/>
        <w:t xml:space="preserve">The hydraulic modelling has also revealed shear stress and velocity outcomes over, and in the immediate vicinity of, the proposed spillways, that exceed the design criteria. Further assessment and design effort will be required to develop configuration arrangements that ensure the long-term performance of these structures. In addition, the velocity and shear stress </w:t>
      </w:r>
      <w:r w:rsidRPr="004E7D89">
        <w:t xml:space="preserve">criteria for </w:t>
      </w:r>
      <w:r>
        <w:t xml:space="preserve">existing and any proposed </w:t>
      </w:r>
      <w:r w:rsidRPr="004E7D89">
        <w:t xml:space="preserve">vegetated surfaces </w:t>
      </w:r>
      <w:r>
        <w:t xml:space="preserve">on the MRD floodplain </w:t>
      </w:r>
      <w:r w:rsidRPr="004E7D89">
        <w:t>are a function of the duration of events, with decreasing performance with</w:t>
      </w:r>
      <w:r>
        <w:t xml:space="preserve"> increasing duration of inundation. Further investigations will be required to confirm the longevity of any proposed vegetative arrangements for MRD instream and floodplain erosion control, under extended flood events. </w:t>
      </w:r>
    </w:p>
    <w:p w14:paraId="3F649394" w14:textId="33C91851" w:rsidR="00D27016" w:rsidRDefault="00794582" w:rsidP="00E04B81">
      <w:pPr>
        <w:pStyle w:val="Sub-HeadingNot-Numbered"/>
      </w:pPr>
      <w:r>
        <w:t>Regional Water Balance</w:t>
      </w:r>
      <w:r w:rsidR="00E04B81">
        <w:t xml:space="preserve"> and Water Quality</w:t>
      </w:r>
    </w:p>
    <w:p w14:paraId="351234B3" w14:textId="50B3917D" w:rsidR="00FF5FD4" w:rsidRDefault="00BB4A9E" w:rsidP="00EC7EA5">
      <w:r>
        <w:t xml:space="preserve">A regional water balance study </w:t>
      </w:r>
      <w:r w:rsidR="005D5033">
        <w:rPr>
          <w:lang w:val="en-CA"/>
        </w:rPr>
        <w:fldChar w:fldCharType="begin"/>
      </w:r>
      <w:r w:rsidR="000D4C47">
        <w:rPr>
          <w:lang w:val="en-CA"/>
        </w:rPr>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5D5033">
        <w:rPr>
          <w:lang w:val="en-CA"/>
        </w:rPr>
        <w:fldChar w:fldCharType="separate"/>
      </w:r>
      <w:r w:rsidR="005D5033">
        <w:rPr>
          <w:noProof/>
          <w:lang w:val="en-CA"/>
        </w:rPr>
        <w:t>(Alluvium 2025)</w:t>
      </w:r>
      <w:r w:rsidR="005D5033">
        <w:rPr>
          <w:lang w:val="en-CA"/>
        </w:rPr>
        <w:fldChar w:fldCharType="end"/>
      </w:r>
      <w:r w:rsidR="005D5033" w:rsidRPr="00D33D57">
        <w:rPr>
          <w:lang w:val="en-CA"/>
        </w:rPr>
        <w:t xml:space="preserve"> </w:t>
      </w:r>
      <w:r w:rsidR="005D5033">
        <w:rPr>
          <w:lang w:val="en-CA"/>
        </w:rPr>
        <w:t>w</w:t>
      </w:r>
      <w:r>
        <w:t xml:space="preserve">as completed </w:t>
      </w:r>
      <w:r w:rsidR="005E5FD6">
        <w:t xml:space="preserve">considering the proposed rehabilitation design </w:t>
      </w:r>
      <w:r w:rsidR="000B6025">
        <w:t xml:space="preserve">with a particular focus on the </w:t>
      </w:r>
      <w:r w:rsidR="00591F9E">
        <w:t xml:space="preserve">influence to water balance from proposed </w:t>
      </w:r>
      <w:r w:rsidR="000B6025">
        <w:t xml:space="preserve">MRD </w:t>
      </w:r>
      <w:r w:rsidR="00591F9E">
        <w:t>remediation</w:t>
      </w:r>
      <w:r w:rsidR="00CD2C09">
        <w:t xml:space="preserve"> design</w:t>
      </w:r>
      <w:r w:rsidR="000E0BE1">
        <w:t xml:space="preserve"> (</w:t>
      </w:r>
      <w:r w:rsidR="00C01448">
        <w:t xml:space="preserve">technical assessment discussed in </w:t>
      </w:r>
      <w:r w:rsidR="000E0BE1">
        <w:t xml:space="preserve">Section </w:t>
      </w:r>
      <w:r w:rsidR="000E0BE1">
        <w:fldChar w:fldCharType="begin"/>
      </w:r>
      <w:r w:rsidR="000E0BE1">
        <w:instrText xml:space="preserve"> REF _Ref196817010 \r \h </w:instrText>
      </w:r>
      <w:r w:rsidR="000E0BE1">
        <w:fldChar w:fldCharType="separate"/>
      </w:r>
      <w:r w:rsidR="00D35BC0">
        <w:t>8.12</w:t>
      </w:r>
      <w:r w:rsidR="000E0BE1">
        <w:fldChar w:fldCharType="end"/>
      </w:r>
      <w:r w:rsidR="000E0BE1">
        <w:t xml:space="preserve">). </w:t>
      </w:r>
      <w:r w:rsidR="00DA6358">
        <w:t>Th</w:t>
      </w:r>
      <w:r w:rsidR="00BA2B42">
        <w:t>e</w:t>
      </w:r>
      <w:r w:rsidR="003A0E37">
        <w:t xml:space="preserve"> proposed MRD design is presented in Section </w:t>
      </w:r>
      <w:r w:rsidR="003A0E37">
        <w:fldChar w:fldCharType="begin"/>
      </w:r>
      <w:r w:rsidR="003A0E37">
        <w:instrText xml:space="preserve"> REF _Ref198036766 \r \h </w:instrText>
      </w:r>
      <w:r w:rsidR="003A0E37">
        <w:fldChar w:fldCharType="separate"/>
      </w:r>
      <w:r w:rsidR="00D35BC0">
        <w:t>12.3</w:t>
      </w:r>
      <w:r w:rsidR="003A0E37">
        <w:fldChar w:fldCharType="end"/>
      </w:r>
      <w:r w:rsidR="003A0E37">
        <w:t xml:space="preserve">. </w:t>
      </w:r>
    </w:p>
    <w:p w14:paraId="6A33AD42" w14:textId="52211C3B" w:rsidR="00295439" w:rsidRDefault="00FF5FD4" w:rsidP="00EC7EA5">
      <w:r>
        <w:t xml:space="preserve">The results of this study supports the Yallourn Mine rehabilitation design and demonstrates that there are no adverse influences </w:t>
      </w:r>
      <w:r w:rsidR="00697C7A">
        <w:t>on</w:t>
      </w:r>
      <w:r>
        <w:t xml:space="preserve"> regional </w:t>
      </w:r>
      <w:r w:rsidR="00295439">
        <w:t>water balance.</w:t>
      </w:r>
      <w:r w:rsidR="003954C7">
        <w:t xml:space="preserve"> The </w:t>
      </w:r>
      <w:r w:rsidR="002F1A99">
        <w:t xml:space="preserve">study further confirms that </w:t>
      </w:r>
      <w:r w:rsidR="00FF5EB1">
        <w:t xml:space="preserve">proposed MRD remediation design </w:t>
      </w:r>
      <w:r w:rsidR="004C4EB2">
        <w:t>allows all environmental flows to pass through MRD, along with flood flows up to the design levels.</w:t>
      </w:r>
      <w:r w:rsidR="00FF5EB1">
        <w:t xml:space="preserve"> </w:t>
      </w:r>
    </w:p>
    <w:p w14:paraId="31491862" w14:textId="4241B3BC" w:rsidR="00E04B81" w:rsidRPr="009F1B2D" w:rsidRDefault="00295439" w:rsidP="00EC7EA5">
      <w:r>
        <w:t xml:space="preserve">Regional water quality </w:t>
      </w:r>
      <w:r w:rsidR="003954C7">
        <w:t xml:space="preserve">impacts </w:t>
      </w:r>
      <w:r>
        <w:t xml:space="preserve">require further determination of the </w:t>
      </w:r>
      <w:r w:rsidR="00697C7A">
        <w:t>input parameters and is noted as a knowledge gap (</w:t>
      </w:r>
      <w:r w:rsidR="00890D54">
        <w:t xml:space="preserve">KG15, </w:t>
      </w:r>
      <w:r w:rsidR="00697C7A">
        <w:fldChar w:fldCharType="begin"/>
      </w:r>
      <w:r w:rsidR="00697C7A">
        <w:instrText xml:space="preserve"> REF _Ref195079004 \r \h </w:instrText>
      </w:r>
      <w:r w:rsidR="00697C7A">
        <w:fldChar w:fldCharType="separate"/>
      </w:r>
      <w:r w:rsidR="00D35BC0">
        <w:t>Chapter 17</w:t>
      </w:r>
      <w:r w:rsidR="00697C7A">
        <w:fldChar w:fldCharType="end"/>
      </w:r>
      <w:r w:rsidR="00697C7A">
        <w:t>).</w:t>
      </w:r>
      <w:r w:rsidR="003A0E37">
        <w:t xml:space="preserve"> </w:t>
      </w:r>
    </w:p>
    <w:p w14:paraId="6ABAEA49" w14:textId="77777777" w:rsidR="00E96D90" w:rsidRDefault="00E96D90">
      <w:pPr>
        <w:spacing w:after="0" w:line="240" w:lineRule="auto"/>
        <w:rPr>
          <w:rFonts w:ascii="Arial" w:hAnsi="Arial"/>
          <w:b/>
          <w:color w:val="auto"/>
          <w:sz w:val="22"/>
          <w:szCs w:val="20"/>
        </w:rPr>
      </w:pPr>
      <w:r>
        <w:br w:type="page"/>
      </w:r>
    </w:p>
    <w:p w14:paraId="5F0A83C1" w14:textId="4DE524A0" w:rsidR="002F4488" w:rsidRDefault="002F4488" w:rsidP="00305B08">
      <w:pPr>
        <w:pStyle w:val="Heading3"/>
      </w:pPr>
      <w:r>
        <w:t>Findings</w:t>
      </w:r>
    </w:p>
    <w:p w14:paraId="316D7980" w14:textId="1ADC4751" w:rsidR="003B3903" w:rsidRDefault="003B3903" w:rsidP="003B3903">
      <w:r>
        <w:t xml:space="preserve">A preliminary spillway design arrangement has been developed and assessed for the site based on the Partially Connected Morwell option and its potential to meet key hydrologic, </w:t>
      </w:r>
      <w:r w:rsidR="008726A9">
        <w:t>geotechnical,</w:t>
      </w:r>
      <w:r>
        <w:t xml:space="preserve"> geomorphic and ecological criteria.</w:t>
      </w:r>
    </w:p>
    <w:p w14:paraId="4FDAFD0A" w14:textId="77777777" w:rsidR="003B3903" w:rsidRDefault="003B3903" w:rsidP="003B3903">
      <w:r>
        <w:t xml:space="preserve">Event based hydrologic modelling was undertaken to inform (TUFLOW) hydraulic modelling. The hydraulic modelling was used to develop and assess a preliminary design configuration for the site. </w:t>
      </w:r>
    </w:p>
    <w:p w14:paraId="1F2A44CC" w14:textId="46605DEF" w:rsidR="003B3903" w:rsidRDefault="003B3903" w:rsidP="003B3903">
      <w:r>
        <w:t xml:space="preserve">The preliminary design configuration is as per </w:t>
      </w:r>
      <w:r w:rsidR="00327CC1">
        <w:fldChar w:fldCharType="begin"/>
      </w:r>
      <w:r w:rsidR="00327CC1">
        <w:instrText xml:space="preserve"> REF _Ref197105031 \h </w:instrText>
      </w:r>
      <w:r w:rsidR="00327CC1">
        <w:fldChar w:fldCharType="separate"/>
      </w:r>
      <w:r w:rsidR="00D35BC0">
        <w:t xml:space="preserve">Table </w:t>
      </w:r>
      <w:r w:rsidR="00D35BC0">
        <w:rPr>
          <w:noProof/>
        </w:rPr>
        <w:t>8</w:t>
      </w:r>
      <w:r w:rsidR="00D35BC0">
        <w:noBreakHyphen/>
      </w:r>
      <w:r w:rsidR="00D35BC0">
        <w:rPr>
          <w:noProof/>
        </w:rPr>
        <w:t>7</w:t>
      </w:r>
      <w:r w:rsidR="00327CC1">
        <w:fldChar w:fldCharType="end"/>
      </w:r>
      <w:r>
        <w:t>.</w:t>
      </w:r>
    </w:p>
    <w:p w14:paraId="339E099F" w14:textId="77777777" w:rsidR="003B3903" w:rsidRDefault="003B3903" w:rsidP="003B3903">
      <w:r>
        <w:t xml:space="preserve">Regional water balance modelling was undertaken using the Latrobe Source model to identify the implications of water use on the environmental water requirements for the Latrobe River system (and tributaries). The assessment was based on reducing the risks of elevated water levels (stream flows) in the MRD during the fill phase and hence the operation of the spillways during the fill phase. </w:t>
      </w:r>
    </w:p>
    <w:p w14:paraId="50E3E57D" w14:textId="00F174F3" w:rsidR="003B3903" w:rsidRDefault="003B3903" w:rsidP="003B3903">
      <w:r>
        <w:t xml:space="preserve">The performance of the proposed arrangement has been assessed against the design principles set out in the geomorphic and ecological context statement discussed in Section </w:t>
      </w:r>
      <w:r w:rsidR="00EB596B">
        <w:fldChar w:fldCharType="begin"/>
      </w:r>
      <w:r w:rsidR="00EB596B">
        <w:instrText xml:space="preserve"> REF _Ref197339914 \r \h </w:instrText>
      </w:r>
      <w:r w:rsidR="00EB596B">
        <w:fldChar w:fldCharType="separate"/>
      </w:r>
      <w:r w:rsidR="00D35BC0">
        <w:t>8.6.2.1</w:t>
      </w:r>
      <w:r w:rsidR="00EB596B">
        <w:fldChar w:fldCharType="end"/>
      </w:r>
      <w:r>
        <w:t>:</w:t>
      </w:r>
    </w:p>
    <w:p w14:paraId="51E7C640" w14:textId="77777777" w:rsidR="003B3903" w:rsidRPr="00ED2258" w:rsidRDefault="003B3903" w:rsidP="003B3903">
      <w:pPr>
        <w:pStyle w:val="Sub-HeadingNot-Numbered"/>
      </w:pPr>
      <w:r w:rsidRPr="00ED2258">
        <w:rPr>
          <w:rStyle w:val="Heading3Char"/>
          <w:rFonts w:ascii="Verdana" w:hAnsi="Verdana"/>
          <w:b/>
          <w:sz w:val="20"/>
        </w:rPr>
        <w:t>Hydrologic regime</w:t>
      </w:r>
    </w:p>
    <w:p w14:paraId="43AD56EC" w14:textId="77777777" w:rsidR="003B3903" w:rsidRDefault="003B3903" w:rsidP="003B3903">
      <w:r w:rsidRPr="00ED2258">
        <w:rPr>
          <w:rStyle w:val="Sub-HeadingNot-NumberedChar"/>
        </w:rPr>
        <w:t>Criteria:</w:t>
      </w:r>
      <w:r>
        <w:t xml:space="preserve"> The arrangement should provide for both:</w:t>
      </w:r>
    </w:p>
    <w:p w14:paraId="6BEC751F" w14:textId="77777777" w:rsidR="003B3903" w:rsidRDefault="003B3903" w:rsidP="00ED69BB">
      <w:pPr>
        <w:pStyle w:val="ListParagraph"/>
        <w:widowControl w:val="0"/>
        <w:numPr>
          <w:ilvl w:val="0"/>
          <w:numId w:val="103"/>
        </w:numPr>
        <w:autoSpaceDE w:val="0"/>
        <w:autoSpaceDN w:val="0"/>
        <w:jc w:val="both"/>
      </w:pPr>
      <w:r>
        <w:t>longitudinal hydrologic connectivity</w:t>
      </w:r>
    </w:p>
    <w:p w14:paraId="69561AD9" w14:textId="77777777" w:rsidR="003B3903" w:rsidRDefault="003B3903" w:rsidP="00ED69BB">
      <w:pPr>
        <w:pStyle w:val="ListParagraph"/>
        <w:widowControl w:val="0"/>
        <w:numPr>
          <w:ilvl w:val="0"/>
          <w:numId w:val="103"/>
        </w:numPr>
        <w:autoSpaceDE w:val="0"/>
        <w:autoSpaceDN w:val="0"/>
        <w:jc w:val="both"/>
      </w:pPr>
      <w:r>
        <w:t>lateral floodplain connectivity</w:t>
      </w:r>
    </w:p>
    <w:p w14:paraId="2750E8F3" w14:textId="26CD06A7" w:rsidR="003B3903" w:rsidRDefault="003B3903" w:rsidP="003B3903">
      <w:r w:rsidRPr="009C49F3">
        <w:rPr>
          <w:b/>
          <w:bCs/>
        </w:rPr>
        <w:t>Outcome</w:t>
      </w:r>
      <w:r>
        <w:t xml:space="preserve">: The spillways have been set </w:t>
      </w:r>
      <w:r w:rsidRPr="00B75EC6">
        <w:t xml:space="preserve">at elevations that ensure that flow rates in the Latrobe and Morwell River </w:t>
      </w:r>
      <w:r w:rsidR="00D61B1C">
        <w:t>reach</w:t>
      </w:r>
      <w:r w:rsidRPr="00B75EC6">
        <w:t xml:space="preserve"> 3,200 ML/day before any water </w:t>
      </w:r>
      <w:r w:rsidR="00343159">
        <w:t>overflows into</w:t>
      </w:r>
      <w:r w:rsidRPr="00B75EC6">
        <w:t xml:space="preserve"> the lake</w:t>
      </w:r>
      <w:r>
        <w:t>. This flow rate provides for both longitudinal continuity of flow and ongoing floodplain inundation through the MRD following the construction and operation of the proposed spillways.</w:t>
      </w:r>
    </w:p>
    <w:p w14:paraId="1D8FE1A6" w14:textId="6195B5CF" w:rsidR="00A875D9" w:rsidRPr="00A875D9" w:rsidRDefault="00A875D9" w:rsidP="00A875D9">
      <w:r w:rsidRPr="00A875D9">
        <w:t>The spillway system is activated only when Morwell River flows exceed 6,000 ML/day, which is significantly above the hydrologic design flow requirement of 3,200 ML/day. The design flow of 3,200 ML/day includes environmental flow provisions necessary to flush salt</w:t>
      </w:r>
      <w:r w:rsidR="00830212">
        <w:t xml:space="preserve"> wedge</w:t>
      </w:r>
      <w:r w:rsidRPr="00A875D9">
        <w:t xml:space="preserve"> from the Latrobe River estuary, supporting current offtakes for the Dowd Morass and Heart Morass in the lower Latrobe River region.</w:t>
      </w:r>
    </w:p>
    <w:p w14:paraId="33D0507B" w14:textId="6E18105B" w:rsidR="00A875D9" w:rsidRPr="00A875D9" w:rsidRDefault="00A875D9" w:rsidP="00A875D9">
      <w:r w:rsidRPr="00A875D9">
        <w:t>Importantly, the environmental flow requirement at T</w:t>
      </w:r>
      <w:r w:rsidR="000E1EA2">
        <w:t>h</w:t>
      </w:r>
      <w:r w:rsidRPr="00A875D9">
        <w:t>oms Bridge is 1,500 ML/day, which is comfortably met under the proposed design.</w:t>
      </w:r>
      <w:r w:rsidR="00993D5B">
        <w:t xml:space="preserve"> </w:t>
      </w:r>
      <w:r w:rsidR="00625934">
        <w:t xml:space="preserve">Further details are presented in </w:t>
      </w:r>
      <w:r w:rsidR="002709D8">
        <w:t>Appendix C (Alluvium 2025)</w:t>
      </w:r>
    </w:p>
    <w:p w14:paraId="39605894" w14:textId="77777777" w:rsidR="00A875D9" w:rsidRDefault="00A875D9" w:rsidP="003B3903"/>
    <w:p w14:paraId="66057E41" w14:textId="28094DF2" w:rsidR="003B3903" w:rsidRDefault="003B3903" w:rsidP="003B3903">
      <w:pPr>
        <w:pStyle w:val="Sub-HeadingNot-Numbered"/>
      </w:pPr>
      <w:r>
        <w:t xml:space="preserve">Geomorphic processes </w:t>
      </w:r>
    </w:p>
    <w:p w14:paraId="7BC9647E" w14:textId="77777777" w:rsidR="003B3903" w:rsidRDefault="003B3903" w:rsidP="003B3903">
      <w:r w:rsidRPr="00CC784F">
        <w:rPr>
          <w:b/>
          <w:bCs/>
        </w:rPr>
        <w:t>Criteria:</w:t>
      </w:r>
      <w:r>
        <w:t xml:space="preserve"> The arrangement should:</w:t>
      </w:r>
    </w:p>
    <w:p w14:paraId="782130A7" w14:textId="77777777" w:rsidR="003B3903" w:rsidRDefault="003B3903" w:rsidP="00ED69BB">
      <w:pPr>
        <w:pStyle w:val="ListParagraph"/>
        <w:widowControl w:val="0"/>
        <w:numPr>
          <w:ilvl w:val="0"/>
          <w:numId w:val="104"/>
        </w:numPr>
        <w:autoSpaceDE w:val="0"/>
        <w:autoSpaceDN w:val="0"/>
        <w:jc w:val="both"/>
      </w:pPr>
      <w:r>
        <w:t>not be subject to accelerated high rates of erosion and deposition</w:t>
      </w:r>
    </w:p>
    <w:p w14:paraId="2C5472AD" w14:textId="77777777" w:rsidR="003B3903" w:rsidRDefault="003B3903" w:rsidP="00ED69BB">
      <w:pPr>
        <w:pStyle w:val="ListParagraph"/>
        <w:widowControl w:val="0"/>
        <w:numPr>
          <w:ilvl w:val="0"/>
          <w:numId w:val="104"/>
        </w:numPr>
        <w:autoSpaceDE w:val="0"/>
        <w:autoSpaceDN w:val="0"/>
        <w:jc w:val="both"/>
      </w:pPr>
      <w:r>
        <w:t xml:space="preserve">be robust i.e. resistant to change and have the ability to adapt and repair following change without comprising the other values and outcomes </w:t>
      </w:r>
    </w:p>
    <w:p w14:paraId="3EC02200" w14:textId="77777777" w:rsidR="003B3903" w:rsidRDefault="003B3903" w:rsidP="00ED69BB">
      <w:pPr>
        <w:pStyle w:val="ListParagraph"/>
        <w:widowControl w:val="0"/>
        <w:numPr>
          <w:ilvl w:val="0"/>
          <w:numId w:val="104"/>
        </w:numPr>
        <w:autoSpaceDE w:val="0"/>
        <w:autoSpaceDN w:val="0"/>
        <w:jc w:val="both"/>
      </w:pPr>
      <w:r>
        <w:t>provide for ongoing longitudinal and lateral bed load sediment movements</w:t>
      </w:r>
    </w:p>
    <w:p w14:paraId="6BE53AF4" w14:textId="77777777" w:rsidR="003B3903" w:rsidRDefault="003B3903" w:rsidP="003B3903">
      <w:r w:rsidRPr="005164A0">
        <w:rPr>
          <w:b/>
          <w:bCs/>
        </w:rPr>
        <w:t>Outcome</w:t>
      </w:r>
      <w:r w:rsidRPr="005164A0">
        <w:t xml:space="preserve">: </w:t>
      </w:r>
    </w:p>
    <w:p w14:paraId="5413A47E" w14:textId="77777777" w:rsidR="003B3903" w:rsidRDefault="003B3903" w:rsidP="00ED69BB">
      <w:pPr>
        <w:pStyle w:val="ListParagraph"/>
        <w:widowControl w:val="0"/>
        <w:numPr>
          <w:ilvl w:val="0"/>
          <w:numId w:val="105"/>
        </w:numPr>
        <w:autoSpaceDE w:val="0"/>
        <w:autoSpaceDN w:val="0"/>
        <w:jc w:val="both"/>
      </w:pPr>
      <w:r>
        <w:t>Erosion: The proposed arrangements have been found to not increase peak velocity and shear stress beyond that present in the existing conditions. The proposed arrangements result in a reduction in the peak velocity and shear stress in the MRD and retention of velocity and shear stress within the range that can be accommodated by nature based (vegetative) erosion control works. However, it is noted that the performance of such erosion control measures declines with increasing duration of events. The long-term success of nature-based erosion control works will require further assessment and design. Further, more specific design development is required for the proposed spillways to ensure their enduring performance.</w:t>
      </w:r>
    </w:p>
    <w:p w14:paraId="109A4760" w14:textId="77777777" w:rsidR="003B3903" w:rsidRDefault="003B3903" w:rsidP="00ED69BB">
      <w:pPr>
        <w:pStyle w:val="ListParagraph"/>
        <w:widowControl w:val="0"/>
        <w:numPr>
          <w:ilvl w:val="0"/>
          <w:numId w:val="105"/>
        </w:numPr>
        <w:autoSpaceDE w:val="0"/>
        <w:autoSpaceDN w:val="0"/>
        <w:jc w:val="both"/>
      </w:pPr>
      <w:r>
        <w:t>Robustness:  The m</w:t>
      </w:r>
      <w:r w:rsidRPr="00AA73E5">
        <w:t>aximum water surface elevation of approximately RL42.5m AHD for the 1 in 2000-year ARI event</w:t>
      </w:r>
      <w:r>
        <w:t xml:space="preserve">, meets the design criteria, and represents a 3 metre (approx.) reduction from peak water elevations under the current conditions and increased confidence in the long-term performance of the MRD. </w:t>
      </w:r>
    </w:p>
    <w:p w14:paraId="22474E81" w14:textId="74BF4051" w:rsidR="008210F9" w:rsidRPr="008210F9" w:rsidRDefault="003B3903" w:rsidP="00ED69BB">
      <w:pPr>
        <w:pStyle w:val="ListParagraph"/>
        <w:widowControl w:val="0"/>
        <w:numPr>
          <w:ilvl w:val="0"/>
          <w:numId w:val="105"/>
        </w:numPr>
        <w:autoSpaceDE w:val="0"/>
        <w:autoSpaceDN w:val="0"/>
        <w:jc w:val="both"/>
      </w:pPr>
      <w:bookmarkStart w:id="457" w:name="_Ref197954533"/>
      <w:r>
        <w:t xml:space="preserve">Sediment transport: The proposed spillways increase the confidence in the long-term functioning the MRD and hence the long-term potential to provide ongoing bed load sediment transport to the Latrobe River. The proposed spillways while increasing the confidence in the longevity of the MRD have the potential to reduce sediment transport when compared to existing conditions. </w:t>
      </w:r>
      <w:r w:rsidRPr="00D55EE3">
        <w:t xml:space="preserve">However, as events up to the 5% event in the Morwell River are not impacted by the spillway operation, any reduction in long term sediment transport is likely to be insignificant. Further investigations will be required to confirm the change in bed load sediment transport capacity of the MRD and the implications of any such change on sediment deposition on the </w:t>
      </w:r>
      <w:r>
        <w:t xml:space="preserve">environmental </w:t>
      </w:r>
      <w:r w:rsidRPr="00D55EE3">
        <w:t>stability and longevity of the MRD.</w:t>
      </w:r>
      <w:bookmarkEnd w:id="457"/>
      <w:r>
        <w:t xml:space="preserve"> </w:t>
      </w:r>
      <w:r w:rsidR="004804B9">
        <w:t>This will be</w:t>
      </w:r>
      <w:r w:rsidR="0047360F">
        <w:t xml:space="preserve"> a consideration in the detailed design phase.</w:t>
      </w:r>
    </w:p>
    <w:p w14:paraId="14197E21" w14:textId="71E6A511" w:rsidR="00F02F49" w:rsidRDefault="00F02F49" w:rsidP="00F02F49">
      <w:pPr>
        <w:widowControl w:val="0"/>
        <w:autoSpaceDE w:val="0"/>
        <w:autoSpaceDN w:val="0"/>
        <w:jc w:val="both"/>
      </w:pPr>
      <w:r>
        <w:br w:type="page"/>
      </w:r>
    </w:p>
    <w:p w14:paraId="581F36F8" w14:textId="6C8467D7" w:rsidR="00C63706" w:rsidRDefault="00334C94" w:rsidP="00F02F49">
      <w:pPr>
        <w:pStyle w:val="Heading2"/>
      </w:pPr>
      <w:bookmarkStart w:id="458" w:name="_Ref195781618"/>
      <w:bookmarkStart w:id="459" w:name="_Ref196224211"/>
      <w:bookmarkStart w:id="460" w:name="_Toc210049047"/>
      <w:r>
        <w:t>Peripheral Catchment Study</w:t>
      </w:r>
      <w:bookmarkEnd w:id="458"/>
      <w:bookmarkEnd w:id="459"/>
      <w:bookmarkEnd w:id="460"/>
    </w:p>
    <w:p w14:paraId="11886A2E" w14:textId="77777777" w:rsidR="00334C94" w:rsidRDefault="00334C94" w:rsidP="00215588">
      <w:pPr>
        <w:pStyle w:val="Heading3"/>
      </w:pPr>
      <w:r>
        <w:t>Introduction</w:t>
      </w:r>
    </w:p>
    <w:p w14:paraId="517B7CFE" w14:textId="7345AABD" w:rsidR="006232F8" w:rsidRDefault="006232F8" w:rsidP="00334C94">
      <w:r>
        <w:t xml:space="preserve">This section presents the </w:t>
      </w:r>
      <w:r w:rsidR="00D16E41">
        <w:t xml:space="preserve">surface drainage features and </w:t>
      </w:r>
      <w:r w:rsidR="00525729">
        <w:t xml:space="preserve">their characteristics </w:t>
      </w:r>
      <w:r w:rsidR="007318CB">
        <w:t>that extend around the per</w:t>
      </w:r>
      <w:r w:rsidR="00E16BA9">
        <w:t xml:space="preserve">ipheral of the mine void. </w:t>
      </w:r>
      <w:r w:rsidR="00EB4F01">
        <w:t xml:space="preserve">Yallourn </w:t>
      </w:r>
      <w:r w:rsidR="00C01521">
        <w:t>M</w:t>
      </w:r>
      <w:r w:rsidR="00EB4F01">
        <w:t xml:space="preserve">ine </w:t>
      </w:r>
      <w:r w:rsidR="00C01521">
        <w:t>perimeter extends a</w:t>
      </w:r>
      <w:r w:rsidR="00884177">
        <w:t>pproximately</w:t>
      </w:r>
      <w:r w:rsidR="00C01521">
        <w:t xml:space="preserve"> 26</w:t>
      </w:r>
      <w:r w:rsidR="0025782A">
        <w:t xml:space="preserve"> k</w:t>
      </w:r>
      <w:r w:rsidR="00C01521">
        <w:t>ms</w:t>
      </w:r>
      <w:r w:rsidR="003B1D51">
        <w:t xml:space="preserve"> </w:t>
      </w:r>
      <w:r w:rsidR="00986D62">
        <w:t xml:space="preserve">when measured </w:t>
      </w:r>
      <w:r w:rsidR="00046B66">
        <w:t xml:space="preserve">around the </w:t>
      </w:r>
      <w:r w:rsidR="00AD0F3F">
        <w:t>mine crest</w:t>
      </w:r>
      <w:r w:rsidR="00FC1E96">
        <w:t xml:space="preserve">. </w:t>
      </w:r>
      <w:r w:rsidR="00B9704A">
        <w:t>When this is considered with the pre-mining geo</w:t>
      </w:r>
      <w:r w:rsidR="000A0626">
        <w:t xml:space="preserve">morphology of the site, it </w:t>
      </w:r>
      <w:r w:rsidR="00F6118A">
        <w:t xml:space="preserve">shows the substantial catchment that </w:t>
      </w:r>
      <w:r w:rsidR="002975ED">
        <w:t>can influence the rehabilitation design at Yallourn Mine.</w:t>
      </w:r>
    </w:p>
    <w:p w14:paraId="601B2ACE" w14:textId="4FA77BE5" w:rsidR="00CB7930" w:rsidRDefault="00F15812" w:rsidP="00334C94">
      <w:r>
        <w:t xml:space="preserve">While some </w:t>
      </w:r>
      <w:r w:rsidR="00EE1CB6">
        <w:t xml:space="preserve">peripheral </w:t>
      </w:r>
      <w:r>
        <w:t xml:space="preserve">catchments </w:t>
      </w:r>
      <w:r w:rsidR="00024AEF">
        <w:t>report to the mine</w:t>
      </w:r>
      <w:r w:rsidR="00A53E91">
        <w:t xml:space="preserve">, others </w:t>
      </w:r>
      <w:r w:rsidR="00121696">
        <w:t xml:space="preserve">flow behind and along the crest. </w:t>
      </w:r>
      <w:r w:rsidR="00AD323F">
        <w:t>Over the history of mining at Yallourn</w:t>
      </w:r>
      <w:r w:rsidR="001D33E1">
        <w:t xml:space="preserve">, </w:t>
      </w:r>
      <w:r w:rsidR="009F397F">
        <w:t xml:space="preserve">several </w:t>
      </w:r>
      <w:r w:rsidR="000B0DBD">
        <w:t xml:space="preserve">surface </w:t>
      </w:r>
      <w:r w:rsidR="00B1477B">
        <w:t>flows</w:t>
      </w:r>
      <w:r w:rsidR="000B0DBD">
        <w:t xml:space="preserve"> ha</w:t>
      </w:r>
      <w:r w:rsidR="00B1477B">
        <w:t>ve</w:t>
      </w:r>
      <w:r w:rsidR="000B0DBD">
        <w:t xml:space="preserve"> been diverted </w:t>
      </w:r>
      <w:r w:rsidR="009F397F">
        <w:t xml:space="preserve">away from the </w:t>
      </w:r>
      <w:r w:rsidR="009501CF">
        <w:t xml:space="preserve">pit to facilitate mining operations and </w:t>
      </w:r>
      <w:r w:rsidR="00B41B1F">
        <w:t>maintain ongoing stability of the mined</w:t>
      </w:r>
      <w:r w:rsidR="0099580E">
        <w:t xml:space="preserve">-out batters. </w:t>
      </w:r>
      <w:r w:rsidR="00303F63">
        <w:t>The</w:t>
      </w:r>
      <w:r w:rsidR="00087574">
        <w:t xml:space="preserve"> surface water</w:t>
      </w:r>
      <w:r w:rsidR="00303F63">
        <w:t xml:space="preserve"> </w:t>
      </w:r>
      <w:r w:rsidR="00E75034">
        <w:t xml:space="preserve">catchment domains </w:t>
      </w:r>
      <w:r w:rsidR="002634A3">
        <w:t xml:space="preserve">extend several </w:t>
      </w:r>
      <w:r w:rsidR="006A00D4">
        <w:t>hundred</w:t>
      </w:r>
      <w:r w:rsidR="002634A3">
        <w:t xml:space="preserve"> meters </w:t>
      </w:r>
      <w:r w:rsidR="003965B0">
        <w:t xml:space="preserve">behind the mine crest </w:t>
      </w:r>
      <w:r w:rsidR="006A00D4">
        <w:t xml:space="preserve">for some domains </w:t>
      </w:r>
      <w:r w:rsidR="009654DE">
        <w:t>due to extended topographic rel</w:t>
      </w:r>
      <w:r w:rsidR="009954ED">
        <w:t xml:space="preserve">ief </w:t>
      </w:r>
      <w:r w:rsidR="003B4471">
        <w:t>behind the mine crest</w:t>
      </w:r>
      <w:r w:rsidR="00AD158F">
        <w:t xml:space="preserve">. </w:t>
      </w:r>
      <w:r w:rsidR="00FF6578">
        <w:t xml:space="preserve">The surface drainage closely intertwines with the </w:t>
      </w:r>
      <w:r w:rsidR="000C3921">
        <w:t>g</w:t>
      </w:r>
      <w:r w:rsidR="003D0941">
        <w:t xml:space="preserve">eotechnical performance of the </w:t>
      </w:r>
      <w:r w:rsidR="00C87D6F">
        <w:t>mined batters</w:t>
      </w:r>
      <w:r w:rsidR="0012228A">
        <w:t xml:space="preserve">. They form </w:t>
      </w:r>
      <w:r w:rsidR="007277A6">
        <w:t>a key driving factor to the ge</w:t>
      </w:r>
      <w:r w:rsidR="00396AC0">
        <w:t>otechnical stability of the</w:t>
      </w:r>
      <w:r w:rsidR="00696DA7">
        <w:t xml:space="preserve"> batters through all stages of rehabilitation</w:t>
      </w:r>
      <w:r w:rsidR="0004441F">
        <w:t xml:space="preserve"> and post-rehabilitation. </w:t>
      </w:r>
      <w:r w:rsidR="008B5B48">
        <w:t>F</w:t>
      </w:r>
      <w:r w:rsidR="001A72C1">
        <w:t xml:space="preserve">ailure of </w:t>
      </w:r>
      <w:r w:rsidR="008B5B48">
        <w:t xml:space="preserve">a </w:t>
      </w:r>
      <w:r w:rsidR="001D6382">
        <w:t xml:space="preserve">surface drain can lead to </w:t>
      </w:r>
      <w:r w:rsidR="00AF51BC">
        <w:t>recharge of</w:t>
      </w:r>
      <w:r w:rsidR="009616A1">
        <w:t xml:space="preserve"> the</w:t>
      </w:r>
      <w:r w:rsidR="00BB1E8B">
        <w:t xml:space="preserve"> underlying</w:t>
      </w:r>
      <w:r w:rsidR="009616A1">
        <w:t xml:space="preserve"> coal joints</w:t>
      </w:r>
      <w:r w:rsidR="006B7DC2">
        <w:t>, creating</w:t>
      </w:r>
      <w:r w:rsidR="00181AAB">
        <w:t xml:space="preserve"> a</w:t>
      </w:r>
      <w:r w:rsidR="006B7DC2">
        <w:t xml:space="preserve"> de</w:t>
      </w:r>
      <w:r w:rsidR="00E4320E">
        <w:t xml:space="preserve">stabilising </w:t>
      </w:r>
      <w:r w:rsidR="000571D5">
        <w:t xml:space="preserve">hydraulic head that can </w:t>
      </w:r>
      <w:r w:rsidR="003F2643">
        <w:t>lead to batter</w:t>
      </w:r>
      <w:r w:rsidR="001069D1">
        <w:t xml:space="preserve"> movement and/or</w:t>
      </w:r>
      <w:r w:rsidR="003F2643">
        <w:t xml:space="preserve"> instability</w:t>
      </w:r>
      <w:r w:rsidR="00FF4E95">
        <w:t xml:space="preserve">. </w:t>
      </w:r>
      <w:r w:rsidR="001069D1">
        <w:t xml:space="preserve">The mechanisms of these </w:t>
      </w:r>
      <w:r w:rsidR="005D73B9">
        <w:t xml:space="preserve">driving factors to batter stability are discussed in Section </w:t>
      </w:r>
      <w:r w:rsidR="005D73B9">
        <w:fldChar w:fldCharType="begin"/>
      </w:r>
      <w:r w:rsidR="005D73B9">
        <w:instrText xml:space="preserve"> REF _Ref195269743 \r \h </w:instrText>
      </w:r>
      <w:r w:rsidR="005D73B9">
        <w:fldChar w:fldCharType="separate"/>
      </w:r>
      <w:r w:rsidR="00D35BC0">
        <w:t>8.9</w:t>
      </w:r>
      <w:r w:rsidR="005D73B9">
        <w:fldChar w:fldCharType="end"/>
      </w:r>
      <w:r w:rsidR="005D73B9">
        <w:t>. In addition</w:t>
      </w:r>
      <w:r w:rsidR="0015717C">
        <w:t>,</w:t>
      </w:r>
      <w:r w:rsidR="005D73B9">
        <w:t xml:space="preserve"> surface drainage systems </w:t>
      </w:r>
      <w:r w:rsidR="00124F02">
        <w:t>assist</w:t>
      </w:r>
      <w:r w:rsidR="005D73B9">
        <w:t xml:space="preserve"> in appropriate management of surface runoff </w:t>
      </w:r>
      <w:r w:rsidR="000B7077">
        <w:t xml:space="preserve">that can adversely </w:t>
      </w:r>
      <w:r w:rsidR="005D73B9">
        <w:t>influenc</w:t>
      </w:r>
      <w:r w:rsidR="000B7077">
        <w:t>e</w:t>
      </w:r>
      <w:r w:rsidR="005D73B9">
        <w:t xml:space="preserve"> surface </w:t>
      </w:r>
      <w:r w:rsidR="004F487A">
        <w:t>so</w:t>
      </w:r>
      <w:r w:rsidR="003C1D8B">
        <w:t>il</w:t>
      </w:r>
      <w:r w:rsidR="004F487A">
        <w:t xml:space="preserve"> </w:t>
      </w:r>
      <w:r w:rsidR="00306162">
        <w:t xml:space="preserve">erosion </w:t>
      </w:r>
      <w:r w:rsidR="004F487A">
        <w:t>and ve</w:t>
      </w:r>
      <w:r w:rsidR="00281296">
        <w:t>geta</w:t>
      </w:r>
      <w:r w:rsidR="003C1D8B">
        <w:t>tion capping layer(s)</w:t>
      </w:r>
      <w:r w:rsidR="005D73B9">
        <w:t>.</w:t>
      </w:r>
    </w:p>
    <w:p w14:paraId="7AE5E345" w14:textId="109F2BA3" w:rsidR="001717EC" w:rsidRDefault="00F14106" w:rsidP="00334C94">
      <w:r>
        <w:t xml:space="preserve">A detailed study of the all the </w:t>
      </w:r>
      <w:r w:rsidR="005651AC">
        <w:t>peripheral catchment</w:t>
      </w:r>
      <w:r w:rsidR="00D33CB7">
        <w:t>s</w:t>
      </w:r>
      <w:r w:rsidR="005651AC">
        <w:t xml:space="preserve"> around the mine void w</w:t>
      </w:r>
      <w:r w:rsidR="00E40EF5">
        <w:t xml:space="preserve">as completed by </w:t>
      </w:r>
      <w:r w:rsidR="00A71CC5">
        <w:t xml:space="preserve">PSM Geotechnical Consultants. </w:t>
      </w:r>
      <w:r w:rsidR="00695582">
        <w:t>The key aspects</w:t>
      </w:r>
      <w:r w:rsidR="00645975">
        <w:t xml:space="preserve"> of the methodology </w:t>
      </w:r>
      <w:r w:rsidR="005F399D">
        <w:t xml:space="preserve">adopted </w:t>
      </w:r>
      <w:r w:rsidR="00D23E27">
        <w:t xml:space="preserve">for </w:t>
      </w:r>
      <w:r w:rsidR="00D568DA">
        <w:t xml:space="preserve">development of a </w:t>
      </w:r>
      <w:r w:rsidR="00D23E27">
        <w:t xml:space="preserve">site </w:t>
      </w:r>
      <w:r w:rsidR="00D568DA">
        <w:t>surface drainage design for all peripheral catchments are summarised below</w:t>
      </w:r>
      <w:r w:rsidR="00A859D0">
        <w:t xml:space="preserve">. </w:t>
      </w:r>
      <w:r w:rsidR="006F1FCE">
        <w:t>K</w:t>
      </w:r>
      <w:r w:rsidR="002A6CCD">
        <w:t>ey findings of th</w:t>
      </w:r>
      <w:r w:rsidR="0053791D">
        <w:t>is study are presented here</w:t>
      </w:r>
      <w:r w:rsidR="00A859D0">
        <w:t>, with d</w:t>
      </w:r>
      <w:r w:rsidR="00F7390C">
        <w:t>etails presented in</w:t>
      </w:r>
      <w:r w:rsidR="00D079BD">
        <w:t xml:space="preserve"> </w:t>
      </w:r>
      <w:r w:rsidR="00D079BD" w:rsidRPr="00D079BD">
        <w:rPr>
          <w:i/>
          <w:iCs/>
        </w:rPr>
        <w:t>Yallourn Mine Rehabilitation Project Feasibility Stage Design Report</w:t>
      </w:r>
      <w:r w:rsidR="00D079BD">
        <w:t xml:space="preserve"> </w:t>
      </w:r>
      <w:r w:rsidR="00D079BD">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079BD">
        <w:fldChar w:fldCharType="separate"/>
      </w:r>
      <w:r w:rsidR="00D079BD">
        <w:rPr>
          <w:noProof/>
        </w:rPr>
        <w:t>(PSM 2025b)</w:t>
      </w:r>
      <w:r w:rsidR="00D079BD">
        <w:fldChar w:fldCharType="end"/>
      </w:r>
      <w:r w:rsidR="00A17D97">
        <w:t xml:space="preserve">, </w:t>
      </w:r>
      <w:r w:rsidR="00FA4C55">
        <w:t>(</w:t>
      </w:r>
      <w:r w:rsidR="00A17D97" w:rsidRPr="00FA4C55">
        <w:t>Appendi</w:t>
      </w:r>
      <w:r w:rsidR="00B757F4" w:rsidRPr="00FA4C55">
        <w:t xml:space="preserve">x </w:t>
      </w:r>
      <w:r w:rsidR="00FA4C55">
        <w:t>C – Technical Studies)</w:t>
      </w:r>
      <w:r w:rsidR="00B757F4" w:rsidRPr="00FA4C55">
        <w:t>.</w:t>
      </w:r>
      <w:r w:rsidR="00804956">
        <w:t xml:space="preserve"> </w:t>
      </w:r>
    </w:p>
    <w:p w14:paraId="5DFD0DB3" w14:textId="77777777" w:rsidR="007406E9" w:rsidRDefault="001717EC" w:rsidP="00334C94">
      <w:r>
        <w:t>Other relevant section</w:t>
      </w:r>
      <w:r w:rsidR="004C48BC">
        <w:t xml:space="preserve">s for </w:t>
      </w:r>
      <w:r w:rsidR="007406E9">
        <w:t>surface water:</w:t>
      </w:r>
    </w:p>
    <w:p w14:paraId="26058188" w14:textId="6FA7E4AC" w:rsidR="007406E9" w:rsidRDefault="00285BB4" w:rsidP="00ED69BB">
      <w:pPr>
        <w:pStyle w:val="ListParagraph"/>
        <w:numPr>
          <w:ilvl w:val="0"/>
          <w:numId w:val="128"/>
        </w:numPr>
      </w:pPr>
      <w:r>
        <w:t xml:space="preserve">The mine void </w:t>
      </w:r>
      <w:r w:rsidR="00520A94">
        <w:t>forms</w:t>
      </w:r>
      <w:r>
        <w:t xml:space="preserve"> a very large</w:t>
      </w:r>
      <w:r w:rsidR="00EF5AC7">
        <w:t xml:space="preserve"> internal</w:t>
      </w:r>
      <w:r>
        <w:t xml:space="preserve"> catchment area</w:t>
      </w:r>
      <w:r w:rsidR="00B80BC4">
        <w:t xml:space="preserve">. </w:t>
      </w:r>
      <w:r w:rsidR="000C730E">
        <w:t xml:space="preserve">These include surface flows </w:t>
      </w:r>
      <w:r w:rsidR="00571AA4">
        <w:t xml:space="preserve">that are currently directed to the </w:t>
      </w:r>
      <w:r w:rsidR="00784468">
        <w:t xml:space="preserve">mine void, the runoff from </w:t>
      </w:r>
      <w:r w:rsidR="00540B47">
        <w:t>mined slopes, benches and berms</w:t>
      </w:r>
      <w:r w:rsidR="0082300E">
        <w:t xml:space="preserve">, and </w:t>
      </w:r>
      <w:r w:rsidR="004E0E45">
        <w:t xml:space="preserve">the internal overburden dumps. </w:t>
      </w:r>
      <w:r w:rsidR="00B80BC4">
        <w:t>This is discussed in</w:t>
      </w:r>
      <w:r w:rsidR="00FB2749">
        <w:t xml:space="preserve"> Section </w:t>
      </w:r>
      <w:r w:rsidR="00FB2749">
        <w:fldChar w:fldCharType="begin"/>
      </w:r>
      <w:r w:rsidR="00FB2749">
        <w:instrText xml:space="preserve"> REF _Ref195270636 \r \h </w:instrText>
      </w:r>
      <w:r w:rsidR="00FB2749">
        <w:fldChar w:fldCharType="separate"/>
      </w:r>
      <w:r w:rsidR="00D35BC0">
        <w:t>8.8</w:t>
      </w:r>
      <w:r w:rsidR="00FB2749">
        <w:fldChar w:fldCharType="end"/>
      </w:r>
      <w:r w:rsidR="00761928">
        <w:t>.</w:t>
      </w:r>
    </w:p>
    <w:p w14:paraId="5569C94D" w14:textId="3EE8BD80" w:rsidR="00B43707" w:rsidRDefault="00963B33" w:rsidP="00ED69BB">
      <w:pPr>
        <w:pStyle w:val="ListParagraph"/>
        <w:numPr>
          <w:ilvl w:val="0"/>
          <w:numId w:val="128"/>
        </w:numPr>
      </w:pPr>
      <w:r>
        <w:t xml:space="preserve">Two major rivers flow along and through </w:t>
      </w:r>
      <w:r w:rsidR="001D3FAB">
        <w:t>the Mine</w:t>
      </w:r>
      <w:r w:rsidR="006B29A6">
        <w:t>, namely Latr</w:t>
      </w:r>
      <w:r w:rsidR="00D14F65">
        <w:t>obe River along the northern boundary of the site</w:t>
      </w:r>
      <w:r w:rsidR="005D377B">
        <w:t xml:space="preserve">. The other being </w:t>
      </w:r>
      <w:r w:rsidR="00D14F65">
        <w:t xml:space="preserve">Morwell River that flows along </w:t>
      </w:r>
      <w:r w:rsidR="00DD31D8">
        <w:t xml:space="preserve">south-east boundary </w:t>
      </w:r>
      <w:r w:rsidR="005D377B">
        <w:t>and then through the middle of the pit via a</w:t>
      </w:r>
      <w:r w:rsidR="00C72876">
        <w:t>n</w:t>
      </w:r>
      <w:r w:rsidR="005D377B">
        <w:t xml:space="preserve"> engineered structure </w:t>
      </w:r>
      <w:r w:rsidR="00C24744">
        <w:t>(</w:t>
      </w:r>
      <w:r w:rsidR="00B71CBD">
        <w:t xml:space="preserve">the </w:t>
      </w:r>
      <w:r w:rsidR="00C24744">
        <w:t>MRD). The</w:t>
      </w:r>
      <w:r w:rsidR="00D14F65">
        <w:t xml:space="preserve"> </w:t>
      </w:r>
      <w:r w:rsidR="00135D97">
        <w:t xml:space="preserve">regional </w:t>
      </w:r>
      <w:r w:rsidR="00EA4D6A">
        <w:t>catchments that contribute to the flows</w:t>
      </w:r>
      <w:r w:rsidR="00120F2C">
        <w:t xml:space="preserve"> in these river</w:t>
      </w:r>
      <w:r w:rsidR="00584471">
        <w:t xml:space="preserve"> </w:t>
      </w:r>
      <w:r w:rsidR="00120F2C">
        <w:t>systems</w:t>
      </w:r>
      <w:r w:rsidR="006A7194">
        <w:t xml:space="preserve"> </w:t>
      </w:r>
      <w:r w:rsidR="00452338">
        <w:t>are a key consideration to the over</w:t>
      </w:r>
      <w:r w:rsidR="00DA44AB">
        <w:t>all surface flows that need to be serviced by the rehabilitation design.</w:t>
      </w:r>
    </w:p>
    <w:p w14:paraId="6BEB606A" w14:textId="77777777" w:rsidR="00334C94" w:rsidRDefault="00334C94" w:rsidP="00215588">
      <w:pPr>
        <w:pStyle w:val="Heading3"/>
      </w:pPr>
      <w:r>
        <w:t>Methodology</w:t>
      </w:r>
    </w:p>
    <w:p w14:paraId="209256A6" w14:textId="3B29F93C" w:rsidR="003C5EA5" w:rsidRDefault="001A3D14" w:rsidP="00334C94">
      <w:r>
        <w:t xml:space="preserve">The approach to </w:t>
      </w:r>
      <w:r w:rsidR="00F3131C">
        <w:t xml:space="preserve">design of the peripheral catchment is </w:t>
      </w:r>
      <w:r w:rsidR="0018239F">
        <w:t>inter</w:t>
      </w:r>
      <w:r w:rsidR="00623C0D">
        <w:t>dependent</w:t>
      </w:r>
      <w:r w:rsidR="0018239F">
        <w:t xml:space="preserve"> with the geotechnical design approach. </w:t>
      </w:r>
      <w:r w:rsidR="00D50A01">
        <w:t xml:space="preserve">They share common aspects to the methodology </w:t>
      </w:r>
      <w:r w:rsidR="002E7BB2">
        <w:t xml:space="preserve">since by minimising </w:t>
      </w:r>
      <w:r w:rsidR="00AC02E5">
        <w:t xml:space="preserve">water loading </w:t>
      </w:r>
      <w:r w:rsidR="00D94386">
        <w:t>events</w:t>
      </w:r>
      <w:r w:rsidR="006F7649">
        <w:t xml:space="preserve">, the geotechnical reliability of the design </w:t>
      </w:r>
      <w:r w:rsidR="00B55A84">
        <w:t xml:space="preserve">is greatly increased. </w:t>
      </w:r>
      <w:r w:rsidR="00E005B0">
        <w:t>The following are the k</w:t>
      </w:r>
      <w:r w:rsidR="0092395A">
        <w:t>ey aspects to the approach for peripheral catchment</w:t>
      </w:r>
      <w:r w:rsidR="00D334B9">
        <w:t xml:space="preserve"> study and the</w:t>
      </w:r>
      <w:r w:rsidR="003D78AE">
        <w:t xml:space="preserve"> derived </w:t>
      </w:r>
      <w:r w:rsidR="00826632">
        <w:t>rehabilitation design.</w:t>
      </w:r>
      <w:r w:rsidR="00B53A0B">
        <w:t xml:space="preserve"> The details are presented in</w:t>
      </w:r>
      <w:r w:rsidR="00455348">
        <w:t xml:space="preserve"> </w:t>
      </w:r>
      <w:r w:rsidR="00455348" w:rsidRPr="00D079BD">
        <w:rPr>
          <w:i/>
          <w:iCs/>
        </w:rPr>
        <w:t>Yallourn Mine Rehabilitation Project Feasibility Stage Design Report</w:t>
      </w:r>
      <w:r w:rsidR="00455348">
        <w:t xml:space="preserve"> </w:t>
      </w:r>
      <w:r w:rsidR="00455348">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55348">
        <w:fldChar w:fldCharType="separate"/>
      </w:r>
      <w:r w:rsidR="00455348">
        <w:rPr>
          <w:noProof/>
        </w:rPr>
        <w:t>(PSM 2025b)</w:t>
      </w:r>
      <w:r w:rsidR="00455348">
        <w:fldChar w:fldCharType="end"/>
      </w:r>
      <w:r w:rsidR="00455348">
        <w:t xml:space="preserve">, </w:t>
      </w:r>
      <w:r w:rsidR="00FA4C55">
        <w:t>(Appendix C – Technical Studies)</w:t>
      </w:r>
      <w:r w:rsidR="00B53A0B">
        <w:t>.</w:t>
      </w:r>
    </w:p>
    <w:p w14:paraId="31F424E0" w14:textId="0DF02B5A" w:rsidR="00EB7381" w:rsidRDefault="00EB7381" w:rsidP="00D60324">
      <w:pPr>
        <w:pStyle w:val="Heading4"/>
      </w:pPr>
      <w:r>
        <w:t xml:space="preserve">Risk Based </w:t>
      </w:r>
      <w:r w:rsidR="00642E93">
        <w:t>Design Approach</w:t>
      </w:r>
    </w:p>
    <w:p w14:paraId="3F7B8353" w14:textId="77777777" w:rsidR="0094086B" w:rsidRPr="00F17840" w:rsidRDefault="0094086B" w:rsidP="0094086B">
      <w:r w:rsidRPr="00F17840">
        <w:t>The scale and variability of settings around the mine result in a large number of complex, interrelated technical factors that must be assessed and incorporated into the designs. To effectively capture all elements required for rehabilitation, a specific risk approach combining technical and conventional risk consequence evaluations has been employed.</w:t>
      </w:r>
    </w:p>
    <w:p w14:paraId="0069E843" w14:textId="49867636" w:rsidR="0094086B" w:rsidRPr="00F17840" w:rsidRDefault="0094086B" w:rsidP="0094086B">
      <w:r w:rsidRPr="00F17840">
        <w:t xml:space="preserve">This approach has been adopted for Yallourn </w:t>
      </w:r>
      <w:r>
        <w:t xml:space="preserve">rehabilitation planning </w:t>
      </w:r>
      <w:r w:rsidRPr="00F17840">
        <w:t xml:space="preserve">because conventional risk matrices are too coarse, potentially overlooking essential technical elements. The technical risk classification systems have been developed from first principles, focusing on critical rehabilitation risk design factors for Yallourn within each </w:t>
      </w:r>
      <w:r>
        <w:t xml:space="preserve">surface water </w:t>
      </w:r>
      <w:r w:rsidRPr="00F17840">
        <w:t xml:space="preserve">domain. The EAY consequence ratings closely align with the </w:t>
      </w:r>
      <w:r w:rsidR="00A6295F">
        <w:t xml:space="preserve">draft guidance provided </w:t>
      </w:r>
      <w:r w:rsidRPr="00F17840">
        <w:t>by DEECA, incorporating likelihood and consequence analysis to address safety, environmental impact, land and property, and cultural heritage issues.</w:t>
      </w:r>
    </w:p>
    <w:p w14:paraId="7A001566" w14:textId="77777777" w:rsidR="00FD23DB" w:rsidRDefault="00FD23DB" w:rsidP="00BF4663">
      <w:r>
        <w:t>The consequence ratings are a step in the process to assist with:</w:t>
      </w:r>
    </w:p>
    <w:p w14:paraId="7041D9B2" w14:textId="720997A7" w:rsidR="00FD23DB" w:rsidRPr="00512D97" w:rsidRDefault="00FD23DB" w:rsidP="00ED69BB">
      <w:pPr>
        <w:pStyle w:val="ListParagraph"/>
        <w:numPr>
          <w:ilvl w:val="0"/>
          <w:numId w:val="185"/>
        </w:numPr>
      </w:pPr>
      <w:r w:rsidRPr="00512D97">
        <w:t>Selection of the design flows and probability of exceedance within the design intent period</w:t>
      </w:r>
      <w:r>
        <w:t>s</w:t>
      </w:r>
      <w:r w:rsidRPr="00512D97">
        <w:t xml:space="preserve"> </w:t>
      </w:r>
      <w:r w:rsidR="0094086B">
        <w:t>(Section</w:t>
      </w:r>
      <w:r w:rsidR="00140190">
        <w:t xml:space="preserve"> </w:t>
      </w:r>
      <w:r w:rsidR="00145019">
        <w:fldChar w:fldCharType="begin"/>
      </w:r>
      <w:r w:rsidR="00145019">
        <w:instrText xml:space="preserve"> REF _Ref197355855 \r \h </w:instrText>
      </w:r>
      <w:r w:rsidR="00145019">
        <w:fldChar w:fldCharType="separate"/>
      </w:r>
      <w:r w:rsidR="00D35BC0">
        <w:t>3.7.2</w:t>
      </w:r>
      <w:r w:rsidR="00145019">
        <w:fldChar w:fldCharType="end"/>
      </w:r>
      <w:r w:rsidR="0094086B">
        <w:t xml:space="preserve">) </w:t>
      </w:r>
      <w:r w:rsidRPr="00512D97">
        <w:t>and</w:t>
      </w:r>
    </w:p>
    <w:p w14:paraId="2949829E" w14:textId="77777777" w:rsidR="00FD23DB" w:rsidRPr="00512D97" w:rsidRDefault="00FD23DB" w:rsidP="00ED69BB">
      <w:pPr>
        <w:pStyle w:val="ListParagraph"/>
        <w:numPr>
          <w:ilvl w:val="0"/>
          <w:numId w:val="185"/>
        </w:numPr>
      </w:pPr>
      <w:r w:rsidRPr="00512D97">
        <w:t xml:space="preserve">Focussing on the remediation design in the domains with Major and Critical Consequence ratings. </w:t>
      </w:r>
    </w:p>
    <w:p w14:paraId="0424B21B" w14:textId="77777777" w:rsidR="00FD23DB" w:rsidRDefault="00FD23DB" w:rsidP="00BF4663">
      <w:r>
        <w:t>The risk evaluation thus entails a two-tier risk process:</w:t>
      </w:r>
    </w:p>
    <w:p w14:paraId="41007266" w14:textId="77777777" w:rsidR="00D35BC0" w:rsidRDefault="00FD23DB" w:rsidP="00D35BC0">
      <w:pPr>
        <w:pStyle w:val="ListParagraph"/>
        <w:numPr>
          <w:ilvl w:val="0"/>
          <w:numId w:val="186"/>
        </w:numPr>
      </w:pPr>
      <w:r w:rsidRPr="00512D97">
        <w:t xml:space="preserve">The first tier uses separate evaluations of the geotechnical and surface water technical risk ratings for every domain in the mine. </w:t>
      </w:r>
      <w:r w:rsidR="0094086B">
        <w:t xml:space="preserve">The geotechnical risk evaluation process and ratings for the geotechnical domains are discussed in </w:t>
      </w:r>
      <w:r w:rsidR="0094086B" w:rsidRPr="005032AA">
        <w:fldChar w:fldCharType="begin"/>
      </w:r>
      <w:r w:rsidR="0094086B" w:rsidRPr="005032AA">
        <w:instrText xml:space="preserve"> REF _Ref195702470 \r \h </w:instrText>
      </w:r>
      <w:r w:rsidR="005032AA">
        <w:instrText xml:space="preserve"> \* MERGEFORMAT </w:instrText>
      </w:r>
      <w:r w:rsidR="0094086B" w:rsidRPr="005032AA">
        <w:fldChar w:fldCharType="separate"/>
      </w:r>
      <w:r w:rsidR="00D35BC0">
        <w:t>8.9.2.2</w:t>
      </w:r>
      <w:r w:rsidR="0094086B" w:rsidRPr="005032AA">
        <w:fldChar w:fldCharType="end"/>
      </w:r>
      <w:r w:rsidR="00685F9E">
        <w:t xml:space="preserve"> with domain</w:t>
      </w:r>
      <w:r w:rsidR="00010DDF">
        <w:t xml:space="preserve"> boundaries presented in </w:t>
      </w:r>
      <w:r w:rsidR="00803543">
        <w:fldChar w:fldCharType="begin"/>
      </w:r>
      <w:r w:rsidR="00803543">
        <w:instrText xml:space="preserve"> REF _Ref210126181 \h </w:instrText>
      </w:r>
      <w:r w:rsidR="00803543">
        <w:fldChar w:fldCharType="separate"/>
      </w:r>
      <w:r w:rsidR="00D35BC0">
        <w:t xml:space="preserve">Figure </w:t>
      </w:r>
      <w:r w:rsidR="00D35BC0">
        <w:rPr>
          <w:noProof/>
        </w:rPr>
        <w:t>3</w:t>
      </w:r>
      <w:r w:rsidR="00D35BC0">
        <w:noBreakHyphen/>
      </w:r>
      <w:r w:rsidR="00D35BC0">
        <w:rPr>
          <w:noProof/>
        </w:rPr>
        <w:t>8</w:t>
      </w:r>
      <w:r w:rsidR="00803543">
        <w:fldChar w:fldCharType="end"/>
      </w:r>
      <w:r w:rsidR="008E63EB">
        <w:fldChar w:fldCharType="begin"/>
      </w:r>
      <w:r w:rsidR="008E63EB">
        <w:instrText xml:space="preserve"> REF _Ref197354020 \h </w:instrText>
      </w:r>
      <w:r w:rsidR="00713E7A">
        <w:instrText xml:space="preserve"> \* MERGEFORMAT </w:instrText>
      </w:r>
      <w:r w:rsidR="008E63EB">
        <w:fldChar w:fldCharType="separate"/>
      </w:r>
    </w:p>
    <w:p w14:paraId="49319C2E" w14:textId="77777777" w:rsidR="00D35BC0" w:rsidRDefault="00D35BC0" w:rsidP="00946086">
      <w:pPr>
        <w:pStyle w:val="Caption"/>
      </w:pPr>
      <w:r>
        <w:t xml:space="preserve">Figure </w:t>
      </w:r>
      <w:r>
        <w:rPr>
          <w:noProof/>
        </w:rPr>
        <w:t>3</w:t>
      </w:r>
      <w:r>
        <w:rPr>
          <w:noProof/>
        </w:rPr>
        <w:noBreakHyphen/>
        <w:t>8</w:t>
      </w:r>
      <w:r>
        <w:t xml:space="preserve">: </w:t>
      </w:r>
      <w:r w:rsidRPr="00015359">
        <w:t>Yallourn Mine Geotechnical Domains and Geotechnical Section Plan (PSM 2025b)</w:t>
      </w:r>
    </w:p>
    <w:p w14:paraId="0ED16CF6" w14:textId="69060767" w:rsidR="00FD23DB" w:rsidRPr="00512D97" w:rsidRDefault="008E63EB" w:rsidP="00810DA5">
      <w:pPr>
        <w:pStyle w:val="ListParagraph"/>
        <w:numPr>
          <w:ilvl w:val="0"/>
          <w:numId w:val="186"/>
        </w:numPr>
      </w:pPr>
      <w:r>
        <w:fldChar w:fldCharType="end"/>
      </w:r>
      <w:r w:rsidR="0094086B">
        <w:t xml:space="preserve">The surface water domains </w:t>
      </w:r>
      <w:r w:rsidR="00F360AA">
        <w:t>used for the</w:t>
      </w:r>
      <w:r w:rsidR="0094086B">
        <w:t xml:space="preserve"> risk rating are presented in </w:t>
      </w:r>
      <w:r w:rsidR="00803543">
        <w:fldChar w:fldCharType="begin"/>
      </w:r>
      <w:r w:rsidR="00803543">
        <w:instrText xml:space="preserve"> REF _Ref210126004 \h </w:instrText>
      </w:r>
      <w:r w:rsidR="00803543">
        <w:fldChar w:fldCharType="separate"/>
      </w:r>
      <w:r w:rsidR="00D35BC0">
        <w:t xml:space="preserve">Figure </w:t>
      </w:r>
      <w:r w:rsidR="00D35BC0">
        <w:rPr>
          <w:noProof/>
        </w:rPr>
        <w:t>3</w:t>
      </w:r>
      <w:r w:rsidR="00D35BC0">
        <w:noBreakHyphen/>
      </w:r>
      <w:r w:rsidR="00D35BC0">
        <w:rPr>
          <w:noProof/>
        </w:rPr>
        <w:t>9</w:t>
      </w:r>
      <w:r w:rsidR="00803543">
        <w:fldChar w:fldCharType="end"/>
      </w:r>
      <w:r w:rsidR="00803543">
        <w:t>.</w:t>
      </w:r>
    </w:p>
    <w:p w14:paraId="134DC0DC" w14:textId="77777777" w:rsidR="00FD23DB" w:rsidRPr="007430E7" w:rsidRDefault="00FD23DB" w:rsidP="00ED69BB">
      <w:pPr>
        <w:pStyle w:val="ListParagraph"/>
        <w:numPr>
          <w:ilvl w:val="0"/>
          <w:numId w:val="186"/>
        </w:numPr>
      </w:pPr>
      <w:r w:rsidRPr="00512D97">
        <w:t xml:space="preserve">The second tier uses a conventional </w:t>
      </w:r>
      <w:r>
        <w:t>consequence rating and</w:t>
      </w:r>
      <w:r w:rsidRPr="00512D97">
        <w:t xml:space="preserve"> ensures the </w:t>
      </w:r>
      <w:r>
        <w:t>design</w:t>
      </w:r>
      <w:r w:rsidRPr="00512D97">
        <w:t xml:space="preserve">s effectively deal with the potential consequence issues </w:t>
      </w:r>
      <w:r>
        <w:t>around</w:t>
      </w:r>
      <w:r w:rsidRPr="00512D97">
        <w:t xml:space="preserve"> safety, environment, land and property; and cultural heritage.</w:t>
      </w:r>
    </w:p>
    <w:p w14:paraId="28EC60D6" w14:textId="77777777" w:rsidR="0094086B" w:rsidRPr="00342E99" w:rsidRDefault="0094086B" w:rsidP="0094086B">
      <w:r w:rsidRPr="00342E99">
        <w:t xml:space="preserve">Geotechnical risk assessment </w:t>
      </w:r>
      <w:r>
        <w:t>is the first step where t</w:t>
      </w:r>
      <w:r w:rsidRPr="00342E99">
        <w:t>he base conditions</w:t>
      </w:r>
      <w:r>
        <w:t xml:space="preserve"> are defined. These form the </w:t>
      </w:r>
      <w:r w:rsidRPr="00342E99">
        <w:t>underlying factors that determine inherent risk. The system responses are then evaluated to identify how geometry, environmental exposure, and time may exacerbate these risks.</w:t>
      </w:r>
    </w:p>
    <w:p w14:paraId="0F4BABF7" w14:textId="18F6C260" w:rsidR="0094086B" w:rsidRPr="00342E99" w:rsidRDefault="0094086B" w:rsidP="0094086B">
      <w:r w:rsidRPr="00342E99">
        <w:t xml:space="preserve">Similarly, surface water risk is assessed by first </w:t>
      </w:r>
      <w:r w:rsidR="005032AA" w:rsidRPr="00342E99">
        <w:t>analysing</w:t>
      </w:r>
      <w:r w:rsidRPr="00342E99">
        <w:t xml:space="preserve"> the base conditions, such as catchment size and peripheral water sources, which categori</w:t>
      </w:r>
      <w:r w:rsidR="00877D95">
        <w:t>s</w:t>
      </w:r>
      <w:r w:rsidRPr="00342E99">
        <w:t>e each domain. Subsequently, complicating factors are identified to determine those that may increase future design complexity.</w:t>
      </w:r>
    </w:p>
    <w:p w14:paraId="6510DB60" w14:textId="77777777" w:rsidR="0094086B" w:rsidRDefault="0094086B" w:rsidP="0094086B">
      <w:pPr>
        <w:pStyle w:val="Sub-HeadingNot-Numbered"/>
      </w:pPr>
      <w:r>
        <w:t>Consequence Classification for Post Mine Land Use (PMLU)</w:t>
      </w:r>
    </w:p>
    <w:p w14:paraId="52BCD800" w14:textId="4AFCA3EC" w:rsidR="0094086B" w:rsidRDefault="0094086B" w:rsidP="0094086B">
      <w:r>
        <w:t xml:space="preserve">The surface water assessment of peripheral catchment and the geotechnical assessment consider the potential risks related to intended future use of land, known as Post Mine Land Use (PMLU). The intended PMLU is presented in </w:t>
      </w:r>
      <w:r>
        <w:fldChar w:fldCharType="begin"/>
      </w:r>
      <w:r>
        <w:instrText xml:space="preserve"> REF _Ref195711037 \r \h  \* MERGEFORMAT </w:instrText>
      </w:r>
      <w:r>
        <w:fldChar w:fldCharType="separate"/>
      </w:r>
      <w:r w:rsidR="00D35BC0">
        <w:t>Chapter 9</w:t>
      </w:r>
      <w:r>
        <w:fldChar w:fldCharType="end"/>
      </w:r>
      <w:r>
        <w:t xml:space="preserve"> and this affects the potential consequence of any deformations or failure of the ground. Such </w:t>
      </w:r>
      <w:r w:rsidR="00A65778">
        <w:t>an</w:t>
      </w:r>
      <w:r>
        <w:t xml:space="preserve"> outcome is considered as being driven from a coupling response from geotechnical and surface water factors, for the purpose of determining the risks here. </w:t>
      </w:r>
    </w:p>
    <w:p w14:paraId="0A8A05F3" w14:textId="6C12E469" w:rsidR="00131DD2" w:rsidRDefault="00131DD2">
      <w:pPr>
        <w:spacing w:after="0" w:line="240" w:lineRule="auto"/>
      </w:pPr>
      <w:r>
        <w:br w:type="page"/>
      </w:r>
    </w:p>
    <w:p w14:paraId="31B767F2" w14:textId="77777777" w:rsidR="0094086B" w:rsidRDefault="0094086B" w:rsidP="0094086B">
      <w:pPr>
        <w:pStyle w:val="BodyTextFirstIndent"/>
        <w:ind w:firstLine="0"/>
      </w:pPr>
      <w:r>
        <w:t>Five categories of consequence ratings have been developed for the risk-based rehabilitation design:</w:t>
      </w:r>
    </w:p>
    <w:p w14:paraId="641B70A0" w14:textId="77777777" w:rsidR="0094086B" w:rsidRPr="00F96DF9" w:rsidRDefault="0094086B" w:rsidP="00ED69BB">
      <w:pPr>
        <w:pStyle w:val="ListBullet"/>
        <w:numPr>
          <w:ilvl w:val="0"/>
          <w:numId w:val="187"/>
        </w:numPr>
        <w:rPr>
          <w:rFonts w:ascii="Verdana" w:eastAsia="Times New Roman" w:hAnsi="Verdana"/>
          <w:color w:val="000000" w:themeColor="text1"/>
          <w:sz w:val="18"/>
          <w:lang w:val="en-AU" w:eastAsia="en-US"/>
        </w:rPr>
      </w:pPr>
      <w:r w:rsidRPr="00F96DF9">
        <w:rPr>
          <w:rFonts w:ascii="Verdana" w:eastAsia="Times New Roman" w:hAnsi="Verdana"/>
          <w:color w:val="000000" w:themeColor="text1"/>
          <w:sz w:val="18"/>
          <w:lang w:val="en-AU" w:eastAsia="en-US"/>
        </w:rPr>
        <w:t>Severity 5 – Critical – highways and railway lines,</w:t>
      </w:r>
    </w:p>
    <w:p w14:paraId="0BBC8F6E" w14:textId="77777777" w:rsidR="0094086B" w:rsidRPr="00F96DF9" w:rsidRDefault="0094086B" w:rsidP="00ED69BB">
      <w:pPr>
        <w:pStyle w:val="ListBullet"/>
        <w:numPr>
          <w:ilvl w:val="0"/>
          <w:numId w:val="187"/>
        </w:numPr>
        <w:rPr>
          <w:rFonts w:ascii="Verdana" w:eastAsia="Times New Roman" w:hAnsi="Verdana"/>
          <w:color w:val="000000" w:themeColor="text1"/>
          <w:sz w:val="18"/>
          <w:lang w:val="en-AU" w:eastAsia="en-US"/>
        </w:rPr>
      </w:pPr>
      <w:r w:rsidRPr="00F96DF9">
        <w:rPr>
          <w:rFonts w:ascii="Verdana" w:eastAsia="Times New Roman" w:hAnsi="Verdana"/>
          <w:color w:val="000000" w:themeColor="text1"/>
          <w:sz w:val="18"/>
          <w:lang w:val="en-AU" w:eastAsia="en-US"/>
        </w:rPr>
        <w:t>Severity 4 – Major – rivers,</w:t>
      </w:r>
    </w:p>
    <w:p w14:paraId="5BD7389D" w14:textId="77777777" w:rsidR="0094086B" w:rsidRPr="00F96DF9" w:rsidRDefault="0094086B" w:rsidP="00ED69BB">
      <w:pPr>
        <w:pStyle w:val="ListBullet"/>
        <w:numPr>
          <w:ilvl w:val="0"/>
          <w:numId w:val="187"/>
        </w:numPr>
        <w:rPr>
          <w:rFonts w:ascii="Verdana" w:eastAsia="Times New Roman" w:hAnsi="Verdana"/>
          <w:color w:val="000000" w:themeColor="text1"/>
          <w:sz w:val="18"/>
          <w:lang w:val="en-AU" w:eastAsia="en-US"/>
        </w:rPr>
      </w:pPr>
      <w:r w:rsidRPr="00F96DF9">
        <w:rPr>
          <w:rFonts w:ascii="Verdana" w:eastAsia="Times New Roman" w:hAnsi="Verdana"/>
          <w:color w:val="000000" w:themeColor="text1"/>
          <w:sz w:val="18"/>
          <w:lang w:val="en-AU" w:eastAsia="en-US"/>
        </w:rPr>
        <w:t>Severity 3 – Moderate – secondary public roads,</w:t>
      </w:r>
    </w:p>
    <w:p w14:paraId="6AA3CE14" w14:textId="77777777" w:rsidR="0094086B" w:rsidRPr="00F96DF9" w:rsidRDefault="0094086B" w:rsidP="00ED69BB">
      <w:pPr>
        <w:pStyle w:val="ListBullet"/>
        <w:numPr>
          <w:ilvl w:val="0"/>
          <w:numId w:val="187"/>
        </w:numPr>
        <w:rPr>
          <w:rFonts w:ascii="Verdana" w:eastAsia="Times New Roman" w:hAnsi="Verdana"/>
          <w:color w:val="000000" w:themeColor="text1"/>
          <w:sz w:val="18"/>
          <w:lang w:val="en-AU" w:eastAsia="en-US"/>
        </w:rPr>
      </w:pPr>
      <w:r w:rsidRPr="00F96DF9">
        <w:rPr>
          <w:rFonts w:ascii="Verdana" w:eastAsia="Times New Roman" w:hAnsi="Verdana"/>
          <w:color w:val="000000" w:themeColor="text1"/>
          <w:sz w:val="18"/>
          <w:lang w:val="en-AU" w:eastAsia="en-US"/>
        </w:rPr>
        <w:t xml:space="preserve">Severity 2 – Minor – picnic spots or areas of temporary human occupation (for a few hours), </w:t>
      </w:r>
    </w:p>
    <w:p w14:paraId="4CFE8109" w14:textId="7C9C921B" w:rsidR="00FD23DB" w:rsidRPr="00543F09" w:rsidRDefault="0094086B" w:rsidP="00ED69BB">
      <w:pPr>
        <w:pStyle w:val="ListBullet"/>
        <w:numPr>
          <w:ilvl w:val="0"/>
          <w:numId w:val="187"/>
        </w:numPr>
        <w:rPr>
          <w:rFonts w:ascii="Verdana" w:eastAsia="Times New Roman" w:hAnsi="Verdana"/>
          <w:color w:val="000000" w:themeColor="text1"/>
          <w:sz w:val="18"/>
          <w:lang w:val="en-AU" w:eastAsia="en-US"/>
        </w:rPr>
      </w:pPr>
      <w:r w:rsidRPr="00F96DF9">
        <w:rPr>
          <w:rFonts w:ascii="Verdana" w:eastAsia="Times New Roman" w:hAnsi="Verdana"/>
          <w:color w:val="000000" w:themeColor="text1"/>
          <w:sz w:val="18"/>
          <w:lang w:val="en-AU" w:eastAsia="en-US"/>
        </w:rPr>
        <w:t>Severity 1 – Insignificant – farmland or areas with no extended or permanent human occupation.</w:t>
      </w:r>
    </w:p>
    <w:p w14:paraId="0980C45F" w14:textId="5BBB0D25" w:rsidR="00826632" w:rsidRDefault="003B38A0" w:rsidP="001356B6">
      <w:pPr>
        <w:pStyle w:val="Heading4"/>
      </w:pPr>
      <w:r>
        <w:t xml:space="preserve">Mine </w:t>
      </w:r>
      <w:r w:rsidR="000F6A28">
        <w:t xml:space="preserve">Peripheral </w:t>
      </w:r>
      <w:r>
        <w:t>Catchment</w:t>
      </w:r>
      <w:r w:rsidR="001D54B3">
        <w:t>s</w:t>
      </w:r>
    </w:p>
    <w:p w14:paraId="08027138" w14:textId="7C1F58C5" w:rsidR="00D7732F" w:rsidRDefault="00D7732F" w:rsidP="00D7732F">
      <w:r>
        <w:fldChar w:fldCharType="begin"/>
      </w:r>
      <w:r>
        <w:instrText xml:space="preserve"> REF _Ref197420638 \h </w:instrText>
      </w:r>
      <w:r>
        <w:fldChar w:fldCharType="separate"/>
      </w:r>
      <w:r w:rsidR="00D35BC0">
        <w:t xml:space="preserve">Figure </w:t>
      </w:r>
      <w:r w:rsidR="00D35BC0">
        <w:rPr>
          <w:noProof/>
        </w:rPr>
        <w:t>8</w:t>
      </w:r>
      <w:r w:rsidR="00D35BC0">
        <w:noBreakHyphen/>
      </w:r>
      <w:r w:rsidR="00D35BC0">
        <w:rPr>
          <w:noProof/>
        </w:rPr>
        <w:t>65</w:t>
      </w:r>
      <w:r>
        <w:fldChar w:fldCharType="end"/>
      </w:r>
      <w:r>
        <w:t xml:space="preserve"> shows the peripheral catchments and infrastructure around the Yallourn Mine. The total catchment area (including the pits) is approximately 57 km². Of this currently approximately 30 km² of catchment is diverted around the mine via existing drainage infrastructure. </w:t>
      </w:r>
    </w:p>
    <w:p w14:paraId="60BE17A1" w14:textId="77777777" w:rsidR="00D7732F" w:rsidRDefault="00D7732F" w:rsidP="00D7732F">
      <w:r>
        <w:t>There is a significant amount of existing water diversion infrastructure around Yallourn Mine.  Most of this infrastructure is located west and south of Yallourn Township Field (YTF), with a lesser amount to the east and south of Maryvale Field (MVF).  The performance of some of the main elements of this infrastructure has been reviewed as part of the rehabilitation study</w:t>
      </w:r>
      <w:r w:rsidRPr="00F518A2">
        <w:t xml:space="preserve">. </w:t>
      </w:r>
      <w:r>
        <w:t xml:space="preserve"> </w:t>
      </w:r>
    </w:p>
    <w:p w14:paraId="779D74B8" w14:textId="353A4119" w:rsidR="00D7732F" w:rsidRDefault="00D7732F" w:rsidP="00D7732F">
      <w:pPr>
        <w:pStyle w:val="BodyText"/>
      </w:pPr>
      <w:r>
        <w:t xml:space="preserve">The existing diversion infrastructure associated with the current surface water management of the peripheral catchments include, </w:t>
      </w:r>
      <w:r>
        <w:fldChar w:fldCharType="begin"/>
      </w:r>
      <w:r>
        <w:instrText xml:space="preserve"> REF _Ref197420638 \h </w:instrText>
      </w:r>
      <w:r>
        <w:fldChar w:fldCharType="separate"/>
      </w:r>
      <w:r w:rsidR="00D35BC0">
        <w:t xml:space="preserve">Figure </w:t>
      </w:r>
      <w:r w:rsidR="00D35BC0">
        <w:rPr>
          <w:noProof/>
        </w:rPr>
        <w:t>8</w:t>
      </w:r>
      <w:r w:rsidR="00D35BC0">
        <w:noBreakHyphen/>
      </w:r>
      <w:r w:rsidR="00D35BC0">
        <w:rPr>
          <w:noProof/>
        </w:rPr>
        <w:t>65</w:t>
      </w:r>
      <w:r>
        <w:fldChar w:fldCharType="end"/>
      </w:r>
      <w:r>
        <w:t>:</w:t>
      </w:r>
    </w:p>
    <w:p w14:paraId="6E93B2FF" w14:textId="77777777" w:rsidR="00D7732F" w:rsidRDefault="00D7732F" w:rsidP="005032AA">
      <w:pPr>
        <w:pStyle w:val="ListParagraph"/>
      </w:pPr>
      <w:r>
        <w:t>Rifle Range Gully Dam – located in the low point of the gully, to the west of Township Field pit crest. The surface run-off that reports to this feature is pumped out to a discharge point located to the south of Rifle Range Gully Dam using a submersible electrical pump. From there, it flows south, reporting to the Melbourne Swamp Drain via a gravity drain. This allows the storage basin to remain virtually empty all the time and keeps water out of the mine void. This storage basin can hold about 43 MLs, in the instance of pump outage, along with a four-pipe concrete spillway that reports to the pit.</w:t>
      </w:r>
    </w:p>
    <w:p w14:paraId="3346E017" w14:textId="77777777" w:rsidR="00D7732F" w:rsidRDefault="00D7732F" w:rsidP="005032AA">
      <w:pPr>
        <w:pStyle w:val="ListParagraph"/>
      </w:pPr>
      <w:r>
        <w:t>ANCOLD Safety Rating - Low</w:t>
      </w:r>
    </w:p>
    <w:p w14:paraId="410FAB25" w14:textId="3A66283A" w:rsidR="00D7732F" w:rsidRDefault="00D7732F" w:rsidP="005032AA">
      <w:pPr>
        <w:pStyle w:val="ListParagraph"/>
      </w:pPr>
      <w:r>
        <w:t xml:space="preserve">Witts Gully Dam – located south-west of the Township Field. This dam forms part of the firefighting network for the mine. Water is pumped up to this dam storage to maintain a full head of water which then charges (pressurised) the fire service pipe ring main that runs around the perimeter of the mine. In addition, the dam has a catchment to the south, as shown in </w:t>
      </w:r>
      <w:r>
        <w:fldChar w:fldCharType="begin"/>
      </w:r>
      <w:r>
        <w:instrText xml:space="preserve"> REF _Ref197420638 \h </w:instrText>
      </w:r>
      <w:r w:rsidR="005032AA">
        <w:instrText xml:space="preserve"> \* MERGEFORMAT </w:instrText>
      </w:r>
      <w:r>
        <w:fldChar w:fldCharType="separate"/>
      </w:r>
      <w:r w:rsidR="00D35BC0">
        <w:t xml:space="preserve">Figure </w:t>
      </w:r>
      <w:r w:rsidR="00D35BC0">
        <w:rPr>
          <w:noProof/>
        </w:rPr>
        <w:t>8</w:t>
      </w:r>
      <w:r w:rsidR="00D35BC0">
        <w:rPr>
          <w:noProof/>
        </w:rPr>
        <w:noBreakHyphen/>
        <w:t>65</w:t>
      </w:r>
      <w:r>
        <w:fldChar w:fldCharType="end"/>
      </w:r>
      <w:r>
        <w:t xml:space="preserve">. An open channel spillway is located along the west of side of dam wall. Any overflows that flow via the spillway drain under the M1 Princes Freeway via a series of culverts and then report to the Melbourne Swamp Drain. </w:t>
      </w:r>
    </w:p>
    <w:p w14:paraId="11258DA6" w14:textId="77777777" w:rsidR="00D7732F" w:rsidRDefault="00D7732F" w:rsidP="005032AA">
      <w:pPr>
        <w:pStyle w:val="ListParagraph"/>
      </w:pPr>
      <w:r>
        <w:t>ANCOLD Safety Rating – High B</w:t>
      </w:r>
    </w:p>
    <w:p w14:paraId="68B7DFA9" w14:textId="77777777" w:rsidR="00D7732F" w:rsidRDefault="00D7732F" w:rsidP="005032AA">
      <w:pPr>
        <w:pStyle w:val="ListParagraph"/>
      </w:pPr>
      <w:r>
        <w:t>Existing diversion drains, including Melbourne Swamp, Morwell West, Remnant Morwell West, and Hancock Victorian Plantations diversion drains.</w:t>
      </w:r>
    </w:p>
    <w:p w14:paraId="710C45BC" w14:textId="77777777" w:rsidR="00D7732F" w:rsidRDefault="00D7732F" w:rsidP="005032AA">
      <w:pPr>
        <w:pStyle w:val="ListParagraph"/>
      </w:pPr>
      <w:r>
        <w:t>The existing railway line along the southern edge of YTF with culverts under the rail embankment transferring water towards the mine and into the Morwell River system.</w:t>
      </w:r>
    </w:p>
    <w:p w14:paraId="7EDC3A59" w14:textId="77777777" w:rsidR="00D7732F" w:rsidRDefault="00D7732F" w:rsidP="005032AA">
      <w:pPr>
        <w:pStyle w:val="ListParagraph"/>
      </w:pPr>
      <w:r>
        <w:t xml:space="preserve">Existing public roads, including M1 Princes Freeway, Marretts Road, De Campo Drive, Haunted Hills Road and Latrobe Road.  </w:t>
      </w:r>
    </w:p>
    <w:p w14:paraId="61B76EAD" w14:textId="77777777" w:rsidR="00D7732F" w:rsidRPr="004726C3" w:rsidRDefault="00D7732F" w:rsidP="005032AA">
      <w:r>
        <w:t>Storm events can lead to increased flows in these abovementioned features. With consideration to the uncertainties around variability of climate factors through the design intent period, the rehabilitation design for surface drainage has been developed. The runoff factors can be further exacerbated following bushfires, where sheet flows increase due to damaged vegetation cover in the catchments.</w:t>
      </w:r>
    </w:p>
    <w:p w14:paraId="70C9C835" w14:textId="2E5499F7" w:rsidR="001D54B3" w:rsidRDefault="009179C1" w:rsidP="001356B6">
      <w:pPr>
        <w:pStyle w:val="Heading4"/>
      </w:pPr>
      <w:r>
        <w:t>Critical Aspects for Closure</w:t>
      </w:r>
    </w:p>
    <w:p w14:paraId="74CA9058" w14:textId="77777777" w:rsidR="00D7732F" w:rsidRDefault="00D7732F" w:rsidP="00D7732F">
      <w:r>
        <w:t>The control of surface water is inherently linked to the geotechnical performance of the rehabilitation slopes via:</w:t>
      </w:r>
    </w:p>
    <w:p w14:paraId="1A1068CC" w14:textId="77777777" w:rsidR="00D7732F" w:rsidRDefault="00D7732F" w:rsidP="00ED69BB">
      <w:pPr>
        <w:pStyle w:val="BodyTextFirstIndent"/>
        <w:numPr>
          <w:ilvl w:val="0"/>
          <w:numId w:val="206"/>
        </w:numPr>
      </w:pPr>
      <w:r>
        <w:t>The need to control surface water and mitigate the risk of tension cracks being charged with water and triggering a block sliding slope deformation and/or failure, and</w:t>
      </w:r>
    </w:p>
    <w:p w14:paraId="02911216" w14:textId="77777777" w:rsidR="00D7732F" w:rsidRDefault="00D7732F" w:rsidP="00ED69BB">
      <w:pPr>
        <w:pStyle w:val="BodyTextFirstIndent"/>
        <w:numPr>
          <w:ilvl w:val="0"/>
          <w:numId w:val="206"/>
        </w:numPr>
      </w:pPr>
      <w:r>
        <w:t>The need to create the pit lake as part of measures to improve stability of the pit slopes.</w:t>
      </w:r>
    </w:p>
    <w:p w14:paraId="126F7D68" w14:textId="77777777" w:rsidR="00D7732F" w:rsidRDefault="00D7732F" w:rsidP="005032AA">
      <w:r w:rsidRPr="00B35917">
        <w:t>Down-batter drains, which link the peripheral catchments to the proposed pit lakes, are a crucial component of the concept to address the aforementioned aspects. Any long-term water control structures installed as part of future rehabilitation will need to be simple, deformable structures with high design capacity and integrity. The design intent is to achieve minimal maintenance where possible through passive management.</w:t>
      </w:r>
      <w:r w:rsidRPr="00F2757F">
        <w:t xml:space="preserve"> </w:t>
      </w:r>
    </w:p>
    <w:p w14:paraId="5A2AC717" w14:textId="77777777" w:rsidR="00D7732F" w:rsidRDefault="00D7732F" w:rsidP="005032AA">
      <w:r w:rsidRPr="008559A0">
        <w:t xml:space="preserve">To estimate design flows from the peripheral catchments over the closure period, the following critical </w:t>
      </w:r>
      <w:r>
        <w:t xml:space="preserve">hydrologic </w:t>
      </w:r>
      <w:r w:rsidRPr="008559A0">
        <w:t>aspects need to be understood:</w:t>
      </w:r>
    </w:p>
    <w:p w14:paraId="362492B3" w14:textId="77777777" w:rsidR="00D7732F" w:rsidRDefault="00D7732F" w:rsidP="00ED69BB">
      <w:pPr>
        <w:pStyle w:val="BodyTextFirstIndent"/>
        <w:numPr>
          <w:ilvl w:val="0"/>
          <w:numId w:val="206"/>
        </w:numPr>
      </w:pPr>
      <w:r>
        <w:t>The current climate hydrological response of Haunted Hills Formation catchments</w:t>
      </w:r>
    </w:p>
    <w:p w14:paraId="341CB299" w14:textId="77777777" w:rsidR="00D7732F" w:rsidRDefault="00D7732F" w:rsidP="00ED69BB">
      <w:pPr>
        <w:pStyle w:val="BodyTextFirstIndent"/>
        <w:numPr>
          <w:ilvl w:val="0"/>
          <w:numId w:val="206"/>
        </w:numPr>
      </w:pPr>
      <w:r>
        <w:t>The impacts of climate change on the rainfall-runoff response</w:t>
      </w:r>
    </w:p>
    <w:p w14:paraId="4BFC5BB1" w14:textId="77777777" w:rsidR="00D7732F" w:rsidRDefault="00D7732F" w:rsidP="00ED69BB">
      <w:pPr>
        <w:pStyle w:val="BodyTextFirstIndent"/>
        <w:numPr>
          <w:ilvl w:val="0"/>
          <w:numId w:val="206"/>
        </w:numPr>
      </w:pPr>
      <w:r>
        <w:t>The impacts of bush fire on the rainfall-runoff response, noting that climate change has the potential to increase the frequency of bush fires, and</w:t>
      </w:r>
    </w:p>
    <w:p w14:paraId="2B56736A" w14:textId="77777777" w:rsidR="00D7732F" w:rsidRDefault="00D7732F" w:rsidP="00ED69BB">
      <w:pPr>
        <w:pStyle w:val="BodyTextFirstIndent"/>
        <w:numPr>
          <w:ilvl w:val="0"/>
          <w:numId w:val="206"/>
        </w:numPr>
      </w:pPr>
      <w:r>
        <w:t xml:space="preserve">The impacts of forestry logging on the rainfall-runoff response for the domains that have forestry areas. </w:t>
      </w:r>
    </w:p>
    <w:p w14:paraId="2E966261" w14:textId="77777777" w:rsidR="00D7732F" w:rsidRDefault="00D7732F" w:rsidP="005032AA">
      <w:r w:rsidRPr="00090F71">
        <w:t>Estimating design flows for sub-catchments within each domain will help assess closure drain design options and the potential catchment area diverted into the pits. This diversion affects the water balance of the pit lakes, influencing pit filling time and final lake level maintenance.</w:t>
      </w:r>
    </w:p>
    <w:p w14:paraId="5DD9CEF2" w14:textId="00BD4D50" w:rsidR="009179C1" w:rsidRDefault="00E801DE" w:rsidP="001356B6">
      <w:pPr>
        <w:pStyle w:val="Heading4"/>
      </w:pPr>
      <w:r>
        <w:t>Design S</w:t>
      </w:r>
      <w:r w:rsidR="00BD062A">
        <w:t xml:space="preserve">teps to </w:t>
      </w:r>
      <w:r w:rsidR="00EF2A2A">
        <w:t>Peripheral Catchment</w:t>
      </w:r>
    </w:p>
    <w:p w14:paraId="3C5B62DD" w14:textId="77777777" w:rsidR="00D7732F" w:rsidRPr="008470CB" w:rsidRDefault="00D7732F" w:rsidP="00D7732F">
      <w:pPr>
        <w:keepNext/>
      </w:pPr>
      <w:r w:rsidRPr="008470CB">
        <w:t>The steps for the peripheral catchment drainage design for each domain are to:</w:t>
      </w:r>
    </w:p>
    <w:p w14:paraId="18EC7B20" w14:textId="77777777" w:rsidR="00D7732F" w:rsidRPr="008470CB" w:rsidRDefault="00D7732F" w:rsidP="00ED69BB">
      <w:pPr>
        <w:pStyle w:val="BodyTextFirstIndent"/>
        <w:numPr>
          <w:ilvl w:val="0"/>
          <w:numId w:val="207"/>
        </w:numPr>
      </w:pPr>
      <w:r w:rsidRPr="008470CB">
        <w:t>Establish conceptual options for drain type and siting based on the geotechnical slope stability analyses and the DAC</w:t>
      </w:r>
      <w:r>
        <w:t xml:space="preserve"> (Design Acceptance Criteria)</w:t>
      </w:r>
      <w:r w:rsidRPr="008470CB">
        <w:t xml:space="preserve">, including risk framework during different rehab periods. </w:t>
      </w:r>
    </w:p>
    <w:p w14:paraId="433C2F00" w14:textId="7C3D5BCD" w:rsidR="00D7732F" w:rsidRPr="008470CB" w:rsidRDefault="00D7732F" w:rsidP="00ED69BB">
      <w:pPr>
        <w:pStyle w:val="BodyTextFirstIndent"/>
        <w:numPr>
          <w:ilvl w:val="0"/>
          <w:numId w:val="207"/>
        </w:numPr>
      </w:pPr>
      <w:r w:rsidRPr="008470CB">
        <w:t>Establish the design hydrologic likelihood</w:t>
      </w:r>
      <w:r>
        <w:t xml:space="preserve"> for each </w:t>
      </w:r>
      <w:r w:rsidR="006C2254">
        <w:t>geotechnical</w:t>
      </w:r>
      <w:r>
        <w:t xml:space="preserve"> domain, based on the qualitative risk for drain design</w:t>
      </w:r>
      <w:r w:rsidRPr="008470CB">
        <w:t xml:space="preserve">. The </w:t>
      </w:r>
      <w:r>
        <w:t xml:space="preserve">hydrologic likelihood, and the equivalent AEP (Annual Exceedance Probability), should be established with consideration of </w:t>
      </w:r>
      <w:r w:rsidRPr="008470CB">
        <w:t>climate change, bushfire and logging considerations</w:t>
      </w:r>
      <w:r>
        <w:t>.</w:t>
      </w:r>
    </w:p>
    <w:p w14:paraId="76E3EB90" w14:textId="2B0BEDA7" w:rsidR="00D7732F" w:rsidRPr="008470CB" w:rsidRDefault="00D7732F" w:rsidP="00ED69BB">
      <w:pPr>
        <w:pStyle w:val="BodyTextFirstIndent"/>
        <w:numPr>
          <w:ilvl w:val="0"/>
          <w:numId w:val="207"/>
        </w:numPr>
      </w:pPr>
      <w:r w:rsidRPr="008470CB">
        <w:t xml:space="preserve">An iterative review process to confirm </w:t>
      </w:r>
      <w:r>
        <w:t xml:space="preserve">alignment with </w:t>
      </w:r>
      <w:r w:rsidRPr="008470CB">
        <w:t>the rehabilitation strategy.</w:t>
      </w:r>
    </w:p>
    <w:p w14:paraId="20D0E7FA" w14:textId="77777777" w:rsidR="00D7732F" w:rsidRPr="008470CB" w:rsidRDefault="00D7732F" w:rsidP="00ED69BB">
      <w:pPr>
        <w:pStyle w:val="BodyTextFirstIndent"/>
        <w:numPr>
          <w:ilvl w:val="0"/>
          <w:numId w:val="207"/>
        </w:numPr>
      </w:pPr>
      <w:r w:rsidRPr="008470CB">
        <w:t xml:space="preserve">Calculate the design flow for the </w:t>
      </w:r>
      <w:r>
        <w:t>design</w:t>
      </w:r>
      <w:r w:rsidRPr="008470CB">
        <w:t xml:space="preserve">. </w:t>
      </w:r>
    </w:p>
    <w:p w14:paraId="0960349F" w14:textId="4717878D" w:rsidR="00D7732F" w:rsidRPr="008470CB" w:rsidRDefault="00D7732F" w:rsidP="00ED69BB">
      <w:pPr>
        <w:pStyle w:val="BodyTextFirstIndent"/>
        <w:numPr>
          <w:ilvl w:val="0"/>
          <w:numId w:val="207"/>
        </w:numPr>
      </w:pPr>
      <w:r w:rsidRPr="008470CB">
        <w:t xml:space="preserve">Estimate drain sizes. The calculation methods are discussed in </w:t>
      </w:r>
      <w:r>
        <w:t>PSM 2025</w:t>
      </w:r>
      <w:r w:rsidR="00DC0F7F">
        <w:t>b</w:t>
      </w:r>
      <w:r w:rsidRPr="008470CB">
        <w:t>.</w:t>
      </w:r>
    </w:p>
    <w:p w14:paraId="10AB47D9" w14:textId="551144F7" w:rsidR="00D7732F" w:rsidRPr="006E2717" w:rsidRDefault="00D7732F" w:rsidP="00ED69BB">
      <w:pPr>
        <w:pStyle w:val="BodyTextFirstIndent"/>
        <w:numPr>
          <w:ilvl w:val="0"/>
          <w:numId w:val="207"/>
        </w:numPr>
      </w:pPr>
      <w:r w:rsidRPr="008470CB">
        <w:t xml:space="preserve">Optimise drain design across the </w:t>
      </w:r>
      <w:r>
        <w:t xml:space="preserve">rehab </w:t>
      </w:r>
      <w:r w:rsidRPr="008470CB">
        <w:t>landform.</w:t>
      </w:r>
    </w:p>
    <w:p w14:paraId="52668710" w14:textId="7F7247CE" w:rsidR="007366CC" w:rsidRDefault="00517956" w:rsidP="001356B6">
      <w:pPr>
        <w:pStyle w:val="Heading4"/>
      </w:pPr>
      <w:r>
        <w:t xml:space="preserve">Design Hydrologic </w:t>
      </w:r>
      <w:r w:rsidR="007366CC">
        <w:t>Likelihood vs AE</w:t>
      </w:r>
      <w:r w:rsidR="00CE1338">
        <w:t>P</w:t>
      </w:r>
    </w:p>
    <w:p w14:paraId="1794BB42" w14:textId="1D8ABD38" w:rsidR="00D7732F" w:rsidRDefault="00D7732F" w:rsidP="005032AA">
      <w:r w:rsidRPr="0007171A">
        <w:t>The Annual Exceedance Probability (AEP) describes the likelihood of an event occurring in any given year. Combined with the structure's intended operational period, or 'design intent period,' it helps assess the likelihood of a larger event occurring during this time. This likelihood, along with the consequences of failure, is used to evaluate the overall risk for a structure designed to a specific AEP.</w:t>
      </w:r>
    </w:p>
    <w:p w14:paraId="3FE09D3B" w14:textId="77777777" w:rsidR="00D7732F" w:rsidRDefault="00D7732F" w:rsidP="00D7732F">
      <w:r>
        <w:t>The hydrologic likelihood can be calculated using the following formula where the conditions in the catchment are constant:</w:t>
      </w:r>
    </w:p>
    <w:p w14:paraId="26FCBA80" w14:textId="77777777" w:rsidR="00D7732F" w:rsidRPr="004F09CD" w:rsidRDefault="00D7732F" w:rsidP="00D7732F">
      <w:pPr>
        <w:rPr>
          <w:vertAlign w:val="superscript"/>
        </w:rPr>
      </w:pPr>
      <w:r>
        <w:t>P</w:t>
      </w:r>
      <w:r>
        <w:rPr>
          <w:vertAlign w:val="subscript"/>
        </w:rPr>
        <w:t>f</w:t>
      </w:r>
      <w:r>
        <w:t xml:space="preserve"> [%] = Hydrologic Likelihood = 100 x (1 – (1 – </w:t>
      </w:r>
      <w:r w:rsidRPr="004F09CD">
        <w:rPr>
          <w:i/>
          <w:iCs/>
        </w:rPr>
        <w:t>AEP</w:t>
      </w:r>
      <w:r>
        <w:t>)</w:t>
      </w:r>
      <w:r w:rsidRPr="00FD3CD1">
        <w:rPr>
          <w:i/>
          <w:iCs/>
          <w:vertAlign w:val="superscript"/>
        </w:rPr>
        <w:t xml:space="preserve"> </w:t>
      </w:r>
      <w:r w:rsidRPr="004F09CD">
        <w:rPr>
          <w:i/>
          <w:iCs/>
          <w:vertAlign w:val="superscript"/>
        </w:rPr>
        <w:t>L</w:t>
      </w:r>
      <w:r>
        <w:t>)</w:t>
      </w:r>
    </w:p>
    <w:p w14:paraId="488B80B7" w14:textId="24158B8F" w:rsidR="00D7732F" w:rsidRDefault="00D7732F" w:rsidP="00D7732F">
      <w:r>
        <w:t xml:space="preserve">Where </w:t>
      </w:r>
      <w:r w:rsidRPr="004F09CD">
        <w:rPr>
          <w:i/>
          <w:iCs/>
        </w:rPr>
        <w:t>AEP</w:t>
      </w:r>
      <w:r>
        <w:t xml:space="preserve"> is the Annual Exceedance </w:t>
      </w:r>
      <w:r w:rsidR="00DC0F7F">
        <w:t>P</w:t>
      </w:r>
      <w:r>
        <w:t xml:space="preserve">robability as a fraction, and </w:t>
      </w:r>
      <w:r w:rsidRPr="004F09CD">
        <w:rPr>
          <w:i/>
          <w:iCs/>
        </w:rPr>
        <w:t>L</w:t>
      </w:r>
      <w:r>
        <w:t xml:space="preserve"> is the design intent period in years. Based on this, the hydrologic likelihoods for a range of design AEPs and design intent periods are presented in </w:t>
      </w:r>
      <w:r w:rsidR="006C2254">
        <w:fldChar w:fldCharType="begin"/>
      </w:r>
      <w:r w:rsidR="006C2254">
        <w:instrText xml:space="preserve"> REF _Ref198279064 \h </w:instrText>
      </w:r>
      <w:r w:rsidR="006C2254">
        <w:fldChar w:fldCharType="separate"/>
      </w:r>
      <w:r w:rsidR="00D35BC0">
        <w:t xml:space="preserve">Table </w:t>
      </w:r>
      <w:r w:rsidR="00D35BC0">
        <w:rPr>
          <w:noProof/>
        </w:rPr>
        <w:t>8</w:t>
      </w:r>
      <w:r w:rsidR="00D35BC0">
        <w:noBreakHyphen/>
      </w:r>
      <w:r w:rsidR="00D35BC0">
        <w:rPr>
          <w:noProof/>
        </w:rPr>
        <w:t>9</w:t>
      </w:r>
      <w:r w:rsidR="006C2254">
        <w:fldChar w:fldCharType="end"/>
      </w:r>
      <w:r>
        <w:t xml:space="preserve"> below:</w:t>
      </w:r>
    </w:p>
    <w:p w14:paraId="6E39D351" w14:textId="203B2B98" w:rsidR="006C2254" w:rsidRDefault="00D7732F" w:rsidP="006C2254">
      <w:pPr>
        <w:pStyle w:val="Caption"/>
        <w:keepNext/>
      </w:pPr>
      <w:bookmarkStart w:id="461" w:name="_Ref198279064"/>
      <w:bookmarkStart w:id="462" w:name="_Toc210126982"/>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9</w:t>
      </w:r>
      <w:r w:rsidR="00971AAD">
        <w:fldChar w:fldCharType="end"/>
      </w:r>
      <w:bookmarkEnd w:id="461"/>
      <w:r w:rsidR="006C2254" w:rsidRPr="006C2254">
        <w:t xml:space="preserve"> </w:t>
      </w:r>
      <w:r w:rsidR="006C2254">
        <w:t xml:space="preserve">Hydrologic likelihood (%) </w:t>
      </w:r>
      <w:r w:rsidR="006C2254">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6C2254">
        <w:fldChar w:fldCharType="separate"/>
      </w:r>
      <w:r w:rsidR="006C2254">
        <w:rPr>
          <w:noProof/>
        </w:rPr>
        <w:t>(PSM 2025b)</w:t>
      </w:r>
      <w:bookmarkEnd w:id="462"/>
      <w:r w:rsidR="006C2254">
        <w:fldChar w:fldCharType="end"/>
      </w:r>
    </w:p>
    <w:tbl>
      <w:tblPr>
        <w:tblStyle w:val="PSMTable"/>
        <w:tblW w:w="5000" w:type="pct"/>
        <w:tblLook w:val="0420" w:firstRow="1" w:lastRow="0" w:firstColumn="0" w:lastColumn="0" w:noHBand="0" w:noVBand="1"/>
      </w:tblPr>
      <w:tblGrid>
        <w:gridCol w:w="2090"/>
        <w:gridCol w:w="1733"/>
        <w:gridCol w:w="1735"/>
        <w:gridCol w:w="1735"/>
        <w:gridCol w:w="1735"/>
        <w:gridCol w:w="1735"/>
      </w:tblGrid>
      <w:tr w:rsidR="00D7732F" w14:paraId="48E69887" w14:textId="77777777" w:rsidTr="00C611E2">
        <w:trPr>
          <w:cnfStyle w:val="100000000000" w:firstRow="1" w:lastRow="0" w:firstColumn="0" w:lastColumn="0" w:oddVBand="0" w:evenVBand="0" w:oddHBand="0" w:evenHBand="0" w:firstRowFirstColumn="0" w:firstRowLastColumn="0" w:lastRowFirstColumn="0" w:lastRowLastColumn="0"/>
        </w:trPr>
        <w:tc>
          <w:tcPr>
            <w:tcW w:w="2090" w:type="dxa"/>
            <w:vMerge w:val="restart"/>
            <w:tcBorders>
              <w:right w:val="single" w:sz="4" w:space="0" w:color="auto"/>
            </w:tcBorders>
            <w:shd w:val="clear" w:color="auto" w:fill="8BC600"/>
          </w:tcPr>
          <w:p w14:paraId="643A7F93" w14:textId="77777777" w:rsidR="00D7732F" w:rsidRPr="00981537" w:rsidRDefault="00D7732F">
            <w:pPr>
              <w:pStyle w:val="TableHeading"/>
              <w:rPr>
                <w:rFonts w:ascii="Verdana" w:hAnsi="Verdana"/>
                <w:sz w:val="18"/>
                <w:szCs w:val="18"/>
              </w:rPr>
            </w:pPr>
            <w:r w:rsidRPr="00981537">
              <w:rPr>
                <w:rFonts w:ascii="Verdana" w:hAnsi="Verdana"/>
                <w:sz w:val="18"/>
                <w:szCs w:val="18"/>
              </w:rPr>
              <w:t>AEP</w:t>
            </w:r>
          </w:p>
        </w:tc>
        <w:tc>
          <w:tcPr>
            <w:tcW w:w="8673" w:type="dxa"/>
            <w:gridSpan w:val="5"/>
            <w:tcBorders>
              <w:left w:val="single" w:sz="4" w:space="0" w:color="auto"/>
              <w:bottom w:val="single" w:sz="4" w:space="0" w:color="FFFFFF" w:themeColor="background1"/>
              <w:right w:val="single" w:sz="4" w:space="0" w:color="FFFFFF" w:themeColor="background1"/>
            </w:tcBorders>
            <w:shd w:val="clear" w:color="auto" w:fill="8BC600"/>
          </w:tcPr>
          <w:p w14:paraId="333D11F4" w14:textId="77777777" w:rsidR="00D7732F" w:rsidRPr="00981537" w:rsidRDefault="00D7732F">
            <w:pPr>
              <w:pStyle w:val="TableHeading"/>
              <w:rPr>
                <w:rFonts w:ascii="Verdana" w:hAnsi="Verdana"/>
                <w:b w:val="0"/>
                <w:sz w:val="18"/>
                <w:szCs w:val="18"/>
              </w:rPr>
            </w:pPr>
            <w:r w:rsidRPr="00981537">
              <w:rPr>
                <w:rFonts w:ascii="Verdana" w:hAnsi="Verdana"/>
                <w:sz w:val="18"/>
                <w:szCs w:val="18"/>
              </w:rPr>
              <w:t>Design Intent Period (Yrs)</w:t>
            </w:r>
          </w:p>
        </w:tc>
      </w:tr>
      <w:tr w:rsidR="00D7732F" w14:paraId="08F5046C" w14:textId="77777777" w:rsidTr="00C611E2">
        <w:tc>
          <w:tcPr>
            <w:tcW w:w="2090" w:type="dxa"/>
            <w:vMerge/>
            <w:tcBorders>
              <w:right w:val="single" w:sz="4" w:space="0" w:color="auto"/>
            </w:tcBorders>
            <w:shd w:val="clear" w:color="auto" w:fill="8BC600"/>
          </w:tcPr>
          <w:p w14:paraId="5176598B" w14:textId="77777777" w:rsidR="00D7732F" w:rsidRPr="00981537" w:rsidRDefault="00D7732F">
            <w:pPr>
              <w:pStyle w:val="TableText"/>
              <w:rPr>
                <w:rFonts w:ascii="Verdana" w:hAnsi="Verdana"/>
                <w:sz w:val="18"/>
              </w:rPr>
            </w:pPr>
          </w:p>
        </w:tc>
        <w:tc>
          <w:tcPr>
            <w:tcW w:w="1733" w:type="dxa"/>
            <w:tcBorders>
              <w:top w:val="single" w:sz="4" w:space="0" w:color="auto"/>
              <w:left w:val="single" w:sz="4" w:space="0" w:color="auto"/>
              <w:right w:val="single" w:sz="4" w:space="0" w:color="auto"/>
            </w:tcBorders>
            <w:shd w:val="clear" w:color="auto" w:fill="8BC600"/>
          </w:tcPr>
          <w:p w14:paraId="445615EB" w14:textId="77777777" w:rsidR="00D7732F" w:rsidRPr="00981537" w:rsidRDefault="00D7732F">
            <w:pPr>
              <w:pStyle w:val="TableHeading"/>
              <w:rPr>
                <w:rFonts w:ascii="Verdana" w:hAnsi="Verdana"/>
                <w:sz w:val="18"/>
                <w:szCs w:val="18"/>
              </w:rPr>
            </w:pPr>
            <w:r w:rsidRPr="00981537">
              <w:rPr>
                <w:rFonts w:ascii="Verdana" w:hAnsi="Verdana"/>
                <w:sz w:val="18"/>
                <w:szCs w:val="18"/>
              </w:rPr>
              <w:t>20</w:t>
            </w:r>
          </w:p>
        </w:tc>
        <w:tc>
          <w:tcPr>
            <w:tcW w:w="1735" w:type="dxa"/>
            <w:tcBorders>
              <w:top w:val="single" w:sz="4" w:space="0" w:color="auto"/>
              <w:left w:val="single" w:sz="4" w:space="0" w:color="auto"/>
              <w:right w:val="single" w:sz="4" w:space="0" w:color="auto"/>
            </w:tcBorders>
            <w:shd w:val="clear" w:color="auto" w:fill="8BC600"/>
          </w:tcPr>
          <w:p w14:paraId="3593ABD8" w14:textId="77777777" w:rsidR="00D7732F" w:rsidRPr="00981537" w:rsidRDefault="00D7732F">
            <w:pPr>
              <w:pStyle w:val="TableHeading"/>
              <w:rPr>
                <w:rFonts w:ascii="Verdana" w:hAnsi="Verdana"/>
                <w:sz w:val="18"/>
                <w:szCs w:val="18"/>
              </w:rPr>
            </w:pPr>
            <w:r w:rsidRPr="00981537">
              <w:rPr>
                <w:rFonts w:ascii="Verdana" w:hAnsi="Verdana"/>
                <w:sz w:val="18"/>
                <w:szCs w:val="18"/>
              </w:rPr>
              <w:t>30</w:t>
            </w:r>
          </w:p>
        </w:tc>
        <w:tc>
          <w:tcPr>
            <w:tcW w:w="1735" w:type="dxa"/>
            <w:tcBorders>
              <w:top w:val="single" w:sz="4" w:space="0" w:color="auto"/>
              <w:left w:val="single" w:sz="4" w:space="0" w:color="auto"/>
              <w:right w:val="single" w:sz="4" w:space="0" w:color="auto"/>
            </w:tcBorders>
            <w:shd w:val="clear" w:color="auto" w:fill="8BC600"/>
          </w:tcPr>
          <w:p w14:paraId="7D343E47" w14:textId="77777777" w:rsidR="00D7732F" w:rsidRPr="00981537" w:rsidRDefault="00D7732F">
            <w:pPr>
              <w:pStyle w:val="TableHeading"/>
              <w:rPr>
                <w:rFonts w:ascii="Verdana" w:hAnsi="Verdana"/>
                <w:sz w:val="18"/>
                <w:szCs w:val="18"/>
              </w:rPr>
            </w:pPr>
            <w:r w:rsidRPr="00981537">
              <w:rPr>
                <w:rFonts w:ascii="Verdana" w:hAnsi="Verdana"/>
                <w:sz w:val="18"/>
                <w:szCs w:val="18"/>
              </w:rPr>
              <w:t>50</w:t>
            </w:r>
          </w:p>
        </w:tc>
        <w:tc>
          <w:tcPr>
            <w:tcW w:w="1735" w:type="dxa"/>
            <w:tcBorders>
              <w:top w:val="single" w:sz="4" w:space="0" w:color="auto"/>
              <w:left w:val="single" w:sz="4" w:space="0" w:color="auto"/>
              <w:right w:val="single" w:sz="4" w:space="0" w:color="auto"/>
            </w:tcBorders>
            <w:shd w:val="clear" w:color="auto" w:fill="8BC600"/>
          </w:tcPr>
          <w:p w14:paraId="58462E91" w14:textId="77777777" w:rsidR="00D7732F" w:rsidRPr="00981537" w:rsidRDefault="00D7732F">
            <w:pPr>
              <w:pStyle w:val="TableHeading"/>
              <w:rPr>
                <w:rFonts w:ascii="Verdana" w:hAnsi="Verdana"/>
                <w:sz w:val="18"/>
                <w:szCs w:val="18"/>
              </w:rPr>
            </w:pPr>
            <w:r w:rsidRPr="00981537">
              <w:rPr>
                <w:rFonts w:ascii="Verdana" w:hAnsi="Verdana"/>
                <w:sz w:val="18"/>
                <w:szCs w:val="18"/>
              </w:rPr>
              <w:t>75</w:t>
            </w:r>
          </w:p>
        </w:tc>
        <w:tc>
          <w:tcPr>
            <w:tcW w:w="1735" w:type="dxa"/>
            <w:tcBorders>
              <w:top w:val="single" w:sz="4" w:space="0" w:color="auto"/>
              <w:left w:val="single" w:sz="4" w:space="0" w:color="auto"/>
              <w:right w:val="single" w:sz="4" w:space="0" w:color="FFFFFF" w:themeColor="background1"/>
            </w:tcBorders>
            <w:shd w:val="clear" w:color="auto" w:fill="8BC600"/>
          </w:tcPr>
          <w:p w14:paraId="1775456C" w14:textId="77777777" w:rsidR="00D7732F" w:rsidRPr="00981537" w:rsidRDefault="00D7732F">
            <w:pPr>
              <w:pStyle w:val="TableHeading"/>
              <w:rPr>
                <w:rFonts w:ascii="Verdana" w:hAnsi="Verdana"/>
                <w:sz w:val="18"/>
                <w:szCs w:val="18"/>
              </w:rPr>
            </w:pPr>
            <w:r w:rsidRPr="00981537">
              <w:rPr>
                <w:rFonts w:ascii="Verdana" w:hAnsi="Verdana"/>
                <w:sz w:val="18"/>
                <w:szCs w:val="18"/>
              </w:rPr>
              <w:t>100</w:t>
            </w:r>
          </w:p>
        </w:tc>
      </w:tr>
      <w:tr w:rsidR="00D7732F" w14:paraId="10E4F731" w14:textId="77777777">
        <w:tc>
          <w:tcPr>
            <w:tcW w:w="2090" w:type="dxa"/>
          </w:tcPr>
          <w:p w14:paraId="3AB761F3" w14:textId="77777777" w:rsidR="00D7732F" w:rsidRPr="00981537" w:rsidRDefault="00D7732F">
            <w:pPr>
              <w:pStyle w:val="TableText"/>
              <w:rPr>
                <w:rFonts w:ascii="Verdana" w:hAnsi="Verdana"/>
                <w:sz w:val="18"/>
              </w:rPr>
            </w:pPr>
            <w:bookmarkStart w:id="463" w:name="_Hlk194606125"/>
            <w:r w:rsidRPr="00981537">
              <w:rPr>
                <w:rFonts w:ascii="Verdana" w:hAnsi="Verdana"/>
                <w:sz w:val="18"/>
              </w:rPr>
              <w:t>1 in 10</w:t>
            </w:r>
          </w:p>
        </w:tc>
        <w:tc>
          <w:tcPr>
            <w:tcW w:w="1733" w:type="dxa"/>
            <w:shd w:val="clear" w:color="auto" w:fill="FF7C80"/>
          </w:tcPr>
          <w:p w14:paraId="28358264" w14:textId="77777777" w:rsidR="00D7732F" w:rsidRPr="00981537" w:rsidRDefault="00D7732F">
            <w:pPr>
              <w:pStyle w:val="TableText"/>
              <w:jc w:val="center"/>
              <w:rPr>
                <w:rFonts w:ascii="Verdana" w:hAnsi="Verdana"/>
                <w:sz w:val="18"/>
              </w:rPr>
            </w:pPr>
            <w:r w:rsidRPr="00981537">
              <w:rPr>
                <w:rFonts w:ascii="Verdana" w:hAnsi="Verdana"/>
                <w:sz w:val="18"/>
              </w:rPr>
              <w:t>87.8</w:t>
            </w:r>
          </w:p>
        </w:tc>
        <w:tc>
          <w:tcPr>
            <w:tcW w:w="1735" w:type="dxa"/>
            <w:shd w:val="clear" w:color="auto" w:fill="FF7C80"/>
          </w:tcPr>
          <w:p w14:paraId="27D80B60" w14:textId="77777777" w:rsidR="00D7732F" w:rsidRPr="00981537" w:rsidRDefault="00D7732F">
            <w:pPr>
              <w:pStyle w:val="TableText"/>
              <w:jc w:val="center"/>
              <w:rPr>
                <w:rFonts w:ascii="Verdana" w:hAnsi="Verdana"/>
                <w:sz w:val="18"/>
              </w:rPr>
            </w:pPr>
            <w:r w:rsidRPr="00981537">
              <w:rPr>
                <w:rFonts w:ascii="Verdana" w:hAnsi="Verdana"/>
                <w:sz w:val="18"/>
              </w:rPr>
              <w:t>95.8</w:t>
            </w:r>
          </w:p>
        </w:tc>
        <w:tc>
          <w:tcPr>
            <w:tcW w:w="1735" w:type="dxa"/>
            <w:shd w:val="clear" w:color="auto" w:fill="FF7C80"/>
          </w:tcPr>
          <w:p w14:paraId="26391B92" w14:textId="77777777" w:rsidR="00D7732F" w:rsidRPr="00981537" w:rsidRDefault="00D7732F">
            <w:pPr>
              <w:pStyle w:val="TableText"/>
              <w:jc w:val="center"/>
              <w:rPr>
                <w:rFonts w:ascii="Verdana" w:hAnsi="Verdana"/>
                <w:sz w:val="18"/>
              </w:rPr>
            </w:pPr>
            <w:r w:rsidRPr="00981537">
              <w:rPr>
                <w:rFonts w:ascii="Verdana" w:hAnsi="Verdana"/>
                <w:sz w:val="18"/>
              </w:rPr>
              <w:t>99.5</w:t>
            </w:r>
          </w:p>
        </w:tc>
        <w:tc>
          <w:tcPr>
            <w:tcW w:w="1735" w:type="dxa"/>
            <w:shd w:val="clear" w:color="auto" w:fill="FF7C80"/>
          </w:tcPr>
          <w:p w14:paraId="77E384A1" w14:textId="77777777" w:rsidR="00D7732F" w:rsidRPr="00981537" w:rsidRDefault="00D7732F">
            <w:pPr>
              <w:pStyle w:val="TableText"/>
              <w:jc w:val="center"/>
              <w:rPr>
                <w:rFonts w:ascii="Verdana" w:hAnsi="Verdana"/>
                <w:sz w:val="18"/>
              </w:rPr>
            </w:pPr>
            <w:r w:rsidRPr="00981537">
              <w:rPr>
                <w:rFonts w:ascii="Verdana" w:hAnsi="Verdana"/>
                <w:sz w:val="18"/>
              </w:rPr>
              <w:t>&gt;99.9</w:t>
            </w:r>
          </w:p>
        </w:tc>
        <w:tc>
          <w:tcPr>
            <w:tcW w:w="1735" w:type="dxa"/>
            <w:shd w:val="clear" w:color="auto" w:fill="FF7C80"/>
          </w:tcPr>
          <w:p w14:paraId="6E641776" w14:textId="77777777" w:rsidR="00D7732F" w:rsidRPr="00981537" w:rsidRDefault="00D7732F">
            <w:pPr>
              <w:pStyle w:val="TableText"/>
              <w:jc w:val="center"/>
              <w:rPr>
                <w:rFonts w:ascii="Verdana" w:hAnsi="Verdana"/>
                <w:sz w:val="18"/>
              </w:rPr>
            </w:pPr>
            <w:r w:rsidRPr="00981537">
              <w:rPr>
                <w:rFonts w:ascii="Verdana" w:hAnsi="Verdana"/>
                <w:sz w:val="18"/>
              </w:rPr>
              <w:t>&gt;99.9</w:t>
            </w:r>
          </w:p>
        </w:tc>
      </w:tr>
      <w:tr w:rsidR="00D7732F" w14:paraId="1A337CBE" w14:textId="77777777">
        <w:tc>
          <w:tcPr>
            <w:tcW w:w="2090" w:type="dxa"/>
          </w:tcPr>
          <w:p w14:paraId="3AEBC6E0" w14:textId="77777777" w:rsidR="00D7732F" w:rsidRPr="00981537" w:rsidRDefault="00D7732F">
            <w:pPr>
              <w:pStyle w:val="TableText"/>
              <w:rPr>
                <w:rFonts w:ascii="Verdana" w:hAnsi="Verdana"/>
                <w:sz w:val="18"/>
              </w:rPr>
            </w:pPr>
            <w:r w:rsidRPr="00981537">
              <w:rPr>
                <w:rFonts w:ascii="Verdana" w:hAnsi="Verdana"/>
                <w:sz w:val="18"/>
              </w:rPr>
              <w:t>1 in 50</w:t>
            </w:r>
          </w:p>
        </w:tc>
        <w:tc>
          <w:tcPr>
            <w:tcW w:w="1733" w:type="dxa"/>
            <w:shd w:val="clear" w:color="auto" w:fill="FBCCC1"/>
          </w:tcPr>
          <w:p w14:paraId="0239626F" w14:textId="77777777" w:rsidR="00D7732F" w:rsidRPr="00981537" w:rsidRDefault="00D7732F">
            <w:pPr>
              <w:pStyle w:val="TableText"/>
              <w:jc w:val="center"/>
              <w:rPr>
                <w:rFonts w:ascii="Verdana" w:hAnsi="Verdana"/>
                <w:sz w:val="18"/>
              </w:rPr>
            </w:pPr>
            <w:r w:rsidRPr="00981537">
              <w:rPr>
                <w:rFonts w:ascii="Verdana" w:hAnsi="Verdana"/>
                <w:sz w:val="18"/>
              </w:rPr>
              <w:t>33.2</w:t>
            </w:r>
          </w:p>
        </w:tc>
        <w:tc>
          <w:tcPr>
            <w:tcW w:w="1735" w:type="dxa"/>
            <w:shd w:val="clear" w:color="auto" w:fill="FBCCC1"/>
          </w:tcPr>
          <w:p w14:paraId="6E81F4BE" w14:textId="77777777" w:rsidR="00D7732F" w:rsidRPr="00981537" w:rsidRDefault="00D7732F">
            <w:pPr>
              <w:pStyle w:val="TableText"/>
              <w:jc w:val="center"/>
              <w:rPr>
                <w:rFonts w:ascii="Verdana" w:hAnsi="Verdana"/>
                <w:sz w:val="18"/>
              </w:rPr>
            </w:pPr>
            <w:r w:rsidRPr="00981537">
              <w:rPr>
                <w:rFonts w:ascii="Verdana" w:hAnsi="Verdana"/>
                <w:sz w:val="18"/>
              </w:rPr>
              <w:t>45.5</w:t>
            </w:r>
          </w:p>
        </w:tc>
        <w:tc>
          <w:tcPr>
            <w:tcW w:w="1735" w:type="dxa"/>
            <w:shd w:val="clear" w:color="auto" w:fill="FF7C80"/>
          </w:tcPr>
          <w:p w14:paraId="0A97149D" w14:textId="77777777" w:rsidR="00D7732F" w:rsidRPr="00981537" w:rsidRDefault="00D7732F">
            <w:pPr>
              <w:pStyle w:val="TableText"/>
              <w:jc w:val="center"/>
              <w:rPr>
                <w:rFonts w:ascii="Verdana" w:hAnsi="Verdana"/>
                <w:sz w:val="18"/>
              </w:rPr>
            </w:pPr>
            <w:r w:rsidRPr="00981537">
              <w:rPr>
                <w:rFonts w:ascii="Verdana" w:hAnsi="Verdana"/>
                <w:sz w:val="18"/>
              </w:rPr>
              <w:t>63.6</w:t>
            </w:r>
          </w:p>
        </w:tc>
        <w:tc>
          <w:tcPr>
            <w:tcW w:w="1735" w:type="dxa"/>
            <w:shd w:val="clear" w:color="auto" w:fill="FF7C80"/>
          </w:tcPr>
          <w:p w14:paraId="60FE91B1" w14:textId="77777777" w:rsidR="00D7732F" w:rsidRPr="00981537" w:rsidRDefault="00D7732F">
            <w:pPr>
              <w:pStyle w:val="TableText"/>
              <w:jc w:val="center"/>
              <w:rPr>
                <w:rFonts w:ascii="Verdana" w:hAnsi="Verdana"/>
                <w:sz w:val="18"/>
              </w:rPr>
            </w:pPr>
            <w:r w:rsidRPr="00981537">
              <w:rPr>
                <w:rFonts w:ascii="Verdana" w:hAnsi="Verdana"/>
                <w:sz w:val="18"/>
              </w:rPr>
              <w:t>78.0</w:t>
            </w:r>
          </w:p>
        </w:tc>
        <w:tc>
          <w:tcPr>
            <w:tcW w:w="1735" w:type="dxa"/>
            <w:shd w:val="clear" w:color="auto" w:fill="FF7C80"/>
          </w:tcPr>
          <w:p w14:paraId="21281828" w14:textId="77777777" w:rsidR="00D7732F" w:rsidRPr="00981537" w:rsidRDefault="00D7732F">
            <w:pPr>
              <w:pStyle w:val="TableText"/>
              <w:jc w:val="center"/>
              <w:rPr>
                <w:rFonts w:ascii="Verdana" w:hAnsi="Verdana"/>
                <w:sz w:val="18"/>
              </w:rPr>
            </w:pPr>
            <w:r w:rsidRPr="00981537">
              <w:rPr>
                <w:rFonts w:ascii="Verdana" w:hAnsi="Verdana"/>
                <w:sz w:val="18"/>
              </w:rPr>
              <w:t>86.7</w:t>
            </w:r>
          </w:p>
        </w:tc>
      </w:tr>
      <w:bookmarkEnd w:id="463"/>
      <w:tr w:rsidR="00D7732F" w14:paraId="7E2D5C58" w14:textId="77777777">
        <w:tc>
          <w:tcPr>
            <w:tcW w:w="2090" w:type="dxa"/>
          </w:tcPr>
          <w:p w14:paraId="44454011" w14:textId="77777777" w:rsidR="00D7732F" w:rsidRPr="00981537" w:rsidRDefault="00D7732F">
            <w:pPr>
              <w:pStyle w:val="TableText"/>
              <w:rPr>
                <w:rFonts w:ascii="Verdana" w:hAnsi="Verdana"/>
                <w:sz w:val="18"/>
              </w:rPr>
            </w:pPr>
            <w:r w:rsidRPr="00981537">
              <w:rPr>
                <w:rFonts w:ascii="Verdana" w:hAnsi="Verdana"/>
                <w:sz w:val="18"/>
              </w:rPr>
              <w:t>1 in 100</w:t>
            </w:r>
          </w:p>
        </w:tc>
        <w:tc>
          <w:tcPr>
            <w:tcW w:w="1733" w:type="dxa"/>
            <w:shd w:val="clear" w:color="auto" w:fill="FFFF99"/>
          </w:tcPr>
          <w:p w14:paraId="2FB7AB1C" w14:textId="77777777" w:rsidR="00D7732F" w:rsidRPr="00981537" w:rsidRDefault="00D7732F">
            <w:pPr>
              <w:pStyle w:val="TableText"/>
              <w:jc w:val="center"/>
              <w:rPr>
                <w:rFonts w:ascii="Verdana" w:hAnsi="Verdana"/>
                <w:sz w:val="18"/>
              </w:rPr>
            </w:pPr>
            <w:r w:rsidRPr="00981537">
              <w:rPr>
                <w:rFonts w:ascii="Verdana" w:hAnsi="Verdana"/>
                <w:sz w:val="18"/>
              </w:rPr>
              <w:t>18.2</w:t>
            </w:r>
          </w:p>
        </w:tc>
        <w:tc>
          <w:tcPr>
            <w:tcW w:w="1735" w:type="dxa"/>
            <w:shd w:val="clear" w:color="auto" w:fill="FBCCC1"/>
          </w:tcPr>
          <w:p w14:paraId="342C3055" w14:textId="77777777" w:rsidR="00D7732F" w:rsidRPr="00981537" w:rsidRDefault="00D7732F">
            <w:pPr>
              <w:pStyle w:val="TableText"/>
              <w:jc w:val="center"/>
              <w:rPr>
                <w:rFonts w:ascii="Verdana" w:hAnsi="Verdana"/>
                <w:sz w:val="18"/>
              </w:rPr>
            </w:pPr>
            <w:r w:rsidRPr="00981537">
              <w:rPr>
                <w:rFonts w:ascii="Verdana" w:hAnsi="Verdana"/>
                <w:sz w:val="18"/>
              </w:rPr>
              <w:t>26.0</w:t>
            </w:r>
          </w:p>
        </w:tc>
        <w:tc>
          <w:tcPr>
            <w:tcW w:w="1735" w:type="dxa"/>
            <w:shd w:val="clear" w:color="auto" w:fill="FBCCC1"/>
          </w:tcPr>
          <w:p w14:paraId="1E46FA95" w14:textId="77777777" w:rsidR="00D7732F" w:rsidRPr="00981537" w:rsidRDefault="00D7732F">
            <w:pPr>
              <w:pStyle w:val="TableText"/>
              <w:jc w:val="center"/>
              <w:rPr>
                <w:rFonts w:ascii="Verdana" w:hAnsi="Verdana"/>
                <w:sz w:val="18"/>
              </w:rPr>
            </w:pPr>
            <w:r w:rsidRPr="00981537">
              <w:rPr>
                <w:rFonts w:ascii="Verdana" w:hAnsi="Verdana"/>
                <w:sz w:val="18"/>
              </w:rPr>
              <w:t>39.5</w:t>
            </w:r>
          </w:p>
        </w:tc>
        <w:tc>
          <w:tcPr>
            <w:tcW w:w="1735" w:type="dxa"/>
            <w:shd w:val="clear" w:color="auto" w:fill="FF7C80"/>
          </w:tcPr>
          <w:p w14:paraId="2407E778" w14:textId="77777777" w:rsidR="00D7732F" w:rsidRPr="00981537" w:rsidRDefault="00D7732F">
            <w:pPr>
              <w:pStyle w:val="TableText"/>
              <w:jc w:val="center"/>
              <w:rPr>
                <w:rFonts w:ascii="Verdana" w:hAnsi="Verdana"/>
                <w:sz w:val="18"/>
              </w:rPr>
            </w:pPr>
            <w:r w:rsidRPr="00981537">
              <w:rPr>
                <w:rFonts w:ascii="Verdana" w:hAnsi="Verdana"/>
                <w:sz w:val="18"/>
              </w:rPr>
              <w:t>52.9</w:t>
            </w:r>
          </w:p>
        </w:tc>
        <w:tc>
          <w:tcPr>
            <w:tcW w:w="1735" w:type="dxa"/>
            <w:shd w:val="clear" w:color="auto" w:fill="FF7C80"/>
          </w:tcPr>
          <w:p w14:paraId="5E47A90E" w14:textId="77777777" w:rsidR="00D7732F" w:rsidRPr="00981537" w:rsidRDefault="00D7732F">
            <w:pPr>
              <w:pStyle w:val="TableText"/>
              <w:jc w:val="center"/>
              <w:rPr>
                <w:rFonts w:ascii="Verdana" w:hAnsi="Verdana"/>
                <w:sz w:val="18"/>
              </w:rPr>
            </w:pPr>
            <w:r w:rsidRPr="00981537">
              <w:rPr>
                <w:rFonts w:ascii="Verdana" w:hAnsi="Verdana"/>
                <w:sz w:val="18"/>
              </w:rPr>
              <w:t>63.4</w:t>
            </w:r>
          </w:p>
        </w:tc>
      </w:tr>
      <w:tr w:rsidR="00D7732F" w14:paraId="324DBB39" w14:textId="77777777">
        <w:tc>
          <w:tcPr>
            <w:tcW w:w="2090" w:type="dxa"/>
          </w:tcPr>
          <w:p w14:paraId="2D3C8924" w14:textId="77777777" w:rsidR="00D7732F" w:rsidRPr="00981537" w:rsidRDefault="00D7732F">
            <w:pPr>
              <w:pStyle w:val="TableText"/>
              <w:rPr>
                <w:rFonts w:ascii="Verdana" w:hAnsi="Verdana"/>
                <w:sz w:val="18"/>
              </w:rPr>
            </w:pPr>
            <w:r w:rsidRPr="00981537">
              <w:rPr>
                <w:rFonts w:ascii="Verdana" w:hAnsi="Verdana"/>
                <w:sz w:val="18"/>
              </w:rPr>
              <w:t>1 in 200</w:t>
            </w:r>
          </w:p>
        </w:tc>
        <w:tc>
          <w:tcPr>
            <w:tcW w:w="1733" w:type="dxa"/>
            <w:shd w:val="clear" w:color="auto" w:fill="CCCCFF"/>
          </w:tcPr>
          <w:p w14:paraId="0665F695" w14:textId="77777777" w:rsidR="00D7732F" w:rsidRPr="00981537" w:rsidRDefault="00D7732F">
            <w:pPr>
              <w:pStyle w:val="TableText"/>
              <w:jc w:val="center"/>
              <w:rPr>
                <w:rFonts w:ascii="Verdana" w:hAnsi="Verdana"/>
                <w:sz w:val="18"/>
              </w:rPr>
            </w:pPr>
            <w:r w:rsidRPr="00981537">
              <w:rPr>
                <w:rFonts w:ascii="Verdana" w:hAnsi="Verdana"/>
                <w:sz w:val="18"/>
              </w:rPr>
              <w:t>9.5</w:t>
            </w:r>
          </w:p>
        </w:tc>
        <w:tc>
          <w:tcPr>
            <w:tcW w:w="1735" w:type="dxa"/>
            <w:shd w:val="clear" w:color="auto" w:fill="FFFF99"/>
          </w:tcPr>
          <w:p w14:paraId="10B17711" w14:textId="77777777" w:rsidR="00D7732F" w:rsidRPr="00981537" w:rsidRDefault="00D7732F">
            <w:pPr>
              <w:pStyle w:val="TableText"/>
              <w:jc w:val="center"/>
              <w:rPr>
                <w:rFonts w:ascii="Verdana" w:hAnsi="Verdana"/>
                <w:sz w:val="18"/>
              </w:rPr>
            </w:pPr>
            <w:r w:rsidRPr="00981537">
              <w:rPr>
                <w:rFonts w:ascii="Verdana" w:hAnsi="Verdana"/>
                <w:sz w:val="18"/>
              </w:rPr>
              <w:t>14.0</w:t>
            </w:r>
          </w:p>
        </w:tc>
        <w:tc>
          <w:tcPr>
            <w:tcW w:w="1735" w:type="dxa"/>
            <w:shd w:val="clear" w:color="auto" w:fill="FBCCC1"/>
          </w:tcPr>
          <w:p w14:paraId="03317EDA" w14:textId="77777777" w:rsidR="00D7732F" w:rsidRPr="00981537" w:rsidRDefault="00D7732F">
            <w:pPr>
              <w:pStyle w:val="TableText"/>
              <w:jc w:val="center"/>
              <w:rPr>
                <w:rFonts w:ascii="Verdana" w:hAnsi="Verdana"/>
                <w:sz w:val="18"/>
              </w:rPr>
            </w:pPr>
            <w:r w:rsidRPr="00981537">
              <w:rPr>
                <w:rFonts w:ascii="Verdana" w:hAnsi="Verdana"/>
                <w:sz w:val="18"/>
              </w:rPr>
              <w:t>22.2</w:t>
            </w:r>
          </w:p>
        </w:tc>
        <w:tc>
          <w:tcPr>
            <w:tcW w:w="1735" w:type="dxa"/>
            <w:shd w:val="clear" w:color="auto" w:fill="FBCCC1"/>
          </w:tcPr>
          <w:p w14:paraId="1CDC231A" w14:textId="77777777" w:rsidR="00D7732F" w:rsidRPr="00981537" w:rsidRDefault="00D7732F">
            <w:pPr>
              <w:pStyle w:val="TableText"/>
              <w:jc w:val="center"/>
              <w:rPr>
                <w:rFonts w:ascii="Verdana" w:hAnsi="Verdana"/>
                <w:sz w:val="18"/>
              </w:rPr>
            </w:pPr>
            <w:r w:rsidRPr="00981537">
              <w:rPr>
                <w:rFonts w:ascii="Verdana" w:hAnsi="Verdana"/>
                <w:sz w:val="18"/>
              </w:rPr>
              <w:t>31.3</w:t>
            </w:r>
          </w:p>
        </w:tc>
        <w:tc>
          <w:tcPr>
            <w:tcW w:w="1735" w:type="dxa"/>
            <w:shd w:val="clear" w:color="auto" w:fill="FBCCC1"/>
          </w:tcPr>
          <w:p w14:paraId="443B4EE0" w14:textId="77777777" w:rsidR="00D7732F" w:rsidRPr="00981537" w:rsidRDefault="00D7732F">
            <w:pPr>
              <w:pStyle w:val="TableText"/>
              <w:jc w:val="center"/>
              <w:rPr>
                <w:rFonts w:ascii="Verdana" w:hAnsi="Verdana"/>
                <w:sz w:val="18"/>
              </w:rPr>
            </w:pPr>
            <w:r w:rsidRPr="00981537">
              <w:rPr>
                <w:rFonts w:ascii="Verdana" w:hAnsi="Verdana"/>
                <w:sz w:val="18"/>
              </w:rPr>
              <w:t>39.4</w:t>
            </w:r>
          </w:p>
        </w:tc>
      </w:tr>
      <w:tr w:rsidR="00D7732F" w14:paraId="5D4116B5" w14:textId="77777777">
        <w:tc>
          <w:tcPr>
            <w:tcW w:w="2090" w:type="dxa"/>
          </w:tcPr>
          <w:p w14:paraId="6B1436FF" w14:textId="77777777" w:rsidR="00D7732F" w:rsidRPr="00981537" w:rsidRDefault="00D7732F">
            <w:pPr>
              <w:pStyle w:val="TableText"/>
              <w:rPr>
                <w:rFonts w:ascii="Verdana" w:hAnsi="Verdana"/>
                <w:sz w:val="18"/>
              </w:rPr>
            </w:pPr>
            <w:r w:rsidRPr="00981537">
              <w:rPr>
                <w:rFonts w:ascii="Verdana" w:hAnsi="Verdana"/>
                <w:sz w:val="18"/>
              </w:rPr>
              <w:t>1 in 500</w:t>
            </w:r>
          </w:p>
        </w:tc>
        <w:tc>
          <w:tcPr>
            <w:tcW w:w="1733" w:type="dxa"/>
            <w:shd w:val="clear" w:color="auto" w:fill="CCCCFF"/>
          </w:tcPr>
          <w:p w14:paraId="018EC4CF" w14:textId="77777777" w:rsidR="00D7732F" w:rsidRPr="00981537" w:rsidRDefault="00D7732F">
            <w:pPr>
              <w:pStyle w:val="TableText"/>
              <w:jc w:val="center"/>
              <w:rPr>
                <w:rFonts w:ascii="Verdana" w:hAnsi="Verdana"/>
                <w:sz w:val="18"/>
              </w:rPr>
            </w:pPr>
            <w:r w:rsidRPr="00981537">
              <w:rPr>
                <w:rFonts w:ascii="Verdana" w:hAnsi="Verdana"/>
                <w:sz w:val="18"/>
              </w:rPr>
              <w:t>3.9</w:t>
            </w:r>
          </w:p>
        </w:tc>
        <w:tc>
          <w:tcPr>
            <w:tcW w:w="1735" w:type="dxa"/>
            <w:shd w:val="clear" w:color="auto" w:fill="CCCCFF"/>
          </w:tcPr>
          <w:p w14:paraId="5D20E987" w14:textId="77777777" w:rsidR="00D7732F" w:rsidRPr="00981537" w:rsidRDefault="00D7732F">
            <w:pPr>
              <w:pStyle w:val="TableText"/>
              <w:jc w:val="center"/>
              <w:rPr>
                <w:rFonts w:ascii="Verdana" w:hAnsi="Verdana"/>
                <w:sz w:val="18"/>
              </w:rPr>
            </w:pPr>
            <w:r w:rsidRPr="00981537">
              <w:rPr>
                <w:rFonts w:ascii="Verdana" w:hAnsi="Verdana"/>
                <w:sz w:val="18"/>
              </w:rPr>
              <w:t>5.8</w:t>
            </w:r>
          </w:p>
        </w:tc>
        <w:tc>
          <w:tcPr>
            <w:tcW w:w="1735" w:type="dxa"/>
            <w:shd w:val="clear" w:color="auto" w:fill="CCCCFF"/>
          </w:tcPr>
          <w:p w14:paraId="52ABBFF4" w14:textId="77777777" w:rsidR="00D7732F" w:rsidRPr="00981537" w:rsidRDefault="00D7732F">
            <w:pPr>
              <w:pStyle w:val="TableText"/>
              <w:jc w:val="center"/>
              <w:rPr>
                <w:rFonts w:ascii="Verdana" w:hAnsi="Verdana"/>
                <w:sz w:val="18"/>
              </w:rPr>
            </w:pPr>
            <w:r w:rsidRPr="00981537">
              <w:rPr>
                <w:rFonts w:ascii="Verdana" w:hAnsi="Verdana"/>
                <w:sz w:val="18"/>
              </w:rPr>
              <w:t>9.5</w:t>
            </w:r>
          </w:p>
        </w:tc>
        <w:tc>
          <w:tcPr>
            <w:tcW w:w="1735" w:type="dxa"/>
            <w:shd w:val="clear" w:color="auto" w:fill="FFFF99"/>
          </w:tcPr>
          <w:p w14:paraId="21EFC5C4" w14:textId="77777777" w:rsidR="00D7732F" w:rsidRPr="00981537" w:rsidRDefault="00D7732F">
            <w:pPr>
              <w:pStyle w:val="TableText"/>
              <w:jc w:val="center"/>
              <w:rPr>
                <w:rFonts w:ascii="Verdana" w:hAnsi="Verdana"/>
                <w:sz w:val="18"/>
              </w:rPr>
            </w:pPr>
            <w:r w:rsidRPr="00981537">
              <w:rPr>
                <w:rFonts w:ascii="Verdana" w:hAnsi="Verdana"/>
                <w:sz w:val="18"/>
              </w:rPr>
              <w:t>13.9</w:t>
            </w:r>
          </w:p>
        </w:tc>
        <w:tc>
          <w:tcPr>
            <w:tcW w:w="1735" w:type="dxa"/>
            <w:shd w:val="clear" w:color="auto" w:fill="FFFF99"/>
          </w:tcPr>
          <w:p w14:paraId="0682A6AE" w14:textId="77777777" w:rsidR="00D7732F" w:rsidRPr="00981537" w:rsidRDefault="00D7732F">
            <w:pPr>
              <w:pStyle w:val="TableText"/>
              <w:jc w:val="center"/>
              <w:rPr>
                <w:rFonts w:ascii="Verdana" w:hAnsi="Verdana"/>
                <w:sz w:val="18"/>
              </w:rPr>
            </w:pPr>
            <w:r w:rsidRPr="00981537">
              <w:rPr>
                <w:rFonts w:ascii="Verdana" w:hAnsi="Verdana"/>
                <w:sz w:val="18"/>
              </w:rPr>
              <w:t>18.1</w:t>
            </w:r>
          </w:p>
        </w:tc>
      </w:tr>
      <w:tr w:rsidR="00D7732F" w14:paraId="08506CC5" w14:textId="77777777">
        <w:tc>
          <w:tcPr>
            <w:tcW w:w="2090" w:type="dxa"/>
          </w:tcPr>
          <w:p w14:paraId="2511121F" w14:textId="77777777" w:rsidR="00D7732F" w:rsidRPr="00981537" w:rsidRDefault="00D7732F">
            <w:pPr>
              <w:pStyle w:val="TableText"/>
              <w:rPr>
                <w:rFonts w:ascii="Verdana" w:hAnsi="Verdana"/>
                <w:sz w:val="18"/>
              </w:rPr>
            </w:pPr>
            <w:r w:rsidRPr="00981537">
              <w:rPr>
                <w:rFonts w:ascii="Verdana" w:hAnsi="Verdana"/>
                <w:sz w:val="18"/>
              </w:rPr>
              <w:t>1 in 1,000</w:t>
            </w:r>
          </w:p>
        </w:tc>
        <w:tc>
          <w:tcPr>
            <w:tcW w:w="1733" w:type="dxa"/>
            <w:shd w:val="clear" w:color="auto" w:fill="CCCCFF"/>
          </w:tcPr>
          <w:p w14:paraId="1AF0E61D" w14:textId="77777777" w:rsidR="00D7732F" w:rsidRPr="00981537" w:rsidRDefault="00D7732F">
            <w:pPr>
              <w:pStyle w:val="TableText"/>
              <w:jc w:val="center"/>
              <w:rPr>
                <w:rFonts w:ascii="Verdana" w:hAnsi="Verdana"/>
                <w:sz w:val="18"/>
              </w:rPr>
            </w:pPr>
            <w:r w:rsidRPr="00981537">
              <w:rPr>
                <w:rFonts w:ascii="Verdana" w:hAnsi="Verdana"/>
                <w:sz w:val="18"/>
              </w:rPr>
              <w:t>2.0</w:t>
            </w:r>
          </w:p>
        </w:tc>
        <w:tc>
          <w:tcPr>
            <w:tcW w:w="1735" w:type="dxa"/>
            <w:shd w:val="clear" w:color="auto" w:fill="CCCCFF"/>
          </w:tcPr>
          <w:p w14:paraId="26B89884" w14:textId="77777777" w:rsidR="00D7732F" w:rsidRPr="00981537" w:rsidRDefault="00D7732F">
            <w:pPr>
              <w:pStyle w:val="TableText"/>
              <w:jc w:val="center"/>
              <w:rPr>
                <w:rFonts w:ascii="Verdana" w:hAnsi="Verdana"/>
                <w:sz w:val="18"/>
              </w:rPr>
            </w:pPr>
            <w:r w:rsidRPr="00981537">
              <w:rPr>
                <w:rFonts w:ascii="Verdana" w:hAnsi="Verdana"/>
                <w:sz w:val="18"/>
              </w:rPr>
              <w:t>3.0</w:t>
            </w:r>
          </w:p>
        </w:tc>
        <w:tc>
          <w:tcPr>
            <w:tcW w:w="1735" w:type="dxa"/>
            <w:shd w:val="clear" w:color="auto" w:fill="CCCCFF"/>
          </w:tcPr>
          <w:p w14:paraId="12BFB95A" w14:textId="77777777" w:rsidR="00D7732F" w:rsidRPr="00981537" w:rsidRDefault="00D7732F">
            <w:pPr>
              <w:pStyle w:val="TableText"/>
              <w:jc w:val="center"/>
              <w:rPr>
                <w:rFonts w:ascii="Verdana" w:hAnsi="Verdana"/>
                <w:sz w:val="18"/>
              </w:rPr>
            </w:pPr>
            <w:r w:rsidRPr="00981537">
              <w:rPr>
                <w:rFonts w:ascii="Verdana" w:hAnsi="Verdana"/>
                <w:sz w:val="18"/>
              </w:rPr>
              <w:t>4.9</w:t>
            </w:r>
          </w:p>
        </w:tc>
        <w:tc>
          <w:tcPr>
            <w:tcW w:w="1735" w:type="dxa"/>
            <w:shd w:val="clear" w:color="auto" w:fill="CCCCFF"/>
          </w:tcPr>
          <w:p w14:paraId="60366A6A" w14:textId="77777777" w:rsidR="00D7732F" w:rsidRPr="00981537" w:rsidRDefault="00D7732F">
            <w:pPr>
              <w:pStyle w:val="TableText"/>
              <w:jc w:val="center"/>
              <w:rPr>
                <w:rFonts w:ascii="Verdana" w:hAnsi="Verdana"/>
                <w:sz w:val="18"/>
              </w:rPr>
            </w:pPr>
            <w:r w:rsidRPr="00981537">
              <w:rPr>
                <w:rFonts w:ascii="Verdana" w:hAnsi="Verdana"/>
                <w:sz w:val="18"/>
              </w:rPr>
              <w:t>7.2</w:t>
            </w:r>
          </w:p>
        </w:tc>
        <w:tc>
          <w:tcPr>
            <w:tcW w:w="1735" w:type="dxa"/>
            <w:shd w:val="clear" w:color="auto" w:fill="CCCCFF"/>
          </w:tcPr>
          <w:p w14:paraId="229D519B" w14:textId="77777777" w:rsidR="00D7732F" w:rsidRPr="00981537" w:rsidRDefault="00D7732F">
            <w:pPr>
              <w:pStyle w:val="TableText"/>
              <w:jc w:val="center"/>
              <w:rPr>
                <w:rFonts w:ascii="Verdana" w:hAnsi="Verdana"/>
                <w:sz w:val="18"/>
              </w:rPr>
            </w:pPr>
            <w:r w:rsidRPr="00981537">
              <w:rPr>
                <w:rFonts w:ascii="Verdana" w:hAnsi="Verdana"/>
                <w:sz w:val="18"/>
              </w:rPr>
              <w:t>9.5</w:t>
            </w:r>
          </w:p>
        </w:tc>
      </w:tr>
      <w:tr w:rsidR="00D7732F" w14:paraId="48BDC470" w14:textId="77777777">
        <w:tc>
          <w:tcPr>
            <w:tcW w:w="2090" w:type="dxa"/>
          </w:tcPr>
          <w:p w14:paraId="106983A8" w14:textId="77777777" w:rsidR="00D7732F" w:rsidRPr="00981537" w:rsidRDefault="00D7732F">
            <w:pPr>
              <w:pStyle w:val="TableText"/>
              <w:rPr>
                <w:rFonts w:ascii="Verdana" w:hAnsi="Verdana"/>
                <w:sz w:val="18"/>
              </w:rPr>
            </w:pPr>
            <w:r w:rsidRPr="00981537">
              <w:rPr>
                <w:rFonts w:ascii="Verdana" w:hAnsi="Verdana"/>
                <w:sz w:val="18"/>
              </w:rPr>
              <w:t>1 in 2,000</w:t>
            </w:r>
          </w:p>
        </w:tc>
        <w:tc>
          <w:tcPr>
            <w:tcW w:w="1733" w:type="dxa"/>
            <w:shd w:val="clear" w:color="auto" w:fill="CCCCFF"/>
          </w:tcPr>
          <w:p w14:paraId="3AEC7F73" w14:textId="77777777" w:rsidR="00D7732F" w:rsidRPr="00981537" w:rsidRDefault="00D7732F">
            <w:pPr>
              <w:pStyle w:val="TableText"/>
              <w:jc w:val="center"/>
              <w:rPr>
                <w:rFonts w:ascii="Verdana" w:hAnsi="Verdana"/>
                <w:sz w:val="18"/>
              </w:rPr>
            </w:pPr>
            <w:r w:rsidRPr="00981537">
              <w:rPr>
                <w:rFonts w:ascii="Verdana" w:hAnsi="Verdana"/>
                <w:sz w:val="18"/>
              </w:rPr>
              <w:t>1.0</w:t>
            </w:r>
          </w:p>
        </w:tc>
        <w:tc>
          <w:tcPr>
            <w:tcW w:w="1735" w:type="dxa"/>
            <w:shd w:val="clear" w:color="auto" w:fill="CCCCFF"/>
          </w:tcPr>
          <w:p w14:paraId="1DE23A31" w14:textId="77777777" w:rsidR="00D7732F" w:rsidRPr="00981537" w:rsidRDefault="00D7732F">
            <w:pPr>
              <w:pStyle w:val="TableText"/>
              <w:jc w:val="center"/>
              <w:rPr>
                <w:rFonts w:ascii="Verdana" w:hAnsi="Verdana"/>
                <w:sz w:val="18"/>
              </w:rPr>
            </w:pPr>
            <w:r w:rsidRPr="00981537">
              <w:rPr>
                <w:rFonts w:ascii="Verdana" w:hAnsi="Verdana"/>
                <w:sz w:val="18"/>
              </w:rPr>
              <w:t>1.5</w:t>
            </w:r>
          </w:p>
        </w:tc>
        <w:tc>
          <w:tcPr>
            <w:tcW w:w="1735" w:type="dxa"/>
            <w:shd w:val="clear" w:color="auto" w:fill="CCCCFF"/>
          </w:tcPr>
          <w:p w14:paraId="0ADF345C" w14:textId="77777777" w:rsidR="00D7732F" w:rsidRPr="00981537" w:rsidRDefault="00D7732F">
            <w:pPr>
              <w:pStyle w:val="TableText"/>
              <w:jc w:val="center"/>
              <w:rPr>
                <w:rFonts w:ascii="Verdana" w:hAnsi="Verdana"/>
                <w:sz w:val="18"/>
              </w:rPr>
            </w:pPr>
            <w:r w:rsidRPr="00981537">
              <w:rPr>
                <w:rFonts w:ascii="Verdana" w:hAnsi="Verdana"/>
                <w:sz w:val="18"/>
              </w:rPr>
              <w:t>2.5</w:t>
            </w:r>
          </w:p>
        </w:tc>
        <w:tc>
          <w:tcPr>
            <w:tcW w:w="1735" w:type="dxa"/>
            <w:shd w:val="clear" w:color="auto" w:fill="CCCCFF"/>
          </w:tcPr>
          <w:p w14:paraId="2FE856A2" w14:textId="77777777" w:rsidR="00D7732F" w:rsidRPr="00981537" w:rsidRDefault="00D7732F">
            <w:pPr>
              <w:pStyle w:val="TableText"/>
              <w:jc w:val="center"/>
              <w:rPr>
                <w:rFonts w:ascii="Verdana" w:hAnsi="Verdana"/>
                <w:sz w:val="18"/>
              </w:rPr>
            </w:pPr>
            <w:r w:rsidRPr="00981537">
              <w:rPr>
                <w:rFonts w:ascii="Verdana" w:hAnsi="Verdana"/>
                <w:sz w:val="18"/>
              </w:rPr>
              <w:t>3.7</w:t>
            </w:r>
          </w:p>
        </w:tc>
        <w:tc>
          <w:tcPr>
            <w:tcW w:w="1735" w:type="dxa"/>
            <w:shd w:val="clear" w:color="auto" w:fill="CCCCFF"/>
          </w:tcPr>
          <w:p w14:paraId="7F505AF1" w14:textId="77777777" w:rsidR="00D7732F" w:rsidRPr="00981537" w:rsidRDefault="00D7732F">
            <w:pPr>
              <w:pStyle w:val="TableText"/>
              <w:jc w:val="center"/>
              <w:rPr>
                <w:rFonts w:ascii="Verdana" w:hAnsi="Verdana"/>
                <w:sz w:val="18"/>
              </w:rPr>
            </w:pPr>
            <w:r w:rsidRPr="00981537">
              <w:rPr>
                <w:rFonts w:ascii="Verdana" w:hAnsi="Verdana"/>
                <w:sz w:val="18"/>
              </w:rPr>
              <w:t>4.9</w:t>
            </w:r>
          </w:p>
        </w:tc>
      </w:tr>
      <w:tr w:rsidR="00D7732F" w14:paraId="67DFC7D9" w14:textId="77777777">
        <w:tc>
          <w:tcPr>
            <w:tcW w:w="2090" w:type="dxa"/>
          </w:tcPr>
          <w:p w14:paraId="3325E450" w14:textId="77777777" w:rsidR="00D7732F" w:rsidRPr="00981537" w:rsidRDefault="00D7732F">
            <w:pPr>
              <w:pStyle w:val="TableText"/>
              <w:rPr>
                <w:rFonts w:ascii="Verdana" w:hAnsi="Verdana"/>
                <w:sz w:val="18"/>
              </w:rPr>
            </w:pPr>
            <w:r w:rsidRPr="00981537">
              <w:rPr>
                <w:rFonts w:ascii="Verdana" w:hAnsi="Verdana"/>
                <w:sz w:val="18"/>
              </w:rPr>
              <w:t>1 in 5,000</w:t>
            </w:r>
          </w:p>
        </w:tc>
        <w:tc>
          <w:tcPr>
            <w:tcW w:w="1733" w:type="dxa"/>
            <w:shd w:val="clear" w:color="auto" w:fill="99FF99"/>
          </w:tcPr>
          <w:p w14:paraId="4FB4B2EB" w14:textId="77777777" w:rsidR="00D7732F" w:rsidRPr="00981537" w:rsidRDefault="00D7732F">
            <w:pPr>
              <w:pStyle w:val="TableText"/>
              <w:jc w:val="center"/>
              <w:rPr>
                <w:rFonts w:ascii="Verdana" w:hAnsi="Verdana"/>
                <w:sz w:val="18"/>
              </w:rPr>
            </w:pPr>
            <w:r w:rsidRPr="00981537">
              <w:rPr>
                <w:rFonts w:ascii="Verdana" w:hAnsi="Verdana"/>
                <w:sz w:val="18"/>
              </w:rPr>
              <w:t>0.4</w:t>
            </w:r>
          </w:p>
        </w:tc>
        <w:tc>
          <w:tcPr>
            <w:tcW w:w="1735" w:type="dxa"/>
            <w:shd w:val="clear" w:color="auto" w:fill="99FF99"/>
          </w:tcPr>
          <w:p w14:paraId="6240C3C0" w14:textId="77777777" w:rsidR="00D7732F" w:rsidRPr="00981537" w:rsidRDefault="00D7732F">
            <w:pPr>
              <w:pStyle w:val="TableText"/>
              <w:jc w:val="center"/>
              <w:rPr>
                <w:rFonts w:ascii="Verdana" w:hAnsi="Verdana"/>
                <w:sz w:val="18"/>
              </w:rPr>
            </w:pPr>
            <w:r w:rsidRPr="00981537">
              <w:rPr>
                <w:rFonts w:ascii="Verdana" w:hAnsi="Verdana"/>
                <w:sz w:val="18"/>
              </w:rPr>
              <w:t>0.6</w:t>
            </w:r>
          </w:p>
        </w:tc>
        <w:tc>
          <w:tcPr>
            <w:tcW w:w="1735" w:type="dxa"/>
            <w:shd w:val="clear" w:color="auto" w:fill="99FF99"/>
          </w:tcPr>
          <w:p w14:paraId="69A2898B" w14:textId="77777777" w:rsidR="00D7732F" w:rsidRPr="00981537" w:rsidRDefault="00D7732F">
            <w:pPr>
              <w:pStyle w:val="TableText"/>
              <w:jc w:val="center"/>
              <w:rPr>
                <w:rFonts w:ascii="Verdana" w:hAnsi="Verdana"/>
                <w:sz w:val="18"/>
              </w:rPr>
            </w:pPr>
            <w:r w:rsidRPr="00981537">
              <w:rPr>
                <w:rFonts w:ascii="Verdana" w:hAnsi="Verdana"/>
                <w:sz w:val="18"/>
              </w:rPr>
              <w:t>1.0</w:t>
            </w:r>
          </w:p>
        </w:tc>
        <w:tc>
          <w:tcPr>
            <w:tcW w:w="1735" w:type="dxa"/>
            <w:shd w:val="clear" w:color="auto" w:fill="CCCCFF"/>
          </w:tcPr>
          <w:p w14:paraId="1B838FCF" w14:textId="77777777" w:rsidR="00D7732F" w:rsidRPr="00981537" w:rsidRDefault="00D7732F">
            <w:pPr>
              <w:pStyle w:val="TableText"/>
              <w:jc w:val="center"/>
              <w:rPr>
                <w:rFonts w:ascii="Verdana" w:hAnsi="Verdana"/>
                <w:sz w:val="18"/>
              </w:rPr>
            </w:pPr>
            <w:r w:rsidRPr="00981537">
              <w:rPr>
                <w:rFonts w:ascii="Verdana" w:hAnsi="Verdana"/>
                <w:sz w:val="18"/>
              </w:rPr>
              <w:t>1.5</w:t>
            </w:r>
          </w:p>
        </w:tc>
        <w:tc>
          <w:tcPr>
            <w:tcW w:w="1735" w:type="dxa"/>
            <w:shd w:val="clear" w:color="auto" w:fill="CCCCFF"/>
          </w:tcPr>
          <w:p w14:paraId="2130CAC6" w14:textId="77777777" w:rsidR="00D7732F" w:rsidRPr="00981537" w:rsidRDefault="00D7732F">
            <w:pPr>
              <w:pStyle w:val="TableText"/>
              <w:jc w:val="center"/>
              <w:rPr>
                <w:rFonts w:ascii="Verdana" w:hAnsi="Verdana"/>
                <w:sz w:val="18"/>
              </w:rPr>
            </w:pPr>
            <w:r w:rsidRPr="00981537">
              <w:rPr>
                <w:rFonts w:ascii="Verdana" w:hAnsi="Verdana"/>
                <w:sz w:val="18"/>
              </w:rPr>
              <w:t>2.0</w:t>
            </w:r>
          </w:p>
        </w:tc>
      </w:tr>
      <w:tr w:rsidR="00D7732F" w14:paraId="05D6DABC" w14:textId="77777777">
        <w:tc>
          <w:tcPr>
            <w:tcW w:w="2090" w:type="dxa"/>
          </w:tcPr>
          <w:p w14:paraId="0F02B956" w14:textId="77777777" w:rsidR="00D7732F" w:rsidRPr="00981537" w:rsidRDefault="00D7732F">
            <w:pPr>
              <w:pStyle w:val="TableText"/>
              <w:rPr>
                <w:rFonts w:ascii="Verdana" w:hAnsi="Verdana"/>
                <w:sz w:val="18"/>
              </w:rPr>
            </w:pPr>
            <w:r w:rsidRPr="00981537">
              <w:rPr>
                <w:rFonts w:ascii="Verdana" w:hAnsi="Verdana"/>
                <w:sz w:val="18"/>
              </w:rPr>
              <w:t>1 in 7,500</w:t>
            </w:r>
          </w:p>
        </w:tc>
        <w:tc>
          <w:tcPr>
            <w:tcW w:w="1733" w:type="dxa"/>
            <w:shd w:val="clear" w:color="auto" w:fill="99FF99"/>
          </w:tcPr>
          <w:p w14:paraId="768CC220" w14:textId="77777777" w:rsidR="00D7732F" w:rsidRPr="00981537" w:rsidRDefault="00D7732F">
            <w:pPr>
              <w:pStyle w:val="TableText"/>
              <w:jc w:val="center"/>
              <w:rPr>
                <w:rFonts w:ascii="Verdana" w:hAnsi="Verdana"/>
                <w:sz w:val="18"/>
              </w:rPr>
            </w:pPr>
            <w:r w:rsidRPr="00981537">
              <w:rPr>
                <w:rFonts w:ascii="Verdana" w:hAnsi="Verdana"/>
                <w:sz w:val="18"/>
              </w:rPr>
              <w:t>0.3</w:t>
            </w:r>
          </w:p>
        </w:tc>
        <w:tc>
          <w:tcPr>
            <w:tcW w:w="1735" w:type="dxa"/>
            <w:shd w:val="clear" w:color="auto" w:fill="99FF99"/>
          </w:tcPr>
          <w:p w14:paraId="11003413" w14:textId="77777777" w:rsidR="00D7732F" w:rsidRPr="00981537" w:rsidRDefault="00D7732F">
            <w:pPr>
              <w:pStyle w:val="TableText"/>
              <w:jc w:val="center"/>
              <w:rPr>
                <w:rFonts w:ascii="Verdana" w:hAnsi="Verdana"/>
                <w:sz w:val="18"/>
              </w:rPr>
            </w:pPr>
            <w:r w:rsidRPr="00981537">
              <w:rPr>
                <w:rFonts w:ascii="Verdana" w:hAnsi="Verdana"/>
                <w:sz w:val="18"/>
              </w:rPr>
              <w:t>0.4</w:t>
            </w:r>
          </w:p>
        </w:tc>
        <w:tc>
          <w:tcPr>
            <w:tcW w:w="1735" w:type="dxa"/>
            <w:shd w:val="clear" w:color="auto" w:fill="99FF99"/>
          </w:tcPr>
          <w:p w14:paraId="4FDA667D" w14:textId="77777777" w:rsidR="00D7732F" w:rsidRPr="00981537" w:rsidRDefault="00D7732F">
            <w:pPr>
              <w:pStyle w:val="TableText"/>
              <w:jc w:val="center"/>
              <w:rPr>
                <w:rFonts w:ascii="Verdana" w:hAnsi="Verdana"/>
                <w:sz w:val="18"/>
              </w:rPr>
            </w:pPr>
            <w:r w:rsidRPr="00981537">
              <w:rPr>
                <w:rFonts w:ascii="Verdana" w:hAnsi="Verdana"/>
                <w:sz w:val="18"/>
              </w:rPr>
              <w:t>0.7</w:t>
            </w:r>
          </w:p>
        </w:tc>
        <w:tc>
          <w:tcPr>
            <w:tcW w:w="1735" w:type="dxa"/>
            <w:shd w:val="clear" w:color="auto" w:fill="99FF99"/>
          </w:tcPr>
          <w:p w14:paraId="089A9BFC" w14:textId="77777777" w:rsidR="00D7732F" w:rsidRPr="00981537" w:rsidRDefault="00D7732F">
            <w:pPr>
              <w:pStyle w:val="TableText"/>
              <w:jc w:val="center"/>
              <w:rPr>
                <w:rFonts w:ascii="Verdana" w:hAnsi="Verdana"/>
                <w:sz w:val="18"/>
              </w:rPr>
            </w:pPr>
            <w:r w:rsidRPr="00981537">
              <w:rPr>
                <w:rFonts w:ascii="Verdana" w:hAnsi="Verdana"/>
                <w:sz w:val="18"/>
              </w:rPr>
              <w:t>1.0</w:t>
            </w:r>
          </w:p>
        </w:tc>
        <w:tc>
          <w:tcPr>
            <w:tcW w:w="1735" w:type="dxa"/>
            <w:shd w:val="clear" w:color="auto" w:fill="CCCCFF"/>
          </w:tcPr>
          <w:p w14:paraId="2E5ECC78" w14:textId="77777777" w:rsidR="00D7732F" w:rsidRPr="00981537" w:rsidRDefault="00D7732F">
            <w:pPr>
              <w:pStyle w:val="TableText"/>
              <w:jc w:val="center"/>
              <w:rPr>
                <w:rFonts w:ascii="Verdana" w:hAnsi="Verdana"/>
                <w:sz w:val="18"/>
              </w:rPr>
            </w:pPr>
            <w:r w:rsidRPr="00981537">
              <w:rPr>
                <w:rFonts w:ascii="Verdana" w:hAnsi="Verdana"/>
                <w:sz w:val="18"/>
              </w:rPr>
              <w:t>1.3</w:t>
            </w:r>
          </w:p>
        </w:tc>
      </w:tr>
      <w:tr w:rsidR="00D7732F" w14:paraId="500590CF" w14:textId="77777777">
        <w:tc>
          <w:tcPr>
            <w:tcW w:w="2090" w:type="dxa"/>
          </w:tcPr>
          <w:p w14:paraId="1E92082F" w14:textId="77777777" w:rsidR="00D7732F" w:rsidRPr="00981537" w:rsidRDefault="00D7732F">
            <w:pPr>
              <w:pStyle w:val="TableText"/>
              <w:rPr>
                <w:rFonts w:ascii="Verdana" w:hAnsi="Verdana"/>
                <w:sz w:val="18"/>
              </w:rPr>
            </w:pPr>
            <w:r w:rsidRPr="00981537">
              <w:rPr>
                <w:rFonts w:ascii="Verdana" w:hAnsi="Verdana"/>
                <w:sz w:val="18"/>
              </w:rPr>
              <w:t>1 in 10,000</w:t>
            </w:r>
          </w:p>
        </w:tc>
        <w:tc>
          <w:tcPr>
            <w:tcW w:w="1733" w:type="dxa"/>
            <w:shd w:val="clear" w:color="auto" w:fill="99FF99"/>
          </w:tcPr>
          <w:p w14:paraId="6350BB27" w14:textId="77777777" w:rsidR="00D7732F" w:rsidRPr="00981537" w:rsidRDefault="00D7732F">
            <w:pPr>
              <w:pStyle w:val="TableText"/>
              <w:jc w:val="center"/>
              <w:rPr>
                <w:rFonts w:ascii="Verdana" w:hAnsi="Verdana"/>
                <w:sz w:val="18"/>
              </w:rPr>
            </w:pPr>
            <w:r w:rsidRPr="00981537">
              <w:rPr>
                <w:rFonts w:ascii="Verdana" w:hAnsi="Verdana"/>
                <w:sz w:val="18"/>
              </w:rPr>
              <w:t>0.2</w:t>
            </w:r>
          </w:p>
        </w:tc>
        <w:tc>
          <w:tcPr>
            <w:tcW w:w="1735" w:type="dxa"/>
            <w:shd w:val="clear" w:color="auto" w:fill="99FF99"/>
          </w:tcPr>
          <w:p w14:paraId="2B28BD55" w14:textId="77777777" w:rsidR="00D7732F" w:rsidRPr="00981537" w:rsidRDefault="00D7732F">
            <w:pPr>
              <w:pStyle w:val="TableText"/>
              <w:jc w:val="center"/>
              <w:rPr>
                <w:rFonts w:ascii="Verdana" w:hAnsi="Verdana"/>
                <w:sz w:val="18"/>
              </w:rPr>
            </w:pPr>
            <w:r w:rsidRPr="00981537">
              <w:rPr>
                <w:rFonts w:ascii="Verdana" w:hAnsi="Verdana"/>
                <w:sz w:val="18"/>
              </w:rPr>
              <w:t>0.3</w:t>
            </w:r>
          </w:p>
        </w:tc>
        <w:tc>
          <w:tcPr>
            <w:tcW w:w="1735" w:type="dxa"/>
            <w:shd w:val="clear" w:color="auto" w:fill="99FF99"/>
          </w:tcPr>
          <w:p w14:paraId="54F42A83" w14:textId="77777777" w:rsidR="00D7732F" w:rsidRPr="00981537" w:rsidRDefault="00D7732F">
            <w:pPr>
              <w:pStyle w:val="TableText"/>
              <w:jc w:val="center"/>
              <w:rPr>
                <w:rFonts w:ascii="Verdana" w:hAnsi="Verdana"/>
                <w:sz w:val="18"/>
              </w:rPr>
            </w:pPr>
            <w:r w:rsidRPr="00981537">
              <w:rPr>
                <w:rFonts w:ascii="Verdana" w:hAnsi="Verdana"/>
                <w:sz w:val="18"/>
              </w:rPr>
              <w:t>0.5</w:t>
            </w:r>
          </w:p>
        </w:tc>
        <w:tc>
          <w:tcPr>
            <w:tcW w:w="1735" w:type="dxa"/>
            <w:shd w:val="clear" w:color="auto" w:fill="99FF99"/>
          </w:tcPr>
          <w:p w14:paraId="360FCC1E" w14:textId="77777777" w:rsidR="00D7732F" w:rsidRPr="00981537" w:rsidRDefault="00D7732F">
            <w:pPr>
              <w:pStyle w:val="TableText"/>
              <w:jc w:val="center"/>
              <w:rPr>
                <w:rFonts w:ascii="Verdana" w:hAnsi="Verdana"/>
                <w:sz w:val="18"/>
              </w:rPr>
            </w:pPr>
            <w:r w:rsidRPr="00981537">
              <w:rPr>
                <w:rFonts w:ascii="Verdana" w:hAnsi="Verdana"/>
                <w:sz w:val="18"/>
              </w:rPr>
              <w:t>0.7</w:t>
            </w:r>
          </w:p>
        </w:tc>
        <w:tc>
          <w:tcPr>
            <w:tcW w:w="1735" w:type="dxa"/>
            <w:shd w:val="clear" w:color="auto" w:fill="99FF99"/>
          </w:tcPr>
          <w:p w14:paraId="17165D4A" w14:textId="77777777" w:rsidR="00D7732F" w:rsidRPr="00981537" w:rsidRDefault="00D7732F">
            <w:pPr>
              <w:pStyle w:val="TableText"/>
              <w:jc w:val="center"/>
              <w:rPr>
                <w:rFonts w:ascii="Verdana" w:hAnsi="Verdana"/>
                <w:sz w:val="18"/>
              </w:rPr>
            </w:pPr>
            <w:r w:rsidRPr="00981537">
              <w:rPr>
                <w:rFonts w:ascii="Verdana" w:hAnsi="Verdana"/>
                <w:sz w:val="18"/>
              </w:rPr>
              <w:t>1.0</w:t>
            </w:r>
          </w:p>
        </w:tc>
      </w:tr>
      <w:tr w:rsidR="00D7732F" w14:paraId="0B4F11BB" w14:textId="77777777">
        <w:tc>
          <w:tcPr>
            <w:tcW w:w="3823" w:type="dxa"/>
            <w:gridSpan w:val="2"/>
          </w:tcPr>
          <w:p w14:paraId="0091467F"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RED</w:t>
            </w:r>
          </w:p>
        </w:tc>
        <w:tc>
          <w:tcPr>
            <w:tcW w:w="3470" w:type="dxa"/>
            <w:gridSpan w:val="2"/>
          </w:tcPr>
          <w:p w14:paraId="604A1BD3"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Likelihood &gt; 50%</w:t>
            </w:r>
            <w:r w:rsidRPr="00D6673A">
              <w:rPr>
                <w:rFonts w:ascii="Verdana" w:hAnsi="Verdana"/>
                <w:sz w:val="14"/>
                <w:szCs w:val="14"/>
              </w:rPr>
              <w:tab/>
            </w:r>
          </w:p>
        </w:tc>
        <w:tc>
          <w:tcPr>
            <w:tcW w:w="3470" w:type="dxa"/>
            <w:gridSpan w:val="2"/>
          </w:tcPr>
          <w:p w14:paraId="161A5582"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Probable or more likely over the DIP</w:t>
            </w:r>
          </w:p>
        </w:tc>
      </w:tr>
      <w:tr w:rsidR="00D7732F" w14:paraId="0EA843B1" w14:textId="77777777">
        <w:tc>
          <w:tcPr>
            <w:tcW w:w="3823" w:type="dxa"/>
            <w:gridSpan w:val="2"/>
          </w:tcPr>
          <w:p w14:paraId="7367DA91"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ORANGE</w:t>
            </w:r>
          </w:p>
        </w:tc>
        <w:tc>
          <w:tcPr>
            <w:tcW w:w="3470" w:type="dxa"/>
            <w:gridSpan w:val="2"/>
          </w:tcPr>
          <w:p w14:paraId="7238F03F"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20%&lt; Likelihood &lt; 50%</w:t>
            </w:r>
          </w:p>
        </w:tc>
        <w:tc>
          <w:tcPr>
            <w:tcW w:w="3470" w:type="dxa"/>
            <w:gridSpan w:val="2"/>
          </w:tcPr>
          <w:p w14:paraId="0D659F98"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Possible to even chance over the DIP</w:t>
            </w:r>
          </w:p>
        </w:tc>
      </w:tr>
      <w:tr w:rsidR="00D7732F" w14:paraId="1A04988A" w14:textId="77777777">
        <w:tc>
          <w:tcPr>
            <w:tcW w:w="3823" w:type="dxa"/>
            <w:gridSpan w:val="2"/>
          </w:tcPr>
          <w:p w14:paraId="68399CFD"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YELLOW</w:t>
            </w:r>
          </w:p>
        </w:tc>
        <w:tc>
          <w:tcPr>
            <w:tcW w:w="3470" w:type="dxa"/>
            <w:gridSpan w:val="2"/>
          </w:tcPr>
          <w:p w14:paraId="05487EE3"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10% &lt; Likelihood &lt; 20%</w:t>
            </w:r>
            <w:r w:rsidRPr="00D6673A">
              <w:rPr>
                <w:rFonts w:ascii="Verdana" w:hAnsi="Verdana"/>
                <w:sz w:val="14"/>
                <w:szCs w:val="14"/>
              </w:rPr>
              <w:tab/>
            </w:r>
          </w:p>
        </w:tc>
        <w:tc>
          <w:tcPr>
            <w:tcW w:w="3470" w:type="dxa"/>
            <w:gridSpan w:val="2"/>
          </w:tcPr>
          <w:p w14:paraId="4938904C"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Very low to low chance over the DIP</w:t>
            </w:r>
          </w:p>
        </w:tc>
      </w:tr>
      <w:tr w:rsidR="00D7732F" w14:paraId="37D19132" w14:textId="77777777">
        <w:tc>
          <w:tcPr>
            <w:tcW w:w="3823" w:type="dxa"/>
            <w:gridSpan w:val="2"/>
          </w:tcPr>
          <w:p w14:paraId="3D5CB34F"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BLUE</w:t>
            </w:r>
          </w:p>
        </w:tc>
        <w:tc>
          <w:tcPr>
            <w:tcW w:w="3470" w:type="dxa"/>
            <w:gridSpan w:val="2"/>
          </w:tcPr>
          <w:p w14:paraId="2857BAFD"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1% &lt; Likelihood &lt; 10%</w:t>
            </w:r>
          </w:p>
        </w:tc>
        <w:tc>
          <w:tcPr>
            <w:tcW w:w="3470" w:type="dxa"/>
            <w:gridSpan w:val="2"/>
          </w:tcPr>
          <w:p w14:paraId="48AD34DB"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Very improbable / very unlikely over the DIP</w:t>
            </w:r>
          </w:p>
        </w:tc>
      </w:tr>
      <w:tr w:rsidR="00D7732F" w14:paraId="51F37BB2" w14:textId="77777777">
        <w:tc>
          <w:tcPr>
            <w:tcW w:w="3823" w:type="dxa"/>
            <w:gridSpan w:val="2"/>
          </w:tcPr>
          <w:p w14:paraId="7DBC0A9F"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GREEN</w:t>
            </w:r>
          </w:p>
        </w:tc>
        <w:tc>
          <w:tcPr>
            <w:tcW w:w="3470" w:type="dxa"/>
            <w:gridSpan w:val="2"/>
          </w:tcPr>
          <w:p w14:paraId="31F05F56"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Likelihood &lt; 1%</w:t>
            </w:r>
          </w:p>
        </w:tc>
        <w:tc>
          <w:tcPr>
            <w:tcW w:w="3470" w:type="dxa"/>
            <w:gridSpan w:val="2"/>
          </w:tcPr>
          <w:p w14:paraId="6D863D88" w14:textId="77777777" w:rsidR="00D7732F" w:rsidRPr="00D6673A" w:rsidRDefault="00D7732F">
            <w:pPr>
              <w:pStyle w:val="TableText"/>
              <w:jc w:val="center"/>
              <w:rPr>
                <w:rFonts w:ascii="Verdana" w:hAnsi="Verdana"/>
                <w:sz w:val="14"/>
                <w:szCs w:val="14"/>
              </w:rPr>
            </w:pPr>
            <w:r w:rsidRPr="00D6673A">
              <w:rPr>
                <w:rFonts w:ascii="Verdana" w:hAnsi="Verdana"/>
                <w:sz w:val="14"/>
                <w:szCs w:val="14"/>
              </w:rPr>
              <w:t>Almost impossible over the DIP</w:t>
            </w:r>
          </w:p>
        </w:tc>
      </w:tr>
    </w:tbl>
    <w:p w14:paraId="04DD4E15" w14:textId="77777777" w:rsidR="00D7732F" w:rsidRDefault="00D7732F" w:rsidP="00D7732F"/>
    <w:p w14:paraId="327A784C" w14:textId="26BDD826" w:rsidR="00D7732F" w:rsidRPr="001E1F14" w:rsidRDefault="00D7732F" w:rsidP="005711E8">
      <w:r>
        <w:t>Based on these values above, the hydrologic flow estimation approach has focused on storm parameters for events up to 1:10,000 AEP.</w:t>
      </w:r>
    </w:p>
    <w:p w14:paraId="1346A898" w14:textId="18BE93C8" w:rsidR="00131DD2" w:rsidRDefault="00131DD2">
      <w:pPr>
        <w:spacing w:after="0" w:line="240" w:lineRule="auto"/>
      </w:pPr>
      <w:r>
        <w:br w:type="page"/>
      </w:r>
    </w:p>
    <w:p w14:paraId="1F65D1A1" w14:textId="77777777" w:rsidR="00D7732F" w:rsidRDefault="00D7732F" w:rsidP="009F7F00">
      <w:pPr>
        <w:pStyle w:val="Heading4"/>
      </w:pPr>
      <w:bookmarkStart w:id="464" w:name="_Ref197438051"/>
      <w:r>
        <w:t>Types of Down Batter Drains and Liner Systems</w:t>
      </w:r>
      <w:bookmarkEnd w:id="464"/>
    </w:p>
    <w:p w14:paraId="2027D50C" w14:textId="77777777" w:rsidR="00D7732F" w:rsidRPr="003F4CD2" w:rsidRDefault="00D7732F" w:rsidP="00D7732F">
      <w:r w:rsidRPr="003F4CD2">
        <w:t>There are a number of down batter drain types to direct concentrated peripheral catchment flows into the pit, including:</w:t>
      </w:r>
    </w:p>
    <w:p w14:paraId="3324F2BE" w14:textId="77777777" w:rsidR="00D7732F" w:rsidRPr="005A46C4" w:rsidRDefault="00D7732F" w:rsidP="00ED69BB">
      <w:pPr>
        <w:pStyle w:val="ListNumber"/>
        <w:numPr>
          <w:ilvl w:val="0"/>
          <w:numId w:val="208"/>
        </w:numPr>
        <w:spacing w:line="360" w:lineRule="auto"/>
        <w:ind w:left="851"/>
        <w:jc w:val="left"/>
        <w:rPr>
          <w:rFonts w:ascii="Verdana" w:eastAsia="Times New Roman" w:hAnsi="Verdana"/>
          <w:color w:val="000000" w:themeColor="text1"/>
          <w:sz w:val="18"/>
          <w:lang w:val="en-AU" w:eastAsia="en-US"/>
        </w:rPr>
      </w:pPr>
      <w:bookmarkStart w:id="465" w:name="_Ref167698851"/>
      <w:r w:rsidRPr="005A46C4">
        <w:rPr>
          <w:rFonts w:ascii="Verdana" w:eastAsia="Times New Roman" w:hAnsi="Verdana"/>
          <w:color w:val="000000" w:themeColor="text1"/>
          <w:sz w:val="18"/>
          <w:lang w:val="en-AU" w:eastAsia="en-US"/>
        </w:rPr>
        <w:t>Batter drains with surface protection such as Grass lined, Earthlok liner system, Articulated Concrete Mattress Drain</w:t>
      </w:r>
      <w:bookmarkEnd w:id="465"/>
      <w:r w:rsidRPr="005A46C4">
        <w:rPr>
          <w:rFonts w:ascii="Verdana" w:eastAsia="Times New Roman" w:hAnsi="Verdana"/>
          <w:color w:val="000000" w:themeColor="text1"/>
          <w:sz w:val="18"/>
          <w:lang w:val="en-AU" w:eastAsia="en-US"/>
        </w:rPr>
        <w:t>, Coarse Rockfill Chute Drain</w:t>
      </w:r>
    </w:p>
    <w:p w14:paraId="2B814482" w14:textId="77777777" w:rsidR="00D7732F" w:rsidRPr="005A46C4" w:rsidRDefault="00D7732F" w:rsidP="00ED69BB">
      <w:pPr>
        <w:pStyle w:val="ListNumber"/>
        <w:numPr>
          <w:ilvl w:val="0"/>
          <w:numId w:val="208"/>
        </w:numPr>
        <w:spacing w:line="360" w:lineRule="auto"/>
        <w:ind w:left="851"/>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HDPE Pipes with Inlet Pit and/or with Embankment Inlet.</w:t>
      </w:r>
    </w:p>
    <w:p w14:paraId="192DEEC5" w14:textId="77777777" w:rsidR="00D7732F" w:rsidRPr="003F4CD2" w:rsidRDefault="00D7732F" w:rsidP="00D7732F">
      <w:r w:rsidRPr="003F4CD2">
        <w:t>The design of each down batter drain is unique as each drain needs to consider a specific combination of:</w:t>
      </w:r>
    </w:p>
    <w:p w14:paraId="122DB03E"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Available drain width</w:t>
      </w:r>
    </w:p>
    <w:p w14:paraId="7DCF0898"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Longitudinal slope</w:t>
      </w:r>
    </w:p>
    <w:p w14:paraId="0A89B9C4"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Catchment area / Design flow</w:t>
      </w:r>
    </w:p>
    <w:p w14:paraId="60A84222"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Erosion potential</w:t>
      </w:r>
    </w:p>
    <w:p w14:paraId="31FDF974"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Geotechnical stability, and</w:t>
      </w:r>
    </w:p>
    <w:p w14:paraId="7757AE94" w14:textId="77777777" w:rsidR="00D7732F" w:rsidRPr="005A46C4" w:rsidRDefault="00D7732F" w:rsidP="00ED69BB">
      <w:pPr>
        <w:pStyle w:val="ListNumber"/>
        <w:numPr>
          <w:ilvl w:val="0"/>
          <w:numId w:val="209"/>
        </w:numPr>
        <w:spacing w:line="360" w:lineRule="auto"/>
        <w:jc w:val="left"/>
        <w:rPr>
          <w:rFonts w:ascii="Verdana" w:eastAsia="Times New Roman" w:hAnsi="Verdana"/>
          <w:color w:val="000000" w:themeColor="text1"/>
          <w:sz w:val="18"/>
          <w:lang w:val="en-AU" w:eastAsia="en-US"/>
        </w:rPr>
      </w:pPr>
      <w:r w:rsidRPr="005A46C4">
        <w:rPr>
          <w:rFonts w:ascii="Verdana" w:eastAsia="Times New Roman" w:hAnsi="Verdana"/>
          <w:color w:val="000000" w:themeColor="text1"/>
          <w:sz w:val="18"/>
          <w:lang w:val="en-AU" w:eastAsia="en-US"/>
        </w:rPr>
        <w:t>Acceptable hydrologic likelihood.</w:t>
      </w:r>
    </w:p>
    <w:p w14:paraId="79D162FE" w14:textId="09BF1CED" w:rsidR="00D7732F" w:rsidRDefault="00D7732F" w:rsidP="00D7732F">
      <w:r>
        <w:t xml:space="preserve">The various types of surface protections considered for the batter drains are presented in </w:t>
      </w:r>
      <w:r>
        <w:fldChar w:fldCharType="begin"/>
      </w:r>
      <w:r>
        <w:instrText xml:space="preserve"> REF _Ref197439943 \h </w:instrText>
      </w:r>
      <w:r>
        <w:fldChar w:fldCharType="separate"/>
      </w:r>
      <w:r w:rsidR="00D35BC0">
        <w:t xml:space="preserve">Table </w:t>
      </w:r>
      <w:r w:rsidR="00D35BC0">
        <w:rPr>
          <w:noProof/>
        </w:rPr>
        <w:t>8</w:t>
      </w:r>
      <w:r w:rsidR="00D35BC0">
        <w:noBreakHyphen/>
      </w:r>
      <w:r w:rsidR="00D35BC0">
        <w:rPr>
          <w:noProof/>
        </w:rPr>
        <w:t>10</w:t>
      </w:r>
      <w:r>
        <w:fldChar w:fldCharType="end"/>
      </w:r>
      <w:r>
        <w:t xml:space="preserve"> below. Further discussion is presented in </w:t>
      </w:r>
      <w:r w:rsidR="00B960A1" w:rsidRPr="00D079BD">
        <w:rPr>
          <w:i/>
          <w:iCs/>
        </w:rPr>
        <w:t>Yallourn Mine Rehabilitation Project Feasibility Stage Design Report</w:t>
      </w:r>
      <w:r w:rsidR="00B960A1">
        <w:t xml:space="preserve"> </w:t>
      </w:r>
      <w:r w:rsidR="00B960A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B960A1">
        <w:fldChar w:fldCharType="separate"/>
      </w:r>
      <w:r w:rsidR="00B960A1">
        <w:rPr>
          <w:noProof/>
        </w:rPr>
        <w:t>(PSM 2025b)</w:t>
      </w:r>
      <w:r w:rsidR="00B960A1">
        <w:fldChar w:fldCharType="end"/>
      </w:r>
      <w:r w:rsidR="00B960A1">
        <w:t xml:space="preserve"> </w:t>
      </w:r>
      <w:r>
        <w:t>(</w:t>
      </w:r>
      <w:r w:rsidRPr="00FA4C55">
        <w:t xml:space="preserve">Appendix </w:t>
      </w:r>
      <w:r w:rsidR="00FA4C55">
        <w:t>C – Technical S</w:t>
      </w:r>
      <w:r w:rsidR="000B0776">
        <w:t>tudies</w:t>
      </w:r>
      <w:r>
        <w:t>).</w:t>
      </w:r>
    </w:p>
    <w:p w14:paraId="6CBFD046" w14:textId="6D2548B9" w:rsidR="00131DD2" w:rsidRDefault="00131DD2">
      <w:pPr>
        <w:spacing w:after="0" w:line="240" w:lineRule="auto"/>
      </w:pPr>
      <w:r>
        <w:br w:type="page"/>
      </w:r>
    </w:p>
    <w:p w14:paraId="70CF9498" w14:textId="68B3082D" w:rsidR="00D7732F" w:rsidRDefault="00D7732F" w:rsidP="00D7732F">
      <w:pPr>
        <w:pStyle w:val="Caption"/>
        <w:keepNext/>
      </w:pPr>
      <w:bookmarkStart w:id="466" w:name="_Ref197439943"/>
      <w:bookmarkStart w:id="467" w:name="_Ref198221591"/>
      <w:bookmarkStart w:id="468" w:name="_Toc210126983"/>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0</w:t>
      </w:r>
      <w:r w:rsidR="00971AAD">
        <w:fldChar w:fldCharType="end"/>
      </w:r>
      <w:bookmarkEnd w:id="466"/>
      <w:r w:rsidR="00050C52">
        <w:t>:</w:t>
      </w:r>
      <w:r>
        <w:t xml:space="preserve"> Types of Down Batter Drains and Key Features</w:t>
      </w:r>
      <w:bookmarkEnd w:id="467"/>
      <w:bookmarkEnd w:id="468"/>
    </w:p>
    <w:tbl>
      <w:tblPr>
        <w:tblStyle w:val="TableProfessional"/>
        <w:tblW w:w="10678" w:type="dxa"/>
        <w:tblLook w:val="04A0" w:firstRow="1" w:lastRow="0" w:firstColumn="1" w:lastColumn="0" w:noHBand="0" w:noVBand="1"/>
      </w:tblPr>
      <w:tblGrid>
        <w:gridCol w:w="2260"/>
        <w:gridCol w:w="8418"/>
      </w:tblGrid>
      <w:tr w:rsidR="00D7732F" w14:paraId="2D36AE8A" w14:textId="77777777" w:rsidTr="0053608E">
        <w:trPr>
          <w:cnfStyle w:val="100000000000" w:firstRow="1" w:lastRow="0" w:firstColumn="0" w:lastColumn="0" w:oddVBand="0" w:evenVBand="0" w:oddHBand="0" w:evenHBand="0" w:firstRowFirstColumn="0" w:firstRowLastColumn="0" w:lastRowFirstColumn="0" w:lastRowLastColumn="0"/>
        </w:trPr>
        <w:tc>
          <w:tcPr>
            <w:tcW w:w="2260" w:type="dxa"/>
            <w:shd w:val="clear" w:color="auto" w:fill="92D050"/>
          </w:tcPr>
          <w:p w14:paraId="668481D4" w14:textId="77777777" w:rsidR="00D7732F" w:rsidRDefault="00D7732F">
            <w:r>
              <w:t>Drain Type</w:t>
            </w:r>
          </w:p>
        </w:tc>
        <w:tc>
          <w:tcPr>
            <w:tcW w:w="8418" w:type="dxa"/>
            <w:shd w:val="clear" w:color="auto" w:fill="92D050"/>
          </w:tcPr>
          <w:p w14:paraId="0475908A" w14:textId="77777777" w:rsidR="00D7732F" w:rsidRDefault="00D7732F">
            <w:r>
              <w:t xml:space="preserve">Key Features </w:t>
            </w:r>
          </w:p>
        </w:tc>
      </w:tr>
      <w:tr w:rsidR="00D7732F" w14:paraId="3FA749D3" w14:textId="77777777" w:rsidTr="0053608E">
        <w:trPr>
          <w:trHeight w:val="820"/>
        </w:trPr>
        <w:tc>
          <w:tcPr>
            <w:tcW w:w="2260" w:type="dxa"/>
          </w:tcPr>
          <w:p w14:paraId="25D2A4A6" w14:textId="77777777" w:rsidR="00D7732F" w:rsidRDefault="00D7732F">
            <w:pPr>
              <w:rPr>
                <w:caps/>
              </w:rPr>
            </w:pPr>
            <w:r>
              <w:t>Articulated Concrete Mattress (</w:t>
            </w:r>
            <w:r>
              <w:rPr>
                <w:caps/>
              </w:rPr>
              <w:t>ACM)</w:t>
            </w:r>
          </w:p>
          <w:p w14:paraId="1D0336D8" w14:textId="56399DBD" w:rsidR="00D7732F" w:rsidRDefault="00D7732F">
            <w:r>
              <w:t>(</w:t>
            </w:r>
            <w:r>
              <w:fldChar w:fldCharType="begin"/>
            </w:r>
            <w:r>
              <w:instrText xml:space="preserve"> REF _Ref197515767 \h </w:instrText>
            </w:r>
            <w:r>
              <w:fldChar w:fldCharType="separate"/>
            </w:r>
            <w:r w:rsidR="00D35BC0">
              <w:t xml:space="preserve">Figure </w:t>
            </w:r>
            <w:r w:rsidR="00D35BC0">
              <w:rPr>
                <w:noProof/>
              </w:rPr>
              <w:t>8</w:t>
            </w:r>
            <w:r w:rsidR="00D35BC0">
              <w:noBreakHyphen/>
            </w:r>
            <w:r w:rsidR="00D35BC0">
              <w:rPr>
                <w:noProof/>
              </w:rPr>
              <w:t>64</w:t>
            </w:r>
            <w:r>
              <w:fldChar w:fldCharType="end"/>
            </w:r>
            <w:r>
              <w:t>)</w:t>
            </w:r>
          </w:p>
        </w:tc>
        <w:tc>
          <w:tcPr>
            <w:tcW w:w="8418" w:type="dxa"/>
          </w:tcPr>
          <w:p w14:paraId="1F5BBB56" w14:textId="072563E0" w:rsidR="00D7732F" w:rsidRDefault="00D7732F" w:rsidP="00ED69BB">
            <w:pPr>
              <w:pStyle w:val="ListParagraph"/>
              <w:numPr>
                <w:ilvl w:val="0"/>
                <w:numId w:val="211"/>
              </w:numPr>
            </w:pPr>
            <w:r>
              <w:t xml:space="preserve">Highly durability. Concrete mix durability guidance can be developed based on the </w:t>
            </w:r>
            <w:r w:rsidRPr="009C5EDF">
              <w:rPr>
                <w:i/>
                <w:iCs/>
              </w:rPr>
              <w:t>AS 5100.5</w:t>
            </w:r>
            <w:r w:rsidR="009C5EDF" w:rsidRPr="009C5EDF">
              <w:rPr>
                <w:i/>
                <w:iCs/>
              </w:rPr>
              <w:t xml:space="preserve"> Bridge Desi</w:t>
            </w:r>
            <w:r w:rsidR="009C5EDF">
              <w:rPr>
                <w:i/>
                <w:iCs/>
              </w:rPr>
              <w:t>gn</w:t>
            </w:r>
            <w:r w:rsidR="009C5EDF" w:rsidRPr="009C5EDF">
              <w:rPr>
                <w:i/>
                <w:iCs/>
              </w:rPr>
              <w:t xml:space="preserve"> Part 5 Concrete</w:t>
            </w:r>
            <w:r>
              <w:t xml:space="preserve"> standard.</w:t>
            </w:r>
          </w:p>
          <w:p w14:paraId="1D2E94EE" w14:textId="77777777" w:rsidR="00D7732F" w:rsidRDefault="00D7732F" w:rsidP="00ED69BB">
            <w:pPr>
              <w:pStyle w:val="ListParagraph"/>
              <w:numPr>
                <w:ilvl w:val="0"/>
                <w:numId w:val="210"/>
              </w:numPr>
            </w:pPr>
            <w:r>
              <w:t>Minimal soil preparation. Recommended to use woven geotextile under the ACM.</w:t>
            </w:r>
          </w:p>
          <w:p w14:paraId="1F143B44" w14:textId="77777777" w:rsidR="00D7732F" w:rsidRDefault="00D7732F" w:rsidP="00ED69BB">
            <w:pPr>
              <w:pStyle w:val="ListParagraph"/>
              <w:numPr>
                <w:ilvl w:val="0"/>
                <w:numId w:val="210"/>
              </w:numPr>
            </w:pPr>
            <w:r>
              <w:t>Low permeability and infiltration</w:t>
            </w:r>
          </w:p>
          <w:p w14:paraId="66325A25" w14:textId="77777777" w:rsidR="00D7732F" w:rsidRDefault="00D7732F" w:rsidP="00ED69BB">
            <w:pPr>
              <w:pStyle w:val="ListParagraph"/>
              <w:numPr>
                <w:ilvl w:val="0"/>
                <w:numId w:val="210"/>
              </w:numPr>
            </w:pPr>
            <w:r>
              <w:t xml:space="preserve">Concrete needs to be pumped into the mattress close to or at the installation site. Poses challenges for access and may require extensive preparatory works to site. </w:t>
            </w:r>
          </w:p>
          <w:p w14:paraId="34B9315B" w14:textId="77777777" w:rsidR="00D7732F" w:rsidRDefault="00D7732F" w:rsidP="00ED69BB">
            <w:pPr>
              <w:pStyle w:val="ListParagraph"/>
              <w:numPr>
                <w:ilvl w:val="0"/>
                <w:numId w:val="210"/>
              </w:numPr>
            </w:pPr>
            <w:r>
              <w:t>Liner &amp; related materials sourced externally.</w:t>
            </w:r>
          </w:p>
        </w:tc>
      </w:tr>
      <w:tr w:rsidR="00D7732F" w14:paraId="2C02BB87" w14:textId="77777777" w:rsidTr="0053608E">
        <w:tc>
          <w:tcPr>
            <w:tcW w:w="2260" w:type="dxa"/>
          </w:tcPr>
          <w:p w14:paraId="0FC7EE5C" w14:textId="77777777" w:rsidR="00D7732F" w:rsidRDefault="00D7732F">
            <w:r>
              <w:t>Earthlok Concrete Mat (ECM)</w:t>
            </w:r>
          </w:p>
          <w:p w14:paraId="040FF693" w14:textId="7415C906" w:rsidR="00D7732F" w:rsidRDefault="00D7732F">
            <w:r>
              <w:t>(</w:t>
            </w:r>
            <w:r>
              <w:fldChar w:fldCharType="begin"/>
            </w:r>
            <w:r>
              <w:instrText xml:space="preserve"> REF _Ref197515767 \h </w:instrText>
            </w:r>
            <w:r>
              <w:fldChar w:fldCharType="separate"/>
            </w:r>
            <w:r w:rsidR="00D35BC0">
              <w:t xml:space="preserve">Figure </w:t>
            </w:r>
            <w:r w:rsidR="00D35BC0">
              <w:rPr>
                <w:noProof/>
              </w:rPr>
              <w:t>8</w:t>
            </w:r>
            <w:r w:rsidR="00D35BC0">
              <w:noBreakHyphen/>
            </w:r>
            <w:r w:rsidR="00D35BC0">
              <w:rPr>
                <w:noProof/>
              </w:rPr>
              <w:t>64</w:t>
            </w:r>
            <w:r>
              <w:fldChar w:fldCharType="end"/>
            </w:r>
            <w:r>
              <w:t>)</w:t>
            </w:r>
          </w:p>
        </w:tc>
        <w:tc>
          <w:tcPr>
            <w:tcW w:w="8418" w:type="dxa"/>
          </w:tcPr>
          <w:p w14:paraId="73730CE3" w14:textId="7776A407" w:rsidR="00D7732F" w:rsidRDefault="00D7732F" w:rsidP="00ED69BB">
            <w:pPr>
              <w:pStyle w:val="ListParagraph"/>
              <w:numPr>
                <w:ilvl w:val="0"/>
                <w:numId w:val="212"/>
              </w:numPr>
            </w:pPr>
            <w:r>
              <w:t>High durability (100</w:t>
            </w:r>
            <w:r w:rsidR="00926408">
              <w:t xml:space="preserve"> years</w:t>
            </w:r>
            <w:r>
              <w:t xml:space="preserve"> as per manufacturer’s specifications)</w:t>
            </w:r>
          </w:p>
          <w:p w14:paraId="1FC2561B" w14:textId="77777777" w:rsidR="00D7732F" w:rsidRDefault="00D7732F" w:rsidP="00ED69BB">
            <w:pPr>
              <w:pStyle w:val="ListParagraph"/>
              <w:numPr>
                <w:ilvl w:val="0"/>
                <w:numId w:val="212"/>
              </w:numPr>
            </w:pPr>
            <w:r>
              <w:t>Permeability is higher than ACM.</w:t>
            </w:r>
          </w:p>
          <w:p w14:paraId="7D6E042D" w14:textId="77777777" w:rsidR="00D7732F" w:rsidRDefault="00D7732F" w:rsidP="00ED69BB">
            <w:pPr>
              <w:pStyle w:val="ListParagraph"/>
              <w:numPr>
                <w:ilvl w:val="0"/>
                <w:numId w:val="212"/>
              </w:numPr>
            </w:pPr>
            <w:r>
              <w:t>Can be vegetated, e.g. grass in between concrete blocks.</w:t>
            </w:r>
          </w:p>
          <w:p w14:paraId="00A31F4C" w14:textId="77777777" w:rsidR="00D7732F" w:rsidRDefault="00D7732F" w:rsidP="00ED69BB">
            <w:pPr>
              <w:pStyle w:val="ListParagraph"/>
              <w:numPr>
                <w:ilvl w:val="0"/>
                <w:numId w:val="212"/>
              </w:numPr>
            </w:pPr>
            <w:r>
              <w:t>Requires subgrade preparation dictated by local conditions. A woven geotextile is required below the ECM liner.</w:t>
            </w:r>
          </w:p>
          <w:p w14:paraId="0CF45E49" w14:textId="3C80D7D5" w:rsidR="00D7732F" w:rsidRDefault="00D7732F" w:rsidP="00ED69BB">
            <w:pPr>
              <w:pStyle w:val="ListParagraph"/>
              <w:numPr>
                <w:ilvl w:val="0"/>
                <w:numId w:val="212"/>
              </w:numPr>
            </w:pPr>
            <w:r>
              <w:t xml:space="preserve">Easier installation than ACM as the ECM liner comes </w:t>
            </w:r>
            <w:r w:rsidR="001A3F6F">
              <w:t>precast</w:t>
            </w:r>
            <w:r>
              <w:t xml:space="preserve"> from the manufacturer, ready to install.</w:t>
            </w:r>
          </w:p>
          <w:p w14:paraId="15D1C86D" w14:textId="77777777" w:rsidR="00D7732F" w:rsidRDefault="00D7732F" w:rsidP="00ED69BB">
            <w:pPr>
              <w:pStyle w:val="ListParagraph"/>
              <w:numPr>
                <w:ilvl w:val="0"/>
                <w:numId w:val="212"/>
              </w:numPr>
            </w:pPr>
            <w:r>
              <w:t>Liner &amp; related materials sourced externally.</w:t>
            </w:r>
          </w:p>
        </w:tc>
      </w:tr>
      <w:tr w:rsidR="00D7732F" w14:paraId="0FDC5AD9" w14:textId="77777777" w:rsidTr="0053608E">
        <w:tc>
          <w:tcPr>
            <w:tcW w:w="2260" w:type="dxa"/>
          </w:tcPr>
          <w:p w14:paraId="7FE0F588" w14:textId="77777777" w:rsidR="00D7732F" w:rsidRDefault="00D7732F">
            <w:r>
              <w:t>Coarse Rockfill Chute Drain</w:t>
            </w:r>
          </w:p>
        </w:tc>
        <w:tc>
          <w:tcPr>
            <w:tcW w:w="8418" w:type="dxa"/>
          </w:tcPr>
          <w:p w14:paraId="74384F89" w14:textId="77777777" w:rsidR="00D7732F" w:rsidRDefault="00D7732F" w:rsidP="00ED69BB">
            <w:pPr>
              <w:pStyle w:val="ListParagraph"/>
              <w:numPr>
                <w:ilvl w:val="0"/>
                <w:numId w:val="213"/>
              </w:numPr>
            </w:pPr>
            <w:r>
              <w:t>High durability, dictated by design and construction on site.</w:t>
            </w:r>
          </w:p>
          <w:p w14:paraId="2F503D5F" w14:textId="77777777" w:rsidR="00D7732F" w:rsidRDefault="00D7732F" w:rsidP="00ED69BB">
            <w:pPr>
              <w:pStyle w:val="ListParagraph"/>
              <w:numPr>
                <w:ilvl w:val="0"/>
                <w:numId w:val="213"/>
              </w:numPr>
            </w:pPr>
            <w:r>
              <w:t>Variable permeability can be achieved. Subgrade can be prepared with an Earth-fill liner or manufactured textile liner to achieve design permeability targets.</w:t>
            </w:r>
          </w:p>
          <w:p w14:paraId="344F3011" w14:textId="77777777" w:rsidR="00D7732F" w:rsidRDefault="00D7732F" w:rsidP="00ED69BB">
            <w:pPr>
              <w:pStyle w:val="ListParagraph"/>
              <w:numPr>
                <w:ilvl w:val="0"/>
                <w:numId w:val="213"/>
              </w:numPr>
            </w:pPr>
            <w:r>
              <w:t>Rockfill material required to be imported to site, making earthworks cost prohibitive.</w:t>
            </w:r>
          </w:p>
          <w:p w14:paraId="5CF3CBC0" w14:textId="77777777" w:rsidR="00D7732F" w:rsidRDefault="00D7732F" w:rsidP="00ED69BB">
            <w:pPr>
              <w:pStyle w:val="ListParagraph"/>
              <w:numPr>
                <w:ilvl w:val="0"/>
                <w:numId w:val="213"/>
              </w:numPr>
            </w:pPr>
            <w:r>
              <w:t>Most Earth-fill materials can be sourced onsite but poses limitations on volumes (not quantified) available.</w:t>
            </w:r>
          </w:p>
        </w:tc>
      </w:tr>
      <w:tr w:rsidR="00D7732F" w14:paraId="1025410E" w14:textId="77777777" w:rsidTr="0053608E">
        <w:tc>
          <w:tcPr>
            <w:tcW w:w="2260" w:type="dxa"/>
          </w:tcPr>
          <w:p w14:paraId="1395DEFF" w14:textId="77777777" w:rsidR="00D7732F" w:rsidRDefault="00D7732F">
            <w:r>
              <w:t>HDPE Pipes</w:t>
            </w:r>
          </w:p>
        </w:tc>
        <w:tc>
          <w:tcPr>
            <w:tcW w:w="8418" w:type="dxa"/>
          </w:tcPr>
          <w:p w14:paraId="77989DE5" w14:textId="77777777" w:rsidR="00D7732F" w:rsidRDefault="00D7732F" w:rsidP="00ED69BB">
            <w:pPr>
              <w:pStyle w:val="ListParagraph"/>
              <w:numPr>
                <w:ilvl w:val="0"/>
                <w:numId w:val="214"/>
              </w:numPr>
            </w:pPr>
            <w:r>
              <w:t>High reliability with the 1600mm HDPE thick wall pipes, dictated by the inlet design option adopted.</w:t>
            </w:r>
          </w:p>
          <w:p w14:paraId="34EE6269" w14:textId="259F2B06" w:rsidR="00D7732F" w:rsidRDefault="00D7732F" w:rsidP="00ED69BB">
            <w:pPr>
              <w:pStyle w:val="ListParagraph"/>
              <w:numPr>
                <w:ilvl w:val="0"/>
                <w:numId w:val="214"/>
              </w:numPr>
            </w:pPr>
            <w:r>
              <w:t xml:space="preserve">Inlet design can include a </w:t>
            </w:r>
            <w:r w:rsidR="009E6BA2">
              <w:t>d</w:t>
            </w:r>
            <w:r>
              <w:t>rop-pit similar to roadside drainage, to transfer flows to pipe inlet.</w:t>
            </w:r>
          </w:p>
          <w:p w14:paraId="384238AD" w14:textId="77777777" w:rsidR="00D7732F" w:rsidRDefault="00D7732F" w:rsidP="00ED69BB">
            <w:pPr>
              <w:pStyle w:val="ListParagraph"/>
              <w:numPr>
                <w:ilvl w:val="0"/>
                <w:numId w:val="214"/>
              </w:numPr>
            </w:pPr>
            <w:r>
              <w:t>Inlet design can be a piped embankment</w:t>
            </w:r>
          </w:p>
          <w:p w14:paraId="5F851937" w14:textId="77777777" w:rsidR="00D7732F" w:rsidRDefault="00D7732F" w:rsidP="00ED69BB">
            <w:pPr>
              <w:pStyle w:val="ListParagraph"/>
              <w:numPr>
                <w:ilvl w:val="0"/>
                <w:numId w:val="214"/>
              </w:numPr>
            </w:pPr>
            <w:r>
              <w:t>Most material available onsite</w:t>
            </w:r>
          </w:p>
        </w:tc>
      </w:tr>
      <w:tr w:rsidR="00D7732F" w14:paraId="19ADFD6A" w14:textId="77777777" w:rsidTr="0053608E">
        <w:tc>
          <w:tcPr>
            <w:tcW w:w="2260" w:type="dxa"/>
          </w:tcPr>
          <w:p w14:paraId="003D630C" w14:textId="77777777" w:rsidR="00D7732F" w:rsidRDefault="00D7732F">
            <w:r>
              <w:t>Herringbone Drains</w:t>
            </w:r>
          </w:p>
        </w:tc>
        <w:tc>
          <w:tcPr>
            <w:tcW w:w="8418" w:type="dxa"/>
          </w:tcPr>
          <w:p w14:paraId="4E0D763C" w14:textId="77777777" w:rsidR="00D7732F" w:rsidRDefault="00D7732F" w:rsidP="00ED69BB">
            <w:pPr>
              <w:pStyle w:val="ListParagraph"/>
              <w:numPr>
                <w:ilvl w:val="0"/>
                <w:numId w:val="215"/>
              </w:numPr>
            </w:pPr>
            <w:r>
              <w:t>Useful for managing sheet flows and erosion.</w:t>
            </w:r>
          </w:p>
          <w:p w14:paraId="757DC272" w14:textId="77777777" w:rsidR="00D7732F" w:rsidRDefault="00D7732F" w:rsidP="00ED69BB">
            <w:pPr>
              <w:pStyle w:val="ListParagraph"/>
              <w:numPr>
                <w:ilvl w:val="0"/>
                <w:numId w:val="215"/>
              </w:numPr>
            </w:pPr>
            <w:r>
              <w:t>Typically considered for areas on grass level onsite where surface runoff is not of significant volume.</w:t>
            </w:r>
          </w:p>
          <w:p w14:paraId="74999828" w14:textId="17788034" w:rsidR="00D7732F" w:rsidRDefault="00D7732F" w:rsidP="00ED69BB">
            <w:pPr>
              <w:pStyle w:val="ListParagraph"/>
              <w:numPr>
                <w:ilvl w:val="0"/>
                <w:numId w:val="215"/>
              </w:numPr>
            </w:pPr>
            <w:r>
              <w:t xml:space="preserve">Typically grass-lined or similar vegetation cover which can </w:t>
            </w:r>
            <w:r w:rsidR="009E6BA2">
              <w:t>complement</w:t>
            </w:r>
            <w:r>
              <w:t xml:space="preserve"> the landform and geomorphology.</w:t>
            </w:r>
          </w:p>
          <w:p w14:paraId="436F2367" w14:textId="77777777" w:rsidR="00D7732F" w:rsidRDefault="00D7732F" w:rsidP="00ED69BB">
            <w:pPr>
              <w:pStyle w:val="ListParagraph"/>
              <w:numPr>
                <w:ilvl w:val="0"/>
                <w:numId w:val="215"/>
              </w:numPr>
            </w:pPr>
            <w:r>
              <w:t>Useful for bifurcation of catchments to assist with surface water management.</w:t>
            </w:r>
          </w:p>
        </w:tc>
      </w:tr>
    </w:tbl>
    <w:p w14:paraId="42DF7A90" w14:textId="77777777" w:rsidR="00D7732F" w:rsidRDefault="00D7732F" w:rsidP="00D7732F">
      <w:pPr>
        <w:keepNext/>
        <w:jc w:val="center"/>
        <w:sectPr w:rsidR="00D7732F" w:rsidSect="00D7732F">
          <w:pgSz w:w="11907" w:h="16840" w:code="9"/>
          <w:pgMar w:top="1134" w:right="567" w:bottom="1315" w:left="567" w:header="720" w:footer="357" w:gutter="0"/>
          <w:cols w:space="709"/>
          <w:titlePg/>
          <w:docGrid w:linePitch="299"/>
        </w:sectPr>
      </w:pPr>
      <w:r>
        <w:br w:type="page"/>
      </w:r>
    </w:p>
    <w:p w14:paraId="126DC2DA" w14:textId="77777777" w:rsidR="00D7732F" w:rsidRDefault="00D7732F" w:rsidP="00D7732F">
      <w:pPr>
        <w:keepNext/>
        <w:jc w:val="center"/>
      </w:pPr>
      <w:r w:rsidRPr="008073D6">
        <w:rPr>
          <w:noProof/>
        </w:rPr>
        <w:drawing>
          <wp:inline distT="0" distB="0" distL="0" distR="0" wp14:anchorId="1B50BBAA" wp14:editId="6B8ACBA2">
            <wp:extent cx="6528415" cy="3735977"/>
            <wp:effectExtent l="0" t="0" r="6350" b="0"/>
            <wp:docPr id="1130303190" name="Picture 1" descr="A diagram of a concrete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303190" name="Picture 1" descr="A diagram of a concrete floor&#10;&#10;AI-generated content may be incorrect."/>
                    <pic:cNvPicPr/>
                  </pic:nvPicPr>
                  <pic:blipFill>
                    <a:blip r:embed="rId131"/>
                    <a:stretch>
                      <a:fillRect/>
                    </a:stretch>
                  </pic:blipFill>
                  <pic:spPr>
                    <a:xfrm>
                      <a:off x="0" y="0"/>
                      <a:ext cx="6536574" cy="3740646"/>
                    </a:xfrm>
                    <a:prstGeom prst="rect">
                      <a:avLst/>
                    </a:prstGeom>
                  </pic:spPr>
                </pic:pic>
              </a:graphicData>
            </a:graphic>
          </wp:inline>
        </w:drawing>
      </w:r>
    </w:p>
    <w:p w14:paraId="17D8E530" w14:textId="586F871F" w:rsidR="00D7732F" w:rsidRDefault="00D7732F" w:rsidP="00D7732F">
      <w:pPr>
        <w:pStyle w:val="Caption"/>
      </w:pPr>
      <w:bookmarkStart w:id="469" w:name="_Ref197515767"/>
      <w:bookmarkStart w:id="470" w:name="_Toc21012556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4</w:t>
      </w:r>
      <w:r w:rsidR="00946086">
        <w:fldChar w:fldCharType="end"/>
      </w:r>
      <w:bookmarkEnd w:id="469"/>
      <w:r w:rsidR="00050C52">
        <w:t>:</w:t>
      </w:r>
      <w:r>
        <w:t xml:space="preserve"> Example Layout - Articulated Concrete Mattress and </w:t>
      </w:r>
      <w:r w:rsidR="007225FE">
        <w:t>Earthlok</w:t>
      </w:r>
      <w:r>
        <w:t xml:space="preserve"> Concrete Mat</w:t>
      </w:r>
      <w:r w:rsidR="00434816">
        <w:t xml:space="preserve"> </w:t>
      </w:r>
      <w:r w:rsidR="0043481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34816">
        <w:fldChar w:fldCharType="separate"/>
      </w:r>
      <w:r w:rsidR="00434816">
        <w:rPr>
          <w:noProof/>
        </w:rPr>
        <w:t>(PSM 2025b)</w:t>
      </w:r>
      <w:bookmarkEnd w:id="470"/>
      <w:r w:rsidR="00434816">
        <w:fldChar w:fldCharType="end"/>
      </w:r>
    </w:p>
    <w:p w14:paraId="76DD1A8E" w14:textId="77777777" w:rsidR="00D7732F" w:rsidRDefault="00D7732F" w:rsidP="00D7732F">
      <w:r>
        <w:br w:type="page"/>
      </w:r>
    </w:p>
    <w:p w14:paraId="5EBB5F0E" w14:textId="77777777" w:rsidR="002139EC" w:rsidRDefault="002139EC" w:rsidP="002139EC">
      <w:pPr>
        <w:pStyle w:val="Heading3"/>
      </w:pPr>
      <w:r>
        <w:t>Findings</w:t>
      </w:r>
    </w:p>
    <w:p w14:paraId="535D778E" w14:textId="07A86CEE" w:rsidR="002139EC" w:rsidRDefault="002139EC" w:rsidP="005032AA">
      <w:r>
        <w:t>The surface water domains have been derived based on the catchments that report to these areas,</w:t>
      </w:r>
      <w:r w:rsidR="0064240E">
        <w:t xml:space="preserve"> shown in</w:t>
      </w:r>
      <w:r>
        <w:rPr>
          <w:noProof/>
        </w:rPr>
        <w:t xml:space="preserve"> </w:t>
      </w:r>
      <w:r w:rsidR="0064240E">
        <w:rPr>
          <w:noProof/>
        </w:rPr>
        <w:t xml:space="preserve"> and</w:t>
      </w:r>
      <w:r>
        <w:rPr>
          <w:noProof/>
        </w:rPr>
        <w:t xml:space="preserve"> discussed in Section 3.7</w:t>
      </w:r>
      <w:r>
        <w:t xml:space="preserve">. These domain boundaries closely align with the geotechnical domains presented in </w:t>
      </w:r>
      <w:r w:rsidR="0064240E">
        <w:fldChar w:fldCharType="begin"/>
      </w:r>
      <w:r w:rsidR="0064240E">
        <w:instrText xml:space="preserve"> REF _Ref210126181 \h </w:instrText>
      </w:r>
      <w:r w:rsidR="0064240E">
        <w:fldChar w:fldCharType="separate"/>
      </w:r>
      <w:r w:rsidR="00D35BC0">
        <w:t xml:space="preserve">Figure </w:t>
      </w:r>
      <w:r w:rsidR="00D35BC0">
        <w:rPr>
          <w:noProof/>
        </w:rPr>
        <w:t>3</w:t>
      </w:r>
      <w:r w:rsidR="00D35BC0">
        <w:noBreakHyphen/>
      </w:r>
      <w:r w:rsidR="00D35BC0">
        <w:rPr>
          <w:noProof/>
        </w:rPr>
        <w:t>8</w:t>
      </w:r>
      <w:r w:rsidR="0064240E">
        <w:fldChar w:fldCharType="end"/>
      </w:r>
      <w:r>
        <w:t>.</w:t>
      </w:r>
    </w:p>
    <w:p w14:paraId="73B6C28A" w14:textId="0B7868B5" w:rsidR="002139EC" w:rsidRDefault="002139EC" w:rsidP="002139EC">
      <w:pPr>
        <w:pStyle w:val="Heading4"/>
      </w:pPr>
      <w:bookmarkStart w:id="471" w:name="_Hlk194508291"/>
      <w:r>
        <w:t>Summary of Results</w:t>
      </w:r>
    </w:p>
    <w:p w14:paraId="15556335" w14:textId="086D902C" w:rsidR="002139EC" w:rsidRDefault="002139EC" w:rsidP="002139EC">
      <w:pPr>
        <w:rPr>
          <w:bCs/>
        </w:rPr>
      </w:pPr>
      <w:r>
        <w:rPr>
          <w:bCs/>
        </w:rPr>
        <w:t xml:space="preserve">A summary of the drainage design for mine rehabilitation is presented in </w:t>
      </w:r>
      <w:r>
        <w:rPr>
          <w:bCs/>
        </w:rPr>
        <w:fldChar w:fldCharType="begin"/>
      </w:r>
      <w:r>
        <w:rPr>
          <w:bCs/>
        </w:rPr>
        <w:instrText xml:space="preserve"> REF _Ref195276548 \h </w:instrText>
      </w:r>
      <w:r>
        <w:rPr>
          <w:bCs/>
        </w:rPr>
      </w:r>
      <w:r>
        <w:rPr>
          <w:bCs/>
        </w:rPr>
        <w:fldChar w:fldCharType="separate"/>
      </w:r>
      <w:r w:rsidR="00D35BC0">
        <w:t xml:space="preserve">Table </w:t>
      </w:r>
      <w:r w:rsidR="00D35BC0">
        <w:rPr>
          <w:noProof/>
        </w:rPr>
        <w:t>8</w:t>
      </w:r>
      <w:r w:rsidR="00D35BC0">
        <w:noBreakHyphen/>
      </w:r>
      <w:r w:rsidR="00D35BC0">
        <w:rPr>
          <w:noProof/>
        </w:rPr>
        <w:t>11</w:t>
      </w:r>
      <w:r>
        <w:rPr>
          <w:bCs/>
        </w:rPr>
        <w:fldChar w:fldCharType="end"/>
      </w:r>
      <w:r>
        <w:rPr>
          <w:bCs/>
        </w:rPr>
        <w:t xml:space="preserve">. This table presents the surface water risk ratings for each domain, the determined hydrologic likelihood and equivalent AEP (Annual Exceedance Probability) that then informs the type of drainage measure suggested for the rehabilitation design. </w:t>
      </w:r>
    </w:p>
    <w:p w14:paraId="0269DC0C" w14:textId="40F510F4" w:rsidR="002139EC" w:rsidRDefault="002139EC" w:rsidP="002139EC">
      <w:pPr>
        <w:rPr>
          <w:bCs/>
        </w:rPr>
      </w:pPr>
      <w:r>
        <w:rPr>
          <w:bCs/>
        </w:rPr>
        <w:fldChar w:fldCharType="begin"/>
      </w:r>
      <w:r>
        <w:rPr>
          <w:bCs/>
        </w:rPr>
        <w:instrText xml:space="preserve"> REF _Ref197420638 \h </w:instrText>
      </w:r>
      <w:r>
        <w:rPr>
          <w:bCs/>
        </w:rPr>
      </w:r>
      <w:r>
        <w:rPr>
          <w:bCs/>
        </w:rPr>
        <w:fldChar w:fldCharType="separate"/>
      </w:r>
      <w:r w:rsidR="00D35BC0">
        <w:t xml:space="preserve">Figure </w:t>
      </w:r>
      <w:r w:rsidR="00D35BC0">
        <w:rPr>
          <w:noProof/>
        </w:rPr>
        <w:t>8</w:t>
      </w:r>
      <w:r w:rsidR="00D35BC0">
        <w:noBreakHyphen/>
      </w:r>
      <w:r w:rsidR="00D35BC0">
        <w:rPr>
          <w:noProof/>
        </w:rPr>
        <w:t>65</w:t>
      </w:r>
      <w:r>
        <w:rPr>
          <w:bCs/>
        </w:rPr>
        <w:fldChar w:fldCharType="end"/>
      </w:r>
      <w:r>
        <w:rPr>
          <w:bCs/>
        </w:rPr>
        <w:t xml:space="preserve"> shows the existing surface drainage pathways for the mine peripheral catchments. The plan shows the mapped drainage pathways that interact with the public infrastructures, external landholders &amp; diversion drains, public roads and townships adjacent to the pit. Management of these drainage pathways are considered critical to delivering reliability of the rehabilitation outcome and meeting the rehabilitation objectives for the site. The total catchment size that reports to the pit is discussed in Section </w:t>
      </w:r>
      <w:r>
        <w:rPr>
          <w:bCs/>
        </w:rPr>
        <w:fldChar w:fldCharType="begin"/>
      </w:r>
      <w:r>
        <w:rPr>
          <w:bCs/>
        </w:rPr>
        <w:instrText xml:space="preserve"> REF _Ref195270636 \r \h </w:instrText>
      </w:r>
      <w:r>
        <w:rPr>
          <w:bCs/>
        </w:rPr>
      </w:r>
      <w:r>
        <w:rPr>
          <w:bCs/>
        </w:rPr>
        <w:fldChar w:fldCharType="separate"/>
      </w:r>
      <w:r w:rsidR="00D35BC0">
        <w:rPr>
          <w:bCs/>
        </w:rPr>
        <w:t>8.8</w:t>
      </w:r>
      <w:r>
        <w:rPr>
          <w:bCs/>
        </w:rPr>
        <w:fldChar w:fldCharType="end"/>
      </w:r>
      <w:r>
        <w:rPr>
          <w:bCs/>
        </w:rPr>
        <w:t xml:space="preserve">. Comparative to the overall Latrobe catchment, only about 2% report to the pit. </w:t>
      </w:r>
    </w:p>
    <w:p w14:paraId="322B7846" w14:textId="77777777" w:rsidR="002139EC" w:rsidRDefault="002139EC" w:rsidP="002139EC">
      <w:pPr>
        <w:rPr>
          <w:bCs/>
        </w:rPr>
      </w:pPr>
      <w:r>
        <w:rPr>
          <w:bCs/>
        </w:rPr>
        <w:t>The key observations drawn from the assessment of the existing condition are summarised below:</w:t>
      </w:r>
    </w:p>
    <w:p w14:paraId="48B1ECF3" w14:textId="77777777" w:rsidR="002139EC" w:rsidRDefault="002139EC" w:rsidP="00ED69BB">
      <w:pPr>
        <w:pStyle w:val="ListParagraph"/>
        <w:numPr>
          <w:ilvl w:val="0"/>
          <w:numId w:val="188"/>
        </w:numPr>
        <w:rPr>
          <w:bCs/>
        </w:rPr>
      </w:pPr>
      <w:r>
        <w:rPr>
          <w:bCs/>
        </w:rPr>
        <w:t>T</w:t>
      </w:r>
      <w:r w:rsidRPr="003000EE">
        <w:rPr>
          <w:bCs/>
        </w:rPr>
        <w:t>he current state of the drain</w:t>
      </w:r>
      <w:r>
        <w:rPr>
          <w:bCs/>
        </w:rPr>
        <w:t>age systems</w:t>
      </w:r>
      <w:r w:rsidRPr="003000EE">
        <w:rPr>
          <w:bCs/>
        </w:rPr>
        <w:t xml:space="preserve"> requires improvements to the flow capacities in harmony with the </w:t>
      </w:r>
      <w:r>
        <w:rPr>
          <w:bCs/>
        </w:rPr>
        <w:t>Design Intent Period of the rehabilitation design.</w:t>
      </w:r>
    </w:p>
    <w:p w14:paraId="6CDBF6BF" w14:textId="77777777" w:rsidR="002139EC" w:rsidRDefault="002139EC" w:rsidP="00ED69BB">
      <w:pPr>
        <w:pStyle w:val="ListParagraph"/>
        <w:numPr>
          <w:ilvl w:val="0"/>
          <w:numId w:val="188"/>
        </w:numPr>
        <w:rPr>
          <w:bCs/>
        </w:rPr>
      </w:pPr>
      <w:r>
        <w:rPr>
          <w:bCs/>
        </w:rPr>
        <w:t>The current drainage pathways include numerous complex diversions that have been progressively constructed over the long history of mining at Yallourn. The purpose of these surface diversions service the mining operational requirements for the site but are not considered appropriate to service the rehabilitation design intent period.</w:t>
      </w:r>
    </w:p>
    <w:p w14:paraId="4D9600BC" w14:textId="77777777" w:rsidR="002139EC" w:rsidRDefault="002139EC" w:rsidP="00ED69BB">
      <w:pPr>
        <w:pStyle w:val="ListParagraph"/>
        <w:numPr>
          <w:ilvl w:val="0"/>
          <w:numId w:val="188"/>
        </w:numPr>
        <w:rPr>
          <w:bCs/>
        </w:rPr>
      </w:pPr>
      <w:r>
        <w:rPr>
          <w:bCs/>
        </w:rPr>
        <w:t>Some of the peripheral catchment boundaries extend well outside of the mining license areas and are not on EA controlled land. This poses a limitation on the management of surface drainage and features on these extended boundaries.</w:t>
      </w:r>
    </w:p>
    <w:p w14:paraId="0EA7162D" w14:textId="1AEB0CCF" w:rsidR="002139EC" w:rsidRDefault="002139EC" w:rsidP="00ED69BB">
      <w:pPr>
        <w:pStyle w:val="ListParagraph"/>
        <w:numPr>
          <w:ilvl w:val="0"/>
          <w:numId w:val="188"/>
        </w:numPr>
        <w:rPr>
          <w:bCs/>
        </w:rPr>
      </w:pPr>
      <w:r>
        <w:rPr>
          <w:bCs/>
        </w:rPr>
        <w:t>The interaction between of the drainage pathways and public assets poses a risk to the assets and meeting rehabilitation objectives.</w:t>
      </w:r>
    </w:p>
    <w:p w14:paraId="3B0A62B6" w14:textId="77777777" w:rsidR="002139EC" w:rsidRDefault="002139EC" w:rsidP="00ED69BB">
      <w:pPr>
        <w:pStyle w:val="ListParagraph"/>
        <w:numPr>
          <w:ilvl w:val="0"/>
          <w:numId w:val="188"/>
        </w:numPr>
        <w:rPr>
          <w:bCs/>
        </w:rPr>
      </w:pPr>
      <w:r>
        <w:rPr>
          <w:bCs/>
        </w:rPr>
        <w:t xml:space="preserve">Any failures of the drainage systems could adversely impact the geotechnical performance of the area, compromising the rehabilitation objectives. </w:t>
      </w:r>
    </w:p>
    <w:p w14:paraId="1879B9F5" w14:textId="60937C65" w:rsidR="002139EC" w:rsidRPr="00917356" w:rsidRDefault="002139EC" w:rsidP="002139EC">
      <w:pPr>
        <w:rPr>
          <w:bCs/>
        </w:rPr>
      </w:pPr>
      <w:r>
        <w:rPr>
          <w:bCs/>
        </w:rPr>
        <w:t xml:space="preserve">These key observations have informed the considerations and aspects that inform the risk factors. The risk factors and assessed outcomes for all stages of rehabilitation and post-rehabilitation are discussed in </w:t>
      </w:r>
      <w:r>
        <w:rPr>
          <w:bCs/>
        </w:rPr>
        <w:fldChar w:fldCharType="begin"/>
      </w:r>
      <w:r>
        <w:rPr>
          <w:bCs/>
        </w:rPr>
        <w:instrText xml:space="preserve"> REF _Ref194043079 \r \h </w:instrText>
      </w:r>
      <w:r>
        <w:rPr>
          <w:bCs/>
        </w:rPr>
      </w:r>
      <w:r>
        <w:rPr>
          <w:bCs/>
        </w:rPr>
        <w:fldChar w:fldCharType="separate"/>
      </w:r>
      <w:r w:rsidR="00D35BC0">
        <w:rPr>
          <w:bCs/>
        </w:rPr>
        <w:t>Chapter 11</w:t>
      </w:r>
      <w:r>
        <w:rPr>
          <w:bCs/>
        </w:rPr>
        <w:fldChar w:fldCharType="end"/>
      </w:r>
      <w:r>
        <w:rPr>
          <w:bCs/>
        </w:rPr>
        <w:t xml:space="preserve">. Driven by these key observations to the current drainage systems, a surface drainage plan has been developed that addresses the limitations to the current drainage system, </w:t>
      </w:r>
      <w:r w:rsidR="004A3D1E">
        <w:rPr>
          <w:bCs/>
        </w:rPr>
        <w:fldChar w:fldCharType="begin"/>
      </w:r>
      <w:r w:rsidR="004A3D1E">
        <w:rPr>
          <w:bCs/>
        </w:rPr>
        <w:instrText xml:space="preserve"> REF _Ref198545813 \h </w:instrText>
      </w:r>
      <w:r w:rsidR="004A3D1E">
        <w:rPr>
          <w:bCs/>
        </w:rPr>
      </w:r>
      <w:r w:rsidR="004A3D1E">
        <w:rPr>
          <w:bCs/>
        </w:rPr>
        <w:fldChar w:fldCharType="separate"/>
      </w:r>
      <w:r w:rsidR="00D35BC0">
        <w:t xml:space="preserve">Figure </w:t>
      </w:r>
      <w:r w:rsidR="00D35BC0">
        <w:rPr>
          <w:noProof/>
        </w:rPr>
        <w:t>8</w:t>
      </w:r>
      <w:r w:rsidR="00D35BC0">
        <w:noBreakHyphen/>
      </w:r>
      <w:r w:rsidR="00D35BC0">
        <w:rPr>
          <w:noProof/>
        </w:rPr>
        <w:t>66</w:t>
      </w:r>
      <w:r w:rsidR="004A3D1E">
        <w:rPr>
          <w:bCs/>
        </w:rPr>
        <w:fldChar w:fldCharType="end"/>
      </w:r>
      <w:r w:rsidR="004A3D1E">
        <w:rPr>
          <w:bCs/>
        </w:rPr>
        <w:t>.</w:t>
      </w:r>
    </w:p>
    <w:p w14:paraId="47F57AA9" w14:textId="77AD9070" w:rsidR="002139EC" w:rsidRDefault="002139EC" w:rsidP="002139EC">
      <w:r>
        <w:rPr>
          <w:bCs/>
        </w:rPr>
        <w:t>Further details of the feasibility design for surface catchment drainage system are discussed in</w:t>
      </w:r>
      <w:r w:rsidR="00627640">
        <w:t xml:space="preserve"> </w:t>
      </w:r>
      <w:r w:rsidR="00627640" w:rsidRPr="00D079BD">
        <w:rPr>
          <w:i/>
          <w:iCs/>
        </w:rPr>
        <w:t>Yallourn Mine Rehabilitation Project Feasibility Stage Design Report</w:t>
      </w:r>
      <w:r w:rsidR="00627640">
        <w:t xml:space="preserve"> </w:t>
      </w:r>
      <w:r w:rsidR="0062764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627640">
        <w:fldChar w:fldCharType="separate"/>
      </w:r>
      <w:r w:rsidR="00627640">
        <w:rPr>
          <w:noProof/>
        </w:rPr>
        <w:t>(PSM 2025b)</w:t>
      </w:r>
      <w:r w:rsidR="00627640">
        <w:fldChar w:fldCharType="end"/>
      </w:r>
      <w:r w:rsidR="00627640">
        <w:t xml:space="preserve"> (</w:t>
      </w:r>
      <w:r w:rsidR="00627640" w:rsidRPr="00553225">
        <w:t xml:space="preserve">Appendix </w:t>
      </w:r>
      <w:r w:rsidR="00553225">
        <w:t>C – Technical Studies</w:t>
      </w:r>
      <w:r w:rsidR="00627640">
        <w:t>).</w:t>
      </w:r>
      <w:r>
        <w:t xml:space="preserve"> The next stage of rehabilitation planning will review these proposed design options in detail</w:t>
      </w:r>
      <w:r w:rsidR="00201740">
        <w:t xml:space="preserve"> (KG09 </w:t>
      </w:r>
      <w:r w:rsidR="00201740">
        <w:fldChar w:fldCharType="begin"/>
      </w:r>
      <w:r w:rsidR="00201740">
        <w:instrText xml:space="preserve"> REF _Ref200530793 \h </w:instrText>
      </w:r>
      <w:r w:rsidR="00201740">
        <w:fldChar w:fldCharType="separate"/>
      </w:r>
      <w:r w:rsidR="00D35BC0">
        <w:t xml:space="preserve">Table </w:t>
      </w:r>
      <w:r w:rsidR="00D35BC0">
        <w:rPr>
          <w:noProof/>
        </w:rPr>
        <w:t>17</w:t>
      </w:r>
      <w:r w:rsidR="00D35BC0">
        <w:noBreakHyphen/>
      </w:r>
      <w:r w:rsidR="00D35BC0">
        <w:rPr>
          <w:noProof/>
        </w:rPr>
        <w:t>1</w:t>
      </w:r>
      <w:r w:rsidR="00201740">
        <w:fldChar w:fldCharType="end"/>
      </w:r>
      <w:r w:rsidR="00201740">
        <w:t>)</w:t>
      </w:r>
      <w:r>
        <w:t>, in harmony with the detail</w:t>
      </w:r>
      <w:r w:rsidR="00BA5A92">
        <w:t>ed</w:t>
      </w:r>
      <w:r>
        <w:t xml:space="preserve"> geotechnical and landform design. </w:t>
      </w:r>
    </w:p>
    <w:p w14:paraId="5B378702" w14:textId="77777777" w:rsidR="002139EC" w:rsidRDefault="002139EC" w:rsidP="002139EC">
      <w:pPr>
        <w:rPr>
          <w:b/>
        </w:rPr>
        <w:sectPr w:rsidR="002139EC" w:rsidSect="002139EC">
          <w:pgSz w:w="11907" w:h="16840" w:code="9"/>
          <w:pgMar w:top="1134" w:right="567" w:bottom="1315" w:left="567" w:header="720" w:footer="357" w:gutter="0"/>
          <w:cols w:space="709"/>
          <w:titlePg/>
          <w:docGrid w:linePitch="299"/>
        </w:sectPr>
      </w:pPr>
    </w:p>
    <w:p w14:paraId="51ADAA3B" w14:textId="4DA3CF85" w:rsidR="002139EC" w:rsidRDefault="002139EC" w:rsidP="00EB6825">
      <w:pPr>
        <w:pStyle w:val="Caption"/>
      </w:pPr>
      <w:bookmarkStart w:id="472" w:name="_Ref195276548"/>
      <w:bookmarkStart w:id="473" w:name="_Toc197339104"/>
      <w:bookmarkStart w:id="474" w:name="_Toc210126984"/>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1</w:t>
      </w:r>
      <w:r w:rsidR="00971AAD">
        <w:fldChar w:fldCharType="end"/>
      </w:r>
      <w:bookmarkEnd w:id="472"/>
      <w:r w:rsidR="00EB6825">
        <w:rPr>
          <w:noProof/>
        </w:rPr>
        <w:t>:</w:t>
      </w:r>
      <w:r>
        <w:t xml:space="preserve"> Summary of Drainage, Stability and Risks by Domain</w:t>
      </w:r>
      <w:bookmarkEnd w:id="473"/>
      <w:bookmarkEnd w:id="474"/>
    </w:p>
    <w:tbl>
      <w:tblPr>
        <w:tblStyle w:val="PSMTable"/>
        <w:tblW w:w="4977" w:type="pct"/>
        <w:tblLayout w:type="fixed"/>
        <w:tblLook w:val="0420" w:firstRow="1" w:lastRow="0" w:firstColumn="0" w:lastColumn="0" w:noHBand="0" w:noVBand="1"/>
      </w:tblPr>
      <w:tblGrid>
        <w:gridCol w:w="1225"/>
        <w:gridCol w:w="1380"/>
        <w:gridCol w:w="956"/>
        <w:gridCol w:w="1228"/>
        <w:gridCol w:w="3528"/>
        <w:gridCol w:w="1702"/>
        <w:gridCol w:w="1709"/>
        <w:gridCol w:w="1323"/>
        <w:gridCol w:w="4440"/>
        <w:gridCol w:w="3760"/>
      </w:tblGrid>
      <w:tr w:rsidR="002139EC" w14:paraId="60A9DC11" w14:textId="77777777" w:rsidTr="0074228D">
        <w:trPr>
          <w:cnfStyle w:val="100000000000" w:firstRow="1" w:lastRow="0" w:firstColumn="0" w:lastColumn="0" w:oddVBand="0" w:evenVBand="0" w:oddHBand="0" w:evenHBand="0" w:firstRowFirstColumn="0" w:firstRowLastColumn="0" w:lastRowFirstColumn="0" w:lastRowLastColumn="0"/>
          <w:trHeight w:val="503"/>
        </w:trPr>
        <w:tc>
          <w:tcPr>
            <w:tcW w:w="1225" w:type="dxa"/>
            <w:vMerge w:val="restart"/>
            <w:tcBorders>
              <w:top w:val="single" w:sz="4" w:space="0" w:color="auto"/>
              <w:left w:val="single" w:sz="4" w:space="0" w:color="auto"/>
              <w:bottom w:val="single" w:sz="4" w:space="0" w:color="auto"/>
              <w:right w:val="single" w:sz="4" w:space="0" w:color="auto"/>
            </w:tcBorders>
            <w:shd w:val="clear" w:color="auto" w:fill="8BC600"/>
          </w:tcPr>
          <w:p w14:paraId="11C83338" w14:textId="77777777" w:rsidR="002139EC" w:rsidRPr="0074228D" w:rsidRDefault="002139EC">
            <w:pPr>
              <w:pStyle w:val="TableHeading"/>
              <w:rPr>
                <w:rFonts w:ascii="Verdana" w:hAnsi="Verdana"/>
                <w:sz w:val="18"/>
                <w:szCs w:val="18"/>
              </w:rPr>
            </w:pPr>
            <w:r w:rsidRPr="0074228D">
              <w:rPr>
                <w:rFonts w:ascii="Verdana" w:hAnsi="Verdana"/>
                <w:sz w:val="18"/>
                <w:szCs w:val="18"/>
              </w:rPr>
              <w:t>Domain</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8BC600"/>
          </w:tcPr>
          <w:p w14:paraId="4861A2A4" w14:textId="77777777" w:rsidR="002139EC" w:rsidRPr="0074228D" w:rsidRDefault="002139EC">
            <w:pPr>
              <w:pStyle w:val="TableHeading"/>
              <w:rPr>
                <w:rFonts w:ascii="Verdana" w:hAnsi="Verdana"/>
                <w:sz w:val="18"/>
                <w:szCs w:val="18"/>
              </w:rPr>
            </w:pPr>
            <w:r w:rsidRPr="0074228D">
              <w:rPr>
                <w:rFonts w:ascii="Verdana" w:hAnsi="Verdana"/>
                <w:sz w:val="18"/>
                <w:szCs w:val="18"/>
              </w:rPr>
              <w:t>Initial surface water Risk Rating</w:t>
            </w:r>
          </w:p>
        </w:tc>
        <w:tc>
          <w:tcPr>
            <w:tcW w:w="2184" w:type="dxa"/>
            <w:gridSpan w:val="2"/>
            <w:tcBorders>
              <w:top w:val="single" w:sz="4" w:space="0" w:color="auto"/>
              <w:left w:val="single" w:sz="4" w:space="0" w:color="auto"/>
              <w:bottom w:val="single" w:sz="4" w:space="0" w:color="auto"/>
              <w:right w:val="single" w:sz="4" w:space="0" w:color="auto"/>
            </w:tcBorders>
            <w:shd w:val="clear" w:color="auto" w:fill="8BC600"/>
          </w:tcPr>
          <w:p w14:paraId="64A9495D" w14:textId="77777777" w:rsidR="002139EC" w:rsidRPr="0074228D" w:rsidRDefault="002139EC">
            <w:pPr>
              <w:pStyle w:val="TableHeading"/>
              <w:rPr>
                <w:rFonts w:ascii="Verdana" w:hAnsi="Verdana"/>
                <w:b w:val="0"/>
                <w:sz w:val="18"/>
                <w:szCs w:val="18"/>
              </w:rPr>
            </w:pPr>
            <w:r w:rsidRPr="0074228D">
              <w:rPr>
                <w:rFonts w:ascii="Verdana" w:hAnsi="Verdana"/>
                <w:sz w:val="18"/>
                <w:szCs w:val="18"/>
              </w:rPr>
              <w:t>EA Consequence Rating</w:t>
            </w:r>
          </w:p>
        </w:tc>
        <w:tc>
          <w:tcPr>
            <w:tcW w:w="3528" w:type="dxa"/>
            <w:vMerge w:val="restart"/>
            <w:tcBorders>
              <w:top w:val="single" w:sz="4" w:space="0" w:color="auto"/>
              <w:left w:val="single" w:sz="4" w:space="0" w:color="auto"/>
              <w:bottom w:val="single" w:sz="4" w:space="0" w:color="auto"/>
              <w:right w:val="single" w:sz="4" w:space="0" w:color="auto"/>
            </w:tcBorders>
            <w:shd w:val="clear" w:color="auto" w:fill="8BC600"/>
          </w:tcPr>
          <w:p w14:paraId="4D70622E" w14:textId="77777777" w:rsidR="002139EC" w:rsidRPr="0074228D" w:rsidRDefault="002139EC">
            <w:pPr>
              <w:pStyle w:val="TableHeading"/>
              <w:rPr>
                <w:rFonts w:ascii="Verdana" w:hAnsi="Verdana"/>
                <w:sz w:val="18"/>
                <w:szCs w:val="18"/>
              </w:rPr>
            </w:pPr>
            <w:r w:rsidRPr="0074228D">
              <w:rPr>
                <w:rFonts w:ascii="Verdana" w:hAnsi="Verdana"/>
                <w:sz w:val="18"/>
                <w:szCs w:val="18"/>
              </w:rPr>
              <w:t xml:space="preserve">Design life &amp; </w:t>
            </w:r>
          </w:p>
          <w:p w14:paraId="6B73600A" w14:textId="77777777" w:rsidR="002139EC" w:rsidRPr="0074228D" w:rsidRDefault="002139EC">
            <w:pPr>
              <w:pStyle w:val="TableHeading"/>
              <w:rPr>
                <w:rFonts w:ascii="Verdana" w:hAnsi="Verdana"/>
                <w:sz w:val="18"/>
                <w:szCs w:val="18"/>
              </w:rPr>
            </w:pPr>
            <w:r w:rsidRPr="0074228D">
              <w:rPr>
                <w:rFonts w:ascii="Verdana" w:hAnsi="Verdana"/>
                <w:sz w:val="18"/>
                <w:szCs w:val="18"/>
              </w:rPr>
              <w:t>Construction timing</w:t>
            </w:r>
          </w:p>
        </w:tc>
        <w:tc>
          <w:tcPr>
            <w:tcW w:w="1702" w:type="dxa"/>
            <w:vMerge w:val="restart"/>
            <w:tcBorders>
              <w:top w:val="single" w:sz="4" w:space="0" w:color="auto"/>
              <w:left w:val="single" w:sz="4" w:space="0" w:color="auto"/>
              <w:bottom w:val="single" w:sz="4" w:space="0" w:color="auto"/>
              <w:right w:val="single" w:sz="4" w:space="0" w:color="auto"/>
            </w:tcBorders>
            <w:shd w:val="clear" w:color="auto" w:fill="8BC600"/>
          </w:tcPr>
          <w:p w14:paraId="44385DF6" w14:textId="77777777" w:rsidR="002139EC" w:rsidRPr="0074228D" w:rsidRDefault="002139EC">
            <w:pPr>
              <w:pStyle w:val="TableHeading"/>
              <w:rPr>
                <w:rFonts w:ascii="Verdana" w:hAnsi="Verdana"/>
                <w:sz w:val="18"/>
                <w:szCs w:val="18"/>
              </w:rPr>
            </w:pPr>
            <w:bookmarkStart w:id="475" w:name="_Hlk194507209"/>
            <w:r w:rsidRPr="0074228D">
              <w:rPr>
                <w:rFonts w:ascii="Verdana" w:hAnsi="Verdana"/>
                <w:sz w:val="18"/>
                <w:szCs w:val="18"/>
              </w:rPr>
              <w:t>Qualitative risk for drain design</w:t>
            </w:r>
            <w:bookmarkEnd w:id="475"/>
          </w:p>
        </w:tc>
        <w:tc>
          <w:tcPr>
            <w:tcW w:w="1709" w:type="dxa"/>
            <w:vMerge w:val="restart"/>
            <w:tcBorders>
              <w:top w:val="single" w:sz="4" w:space="0" w:color="auto"/>
              <w:left w:val="single" w:sz="4" w:space="0" w:color="auto"/>
              <w:bottom w:val="single" w:sz="4" w:space="0" w:color="auto"/>
              <w:right w:val="single" w:sz="4" w:space="0" w:color="auto"/>
            </w:tcBorders>
            <w:shd w:val="clear" w:color="auto" w:fill="8BC600"/>
          </w:tcPr>
          <w:p w14:paraId="417989CC" w14:textId="77777777" w:rsidR="002139EC" w:rsidRPr="0074228D" w:rsidRDefault="002139EC">
            <w:pPr>
              <w:pStyle w:val="TableHeading"/>
              <w:rPr>
                <w:rFonts w:ascii="Verdana" w:hAnsi="Verdana"/>
                <w:sz w:val="18"/>
                <w:szCs w:val="18"/>
              </w:rPr>
            </w:pPr>
            <w:r w:rsidRPr="0074228D">
              <w:rPr>
                <w:rFonts w:ascii="Verdana" w:hAnsi="Verdana"/>
                <w:sz w:val="18"/>
                <w:szCs w:val="18"/>
              </w:rPr>
              <w:t xml:space="preserve">Hydrologic Likelihood </w:t>
            </w:r>
          </w:p>
        </w:tc>
        <w:tc>
          <w:tcPr>
            <w:tcW w:w="1323" w:type="dxa"/>
            <w:vMerge w:val="restart"/>
            <w:tcBorders>
              <w:top w:val="single" w:sz="4" w:space="0" w:color="auto"/>
              <w:left w:val="single" w:sz="4" w:space="0" w:color="auto"/>
              <w:bottom w:val="single" w:sz="4" w:space="0" w:color="auto"/>
              <w:right w:val="single" w:sz="4" w:space="0" w:color="auto"/>
            </w:tcBorders>
            <w:shd w:val="clear" w:color="auto" w:fill="8BC600"/>
          </w:tcPr>
          <w:p w14:paraId="6EA8325F" w14:textId="77777777" w:rsidR="002139EC" w:rsidRPr="0074228D" w:rsidRDefault="002139EC">
            <w:pPr>
              <w:pStyle w:val="TableHeading"/>
              <w:rPr>
                <w:rFonts w:ascii="Verdana" w:hAnsi="Verdana"/>
                <w:sz w:val="18"/>
                <w:szCs w:val="18"/>
              </w:rPr>
            </w:pPr>
            <w:r w:rsidRPr="0074228D">
              <w:rPr>
                <w:rFonts w:ascii="Verdana" w:hAnsi="Verdana"/>
                <w:sz w:val="18"/>
                <w:szCs w:val="18"/>
              </w:rPr>
              <w:t>Equivalent AEP</w:t>
            </w:r>
          </w:p>
        </w:tc>
        <w:tc>
          <w:tcPr>
            <w:tcW w:w="4440" w:type="dxa"/>
            <w:vMerge w:val="restart"/>
            <w:tcBorders>
              <w:top w:val="single" w:sz="4" w:space="0" w:color="auto"/>
              <w:left w:val="single" w:sz="4" w:space="0" w:color="auto"/>
              <w:bottom w:val="single" w:sz="4" w:space="0" w:color="auto"/>
              <w:right w:val="single" w:sz="4" w:space="0" w:color="auto"/>
            </w:tcBorders>
            <w:shd w:val="clear" w:color="auto" w:fill="8BC600"/>
          </w:tcPr>
          <w:p w14:paraId="45A1497E" w14:textId="77777777" w:rsidR="002139EC" w:rsidRPr="0074228D" w:rsidRDefault="002139EC">
            <w:pPr>
              <w:pStyle w:val="TableHeading"/>
              <w:rPr>
                <w:rFonts w:ascii="Verdana" w:hAnsi="Verdana"/>
                <w:sz w:val="18"/>
                <w:szCs w:val="18"/>
              </w:rPr>
            </w:pPr>
            <w:r w:rsidRPr="0074228D">
              <w:rPr>
                <w:rFonts w:ascii="Verdana" w:hAnsi="Verdana"/>
                <w:sz w:val="18"/>
                <w:szCs w:val="18"/>
              </w:rPr>
              <w:t>Peripheral Drainage Description</w:t>
            </w:r>
          </w:p>
        </w:tc>
        <w:tc>
          <w:tcPr>
            <w:tcW w:w="3760" w:type="dxa"/>
            <w:vMerge w:val="restart"/>
            <w:tcBorders>
              <w:top w:val="single" w:sz="4" w:space="0" w:color="auto"/>
              <w:left w:val="single" w:sz="4" w:space="0" w:color="auto"/>
              <w:bottom w:val="single" w:sz="4" w:space="0" w:color="auto"/>
              <w:right w:val="single" w:sz="4" w:space="0" w:color="auto"/>
            </w:tcBorders>
            <w:shd w:val="clear" w:color="auto" w:fill="8BC600"/>
          </w:tcPr>
          <w:p w14:paraId="578D3EAA" w14:textId="77777777" w:rsidR="002139EC" w:rsidRPr="0074228D" w:rsidRDefault="002139EC">
            <w:pPr>
              <w:pStyle w:val="TableHeading"/>
              <w:rPr>
                <w:rFonts w:ascii="Verdana" w:hAnsi="Verdana"/>
                <w:sz w:val="18"/>
                <w:szCs w:val="18"/>
              </w:rPr>
            </w:pPr>
            <w:r w:rsidRPr="0074228D">
              <w:rPr>
                <w:rFonts w:ascii="Verdana" w:hAnsi="Verdana"/>
                <w:sz w:val="18"/>
                <w:szCs w:val="18"/>
              </w:rPr>
              <w:t xml:space="preserve">Other Works required / indicative drain type </w:t>
            </w:r>
          </w:p>
        </w:tc>
      </w:tr>
      <w:tr w:rsidR="002139EC" w14:paraId="648BE8CE" w14:textId="77777777" w:rsidTr="0074228D">
        <w:trPr>
          <w:trHeight w:val="502"/>
        </w:trPr>
        <w:tc>
          <w:tcPr>
            <w:tcW w:w="1225" w:type="dxa"/>
            <w:vMerge/>
            <w:tcBorders>
              <w:top w:val="single" w:sz="4" w:space="0" w:color="auto"/>
              <w:left w:val="single" w:sz="4" w:space="0" w:color="auto"/>
              <w:bottom w:val="single" w:sz="4" w:space="0" w:color="auto"/>
              <w:right w:val="single" w:sz="4" w:space="0" w:color="auto"/>
            </w:tcBorders>
          </w:tcPr>
          <w:p w14:paraId="6F6C6FFC" w14:textId="77777777" w:rsidR="002139EC" w:rsidRPr="0074228D" w:rsidRDefault="002139EC">
            <w:pPr>
              <w:pStyle w:val="TableHeading"/>
              <w:rPr>
                <w:rFonts w:ascii="Verdana" w:hAnsi="Verdana"/>
                <w:sz w:val="18"/>
                <w:szCs w:val="18"/>
              </w:rPr>
            </w:pPr>
          </w:p>
        </w:tc>
        <w:tc>
          <w:tcPr>
            <w:tcW w:w="1380" w:type="dxa"/>
            <w:vMerge/>
            <w:tcBorders>
              <w:top w:val="single" w:sz="4" w:space="0" w:color="auto"/>
              <w:left w:val="single" w:sz="4" w:space="0" w:color="auto"/>
              <w:bottom w:val="single" w:sz="4" w:space="0" w:color="auto"/>
              <w:right w:val="single" w:sz="4" w:space="0" w:color="auto"/>
            </w:tcBorders>
          </w:tcPr>
          <w:p w14:paraId="2E110165" w14:textId="77777777" w:rsidR="002139EC" w:rsidRPr="0074228D" w:rsidRDefault="002139EC">
            <w:pPr>
              <w:pStyle w:val="TableHeading"/>
              <w:rPr>
                <w:rFonts w:ascii="Verdana" w:hAnsi="Verdana"/>
                <w:sz w:val="18"/>
                <w:szCs w:val="18"/>
              </w:rPr>
            </w:pPr>
          </w:p>
        </w:tc>
        <w:tc>
          <w:tcPr>
            <w:tcW w:w="956" w:type="dxa"/>
            <w:tcBorders>
              <w:top w:val="single" w:sz="4" w:space="0" w:color="auto"/>
              <w:left w:val="single" w:sz="4" w:space="0" w:color="auto"/>
              <w:bottom w:val="single" w:sz="4" w:space="0" w:color="auto"/>
              <w:right w:val="single" w:sz="4" w:space="0" w:color="auto"/>
            </w:tcBorders>
            <w:shd w:val="clear" w:color="auto" w:fill="8BC600"/>
          </w:tcPr>
          <w:p w14:paraId="5D6F5A6E" w14:textId="77777777" w:rsidR="002139EC" w:rsidRPr="0074228D" w:rsidRDefault="002139EC">
            <w:pPr>
              <w:pStyle w:val="TableHeading"/>
              <w:rPr>
                <w:rFonts w:ascii="Verdana" w:hAnsi="Verdana"/>
                <w:sz w:val="18"/>
                <w:szCs w:val="18"/>
              </w:rPr>
            </w:pPr>
            <w:r w:rsidRPr="0074228D">
              <w:rPr>
                <w:rFonts w:ascii="Verdana" w:hAnsi="Verdana"/>
                <w:sz w:val="18"/>
                <w:szCs w:val="18"/>
              </w:rPr>
              <w:t>EOM</w:t>
            </w:r>
          </w:p>
        </w:tc>
        <w:tc>
          <w:tcPr>
            <w:tcW w:w="1228" w:type="dxa"/>
            <w:tcBorders>
              <w:top w:val="single" w:sz="4" w:space="0" w:color="auto"/>
              <w:left w:val="single" w:sz="4" w:space="0" w:color="auto"/>
              <w:bottom w:val="single" w:sz="4" w:space="0" w:color="auto"/>
              <w:right w:val="single" w:sz="4" w:space="0" w:color="auto"/>
            </w:tcBorders>
            <w:shd w:val="clear" w:color="auto" w:fill="8BC600"/>
          </w:tcPr>
          <w:p w14:paraId="13ED0687" w14:textId="77777777" w:rsidR="002139EC" w:rsidRPr="0074228D" w:rsidRDefault="002139EC">
            <w:pPr>
              <w:pStyle w:val="TableHeading"/>
              <w:rPr>
                <w:rFonts w:ascii="Verdana" w:hAnsi="Verdana"/>
                <w:b w:val="0"/>
                <w:sz w:val="18"/>
                <w:szCs w:val="18"/>
              </w:rPr>
            </w:pPr>
            <w:r w:rsidRPr="0074228D">
              <w:rPr>
                <w:rFonts w:ascii="Verdana" w:hAnsi="Verdana"/>
                <w:sz w:val="18"/>
                <w:szCs w:val="18"/>
              </w:rPr>
              <w:t>Rehab complete</w:t>
            </w:r>
          </w:p>
        </w:tc>
        <w:tc>
          <w:tcPr>
            <w:tcW w:w="3528" w:type="dxa"/>
            <w:vMerge/>
            <w:tcBorders>
              <w:top w:val="single" w:sz="4" w:space="0" w:color="auto"/>
              <w:left w:val="single" w:sz="4" w:space="0" w:color="auto"/>
              <w:bottom w:val="single" w:sz="4" w:space="0" w:color="auto"/>
              <w:right w:val="single" w:sz="4" w:space="0" w:color="auto"/>
            </w:tcBorders>
          </w:tcPr>
          <w:p w14:paraId="07203759" w14:textId="77777777" w:rsidR="002139EC" w:rsidRPr="0074228D" w:rsidRDefault="002139EC">
            <w:pPr>
              <w:pStyle w:val="TableHeading"/>
              <w:rPr>
                <w:rFonts w:ascii="Verdana" w:hAnsi="Verdana"/>
                <w:sz w:val="18"/>
                <w:szCs w:val="18"/>
              </w:rPr>
            </w:pPr>
          </w:p>
        </w:tc>
        <w:tc>
          <w:tcPr>
            <w:tcW w:w="1702" w:type="dxa"/>
            <w:vMerge/>
            <w:tcBorders>
              <w:top w:val="single" w:sz="4" w:space="0" w:color="auto"/>
              <w:left w:val="single" w:sz="4" w:space="0" w:color="auto"/>
              <w:bottom w:val="single" w:sz="4" w:space="0" w:color="auto"/>
              <w:right w:val="single" w:sz="4" w:space="0" w:color="auto"/>
            </w:tcBorders>
          </w:tcPr>
          <w:p w14:paraId="79F7FDB0" w14:textId="77777777" w:rsidR="002139EC" w:rsidRPr="0074228D" w:rsidRDefault="002139EC">
            <w:pPr>
              <w:pStyle w:val="TableHeading"/>
              <w:rPr>
                <w:rFonts w:ascii="Verdana" w:hAnsi="Verdana"/>
                <w:sz w:val="18"/>
                <w:szCs w:val="18"/>
              </w:rPr>
            </w:pPr>
          </w:p>
        </w:tc>
        <w:tc>
          <w:tcPr>
            <w:tcW w:w="1709" w:type="dxa"/>
            <w:vMerge/>
            <w:tcBorders>
              <w:top w:val="single" w:sz="4" w:space="0" w:color="auto"/>
              <w:left w:val="single" w:sz="4" w:space="0" w:color="auto"/>
              <w:bottom w:val="single" w:sz="4" w:space="0" w:color="auto"/>
              <w:right w:val="single" w:sz="4" w:space="0" w:color="auto"/>
            </w:tcBorders>
          </w:tcPr>
          <w:p w14:paraId="39CC3728" w14:textId="77777777" w:rsidR="002139EC" w:rsidRPr="0074228D" w:rsidRDefault="002139EC">
            <w:pPr>
              <w:pStyle w:val="TableHeading"/>
              <w:rPr>
                <w:rFonts w:ascii="Verdana" w:hAnsi="Verdana"/>
                <w:sz w:val="18"/>
                <w:szCs w:val="18"/>
              </w:rPr>
            </w:pPr>
          </w:p>
        </w:tc>
        <w:tc>
          <w:tcPr>
            <w:tcW w:w="1323" w:type="dxa"/>
            <w:vMerge/>
            <w:tcBorders>
              <w:top w:val="single" w:sz="4" w:space="0" w:color="auto"/>
              <w:left w:val="single" w:sz="4" w:space="0" w:color="auto"/>
              <w:bottom w:val="single" w:sz="4" w:space="0" w:color="auto"/>
              <w:right w:val="single" w:sz="4" w:space="0" w:color="auto"/>
            </w:tcBorders>
          </w:tcPr>
          <w:p w14:paraId="6A6CDADC" w14:textId="77777777" w:rsidR="002139EC" w:rsidRPr="0074228D" w:rsidRDefault="002139EC">
            <w:pPr>
              <w:pStyle w:val="TableHeading"/>
              <w:rPr>
                <w:rFonts w:ascii="Verdana" w:hAnsi="Verdana"/>
                <w:sz w:val="18"/>
                <w:szCs w:val="18"/>
              </w:rPr>
            </w:pPr>
          </w:p>
        </w:tc>
        <w:tc>
          <w:tcPr>
            <w:tcW w:w="4440" w:type="dxa"/>
            <w:vMerge/>
            <w:tcBorders>
              <w:top w:val="single" w:sz="4" w:space="0" w:color="auto"/>
              <w:left w:val="single" w:sz="4" w:space="0" w:color="auto"/>
              <w:bottom w:val="single" w:sz="4" w:space="0" w:color="auto"/>
              <w:right w:val="single" w:sz="4" w:space="0" w:color="auto"/>
            </w:tcBorders>
          </w:tcPr>
          <w:p w14:paraId="6D152840" w14:textId="77777777" w:rsidR="002139EC" w:rsidRPr="0074228D" w:rsidRDefault="002139EC">
            <w:pPr>
              <w:pStyle w:val="TableHeading"/>
              <w:rPr>
                <w:rFonts w:ascii="Verdana" w:hAnsi="Verdana"/>
                <w:sz w:val="18"/>
                <w:szCs w:val="18"/>
              </w:rPr>
            </w:pPr>
          </w:p>
        </w:tc>
        <w:tc>
          <w:tcPr>
            <w:tcW w:w="3760" w:type="dxa"/>
            <w:vMerge/>
            <w:tcBorders>
              <w:top w:val="single" w:sz="4" w:space="0" w:color="auto"/>
              <w:left w:val="single" w:sz="4" w:space="0" w:color="auto"/>
              <w:bottom w:val="single" w:sz="4" w:space="0" w:color="auto"/>
              <w:right w:val="single" w:sz="4" w:space="0" w:color="auto"/>
            </w:tcBorders>
          </w:tcPr>
          <w:p w14:paraId="5FB60287" w14:textId="77777777" w:rsidR="002139EC" w:rsidRPr="0074228D" w:rsidRDefault="002139EC">
            <w:pPr>
              <w:pStyle w:val="TableHeading"/>
              <w:rPr>
                <w:rFonts w:ascii="Verdana" w:hAnsi="Verdana"/>
                <w:sz w:val="18"/>
                <w:szCs w:val="18"/>
              </w:rPr>
            </w:pPr>
          </w:p>
        </w:tc>
      </w:tr>
      <w:tr w:rsidR="002139EC" w14:paraId="58C89B97"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666F1906" w14:textId="77777777" w:rsidR="002139EC" w:rsidRPr="0074228D" w:rsidRDefault="002139EC">
            <w:pPr>
              <w:pStyle w:val="TableText"/>
              <w:rPr>
                <w:rFonts w:ascii="Verdana" w:hAnsi="Verdana"/>
                <w:sz w:val="18"/>
              </w:rPr>
            </w:pPr>
            <w:r w:rsidRPr="0074228D">
              <w:rPr>
                <w:rFonts w:ascii="Verdana" w:hAnsi="Verdana"/>
                <w:sz w:val="18"/>
              </w:rPr>
              <w:t xml:space="preserve">YTF – LS </w:t>
            </w:r>
          </w:p>
        </w:tc>
        <w:tc>
          <w:tcPr>
            <w:tcW w:w="1380" w:type="dxa"/>
            <w:tcBorders>
              <w:top w:val="single" w:sz="4" w:space="0" w:color="auto"/>
              <w:left w:val="single" w:sz="4" w:space="0" w:color="auto"/>
              <w:bottom w:val="single" w:sz="4" w:space="0" w:color="auto"/>
              <w:right w:val="single" w:sz="4" w:space="0" w:color="auto"/>
            </w:tcBorders>
            <w:vAlign w:val="center"/>
          </w:tcPr>
          <w:p w14:paraId="4F1FF47D" w14:textId="77777777" w:rsidR="002139EC" w:rsidRPr="0074228D" w:rsidRDefault="002139EC">
            <w:pPr>
              <w:pStyle w:val="TableText"/>
              <w:rPr>
                <w:rFonts w:ascii="Verdana" w:hAnsi="Verdana"/>
                <w:color w:val="auto"/>
                <w:sz w:val="18"/>
              </w:rPr>
            </w:pPr>
            <w:r w:rsidRPr="0074228D">
              <w:rPr>
                <w:rFonts w:ascii="Verdana" w:hAnsi="Verdana"/>
                <w:color w:val="auto"/>
                <w:sz w:val="18"/>
              </w:rPr>
              <w:t>L</w:t>
            </w:r>
          </w:p>
        </w:tc>
        <w:tc>
          <w:tcPr>
            <w:tcW w:w="956" w:type="dxa"/>
            <w:tcBorders>
              <w:top w:val="single" w:sz="4" w:space="0" w:color="auto"/>
              <w:left w:val="single" w:sz="4" w:space="0" w:color="auto"/>
              <w:bottom w:val="single" w:sz="4" w:space="0" w:color="auto"/>
              <w:right w:val="single" w:sz="4" w:space="0" w:color="auto"/>
            </w:tcBorders>
            <w:vAlign w:val="center"/>
          </w:tcPr>
          <w:p w14:paraId="17F33C2D"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4 </w:t>
            </w:r>
          </w:p>
        </w:tc>
        <w:tc>
          <w:tcPr>
            <w:tcW w:w="1228" w:type="dxa"/>
            <w:tcBorders>
              <w:top w:val="single" w:sz="4" w:space="0" w:color="auto"/>
              <w:left w:val="single" w:sz="4" w:space="0" w:color="auto"/>
              <w:bottom w:val="single" w:sz="4" w:space="0" w:color="auto"/>
              <w:right w:val="single" w:sz="4" w:space="0" w:color="auto"/>
            </w:tcBorders>
            <w:vAlign w:val="center"/>
          </w:tcPr>
          <w:p w14:paraId="695838E0"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788AE1DB"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030791C3"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546F9B6A"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58AA067A"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0DC7666B"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w:t>
            </w:r>
          </w:p>
        </w:tc>
        <w:tc>
          <w:tcPr>
            <w:tcW w:w="3760" w:type="dxa"/>
            <w:tcBorders>
              <w:top w:val="single" w:sz="4" w:space="0" w:color="auto"/>
              <w:left w:val="single" w:sz="4" w:space="0" w:color="auto"/>
              <w:bottom w:val="single" w:sz="4" w:space="0" w:color="auto"/>
              <w:right w:val="single" w:sz="4" w:space="0" w:color="auto"/>
            </w:tcBorders>
            <w:vAlign w:val="center"/>
          </w:tcPr>
          <w:p w14:paraId="35B0C028"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13875EBA"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2305E0A0" w14:textId="77777777" w:rsidR="002139EC" w:rsidRPr="0074228D" w:rsidRDefault="002139EC">
            <w:pPr>
              <w:pStyle w:val="TableText"/>
              <w:rPr>
                <w:rFonts w:ascii="Verdana" w:hAnsi="Verdana"/>
                <w:sz w:val="18"/>
              </w:rPr>
            </w:pPr>
            <w:r w:rsidRPr="0074228D">
              <w:rPr>
                <w:rFonts w:ascii="Verdana" w:hAnsi="Verdana"/>
                <w:sz w:val="18"/>
              </w:rPr>
              <w:t xml:space="preserve">YTF – RCB </w:t>
            </w:r>
          </w:p>
        </w:tc>
        <w:tc>
          <w:tcPr>
            <w:tcW w:w="1380" w:type="dxa"/>
            <w:tcBorders>
              <w:top w:val="single" w:sz="4" w:space="0" w:color="auto"/>
              <w:left w:val="single" w:sz="4" w:space="0" w:color="auto"/>
              <w:bottom w:val="single" w:sz="4" w:space="0" w:color="auto"/>
              <w:right w:val="single" w:sz="4" w:space="0" w:color="auto"/>
            </w:tcBorders>
            <w:vAlign w:val="center"/>
          </w:tcPr>
          <w:p w14:paraId="33871BC3"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6140E62C"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3 </w:t>
            </w:r>
          </w:p>
        </w:tc>
        <w:tc>
          <w:tcPr>
            <w:tcW w:w="1228" w:type="dxa"/>
            <w:tcBorders>
              <w:top w:val="single" w:sz="4" w:space="0" w:color="auto"/>
              <w:left w:val="single" w:sz="4" w:space="0" w:color="auto"/>
              <w:bottom w:val="single" w:sz="4" w:space="0" w:color="auto"/>
              <w:right w:val="single" w:sz="4" w:space="0" w:color="auto"/>
            </w:tcBorders>
            <w:vAlign w:val="center"/>
          </w:tcPr>
          <w:p w14:paraId="11CB1A20"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37B605E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5D0E602A"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0B8C09E5"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1664597B"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22C97B82"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 keep current drainage lines</w:t>
            </w:r>
          </w:p>
        </w:tc>
        <w:tc>
          <w:tcPr>
            <w:tcW w:w="3760" w:type="dxa"/>
            <w:tcBorders>
              <w:top w:val="single" w:sz="4" w:space="0" w:color="auto"/>
              <w:left w:val="single" w:sz="4" w:space="0" w:color="auto"/>
              <w:bottom w:val="single" w:sz="4" w:space="0" w:color="auto"/>
              <w:right w:val="single" w:sz="4" w:space="0" w:color="auto"/>
            </w:tcBorders>
            <w:vAlign w:val="center"/>
          </w:tcPr>
          <w:p w14:paraId="2693EA11"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57BA8496"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4B49C329" w14:textId="77777777" w:rsidR="002139EC" w:rsidRPr="0074228D" w:rsidRDefault="002139EC">
            <w:pPr>
              <w:pStyle w:val="TableText"/>
              <w:rPr>
                <w:rFonts w:ascii="Verdana" w:hAnsi="Verdana"/>
                <w:sz w:val="18"/>
              </w:rPr>
            </w:pPr>
            <w:r w:rsidRPr="0074228D">
              <w:rPr>
                <w:rFonts w:ascii="Verdana" w:hAnsi="Verdana"/>
                <w:sz w:val="18"/>
              </w:rPr>
              <w:t xml:space="preserve">YTF – NB </w:t>
            </w:r>
          </w:p>
        </w:tc>
        <w:tc>
          <w:tcPr>
            <w:tcW w:w="1380" w:type="dxa"/>
            <w:tcBorders>
              <w:top w:val="single" w:sz="4" w:space="0" w:color="auto"/>
              <w:left w:val="single" w:sz="4" w:space="0" w:color="auto"/>
              <w:bottom w:val="single" w:sz="4" w:space="0" w:color="auto"/>
              <w:right w:val="single" w:sz="4" w:space="0" w:color="auto"/>
            </w:tcBorders>
            <w:vAlign w:val="center"/>
          </w:tcPr>
          <w:p w14:paraId="67D0E192"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536A8A89"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39518435"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0749C850"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34965D7C" w14:textId="77777777" w:rsidR="002139EC" w:rsidRPr="0074228D" w:rsidRDefault="002139EC">
            <w:pPr>
              <w:pStyle w:val="TableText"/>
              <w:rPr>
                <w:rFonts w:ascii="Verdana" w:hAnsi="Verdana"/>
                <w:color w:val="auto"/>
                <w:sz w:val="18"/>
              </w:rPr>
            </w:pPr>
            <w:bookmarkStart w:id="476" w:name="_Hlk194496230"/>
            <w:r w:rsidRPr="0074228D">
              <w:rPr>
                <w:rFonts w:ascii="Verdana" w:hAnsi="Verdana"/>
                <w:color w:val="auto"/>
                <w:sz w:val="18"/>
              </w:rPr>
              <w:t>N/A (Very Low)</w:t>
            </w:r>
            <w:bookmarkEnd w:id="476"/>
          </w:p>
        </w:tc>
        <w:tc>
          <w:tcPr>
            <w:tcW w:w="1709" w:type="dxa"/>
            <w:tcBorders>
              <w:top w:val="single" w:sz="4" w:space="0" w:color="auto"/>
              <w:left w:val="single" w:sz="4" w:space="0" w:color="auto"/>
              <w:bottom w:val="single" w:sz="4" w:space="0" w:color="auto"/>
              <w:right w:val="single" w:sz="4" w:space="0" w:color="auto"/>
            </w:tcBorders>
            <w:vAlign w:val="center"/>
          </w:tcPr>
          <w:p w14:paraId="078D2F46"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4E5B4002"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1DB373AE"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 keep current drainage lines</w:t>
            </w:r>
          </w:p>
        </w:tc>
        <w:tc>
          <w:tcPr>
            <w:tcW w:w="3760" w:type="dxa"/>
            <w:tcBorders>
              <w:top w:val="single" w:sz="4" w:space="0" w:color="auto"/>
              <w:left w:val="single" w:sz="4" w:space="0" w:color="auto"/>
              <w:bottom w:val="single" w:sz="4" w:space="0" w:color="auto"/>
              <w:right w:val="single" w:sz="4" w:space="0" w:color="auto"/>
            </w:tcBorders>
            <w:vAlign w:val="center"/>
          </w:tcPr>
          <w:p w14:paraId="0869A3B8"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73716658"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297D57EB" w14:textId="77777777" w:rsidR="002139EC" w:rsidRPr="0074228D" w:rsidRDefault="002139EC">
            <w:pPr>
              <w:pStyle w:val="TableText"/>
              <w:rPr>
                <w:rFonts w:ascii="Verdana" w:hAnsi="Verdana"/>
                <w:sz w:val="18"/>
              </w:rPr>
            </w:pPr>
            <w:r w:rsidRPr="0074228D">
              <w:rPr>
                <w:rFonts w:ascii="Verdana" w:hAnsi="Verdana"/>
                <w:sz w:val="18"/>
              </w:rPr>
              <w:t xml:space="preserve">YTF – WB </w:t>
            </w:r>
          </w:p>
        </w:tc>
        <w:tc>
          <w:tcPr>
            <w:tcW w:w="1380" w:type="dxa"/>
            <w:tcBorders>
              <w:top w:val="single" w:sz="4" w:space="0" w:color="auto"/>
              <w:left w:val="single" w:sz="4" w:space="0" w:color="auto"/>
              <w:bottom w:val="single" w:sz="4" w:space="0" w:color="auto"/>
              <w:right w:val="single" w:sz="4" w:space="0" w:color="auto"/>
            </w:tcBorders>
            <w:vAlign w:val="center"/>
          </w:tcPr>
          <w:p w14:paraId="48A29BA7"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H</w:t>
            </w:r>
          </w:p>
        </w:tc>
        <w:tc>
          <w:tcPr>
            <w:tcW w:w="956" w:type="dxa"/>
            <w:tcBorders>
              <w:top w:val="single" w:sz="4" w:space="0" w:color="auto"/>
              <w:left w:val="single" w:sz="4" w:space="0" w:color="auto"/>
              <w:bottom w:val="single" w:sz="4" w:space="0" w:color="auto"/>
              <w:right w:val="single" w:sz="4" w:space="0" w:color="auto"/>
            </w:tcBorders>
            <w:vAlign w:val="center"/>
          </w:tcPr>
          <w:p w14:paraId="213A21DF"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4E32376F"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77858BD7" w14:textId="3B91D0E3"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structures to be constructed around EOM. </w:t>
            </w:r>
            <w:r w:rsidR="002404A0"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E8D1"/>
            <w:vAlign w:val="center"/>
          </w:tcPr>
          <w:p w14:paraId="5952B43C"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Medium </w:t>
            </w:r>
          </w:p>
        </w:tc>
        <w:tc>
          <w:tcPr>
            <w:tcW w:w="1709" w:type="dxa"/>
            <w:tcBorders>
              <w:top w:val="single" w:sz="4" w:space="0" w:color="auto"/>
              <w:left w:val="single" w:sz="4" w:space="0" w:color="auto"/>
              <w:bottom w:val="single" w:sz="4" w:space="0" w:color="auto"/>
              <w:right w:val="single" w:sz="4" w:space="0" w:color="auto"/>
            </w:tcBorders>
            <w:shd w:val="clear" w:color="auto" w:fill="FFE8D1"/>
            <w:vAlign w:val="center"/>
          </w:tcPr>
          <w:p w14:paraId="54D948D3"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30% </w:t>
            </w:r>
          </w:p>
        </w:tc>
        <w:tc>
          <w:tcPr>
            <w:tcW w:w="1323" w:type="dxa"/>
            <w:tcBorders>
              <w:top w:val="single" w:sz="4" w:space="0" w:color="auto"/>
              <w:left w:val="single" w:sz="4" w:space="0" w:color="auto"/>
              <w:bottom w:val="single" w:sz="4" w:space="0" w:color="auto"/>
              <w:right w:val="single" w:sz="4" w:space="0" w:color="auto"/>
            </w:tcBorders>
            <w:vAlign w:val="center"/>
          </w:tcPr>
          <w:p w14:paraId="2ECB9720" w14:textId="77777777" w:rsidR="002139EC" w:rsidRPr="0074228D" w:rsidRDefault="002139EC">
            <w:pPr>
              <w:pStyle w:val="TableText"/>
              <w:rPr>
                <w:rFonts w:ascii="Verdana" w:hAnsi="Verdana"/>
                <w:color w:val="auto"/>
                <w:sz w:val="18"/>
              </w:rPr>
            </w:pPr>
            <w:r w:rsidRPr="0074228D">
              <w:rPr>
                <w:rFonts w:ascii="Verdana" w:hAnsi="Verdana"/>
                <w:color w:val="auto"/>
                <w:sz w:val="18"/>
              </w:rPr>
              <w:t>1 in 300</w:t>
            </w:r>
          </w:p>
        </w:tc>
        <w:tc>
          <w:tcPr>
            <w:tcW w:w="4440" w:type="dxa"/>
            <w:tcBorders>
              <w:top w:val="single" w:sz="4" w:space="0" w:color="auto"/>
              <w:left w:val="single" w:sz="4" w:space="0" w:color="auto"/>
              <w:bottom w:val="single" w:sz="4" w:space="0" w:color="auto"/>
              <w:right w:val="single" w:sz="4" w:space="0" w:color="auto"/>
            </w:tcBorders>
            <w:vAlign w:val="center"/>
          </w:tcPr>
          <w:p w14:paraId="5371839C" w14:textId="77777777" w:rsidR="002139EC" w:rsidRPr="0074228D" w:rsidRDefault="002139EC">
            <w:pPr>
              <w:pStyle w:val="TableText"/>
              <w:rPr>
                <w:rFonts w:ascii="Verdana" w:hAnsi="Verdana"/>
                <w:color w:val="auto"/>
                <w:sz w:val="18"/>
              </w:rPr>
            </w:pPr>
            <w:r w:rsidRPr="0074228D">
              <w:rPr>
                <w:rFonts w:ascii="Verdana" w:hAnsi="Verdana"/>
                <w:color w:val="auto"/>
                <w:sz w:val="18"/>
              </w:rPr>
              <w:t>Aim to protect mine batters and buttress from adverse water loads</w:t>
            </w:r>
          </w:p>
          <w:p w14:paraId="44D2E178" w14:textId="77777777" w:rsidR="002139EC" w:rsidRPr="0074228D" w:rsidRDefault="002139EC">
            <w:pPr>
              <w:pStyle w:val="TableText"/>
              <w:rPr>
                <w:rFonts w:ascii="Verdana" w:hAnsi="Verdana"/>
                <w:color w:val="auto"/>
                <w:sz w:val="18"/>
              </w:rPr>
            </w:pPr>
            <w:r w:rsidRPr="0074228D">
              <w:rPr>
                <w:rFonts w:ascii="Verdana" w:hAnsi="Verdana"/>
                <w:color w:val="auto"/>
                <w:sz w:val="18"/>
              </w:rPr>
              <w:t>North: a series of down batter drains from regrading of batter</w:t>
            </w:r>
          </w:p>
          <w:p w14:paraId="6920A4B7" w14:textId="77777777" w:rsidR="002139EC" w:rsidRPr="0074228D" w:rsidRDefault="002139EC">
            <w:pPr>
              <w:pStyle w:val="TableText"/>
              <w:rPr>
                <w:rFonts w:ascii="Verdana" w:hAnsi="Verdana"/>
                <w:color w:val="auto"/>
                <w:sz w:val="18"/>
              </w:rPr>
            </w:pPr>
            <w:r w:rsidRPr="0074228D">
              <w:rPr>
                <w:rFonts w:ascii="Verdana" w:hAnsi="Verdana"/>
                <w:color w:val="auto"/>
                <w:sz w:val="18"/>
              </w:rPr>
              <w:t>South: a single large batter drain down the mine and across buttress.</w:t>
            </w:r>
          </w:p>
        </w:tc>
        <w:tc>
          <w:tcPr>
            <w:tcW w:w="3760" w:type="dxa"/>
            <w:tcBorders>
              <w:top w:val="single" w:sz="4" w:space="0" w:color="auto"/>
              <w:left w:val="single" w:sz="4" w:space="0" w:color="auto"/>
              <w:bottom w:val="single" w:sz="4" w:space="0" w:color="auto"/>
              <w:right w:val="single" w:sz="4" w:space="0" w:color="auto"/>
            </w:tcBorders>
            <w:vAlign w:val="center"/>
          </w:tcPr>
          <w:p w14:paraId="245BDE71" w14:textId="77777777" w:rsidR="002139EC" w:rsidRPr="0074228D" w:rsidRDefault="002139EC">
            <w:pPr>
              <w:pStyle w:val="TableText"/>
              <w:rPr>
                <w:rFonts w:ascii="Verdana" w:hAnsi="Verdana"/>
                <w:color w:val="auto"/>
                <w:sz w:val="18"/>
              </w:rPr>
            </w:pPr>
            <w:r w:rsidRPr="0074228D">
              <w:rPr>
                <w:rFonts w:ascii="Verdana" w:hAnsi="Verdana"/>
                <w:color w:val="auto"/>
                <w:sz w:val="18"/>
              </w:rPr>
              <w:t>Small down batter drains – grass lined</w:t>
            </w:r>
          </w:p>
        </w:tc>
      </w:tr>
      <w:tr w:rsidR="002139EC" w14:paraId="474FFADD"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6070413E" w14:textId="77777777" w:rsidR="002139EC" w:rsidRPr="0074228D" w:rsidRDefault="002139EC">
            <w:pPr>
              <w:pStyle w:val="TableText"/>
              <w:rPr>
                <w:rFonts w:ascii="Verdana" w:hAnsi="Verdana"/>
                <w:sz w:val="18"/>
              </w:rPr>
            </w:pPr>
            <w:r w:rsidRPr="0074228D">
              <w:rPr>
                <w:rFonts w:ascii="Verdana" w:hAnsi="Verdana"/>
                <w:sz w:val="18"/>
              </w:rPr>
              <w:t>YTF – HOB North</w:t>
            </w:r>
          </w:p>
        </w:tc>
        <w:tc>
          <w:tcPr>
            <w:tcW w:w="1380" w:type="dxa"/>
            <w:tcBorders>
              <w:top w:val="single" w:sz="4" w:space="0" w:color="auto"/>
              <w:left w:val="single" w:sz="4" w:space="0" w:color="auto"/>
              <w:bottom w:val="single" w:sz="4" w:space="0" w:color="auto"/>
              <w:right w:val="single" w:sz="4" w:space="0" w:color="auto"/>
            </w:tcBorders>
            <w:vAlign w:val="center"/>
          </w:tcPr>
          <w:p w14:paraId="4D83CA5A"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H</w:t>
            </w:r>
          </w:p>
        </w:tc>
        <w:tc>
          <w:tcPr>
            <w:tcW w:w="956" w:type="dxa"/>
            <w:tcBorders>
              <w:top w:val="single" w:sz="4" w:space="0" w:color="auto"/>
              <w:left w:val="single" w:sz="4" w:space="0" w:color="auto"/>
              <w:bottom w:val="single" w:sz="4" w:space="0" w:color="auto"/>
              <w:right w:val="single" w:sz="4" w:space="0" w:color="auto"/>
            </w:tcBorders>
            <w:vAlign w:val="center"/>
          </w:tcPr>
          <w:p w14:paraId="53F6CEF0"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3E6DAAC6"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103D42C0" w14:textId="5E9D0599"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structures to be constructed around EOM.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E8D1"/>
            <w:vAlign w:val="center"/>
          </w:tcPr>
          <w:p w14:paraId="19368AE8"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Medium </w:t>
            </w:r>
          </w:p>
        </w:tc>
        <w:tc>
          <w:tcPr>
            <w:tcW w:w="1709" w:type="dxa"/>
            <w:tcBorders>
              <w:top w:val="single" w:sz="4" w:space="0" w:color="auto"/>
              <w:left w:val="single" w:sz="4" w:space="0" w:color="auto"/>
              <w:bottom w:val="single" w:sz="4" w:space="0" w:color="auto"/>
              <w:right w:val="single" w:sz="4" w:space="0" w:color="auto"/>
            </w:tcBorders>
            <w:shd w:val="clear" w:color="auto" w:fill="FFE8D1"/>
            <w:vAlign w:val="center"/>
          </w:tcPr>
          <w:p w14:paraId="5C7BA0E0"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30% </w:t>
            </w:r>
          </w:p>
        </w:tc>
        <w:tc>
          <w:tcPr>
            <w:tcW w:w="1323" w:type="dxa"/>
            <w:tcBorders>
              <w:top w:val="single" w:sz="4" w:space="0" w:color="auto"/>
              <w:left w:val="single" w:sz="4" w:space="0" w:color="auto"/>
              <w:bottom w:val="single" w:sz="4" w:space="0" w:color="auto"/>
              <w:right w:val="single" w:sz="4" w:space="0" w:color="auto"/>
            </w:tcBorders>
            <w:vAlign w:val="center"/>
          </w:tcPr>
          <w:p w14:paraId="0DD78CDE" w14:textId="77777777" w:rsidR="002139EC" w:rsidRPr="0074228D" w:rsidRDefault="002139EC">
            <w:pPr>
              <w:pStyle w:val="TableText"/>
              <w:rPr>
                <w:rFonts w:ascii="Verdana" w:hAnsi="Verdana"/>
                <w:color w:val="auto"/>
                <w:sz w:val="18"/>
              </w:rPr>
            </w:pPr>
            <w:r w:rsidRPr="0074228D">
              <w:rPr>
                <w:rFonts w:ascii="Verdana" w:hAnsi="Verdana"/>
                <w:color w:val="auto"/>
                <w:sz w:val="18"/>
              </w:rPr>
              <w:t>1 in 300</w:t>
            </w:r>
          </w:p>
        </w:tc>
        <w:tc>
          <w:tcPr>
            <w:tcW w:w="4440" w:type="dxa"/>
            <w:tcBorders>
              <w:top w:val="single" w:sz="4" w:space="0" w:color="auto"/>
              <w:left w:val="single" w:sz="4" w:space="0" w:color="auto"/>
              <w:bottom w:val="single" w:sz="4" w:space="0" w:color="auto"/>
              <w:right w:val="single" w:sz="4" w:space="0" w:color="auto"/>
            </w:tcBorders>
            <w:vAlign w:val="center"/>
          </w:tcPr>
          <w:p w14:paraId="2143CBCF" w14:textId="77777777" w:rsidR="002139EC" w:rsidRPr="0074228D" w:rsidRDefault="002139EC">
            <w:pPr>
              <w:pStyle w:val="TableText"/>
              <w:rPr>
                <w:rFonts w:ascii="Verdana" w:hAnsi="Verdana"/>
                <w:color w:val="auto"/>
                <w:sz w:val="18"/>
              </w:rPr>
            </w:pPr>
            <w:r w:rsidRPr="0074228D">
              <w:rPr>
                <w:rFonts w:ascii="Verdana" w:hAnsi="Verdana"/>
                <w:color w:val="auto"/>
                <w:sz w:val="18"/>
              </w:rPr>
              <w:t>Consider long term future of Rifle Range Gully Dam.</w:t>
            </w:r>
          </w:p>
          <w:p w14:paraId="40EE8FA7" w14:textId="77777777" w:rsidR="002139EC" w:rsidRPr="0074228D" w:rsidRDefault="002139EC">
            <w:pPr>
              <w:pStyle w:val="TableText"/>
              <w:rPr>
                <w:rFonts w:ascii="Verdana" w:hAnsi="Verdana"/>
                <w:color w:val="auto"/>
                <w:sz w:val="18"/>
              </w:rPr>
            </w:pPr>
            <w:r w:rsidRPr="0074228D">
              <w:rPr>
                <w:rFonts w:ascii="Verdana" w:hAnsi="Verdana"/>
                <w:color w:val="auto"/>
                <w:sz w:val="18"/>
              </w:rPr>
              <w:t>North: downstream of dam – down batter drains</w:t>
            </w:r>
          </w:p>
          <w:p w14:paraId="1B09D023" w14:textId="77777777" w:rsidR="002139EC" w:rsidRPr="0074228D" w:rsidRDefault="002139EC">
            <w:pPr>
              <w:pStyle w:val="TableText"/>
              <w:rPr>
                <w:rFonts w:ascii="Verdana" w:hAnsi="Verdana"/>
                <w:color w:val="auto"/>
                <w:sz w:val="18"/>
              </w:rPr>
            </w:pPr>
            <w:r w:rsidRPr="0074228D">
              <w:rPr>
                <w:rFonts w:ascii="Verdana" w:hAnsi="Verdana"/>
                <w:color w:val="auto"/>
                <w:sz w:val="18"/>
              </w:rPr>
              <w:t>South: simple down batter drains</w:t>
            </w:r>
          </w:p>
        </w:tc>
        <w:tc>
          <w:tcPr>
            <w:tcW w:w="3760" w:type="dxa"/>
            <w:tcBorders>
              <w:top w:val="single" w:sz="4" w:space="0" w:color="auto"/>
              <w:left w:val="single" w:sz="4" w:space="0" w:color="auto"/>
              <w:bottom w:val="single" w:sz="4" w:space="0" w:color="auto"/>
              <w:right w:val="single" w:sz="4" w:space="0" w:color="auto"/>
            </w:tcBorders>
            <w:vAlign w:val="center"/>
          </w:tcPr>
          <w:p w14:paraId="628299B7" w14:textId="77777777" w:rsidR="002139EC" w:rsidRPr="0074228D" w:rsidRDefault="002139EC">
            <w:pPr>
              <w:pStyle w:val="TableText"/>
              <w:rPr>
                <w:rFonts w:ascii="Verdana" w:hAnsi="Verdana"/>
                <w:color w:val="auto"/>
                <w:sz w:val="18"/>
              </w:rPr>
            </w:pPr>
            <w:r w:rsidRPr="0074228D">
              <w:rPr>
                <w:rFonts w:ascii="Verdana" w:hAnsi="Verdana"/>
                <w:color w:val="auto"/>
                <w:sz w:val="18"/>
              </w:rPr>
              <w:t>Down batter drains – may need to be lined depending on flow and gradient</w:t>
            </w:r>
          </w:p>
        </w:tc>
      </w:tr>
      <w:tr w:rsidR="002139EC" w14:paraId="7C8A44B3"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6257D403" w14:textId="77777777" w:rsidR="002139EC" w:rsidRPr="0074228D" w:rsidRDefault="002139EC">
            <w:pPr>
              <w:pStyle w:val="TableText"/>
              <w:rPr>
                <w:rFonts w:ascii="Verdana" w:hAnsi="Verdana"/>
                <w:sz w:val="18"/>
              </w:rPr>
            </w:pPr>
            <w:r w:rsidRPr="0074228D">
              <w:rPr>
                <w:rFonts w:ascii="Verdana" w:hAnsi="Verdana"/>
                <w:sz w:val="18"/>
              </w:rPr>
              <w:t>YTF – HOB South</w:t>
            </w:r>
          </w:p>
        </w:tc>
        <w:tc>
          <w:tcPr>
            <w:tcW w:w="1380" w:type="dxa"/>
            <w:tcBorders>
              <w:top w:val="single" w:sz="4" w:space="0" w:color="auto"/>
              <w:left w:val="single" w:sz="4" w:space="0" w:color="auto"/>
              <w:bottom w:val="single" w:sz="4" w:space="0" w:color="auto"/>
              <w:right w:val="single" w:sz="4" w:space="0" w:color="auto"/>
            </w:tcBorders>
            <w:vAlign w:val="center"/>
          </w:tcPr>
          <w:p w14:paraId="5E6D6E39"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H</w:t>
            </w:r>
          </w:p>
        </w:tc>
        <w:tc>
          <w:tcPr>
            <w:tcW w:w="956" w:type="dxa"/>
            <w:tcBorders>
              <w:top w:val="single" w:sz="4" w:space="0" w:color="auto"/>
              <w:left w:val="single" w:sz="4" w:space="0" w:color="auto"/>
              <w:bottom w:val="single" w:sz="4" w:space="0" w:color="auto"/>
              <w:right w:val="single" w:sz="4" w:space="0" w:color="auto"/>
            </w:tcBorders>
            <w:vAlign w:val="center"/>
          </w:tcPr>
          <w:p w14:paraId="272A7991"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238688F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1 </w:t>
            </w:r>
          </w:p>
        </w:tc>
        <w:tc>
          <w:tcPr>
            <w:tcW w:w="3528" w:type="dxa"/>
            <w:tcBorders>
              <w:top w:val="single" w:sz="4" w:space="0" w:color="auto"/>
              <w:left w:val="single" w:sz="4" w:space="0" w:color="auto"/>
              <w:bottom w:val="single" w:sz="4" w:space="0" w:color="auto"/>
              <w:right w:val="single" w:sz="4" w:space="0" w:color="auto"/>
            </w:tcBorders>
            <w:vAlign w:val="center"/>
          </w:tcPr>
          <w:p w14:paraId="7B423F87" w14:textId="3B494EBF"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structures to be constructed around EOM.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C1C1"/>
            <w:vAlign w:val="center"/>
          </w:tcPr>
          <w:p w14:paraId="378C1448" w14:textId="77777777" w:rsidR="002139EC" w:rsidRPr="0074228D" w:rsidRDefault="002139EC">
            <w:pPr>
              <w:pStyle w:val="TableText"/>
              <w:rPr>
                <w:rFonts w:ascii="Verdana" w:hAnsi="Verdana"/>
                <w:color w:val="auto"/>
                <w:sz w:val="18"/>
              </w:rPr>
            </w:pPr>
            <w:r w:rsidRPr="0074228D">
              <w:rPr>
                <w:rFonts w:ascii="Verdana" w:hAnsi="Verdana"/>
                <w:color w:val="auto"/>
                <w:sz w:val="18"/>
              </w:rPr>
              <w:t>High (if road remains)</w:t>
            </w:r>
          </w:p>
          <w:p w14:paraId="13F2D9E9" w14:textId="77777777" w:rsidR="002139EC" w:rsidRPr="0074228D" w:rsidRDefault="002139EC">
            <w:pPr>
              <w:pStyle w:val="TableText"/>
              <w:rPr>
                <w:rFonts w:ascii="Verdana" w:hAnsi="Verdana"/>
                <w:color w:val="auto"/>
                <w:sz w:val="18"/>
              </w:rPr>
            </w:pPr>
            <w:r w:rsidRPr="0074228D">
              <w:rPr>
                <w:rFonts w:ascii="Verdana" w:hAnsi="Verdana"/>
                <w:color w:val="auto"/>
                <w:sz w:val="18"/>
              </w:rPr>
              <w:t>Medium (if road re-aligned)</w:t>
            </w:r>
          </w:p>
        </w:tc>
        <w:tc>
          <w:tcPr>
            <w:tcW w:w="1709" w:type="dxa"/>
            <w:tcBorders>
              <w:top w:val="single" w:sz="4" w:space="0" w:color="auto"/>
              <w:left w:val="single" w:sz="4" w:space="0" w:color="auto"/>
              <w:bottom w:val="single" w:sz="4" w:space="0" w:color="auto"/>
              <w:right w:val="single" w:sz="4" w:space="0" w:color="auto"/>
            </w:tcBorders>
            <w:shd w:val="clear" w:color="auto" w:fill="FFC1C1"/>
            <w:vAlign w:val="center"/>
          </w:tcPr>
          <w:p w14:paraId="669E8B9F" w14:textId="77777777" w:rsidR="002139EC" w:rsidRPr="0074228D" w:rsidRDefault="002139EC">
            <w:pPr>
              <w:pStyle w:val="TableText"/>
              <w:rPr>
                <w:rFonts w:ascii="Verdana" w:hAnsi="Verdana"/>
                <w:color w:val="auto"/>
                <w:sz w:val="18"/>
              </w:rPr>
            </w:pPr>
            <w:r w:rsidRPr="0074228D">
              <w:rPr>
                <w:rFonts w:ascii="Verdana" w:hAnsi="Verdana"/>
                <w:color w:val="auto"/>
                <w:sz w:val="18"/>
              </w:rPr>
              <w:t>5% (if road remains)</w:t>
            </w:r>
          </w:p>
          <w:p w14:paraId="6B5F33A4" w14:textId="77777777" w:rsidR="002139EC" w:rsidRPr="0074228D" w:rsidRDefault="002139EC">
            <w:pPr>
              <w:pStyle w:val="TableText"/>
              <w:rPr>
                <w:rFonts w:ascii="Verdana" w:hAnsi="Verdana"/>
                <w:color w:val="auto"/>
                <w:sz w:val="18"/>
              </w:rPr>
            </w:pPr>
            <w:r w:rsidRPr="0074228D">
              <w:rPr>
                <w:rFonts w:ascii="Verdana" w:hAnsi="Verdana"/>
                <w:color w:val="auto"/>
                <w:sz w:val="18"/>
              </w:rPr>
              <w:t>30% (if road re-aligned)</w:t>
            </w:r>
          </w:p>
        </w:tc>
        <w:tc>
          <w:tcPr>
            <w:tcW w:w="1323" w:type="dxa"/>
            <w:tcBorders>
              <w:top w:val="single" w:sz="4" w:space="0" w:color="auto"/>
              <w:left w:val="single" w:sz="4" w:space="0" w:color="auto"/>
              <w:bottom w:val="single" w:sz="4" w:space="0" w:color="auto"/>
              <w:right w:val="single" w:sz="4" w:space="0" w:color="auto"/>
            </w:tcBorders>
            <w:vAlign w:val="center"/>
          </w:tcPr>
          <w:p w14:paraId="3E4D1576" w14:textId="77777777" w:rsidR="002139EC" w:rsidRPr="0074228D" w:rsidRDefault="002139EC">
            <w:pPr>
              <w:pStyle w:val="TableText"/>
              <w:rPr>
                <w:rFonts w:ascii="Verdana" w:hAnsi="Verdana"/>
                <w:color w:val="auto"/>
                <w:sz w:val="18"/>
              </w:rPr>
            </w:pPr>
            <w:r w:rsidRPr="0074228D">
              <w:rPr>
                <w:rFonts w:ascii="Verdana" w:hAnsi="Verdana"/>
                <w:color w:val="auto"/>
                <w:sz w:val="18"/>
              </w:rPr>
              <w:t>1 in 2000 (High)</w:t>
            </w:r>
          </w:p>
          <w:p w14:paraId="2E3D2583" w14:textId="77777777" w:rsidR="002139EC" w:rsidRPr="0074228D" w:rsidRDefault="002139EC">
            <w:pPr>
              <w:pStyle w:val="TableText"/>
              <w:rPr>
                <w:rFonts w:ascii="Verdana" w:hAnsi="Verdana"/>
                <w:color w:val="auto"/>
                <w:sz w:val="18"/>
              </w:rPr>
            </w:pPr>
            <w:r w:rsidRPr="0074228D">
              <w:rPr>
                <w:rFonts w:ascii="Verdana" w:hAnsi="Verdana"/>
                <w:color w:val="auto"/>
                <w:sz w:val="18"/>
              </w:rPr>
              <w:t>1 in 300 (Medium)</w:t>
            </w:r>
          </w:p>
        </w:tc>
        <w:tc>
          <w:tcPr>
            <w:tcW w:w="4440" w:type="dxa"/>
            <w:tcBorders>
              <w:top w:val="single" w:sz="4" w:space="0" w:color="auto"/>
              <w:left w:val="single" w:sz="4" w:space="0" w:color="auto"/>
              <w:bottom w:val="single" w:sz="4" w:space="0" w:color="auto"/>
              <w:right w:val="single" w:sz="4" w:space="0" w:color="auto"/>
            </w:tcBorders>
            <w:vAlign w:val="center"/>
          </w:tcPr>
          <w:p w14:paraId="7AD4DDAA" w14:textId="77777777" w:rsidR="002139EC" w:rsidRPr="0074228D" w:rsidRDefault="002139EC">
            <w:pPr>
              <w:pStyle w:val="TableText"/>
              <w:rPr>
                <w:rFonts w:ascii="Verdana" w:hAnsi="Verdana"/>
                <w:color w:val="auto"/>
                <w:sz w:val="18"/>
              </w:rPr>
            </w:pPr>
            <w:r w:rsidRPr="0074228D">
              <w:rPr>
                <w:rFonts w:ascii="Verdana" w:hAnsi="Verdana"/>
                <w:color w:val="auto"/>
                <w:sz w:val="18"/>
              </w:rPr>
              <w:t>2 drainage structures required.</w:t>
            </w:r>
          </w:p>
          <w:p w14:paraId="5348C31C" w14:textId="77777777" w:rsidR="002139EC" w:rsidRPr="0074228D" w:rsidRDefault="002139EC">
            <w:pPr>
              <w:pStyle w:val="TableText"/>
              <w:rPr>
                <w:rFonts w:ascii="Verdana" w:hAnsi="Verdana"/>
                <w:color w:val="auto"/>
                <w:sz w:val="18"/>
              </w:rPr>
            </w:pPr>
            <w:r w:rsidRPr="0074228D">
              <w:rPr>
                <w:rFonts w:ascii="Verdana" w:hAnsi="Verdana"/>
                <w:color w:val="auto"/>
                <w:sz w:val="18"/>
              </w:rPr>
              <w:t>Direct water in Melbourne Swamp Diversion into the pit before flowing into SWB</w:t>
            </w:r>
          </w:p>
        </w:tc>
        <w:tc>
          <w:tcPr>
            <w:tcW w:w="3760" w:type="dxa"/>
            <w:tcBorders>
              <w:top w:val="single" w:sz="4" w:space="0" w:color="auto"/>
              <w:left w:val="single" w:sz="4" w:space="0" w:color="auto"/>
              <w:bottom w:val="single" w:sz="4" w:space="0" w:color="auto"/>
              <w:right w:val="single" w:sz="4" w:space="0" w:color="auto"/>
            </w:tcBorders>
            <w:vAlign w:val="center"/>
          </w:tcPr>
          <w:p w14:paraId="2971E8DB" w14:textId="77777777" w:rsidR="002139EC" w:rsidRPr="0074228D" w:rsidRDefault="002139EC">
            <w:pPr>
              <w:pStyle w:val="TableText"/>
              <w:rPr>
                <w:rFonts w:ascii="Verdana" w:hAnsi="Verdana"/>
                <w:color w:val="auto"/>
                <w:sz w:val="18"/>
              </w:rPr>
            </w:pPr>
            <w:r w:rsidRPr="0074228D">
              <w:rPr>
                <w:rFonts w:ascii="Verdana" w:hAnsi="Verdana"/>
                <w:color w:val="auto"/>
                <w:sz w:val="18"/>
              </w:rPr>
              <w:t>Drains – need to be lined</w:t>
            </w:r>
          </w:p>
          <w:p w14:paraId="11FEF1AD" w14:textId="77777777" w:rsidR="002139EC" w:rsidRPr="0074228D" w:rsidRDefault="002139EC">
            <w:pPr>
              <w:pStyle w:val="TableText"/>
              <w:rPr>
                <w:rFonts w:ascii="Verdana" w:hAnsi="Verdana"/>
                <w:color w:val="auto"/>
                <w:sz w:val="18"/>
              </w:rPr>
            </w:pPr>
            <w:r w:rsidRPr="0074228D">
              <w:rPr>
                <w:rFonts w:ascii="Verdana" w:hAnsi="Verdana"/>
                <w:color w:val="auto"/>
                <w:sz w:val="18"/>
              </w:rPr>
              <w:t>Rework landform, which may include Haunted Hills Road</w:t>
            </w:r>
          </w:p>
        </w:tc>
      </w:tr>
      <w:tr w:rsidR="002139EC" w14:paraId="7541AB77"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5F7A7279" w14:textId="77777777" w:rsidR="002139EC" w:rsidRPr="0074228D" w:rsidRDefault="002139EC">
            <w:pPr>
              <w:pStyle w:val="TableText"/>
              <w:rPr>
                <w:rFonts w:ascii="Verdana" w:hAnsi="Verdana"/>
                <w:sz w:val="18"/>
              </w:rPr>
            </w:pPr>
            <w:r w:rsidRPr="0074228D">
              <w:rPr>
                <w:rFonts w:ascii="Verdana" w:hAnsi="Verdana"/>
                <w:sz w:val="18"/>
              </w:rPr>
              <w:t xml:space="preserve">YTF – SWB </w:t>
            </w:r>
          </w:p>
        </w:tc>
        <w:tc>
          <w:tcPr>
            <w:tcW w:w="1380" w:type="dxa"/>
            <w:tcBorders>
              <w:top w:val="single" w:sz="4" w:space="0" w:color="auto"/>
              <w:left w:val="single" w:sz="4" w:space="0" w:color="auto"/>
              <w:bottom w:val="single" w:sz="4" w:space="0" w:color="auto"/>
              <w:right w:val="single" w:sz="4" w:space="0" w:color="auto"/>
            </w:tcBorders>
            <w:vAlign w:val="center"/>
          </w:tcPr>
          <w:p w14:paraId="77867813"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H</w:t>
            </w:r>
          </w:p>
        </w:tc>
        <w:tc>
          <w:tcPr>
            <w:tcW w:w="956" w:type="dxa"/>
            <w:tcBorders>
              <w:top w:val="single" w:sz="4" w:space="0" w:color="auto"/>
              <w:left w:val="single" w:sz="4" w:space="0" w:color="auto"/>
              <w:bottom w:val="single" w:sz="4" w:space="0" w:color="auto"/>
              <w:right w:val="single" w:sz="4" w:space="0" w:color="auto"/>
            </w:tcBorders>
            <w:vAlign w:val="center"/>
          </w:tcPr>
          <w:p w14:paraId="7CB97539" w14:textId="77777777" w:rsidR="002139EC" w:rsidRPr="0074228D" w:rsidRDefault="002139EC">
            <w:pPr>
              <w:pStyle w:val="TableText"/>
              <w:rPr>
                <w:rFonts w:ascii="Verdana" w:hAnsi="Verdana"/>
                <w:color w:val="auto"/>
                <w:sz w:val="18"/>
              </w:rPr>
            </w:pPr>
            <w:r w:rsidRPr="0074228D">
              <w:rPr>
                <w:rFonts w:ascii="Verdana" w:hAnsi="Verdana"/>
                <w:color w:val="auto"/>
                <w:sz w:val="18"/>
              </w:rPr>
              <w:t>5</w:t>
            </w:r>
          </w:p>
        </w:tc>
        <w:tc>
          <w:tcPr>
            <w:tcW w:w="1228" w:type="dxa"/>
            <w:tcBorders>
              <w:top w:val="single" w:sz="4" w:space="0" w:color="auto"/>
              <w:left w:val="single" w:sz="4" w:space="0" w:color="auto"/>
              <w:bottom w:val="single" w:sz="4" w:space="0" w:color="auto"/>
              <w:right w:val="single" w:sz="4" w:space="0" w:color="auto"/>
            </w:tcBorders>
            <w:vAlign w:val="center"/>
          </w:tcPr>
          <w:p w14:paraId="71D30384" w14:textId="77777777" w:rsidR="002139EC" w:rsidRPr="0074228D" w:rsidRDefault="002139EC">
            <w:pPr>
              <w:pStyle w:val="TableText"/>
              <w:rPr>
                <w:rFonts w:ascii="Verdana" w:hAnsi="Verdana"/>
                <w:color w:val="auto"/>
                <w:sz w:val="18"/>
              </w:rPr>
            </w:pPr>
            <w:r w:rsidRPr="0074228D">
              <w:rPr>
                <w:rFonts w:ascii="Verdana" w:hAnsi="Verdana"/>
                <w:color w:val="auto"/>
                <w:sz w:val="18"/>
              </w:rPr>
              <w:t>5</w:t>
            </w:r>
          </w:p>
        </w:tc>
        <w:tc>
          <w:tcPr>
            <w:tcW w:w="3528" w:type="dxa"/>
            <w:tcBorders>
              <w:top w:val="single" w:sz="4" w:space="0" w:color="auto"/>
              <w:left w:val="single" w:sz="4" w:space="0" w:color="auto"/>
              <w:bottom w:val="single" w:sz="4" w:space="0" w:color="auto"/>
              <w:right w:val="single" w:sz="4" w:space="0" w:color="auto"/>
            </w:tcBorders>
            <w:vAlign w:val="center"/>
          </w:tcPr>
          <w:p w14:paraId="473AC9E0" w14:textId="7E12B7CF"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structures.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C1C1"/>
            <w:vAlign w:val="center"/>
          </w:tcPr>
          <w:p w14:paraId="355F7802" w14:textId="77777777" w:rsidR="002139EC" w:rsidRPr="0074228D" w:rsidRDefault="002139EC">
            <w:pPr>
              <w:pStyle w:val="TableText"/>
              <w:rPr>
                <w:rFonts w:ascii="Verdana" w:hAnsi="Verdana"/>
                <w:color w:val="auto"/>
                <w:sz w:val="18"/>
              </w:rPr>
            </w:pPr>
            <w:r w:rsidRPr="0074228D">
              <w:rPr>
                <w:rFonts w:ascii="Verdana" w:hAnsi="Verdana"/>
                <w:color w:val="auto"/>
                <w:sz w:val="18"/>
              </w:rPr>
              <w:t>High</w:t>
            </w:r>
          </w:p>
        </w:tc>
        <w:tc>
          <w:tcPr>
            <w:tcW w:w="1709" w:type="dxa"/>
            <w:tcBorders>
              <w:top w:val="single" w:sz="4" w:space="0" w:color="auto"/>
              <w:left w:val="single" w:sz="4" w:space="0" w:color="auto"/>
              <w:bottom w:val="single" w:sz="4" w:space="0" w:color="auto"/>
              <w:right w:val="single" w:sz="4" w:space="0" w:color="auto"/>
            </w:tcBorders>
            <w:shd w:val="clear" w:color="auto" w:fill="FFC1C1"/>
            <w:vAlign w:val="center"/>
          </w:tcPr>
          <w:p w14:paraId="2A8BB234"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2% (5% drain) for </w:t>
            </w:r>
          </w:p>
          <w:p w14:paraId="4C4047B0" w14:textId="77777777" w:rsidR="002139EC" w:rsidRPr="0074228D" w:rsidRDefault="002139EC">
            <w:pPr>
              <w:pStyle w:val="TableText"/>
              <w:rPr>
                <w:rFonts w:ascii="Verdana" w:hAnsi="Verdana"/>
                <w:color w:val="auto"/>
                <w:sz w:val="18"/>
              </w:rPr>
            </w:pPr>
            <w:r w:rsidRPr="0074228D">
              <w:rPr>
                <w:rFonts w:ascii="Verdana" w:hAnsi="Verdana"/>
                <w:color w:val="auto"/>
                <w:sz w:val="18"/>
              </w:rPr>
              <w:t>batter drain</w:t>
            </w:r>
          </w:p>
        </w:tc>
        <w:tc>
          <w:tcPr>
            <w:tcW w:w="1323" w:type="dxa"/>
            <w:tcBorders>
              <w:top w:val="single" w:sz="4" w:space="0" w:color="auto"/>
              <w:left w:val="single" w:sz="4" w:space="0" w:color="auto"/>
              <w:bottom w:val="single" w:sz="4" w:space="0" w:color="auto"/>
              <w:right w:val="single" w:sz="4" w:space="0" w:color="auto"/>
            </w:tcBorders>
            <w:vAlign w:val="center"/>
          </w:tcPr>
          <w:p w14:paraId="590AF9C3"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1 in 2000 to </w:t>
            </w:r>
          </w:p>
          <w:p w14:paraId="151C8AFB" w14:textId="77777777" w:rsidR="002139EC" w:rsidRPr="0074228D" w:rsidRDefault="002139EC">
            <w:pPr>
              <w:pStyle w:val="TableText"/>
              <w:rPr>
                <w:rFonts w:ascii="Verdana" w:hAnsi="Verdana"/>
                <w:color w:val="auto"/>
                <w:sz w:val="18"/>
              </w:rPr>
            </w:pPr>
            <w:r w:rsidRPr="0074228D">
              <w:rPr>
                <w:rFonts w:ascii="Verdana" w:hAnsi="Verdana"/>
                <w:color w:val="auto"/>
                <w:sz w:val="18"/>
              </w:rPr>
              <w:t>1 in 5000 (High)</w:t>
            </w:r>
          </w:p>
          <w:p w14:paraId="030C6A32" w14:textId="77777777" w:rsidR="002139EC" w:rsidRPr="0074228D" w:rsidRDefault="002139EC">
            <w:pPr>
              <w:pStyle w:val="TableText"/>
              <w:rPr>
                <w:rFonts w:ascii="Verdana" w:hAnsi="Verdana"/>
                <w:color w:val="auto"/>
                <w:sz w:val="18"/>
              </w:rPr>
            </w:pPr>
          </w:p>
        </w:tc>
        <w:tc>
          <w:tcPr>
            <w:tcW w:w="4440" w:type="dxa"/>
            <w:tcBorders>
              <w:top w:val="single" w:sz="4" w:space="0" w:color="auto"/>
              <w:left w:val="single" w:sz="4" w:space="0" w:color="auto"/>
              <w:bottom w:val="single" w:sz="4" w:space="0" w:color="auto"/>
              <w:right w:val="single" w:sz="4" w:space="0" w:color="auto"/>
            </w:tcBorders>
            <w:vAlign w:val="center"/>
          </w:tcPr>
          <w:p w14:paraId="0E52BDAF"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drain along Section 20 to in-pit dump. </w:t>
            </w:r>
          </w:p>
          <w:p w14:paraId="17439AED" w14:textId="77777777" w:rsidR="002139EC" w:rsidRPr="0074228D" w:rsidRDefault="002139EC">
            <w:pPr>
              <w:pStyle w:val="TableText"/>
              <w:rPr>
                <w:rFonts w:ascii="Verdana" w:hAnsi="Verdana"/>
                <w:color w:val="auto"/>
                <w:sz w:val="18"/>
              </w:rPr>
            </w:pPr>
            <w:r w:rsidRPr="0074228D">
              <w:rPr>
                <w:rFonts w:ascii="Verdana" w:hAnsi="Verdana"/>
                <w:color w:val="auto"/>
                <w:sz w:val="18"/>
              </w:rPr>
              <w:t>Do not take water from HOB S in Melbourne Swamp Drain.</w:t>
            </w:r>
          </w:p>
        </w:tc>
        <w:tc>
          <w:tcPr>
            <w:tcW w:w="3760" w:type="dxa"/>
            <w:tcBorders>
              <w:top w:val="single" w:sz="4" w:space="0" w:color="auto"/>
              <w:left w:val="single" w:sz="4" w:space="0" w:color="auto"/>
              <w:bottom w:val="single" w:sz="4" w:space="0" w:color="auto"/>
              <w:right w:val="single" w:sz="4" w:space="0" w:color="auto"/>
            </w:tcBorders>
            <w:vAlign w:val="center"/>
          </w:tcPr>
          <w:p w14:paraId="179B30F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Complex ownership </w:t>
            </w:r>
          </w:p>
          <w:p w14:paraId="37B35146" w14:textId="77777777" w:rsidR="002139EC" w:rsidRPr="0074228D" w:rsidRDefault="002139EC">
            <w:pPr>
              <w:pStyle w:val="TableText"/>
              <w:rPr>
                <w:rFonts w:ascii="Verdana" w:hAnsi="Verdana"/>
                <w:color w:val="auto"/>
                <w:sz w:val="18"/>
              </w:rPr>
            </w:pPr>
            <w:r w:rsidRPr="0074228D">
              <w:rPr>
                <w:rFonts w:ascii="Verdana" w:hAnsi="Verdana"/>
                <w:color w:val="auto"/>
                <w:sz w:val="18"/>
              </w:rPr>
              <w:t>Down batter drains – need to be lined and extend to in-pit dump</w:t>
            </w:r>
          </w:p>
        </w:tc>
      </w:tr>
      <w:tr w:rsidR="002139EC" w14:paraId="4C1FD6F0"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735BE78B" w14:textId="77777777" w:rsidR="002139EC" w:rsidRPr="0074228D" w:rsidRDefault="002139EC">
            <w:pPr>
              <w:pStyle w:val="TableText"/>
              <w:rPr>
                <w:rFonts w:ascii="Verdana" w:hAnsi="Verdana"/>
                <w:sz w:val="18"/>
              </w:rPr>
            </w:pPr>
            <w:r w:rsidRPr="0074228D">
              <w:rPr>
                <w:rFonts w:ascii="Verdana" w:hAnsi="Verdana"/>
                <w:sz w:val="18"/>
              </w:rPr>
              <w:t xml:space="preserve">YTF – SB </w:t>
            </w:r>
          </w:p>
        </w:tc>
        <w:tc>
          <w:tcPr>
            <w:tcW w:w="1380" w:type="dxa"/>
            <w:tcBorders>
              <w:top w:val="single" w:sz="4" w:space="0" w:color="auto"/>
              <w:left w:val="single" w:sz="4" w:space="0" w:color="auto"/>
              <w:bottom w:val="single" w:sz="4" w:space="0" w:color="auto"/>
              <w:right w:val="single" w:sz="4" w:space="0" w:color="auto"/>
            </w:tcBorders>
            <w:vAlign w:val="center"/>
          </w:tcPr>
          <w:p w14:paraId="27CEAE51"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H</w:t>
            </w:r>
          </w:p>
        </w:tc>
        <w:tc>
          <w:tcPr>
            <w:tcW w:w="956" w:type="dxa"/>
            <w:tcBorders>
              <w:top w:val="single" w:sz="4" w:space="0" w:color="auto"/>
              <w:left w:val="single" w:sz="4" w:space="0" w:color="auto"/>
              <w:bottom w:val="single" w:sz="4" w:space="0" w:color="auto"/>
              <w:right w:val="single" w:sz="4" w:space="0" w:color="auto"/>
            </w:tcBorders>
            <w:vAlign w:val="center"/>
          </w:tcPr>
          <w:p w14:paraId="3F0225C7" w14:textId="77777777" w:rsidR="002139EC" w:rsidRPr="0074228D" w:rsidRDefault="002139EC">
            <w:pPr>
              <w:pStyle w:val="TableText"/>
              <w:rPr>
                <w:rFonts w:ascii="Verdana" w:hAnsi="Verdana"/>
                <w:color w:val="auto"/>
                <w:sz w:val="18"/>
              </w:rPr>
            </w:pPr>
            <w:r w:rsidRPr="0074228D">
              <w:rPr>
                <w:rFonts w:ascii="Verdana" w:hAnsi="Verdana"/>
                <w:color w:val="auto"/>
                <w:sz w:val="18"/>
              </w:rPr>
              <w:t>5</w:t>
            </w:r>
          </w:p>
        </w:tc>
        <w:tc>
          <w:tcPr>
            <w:tcW w:w="1228" w:type="dxa"/>
            <w:tcBorders>
              <w:top w:val="single" w:sz="4" w:space="0" w:color="auto"/>
              <w:left w:val="single" w:sz="4" w:space="0" w:color="auto"/>
              <w:bottom w:val="single" w:sz="4" w:space="0" w:color="auto"/>
              <w:right w:val="single" w:sz="4" w:space="0" w:color="auto"/>
            </w:tcBorders>
            <w:vAlign w:val="center"/>
          </w:tcPr>
          <w:p w14:paraId="507020A7" w14:textId="77777777" w:rsidR="002139EC" w:rsidRPr="0074228D" w:rsidRDefault="002139EC">
            <w:pPr>
              <w:pStyle w:val="TableText"/>
              <w:rPr>
                <w:rFonts w:ascii="Verdana" w:hAnsi="Verdana"/>
                <w:color w:val="auto"/>
                <w:sz w:val="18"/>
              </w:rPr>
            </w:pPr>
            <w:r w:rsidRPr="0074228D">
              <w:rPr>
                <w:rFonts w:ascii="Verdana" w:hAnsi="Verdana"/>
                <w:color w:val="auto"/>
                <w:sz w:val="18"/>
              </w:rPr>
              <w:t>5</w:t>
            </w:r>
          </w:p>
        </w:tc>
        <w:tc>
          <w:tcPr>
            <w:tcW w:w="3528" w:type="dxa"/>
            <w:tcBorders>
              <w:top w:val="single" w:sz="4" w:space="0" w:color="auto"/>
              <w:left w:val="single" w:sz="4" w:space="0" w:color="auto"/>
              <w:bottom w:val="single" w:sz="4" w:space="0" w:color="auto"/>
              <w:right w:val="single" w:sz="4" w:space="0" w:color="auto"/>
            </w:tcBorders>
            <w:vAlign w:val="center"/>
          </w:tcPr>
          <w:p w14:paraId="78A18CF1" w14:textId="57F59490" w:rsidR="002139EC" w:rsidRPr="0074228D" w:rsidRDefault="002139EC">
            <w:pPr>
              <w:pStyle w:val="TableText"/>
              <w:rPr>
                <w:rFonts w:ascii="Verdana" w:hAnsi="Verdana"/>
                <w:color w:val="auto"/>
                <w:sz w:val="18"/>
              </w:rPr>
            </w:pPr>
            <w:r w:rsidRPr="0074228D">
              <w:rPr>
                <w:rFonts w:ascii="Verdana" w:hAnsi="Verdana"/>
                <w:color w:val="auto"/>
                <w:sz w:val="18"/>
              </w:rPr>
              <w:t xml:space="preserve">Permanent structures.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C1C1"/>
            <w:vAlign w:val="center"/>
          </w:tcPr>
          <w:p w14:paraId="68A8F76E" w14:textId="77777777" w:rsidR="002139EC" w:rsidRPr="0074228D" w:rsidRDefault="002139EC">
            <w:pPr>
              <w:pStyle w:val="TableText"/>
              <w:rPr>
                <w:rFonts w:ascii="Verdana" w:hAnsi="Verdana"/>
                <w:color w:val="auto"/>
                <w:sz w:val="18"/>
              </w:rPr>
            </w:pPr>
            <w:r w:rsidRPr="0074228D">
              <w:rPr>
                <w:rFonts w:ascii="Verdana" w:hAnsi="Verdana"/>
                <w:color w:val="auto"/>
                <w:sz w:val="18"/>
              </w:rPr>
              <w:t>high</w:t>
            </w:r>
          </w:p>
        </w:tc>
        <w:tc>
          <w:tcPr>
            <w:tcW w:w="1709" w:type="dxa"/>
            <w:tcBorders>
              <w:top w:val="single" w:sz="4" w:space="0" w:color="auto"/>
              <w:left w:val="single" w:sz="4" w:space="0" w:color="auto"/>
              <w:bottom w:val="single" w:sz="4" w:space="0" w:color="auto"/>
              <w:right w:val="single" w:sz="4" w:space="0" w:color="auto"/>
            </w:tcBorders>
            <w:shd w:val="clear" w:color="auto" w:fill="FFC1C1"/>
            <w:vAlign w:val="center"/>
          </w:tcPr>
          <w:p w14:paraId="352916CC" w14:textId="77777777" w:rsidR="002139EC" w:rsidRPr="0074228D" w:rsidRDefault="002139EC">
            <w:pPr>
              <w:pStyle w:val="TableText"/>
              <w:rPr>
                <w:rFonts w:ascii="Verdana" w:hAnsi="Verdana"/>
                <w:color w:val="auto"/>
                <w:sz w:val="18"/>
              </w:rPr>
            </w:pPr>
            <w:r w:rsidRPr="0074228D">
              <w:rPr>
                <w:rFonts w:ascii="Verdana" w:hAnsi="Verdana"/>
                <w:color w:val="auto"/>
                <w:sz w:val="18"/>
              </w:rPr>
              <w:t>2% (5% drain) for Melbourne Swamp diversion</w:t>
            </w:r>
          </w:p>
          <w:p w14:paraId="045C4FCD" w14:textId="77777777" w:rsidR="002139EC" w:rsidRPr="0074228D" w:rsidRDefault="002139EC">
            <w:pPr>
              <w:pStyle w:val="TableText"/>
              <w:rPr>
                <w:rFonts w:ascii="Verdana" w:hAnsi="Verdana"/>
                <w:color w:val="auto"/>
                <w:sz w:val="18"/>
              </w:rPr>
            </w:pPr>
            <w:r w:rsidRPr="0074228D">
              <w:rPr>
                <w:rFonts w:ascii="Verdana" w:hAnsi="Verdana"/>
                <w:color w:val="auto"/>
                <w:sz w:val="18"/>
              </w:rPr>
              <w:t>5% for batter drain north of railway</w:t>
            </w:r>
          </w:p>
        </w:tc>
        <w:tc>
          <w:tcPr>
            <w:tcW w:w="1323" w:type="dxa"/>
            <w:tcBorders>
              <w:top w:val="single" w:sz="4" w:space="0" w:color="auto"/>
              <w:left w:val="single" w:sz="4" w:space="0" w:color="auto"/>
              <w:bottom w:val="single" w:sz="4" w:space="0" w:color="auto"/>
              <w:right w:val="single" w:sz="4" w:space="0" w:color="auto"/>
            </w:tcBorders>
            <w:vAlign w:val="center"/>
          </w:tcPr>
          <w:p w14:paraId="646E2E15"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1 in 2000 to </w:t>
            </w:r>
          </w:p>
          <w:p w14:paraId="71EAC7D3" w14:textId="77777777" w:rsidR="002139EC" w:rsidRPr="0074228D" w:rsidRDefault="002139EC">
            <w:pPr>
              <w:pStyle w:val="TableText"/>
              <w:rPr>
                <w:rFonts w:ascii="Verdana" w:hAnsi="Verdana"/>
                <w:color w:val="auto"/>
                <w:sz w:val="18"/>
              </w:rPr>
            </w:pPr>
            <w:r w:rsidRPr="0074228D">
              <w:rPr>
                <w:rFonts w:ascii="Verdana" w:hAnsi="Verdana"/>
                <w:color w:val="auto"/>
                <w:sz w:val="18"/>
              </w:rPr>
              <w:t>1 in 5000 (High)</w:t>
            </w:r>
          </w:p>
        </w:tc>
        <w:tc>
          <w:tcPr>
            <w:tcW w:w="4440" w:type="dxa"/>
            <w:tcBorders>
              <w:top w:val="single" w:sz="4" w:space="0" w:color="auto"/>
              <w:left w:val="single" w:sz="4" w:space="0" w:color="auto"/>
              <w:bottom w:val="single" w:sz="4" w:space="0" w:color="auto"/>
              <w:right w:val="single" w:sz="4" w:space="0" w:color="auto"/>
            </w:tcBorders>
            <w:vAlign w:val="center"/>
          </w:tcPr>
          <w:p w14:paraId="5700CE94" w14:textId="77777777" w:rsidR="002139EC" w:rsidRPr="0074228D" w:rsidRDefault="002139EC">
            <w:pPr>
              <w:pStyle w:val="TableText"/>
              <w:rPr>
                <w:rFonts w:ascii="Verdana" w:hAnsi="Verdana"/>
                <w:color w:val="auto"/>
                <w:sz w:val="18"/>
              </w:rPr>
            </w:pPr>
            <w:r w:rsidRPr="0074228D">
              <w:rPr>
                <w:rFonts w:ascii="Verdana" w:hAnsi="Verdana"/>
                <w:color w:val="auto"/>
                <w:sz w:val="18"/>
              </w:rPr>
              <w:t>Consider:</w:t>
            </w:r>
          </w:p>
          <w:p w14:paraId="5501F761" w14:textId="77777777" w:rsidR="002139EC" w:rsidRPr="0074228D" w:rsidRDefault="002139EC">
            <w:pPr>
              <w:pStyle w:val="TableText"/>
              <w:rPr>
                <w:rFonts w:ascii="Verdana" w:hAnsi="Verdana"/>
                <w:color w:val="auto"/>
                <w:sz w:val="18"/>
              </w:rPr>
            </w:pPr>
            <w:r w:rsidRPr="0074228D">
              <w:rPr>
                <w:rFonts w:ascii="Verdana" w:hAnsi="Verdana"/>
                <w:color w:val="auto"/>
                <w:sz w:val="18"/>
              </w:rPr>
              <w:t>Remove all existing culvert diversions (simplify and remove interactions with third party infrastructure)</w:t>
            </w:r>
          </w:p>
          <w:p w14:paraId="477C287E" w14:textId="77777777" w:rsidR="002139EC" w:rsidRPr="0074228D" w:rsidRDefault="002139EC">
            <w:pPr>
              <w:pStyle w:val="TableText"/>
              <w:rPr>
                <w:rFonts w:ascii="Verdana" w:hAnsi="Verdana"/>
                <w:color w:val="auto"/>
                <w:sz w:val="18"/>
              </w:rPr>
            </w:pPr>
            <w:r w:rsidRPr="0074228D">
              <w:rPr>
                <w:rFonts w:ascii="Verdana" w:hAnsi="Verdana"/>
                <w:color w:val="auto"/>
                <w:sz w:val="18"/>
              </w:rPr>
              <w:t>Upgrade Melbourne Swamp diversion to take all flows</w:t>
            </w:r>
          </w:p>
          <w:p w14:paraId="012A44F7"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Catchment north of the railway simple batter drain into pit </w:t>
            </w:r>
          </w:p>
        </w:tc>
        <w:tc>
          <w:tcPr>
            <w:tcW w:w="3760" w:type="dxa"/>
            <w:tcBorders>
              <w:top w:val="single" w:sz="4" w:space="0" w:color="auto"/>
              <w:left w:val="single" w:sz="4" w:space="0" w:color="auto"/>
              <w:bottom w:val="single" w:sz="4" w:space="0" w:color="auto"/>
              <w:right w:val="single" w:sz="4" w:space="0" w:color="auto"/>
            </w:tcBorders>
            <w:vAlign w:val="center"/>
          </w:tcPr>
          <w:p w14:paraId="4DA46D61" w14:textId="77777777" w:rsidR="002139EC" w:rsidRPr="0074228D" w:rsidRDefault="002139EC">
            <w:pPr>
              <w:pStyle w:val="TableText"/>
              <w:rPr>
                <w:rFonts w:ascii="Verdana" w:hAnsi="Verdana"/>
                <w:color w:val="auto"/>
                <w:sz w:val="18"/>
              </w:rPr>
            </w:pPr>
            <w:r w:rsidRPr="0074228D">
              <w:rPr>
                <w:rFonts w:ascii="Verdana" w:hAnsi="Verdana"/>
                <w:color w:val="auto"/>
                <w:sz w:val="18"/>
              </w:rPr>
              <w:t>Complex surface drainage layout, land ownership.</w:t>
            </w:r>
          </w:p>
          <w:p w14:paraId="3804FE2D" w14:textId="77777777" w:rsidR="002139EC" w:rsidRPr="0074228D" w:rsidRDefault="002139EC">
            <w:pPr>
              <w:pStyle w:val="TableText"/>
              <w:rPr>
                <w:rFonts w:ascii="Verdana" w:hAnsi="Verdana"/>
                <w:color w:val="auto"/>
                <w:sz w:val="18"/>
              </w:rPr>
            </w:pPr>
            <w:r w:rsidRPr="0074228D">
              <w:rPr>
                <w:rFonts w:ascii="Verdana" w:hAnsi="Verdana"/>
                <w:color w:val="auto"/>
                <w:sz w:val="18"/>
              </w:rPr>
              <w:t>Additional geotechnical investigations to improve the geotechnical model.</w:t>
            </w:r>
          </w:p>
          <w:p w14:paraId="3297E4C8"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Down batter drains – need to be lined and extend to in-pit dump, </w:t>
            </w:r>
          </w:p>
          <w:p w14:paraId="08309DBB" w14:textId="77777777" w:rsidR="002139EC" w:rsidRPr="0074228D" w:rsidRDefault="002139EC">
            <w:pPr>
              <w:pStyle w:val="TableText"/>
              <w:rPr>
                <w:rFonts w:ascii="Verdana" w:hAnsi="Verdana"/>
                <w:color w:val="auto"/>
                <w:sz w:val="18"/>
              </w:rPr>
            </w:pPr>
          </w:p>
        </w:tc>
      </w:tr>
      <w:tr w:rsidR="002139EC" w14:paraId="2843D92A"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7C85A461" w14:textId="77777777" w:rsidR="002139EC" w:rsidRPr="0074228D" w:rsidRDefault="002139EC">
            <w:pPr>
              <w:pStyle w:val="TableText"/>
              <w:rPr>
                <w:rFonts w:ascii="Verdana" w:hAnsi="Verdana"/>
                <w:sz w:val="18"/>
              </w:rPr>
            </w:pPr>
            <w:r w:rsidRPr="0074228D">
              <w:rPr>
                <w:rFonts w:ascii="Verdana" w:hAnsi="Verdana"/>
                <w:sz w:val="18"/>
              </w:rPr>
              <w:t xml:space="preserve">YTF – FPB </w:t>
            </w:r>
          </w:p>
        </w:tc>
        <w:tc>
          <w:tcPr>
            <w:tcW w:w="1380" w:type="dxa"/>
            <w:tcBorders>
              <w:top w:val="single" w:sz="4" w:space="0" w:color="auto"/>
              <w:left w:val="single" w:sz="4" w:space="0" w:color="auto"/>
              <w:bottom w:val="single" w:sz="4" w:space="0" w:color="auto"/>
              <w:right w:val="single" w:sz="4" w:space="0" w:color="auto"/>
            </w:tcBorders>
            <w:vAlign w:val="center"/>
          </w:tcPr>
          <w:p w14:paraId="2E000C5C"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52E6E748"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4 </w:t>
            </w:r>
          </w:p>
        </w:tc>
        <w:tc>
          <w:tcPr>
            <w:tcW w:w="1228" w:type="dxa"/>
            <w:tcBorders>
              <w:top w:val="single" w:sz="4" w:space="0" w:color="auto"/>
              <w:left w:val="single" w:sz="4" w:space="0" w:color="auto"/>
              <w:bottom w:val="single" w:sz="4" w:space="0" w:color="auto"/>
              <w:right w:val="single" w:sz="4" w:space="0" w:color="auto"/>
            </w:tcBorders>
            <w:vAlign w:val="center"/>
          </w:tcPr>
          <w:p w14:paraId="7F43A864" w14:textId="77777777" w:rsidR="002139EC" w:rsidRPr="0074228D" w:rsidRDefault="002139EC">
            <w:pPr>
              <w:pStyle w:val="TableText"/>
              <w:rPr>
                <w:rFonts w:ascii="Verdana" w:hAnsi="Verdana"/>
                <w:color w:val="auto"/>
                <w:sz w:val="18"/>
              </w:rPr>
            </w:pPr>
            <w:r w:rsidRPr="0074228D">
              <w:rPr>
                <w:rFonts w:ascii="Verdana" w:hAnsi="Verdana"/>
                <w:color w:val="auto"/>
                <w:sz w:val="18"/>
              </w:rPr>
              <w:t>4</w:t>
            </w:r>
          </w:p>
        </w:tc>
        <w:tc>
          <w:tcPr>
            <w:tcW w:w="3528" w:type="dxa"/>
            <w:tcBorders>
              <w:top w:val="single" w:sz="4" w:space="0" w:color="auto"/>
              <w:left w:val="single" w:sz="4" w:space="0" w:color="auto"/>
              <w:bottom w:val="single" w:sz="4" w:space="0" w:color="auto"/>
              <w:right w:val="single" w:sz="4" w:space="0" w:color="auto"/>
            </w:tcBorders>
            <w:vAlign w:val="center"/>
          </w:tcPr>
          <w:p w14:paraId="61A01277"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54F14F19"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48745330"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31A841DD"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1EF38491"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w:t>
            </w:r>
          </w:p>
        </w:tc>
        <w:tc>
          <w:tcPr>
            <w:tcW w:w="3760" w:type="dxa"/>
            <w:tcBorders>
              <w:top w:val="single" w:sz="4" w:space="0" w:color="auto"/>
              <w:left w:val="single" w:sz="4" w:space="0" w:color="auto"/>
              <w:bottom w:val="single" w:sz="4" w:space="0" w:color="auto"/>
              <w:right w:val="single" w:sz="4" w:space="0" w:color="auto"/>
            </w:tcBorders>
            <w:vAlign w:val="center"/>
          </w:tcPr>
          <w:p w14:paraId="7F317AE0"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72D13B60"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4DEEE86A" w14:textId="77777777" w:rsidR="002139EC" w:rsidRPr="0074228D" w:rsidRDefault="002139EC">
            <w:pPr>
              <w:pStyle w:val="TableText"/>
              <w:rPr>
                <w:rFonts w:ascii="Verdana" w:hAnsi="Verdana"/>
                <w:sz w:val="18"/>
              </w:rPr>
            </w:pPr>
            <w:r w:rsidRPr="0074228D">
              <w:rPr>
                <w:rFonts w:ascii="Verdana" w:hAnsi="Verdana"/>
                <w:sz w:val="18"/>
              </w:rPr>
              <w:t xml:space="preserve">YTF – FSPB </w:t>
            </w:r>
          </w:p>
        </w:tc>
        <w:tc>
          <w:tcPr>
            <w:tcW w:w="1380" w:type="dxa"/>
            <w:tcBorders>
              <w:top w:val="single" w:sz="4" w:space="0" w:color="auto"/>
              <w:left w:val="single" w:sz="4" w:space="0" w:color="auto"/>
              <w:bottom w:val="single" w:sz="4" w:space="0" w:color="auto"/>
              <w:right w:val="single" w:sz="4" w:space="0" w:color="auto"/>
            </w:tcBorders>
            <w:vAlign w:val="center"/>
          </w:tcPr>
          <w:p w14:paraId="61570146"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61D8C14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4 </w:t>
            </w:r>
          </w:p>
        </w:tc>
        <w:tc>
          <w:tcPr>
            <w:tcW w:w="1228" w:type="dxa"/>
            <w:tcBorders>
              <w:top w:val="single" w:sz="4" w:space="0" w:color="auto"/>
              <w:left w:val="single" w:sz="4" w:space="0" w:color="auto"/>
              <w:bottom w:val="single" w:sz="4" w:space="0" w:color="auto"/>
              <w:right w:val="single" w:sz="4" w:space="0" w:color="auto"/>
            </w:tcBorders>
            <w:vAlign w:val="center"/>
          </w:tcPr>
          <w:p w14:paraId="537CB63C" w14:textId="77777777" w:rsidR="002139EC" w:rsidRPr="0074228D" w:rsidRDefault="002139EC">
            <w:pPr>
              <w:pStyle w:val="TableText"/>
              <w:rPr>
                <w:rFonts w:ascii="Verdana" w:hAnsi="Verdana"/>
                <w:color w:val="auto"/>
                <w:sz w:val="18"/>
              </w:rPr>
            </w:pPr>
            <w:r w:rsidRPr="0074228D">
              <w:rPr>
                <w:rFonts w:ascii="Verdana" w:hAnsi="Verdana"/>
                <w:color w:val="auto"/>
                <w:sz w:val="18"/>
              </w:rPr>
              <w:t>4</w:t>
            </w:r>
          </w:p>
        </w:tc>
        <w:tc>
          <w:tcPr>
            <w:tcW w:w="3528" w:type="dxa"/>
            <w:tcBorders>
              <w:top w:val="single" w:sz="4" w:space="0" w:color="auto"/>
              <w:left w:val="single" w:sz="4" w:space="0" w:color="auto"/>
              <w:bottom w:val="single" w:sz="4" w:space="0" w:color="auto"/>
              <w:right w:val="single" w:sz="4" w:space="0" w:color="auto"/>
            </w:tcBorders>
            <w:vAlign w:val="center"/>
          </w:tcPr>
          <w:p w14:paraId="72680106"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1AFC2C3B"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5739A062"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58CABE58"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74F521A3"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w:t>
            </w:r>
          </w:p>
        </w:tc>
        <w:tc>
          <w:tcPr>
            <w:tcW w:w="3760" w:type="dxa"/>
            <w:tcBorders>
              <w:top w:val="single" w:sz="4" w:space="0" w:color="auto"/>
              <w:left w:val="single" w:sz="4" w:space="0" w:color="auto"/>
              <w:bottom w:val="single" w:sz="4" w:space="0" w:color="auto"/>
              <w:right w:val="single" w:sz="4" w:space="0" w:color="auto"/>
            </w:tcBorders>
            <w:vAlign w:val="center"/>
          </w:tcPr>
          <w:p w14:paraId="7B186B17"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2C9E40F6"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5FDFD2FA" w14:textId="77777777" w:rsidR="002139EC" w:rsidRPr="0074228D" w:rsidRDefault="002139EC">
            <w:pPr>
              <w:pStyle w:val="TableText"/>
              <w:rPr>
                <w:rFonts w:ascii="Verdana" w:hAnsi="Verdana"/>
                <w:sz w:val="18"/>
              </w:rPr>
            </w:pPr>
            <w:r w:rsidRPr="0074228D">
              <w:rPr>
                <w:rFonts w:ascii="Verdana" w:hAnsi="Verdana"/>
                <w:sz w:val="18"/>
              </w:rPr>
              <w:t>YEF – NB (West)</w:t>
            </w:r>
          </w:p>
        </w:tc>
        <w:tc>
          <w:tcPr>
            <w:tcW w:w="1380" w:type="dxa"/>
            <w:tcBorders>
              <w:top w:val="single" w:sz="4" w:space="0" w:color="auto"/>
              <w:left w:val="single" w:sz="4" w:space="0" w:color="auto"/>
              <w:bottom w:val="single" w:sz="4" w:space="0" w:color="auto"/>
              <w:right w:val="single" w:sz="4" w:space="0" w:color="auto"/>
            </w:tcBorders>
            <w:vAlign w:val="center"/>
          </w:tcPr>
          <w:p w14:paraId="28AD9976"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26E51923" w14:textId="77777777" w:rsidR="002139EC" w:rsidRPr="0074228D" w:rsidRDefault="002139EC">
            <w:pPr>
              <w:pStyle w:val="TableText"/>
              <w:rPr>
                <w:rFonts w:ascii="Verdana" w:hAnsi="Verdana"/>
                <w:color w:val="auto"/>
                <w:sz w:val="18"/>
              </w:rPr>
            </w:pPr>
            <w:r w:rsidRPr="0074228D">
              <w:rPr>
                <w:rFonts w:ascii="Verdana" w:hAnsi="Verdana"/>
                <w:color w:val="auto"/>
                <w:sz w:val="18"/>
              </w:rPr>
              <w:t>4</w:t>
            </w:r>
          </w:p>
        </w:tc>
        <w:tc>
          <w:tcPr>
            <w:tcW w:w="1228" w:type="dxa"/>
            <w:tcBorders>
              <w:top w:val="single" w:sz="4" w:space="0" w:color="auto"/>
              <w:left w:val="single" w:sz="4" w:space="0" w:color="auto"/>
              <w:bottom w:val="single" w:sz="4" w:space="0" w:color="auto"/>
              <w:right w:val="single" w:sz="4" w:space="0" w:color="auto"/>
            </w:tcBorders>
            <w:vAlign w:val="center"/>
          </w:tcPr>
          <w:p w14:paraId="3E022251" w14:textId="77777777" w:rsidR="002139EC" w:rsidRPr="0074228D" w:rsidRDefault="002139EC">
            <w:pPr>
              <w:pStyle w:val="TableText"/>
              <w:rPr>
                <w:rFonts w:ascii="Verdana" w:hAnsi="Verdana"/>
                <w:color w:val="auto"/>
                <w:sz w:val="18"/>
              </w:rPr>
            </w:pPr>
            <w:r w:rsidRPr="0074228D">
              <w:rPr>
                <w:rFonts w:ascii="Verdana" w:hAnsi="Verdana"/>
                <w:color w:val="auto"/>
                <w:sz w:val="18"/>
              </w:rPr>
              <w:t>2</w:t>
            </w:r>
          </w:p>
        </w:tc>
        <w:tc>
          <w:tcPr>
            <w:tcW w:w="3528" w:type="dxa"/>
            <w:tcBorders>
              <w:top w:val="single" w:sz="4" w:space="0" w:color="auto"/>
              <w:left w:val="single" w:sz="4" w:space="0" w:color="auto"/>
              <w:bottom w:val="single" w:sz="4" w:space="0" w:color="auto"/>
              <w:right w:val="single" w:sz="4" w:space="0" w:color="auto"/>
            </w:tcBorders>
            <w:vAlign w:val="center"/>
          </w:tcPr>
          <w:p w14:paraId="72EB45A7"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46DC1BC4"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0522110A"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06F45027"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65B39F63"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 keep current drainage lines</w:t>
            </w:r>
          </w:p>
        </w:tc>
        <w:tc>
          <w:tcPr>
            <w:tcW w:w="3760" w:type="dxa"/>
            <w:tcBorders>
              <w:top w:val="single" w:sz="4" w:space="0" w:color="auto"/>
              <w:left w:val="single" w:sz="4" w:space="0" w:color="auto"/>
              <w:bottom w:val="single" w:sz="4" w:space="0" w:color="auto"/>
              <w:right w:val="single" w:sz="4" w:space="0" w:color="auto"/>
            </w:tcBorders>
            <w:vAlign w:val="center"/>
          </w:tcPr>
          <w:p w14:paraId="36F69426"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632E88E6"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4E2ED7F6" w14:textId="77777777" w:rsidR="002139EC" w:rsidRPr="0074228D" w:rsidRDefault="002139EC">
            <w:pPr>
              <w:pStyle w:val="TableText"/>
              <w:rPr>
                <w:rFonts w:ascii="Verdana" w:hAnsi="Verdana"/>
                <w:sz w:val="18"/>
              </w:rPr>
            </w:pPr>
            <w:r w:rsidRPr="0074228D">
              <w:rPr>
                <w:rFonts w:ascii="Verdana" w:hAnsi="Verdana"/>
                <w:sz w:val="18"/>
              </w:rPr>
              <w:t>YEF – NB (East)</w:t>
            </w:r>
          </w:p>
        </w:tc>
        <w:tc>
          <w:tcPr>
            <w:tcW w:w="1380" w:type="dxa"/>
            <w:tcBorders>
              <w:top w:val="single" w:sz="4" w:space="0" w:color="auto"/>
              <w:left w:val="single" w:sz="4" w:space="0" w:color="auto"/>
              <w:bottom w:val="single" w:sz="4" w:space="0" w:color="auto"/>
              <w:right w:val="single" w:sz="4" w:space="0" w:color="auto"/>
            </w:tcBorders>
            <w:vAlign w:val="center"/>
          </w:tcPr>
          <w:p w14:paraId="761FD3DA"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3E0F4A15"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1228" w:type="dxa"/>
            <w:tcBorders>
              <w:top w:val="single" w:sz="4" w:space="0" w:color="auto"/>
              <w:left w:val="single" w:sz="4" w:space="0" w:color="auto"/>
              <w:bottom w:val="single" w:sz="4" w:space="0" w:color="auto"/>
              <w:right w:val="single" w:sz="4" w:space="0" w:color="auto"/>
            </w:tcBorders>
            <w:vAlign w:val="center"/>
          </w:tcPr>
          <w:p w14:paraId="6B99D314"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0743A31A" w14:textId="5E9EA116" w:rsidR="002139EC" w:rsidRPr="0074228D" w:rsidRDefault="002139EC">
            <w:pPr>
              <w:pStyle w:val="TableText"/>
              <w:rPr>
                <w:rFonts w:ascii="Verdana" w:hAnsi="Verdana"/>
                <w:color w:val="auto"/>
                <w:sz w:val="18"/>
              </w:rPr>
            </w:pPr>
            <w:r w:rsidRPr="0074228D">
              <w:rPr>
                <w:rFonts w:ascii="Verdana" w:hAnsi="Verdana"/>
                <w:color w:val="auto"/>
                <w:sz w:val="18"/>
              </w:rPr>
              <w:t xml:space="preserve">Drain conversion works to be done before lake filling. </w:t>
            </w:r>
            <w:r w:rsidR="005E031C" w:rsidRPr="0074228D">
              <w:rPr>
                <w:rFonts w:ascii="Verdana" w:hAnsi="Verdana"/>
                <w:color w:val="auto"/>
                <w:sz w:val="18"/>
              </w:rPr>
              <w:t>100-year</w:t>
            </w:r>
            <w:r w:rsidRPr="0074228D">
              <w:rPr>
                <w:rFonts w:ascii="Verdana" w:hAnsi="Verdana"/>
                <w:color w:val="auto"/>
                <w:sz w:val="18"/>
              </w:rPr>
              <w:t xml:space="preserve"> design life </w:t>
            </w:r>
          </w:p>
        </w:tc>
        <w:tc>
          <w:tcPr>
            <w:tcW w:w="1702" w:type="dxa"/>
            <w:tcBorders>
              <w:top w:val="single" w:sz="4" w:space="0" w:color="auto"/>
              <w:left w:val="single" w:sz="4" w:space="0" w:color="auto"/>
              <w:bottom w:val="single" w:sz="4" w:space="0" w:color="auto"/>
              <w:right w:val="single" w:sz="4" w:space="0" w:color="auto"/>
            </w:tcBorders>
            <w:vAlign w:val="center"/>
          </w:tcPr>
          <w:p w14:paraId="48D4C13C" w14:textId="77777777" w:rsidR="002139EC" w:rsidRPr="0074228D" w:rsidRDefault="002139EC">
            <w:pPr>
              <w:pStyle w:val="TableText"/>
              <w:rPr>
                <w:rFonts w:ascii="Verdana" w:hAnsi="Verdana"/>
                <w:color w:val="auto"/>
                <w:sz w:val="18"/>
              </w:rPr>
            </w:pPr>
            <w:r w:rsidRPr="0074228D">
              <w:rPr>
                <w:rFonts w:ascii="Verdana" w:hAnsi="Verdana"/>
                <w:color w:val="auto"/>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2505FBC2" w14:textId="77777777" w:rsidR="002139EC" w:rsidRPr="0074228D" w:rsidRDefault="002139EC">
            <w:pPr>
              <w:pStyle w:val="TableText"/>
              <w:rPr>
                <w:rFonts w:ascii="Verdana" w:hAnsi="Verdana"/>
                <w:color w:val="auto"/>
                <w:sz w:val="18"/>
              </w:rPr>
            </w:pPr>
            <w:r w:rsidRPr="0074228D">
              <w:rPr>
                <w:rFonts w:ascii="Verdana" w:hAnsi="Verdana"/>
                <w:color w:val="auto"/>
                <w:sz w:val="18"/>
              </w:rPr>
              <w:t>99% (overtopping not critical to stability)</w:t>
            </w:r>
          </w:p>
        </w:tc>
        <w:tc>
          <w:tcPr>
            <w:tcW w:w="1323" w:type="dxa"/>
            <w:tcBorders>
              <w:top w:val="single" w:sz="4" w:space="0" w:color="auto"/>
              <w:left w:val="single" w:sz="4" w:space="0" w:color="auto"/>
              <w:bottom w:val="single" w:sz="4" w:space="0" w:color="auto"/>
              <w:right w:val="single" w:sz="4" w:space="0" w:color="auto"/>
            </w:tcBorders>
            <w:vAlign w:val="center"/>
          </w:tcPr>
          <w:p w14:paraId="7197F699" w14:textId="77777777" w:rsidR="002139EC" w:rsidRPr="0074228D" w:rsidRDefault="002139EC">
            <w:pPr>
              <w:pStyle w:val="TableText"/>
              <w:rPr>
                <w:rFonts w:ascii="Verdana" w:hAnsi="Verdana"/>
                <w:color w:val="auto"/>
                <w:sz w:val="18"/>
              </w:rPr>
            </w:pPr>
            <w:r w:rsidRPr="0074228D">
              <w:rPr>
                <w:rFonts w:ascii="Verdana" w:hAnsi="Verdana"/>
                <w:color w:val="auto"/>
                <w:sz w:val="18"/>
              </w:rPr>
              <w:t>1 in 10</w:t>
            </w:r>
          </w:p>
        </w:tc>
        <w:tc>
          <w:tcPr>
            <w:tcW w:w="4440" w:type="dxa"/>
            <w:tcBorders>
              <w:top w:val="single" w:sz="4" w:space="0" w:color="auto"/>
              <w:left w:val="single" w:sz="4" w:space="0" w:color="auto"/>
              <w:bottom w:val="single" w:sz="4" w:space="0" w:color="auto"/>
              <w:right w:val="single" w:sz="4" w:space="0" w:color="auto"/>
            </w:tcBorders>
            <w:vAlign w:val="center"/>
          </w:tcPr>
          <w:p w14:paraId="6DDC4377"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 conversion of existing drainage lines to simple down batter drains</w:t>
            </w:r>
          </w:p>
        </w:tc>
        <w:tc>
          <w:tcPr>
            <w:tcW w:w="3760" w:type="dxa"/>
            <w:tcBorders>
              <w:top w:val="single" w:sz="4" w:space="0" w:color="auto"/>
              <w:left w:val="single" w:sz="4" w:space="0" w:color="auto"/>
              <w:bottom w:val="single" w:sz="4" w:space="0" w:color="auto"/>
              <w:right w:val="single" w:sz="4" w:space="0" w:color="auto"/>
            </w:tcBorders>
            <w:vAlign w:val="center"/>
          </w:tcPr>
          <w:p w14:paraId="36151E0C"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r>
      <w:tr w:rsidR="002139EC" w14:paraId="3897FD02"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0B46D7E5" w14:textId="77777777" w:rsidR="002139EC" w:rsidRPr="0074228D" w:rsidRDefault="002139EC">
            <w:pPr>
              <w:pStyle w:val="TableText"/>
              <w:rPr>
                <w:rFonts w:ascii="Verdana" w:hAnsi="Verdana"/>
                <w:sz w:val="18"/>
              </w:rPr>
            </w:pPr>
            <w:r w:rsidRPr="0074228D">
              <w:rPr>
                <w:rFonts w:ascii="Verdana" w:hAnsi="Verdana"/>
                <w:sz w:val="18"/>
              </w:rPr>
              <w:t xml:space="preserve">YEF – LRB </w:t>
            </w:r>
          </w:p>
        </w:tc>
        <w:tc>
          <w:tcPr>
            <w:tcW w:w="1380" w:type="dxa"/>
            <w:tcBorders>
              <w:top w:val="single" w:sz="4" w:space="0" w:color="auto"/>
              <w:left w:val="single" w:sz="4" w:space="0" w:color="auto"/>
              <w:bottom w:val="single" w:sz="4" w:space="0" w:color="auto"/>
              <w:right w:val="single" w:sz="4" w:space="0" w:color="auto"/>
            </w:tcBorders>
            <w:vAlign w:val="center"/>
          </w:tcPr>
          <w:p w14:paraId="37D514BA"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048907A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4 </w:t>
            </w:r>
          </w:p>
        </w:tc>
        <w:tc>
          <w:tcPr>
            <w:tcW w:w="1228" w:type="dxa"/>
            <w:tcBorders>
              <w:top w:val="single" w:sz="4" w:space="0" w:color="auto"/>
              <w:left w:val="single" w:sz="4" w:space="0" w:color="auto"/>
              <w:bottom w:val="single" w:sz="4" w:space="0" w:color="auto"/>
              <w:right w:val="single" w:sz="4" w:space="0" w:color="auto"/>
            </w:tcBorders>
            <w:vAlign w:val="center"/>
          </w:tcPr>
          <w:p w14:paraId="17F8451A" w14:textId="77777777" w:rsidR="002139EC" w:rsidRPr="0074228D" w:rsidRDefault="002139EC">
            <w:pPr>
              <w:pStyle w:val="TableText"/>
              <w:rPr>
                <w:rFonts w:ascii="Verdana" w:hAnsi="Verdana"/>
                <w:color w:val="auto"/>
                <w:sz w:val="18"/>
              </w:rPr>
            </w:pPr>
            <w:r w:rsidRPr="0074228D">
              <w:rPr>
                <w:rFonts w:ascii="Verdana" w:hAnsi="Verdana"/>
                <w:color w:val="auto"/>
                <w:sz w:val="18"/>
              </w:rPr>
              <w:t>4</w:t>
            </w:r>
          </w:p>
        </w:tc>
        <w:tc>
          <w:tcPr>
            <w:tcW w:w="3528" w:type="dxa"/>
            <w:tcBorders>
              <w:top w:val="single" w:sz="4" w:space="0" w:color="auto"/>
              <w:left w:val="single" w:sz="4" w:space="0" w:color="auto"/>
              <w:bottom w:val="single" w:sz="4" w:space="0" w:color="auto"/>
              <w:right w:val="single" w:sz="4" w:space="0" w:color="auto"/>
            </w:tcBorders>
            <w:vAlign w:val="center"/>
          </w:tcPr>
          <w:p w14:paraId="2A7FB456"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0036226F" w14:textId="77777777" w:rsidR="002139EC" w:rsidRPr="0074228D" w:rsidRDefault="002139EC">
            <w:pPr>
              <w:pStyle w:val="TableText"/>
              <w:rPr>
                <w:rFonts w:ascii="Verdana" w:hAnsi="Verdana"/>
                <w:color w:val="auto"/>
                <w:sz w:val="18"/>
              </w:rPr>
            </w:pPr>
            <w:r w:rsidRPr="0074228D">
              <w:rPr>
                <w:rFonts w:ascii="Verdana" w:hAnsi="Verdana"/>
                <w:color w:val="auto"/>
                <w:sz w:val="18"/>
              </w:rPr>
              <w:t>N/A (low)</w:t>
            </w:r>
          </w:p>
        </w:tc>
        <w:tc>
          <w:tcPr>
            <w:tcW w:w="1709" w:type="dxa"/>
            <w:tcBorders>
              <w:top w:val="single" w:sz="4" w:space="0" w:color="auto"/>
              <w:left w:val="single" w:sz="4" w:space="0" w:color="auto"/>
              <w:bottom w:val="single" w:sz="4" w:space="0" w:color="auto"/>
              <w:right w:val="single" w:sz="4" w:space="0" w:color="auto"/>
            </w:tcBorders>
            <w:vAlign w:val="center"/>
          </w:tcPr>
          <w:p w14:paraId="37D3B1F9"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4F5F7965" w14:textId="77777777" w:rsidR="002139EC" w:rsidRPr="0074228D" w:rsidRDefault="002139EC">
            <w:pPr>
              <w:pStyle w:val="TableText"/>
              <w:rPr>
                <w:rFonts w:ascii="Verdana" w:hAnsi="Verdana"/>
                <w:color w:val="auto"/>
                <w:sz w:val="18"/>
              </w:rPr>
            </w:pPr>
            <w:r w:rsidRPr="0074228D">
              <w:rPr>
                <w:rFonts w:ascii="Verdana" w:hAnsi="Verdana"/>
                <w:color w:val="auto"/>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1CC0FB0C" w14:textId="77777777" w:rsidR="002139EC" w:rsidRPr="0074228D" w:rsidRDefault="002139EC">
            <w:pPr>
              <w:pStyle w:val="TableText"/>
              <w:rPr>
                <w:rFonts w:ascii="Verdana" w:hAnsi="Verdana"/>
                <w:color w:val="auto"/>
                <w:sz w:val="18"/>
              </w:rPr>
            </w:pPr>
            <w:r w:rsidRPr="0074228D">
              <w:rPr>
                <w:rFonts w:ascii="Verdana" w:hAnsi="Verdana"/>
                <w:color w:val="auto"/>
                <w:sz w:val="18"/>
              </w:rPr>
              <w:t>No drainage works required (catchment is limited by the diversion bund, therefore stability and integrity of the bund is paramount)</w:t>
            </w:r>
          </w:p>
        </w:tc>
        <w:tc>
          <w:tcPr>
            <w:tcW w:w="3760" w:type="dxa"/>
            <w:tcBorders>
              <w:top w:val="single" w:sz="4" w:space="0" w:color="auto"/>
              <w:left w:val="single" w:sz="4" w:space="0" w:color="auto"/>
              <w:bottom w:val="single" w:sz="4" w:space="0" w:color="auto"/>
              <w:right w:val="single" w:sz="4" w:space="0" w:color="auto"/>
            </w:tcBorders>
            <w:vAlign w:val="center"/>
          </w:tcPr>
          <w:p w14:paraId="326BCFA8"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Infilling of the in-pit sump </w:t>
            </w:r>
          </w:p>
          <w:p w14:paraId="6D0A20C4"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River is close – risk of meander migration </w:t>
            </w:r>
            <w:r w:rsidRPr="0074228D">
              <w:rPr>
                <w:rFonts w:ascii="Verdana" w:hAnsi="Verdana"/>
                <w:b/>
                <w:color w:val="auto"/>
                <w:sz w:val="18"/>
              </w:rPr>
              <w:t xml:space="preserve">- </w:t>
            </w:r>
            <w:r w:rsidRPr="0074228D">
              <w:rPr>
                <w:rFonts w:ascii="Verdana" w:hAnsi="Verdana"/>
                <w:color w:val="auto"/>
                <w:sz w:val="18"/>
              </w:rPr>
              <w:t>Reinforce diversion bund with internal buttress</w:t>
            </w:r>
          </w:p>
        </w:tc>
      </w:tr>
      <w:tr w:rsidR="002139EC" w14:paraId="18914047"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39D20EAB" w14:textId="77777777" w:rsidR="002139EC" w:rsidRPr="0074228D" w:rsidRDefault="002139EC">
            <w:pPr>
              <w:pStyle w:val="TableText"/>
              <w:rPr>
                <w:rFonts w:ascii="Verdana" w:hAnsi="Verdana"/>
                <w:sz w:val="18"/>
              </w:rPr>
            </w:pPr>
            <w:r w:rsidRPr="0074228D">
              <w:rPr>
                <w:rFonts w:ascii="Verdana" w:hAnsi="Verdana"/>
                <w:sz w:val="18"/>
              </w:rPr>
              <w:t>YEF – LREB North</w:t>
            </w:r>
          </w:p>
        </w:tc>
        <w:tc>
          <w:tcPr>
            <w:tcW w:w="1380" w:type="dxa"/>
            <w:tcBorders>
              <w:top w:val="single" w:sz="4" w:space="0" w:color="auto"/>
              <w:left w:val="single" w:sz="4" w:space="0" w:color="auto"/>
              <w:bottom w:val="single" w:sz="4" w:space="0" w:color="auto"/>
              <w:right w:val="single" w:sz="4" w:space="0" w:color="auto"/>
            </w:tcBorders>
            <w:vAlign w:val="center"/>
          </w:tcPr>
          <w:p w14:paraId="4A8980E6"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H</w:t>
            </w:r>
          </w:p>
        </w:tc>
        <w:tc>
          <w:tcPr>
            <w:tcW w:w="956" w:type="dxa"/>
            <w:tcBorders>
              <w:top w:val="single" w:sz="4" w:space="0" w:color="auto"/>
              <w:left w:val="single" w:sz="4" w:space="0" w:color="auto"/>
              <w:bottom w:val="single" w:sz="4" w:space="0" w:color="auto"/>
              <w:right w:val="single" w:sz="4" w:space="0" w:color="auto"/>
            </w:tcBorders>
            <w:vAlign w:val="center"/>
          </w:tcPr>
          <w:p w14:paraId="1822DC09"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0C600F01"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5C2C42A6" w14:textId="5E5032C4" w:rsidR="002139EC" w:rsidRPr="0074228D" w:rsidRDefault="002139EC">
            <w:pPr>
              <w:pStyle w:val="TableText"/>
              <w:rPr>
                <w:rFonts w:ascii="Verdana" w:hAnsi="Verdana"/>
                <w:color w:val="auto"/>
                <w:sz w:val="18"/>
              </w:rPr>
            </w:pPr>
            <w:r w:rsidRPr="0074228D">
              <w:rPr>
                <w:rFonts w:ascii="Verdana" w:hAnsi="Verdana"/>
                <w:color w:val="auto"/>
                <w:sz w:val="18"/>
              </w:rPr>
              <w:t xml:space="preserve">Drain upgrade works to be done any time during rehab.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shd w:val="clear" w:color="auto" w:fill="FFE8D1"/>
            <w:vAlign w:val="center"/>
          </w:tcPr>
          <w:p w14:paraId="2905B75E" w14:textId="77777777" w:rsidR="002139EC" w:rsidRPr="0074228D" w:rsidRDefault="002139EC">
            <w:pPr>
              <w:pStyle w:val="TableText"/>
              <w:rPr>
                <w:rFonts w:ascii="Verdana" w:hAnsi="Verdana"/>
                <w:color w:val="auto"/>
                <w:sz w:val="18"/>
              </w:rPr>
            </w:pPr>
            <w:r w:rsidRPr="0074228D">
              <w:rPr>
                <w:rFonts w:ascii="Verdana" w:hAnsi="Verdana"/>
                <w:color w:val="auto"/>
                <w:sz w:val="18"/>
              </w:rPr>
              <w:t>Medium</w:t>
            </w:r>
          </w:p>
        </w:tc>
        <w:tc>
          <w:tcPr>
            <w:tcW w:w="1709" w:type="dxa"/>
            <w:tcBorders>
              <w:top w:val="single" w:sz="4" w:space="0" w:color="auto"/>
              <w:left w:val="single" w:sz="4" w:space="0" w:color="auto"/>
              <w:bottom w:val="single" w:sz="4" w:space="0" w:color="auto"/>
              <w:right w:val="single" w:sz="4" w:space="0" w:color="auto"/>
            </w:tcBorders>
            <w:shd w:val="clear" w:color="auto" w:fill="FFE8D1"/>
            <w:vAlign w:val="center"/>
          </w:tcPr>
          <w:p w14:paraId="5B585B8D" w14:textId="77777777" w:rsidR="002139EC" w:rsidRPr="0074228D" w:rsidRDefault="002139EC">
            <w:pPr>
              <w:pStyle w:val="TableText"/>
              <w:rPr>
                <w:rFonts w:ascii="Verdana" w:hAnsi="Verdana"/>
                <w:color w:val="auto"/>
                <w:sz w:val="18"/>
              </w:rPr>
            </w:pPr>
            <w:r w:rsidRPr="0074228D">
              <w:rPr>
                <w:rFonts w:ascii="Verdana" w:hAnsi="Verdana"/>
                <w:color w:val="auto"/>
                <w:sz w:val="18"/>
              </w:rPr>
              <w:t>30%</w:t>
            </w:r>
          </w:p>
        </w:tc>
        <w:tc>
          <w:tcPr>
            <w:tcW w:w="1323" w:type="dxa"/>
            <w:tcBorders>
              <w:top w:val="single" w:sz="4" w:space="0" w:color="auto"/>
              <w:left w:val="single" w:sz="4" w:space="0" w:color="auto"/>
              <w:bottom w:val="single" w:sz="4" w:space="0" w:color="auto"/>
              <w:right w:val="single" w:sz="4" w:space="0" w:color="auto"/>
            </w:tcBorders>
            <w:vAlign w:val="center"/>
          </w:tcPr>
          <w:p w14:paraId="67BD1839" w14:textId="77777777" w:rsidR="002139EC" w:rsidRPr="0074228D" w:rsidRDefault="002139EC">
            <w:pPr>
              <w:pStyle w:val="TableText"/>
              <w:rPr>
                <w:rFonts w:ascii="Verdana" w:hAnsi="Verdana"/>
                <w:color w:val="auto"/>
                <w:sz w:val="18"/>
              </w:rPr>
            </w:pPr>
            <w:r w:rsidRPr="0074228D">
              <w:rPr>
                <w:rFonts w:ascii="Verdana" w:hAnsi="Verdana"/>
                <w:color w:val="auto"/>
                <w:sz w:val="18"/>
              </w:rPr>
              <w:t>1 in 300</w:t>
            </w:r>
          </w:p>
        </w:tc>
        <w:tc>
          <w:tcPr>
            <w:tcW w:w="4440" w:type="dxa"/>
            <w:tcBorders>
              <w:top w:val="single" w:sz="4" w:space="0" w:color="auto"/>
              <w:left w:val="single" w:sz="4" w:space="0" w:color="auto"/>
              <w:bottom w:val="single" w:sz="4" w:space="0" w:color="auto"/>
              <w:right w:val="single" w:sz="4" w:space="0" w:color="auto"/>
            </w:tcBorders>
            <w:vAlign w:val="center"/>
          </w:tcPr>
          <w:p w14:paraId="5C57210A" w14:textId="77777777" w:rsidR="002139EC" w:rsidRPr="0074228D" w:rsidRDefault="002139EC">
            <w:pPr>
              <w:pStyle w:val="TableText"/>
              <w:rPr>
                <w:rFonts w:ascii="Verdana" w:hAnsi="Verdana"/>
                <w:color w:val="auto"/>
                <w:sz w:val="18"/>
              </w:rPr>
            </w:pPr>
            <w:r w:rsidRPr="0074228D">
              <w:rPr>
                <w:rFonts w:ascii="Verdana" w:hAnsi="Verdana"/>
                <w:color w:val="auto"/>
                <w:sz w:val="18"/>
              </w:rPr>
              <w:t>Upgrade Culvert No. 4</w:t>
            </w:r>
          </w:p>
          <w:p w14:paraId="159B70C6" w14:textId="77777777" w:rsidR="002139EC" w:rsidRPr="0074228D" w:rsidRDefault="002139EC">
            <w:pPr>
              <w:pStyle w:val="TableText"/>
              <w:rPr>
                <w:rFonts w:ascii="Verdana" w:hAnsi="Verdana"/>
                <w:color w:val="auto"/>
                <w:sz w:val="18"/>
              </w:rPr>
            </w:pPr>
            <w:r w:rsidRPr="0074228D">
              <w:rPr>
                <w:rFonts w:ascii="Verdana" w:hAnsi="Verdana"/>
                <w:color w:val="auto"/>
                <w:sz w:val="18"/>
              </w:rPr>
              <w:t>Option 1: lined down batter drain around Culvert 4.</w:t>
            </w:r>
          </w:p>
          <w:p w14:paraId="0742243D" w14:textId="77777777" w:rsidR="002139EC" w:rsidRPr="0074228D" w:rsidRDefault="002139EC">
            <w:pPr>
              <w:pStyle w:val="TableText"/>
              <w:rPr>
                <w:rFonts w:ascii="Verdana" w:hAnsi="Verdana"/>
                <w:color w:val="auto"/>
                <w:sz w:val="18"/>
              </w:rPr>
            </w:pPr>
            <w:r w:rsidRPr="0074228D">
              <w:rPr>
                <w:rFonts w:ascii="Verdana" w:hAnsi="Verdana"/>
                <w:color w:val="auto"/>
                <w:sz w:val="18"/>
              </w:rPr>
              <w:t>Option 2: upgrade existing drain to Latrobe River</w:t>
            </w:r>
          </w:p>
        </w:tc>
        <w:tc>
          <w:tcPr>
            <w:tcW w:w="3760" w:type="dxa"/>
            <w:tcBorders>
              <w:top w:val="single" w:sz="4" w:space="0" w:color="auto"/>
              <w:left w:val="single" w:sz="4" w:space="0" w:color="auto"/>
              <w:bottom w:val="single" w:sz="4" w:space="0" w:color="auto"/>
              <w:right w:val="single" w:sz="4" w:space="0" w:color="auto"/>
            </w:tcBorders>
            <w:vAlign w:val="center"/>
          </w:tcPr>
          <w:p w14:paraId="0F74F681" w14:textId="77777777" w:rsidR="002139EC" w:rsidRPr="0074228D" w:rsidRDefault="002139EC">
            <w:pPr>
              <w:pStyle w:val="TableText"/>
              <w:rPr>
                <w:rFonts w:ascii="Verdana" w:hAnsi="Verdana"/>
                <w:color w:val="auto"/>
                <w:sz w:val="18"/>
              </w:rPr>
            </w:pPr>
            <w:r w:rsidRPr="0074228D">
              <w:rPr>
                <w:rFonts w:ascii="Verdana" w:hAnsi="Verdana"/>
                <w:color w:val="auto"/>
                <w:sz w:val="18"/>
              </w:rPr>
              <w:t>Option 1: line HHF and batter</w:t>
            </w:r>
          </w:p>
          <w:p w14:paraId="15216B23" w14:textId="77777777" w:rsidR="002139EC" w:rsidRPr="0074228D" w:rsidRDefault="002139EC">
            <w:pPr>
              <w:pStyle w:val="TableText"/>
              <w:rPr>
                <w:rFonts w:ascii="Verdana" w:hAnsi="Verdana"/>
                <w:color w:val="auto"/>
                <w:sz w:val="18"/>
              </w:rPr>
            </w:pPr>
            <w:r w:rsidRPr="0074228D">
              <w:rPr>
                <w:rFonts w:ascii="Verdana" w:hAnsi="Verdana"/>
                <w:color w:val="auto"/>
                <w:sz w:val="18"/>
              </w:rPr>
              <w:t>Option 2: grass lined</w:t>
            </w:r>
          </w:p>
          <w:p w14:paraId="3E17E100" w14:textId="77777777" w:rsidR="002139EC" w:rsidRPr="0074228D" w:rsidRDefault="002139EC">
            <w:pPr>
              <w:pStyle w:val="TableText"/>
              <w:rPr>
                <w:rFonts w:ascii="Verdana" w:hAnsi="Verdana"/>
                <w:color w:val="auto"/>
                <w:sz w:val="18"/>
              </w:rPr>
            </w:pPr>
            <w:r w:rsidRPr="0074228D">
              <w:rPr>
                <w:rFonts w:ascii="Verdana" w:hAnsi="Verdana"/>
                <w:color w:val="auto"/>
                <w:sz w:val="18"/>
              </w:rPr>
              <w:t>Complex ownership</w:t>
            </w:r>
          </w:p>
          <w:p w14:paraId="351F9B30" w14:textId="77777777" w:rsidR="002139EC" w:rsidRPr="0074228D" w:rsidRDefault="002139EC">
            <w:pPr>
              <w:pStyle w:val="TableText"/>
              <w:rPr>
                <w:rFonts w:ascii="Verdana" w:hAnsi="Verdana"/>
                <w:color w:val="auto"/>
                <w:sz w:val="18"/>
              </w:rPr>
            </w:pPr>
            <w:r w:rsidRPr="0074228D">
              <w:rPr>
                <w:rFonts w:ascii="Verdana" w:hAnsi="Verdana"/>
                <w:color w:val="auto"/>
                <w:sz w:val="18"/>
              </w:rPr>
              <w:t>Complex existing drains</w:t>
            </w:r>
          </w:p>
        </w:tc>
      </w:tr>
      <w:tr w:rsidR="002139EC" w14:paraId="013A1FDA"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175BB458" w14:textId="77777777" w:rsidR="002139EC" w:rsidRPr="0074228D" w:rsidRDefault="002139EC">
            <w:pPr>
              <w:pStyle w:val="TableText"/>
              <w:rPr>
                <w:rFonts w:ascii="Verdana" w:hAnsi="Verdana"/>
                <w:sz w:val="18"/>
              </w:rPr>
            </w:pPr>
            <w:bookmarkStart w:id="477" w:name="_Hlk194495992"/>
            <w:r w:rsidRPr="0074228D">
              <w:rPr>
                <w:rFonts w:ascii="Verdana" w:hAnsi="Verdana"/>
                <w:sz w:val="18"/>
              </w:rPr>
              <w:t>YEF – LREB South</w:t>
            </w:r>
          </w:p>
        </w:tc>
        <w:tc>
          <w:tcPr>
            <w:tcW w:w="1380" w:type="dxa"/>
            <w:tcBorders>
              <w:top w:val="single" w:sz="4" w:space="0" w:color="auto"/>
              <w:left w:val="single" w:sz="4" w:space="0" w:color="auto"/>
              <w:bottom w:val="single" w:sz="4" w:space="0" w:color="auto"/>
              <w:right w:val="single" w:sz="4" w:space="0" w:color="auto"/>
            </w:tcBorders>
            <w:vAlign w:val="center"/>
          </w:tcPr>
          <w:p w14:paraId="34225190"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w:t>
            </w:r>
          </w:p>
        </w:tc>
        <w:tc>
          <w:tcPr>
            <w:tcW w:w="956" w:type="dxa"/>
            <w:tcBorders>
              <w:top w:val="single" w:sz="4" w:space="0" w:color="auto"/>
              <w:left w:val="single" w:sz="4" w:space="0" w:color="auto"/>
              <w:bottom w:val="single" w:sz="4" w:space="0" w:color="auto"/>
              <w:right w:val="single" w:sz="4" w:space="0" w:color="auto"/>
            </w:tcBorders>
            <w:vAlign w:val="center"/>
          </w:tcPr>
          <w:p w14:paraId="239FC0A1" w14:textId="77777777" w:rsidR="002139EC" w:rsidRPr="0074228D" w:rsidRDefault="002139EC">
            <w:pPr>
              <w:pStyle w:val="TableText"/>
              <w:rPr>
                <w:rFonts w:ascii="Verdana" w:hAnsi="Verdana"/>
                <w:color w:val="auto"/>
                <w:sz w:val="18"/>
              </w:rPr>
            </w:pPr>
            <w:r w:rsidRPr="0074228D">
              <w:rPr>
                <w:rFonts w:ascii="Verdana" w:hAnsi="Verdana"/>
                <w:color w:val="auto"/>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42ADA69F"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1ADDFC34" w14:textId="4E3AE8FA" w:rsidR="002139EC" w:rsidRPr="0074228D" w:rsidRDefault="002139EC">
            <w:pPr>
              <w:pStyle w:val="TableText"/>
              <w:rPr>
                <w:rFonts w:ascii="Verdana" w:hAnsi="Verdana"/>
                <w:color w:val="auto"/>
                <w:sz w:val="18"/>
              </w:rPr>
            </w:pPr>
            <w:r w:rsidRPr="0074228D">
              <w:rPr>
                <w:rFonts w:ascii="Verdana" w:hAnsi="Verdana"/>
                <w:color w:val="auto"/>
                <w:sz w:val="18"/>
              </w:rPr>
              <w:t xml:space="preserve">Drains need to be constructed before lake filling. </w:t>
            </w:r>
            <w:r w:rsidR="005E031C" w:rsidRPr="0074228D">
              <w:rPr>
                <w:rFonts w:ascii="Verdana" w:hAnsi="Verdana"/>
                <w:color w:val="auto"/>
                <w:sz w:val="18"/>
              </w:rPr>
              <w:t>100-year</w:t>
            </w:r>
            <w:r w:rsidRPr="0074228D">
              <w:rPr>
                <w:rFonts w:ascii="Verdana" w:hAnsi="Verdana"/>
                <w:color w:val="auto"/>
                <w:sz w:val="18"/>
              </w:rPr>
              <w:t xml:space="preserve"> design life.</w:t>
            </w:r>
          </w:p>
          <w:p w14:paraId="51211395" w14:textId="77777777" w:rsidR="002139EC" w:rsidRPr="0074228D" w:rsidRDefault="002139EC">
            <w:pPr>
              <w:pStyle w:val="TableText"/>
              <w:rPr>
                <w:rFonts w:ascii="Verdana" w:hAnsi="Verdana"/>
                <w:color w:val="auto"/>
                <w:sz w:val="18"/>
              </w:rPr>
            </w:pPr>
          </w:p>
        </w:tc>
        <w:tc>
          <w:tcPr>
            <w:tcW w:w="1702" w:type="dxa"/>
            <w:tcBorders>
              <w:top w:val="single" w:sz="4" w:space="0" w:color="auto"/>
              <w:left w:val="single" w:sz="4" w:space="0" w:color="auto"/>
              <w:bottom w:val="single" w:sz="4" w:space="0" w:color="auto"/>
              <w:right w:val="single" w:sz="4" w:space="0" w:color="auto"/>
            </w:tcBorders>
            <w:shd w:val="clear" w:color="auto" w:fill="FFE8D1"/>
            <w:vAlign w:val="center"/>
          </w:tcPr>
          <w:p w14:paraId="7CF919E9" w14:textId="77777777" w:rsidR="002139EC" w:rsidRPr="0074228D" w:rsidRDefault="002139EC">
            <w:pPr>
              <w:pStyle w:val="TableText"/>
              <w:rPr>
                <w:rFonts w:ascii="Verdana" w:hAnsi="Verdana"/>
                <w:color w:val="auto"/>
                <w:sz w:val="18"/>
              </w:rPr>
            </w:pPr>
            <w:r w:rsidRPr="0074228D">
              <w:rPr>
                <w:rFonts w:ascii="Verdana" w:hAnsi="Verdana"/>
                <w:color w:val="auto"/>
                <w:sz w:val="18"/>
              </w:rPr>
              <w:t>Medium</w:t>
            </w:r>
          </w:p>
        </w:tc>
        <w:tc>
          <w:tcPr>
            <w:tcW w:w="1709" w:type="dxa"/>
            <w:tcBorders>
              <w:top w:val="single" w:sz="4" w:space="0" w:color="auto"/>
              <w:left w:val="single" w:sz="4" w:space="0" w:color="auto"/>
              <w:bottom w:val="single" w:sz="4" w:space="0" w:color="auto"/>
              <w:right w:val="single" w:sz="4" w:space="0" w:color="auto"/>
            </w:tcBorders>
            <w:shd w:val="clear" w:color="auto" w:fill="FFE8D1"/>
            <w:vAlign w:val="center"/>
          </w:tcPr>
          <w:p w14:paraId="7B63F73A" w14:textId="77777777" w:rsidR="002139EC" w:rsidRPr="0074228D" w:rsidRDefault="002139EC">
            <w:pPr>
              <w:pStyle w:val="TableText"/>
              <w:rPr>
                <w:rFonts w:ascii="Verdana" w:hAnsi="Verdana"/>
                <w:color w:val="auto"/>
                <w:sz w:val="18"/>
              </w:rPr>
            </w:pPr>
            <w:r w:rsidRPr="0074228D">
              <w:rPr>
                <w:rFonts w:ascii="Verdana" w:hAnsi="Verdana"/>
                <w:color w:val="auto"/>
                <w:sz w:val="18"/>
              </w:rPr>
              <w:t>30%</w:t>
            </w:r>
          </w:p>
        </w:tc>
        <w:tc>
          <w:tcPr>
            <w:tcW w:w="1323" w:type="dxa"/>
            <w:tcBorders>
              <w:top w:val="single" w:sz="4" w:space="0" w:color="auto"/>
              <w:left w:val="single" w:sz="4" w:space="0" w:color="auto"/>
              <w:bottom w:val="single" w:sz="4" w:space="0" w:color="auto"/>
              <w:right w:val="single" w:sz="4" w:space="0" w:color="auto"/>
            </w:tcBorders>
            <w:vAlign w:val="center"/>
          </w:tcPr>
          <w:p w14:paraId="45106860" w14:textId="77777777" w:rsidR="002139EC" w:rsidRPr="0074228D" w:rsidRDefault="002139EC">
            <w:pPr>
              <w:pStyle w:val="TableText"/>
              <w:rPr>
                <w:rFonts w:ascii="Verdana" w:hAnsi="Verdana"/>
                <w:color w:val="auto"/>
                <w:sz w:val="18"/>
              </w:rPr>
            </w:pPr>
            <w:r w:rsidRPr="0074228D">
              <w:rPr>
                <w:rFonts w:ascii="Verdana" w:hAnsi="Verdana"/>
                <w:color w:val="auto"/>
                <w:sz w:val="18"/>
              </w:rPr>
              <w:t>1 in 300</w:t>
            </w:r>
          </w:p>
        </w:tc>
        <w:tc>
          <w:tcPr>
            <w:tcW w:w="4440" w:type="dxa"/>
            <w:tcBorders>
              <w:top w:val="single" w:sz="4" w:space="0" w:color="auto"/>
              <w:left w:val="single" w:sz="4" w:space="0" w:color="auto"/>
              <w:bottom w:val="single" w:sz="4" w:space="0" w:color="auto"/>
              <w:right w:val="single" w:sz="4" w:space="0" w:color="auto"/>
            </w:tcBorders>
            <w:vAlign w:val="center"/>
          </w:tcPr>
          <w:p w14:paraId="218111E7" w14:textId="77777777" w:rsidR="002139EC" w:rsidRPr="0074228D" w:rsidRDefault="002139EC">
            <w:pPr>
              <w:pStyle w:val="TableText"/>
              <w:rPr>
                <w:rFonts w:ascii="Verdana" w:hAnsi="Verdana"/>
                <w:color w:val="auto"/>
                <w:sz w:val="18"/>
              </w:rPr>
            </w:pPr>
            <w:r w:rsidRPr="0074228D">
              <w:rPr>
                <w:rFonts w:ascii="Verdana" w:hAnsi="Verdana"/>
                <w:color w:val="auto"/>
                <w:sz w:val="18"/>
              </w:rPr>
              <w:t>Single structure at Culvert 7 from Latrobe Road into the pit</w:t>
            </w:r>
          </w:p>
          <w:p w14:paraId="6F989B63" w14:textId="77777777" w:rsidR="002139EC" w:rsidRPr="0074228D" w:rsidRDefault="002139EC">
            <w:pPr>
              <w:pStyle w:val="TableText"/>
              <w:rPr>
                <w:rFonts w:ascii="Verdana" w:hAnsi="Verdana"/>
                <w:color w:val="auto"/>
                <w:sz w:val="18"/>
              </w:rPr>
            </w:pPr>
            <w:r w:rsidRPr="0074228D">
              <w:rPr>
                <w:rFonts w:ascii="Verdana" w:hAnsi="Verdana"/>
                <w:color w:val="auto"/>
                <w:sz w:val="18"/>
              </w:rPr>
              <w:t>The main drain at Culvert No. 7 needs to divert water to prevent a block sliding mechanism.</w:t>
            </w:r>
          </w:p>
        </w:tc>
        <w:tc>
          <w:tcPr>
            <w:tcW w:w="3760" w:type="dxa"/>
            <w:tcBorders>
              <w:top w:val="single" w:sz="4" w:space="0" w:color="auto"/>
              <w:left w:val="single" w:sz="4" w:space="0" w:color="auto"/>
              <w:bottom w:val="single" w:sz="4" w:space="0" w:color="auto"/>
              <w:right w:val="single" w:sz="4" w:space="0" w:color="auto"/>
            </w:tcBorders>
            <w:vAlign w:val="center"/>
          </w:tcPr>
          <w:p w14:paraId="4C8E2850" w14:textId="77777777" w:rsidR="002139EC" w:rsidRPr="0074228D" w:rsidRDefault="002139EC">
            <w:pPr>
              <w:pStyle w:val="TableText"/>
              <w:rPr>
                <w:rFonts w:ascii="Verdana" w:hAnsi="Verdana"/>
                <w:color w:val="auto"/>
                <w:sz w:val="18"/>
              </w:rPr>
            </w:pPr>
            <w:r w:rsidRPr="0074228D">
              <w:rPr>
                <w:rFonts w:ascii="Verdana" w:hAnsi="Verdana"/>
                <w:color w:val="auto"/>
                <w:sz w:val="18"/>
              </w:rPr>
              <w:t>Complex ownership</w:t>
            </w:r>
          </w:p>
          <w:p w14:paraId="04AD6EF1" w14:textId="77777777" w:rsidR="002139EC" w:rsidRPr="0074228D" w:rsidRDefault="002139EC">
            <w:pPr>
              <w:pStyle w:val="TableText"/>
              <w:rPr>
                <w:rFonts w:ascii="Verdana" w:hAnsi="Verdana"/>
                <w:color w:val="auto"/>
                <w:sz w:val="18"/>
              </w:rPr>
            </w:pPr>
            <w:r w:rsidRPr="0074228D">
              <w:rPr>
                <w:rFonts w:ascii="Verdana" w:hAnsi="Verdana"/>
                <w:color w:val="auto"/>
                <w:sz w:val="18"/>
              </w:rPr>
              <w:t>Complex existing drains</w:t>
            </w:r>
          </w:p>
          <w:p w14:paraId="0C85B9EB" w14:textId="77777777" w:rsidR="002139EC" w:rsidRPr="0074228D" w:rsidRDefault="002139EC">
            <w:pPr>
              <w:pStyle w:val="TableText"/>
              <w:rPr>
                <w:rFonts w:ascii="Verdana" w:hAnsi="Verdana"/>
                <w:color w:val="auto"/>
                <w:sz w:val="18"/>
              </w:rPr>
            </w:pPr>
            <w:r w:rsidRPr="0074228D">
              <w:rPr>
                <w:rFonts w:ascii="Verdana" w:hAnsi="Verdana"/>
                <w:color w:val="auto"/>
                <w:sz w:val="18"/>
              </w:rPr>
              <w:t>Due to high HHF drains should be lined to protect from erosion.</w:t>
            </w:r>
          </w:p>
        </w:tc>
      </w:tr>
      <w:bookmarkEnd w:id="477"/>
      <w:tr w:rsidR="002139EC" w14:paraId="2FA0FC2A"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2DE49981" w14:textId="77777777" w:rsidR="002139EC" w:rsidRPr="0074228D" w:rsidRDefault="002139EC">
            <w:pPr>
              <w:pStyle w:val="TableText"/>
              <w:rPr>
                <w:rFonts w:ascii="Verdana" w:hAnsi="Verdana"/>
                <w:sz w:val="18"/>
              </w:rPr>
            </w:pPr>
            <w:r w:rsidRPr="0074228D">
              <w:rPr>
                <w:rFonts w:ascii="Verdana" w:hAnsi="Verdana"/>
                <w:sz w:val="18"/>
              </w:rPr>
              <w:t xml:space="preserve">YEFX – SB </w:t>
            </w:r>
          </w:p>
        </w:tc>
        <w:tc>
          <w:tcPr>
            <w:tcW w:w="1380" w:type="dxa"/>
            <w:tcBorders>
              <w:top w:val="single" w:sz="4" w:space="0" w:color="auto"/>
              <w:left w:val="single" w:sz="4" w:space="0" w:color="auto"/>
              <w:bottom w:val="single" w:sz="4" w:space="0" w:color="auto"/>
              <w:right w:val="single" w:sz="4" w:space="0" w:color="auto"/>
            </w:tcBorders>
            <w:vAlign w:val="center"/>
          </w:tcPr>
          <w:p w14:paraId="35E1C341"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w:t>
            </w:r>
          </w:p>
        </w:tc>
        <w:tc>
          <w:tcPr>
            <w:tcW w:w="956" w:type="dxa"/>
            <w:tcBorders>
              <w:top w:val="single" w:sz="4" w:space="0" w:color="auto"/>
              <w:left w:val="single" w:sz="4" w:space="0" w:color="auto"/>
              <w:bottom w:val="single" w:sz="4" w:space="0" w:color="auto"/>
              <w:right w:val="single" w:sz="4" w:space="0" w:color="auto"/>
            </w:tcBorders>
            <w:vAlign w:val="center"/>
          </w:tcPr>
          <w:p w14:paraId="310C6E57"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1228" w:type="dxa"/>
            <w:tcBorders>
              <w:top w:val="single" w:sz="4" w:space="0" w:color="auto"/>
              <w:left w:val="single" w:sz="4" w:space="0" w:color="auto"/>
              <w:bottom w:val="single" w:sz="4" w:space="0" w:color="auto"/>
              <w:right w:val="single" w:sz="4" w:space="0" w:color="auto"/>
            </w:tcBorders>
            <w:vAlign w:val="center"/>
          </w:tcPr>
          <w:p w14:paraId="44F1D9F8"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0D43DB2F" w14:textId="77568BBC" w:rsidR="002139EC" w:rsidRPr="0074228D" w:rsidRDefault="002139EC">
            <w:pPr>
              <w:pStyle w:val="TableText"/>
              <w:rPr>
                <w:rFonts w:ascii="Verdana" w:hAnsi="Verdana"/>
                <w:color w:val="auto"/>
                <w:sz w:val="18"/>
              </w:rPr>
            </w:pPr>
            <w:r w:rsidRPr="0074228D">
              <w:rPr>
                <w:rFonts w:ascii="Verdana" w:hAnsi="Verdana"/>
                <w:color w:val="auto"/>
                <w:sz w:val="18"/>
              </w:rPr>
              <w:t xml:space="preserve">Drain construction works to be done any time during rehab.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vAlign w:val="center"/>
          </w:tcPr>
          <w:p w14:paraId="7F3C569D" w14:textId="77777777" w:rsidR="002139EC" w:rsidRPr="0074228D" w:rsidRDefault="002139EC">
            <w:pPr>
              <w:pStyle w:val="TableText"/>
              <w:rPr>
                <w:rFonts w:ascii="Verdana" w:hAnsi="Verdana"/>
                <w:color w:val="auto"/>
                <w:sz w:val="18"/>
              </w:rPr>
            </w:pPr>
            <w:r w:rsidRPr="0074228D">
              <w:rPr>
                <w:rFonts w:ascii="Verdana" w:hAnsi="Verdana"/>
                <w:color w:val="auto"/>
                <w:sz w:val="18"/>
              </w:rPr>
              <w:t>Very low</w:t>
            </w:r>
          </w:p>
        </w:tc>
        <w:tc>
          <w:tcPr>
            <w:tcW w:w="1709" w:type="dxa"/>
            <w:tcBorders>
              <w:top w:val="single" w:sz="4" w:space="0" w:color="auto"/>
              <w:left w:val="single" w:sz="4" w:space="0" w:color="auto"/>
              <w:bottom w:val="single" w:sz="4" w:space="0" w:color="auto"/>
              <w:right w:val="single" w:sz="4" w:space="0" w:color="auto"/>
            </w:tcBorders>
            <w:vAlign w:val="center"/>
          </w:tcPr>
          <w:p w14:paraId="48D3BC3F" w14:textId="77777777" w:rsidR="002139EC" w:rsidRPr="0074228D" w:rsidRDefault="002139EC">
            <w:pPr>
              <w:pStyle w:val="TableText"/>
              <w:rPr>
                <w:rFonts w:ascii="Verdana" w:hAnsi="Verdana"/>
                <w:color w:val="auto"/>
                <w:sz w:val="18"/>
              </w:rPr>
            </w:pPr>
            <w:r w:rsidRPr="0074228D">
              <w:rPr>
                <w:rFonts w:ascii="Verdana" w:hAnsi="Verdana"/>
                <w:color w:val="auto"/>
                <w:sz w:val="18"/>
              </w:rPr>
              <w:t>99% (overtopping not critical to stability)</w:t>
            </w:r>
          </w:p>
        </w:tc>
        <w:tc>
          <w:tcPr>
            <w:tcW w:w="1323" w:type="dxa"/>
            <w:tcBorders>
              <w:top w:val="single" w:sz="4" w:space="0" w:color="auto"/>
              <w:left w:val="single" w:sz="4" w:space="0" w:color="auto"/>
              <w:bottom w:val="single" w:sz="4" w:space="0" w:color="auto"/>
              <w:right w:val="single" w:sz="4" w:space="0" w:color="auto"/>
            </w:tcBorders>
            <w:vAlign w:val="center"/>
          </w:tcPr>
          <w:p w14:paraId="7DE9966C" w14:textId="77777777" w:rsidR="002139EC" w:rsidRPr="0074228D" w:rsidRDefault="002139EC">
            <w:pPr>
              <w:pStyle w:val="TableText"/>
              <w:rPr>
                <w:rFonts w:ascii="Verdana" w:hAnsi="Verdana"/>
                <w:color w:val="auto"/>
                <w:sz w:val="18"/>
              </w:rPr>
            </w:pPr>
            <w:r w:rsidRPr="0074228D">
              <w:rPr>
                <w:rFonts w:ascii="Verdana" w:hAnsi="Verdana"/>
                <w:color w:val="auto"/>
                <w:sz w:val="18"/>
              </w:rPr>
              <w:t>1 in 10</w:t>
            </w:r>
          </w:p>
        </w:tc>
        <w:tc>
          <w:tcPr>
            <w:tcW w:w="4440" w:type="dxa"/>
            <w:tcBorders>
              <w:top w:val="single" w:sz="4" w:space="0" w:color="auto"/>
              <w:left w:val="single" w:sz="4" w:space="0" w:color="auto"/>
              <w:bottom w:val="single" w:sz="4" w:space="0" w:color="auto"/>
              <w:right w:val="single" w:sz="4" w:space="0" w:color="auto"/>
            </w:tcBorders>
            <w:vAlign w:val="center"/>
          </w:tcPr>
          <w:p w14:paraId="053CAFC3" w14:textId="77777777" w:rsidR="002139EC" w:rsidRPr="0074228D" w:rsidRDefault="002139EC">
            <w:pPr>
              <w:pStyle w:val="TableText"/>
              <w:rPr>
                <w:rFonts w:ascii="Verdana" w:hAnsi="Verdana"/>
                <w:color w:val="auto"/>
                <w:sz w:val="18"/>
              </w:rPr>
            </w:pPr>
            <w:r w:rsidRPr="0074228D">
              <w:rPr>
                <w:rFonts w:ascii="Verdana" w:hAnsi="Verdana"/>
                <w:color w:val="auto"/>
                <w:sz w:val="18"/>
              </w:rPr>
              <w:t>Single structure from mine crest to in-pit dump</w:t>
            </w:r>
          </w:p>
        </w:tc>
        <w:tc>
          <w:tcPr>
            <w:tcW w:w="3760" w:type="dxa"/>
            <w:tcBorders>
              <w:top w:val="single" w:sz="4" w:space="0" w:color="auto"/>
              <w:left w:val="single" w:sz="4" w:space="0" w:color="auto"/>
              <w:bottom w:val="single" w:sz="4" w:space="0" w:color="auto"/>
              <w:right w:val="single" w:sz="4" w:space="0" w:color="auto"/>
            </w:tcBorders>
            <w:vAlign w:val="center"/>
          </w:tcPr>
          <w:p w14:paraId="042F8F81" w14:textId="77777777" w:rsidR="002139EC" w:rsidRPr="0074228D" w:rsidRDefault="002139EC">
            <w:pPr>
              <w:pStyle w:val="TableText"/>
              <w:rPr>
                <w:rFonts w:ascii="Verdana" w:hAnsi="Verdana"/>
                <w:color w:val="auto"/>
                <w:sz w:val="18"/>
              </w:rPr>
            </w:pPr>
          </w:p>
        </w:tc>
      </w:tr>
      <w:tr w:rsidR="002139EC" w14:paraId="5A634610"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4DF6A8DB" w14:textId="77777777" w:rsidR="002139EC" w:rsidRPr="0074228D" w:rsidRDefault="002139EC">
            <w:pPr>
              <w:pStyle w:val="TableText"/>
              <w:rPr>
                <w:rFonts w:ascii="Verdana" w:hAnsi="Verdana"/>
                <w:sz w:val="18"/>
              </w:rPr>
            </w:pPr>
            <w:r w:rsidRPr="0074228D">
              <w:rPr>
                <w:rFonts w:ascii="Verdana" w:hAnsi="Verdana"/>
                <w:sz w:val="18"/>
              </w:rPr>
              <w:t xml:space="preserve">MVF – EB </w:t>
            </w:r>
          </w:p>
        </w:tc>
        <w:tc>
          <w:tcPr>
            <w:tcW w:w="1380" w:type="dxa"/>
            <w:tcBorders>
              <w:top w:val="single" w:sz="4" w:space="0" w:color="auto"/>
              <w:left w:val="single" w:sz="4" w:space="0" w:color="auto"/>
              <w:bottom w:val="single" w:sz="4" w:space="0" w:color="auto"/>
              <w:right w:val="single" w:sz="4" w:space="0" w:color="auto"/>
            </w:tcBorders>
            <w:vAlign w:val="center"/>
          </w:tcPr>
          <w:p w14:paraId="0AB8ABFC"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w:t>
            </w:r>
          </w:p>
        </w:tc>
        <w:tc>
          <w:tcPr>
            <w:tcW w:w="956" w:type="dxa"/>
            <w:tcBorders>
              <w:top w:val="single" w:sz="4" w:space="0" w:color="auto"/>
              <w:left w:val="single" w:sz="4" w:space="0" w:color="auto"/>
              <w:bottom w:val="single" w:sz="4" w:space="0" w:color="auto"/>
              <w:right w:val="single" w:sz="4" w:space="0" w:color="auto"/>
            </w:tcBorders>
            <w:vAlign w:val="center"/>
          </w:tcPr>
          <w:p w14:paraId="69AA8E87" w14:textId="77777777" w:rsidR="002139EC" w:rsidRPr="0074228D" w:rsidRDefault="002139EC">
            <w:pPr>
              <w:pStyle w:val="TableText"/>
              <w:rPr>
                <w:rFonts w:ascii="Verdana" w:hAnsi="Verdana"/>
                <w:color w:val="auto"/>
                <w:sz w:val="18"/>
              </w:rPr>
            </w:pPr>
            <w:r w:rsidRPr="0074228D">
              <w:rPr>
                <w:rFonts w:ascii="Verdana" w:hAnsi="Verdana"/>
                <w:color w:val="auto"/>
                <w:sz w:val="18"/>
              </w:rPr>
              <w:t>2</w:t>
            </w:r>
          </w:p>
        </w:tc>
        <w:tc>
          <w:tcPr>
            <w:tcW w:w="1228" w:type="dxa"/>
            <w:tcBorders>
              <w:top w:val="single" w:sz="4" w:space="0" w:color="auto"/>
              <w:left w:val="single" w:sz="4" w:space="0" w:color="auto"/>
              <w:bottom w:val="single" w:sz="4" w:space="0" w:color="auto"/>
              <w:right w:val="single" w:sz="4" w:space="0" w:color="auto"/>
            </w:tcBorders>
            <w:vAlign w:val="center"/>
          </w:tcPr>
          <w:p w14:paraId="4F2AC2C9" w14:textId="77777777" w:rsidR="002139EC" w:rsidRPr="0074228D" w:rsidRDefault="002139EC">
            <w:pPr>
              <w:pStyle w:val="TableText"/>
              <w:rPr>
                <w:rFonts w:ascii="Verdana" w:hAnsi="Verdana"/>
                <w:color w:val="auto"/>
                <w:sz w:val="18"/>
              </w:rPr>
            </w:pPr>
            <w:r w:rsidRPr="0074228D">
              <w:rPr>
                <w:rFonts w:ascii="Verdana" w:hAnsi="Verdana"/>
                <w:color w:val="auto"/>
                <w:sz w:val="18"/>
              </w:rPr>
              <w:t>2</w:t>
            </w:r>
          </w:p>
        </w:tc>
        <w:tc>
          <w:tcPr>
            <w:tcW w:w="3528" w:type="dxa"/>
            <w:tcBorders>
              <w:top w:val="single" w:sz="4" w:space="0" w:color="auto"/>
              <w:left w:val="single" w:sz="4" w:space="0" w:color="auto"/>
              <w:bottom w:val="single" w:sz="4" w:space="0" w:color="auto"/>
              <w:right w:val="single" w:sz="4" w:space="0" w:color="auto"/>
            </w:tcBorders>
            <w:vAlign w:val="center"/>
          </w:tcPr>
          <w:p w14:paraId="367F6885" w14:textId="5FD93A25" w:rsidR="002139EC" w:rsidRPr="0074228D" w:rsidRDefault="002139EC">
            <w:pPr>
              <w:pStyle w:val="TableText"/>
              <w:rPr>
                <w:rFonts w:ascii="Verdana" w:hAnsi="Verdana"/>
                <w:color w:val="auto"/>
                <w:sz w:val="18"/>
              </w:rPr>
            </w:pPr>
            <w:r w:rsidRPr="0074228D">
              <w:rPr>
                <w:rFonts w:ascii="Verdana" w:hAnsi="Verdana"/>
                <w:color w:val="auto"/>
                <w:sz w:val="18"/>
              </w:rPr>
              <w:t xml:space="preserve">Drain construction works to be done any time during rehab.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vAlign w:val="center"/>
          </w:tcPr>
          <w:p w14:paraId="50D98571" w14:textId="77777777" w:rsidR="002139EC" w:rsidRPr="0074228D" w:rsidRDefault="002139EC">
            <w:pPr>
              <w:pStyle w:val="TableText"/>
              <w:rPr>
                <w:rFonts w:ascii="Verdana" w:hAnsi="Verdana"/>
                <w:color w:val="auto"/>
                <w:sz w:val="18"/>
              </w:rPr>
            </w:pPr>
            <w:r w:rsidRPr="0074228D">
              <w:rPr>
                <w:rFonts w:ascii="Verdana" w:hAnsi="Verdana"/>
                <w:color w:val="auto"/>
                <w:sz w:val="18"/>
              </w:rPr>
              <w:t>Very low</w:t>
            </w:r>
          </w:p>
        </w:tc>
        <w:tc>
          <w:tcPr>
            <w:tcW w:w="1709" w:type="dxa"/>
            <w:tcBorders>
              <w:top w:val="single" w:sz="4" w:space="0" w:color="auto"/>
              <w:left w:val="single" w:sz="4" w:space="0" w:color="auto"/>
              <w:bottom w:val="single" w:sz="4" w:space="0" w:color="auto"/>
              <w:right w:val="single" w:sz="4" w:space="0" w:color="auto"/>
            </w:tcBorders>
            <w:vAlign w:val="center"/>
          </w:tcPr>
          <w:p w14:paraId="678114BC" w14:textId="77777777" w:rsidR="002139EC" w:rsidRDefault="002139EC">
            <w:pPr>
              <w:pStyle w:val="TableText"/>
              <w:rPr>
                <w:rFonts w:ascii="Verdana" w:hAnsi="Verdana"/>
                <w:color w:val="auto"/>
                <w:sz w:val="18"/>
              </w:rPr>
            </w:pPr>
            <w:r w:rsidRPr="0074228D">
              <w:rPr>
                <w:rFonts w:ascii="Verdana" w:hAnsi="Verdana"/>
                <w:color w:val="auto"/>
                <w:sz w:val="18"/>
              </w:rPr>
              <w:t>99% (overtopping not critical to stability)</w:t>
            </w:r>
          </w:p>
          <w:p w14:paraId="43E112B2" w14:textId="77777777" w:rsidR="002139EC" w:rsidRPr="0074228D" w:rsidRDefault="002139EC">
            <w:pPr>
              <w:pStyle w:val="TableText"/>
              <w:rPr>
                <w:rFonts w:ascii="Verdana" w:hAnsi="Verdana"/>
                <w:color w:val="auto"/>
                <w:sz w:val="18"/>
              </w:rPr>
            </w:pPr>
          </w:p>
        </w:tc>
        <w:tc>
          <w:tcPr>
            <w:tcW w:w="1323" w:type="dxa"/>
            <w:tcBorders>
              <w:top w:val="single" w:sz="4" w:space="0" w:color="auto"/>
              <w:left w:val="single" w:sz="4" w:space="0" w:color="auto"/>
              <w:bottom w:val="single" w:sz="4" w:space="0" w:color="auto"/>
              <w:right w:val="single" w:sz="4" w:space="0" w:color="auto"/>
            </w:tcBorders>
            <w:vAlign w:val="center"/>
          </w:tcPr>
          <w:p w14:paraId="2C971DEB" w14:textId="77777777" w:rsidR="002139EC" w:rsidRPr="0074228D" w:rsidRDefault="002139EC">
            <w:pPr>
              <w:pStyle w:val="TableText"/>
              <w:rPr>
                <w:rFonts w:ascii="Verdana" w:hAnsi="Verdana"/>
                <w:color w:val="auto"/>
                <w:sz w:val="18"/>
              </w:rPr>
            </w:pPr>
            <w:r w:rsidRPr="0074228D">
              <w:rPr>
                <w:rFonts w:ascii="Verdana" w:hAnsi="Verdana"/>
                <w:color w:val="auto"/>
                <w:sz w:val="18"/>
              </w:rPr>
              <w:t>1 in 10</w:t>
            </w:r>
          </w:p>
        </w:tc>
        <w:tc>
          <w:tcPr>
            <w:tcW w:w="4440" w:type="dxa"/>
            <w:tcBorders>
              <w:top w:val="single" w:sz="4" w:space="0" w:color="auto"/>
              <w:left w:val="single" w:sz="4" w:space="0" w:color="auto"/>
              <w:bottom w:val="single" w:sz="4" w:space="0" w:color="auto"/>
              <w:right w:val="single" w:sz="4" w:space="0" w:color="auto"/>
            </w:tcBorders>
            <w:vAlign w:val="center"/>
          </w:tcPr>
          <w:p w14:paraId="3C637F63" w14:textId="77777777" w:rsidR="002139EC" w:rsidRPr="0074228D" w:rsidRDefault="002139EC">
            <w:pPr>
              <w:pStyle w:val="TableText"/>
              <w:rPr>
                <w:rFonts w:ascii="Verdana" w:hAnsi="Verdana"/>
                <w:color w:val="auto"/>
                <w:sz w:val="18"/>
              </w:rPr>
            </w:pPr>
            <w:r w:rsidRPr="0074228D">
              <w:rPr>
                <w:rFonts w:ascii="Verdana" w:hAnsi="Verdana"/>
                <w:color w:val="auto"/>
                <w:sz w:val="18"/>
              </w:rPr>
              <w:t>Use valley as main surface water control with minor drains discharging into the valley.</w:t>
            </w:r>
          </w:p>
        </w:tc>
        <w:tc>
          <w:tcPr>
            <w:tcW w:w="3760" w:type="dxa"/>
            <w:tcBorders>
              <w:top w:val="single" w:sz="4" w:space="0" w:color="auto"/>
              <w:left w:val="single" w:sz="4" w:space="0" w:color="auto"/>
              <w:bottom w:val="single" w:sz="4" w:space="0" w:color="auto"/>
              <w:right w:val="single" w:sz="4" w:space="0" w:color="auto"/>
            </w:tcBorders>
            <w:vAlign w:val="center"/>
          </w:tcPr>
          <w:p w14:paraId="501AC996" w14:textId="77777777" w:rsidR="002139EC" w:rsidRPr="0074228D" w:rsidRDefault="002139EC">
            <w:pPr>
              <w:pStyle w:val="TableText"/>
              <w:rPr>
                <w:rFonts w:ascii="Verdana" w:hAnsi="Verdana"/>
                <w:color w:val="auto"/>
                <w:sz w:val="18"/>
              </w:rPr>
            </w:pPr>
            <w:r w:rsidRPr="0074228D">
              <w:rPr>
                <w:rFonts w:ascii="Verdana" w:hAnsi="Verdana"/>
                <w:color w:val="auto"/>
                <w:sz w:val="18"/>
              </w:rPr>
              <w:t>Unlined.</w:t>
            </w:r>
          </w:p>
          <w:p w14:paraId="2EB46A6B" w14:textId="77777777" w:rsidR="002139EC" w:rsidRPr="0074228D" w:rsidRDefault="002139EC">
            <w:pPr>
              <w:pStyle w:val="TableText"/>
              <w:rPr>
                <w:rFonts w:ascii="Verdana" w:hAnsi="Verdana"/>
                <w:color w:val="auto"/>
                <w:sz w:val="18"/>
              </w:rPr>
            </w:pPr>
            <w:r w:rsidRPr="0074228D">
              <w:rPr>
                <w:rFonts w:ascii="Verdana" w:hAnsi="Verdana"/>
                <w:color w:val="auto"/>
                <w:sz w:val="18"/>
              </w:rPr>
              <w:t>Works on the remnant Morwell West Drain to reverse direction and connect it to the pit directly</w:t>
            </w:r>
          </w:p>
        </w:tc>
      </w:tr>
      <w:tr w:rsidR="002139EC" w14:paraId="407847F2"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2D83C0AF" w14:textId="77777777" w:rsidR="002139EC" w:rsidRPr="0074228D" w:rsidRDefault="002139EC">
            <w:pPr>
              <w:pStyle w:val="TableText"/>
              <w:rPr>
                <w:rFonts w:ascii="Verdana" w:hAnsi="Verdana"/>
                <w:sz w:val="18"/>
              </w:rPr>
            </w:pPr>
            <w:r w:rsidRPr="0074228D">
              <w:rPr>
                <w:rFonts w:ascii="Verdana" w:hAnsi="Verdana"/>
                <w:sz w:val="18"/>
              </w:rPr>
              <w:t xml:space="preserve">MVF – SB </w:t>
            </w:r>
          </w:p>
        </w:tc>
        <w:tc>
          <w:tcPr>
            <w:tcW w:w="1380" w:type="dxa"/>
            <w:tcBorders>
              <w:top w:val="single" w:sz="4" w:space="0" w:color="auto"/>
              <w:left w:val="single" w:sz="4" w:space="0" w:color="auto"/>
              <w:bottom w:val="single" w:sz="4" w:space="0" w:color="auto"/>
              <w:right w:val="single" w:sz="4" w:space="0" w:color="auto"/>
            </w:tcBorders>
            <w:vAlign w:val="center"/>
          </w:tcPr>
          <w:p w14:paraId="3283D07E"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 M (for remnant drain)</w:t>
            </w:r>
          </w:p>
        </w:tc>
        <w:tc>
          <w:tcPr>
            <w:tcW w:w="956" w:type="dxa"/>
            <w:tcBorders>
              <w:top w:val="single" w:sz="4" w:space="0" w:color="auto"/>
              <w:left w:val="single" w:sz="4" w:space="0" w:color="auto"/>
              <w:bottom w:val="single" w:sz="4" w:space="0" w:color="auto"/>
              <w:right w:val="single" w:sz="4" w:space="0" w:color="auto"/>
            </w:tcBorders>
            <w:vAlign w:val="center"/>
          </w:tcPr>
          <w:p w14:paraId="05E2403A"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1228" w:type="dxa"/>
            <w:tcBorders>
              <w:top w:val="single" w:sz="4" w:space="0" w:color="auto"/>
              <w:left w:val="single" w:sz="4" w:space="0" w:color="auto"/>
              <w:bottom w:val="single" w:sz="4" w:space="0" w:color="auto"/>
              <w:right w:val="single" w:sz="4" w:space="0" w:color="auto"/>
            </w:tcBorders>
            <w:vAlign w:val="center"/>
          </w:tcPr>
          <w:p w14:paraId="53C6AB5D" w14:textId="77777777" w:rsidR="002139EC" w:rsidRPr="0074228D" w:rsidRDefault="002139EC">
            <w:pPr>
              <w:pStyle w:val="TableText"/>
              <w:rPr>
                <w:rFonts w:ascii="Verdana" w:hAnsi="Verdana"/>
                <w:color w:val="auto"/>
                <w:sz w:val="18"/>
              </w:rPr>
            </w:pPr>
            <w:r w:rsidRPr="0074228D">
              <w:rPr>
                <w:rFonts w:ascii="Verdana" w:hAnsi="Verdana"/>
                <w:color w:val="auto"/>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07A8F4C4" w14:textId="1618D4D1" w:rsidR="002139EC" w:rsidRPr="0074228D" w:rsidRDefault="002139EC">
            <w:pPr>
              <w:pStyle w:val="TableText"/>
              <w:rPr>
                <w:rFonts w:ascii="Verdana" w:hAnsi="Verdana"/>
                <w:color w:val="auto"/>
                <w:sz w:val="18"/>
              </w:rPr>
            </w:pPr>
            <w:r w:rsidRPr="0074228D">
              <w:rPr>
                <w:rFonts w:ascii="Verdana" w:hAnsi="Verdana"/>
                <w:color w:val="auto"/>
                <w:sz w:val="18"/>
              </w:rPr>
              <w:t xml:space="preserve">Drain construction works to be done any time during rehab. </w:t>
            </w:r>
            <w:r w:rsidR="005E031C" w:rsidRPr="0074228D">
              <w:rPr>
                <w:rFonts w:ascii="Verdana" w:hAnsi="Verdana"/>
                <w:color w:val="auto"/>
                <w:sz w:val="18"/>
              </w:rPr>
              <w:t>100-year</w:t>
            </w:r>
            <w:r w:rsidRPr="0074228D">
              <w:rPr>
                <w:rFonts w:ascii="Verdana" w:hAnsi="Verdana"/>
                <w:color w:val="auto"/>
                <w:sz w:val="18"/>
              </w:rPr>
              <w:t xml:space="preserve"> design life</w:t>
            </w:r>
          </w:p>
        </w:tc>
        <w:tc>
          <w:tcPr>
            <w:tcW w:w="1702" w:type="dxa"/>
            <w:tcBorders>
              <w:top w:val="single" w:sz="4" w:space="0" w:color="auto"/>
              <w:left w:val="single" w:sz="4" w:space="0" w:color="auto"/>
              <w:bottom w:val="single" w:sz="4" w:space="0" w:color="auto"/>
              <w:right w:val="single" w:sz="4" w:space="0" w:color="auto"/>
            </w:tcBorders>
            <w:vAlign w:val="center"/>
          </w:tcPr>
          <w:p w14:paraId="77C2BED8" w14:textId="77777777" w:rsidR="002139EC" w:rsidRPr="0074228D" w:rsidRDefault="002139EC">
            <w:pPr>
              <w:pStyle w:val="TableText"/>
              <w:rPr>
                <w:rFonts w:ascii="Verdana" w:hAnsi="Verdana"/>
                <w:color w:val="auto"/>
                <w:sz w:val="18"/>
              </w:rPr>
            </w:pPr>
            <w:r w:rsidRPr="0074228D">
              <w:rPr>
                <w:rFonts w:ascii="Verdana" w:hAnsi="Verdana"/>
                <w:color w:val="auto"/>
                <w:sz w:val="18"/>
              </w:rPr>
              <w:t>Low</w:t>
            </w:r>
          </w:p>
          <w:p w14:paraId="052054CA" w14:textId="77777777" w:rsidR="002139EC" w:rsidRPr="0074228D" w:rsidRDefault="002139EC">
            <w:pPr>
              <w:pStyle w:val="TableText"/>
              <w:rPr>
                <w:rFonts w:ascii="Verdana" w:hAnsi="Verdana"/>
                <w:color w:val="auto"/>
                <w:sz w:val="18"/>
              </w:rPr>
            </w:pPr>
            <w:r w:rsidRPr="0074228D">
              <w:rPr>
                <w:rFonts w:ascii="Verdana" w:hAnsi="Verdana"/>
                <w:color w:val="auto"/>
                <w:sz w:val="18"/>
              </w:rPr>
              <w:t>(not for Morwell West Drain)</w:t>
            </w:r>
          </w:p>
        </w:tc>
        <w:tc>
          <w:tcPr>
            <w:tcW w:w="1709" w:type="dxa"/>
            <w:tcBorders>
              <w:top w:val="single" w:sz="4" w:space="0" w:color="auto"/>
              <w:left w:val="single" w:sz="4" w:space="0" w:color="auto"/>
              <w:bottom w:val="single" w:sz="4" w:space="0" w:color="auto"/>
              <w:right w:val="single" w:sz="4" w:space="0" w:color="auto"/>
            </w:tcBorders>
            <w:vAlign w:val="center"/>
          </w:tcPr>
          <w:p w14:paraId="446187A6" w14:textId="77777777" w:rsidR="002139EC" w:rsidRPr="0074228D" w:rsidRDefault="002139EC">
            <w:pPr>
              <w:pStyle w:val="TableText"/>
              <w:rPr>
                <w:rFonts w:ascii="Verdana" w:hAnsi="Verdana"/>
                <w:color w:val="auto"/>
                <w:sz w:val="18"/>
              </w:rPr>
            </w:pPr>
            <w:r w:rsidRPr="0074228D">
              <w:rPr>
                <w:rFonts w:ascii="Verdana" w:hAnsi="Verdana"/>
                <w:color w:val="auto"/>
                <w:sz w:val="18"/>
              </w:rPr>
              <w:t>99% (overtopping not critical to stability)</w:t>
            </w:r>
          </w:p>
          <w:p w14:paraId="6C9DC2F8" w14:textId="77777777" w:rsidR="002139EC" w:rsidRPr="0074228D" w:rsidRDefault="002139EC">
            <w:pPr>
              <w:pStyle w:val="TableText"/>
              <w:rPr>
                <w:rFonts w:ascii="Verdana" w:hAnsi="Verdana"/>
                <w:color w:val="auto"/>
                <w:sz w:val="18"/>
              </w:rPr>
            </w:pPr>
            <w:r w:rsidRPr="0074228D">
              <w:rPr>
                <w:rFonts w:ascii="Verdana" w:hAnsi="Verdana"/>
                <w:color w:val="auto"/>
                <w:sz w:val="18"/>
              </w:rPr>
              <w:t>(MWD is different)</w:t>
            </w:r>
          </w:p>
        </w:tc>
        <w:tc>
          <w:tcPr>
            <w:tcW w:w="1323" w:type="dxa"/>
            <w:tcBorders>
              <w:top w:val="single" w:sz="4" w:space="0" w:color="auto"/>
              <w:left w:val="single" w:sz="4" w:space="0" w:color="auto"/>
              <w:bottom w:val="single" w:sz="4" w:space="0" w:color="auto"/>
              <w:right w:val="single" w:sz="4" w:space="0" w:color="auto"/>
            </w:tcBorders>
            <w:vAlign w:val="center"/>
          </w:tcPr>
          <w:p w14:paraId="7B4D91DC" w14:textId="77777777" w:rsidR="002139EC" w:rsidRPr="0074228D" w:rsidRDefault="002139EC">
            <w:pPr>
              <w:pStyle w:val="TableText"/>
              <w:rPr>
                <w:rFonts w:ascii="Verdana" w:hAnsi="Verdana"/>
                <w:color w:val="auto"/>
                <w:sz w:val="18"/>
              </w:rPr>
            </w:pPr>
            <w:r w:rsidRPr="0074228D">
              <w:rPr>
                <w:rFonts w:ascii="Verdana" w:hAnsi="Verdana"/>
                <w:color w:val="auto"/>
                <w:sz w:val="18"/>
              </w:rPr>
              <w:t>1 in 10</w:t>
            </w:r>
          </w:p>
          <w:p w14:paraId="69E1A92B" w14:textId="77777777" w:rsidR="002139EC" w:rsidRPr="0074228D" w:rsidRDefault="002139EC">
            <w:pPr>
              <w:pStyle w:val="TableText"/>
              <w:rPr>
                <w:rFonts w:ascii="Verdana" w:hAnsi="Verdana"/>
                <w:color w:val="auto"/>
                <w:sz w:val="18"/>
              </w:rPr>
            </w:pPr>
            <w:r w:rsidRPr="0074228D">
              <w:rPr>
                <w:rFonts w:ascii="Verdana" w:hAnsi="Verdana"/>
                <w:color w:val="auto"/>
                <w:sz w:val="18"/>
              </w:rPr>
              <w:t>(MWD is different)</w:t>
            </w:r>
          </w:p>
        </w:tc>
        <w:tc>
          <w:tcPr>
            <w:tcW w:w="4440" w:type="dxa"/>
            <w:tcBorders>
              <w:top w:val="single" w:sz="4" w:space="0" w:color="auto"/>
              <w:left w:val="single" w:sz="4" w:space="0" w:color="auto"/>
              <w:bottom w:val="single" w:sz="4" w:space="0" w:color="auto"/>
              <w:right w:val="single" w:sz="4" w:space="0" w:color="auto"/>
            </w:tcBorders>
            <w:vAlign w:val="center"/>
          </w:tcPr>
          <w:p w14:paraId="1123C764"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Maintain current Morwell West Drain diversions </w:t>
            </w:r>
          </w:p>
          <w:p w14:paraId="24A508F8" w14:textId="77777777" w:rsidR="002139EC" w:rsidRPr="0074228D" w:rsidRDefault="002139EC">
            <w:pPr>
              <w:pStyle w:val="TableText"/>
              <w:rPr>
                <w:rFonts w:ascii="Verdana" w:hAnsi="Verdana"/>
                <w:color w:val="auto"/>
                <w:sz w:val="18"/>
              </w:rPr>
            </w:pPr>
            <w:r w:rsidRPr="0074228D">
              <w:rPr>
                <w:rFonts w:ascii="Verdana" w:hAnsi="Verdana"/>
                <w:color w:val="auto"/>
                <w:sz w:val="18"/>
              </w:rPr>
              <w:t>Single structure along valley at Section 12</w:t>
            </w:r>
          </w:p>
        </w:tc>
        <w:tc>
          <w:tcPr>
            <w:tcW w:w="3760" w:type="dxa"/>
            <w:tcBorders>
              <w:top w:val="single" w:sz="4" w:space="0" w:color="auto"/>
              <w:left w:val="single" w:sz="4" w:space="0" w:color="auto"/>
              <w:bottom w:val="single" w:sz="4" w:space="0" w:color="auto"/>
              <w:right w:val="single" w:sz="4" w:space="0" w:color="auto"/>
            </w:tcBorders>
            <w:vAlign w:val="center"/>
          </w:tcPr>
          <w:p w14:paraId="6A55CA10" w14:textId="77777777" w:rsidR="002139EC" w:rsidRPr="0074228D" w:rsidRDefault="002139EC">
            <w:pPr>
              <w:pStyle w:val="TableText"/>
              <w:rPr>
                <w:rFonts w:ascii="Verdana" w:hAnsi="Verdana"/>
                <w:color w:val="auto"/>
                <w:sz w:val="18"/>
              </w:rPr>
            </w:pPr>
            <w:r w:rsidRPr="0074228D">
              <w:rPr>
                <w:rFonts w:ascii="Verdana" w:hAnsi="Verdana"/>
                <w:color w:val="auto"/>
                <w:sz w:val="18"/>
              </w:rPr>
              <w:t xml:space="preserve">Assumes diversion of majority of water via Morwell West Drain – the integrity and capacity of the MWD needs to be checked and maintained </w:t>
            </w:r>
          </w:p>
          <w:p w14:paraId="7835BBF3" w14:textId="77777777" w:rsidR="002139EC" w:rsidRPr="0074228D" w:rsidRDefault="002139EC">
            <w:pPr>
              <w:pStyle w:val="TableText"/>
              <w:rPr>
                <w:rFonts w:ascii="Verdana" w:hAnsi="Verdana"/>
                <w:color w:val="auto"/>
                <w:sz w:val="18"/>
              </w:rPr>
            </w:pPr>
            <w:r w:rsidRPr="0074228D">
              <w:rPr>
                <w:rFonts w:ascii="Verdana" w:hAnsi="Verdana"/>
                <w:color w:val="auto"/>
                <w:sz w:val="18"/>
              </w:rPr>
              <w:t>Due to catchment size this should be lined</w:t>
            </w:r>
          </w:p>
        </w:tc>
      </w:tr>
      <w:tr w:rsidR="002139EC" w14:paraId="381EB7E5" w14:textId="77777777" w:rsidTr="0074228D">
        <w:tc>
          <w:tcPr>
            <w:tcW w:w="1225" w:type="dxa"/>
            <w:tcBorders>
              <w:top w:val="single" w:sz="4" w:space="0" w:color="auto"/>
              <w:left w:val="single" w:sz="4" w:space="0" w:color="auto"/>
              <w:bottom w:val="single" w:sz="4" w:space="0" w:color="auto"/>
              <w:right w:val="single" w:sz="4" w:space="0" w:color="auto"/>
            </w:tcBorders>
            <w:vAlign w:val="center"/>
          </w:tcPr>
          <w:p w14:paraId="616CF3B1" w14:textId="77777777" w:rsidR="002139EC" w:rsidRPr="0074228D" w:rsidRDefault="002139EC">
            <w:pPr>
              <w:pStyle w:val="TableText"/>
              <w:rPr>
                <w:rFonts w:ascii="Verdana" w:hAnsi="Verdana"/>
                <w:sz w:val="18"/>
              </w:rPr>
            </w:pPr>
            <w:r w:rsidRPr="0074228D">
              <w:rPr>
                <w:rFonts w:ascii="Verdana" w:hAnsi="Verdana"/>
                <w:sz w:val="18"/>
              </w:rPr>
              <w:t xml:space="preserve">MVF – WB </w:t>
            </w:r>
          </w:p>
        </w:tc>
        <w:tc>
          <w:tcPr>
            <w:tcW w:w="1380" w:type="dxa"/>
            <w:tcBorders>
              <w:top w:val="single" w:sz="4" w:space="0" w:color="auto"/>
              <w:left w:val="single" w:sz="4" w:space="0" w:color="auto"/>
              <w:bottom w:val="single" w:sz="4" w:space="0" w:color="auto"/>
              <w:right w:val="single" w:sz="4" w:space="0" w:color="auto"/>
            </w:tcBorders>
            <w:vAlign w:val="center"/>
          </w:tcPr>
          <w:p w14:paraId="2BCDB2E8" w14:textId="77777777" w:rsidR="002139EC" w:rsidRPr="0074228D" w:rsidRDefault="002139EC">
            <w:pPr>
              <w:pStyle w:val="TableText"/>
              <w:rPr>
                <w:rFonts w:ascii="Verdana" w:hAnsi="Verdana"/>
                <w:sz w:val="18"/>
              </w:rPr>
            </w:pPr>
            <w:r w:rsidRPr="0074228D">
              <w:rPr>
                <w:rFonts w:ascii="Verdana" w:hAnsi="Verdana"/>
                <w:sz w:val="18"/>
              </w:rPr>
              <w:t xml:space="preserve"> L</w:t>
            </w:r>
          </w:p>
        </w:tc>
        <w:tc>
          <w:tcPr>
            <w:tcW w:w="956" w:type="dxa"/>
            <w:tcBorders>
              <w:top w:val="single" w:sz="4" w:space="0" w:color="auto"/>
              <w:left w:val="single" w:sz="4" w:space="0" w:color="auto"/>
              <w:bottom w:val="single" w:sz="4" w:space="0" w:color="auto"/>
              <w:right w:val="single" w:sz="4" w:space="0" w:color="auto"/>
            </w:tcBorders>
            <w:vAlign w:val="center"/>
          </w:tcPr>
          <w:p w14:paraId="0D552D73" w14:textId="77777777" w:rsidR="002139EC" w:rsidRPr="0074228D" w:rsidRDefault="002139EC">
            <w:pPr>
              <w:pStyle w:val="TableText"/>
              <w:rPr>
                <w:rFonts w:ascii="Verdana" w:hAnsi="Verdana"/>
                <w:sz w:val="18"/>
              </w:rPr>
            </w:pPr>
            <w:r w:rsidRPr="0074228D">
              <w:rPr>
                <w:rFonts w:ascii="Verdana" w:hAnsi="Verdana"/>
                <w:sz w:val="18"/>
              </w:rPr>
              <w:t>3</w:t>
            </w:r>
          </w:p>
        </w:tc>
        <w:tc>
          <w:tcPr>
            <w:tcW w:w="1228" w:type="dxa"/>
            <w:tcBorders>
              <w:top w:val="single" w:sz="4" w:space="0" w:color="auto"/>
              <w:left w:val="single" w:sz="4" w:space="0" w:color="auto"/>
              <w:bottom w:val="single" w:sz="4" w:space="0" w:color="auto"/>
              <w:right w:val="single" w:sz="4" w:space="0" w:color="auto"/>
            </w:tcBorders>
            <w:vAlign w:val="center"/>
          </w:tcPr>
          <w:p w14:paraId="17BD4CFA" w14:textId="77777777" w:rsidR="002139EC" w:rsidRPr="0074228D" w:rsidRDefault="002139EC">
            <w:pPr>
              <w:pStyle w:val="TableText"/>
              <w:rPr>
                <w:rFonts w:ascii="Verdana" w:hAnsi="Verdana"/>
                <w:sz w:val="18"/>
              </w:rPr>
            </w:pPr>
            <w:r w:rsidRPr="0074228D">
              <w:rPr>
                <w:rFonts w:ascii="Verdana" w:hAnsi="Verdana"/>
                <w:color w:val="4F81BD" w:themeColor="accent1"/>
                <w:sz w:val="18"/>
              </w:rPr>
              <w:t>1</w:t>
            </w:r>
          </w:p>
        </w:tc>
        <w:tc>
          <w:tcPr>
            <w:tcW w:w="3528" w:type="dxa"/>
            <w:tcBorders>
              <w:top w:val="single" w:sz="4" w:space="0" w:color="auto"/>
              <w:left w:val="single" w:sz="4" w:space="0" w:color="auto"/>
              <w:bottom w:val="single" w:sz="4" w:space="0" w:color="auto"/>
              <w:right w:val="single" w:sz="4" w:space="0" w:color="auto"/>
            </w:tcBorders>
            <w:vAlign w:val="center"/>
          </w:tcPr>
          <w:p w14:paraId="543ECF23" w14:textId="77777777" w:rsidR="002139EC" w:rsidRPr="0074228D" w:rsidRDefault="002139EC">
            <w:pPr>
              <w:pStyle w:val="TableText"/>
              <w:rPr>
                <w:rFonts w:ascii="Verdana" w:hAnsi="Verdana"/>
                <w:sz w:val="18"/>
              </w:rPr>
            </w:pPr>
            <w:r w:rsidRPr="0074228D">
              <w:rPr>
                <w:rFonts w:ascii="Verdana" w:hAnsi="Verdana"/>
                <w:sz w:val="18"/>
              </w:rPr>
              <w:t xml:space="preserve">N/A : No specific drains are required </w:t>
            </w:r>
          </w:p>
        </w:tc>
        <w:tc>
          <w:tcPr>
            <w:tcW w:w="1702" w:type="dxa"/>
            <w:tcBorders>
              <w:top w:val="single" w:sz="4" w:space="0" w:color="auto"/>
              <w:left w:val="single" w:sz="4" w:space="0" w:color="auto"/>
              <w:bottom w:val="single" w:sz="4" w:space="0" w:color="auto"/>
              <w:right w:val="single" w:sz="4" w:space="0" w:color="auto"/>
            </w:tcBorders>
            <w:vAlign w:val="center"/>
          </w:tcPr>
          <w:p w14:paraId="089D5406" w14:textId="77777777" w:rsidR="002139EC" w:rsidRPr="0074228D" w:rsidRDefault="002139EC">
            <w:pPr>
              <w:pStyle w:val="TableText"/>
              <w:rPr>
                <w:rFonts w:ascii="Verdana" w:hAnsi="Verdana"/>
                <w:sz w:val="18"/>
              </w:rPr>
            </w:pPr>
            <w:r w:rsidRPr="0074228D">
              <w:rPr>
                <w:rFonts w:ascii="Verdana" w:hAnsi="Verdana"/>
                <w:sz w:val="18"/>
              </w:rPr>
              <w:t>N/A (Very Low)</w:t>
            </w:r>
          </w:p>
        </w:tc>
        <w:tc>
          <w:tcPr>
            <w:tcW w:w="1709" w:type="dxa"/>
            <w:tcBorders>
              <w:top w:val="single" w:sz="4" w:space="0" w:color="auto"/>
              <w:left w:val="single" w:sz="4" w:space="0" w:color="auto"/>
              <w:bottom w:val="single" w:sz="4" w:space="0" w:color="auto"/>
              <w:right w:val="single" w:sz="4" w:space="0" w:color="auto"/>
            </w:tcBorders>
            <w:vAlign w:val="center"/>
          </w:tcPr>
          <w:p w14:paraId="16AD29A6" w14:textId="77777777" w:rsidR="002139EC" w:rsidRPr="0074228D" w:rsidRDefault="002139EC">
            <w:pPr>
              <w:pStyle w:val="TableText"/>
              <w:rPr>
                <w:rFonts w:ascii="Verdana" w:hAnsi="Verdana"/>
                <w:sz w:val="18"/>
              </w:rPr>
            </w:pPr>
            <w:r w:rsidRPr="0074228D">
              <w:rPr>
                <w:rFonts w:ascii="Verdana" w:hAnsi="Verdana"/>
                <w:sz w:val="18"/>
              </w:rPr>
              <w:t>N/A</w:t>
            </w:r>
          </w:p>
        </w:tc>
        <w:tc>
          <w:tcPr>
            <w:tcW w:w="1323" w:type="dxa"/>
            <w:tcBorders>
              <w:top w:val="single" w:sz="4" w:space="0" w:color="auto"/>
              <w:left w:val="single" w:sz="4" w:space="0" w:color="auto"/>
              <w:bottom w:val="single" w:sz="4" w:space="0" w:color="auto"/>
              <w:right w:val="single" w:sz="4" w:space="0" w:color="auto"/>
            </w:tcBorders>
            <w:vAlign w:val="center"/>
          </w:tcPr>
          <w:p w14:paraId="0C237304" w14:textId="77777777" w:rsidR="002139EC" w:rsidRPr="0074228D" w:rsidRDefault="002139EC">
            <w:pPr>
              <w:pStyle w:val="TableText"/>
              <w:rPr>
                <w:rFonts w:ascii="Verdana" w:hAnsi="Verdana"/>
                <w:sz w:val="18"/>
              </w:rPr>
            </w:pPr>
            <w:r w:rsidRPr="0074228D">
              <w:rPr>
                <w:rFonts w:ascii="Verdana" w:hAnsi="Verdana"/>
                <w:sz w:val="18"/>
              </w:rPr>
              <w:t>N/A</w:t>
            </w:r>
          </w:p>
        </w:tc>
        <w:tc>
          <w:tcPr>
            <w:tcW w:w="4440" w:type="dxa"/>
            <w:tcBorders>
              <w:top w:val="single" w:sz="4" w:space="0" w:color="auto"/>
              <w:left w:val="single" w:sz="4" w:space="0" w:color="auto"/>
              <w:bottom w:val="single" w:sz="4" w:space="0" w:color="auto"/>
              <w:right w:val="single" w:sz="4" w:space="0" w:color="auto"/>
            </w:tcBorders>
            <w:vAlign w:val="center"/>
          </w:tcPr>
          <w:p w14:paraId="47000C49" w14:textId="77777777" w:rsidR="002139EC" w:rsidRPr="0074228D" w:rsidRDefault="002139EC">
            <w:pPr>
              <w:pStyle w:val="TableText"/>
              <w:rPr>
                <w:rFonts w:ascii="Verdana" w:hAnsi="Verdana"/>
                <w:sz w:val="18"/>
              </w:rPr>
            </w:pPr>
            <w:r w:rsidRPr="0074228D">
              <w:rPr>
                <w:rFonts w:ascii="Verdana" w:hAnsi="Verdana"/>
                <w:sz w:val="18"/>
              </w:rPr>
              <w:t>No drainage works required; keep current drainage lines</w:t>
            </w:r>
          </w:p>
        </w:tc>
        <w:tc>
          <w:tcPr>
            <w:tcW w:w="3760" w:type="dxa"/>
            <w:tcBorders>
              <w:top w:val="single" w:sz="4" w:space="0" w:color="auto"/>
              <w:left w:val="single" w:sz="4" w:space="0" w:color="auto"/>
              <w:bottom w:val="single" w:sz="4" w:space="0" w:color="auto"/>
              <w:right w:val="single" w:sz="4" w:space="0" w:color="auto"/>
            </w:tcBorders>
            <w:vAlign w:val="center"/>
          </w:tcPr>
          <w:p w14:paraId="67E43052" w14:textId="77777777" w:rsidR="002139EC" w:rsidRPr="0074228D" w:rsidRDefault="002139EC">
            <w:pPr>
              <w:pStyle w:val="TableText"/>
              <w:rPr>
                <w:rFonts w:ascii="Verdana" w:hAnsi="Verdana"/>
                <w:sz w:val="18"/>
              </w:rPr>
            </w:pPr>
            <w:r w:rsidRPr="0074228D">
              <w:rPr>
                <w:rFonts w:ascii="Verdana" w:hAnsi="Verdana"/>
                <w:sz w:val="18"/>
              </w:rPr>
              <w:t>N/A</w:t>
            </w:r>
          </w:p>
        </w:tc>
      </w:tr>
      <w:bookmarkEnd w:id="471"/>
    </w:tbl>
    <w:p w14:paraId="3C0924D8" w14:textId="77777777" w:rsidR="002139EC" w:rsidRDefault="002139EC" w:rsidP="002139EC"/>
    <w:p w14:paraId="45D7451D" w14:textId="77777777" w:rsidR="002139EC" w:rsidRDefault="002139EC" w:rsidP="002139EC"/>
    <w:p w14:paraId="6A6C1816" w14:textId="77777777" w:rsidR="002139EC" w:rsidRDefault="002139EC" w:rsidP="002139EC">
      <w:pPr>
        <w:keepNext/>
        <w:jc w:val="center"/>
      </w:pPr>
      <w:r>
        <w:rPr>
          <w:noProof/>
        </w:rPr>
        <w:drawing>
          <wp:inline distT="0" distB="0" distL="0" distR="0" wp14:anchorId="23A67304" wp14:editId="15C89665">
            <wp:extent cx="11751370" cy="8282940"/>
            <wp:effectExtent l="0" t="0" r="2540" b="3810"/>
            <wp:docPr id="1401789815" name="Picture 2" descr="A map of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789815" name="Picture 2" descr="A map of a forest&#10;&#10;AI-generated content may be incorrect."/>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1764967" cy="8292524"/>
                    </a:xfrm>
                    <a:prstGeom prst="rect">
                      <a:avLst/>
                    </a:prstGeom>
                    <a:noFill/>
                    <a:ln>
                      <a:noFill/>
                    </a:ln>
                  </pic:spPr>
                </pic:pic>
              </a:graphicData>
            </a:graphic>
          </wp:inline>
        </w:drawing>
      </w:r>
    </w:p>
    <w:p w14:paraId="3EBF1466" w14:textId="6DDEAB83" w:rsidR="002139EC" w:rsidRDefault="002139EC" w:rsidP="002139EC">
      <w:pPr>
        <w:pStyle w:val="Caption"/>
      </w:pPr>
      <w:bookmarkStart w:id="478" w:name="_Ref197420638"/>
      <w:bookmarkStart w:id="479" w:name="_Toc21012556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5</w:t>
      </w:r>
      <w:r w:rsidR="00946086">
        <w:fldChar w:fldCharType="end"/>
      </w:r>
      <w:bookmarkEnd w:id="478"/>
      <w:r w:rsidR="00EB6825">
        <w:t>:</w:t>
      </w:r>
      <w:r>
        <w:t xml:space="preserve"> Yallourn Mine </w:t>
      </w:r>
      <w:r w:rsidR="00D553D2">
        <w:t>E</w:t>
      </w:r>
      <w:r>
        <w:t xml:space="preserve">xisting </w:t>
      </w:r>
      <w:r w:rsidR="00D553D2">
        <w:t>P</w:t>
      </w:r>
      <w:r>
        <w:t xml:space="preserve">eripheral </w:t>
      </w:r>
      <w:r w:rsidR="00D553D2">
        <w:t>C</w:t>
      </w:r>
      <w:r>
        <w:t xml:space="preserve">atchment </w:t>
      </w:r>
      <w:r w:rsidR="00D553D2">
        <w:t>D</w:t>
      </w:r>
      <w:r>
        <w:t xml:space="preserve">rainage </w:t>
      </w:r>
      <w:r w:rsidR="00D553D2">
        <w:t>P</w:t>
      </w:r>
      <w:r>
        <w:t xml:space="preserve">lan, </w:t>
      </w:r>
      <w:r w:rsidR="00D553D2">
        <w:t>S</w:t>
      </w:r>
      <w:r>
        <w:t xml:space="preserve">howing </w:t>
      </w:r>
      <w:r w:rsidR="00D553D2">
        <w:t>F</w:t>
      </w:r>
      <w:r>
        <w:t xml:space="preserve">low </w:t>
      </w:r>
      <w:r w:rsidR="00D553D2">
        <w:t>D</w:t>
      </w:r>
      <w:r>
        <w:t xml:space="preserve">irections </w:t>
      </w:r>
      <w:r w:rsidR="0074228D">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74228D">
        <w:fldChar w:fldCharType="separate"/>
      </w:r>
      <w:r w:rsidR="0074228D">
        <w:rPr>
          <w:noProof/>
        </w:rPr>
        <w:t>(PSM 2025b)</w:t>
      </w:r>
      <w:bookmarkEnd w:id="479"/>
      <w:r w:rsidR="0074228D">
        <w:fldChar w:fldCharType="end"/>
      </w:r>
    </w:p>
    <w:p w14:paraId="437E5DC1" w14:textId="77777777" w:rsidR="002139EC" w:rsidRPr="00356E0F" w:rsidRDefault="002139EC" w:rsidP="002139EC"/>
    <w:p w14:paraId="3DCE19B2" w14:textId="77777777" w:rsidR="002139EC" w:rsidRDefault="00A40139" w:rsidP="00A40139">
      <w:pPr>
        <w:keepNext/>
        <w:jc w:val="center"/>
      </w:pPr>
      <w:r>
        <w:rPr>
          <w:noProof/>
        </w:rPr>
        <w:drawing>
          <wp:inline distT="0" distB="0" distL="0" distR="0" wp14:anchorId="258F124E" wp14:editId="45EC4B93">
            <wp:extent cx="11733203" cy="8267700"/>
            <wp:effectExtent l="0" t="0" r="1905" b="0"/>
            <wp:docPr id="90269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11745516" cy="8276376"/>
                    </a:xfrm>
                    <a:prstGeom prst="rect">
                      <a:avLst/>
                    </a:prstGeom>
                    <a:noFill/>
                    <a:ln>
                      <a:noFill/>
                    </a:ln>
                  </pic:spPr>
                </pic:pic>
              </a:graphicData>
            </a:graphic>
          </wp:inline>
        </w:drawing>
      </w:r>
    </w:p>
    <w:p w14:paraId="3465CFA3" w14:textId="5BBF3991" w:rsidR="002139EC" w:rsidRDefault="002139EC" w:rsidP="002139EC">
      <w:pPr>
        <w:pStyle w:val="Caption"/>
      </w:pPr>
      <w:bookmarkStart w:id="480" w:name="_Ref198545813"/>
      <w:bookmarkStart w:id="481" w:name="_Toc21012556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6</w:t>
      </w:r>
      <w:r w:rsidR="00946086">
        <w:fldChar w:fldCharType="end"/>
      </w:r>
      <w:bookmarkEnd w:id="480"/>
      <w:r>
        <w:t xml:space="preserve"> Yallourn Mine </w:t>
      </w:r>
      <w:r w:rsidR="00D553D2">
        <w:t>P</w:t>
      </w:r>
      <w:r>
        <w:t xml:space="preserve">roposed </w:t>
      </w:r>
      <w:r w:rsidR="00D553D2">
        <w:t>P</w:t>
      </w:r>
      <w:r>
        <w:t xml:space="preserve">eripheral </w:t>
      </w:r>
      <w:r w:rsidR="00D553D2">
        <w:t>C</w:t>
      </w:r>
      <w:r>
        <w:t xml:space="preserve">atchment </w:t>
      </w:r>
      <w:r w:rsidR="00D553D2">
        <w:t>D</w:t>
      </w:r>
      <w:r>
        <w:t xml:space="preserve">rainage </w:t>
      </w:r>
      <w:r w:rsidR="00D553D2">
        <w:t>P</w:t>
      </w:r>
      <w:r>
        <w:t xml:space="preserve">lan Yallourn Mine </w:t>
      </w:r>
      <w:r w:rsidR="00D553D2">
        <w:t>R</w:t>
      </w:r>
      <w:r>
        <w:t xml:space="preserve">ehabilitation </w:t>
      </w:r>
      <w:r w:rsidR="003F736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3F7361">
        <w:fldChar w:fldCharType="separate"/>
      </w:r>
      <w:r w:rsidR="003F7361">
        <w:rPr>
          <w:noProof/>
        </w:rPr>
        <w:t>(PSM 2025b)</w:t>
      </w:r>
      <w:bookmarkEnd w:id="481"/>
      <w:r w:rsidR="003F7361">
        <w:fldChar w:fldCharType="end"/>
      </w:r>
    </w:p>
    <w:p w14:paraId="40DB806C" w14:textId="77777777" w:rsidR="002139EC" w:rsidRDefault="002139EC" w:rsidP="002139EC">
      <w:pPr>
        <w:pStyle w:val="Caption"/>
        <w:jc w:val="left"/>
      </w:pPr>
    </w:p>
    <w:p w14:paraId="3FDA91C4" w14:textId="5C4C97E7" w:rsidR="002139EC" w:rsidRPr="00F57A45" w:rsidRDefault="002139EC" w:rsidP="002139EC">
      <w:pPr>
        <w:rPr>
          <w:i/>
          <w:iCs/>
        </w:rPr>
        <w:sectPr w:rsidR="002139EC" w:rsidRPr="00F57A45" w:rsidSect="002139EC">
          <w:pgSz w:w="23808" w:h="16840" w:orient="landscape" w:code="8"/>
          <w:pgMar w:top="567" w:right="1134" w:bottom="567" w:left="1315" w:header="720" w:footer="357" w:gutter="0"/>
          <w:cols w:space="709"/>
          <w:titlePg/>
          <w:docGrid w:linePitch="299"/>
        </w:sectPr>
      </w:pPr>
    </w:p>
    <w:p w14:paraId="3F16E093" w14:textId="77777777" w:rsidR="002139EC" w:rsidRDefault="002139EC" w:rsidP="002139EC">
      <w:pPr>
        <w:pStyle w:val="Heading4"/>
      </w:pPr>
      <w:r>
        <w:t>Drainage System Trial</w:t>
      </w:r>
    </w:p>
    <w:p w14:paraId="6049001D" w14:textId="65FA9AFD" w:rsidR="00CB4E58" w:rsidRDefault="00CB4E58" w:rsidP="00CB4E58">
      <w:r>
        <w:t xml:space="preserve">As part of rehabilitation planning, an on-site drainage field trial is being conducted to assess the performance of one of the proposed down batter drain liners. An open drain has been constructed on site using the Earthlok Concrete Mat (ECM) liner (see </w:t>
      </w:r>
      <w:r>
        <w:fldChar w:fldCharType="begin"/>
      </w:r>
      <w:r>
        <w:instrText xml:space="preserve"> REF _Ref197602667 \h </w:instrText>
      </w:r>
      <w:r>
        <w:fldChar w:fldCharType="separate"/>
      </w:r>
      <w:r w:rsidR="00D35BC0">
        <w:t xml:space="preserve">Figure </w:t>
      </w:r>
      <w:r w:rsidR="00D35BC0">
        <w:rPr>
          <w:noProof/>
        </w:rPr>
        <w:t>8</w:t>
      </w:r>
      <w:r w:rsidR="00D35BC0">
        <w:noBreakHyphen/>
      </w:r>
      <w:r w:rsidR="00D35BC0">
        <w:rPr>
          <w:noProof/>
        </w:rPr>
        <w:t>67</w:t>
      </w:r>
      <w:r>
        <w:fldChar w:fldCharType="end"/>
      </w:r>
      <w:r>
        <w:t>). The trial is designed to test the performance of the liner under a range of flows and slope gradients, providing site-specific data that can be incorporated into the detailed surface water management design.</w:t>
      </w:r>
      <w:r w:rsidRPr="00947B17">
        <w:t xml:space="preserve"> This trial aims to verify the suitability of the ECM </w:t>
      </w:r>
      <w:r>
        <w:t>liner</w:t>
      </w:r>
      <w:r w:rsidRPr="00947B17">
        <w:t xml:space="preserve"> under realistic site conditions, </w:t>
      </w:r>
      <w:r>
        <w:t>which will aid in the detailed design phase</w:t>
      </w:r>
      <w:r w:rsidRPr="00947B17">
        <w:t>.</w:t>
      </w:r>
    </w:p>
    <w:p w14:paraId="6B963991" w14:textId="77777777" w:rsidR="00CB4E58" w:rsidRDefault="00CB4E58" w:rsidP="00CB4E58">
      <w:pPr>
        <w:keepNext/>
      </w:pPr>
      <w:r w:rsidRPr="00E9774C">
        <w:rPr>
          <w:noProof/>
        </w:rPr>
        <w:drawing>
          <wp:inline distT="0" distB="0" distL="0" distR="0" wp14:anchorId="4936AC5E" wp14:editId="517F60AC">
            <wp:extent cx="6841915" cy="4158532"/>
            <wp:effectExtent l="0" t="0" r="0" b="0"/>
            <wp:docPr id="1594127691" name="Picture 1" descr="A water drainage system in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27691" name="Picture 1" descr="A water drainage system in a field&#10;&#10;AI-generated content may be incorrect."/>
                    <pic:cNvPicPr/>
                  </pic:nvPicPr>
                  <pic:blipFill rotWithShape="1">
                    <a:blip r:embed="rId134"/>
                    <a:srcRect t="8452" b="6532"/>
                    <a:stretch/>
                  </pic:blipFill>
                  <pic:spPr bwMode="auto">
                    <a:xfrm>
                      <a:off x="0" y="0"/>
                      <a:ext cx="6842760" cy="4159046"/>
                    </a:xfrm>
                    <a:prstGeom prst="rect">
                      <a:avLst/>
                    </a:prstGeom>
                    <a:ln>
                      <a:noFill/>
                    </a:ln>
                    <a:extLst>
                      <a:ext uri="{53640926-AAD7-44D8-BBD7-CCE9431645EC}">
                        <a14:shadowObscured xmlns:a14="http://schemas.microsoft.com/office/drawing/2010/main"/>
                      </a:ext>
                    </a:extLst>
                  </pic:spPr>
                </pic:pic>
              </a:graphicData>
            </a:graphic>
          </wp:inline>
        </w:drawing>
      </w:r>
    </w:p>
    <w:p w14:paraId="7D2B5221" w14:textId="222BF985" w:rsidR="00CB4E58" w:rsidRDefault="00CB4E58" w:rsidP="00BA0A1E">
      <w:pPr>
        <w:pStyle w:val="Caption"/>
      </w:pPr>
      <w:bookmarkStart w:id="482" w:name="_Ref197602667"/>
      <w:bookmarkStart w:id="483" w:name="_Toc21012556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7</w:t>
      </w:r>
      <w:r w:rsidR="00946086">
        <w:fldChar w:fldCharType="end"/>
      </w:r>
      <w:bookmarkEnd w:id="482"/>
      <w:r w:rsidR="00EB6825">
        <w:t>:</w:t>
      </w:r>
      <w:r>
        <w:t xml:space="preserve"> Drainage </w:t>
      </w:r>
      <w:r w:rsidR="00D553D2">
        <w:t>T</w:t>
      </w:r>
      <w:r>
        <w:t xml:space="preserve">rial </w:t>
      </w:r>
      <w:r w:rsidR="00D553D2">
        <w:t>U</w:t>
      </w:r>
      <w:r>
        <w:t xml:space="preserve">sing Earthlok Concrete Mat liner, </w:t>
      </w:r>
      <w:r w:rsidR="00D553D2">
        <w:t>P</w:t>
      </w:r>
      <w:r>
        <w:t xml:space="preserve">hoto </w:t>
      </w:r>
      <w:r w:rsidR="00D553D2">
        <w:t>T</w:t>
      </w:r>
      <w:r>
        <w:t xml:space="preserve">aken </w:t>
      </w:r>
      <w:r w:rsidR="00D553D2">
        <w:t>S</w:t>
      </w:r>
      <w:r>
        <w:t xml:space="preserve">hortly </w:t>
      </w:r>
      <w:r w:rsidR="00D553D2">
        <w:t>A</w:t>
      </w:r>
      <w:r>
        <w:t xml:space="preserve">fter </w:t>
      </w:r>
      <w:r w:rsidR="00D553D2">
        <w:t>C</w:t>
      </w:r>
      <w:r>
        <w:t>onstruction</w:t>
      </w:r>
      <w:bookmarkEnd w:id="483"/>
    </w:p>
    <w:p w14:paraId="01FAAFE8" w14:textId="77777777" w:rsidR="00CB4E58" w:rsidRDefault="00CB4E58" w:rsidP="00CB4E58">
      <w:r>
        <w:t>The drain has been constructed in a valley between the northern side of the YTF FSPB and the Midfield OB Dump. It has been excavated into uncompacted dumped materials comprising clayey sands and sandy clays, with some gravels and loose coal present – resulting in poor subgrade conditions. Minimal subgrade preparation was completed, which will provide a meaningful test of the ECM’s effectiveness in preventing erosion of and seepage.</w:t>
      </w:r>
    </w:p>
    <w:p w14:paraId="093B0AC3" w14:textId="353BF841" w:rsidR="00CB4E58" w:rsidRDefault="00CB4E58" w:rsidP="00CB4E58">
      <w:r>
        <w:t xml:space="preserve">A representative cross section of the ECM drain is shown in </w:t>
      </w:r>
      <w:r>
        <w:fldChar w:fldCharType="begin"/>
      </w:r>
      <w:r>
        <w:instrText xml:space="preserve"> REF _Ref197603767 \h </w:instrText>
      </w:r>
      <w:r>
        <w:fldChar w:fldCharType="separate"/>
      </w:r>
      <w:r w:rsidR="00D35BC0">
        <w:t xml:space="preserve">Figure </w:t>
      </w:r>
      <w:r w:rsidR="00D35BC0">
        <w:rPr>
          <w:noProof/>
        </w:rPr>
        <w:t>8</w:t>
      </w:r>
      <w:r w:rsidR="00D35BC0">
        <w:noBreakHyphen/>
      </w:r>
      <w:r w:rsidR="00D35BC0">
        <w:rPr>
          <w:noProof/>
        </w:rPr>
        <w:t>68</w:t>
      </w:r>
      <w:r>
        <w:fldChar w:fldCharType="end"/>
      </w:r>
      <w:r>
        <w:t xml:space="preserve">. The upstream half of the drain has a longitudinal grade of approximately 4H:1V, while the downstream half is flatter at about 10H:1V. Two types of anchor trenches were constructed to </w:t>
      </w:r>
      <w:r w:rsidRPr="006549E7">
        <w:t>evaluate performance and ease of installation</w:t>
      </w:r>
      <w:r>
        <w:t xml:space="preserve"> (</w:t>
      </w:r>
      <w:r>
        <w:fldChar w:fldCharType="begin"/>
      </w:r>
      <w:r>
        <w:instrText xml:space="preserve"> REF _Ref197603767 \h </w:instrText>
      </w:r>
      <w:r>
        <w:fldChar w:fldCharType="separate"/>
      </w:r>
      <w:r w:rsidR="00D35BC0">
        <w:t xml:space="preserve">Figure </w:t>
      </w:r>
      <w:r w:rsidR="00D35BC0">
        <w:rPr>
          <w:noProof/>
        </w:rPr>
        <w:t>8</w:t>
      </w:r>
      <w:r w:rsidR="00D35BC0">
        <w:noBreakHyphen/>
      </w:r>
      <w:r w:rsidR="00D35BC0">
        <w:rPr>
          <w:noProof/>
        </w:rPr>
        <w:t>68</w:t>
      </w:r>
      <w:r>
        <w:fldChar w:fldCharType="end"/>
      </w:r>
      <w:r>
        <w:t xml:space="preserve">). A woven geotextile layer is installed beneath the ECM liner along the entire length of the drain. In the final ~50m of the downstream section, </w:t>
      </w:r>
      <w:r w:rsidRPr="00947B17">
        <w:t>an HDPE liner is also installed beneath the geotextile</w:t>
      </w:r>
      <w:r>
        <w:t>. The surrounding area has been seeded with grass.</w:t>
      </w:r>
      <w:r w:rsidRPr="00947B17">
        <w:t xml:space="preserve"> These construction variations will allow for comparative analysis of liner behaviour under different installation configurations, slope conditions, and subgrade characteristics.</w:t>
      </w:r>
    </w:p>
    <w:p w14:paraId="39188627" w14:textId="77777777" w:rsidR="00CB4E58" w:rsidRDefault="00CB4E58" w:rsidP="00F41526">
      <w:pPr>
        <w:keepNext/>
        <w:jc w:val="center"/>
      </w:pPr>
      <w:r w:rsidRPr="001C16B7">
        <w:rPr>
          <w:noProof/>
        </w:rPr>
        <w:drawing>
          <wp:inline distT="0" distB="0" distL="0" distR="0" wp14:anchorId="1EAC8E1D" wp14:editId="5CD4AA07">
            <wp:extent cx="6842760" cy="2083242"/>
            <wp:effectExtent l="0" t="0" r="0" b="0"/>
            <wp:docPr id="13049496" name="Picture 1" descr="A drawing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496" name="Picture 1" descr="A drawing of a rectangular object&#10;&#10;AI-generated content may be incorrect."/>
                    <pic:cNvPicPr/>
                  </pic:nvPicPr>
                  <pic:blipFill rotWithShape="1">
                    <a:blip r:embed="rId135"/>
                    <a:srcRect b="5700"/>
                    <a:stretch/>
                  </pic:blipFill>
                  <pic:spPr bwMode="auto">
                    <a:xfrm>
                      <a:off x="0" y="0"/>
                      <a:ext cx="6842760" cy="2083242"/>
                    </a:xfrm>
                    <a:prstGeom prst="rect">
                      <a:avLst/>
                    </a:prstGeom>
                    <a:ln>
                      <a:noFill/>
                    </a:ln>
                    <a:extLst>
                      <a:ext uri="{53640926-AAD7-44D8-BBD7-CCE9431645EC}">
                        <a14:shadowObscured xmlns:a14="http://schemas.microsoft.com/office/drawing/2010/main"/>
                      </a:ext>
                    </a:extLst>
                  </pic:spPr>
                </pic:pic>
              </a:graphicData>
            </a:graphic>
          </wp:inline>
        </w:drawing>
      </w:r>
    </w:p>
    <w:p w14:paraId="7CDF502F" w14:textId="519DBCA2" w:rsidR="00CB4E58" w:rsidRDefault="00CB4E58" w:rsidP="00BA0A1E">
      <w:pPr>
        <w:pStyle w:val="Caption"/>
      </w:pPr>
      <w:bookmarkStart w:id="484" w:name="_Ref197603767"/>
      <w:bookmarkStart w:id="485" w:name="_Toc21012556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8</w:t>
      </w:r>
      <w:r w:rsidR="00946086">
        <w:fldChar w:fldCharType="end"/>
      </w:r>
      <w:bookmarkEnd w:id="484"/>
      <w:r w:rsidR="00EB6825">
        <w:t>:</w:t>
      </w:r>
      <w:r>
        <w:t xml:space="preserve"> Standard </w:t>
      </w:r>
      <w:r w:rsidR="00D553D2">
        <w:t>C</w:t>
      </w:r>
      <w:r>
        <w:t xml:space="preserve">ross </w:t>
      </w:r>
      <w:r w:rsidR="00D553D2">
        <w:t>S</w:t>
      </w:r>
      <w:r>
        <w:t xml:space="preserve">ection of ECM </w:t>
      </w:r>
      <w:r w:rsidR="00D553D2">
        <w:t>D</w:t>
      </w:r>
      <w:r>
        <w:t xml:space="preserve">rainage </w:t>
      </w:r>
      <w:r w:rsidR="00D553D2">
        <w:t>T</w:t>
      </w:r>
      <w:r>
        <w:t>rial</w:t>
      </w:r>
      <w:bookmarkEnd w:id="485"/>
    </w:p>
    <w:p w14:paraId="1E141DAD" w14:textId="77777777" w:rsidR="00CB4E58" w:rsidRDefault="00CB4E58" w:rsidP="00CB4E58">
      <w:r>
        <w:t xml:space="preserve">Vibrating Wire Piezometers (VWP’s) are installed at various locations along the drain to monitor porewater pressure in the subgrade, offering insight into potential leakage. Flow meters are installed to measure inflow and outflow. </w:t>
      </w:r>
      <w:r w:rsidRPr="00947B17">
        <w:t>At the drain outlet, an earthen headwall lined with HDPE contains a polypipe inlet. Water flows through this pipe, via a flow monitor, and discharges into the Fire Service Pond. Both VWPs and flow meters are connected to online telemetry for continuous data collection. This instrumentation setup allows for real-time monitoring and detailed performance assessment of the drain system over time, especially during and after rainfall events.</w:t>
      </w:r>
    </w:p>
    <w:p w14:paraId="04C34068" w14:textId="77777777" w:rsidR="00CB4E58" w:rsidRDefault="00CB4E58" w:rsidP="00CB4E58">
      <w:r>
        <w:t xml:space="preserve">At the upstream end, a pipe from the Maryvale Field dewatering line passes through a valve that can direct water into the ECM drain or divert it into a pair of polypipes discharging to the Fire Service Pond. This allows control of flow rate and duration. Additionally, runoff from a local catchment on the Midfield OB Dump, which historically drained into this valley, has been directed into the ECM drain. All flows are measured at the downstream flow meter. </w:t>
      </w:r>
      <w:r w:rsidRPr="00947B17">
        <w:t>This system provides flexibility in simulating a range of hydraulic conditions and facilitates assessment under both natural and controlled inflow scenarios.</w:t>
      </w:r>
    </w:p>
    <w:p w14:paraId="518A7EFE" w14:textId="77777777" w:rsidR="00CB4E58" w:rsidRDefault="00CB4E58" w:rsidP="00CB4E58">
      <w:r>
        <w:t>Observations and results from the trial will inform the detailed design phase of the rehabilitation project.</w:t>
      </w:r>
      <w:r w:rsidRPr="00947B17">
        <w:t xml:space="preserve"> The insights gained will be critical in confirming design assumptions, validating erosion control measures, and optimising future surface water infrastructure across the site.</w:t>
      </w:r>
    </w:p>
    <w:p w14:paraId="5008EB8A" w14:textId="77777777" w:rsidR="009246A8" w:rsidRDefault="009246A8" w:rsidP="002139EC"/>
    <w:p w14:paraId="4470852E" w14:textId="77777777" w:rsidR="009246A8" w:rsidRDefault="009246A8" w:rsidP="002139EC"/>
    <w:p w14:paraId="2DC6187E" w14:textId="1F275EE7" w:rsidR="002139EC" w:rsidRDefault="002139EC" w:rsidP="002139EC">
      <w:r>
        <w:br w:type="page"/>
      </w:r>
    </w:p>
    <w:p w14:paraId="48F8F87D" w14:textId="50948C0B" w:rsidR="00F634CA" w:rsidRDefault="00364A2F" w:rsidP="00B75E20">
      <w:pPr>
        <w:pStyle w:val="Heading2"/>
      </w:pPr>
      <w:bookmarkStart w:id="486" w:name="_Ref195270636"/>
      <w:bookmarkStart w:id="487" w:name="_Ref198538964"/>
      <w:bookmarkStart w:id="488" w:name="_Ref198624649"/>
      <w:bookmarkStart w:id="489" w:name="_Toc210049048"/>
      <w:r>
        <w:t xml:space="preserve">Pit </w:t>
      </w:r>
      <w:r w:rsidR="00F634CA">
        <w:t>Water Balance and Water Quality</w:t>
      </w:r>
      <w:bookmarkEnd w:id="486"/>
      <w:r w:rsidR="007167A1">
        <w:t xml:space="preserve"> Modelling</w:t>
      </w:r>
      <w:bookmarkEnd w:id="487"/>
      <w:bookmarkEnd w:id="488"/>
      <w:bookmarkEnd w:id="489"/>
    </w:p>
    <w:p w14:paraId="1261BC50" w14:textId="77777777" w:rsidR="00F634CA" w:rsidRDefault="00F634CA" w:rsidP="00215588">
      <w:pPr>
        <w:pStyle w:val="Heading3"/>
      </w:pPr>
      <w:r>
        <w:t>Introduction</w:t>
      </w:r>
    </w:p>
    <w:p w14:paraId="4DBC5F4E" w14:textId="6BAD631A" w:rsidR="00E4342F" w:rsidRDefault="00741AF0" w:rsidP="00E4342F">
      <w:pPr>
        <w:rPr>
          <w:lang w:val="en-CA"/>
        </w:rPr>
      </w:pPr>
      <w:r>
        <w:t>The construction of a</w:t>
      </w:r>
      <w:r w:rsidR="00D317B4">
        <w:t xml:space="preserve"> </w:t>
      </w:r>
      <w:r w:rsidR="00C76F94">
        <w:t>n</w:t>
      </w:r>
      <w:r w:rsidR="00D317B4">
        <w:t>umerical Water Balance</w:t>
      </w:r>
      <w:r w:rsidR="00556A18">
        <w:t>/</w:t>
      </w:r>
      <w:r w:rsidR="00D317B4">
        <w:t>Water Qu</w:t>
      </w:r>
      <w:r w:rsidR="006B61C2">
        <w:t>ality model</w:t>
      </w:r>
      <w:r w:rsidR="00556A18">
        <w:t xml:space="preserve"> (WB/WQ</w:t>
      </w:r>
      <w:r w:rsidR="00553CC1">
        <w:t xml:space="preserve"> model</w:t>
      </w:r>
      <w:r w:rsidR="00556A18">
        <w:t>)</w:t>
      </w:r>
      <w:r w:rsidR="006B61C2">
        <w:t xml:space="preserve"> </w:t>
      </w:r>
      <w:r w:rsidR="00D317B4">
        <w:t xml:space="preserve">was commissioned by </w:t>
      </w:r>
      <w:r w:rsidR="00F90ECB">
        <w:t>EAY</w:t>
      </w:r>
      <w:r w:rsidR="00D317B4">
        <w:t xml:space="preserve"> and prepared by </w:t>
      </w:r>
      <w:r w:rsidR="006B61C2">
        <w:t xml:space="preserve">RGS </w:t>
      </w:r>
      <w:r w:rsidR="00D317B4">
        <w:t xml:space="preserve">to </w:t>
      </w:r>
      <w:r w:rsidR="006B61C2">
        <w:t xml:space="preserve">help </w:t>
      </w:r>
      <w:r w:rsidR="00C76F94">
        <w:t xml:space="preserve">inform the </w:t>
      </w:r>
      <w:r w:rsidR="00553CC1">
        <w:t>m</w:t>
      </w:r>
      <w:r w:rsidR="00C76F94">
        <w:t xml:space="preserve">ine rehabilitation </w:t>
      </w:r>
      <w:r w:rsidR="00B66E41">
        <w:t xml:space="preserve">planning </w:t>
      </w:r>
      <w:r w:rsidR="003B501C">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3B501C">
        <w:fldChar w:fldCharType="separate"/>
      </w:r>
      <w:r w:rsidR="00963773">
        <w:rPr>
          <w:noProof/>
        </w:rPr>
        <w:t>(RGS 2025)</w:t>
      </w:r>
      <w:r w:rsidR="003B501C">
        <w:fldChar w:fldCharType="end"/>
      </w:r>
      <w:r w:rsidR="00B66E41">
        <w:t>.</w:t>
      </w:r>
    </w:p>
    <w:p w14:paraId="5A0FED09" w14:textId="2C08EA87" w:rsidR="00E4342F" w:rsidRPr="006A0E78" w:rsidRDefault="00E4342F" w:rsidP="00E4342F">
      <w:pPr>
        <w:rPr>
          <w:lang w:val="en-CA"/>
        </w:rPr>
      </w:pPr>
      <w:r>
        <w:rPr>
          <w:lang w:val="en-CA"/>
        </w:rPr>
        <w:t>T</w:t>
      </w:r>
      <w:r w:rsidRPr="006A0E78">
        <w:rPr>
          <w:lang w:val="en-CA"/>
        </w:rPr>
        <w:t xml:space="preserve">he key objectives of the </w:t>
      </w:r>
      <w:r>
        <w:rPr>
          <w:lang w:val="en-CA"/>
        </w:rPr>
        <w:t xml:space="preserve">WB/WQ model </w:t>
      </w:r>
      <w:r w:rsidRPr="00242DCD">
        <w:rPr>
          <w:lang w:val="en-CA"/>
        </w:rPr>
        <w:t>were</w:t>
      </w:r>
      <w:r>
        <w:rPr>
          <w:lang w:val="en-CA"/>
        </w:rPr>
        <w:t xml:space="preserve"> </w:t>
      </w:r>
      <w:r w:rsidR="005E031C">
        <w:rPr>
          <w:lang w:val="en-CA"/>
        </w:rPr>
        <w:t>to.</w:t>
      </w:r>
    </w:p>
    <w:p w14:paraId="300548AA" w14:textId="195A96E7" w:rsidR="00E4342F" w:rsidRPr="000E4A17" w:rsidRDefault="00E4342F" w:rsidP="00ED69BB">
      <w:pPr>
        <w:pStyle w:val="ListParagraph"/>
        <w:numPr>
          <w:ilvl w:val="0"/>
          <w:numId w:val="113"/>
        </w:numPr>
        <w:rPr>
          <w:lang w:val="en-CA"/>
        </w:rPr>
      </w:pPr>
      <w:r w:rsidRPr="000E4A17">
        <w:rPr>
          <w:lang w:val="en-CA"/>
        </w:rPr>
        <w:t xml:space="preserve">Predict the pit lake(s) quality for a number of ‘rehabilitation scenarios’ at closure and forecast how it evolves into the </w:t>
      </w:r>
      <w:r w:rsidR="005E031C" w:rsidRPr="000E4A17">
        <w:rPr>
          <w:lang w:val="en-CA"/>
        </w:rPr>
        <w:t>future.</w:t>
      </w:r>
    </w:p>
    <w:p w14:paraId="55C165CB" w14:textId="350A9D89" w:rsidR="00E4342F" w:rsidRDefault="00E4342F" w:rsidP="00ED69BB">
      <w:pPr>
        <w:pStyle w:val="ListParagraph"/>
        <w:numPr>
          <w:ilvl w:val="0"/>
          <w:numId w:val="113"/>
        </w:numPr>
        <w:rPr>
          <w:lang w:val="en-CA"/>
        </w:rPr>
      </w:pPr>
      <w:r w:rsidRPr="000E4A17">
        <w:rPr>
          <w:lang w:val="en-CA"/>
        </w:rPr>
        <w:t xml:space="preserve">Understand the demand for water to fill and maintain (top up water) for the pit lake(s) over the short, medium and long </w:t>
      </w:r>
      <w:r w:rsidR="005E031C" w:rsidRPr="000E4A17">
        <w:rPr>
          <w:lang w:val="en-CA"/>
        </w:rPr>
        <w:t>terms.</w:t>
      </w:r>
    </w:p>
    <w:p w14:paraId="776AF3E2" w14:textId="77777777" w:rsidR="00E4342F" w:rsidRPr="00242DCD" w:rsidRDefault="00E4342F" w:rsidP="00ED69BB">
      <w:pPr>
        <w:pStyle w:val="ListParagraph"/>
        <w:numPr>
          <w:ilvl w:val="0"/>
          <w:numId w:val="113"/>
        </w:numPr>
      </w:pPr>
      <w:r w:rsidRPr="00242DCD">
        <w:t>Understand the flows and interactions between the Morwell River, the proposed pit lake(s) and the Latrobe River.</w:t>
      </w:r>
    </w:p>
    <w:p w14:paraId="5D1B2ED1" w14:textId="07E5FFFD" w:rsidR="00E4342F" w:rsidRPr="000E4A17" w:rsidRDefault="00E4342F" w:rsidP="00ED69BB">
      <w:pPr>
        <w:pStyle w:val="ListParagraph"/>
        <w:numPr>
          <w:ilvl w:val="0"/>
          <w:numId w:val="113"/>
        </w:numPr>
        <w:rPr>
          <w:lang w:val="en-CA"/>
        </w:rPr>
      </w:pPr>
      <w:r w:rsidRPr="000E4A17">
        <w:rPr>
          <w:lang w:val="en-CA"/>
        </w:rPr>
        <w:t>Determine how long it will take to fill the pit void(s) to the “</w:t>
      </w:r>
      <w:r w:rsidR="005E031C" w:rsidRPr="000E4A17">
        <w:rPr>
          <w:lang w:val="en-CA"/>
        </w:rPr>
        <w:t>full pit</w:t>
      </w:r>
      <w:r w:rsidRPr="000E4A17">
        <w:rPr>
          <w:lang w:val="en-CA"/>
        </w:rPr>
        <w:t>” scenario; and,</w:t>
      </w:r>
    </w:p>
    <w:p w14:paraId="42437AB9" w14:textId="60CAAF07" w:rsidR="00E4342F" w:rsidRPr="00450B1D" w:rsidRDefault="00E4342F" w:rsidP="00ED69BB">
      <w:pPr>
        <w:pStyle w:val="ListParagraph"/>
        <w:numPr>
          <w:ilvl w:val="0"/>
          <w:numId w:val="113"/>
        </w:numPr>
        <w:rPr>
          <w:lang w:val="en-CA"/>
        </w:rPr>
      </w:pPr>
      <w:r w:rsidRPr="000E4A17">
        <w:rPr>
          <w:lang w:val="en-CA"/>
        </w:rPr>
        <w:t>Understand how climate change and climate variability affect the water balance and water quality of the pit lake(s) over the long term</w:t>
      </w:r>
      <w:r w:rsidR="00E343D7">
        <w:rPr>
          <w:lang w:val="en-CA"/>
        </w:rPr>
        <w:t>.</w:t>
      </w:r>
    </w:p>
    <w:p w14:paraId="4A8207ED" w14:textId="5D497A58" w:rsidR="00F634CA" w:rsidRDefault="00741AF0" w:rsidP="00F634CA">
      <w:r w:rsidRPr="00553225">
        <w:t xml:space="preserve">The full report can be found in </w:t>
      </w:r>
      <w:r w:rsidR="003A3E31" w:rsidRPr="00553225">
        <w:t>A</w:t>
      </w:r>
      <w:r w:rsidR="00F634CA" w:rsidRPr="00553225">
        <w:t>ppendix</w:t>
      </w:r>
      <w:r w:rsidR="003A3E31" w:rsidRPr="00553225">
        <w:t xml:space="preserve"> </w:t>
      </w:r>
      <w:r w:rsidR="00553225" w:rsidRPr="00553225">
        <w:t>C – Technical Studies</w:t>
      </w:r>
      <w:r w:rsidR="00F634CA" w:rsidRPr="00553225">
        <w:t>.</w:t>
      </w:r>
    </w:p>
    <w:p w14:paraId="7976F825" w14:textId="77777777" w:rsidR="00F634CA" w:rsidRPr="00215588" w:rsidRDefault="00F634CA" w:rsidP="00215588">
      <w:pPr>
        <w:pStyle w:val="Heading3"/>
      </w:pPr>
      <w:r>
        <w:t>Methodology</w:t>
      </w:r>
    </w:p>
    <w:p w14:paraId="79351C34" w14:textId="770C313A" w:rsidR="00E447BD" w:rsidRPr="00D30CB8" w:rsidRDefault="00E447BD" w:rsidP="00815E29">
      <w:pPr>
        <w:rPr>
          <w:lang w:val="en-CA"/>
        </w:rPr>
      </w:pPr>
      <w:r w:rsidRPr="00D30CB8">
        <w:t>The numerical model</w:t>
      </w:r>
      <w:r w:rsidR="008F773F">
        <w:t xml:space="preserve"> </w:t>
      </w:r>
      <w:r>
        <w:t xml:space="preserve">was </w:t>
      </w:r>
      <w:r w:rsidRPr="00D30CB8">
        <w:t xml:space="preserve">developed using </w:t>
      </w:r>
      <w:r w:rsidR="008E3D82">
        <w:t>‘</w:t>
      </w:r>
      <w:r w:rsidRPr="00D30CB8">
        <w:t>GoldSim</w:t>
      </w:r>
      <w:r w:rsidR="008E3D82">
        <w:t>’</w:t>
      </w:r>
      <w:r w:rsidRPr="00D30CB8">
        <w:t xml:space="preserve"> </w:t>
      </w:r>
      <w:r w:rsidR="003E78FE">
        <w:t xml:space="preserve">which is a </w:t>
      </w:r>
      <w:r w:rsidR="003E78FE" w:rsidRPr="00D30CB8">
        <w:t>probabilistic simulation software developed by GoldSim Technology Group.</w:t>
      </w:r>
      <w:r w:rsidRPr="00D30CB8">
        <w:t xml:space="preserve"> The model </w:t>
      </w:r>
      <w:r>
        <w:t xml:space="preserve">was </w:t>
      </w:r>
      <w:r w:rsidRPr="00D30CB8">
        <w:t>developed as a decision support tool for assessing closure options</w:t>
      </w:r>
      <w:r>
        <w:t xml:space="preserve">. </w:t>
      </w:r>
      <w:r w:rsidRPr="00D30CB8">
        <w:t xml:space="preserve">For this reason, it </w:t>
      </w:r>
      <w:r w:rsidR="005A01F4">
        <w:t>was</w:t>
      </w:r>
      <w:r w:rsidRPr="00D30CB8">
        <w:t xml:space="preserve"> </w:t>
      </w:r>
      <w:r w:rsidR="003E78FE">
        <w:t>d</w:t>
      </w:r>
      <w:r w:rsidRPr="00D30CB8">
        <w:t xml:space="preserve">eveloped with flexibility to allow the user to run a series of different </w:t>
      </w:r>
      <w:r w:rsidRPr="00D30CB8">
        <w:rPr>
          <w:lang w:val="en-CA"/>
        </w:rPr>
        <w:t xml:space="preserve">“what-if” scenarios and sensitivity analyses, by varying different inputs and model switches. The model </w:t>
      </w:r>
      <w:r w:rsidR="00874203">
        <w:rPr>
          <w:lang w:val="en-CA"/>
        </w:rPr>
        <w:t>use</w:t>
      </w:r>
      <w:r w:rsidR="008102EB">
        <w:rPr>
          <w:lang w:val="en-CA"/>
        </w:rPr>
        <w:t>d</w:t>
      </w:r>
      <w:r w:rsidR="00874203">
        <w:rPr>
          <w:lang w:val="en-CA"/>
        </w:rPr>
        <w:t xml:space="preserve"> </w:t>
      </w:r>
      <w:r w:rsidRPr="00D30CB8">
        <w:rPr>
          <w:lang w:val="en-CA"/>
        </w:rPr>
        <w:t xml:space="preserve">a daily time-step, to run </w:t>
      </w:r>
      <w:r>
        <w:rPr>
          <w:lang w:val="en-CA"/>
        </w:rPr>
        <w:t xml:space="preserve">probabilistic simulations </w:t>
      </w:r>
      <w:r w:rsidRPr="00D30CB8">
        <w:rPr>
          <w:lang w:val="en-CA"/>
        </w:rPr>
        <w:t>for</w:t>
      </w:r>
      <w:r w:rsidR="008102EB">
        <w:rPr>
          <w:lang w:val="en-CA"/>
        </w:rPr>
        <w:t xml:space="preserve"> a</w:t>
      </w:r>
      <w:r w:rsidRPr="00D30CB8">
        <w:rPr>
          <w:lang w:val="en-CA"/>
        </w:rPr>
        <w:t xml:space="preserve"> period of up to </w:t>
      </w:r>
      <w:r>
        <w:rPr>
          <w:lang w:val="en-CA"/>
        </w:rPr>
        <w:t>1</w:t>
      </w:r>
      <w:r w:rsidRPr="00D30CB8">
        <w:rPr>
          <w:lang w:val="en-CA"/>
        </w:rPr>
        <w:t>00 years</w:t>
      </w:r>
      <w:r w:rsidR="008102EB">
        <w:rPr>
          <w:lang w:val="en-CA"/>
        </w:rPr>
        <w:t xml:space="preserve"> </w:t>
      </w:r>
      <w:r w:rsidR="008102EB" w:rsidRPr="007743F3">
        <w:rPr>
          <w:lang w:val="en-CA"/>
        </w:rPr>
        <w:t xml:space="preserve">starting on </w:t>
      </w:r>
      <w:r w:rsidR="008102EB" w:rsidRPr="00260533">
        <w:t>1</w:t>
      </w:r>
      <w:r w:rsidR="008102EB" w:rsidRPr="0056024F">
        <w:t>/1/202</w:t>
      </w:r>
      <w:r w:rsidR="008102EB">
        <w:t>9</w:t>
      </w:r>
      <w:r w:rsidRPr="00D30CB8">
        <w:rPr>
          <w:lang w:val="en-CA"/>
        </w:rPr>
        <w:t>.</w:t>
      </w:r>
    </w:p>
    <w:p w14:paraId="279791FF" w14:textId="6028E352" w:rsidR="00DF1B96" w:rsidRDefault="00E447BD" w:rsidP="00815E29">
      <w:pPr>
        <w:rPr>
          <w:noProof/>
        </w:rPr>
      </w:pPr>
      <w:r>
        <w:t xml:space="preserve">The model development is expressed visually in </w:t>
      </w:r>
      <w:r w:rsidR="006374ED" w:rsidRPr="007A26BB">
        <w:rPr>
          <w:b/>
        </w:rPr>
        <w:fldChar w:fldCharType="begin"/>
      </w:r>
      <w:r w:rsidR="006374ED" w:rsidRPr="00B53E14">
        <w:rPr>
          <w:highlight w:val="yellow"/>
        </w:rPr>
        <w:instrText xml:space="preserve"> REF _Ref196831243 \h </w:instrText>
      </w:r>
      <w:r w:rsidR="00B53E14">
        <w:rPr>
          <w:b/>
          <w:highlight w:val="yellow"/>
        </w:rPr>
        <w:instrText xml:space="preserve"> \* MERGEFORMAT </w:instrText>
      </w:r>
      <w:r w:rsidR="006374ED" w:rsidRPr="007A26BB">
        <w:rPr>
          <w:b/>
        </w:rPr>
      </w:r>
      <w:r w:rsidR="006374ED" w:rsidRPr="007A26BB">
        <w:rPr>
          <w:b/>
        </w:rPr>
        <w:fldChar w:fldCharType="separate"/>
      </w:r>
      <w:r w:rsidR="00D35BC0" w:rsidRPr="00EB6825">
        <w:t xml:space="preserve">Figure </w:t>
      </w:r>
      <w:r w:rsidR="00D35BC0">
        <w:rPr>
          <w:noProof/>
        </w:rPr>
        <w:t>8</w:t>
      </w:r>
      <w:r w:rsidR="00D35BC0">
        <w:rPr>
          <w:noProof/>
        </w:rPr>
        <w:noBreakHyphen/>
        <w:t>69</w:t>
      </w:r>
      <w:r w:rsidR="006374ED" w:rsidRPr="007A26BB">
        <w:rPr>
          <w:b/>
        </w:rPr>
        <w:fldChar w:fldCharType="end"/>
      </w:r>
      <w:r w:rsidRPr="00C96241">
        <w:t xml:space="preserve"> and depicts t</w:t>
      </w:r>
      <w:r>
        <w:t>he key components of the model, which includes the water balance and water quality. The water balance (direct rainfall, groundwater and surface water contributions to the lake) is controlled by climate (rainfall and evaporation) and external water sources. Each of the key source of water to the lake contributes a water quality (source term) derived from a combination of inferred (e.g.</w:t>
      </w:r>
      <w:r w:rsidR="00DF1B96">
        <w:t xml:space="preserve"> G</w:t>
      </w:r>
      <w:r>
        <w:t>eochemical testing and measured data</w:t>
      </w:r>
      <w:r w:rsidR="00D6745A">
        <w:t>)</w:t>
      </w:r>
      <w:r>
        <w:t>.</w:t>
      </w:r>
      <w:r w:rsidRPr="00B21A6B">
        <w:rPr>
          <w:noProof/>
        </w:rPr>
        <w:t xml:space="preserve"> </w:t>
      </w:r>
    </w:p>
    <w:p w14:paraId="1331DEF3" w14:textId="77777777" w:rsidR="006374ED" w:rsidRDefault="00E447BD" w:rsidP="006374ED">
      <w:pPr>
        <w:keepNext/>
      </w:pPr>
      <w:r>
        <w:rPr>
          <w:noProof/>
        </w:rPr>
        <w:drawing>
          <wp:inline distT="0" distB="0" distL="0" distR="0" wp14:anchorId="4905C929" wp14:editId="17915ABC">
            <wp:extent cx="6235667" cy="3743325"/>
            <wp:effectExtent l="0" t="0" r="0" b="0"/>
            <wp:docPr id="1999130038" name="Picture 1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30038" name="Picture 19" descr="A screenshot of a computer screen&#10;&#10;AI-generated content may be incorrect."/>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6237139" cy="3744209"/>
                    </a:xfrm>
                    <a:prstGeom prst="rect">
                      <a:avLst/>
                    </a:prstGeom>
                    <a:noFill/>
                  </pic:spPr>
                </pic:pic>
              </a:graphicData>
            </a:graphic>
          </wp:inline>
        </w:drawing>
      </w:r>
    </w:p>
    <w:p w14:paraId="0587E26B" w14:textId="68906DE7" w:rsidR="00E447BD" w:rsidRDefault="006374ED" w:rsidP="00EB6825">
      <w:pPr>
        <w:pStyle w:val="Caption"/>
      </w:pPr>
      <w:bookmarkStart w:id="490" w:name="_Ref196831243"/>
      <w:bookmarkStart w:id="491" w:name="_Toc210125568"/>
      <w:r w:rsidRPr="00EB6825">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9</w:t>
      </w:r>
      <w:r w:rsidR="00946086">
        <w:fldChar w:fldCharType="end"/>
      </w:r>
      <w:bookmarkEnd w:id="490"/>
      <w:r w:rsidRPr="00EB6825">
        <w:t>: Water</w:t>
      </w:r>
      <w:r>
        <w:t xml:space="preserve"> Balance and Water Quality Model Process Diagram</w:t>
      </w:r>
      <w:r w:rsidR="003038A3">
        <w:t xml:space="preserve"> </w:t>
      </w:r>
      <w:r w:rsidR="003038A3">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3038A3">
        <w:fldChar w:fldCharType="separate"/>
      </w:r>
      <w:r w:rsidR="003038A3">
        <w:rPr>
          <w:noProof/>
        </w:rPr>
        <w:t>(RGS 2025)</w:t>
      </w:r>
      <w:bookmarkEnd w:id="491"/>
      <w:r w:rsidR="003038A3">
        <w:fldChar w:fldCharType="end"/>
      </w:r>
    </w:p>
    <w:p w14:paraId="4E1F7755" w14:textId="77777777" w:rsidR="00505CDA" w:rsidRPr="00CA080D" w:rsidRDefault="00505CDA" w:rsidP="00E4245D">
      <w:pPr>
        <w:pStyle w:val="Heading4"/>
        <w:rPr>
          <w:b/>
        </w:rPr>
      </w:pPr>
      <w:r w:rsidRPr="00CA080D">
        <w:rPr>
          <w:b/>
        </w:rPr>
        <w:t>Key Assumptions</w:t>
      </w:r>
    </w:p>
    <w:p w14:paraId="4F9A2BFB" w14:textId="38AD6D58" w:rsidR="00B917EF" w:rsidRDefault="00B917EF" w:rsidP="00217EB0">
      <w:pPr>
        <w:pStyle w:val="ListParagraph"/>
      </w:pPr>
      <w:r w:rsidRPr="00B917EF">
        <w:rPr>
          <w:lang w:val="en-CA"/>
        </w:rPr>
        <w:t>The Morwell River flood flows are connected via three spillways which are introduced at the start of the model start date</w:t>
      </w:r>
      <w:r w:rsidR="00575AE6">
        <w:rPr>
          <w:lang w:val="en-CA"/>
        </w:rPr>
        <w:t xml:space="preserve">. Flows from each spillway </w:t>
      </w:r>
      <w:r w:rsidR="002B7A9E">
        <w:rPr>
          <w:lang w:val="en-CA"/>
        </w:rPr>
        <w:t>are</w:t>
      </w:r>
      <w:r w:rsidR="00575AE6">
        <w:rPr>
          <w:lang w:val="en-CA"/>
        </w:rPr>
        <w:t xml:space="preserve"> provided by </w:t>
      </w:r>
      <w:r w:rsidR="008447A6" w:rsidRPr="00D33D57">
        <w:rPr>
          <w:lang w:val="en-CA"/>
        </w:rPr>
        <w:t>A</w:t>
      </w:r>
      <w:r w:rsidR="00575AE6" w:rsidRPr="00D33D57">
        <w:rPr>
          <w:lang w:val="en-CA"/>
        </w:rPr>
        <w:t xml:space="preserve">lluvium as part of the </w:t>
      </w:r>
      <w:r w:rsidR="00BE0C62" w:rsidRPr="00D33D57">
        <w:rPr>
          <w:lang w:val="en-CA"/>
        </w:rPr>
        <w:t xml:space="preserve">‘Latrobe and Morwell River </w:t>
      </w:r>
      <w:r w:rsidR="008447A6" w:rsidRPr="00D33D57">
        <w:rPr>
          <w:lang w:val="en-CA"/>
        </w:rPr>
        <w:t>Flood Study 2025’</w:t>
      </w:r>
      <w:r w:rsidR="00D33D57">
        <w:rPr>
          <w:lang w:val="en-CA"/>
        </w:rPr>
        <w:t xml:space="preserve"> </w:t>
      </w:r>
      <w:r w:rsidR="00D33D57">
        <w:rPr>
          <w:lang w:val="en-CA"/>
        </w:rPr>
        <w:fldChar w:fldCharType="begin"/>
      </w:r>
      <w:r w:rsidR="000D4C47">
        <w:rPr>
          <w:lang w:val="en-CA"/>
        </w:rPr>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D33D57">
        <w:rPr>
          <w:lang w:val="en-CA"/>
        </w:rPr>
        <w:fldChar w:fldCharType="separate"/>
      </w:r>
      <w:r w:rsidR="00D33D57">
        <w:rPr>
          <w:noProof/>
          <w:lang w:val="en-CA"/>
        </w:rPr>
        <w:t>(Alluvium 2025)</w:t>
      </w:r>
      <w:r w:rsidR="00D33D57">
        <w:rPr>
          <w:lang w:val="en-CA"/>
        </w:rPr>
        <w:fldChar w:fldCharType="end"/>
      </w:r>
      <w:r w:rsidR="00575AE6" w:rsidRPr="00D33D57">
        <w:rPr>
          <w:lang w:val="en-CA"/>
        </w:rPr>
        <w:t xml:space="preserve"> </w:t>
      </w:r>
      <w:r w:rsidRPr="00D33D57">
        <w:rPr>
          <w:lang w:val="en-CA"/>
        </w:rPr>
        <w:t xml:space="preserve"> </w:t>
      </w:r>
    </w:p>
    <w:p w14:paraId="128DF354" w14:textId="12332835" w:rsidR="00F83F99" w:rsidRDefault="00F83F99" w:rsidP="00217EB0">
      <w:pPr>
        <w:pStyle w:val="ListParagraph"/>
      </w:pPr>
      <w:r>
        <w:t>The YEF lakes will overflow at RL 37m via spillway 4. Overflows are unconstrained by spillway capacity and/or tailwater conditions in the MRD/Latrobe.</w:t>
      </w:r>
    </w:p>
    <w:p w14:paraId="4249790D" w14:textId="77777777" w:rsidR="00766038" w:rsidRPr="00766038" w:rsidRDefault="00F83F99" w:rsidP="00217EB0">
      <w:pPr>
        <w:pStyle w:val="ListParagraph"/>
      </w:pPr>
      <w:r>
        <w:t xml:space="preserve">Lake filling water will be introduced to YTF </w:t>
      </w:r>
      <w:r w:rsidR="00766038" w:rsidRPr="00766038">
        <w:t>as a seamless fill whereby the lake is filled to RL +37 m AHD without pause using the predicted average of 24 GL/yr</w:t>
      </w:r>
    </w:p>
    <w:p w14:paraId="6ABCA18C" w14:textId="1A5A638B" w:rsidR="00F83F99" w:rsidRDefault="00766038" w:rsidP="00217EB0">
      <w:pPr>
        <w:pStyle w:val="ListParagraph"/>
      </w:pPr>
      <w:r>
        <w:t xml:space="preserve">Filling water will </w:t>
      </w:r>
      <w:r w:rsidR="00524B20">
        <w:t>be transferring</w:t>
      </w:r>
      <w:r w:rsidR="00F83F99">
        <w:t xml:space="preserve"> to YEF via the redundant conveyor tunnels </w:t>
      </w:r>
    </w:p>
    <w:p w14:paraId="618E755D" w14:textId="683D0267" w:rsidR="00F83F99" w:rsidRDefault="00F83F99" w:rsidP="00217EB0">
      <w:pPr>
        <w:pStyle w:val="ListParagraph"/>
      </w:pPr>
      <w:r>
        <w:t xml:space="preserve">Final operating level of the lake will be between RL 36-37m. </w:t>
      </w:r>
      <w:r w:rsidR="00C32F6F">
        <w:t>T</w:t>
      </w:r>
      <w:r>
        <w:t>op up water</w:t>
      </w:r>
      <w:r w:rsidR="00A73578">
        <w:t xml:space="preserve"> from the Latrobe will be</w:t>
      </w:r>
      <w:r>
        <w:t xml:space="preserve"> introduced if lake reaches RL36</w:t>
      </w:r>
      <w:r w:rsidR="00A73578">
        <w:t>m</w:t>
      </w:r>
      <w:r>
        <w:t xml:space="preserve"> after initial fill</w:t>
      </w:r>
      <w:r w:rsidR="00A73578">
        <w:t xml:space="preserve"> </w:t>
      </w:r>
    </w:p>
    <w:p w14:paraId="0F30B616" w14:textId="17277CE5" w:rsidR="00D72EEC" w:rsidRDefault="009D2146" w:rsidP="00217EB0">
      <w:pPr>
        <w:pStyle w:val="ListParagraph"/>
      </w:pPr>
      <w:r>
        <w:t xml:space="preserve">Climate </w:t>
      </w:r>
      <w:r w:rsidR="00DD0E50">
        <w:t xml:space="preserve">modelling will </w:t>
      </w:r>
      <w:r w:rsidR="00953A57" w:rsidRPr="00953A57">
        <w:t xml:space="preserve">follow the approach recommended by </w:t>
      </w:r>
      <w:r w:rsidR="002B3862">
        <w:t>DELWP</w:t>
      </w:r>
      <w:r w:rsidR="004B391F">
        <w:t xml:space="preserve"> </w:t>
      </w:r>
      <w:r w:rsidR="004B391F" w:rsidRPr="004B391F">
        <w:t>presented in “</w:t>
      </w:r>
      <w:r w:rsidR="004B391F" w:rsidRPr="004B391F">
        <w:rPr>
          <w:i/>
          <w:iCs/>
        </w:rPr>
        <w:t>Guidelines for Assessing the Impact of Climate Change on Water Availability in Victoria</w:t>
      </w:r>
      <w:r w:rsidR="00B53E14">
        <w:t xml:space="preserve"> </w:t>
      </w:r>
      <w:r w:rsidR="00500A43">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00A43">
        <w:fldChar w:fldCharType="separate"/>
      </w:r>
      <w:r w:rsidR="00500A43">
        <w:rPr>
          <w:noProof/>
        </w:rPr>
        <w:t>(DELWP 2020)</w:t>
      </w:r>
      <w:r w:rsidR="00500A43">
        <w:fldChar w:fldCharType="end"/>
      </w:r>
      <w:r w:rsidR="004B391F" w:rsidRPr="004B391F">
        <w:t>”.</w:t>
      </w:r>
    </w:p>
    <w:p w14:paraId="1DE9FA29" w14:textId="1871D290" w:rsidR="00AE4EF6" w:rsidRDefault="00D72EEC" w:rsidP="00217EB0">
      <w:pPr>
        <w:pStyle w:val="ListParagraph"/>
      </w:pPr>
      <w:r>
        <w:t xml:space="preserve">Groundwater Flux </w:t>
      </w:r>
      <w:r w:rsidR="00FE38D4">
        <w:t xml:space="preserve">for the pit </w:t>
      </w:r>
      <w:r w:rsidR="002B7A9E">
        <w:t>is</w:t>
      </w:r>
      <w:r w:rsidR="000E1D7A">
        <w:t xml:space="preserve"> provided by </w:t>
      </w:r>
      <w:r w:rsidR="000E1D7A" w:rsidRPr="00E4229B">
        <w:t>GHD as part of the</w:t>
      </w:r>
      <w:r w:rsidR="00E4229B" w:rsidRPr="00E4229B">
        <w:t xml:space="preserve"> Hydrogeological Modelling Project </w:t>
      </w:r>
      <w:r w:rsidR="00FE38D4" w:rsidRPr="00E4229B">
        <w:t xml:space="preserve"> </w:t>
      </w:r>
      <w:r w:rsidR="00E4229B" w:rsidRPr="00E4229B">
        <w:fldChar w:fldCharType="begin"/>
      </w:r>
      <w:r w:rsidR="00FB6056">
        <w:instrText xml:space="preserve"> ADDIN EN.CITE &lt;EndNote&gt;&lt;Cite&gt;&lt;Author&gt;GHD&lt;/Author&gt;&lt;Year&gt;2025&lt;/Year&gt;&lt;RecNum&gt;88&lt;/RecNum&gt;&lt;DisplayText&gt;(GHD 2025c)&lt;/DisplayText&gt;&lt;record&gt;&lt;rec-number&gt;88&lt;/rec-number&gt;&lt;foreign-keys&gt;&lt;key app="EN" db-id="spaff0s0osz0sqe0t5a55fezradpx9psfrzt" timestamp="1747129552" guid="20f340f9-e7d8-4dff-ba71-75c50306c026"&gt;88&lt;/key&gt;&lt;/foreign-keys&gt;&lt;ref-type name="Report"&gt;27&lt;/ref-type&gt;&lt;contributors&gt;&lt;authors&gt;&lt;author&gt;GHD&lt;/author&gt;&lt;/authors&gt;&lt;secondary-authors&gt;&lt;author&gt;GHD Pty Ltd,&lt;/author&gt;&lt;/secondary-authors&gt;&lt;/contributors&gt;&lt;titles&gt;&lt;title&gt;Yallourn Rehabilitation Hydrogeological Modelling: Numerical Groundwater Model – Rehabilitation Scenario Modelling Report&lt;/title&gt;&lt;/titles&gt;&lt;number&gt;A2408594&lt;/number&gt;&lt;dates&gt;&lt;year&gt;2025&lt;/year&gt;&lt;pub-dates&gt;&lt;date&gt;15/5/2025&lt;/date&gt;&lt;/pub-dates&gt;&lt;/dates&gt;&lt;isbn&gt;12521481&lt;/isbn&gt;&lt;urls&gt;&lt;/urls&gt;&lt;/record&gt;&lt;/Cite&gt;&lt;/EndNote&gt;</w:instrText>
      </w:r>
      <w:r w:rsidR="00E4229B" w:rsidRPr="00E4229B">
        <w:fldChar w:fldCharType="separate"/>
      </w:r>
      <w:r w:rsidR="001C7E15">
        <w:rPr>
          <w:noProof/>
        </w:rPr>
        <w:t>(GHD 2025c)</w:t>
      </w:r>
      <w:r w:rsidR="00E4229B" w:rsidRPr="00E4229B">
        <w:fldChar w:fldCharType="end"/>
      </w:r>
      <w:r w:rsidR="00DB06A8">
        <w:t xml:space="preserve"> </w:t>
      </w:r>
    </w:p>
    <w:p w14:paraId="0AE8F888" w14:textId="0E898ED0" w:rsidR="00E447BD" w:rsidRPr="00CA080D" w:rsidRDefault="005F08FF" w:rsidP="00E4245D">
      <w:pPr>
        <w:pStyle w:val="Heading4"/>
        <w:rPr>
          <w:b/>
        </w:rPr>
      </w:pPr>
      <w:r w:rsidRPr="00CA080D">
        <w:rPr>
          <w:b/>
        </w:rPr>
        <w:t>Modelling Scenarios</w:t>
      </w:r>
    </w:p>
    <w:p w14:paraId="682FC048" w14:textId="5A6085A2" w:rsidR="00D6745A" w:rsidRDefault="00D6745A" w:rsidP="00D6745A">
      <w:pPr>
        <w:rPr>
          <w:lang w:val="en-CA"/>
        </w:rPr>
      </w:pPr>
      <w:r w:rsidRPr="00207677">
        <w:rPr>
          <w:lang w:val="en-CA"/>
        </w:rPr>
        <w:t>The</w:t>
      </w:r>
      <w:r>
        <w:rPr>
          <w:lang w:val="en-CA"/>
        </w:rPr>
        <w:t xml:space="preserve">re were </w:t>
      </w:r>
      <w:r w:rsidR="00217EB0">
        <w:rPr>
          <w:lang w:val="en-CA"/>
        </w:rPr>
        <w:t>six</w:t>
      </w:r>
      <w:r>
        <w:rPr>
          <w:lang w:val="en-CA"/>
        </w:rPr>
        <w:t xml:space="preserve"> modelling</w:t>
      </w:r>
      <w:r w:rsidRPr="00207677">
        <w:rPr>
          <w:lang w:val="en-CA"/>
        </w:rPr>
        <w:t xml:space="preserve"> scenarios </w:t>
      </w:r>
      <w:r>
        <w:rPr>
          <w:lang w:val="en-CA"/>
        </w:rPr>
        <w:t>/</w:t>
      </w:r>
      <w:r w:rsidRPr="00207677">
        <w:rPr>
          <w:lang w:val="en-CA"/>
        </w:rPr>
        <w:t xml:space="preserve"> sensitivities undertaken as part of the </w:t>
      </w:r>
      <w:r>
        <w:rPr>
          <w:lang w:val="en-CA"/>
        </w:rPr>
        <w:t xml:space="preserve">WB/WQ </w:t>
      </w:r>
      <w:r w:rsidRPr="00207677">
        <w:rPr>
          <w:lang w:val="en-CA"/>
        </w:rPr>
        <w:t>modelling</w:t>
      </w:r>
      <w:r>
        <w:rPr>
          <w:lang w:val="en-CA"/>
        </w:rPr>
        <w:t xml:space="preserve"> which are </w:t>
      </w:r>
      <w:r w:rsidRPr="00207677">
        <w:rPr>
          <w:lang w:val="en-CA"/>
        </w:rPr>
        <w:t xml:space="preserve">outlined in </w:t>
      </w:r>
      <w:r w:rsidR="00D553D2">
        <w:rPr>
          <w:highlight w:val="yellow"/>
          <w:lang w:val="en-CA"/>
        </w:rPr>
        <w:fldChar w:fldCharType="begin"/>
      </w:r>
      <w:r w:rsidR="00D553D2">
        <w:rPr>
          <w:highlight w:val="yellow"/>
          <w:lang w:val="en-CA"/>
        </w:rPr>
        <w:instrText xml:space="preserve"> REF _Ref198120264 \h </w:instrText>
      </w:r>
      <w:r w:rsidR="00D553D2">
        <w:rPr>
          <w:highlight w:val="yellow"/>
          <w:lang w:val="en-CA"/>
        </w:rPr>
      </w:r>
      <w:r w:rsidR="00D553D2">
        <w:rPr>
          <w:highlight w:val="yellow"/>
          <w:lang w:val="en-CA"/>
        </w:rPr>
        <w:fldChar w:fldCharType="separate"/>
      </w:r>
      <w:r w:rsidR="00D35BC0">
        <w:t xml:space="preserve">Table </w:t>
      </w:r>
      <w:r w:rsidR="00D35BC0">
        <w:rPr>
          <w:noProof/>
        </w:rPr>
        <w:t>8</w:t>
      </w:r>
      <w:r w:rsidR="00D35BC0">
        <w:noBreakHyphen/>
      </w:r>
      <w:r w:rsidR="00D35BC0">
        <w:rPr>
          <w:noProof/>
        </w:rPr>
        <w:t>12</w:t>
      </w:r>
      <w:r w:rsidR="00D553D2">
        <w:rPr>
          <w:highlight w:val="yellow"/>
          <w:lang w:val="en-CA"/>
        </w:rPr>
        <w:fldChar w:fldCharType="end"/>
      </w:r>
      <w:r>
        <w:rPr>
          <w:lang w:val="en-CA"/>
        </w:rPr>
        <w:t xml:space="preserve"> below</w:t>
      </w:r>
      <w:r w:rsidRPr="00207677">
        <w:rPr>
          <w:lang w:val="en-CA"/>
        </w:rPr>
        <w:t>. The modelling include</w:t>
      </w:r>
      <w:r>
        <w:rPr>
          <w:lang w:val="en-CA"/>
        </w:rPr>
        <w:t>d a natural fill</w:t>
      </w:r>
      <w:r w:rsidRPr="00207677">
        <w:rPr>
          <w:lang w:val="en-CA"/>
        </w:rPr>
        <w:t xml:space="preserve"> base case scenario (Scenario 1) </w:t>
      </w:r>
      <w:r>
        <w:rPr>
          <w:lang w:val="en-CA"/>
        </w:rPr>
        <w:t>along with</w:t>
      </w:r>
      <w:r w:rsidRPr="00207677">
        <w:rPr>
          <w:lang w:val="en-CA"/>
        </w:rPr>
        <w:t xml:space="preserve"> several project scenarios (Scenario 2 to 6).</w:t>
      </w:r>
      <w:r>
        <w:rPr>
          <w:lang w:val="en-CA"/>
        </w:rPr>
        <w:t xml:space="preserve"> </w:t>
      </w:r>
    </w:p>
    <w:p w14:paraId="50A1C5DC" w14:textId="77777777" w:rsidR="00EB6825" w:rsidRDefault="00EB6825" w:rsidP="00D6745A">
      <w:pPr>
        <w:rPr>
          <w:lang w:val="en-CA"/>
        </w:rPr>
      </w:pPr>
    </w:p>
    <w:p w14:paraId="4A35A9F0" w14:textId="4D1E08D3" w:rsidR="00517306" w:rsidRDefault="00517306" w:rsidP="00517306">
      <w:pPr>
        <w:pStyle w:val="Caption"/>
        <w:keepNext/>
      </w:pPr>
      <w:bookmarkStart w:id="492" w:name="_Ref198120264"/>
      <w:bookmarkStart w:id="493" w:name="_Toc210126985"/>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2</w:t>
      </w:r>
      <w:r w:rsidR="00971AAD">
        <w:fldChar w:fldCharType="end"/>
      </w:r>
      <w:bookmarkEnd w:id="492"/>
      <w:r>
        <w:t xml:space="preserve">: WB/WQ </w:t>
      </w:r>
      <w:r w:rsidR="00C75A77">
        <w:t xml:space="preserve">Modelling </w:t>
      </w:r>
      <w:r>
        <w:t>Scenarios</w:t>
      </w:r>
      <w:bookmarkEnd w:id="493"/>
    </w:p>
    <w:tbl>
      <w:tblPr>
        <w:tblStyle w:val="DMRPTable"/>
        <w:tblW w:w="10910" w:type="dxa"/>
        <w:tblLook w:val="04A0" w:firstRow="1" w:lastRow="0" w:firstColumn="1" w:lastColumn="0" w:noHBand="0" w:noVBand="1"/>
      </w:tblPr>
      <w:tblGrid>
        <w:gridCol w:w="1271"/>
        <w:gridCol w:w="5812"/>
        <w:gridCol w:w="1417"/>
        <w:gridCol w:w="993"/>
        <w:gridCol w:w="1417"/>
      </w:tblGrid>
      <w:tr w:rsidR="004D5E73" w:rsidRPr="00D45687" w14:paraId="7727E650" w14:textId="77777777" w:rsidTr="00F47E8C">
        <w:trPr>
          <w:cnfStyle w:val="100000000000" w:firstRow="1" w:lastRow="0" w:firstColumn="0" w:lastColumn="0" w:oddVBand="0" w:evenVBand="0" w:oddHBand="0" w:evenHBand="0" w:firstRowFirstColumn="0" w:firstRowLastColumn="0" w:lastRowFirstColumn="0" w:lastRowLastColumn="0"/>
          <w:trHeight w:val="777"/>
        </w:trPr>
        <w:tc>
          <w:tcPr>
            <w:tcW w:w="1271" w:type="dxa"/>
            <w:hideMark/>
          </w:tcPr>
          <w:p w14:paraId="4649BC01" w14:textId="7E0D9701" w:rsidR="00D6745A" w:rsidRPr="006C4D83" w:rsidRDefault="00D6745A" w:rsidP="006C4D83">
            <w:pPr>
              <w:pStyle w:val="TableHeading"/>
              <w:rPr>
                <w:rFonts w:ascii="Verdana" w:hAnsi="Verdana"/>
                <w:b/>
                <w:sz w:val="18"/>
                <w:szCs w:val="18"/>
              </w:rPr>
            </w:pPr>
            <w:r w:rsidRPr="006C4D83">
              <w:rPr>
                <w:rFonts w:ascii="Verdana" w:hAnsi="Verdana"/>
                <w:b/>
                <w:sz w:val="18"/>
                <w:szCs w:val="18"/>
              </w:rPr>
              <w:t>Scenario ID</w:t>
            </w:r>
          </w:p>
        </w:tc>
        <w:tc>
          <w:tcPr>
            <w:tcW w:w="5812" w:type="dxa"/>
            <w:hideMark/>
          </w:tcPr>
          <w:p w14:paraId="15BE3F3E" w14:textId="77777777" w:rsidR="00D6745A" w:rsidRPr="006C4D83" w:rsidRDefault="00D6745A" w:rsidP="006C4D83">
            <w:pPr>
              <w:pStyle w:val="TableHeading"/>
              <w:rPr>
                <w:rFonts w:ascii="Verdana" w:hAnsi="Verdana"/>
                <w:b/>
                <w:sz w:val="18"/>
                <w:szCs w:val="18"/>
              </w:rPr>
            </w:pPr>
            <w:r w:rsidRPr="006C4D83">
              <w:rPr>
                <w:rFonts w:ascii="Verdana" w:hAnsi="Verdana"/>
                <w:b/>
                <w:sz w:val="18"/>
                <w:szCs w:val="18"/>
              </w:rPr>
              <w:t>Fill Sources (annual until reach RL + 37m AHD)</w:t>
            </w:r>
          </w:p>
        </w:tc>
        <w:tc>
          <w:tcPr>
            <w:tcW w:w="1417" w:type="dxa"/>
            <w:hideMark/>
          </w:tcPr>
          <w:p w14:paraId="3E8CEEF0" w14:textId="77777777" w:rsidR="00D6745A" w:rsidRPr="006C4D83" w:rsidRDefault="00D6745A" w:rsidP="006C4D83">
            <w:pPr>
              <w:pStyle w:val="TableHeading"/>
              <w:rPr>
                <w:rFonts w:ascii="Verdana" w:hAnsi="Verdana"/>
                <w:b/>
                <w:sz w:val="18"/>
                <w:szCs w:val="18"/>
              </w:rPr>
            </w:pPr>
            <w:r w:rsidRPr="006C4D83">
              <w:rPr>
                <w:rFonts w:ascii="Verdana" w:hAnsi="Verdana"/>
                <w:b/>
                <w:sz w:val="18"/>
                <w:szCs w:val="18"/>
              </w:rPr>
              <w:t>Morwell River connected?</w:t>
            </w:r>
          </w:p>
        </w:tc>
        <w:tc>
          <w:tcPr>
            <w:tcW w:w="993" w:type="dxa"/>
            <w:hideMark/>
          </w:tcPr>
          <w:p w14:paraId="3FB7369E" w14:textId="77777777" w:rsidR="00D6745A" w:rsidRPr="006C4D83" w:rsidRDefault="00D6745A" w:rsidP="006C4D83">
            <w:pPr>
              <w:pStyle w:val="TableHeading"/>
              <w:rPr>
                <w:rFonts w:ascii="Verdana" w:hAnsi="Verdana"/>
                <w:b/>
                <w:sz w:val="18"/>
                <w:szCs w:val="18"/>
              </w:rPr>
            </w:pPr>
            <w:r w:rsidRPr="006C4D83">
              <w:rPr>
                <w:rFonts w:ascii="Verdana" w:hAnsi="Verdana"/>
                <w:b/>
                <w:sz w:val="18"/>
                <w:szCs w:val="18"/>
              </w:rPr>
              <w:t>Top-up water</w:t>
            </w:r>
          </w:p>
        </w:tc>
        <w:tc>
          <w:tcPr>
            <w:tcW w:w="1417" w:type="dxa"/>
            <w:hideMark/>
          </w:tcPr>
          <w:p w14:paraId="72B72589" w14:textId="77777777" w:rsidR="00D6745A" w:rsidRPr="006C4D83" w:rsidRDefault="00D6745A" w:rsidP="006C4D83">
            <w:pPr>
              <w:pStyle w:val="TableHeading"/>
              <w:rPr>
                <w:rFonts w:ascii="Verdana" w:hAnsi="Verdana"/>
                <w:b/>
                <w:sz w:val="18"/>
                <w:szCs w:val="18"/>
              </w:rPr>
            </w:pPr>
            <w:r w:rsidRPr="006C4D83">
              <w:rPr>
                <w:rFonts w:ascii="Verdana" w:hAnsi="Verdana"/>
                <w:b/>
                <w:sz w:val="18"/>
                <w:szCs w:val="18"/>
              </w:rPr>
              <w:t>Climate</w:t>
            </w:r>
          </w:p>
        </w:tc>
      </w:tr>
      <w:tr w:rsidR="00D6745A" w:rsidRPr="00D45687" w14:paraId="6EA2FF3A" w14:textId="77777777" w:rsidTr="00F47E8C">
        <w:trPr>
          <w:trHeight w:val="765"/>
        </w:trPr>
        <w:tc>
          <w:tcPr>
            <w:tcW w:w="1271" w:type="dxa"/>
            <w:hideMark/>
          </w:tcPr>
          <w:p w14:paraId="50BB7A7B" w14:textId="77777777" w:rsidR="00D6745A" w:rsidRPr="00D45687" w:rsidRDefault="00D6745A">
            <w:r w:rsidRPr="00D45687">
              <w:t>Scenario 1</w:t>
            </w:r>
          </w:p>
        </w:tc>
        <w:tc>
          <w:tcPr>
            <w:tcW w:w="5812" w:type="dxa"/>
            <w:hideMark/>
          </w:tcPr>
          <w:p w14:paraId="43569E6B" w14:textId="77777777" w:rsidR="00D6745A" w:rsidRPr="00D45687" w:rsidRDefault="00D6745A">
            <w:r w:rsidRPr="00D45687">
              <w:t>Local catchment flows, natural groundwater &amp; pumped groundwater (1.5 GL to RL 0; 1 GL to RL 37; 0 GL ongoing).</w:t>
            </w:r>
          </w:p>
        </w:tc>
        <w:tc>
          <w:tcPr>
            <w:tcW w:w="1417" w:type="dxa"/>
            <w:hideMark/>
          </w:tcPr>
          <w:p w14:paraId="6D0851A0" w14:textId="77777777" w:rsidR="00D6745A" w:rsidRPr="00D45687" w:rsidRDefault="00D6745A">
            <w:r w:rsidRPr="00D45687">
              <w:t>No</w:t>
            </w:r>
          </w:p>
        </w:tc>
        <w:tc>
          <w:tcPr>
            <w:tcW w:w="993" w:type="dxa"/>
            <w:hideMark/>
          </w:tcPr>
          <w:p w14:paraId="73305065" w14:textId="77777777" w:rsidR="00D6745A" w:rsidRPr="00D45687" w:rsidRDefault="00D6745A">
            <w:r w:rsidRPr="00D45687">
              <w:t>No</w:t>
            </w:r>
          </w:p>
        </w:tc>
        <w:tc>
          <w:tcPr>
            <w:tcW w:w="1417" w:type="dxa"/>
            <w:hideMark/>
          </w:tcPr>
          <w:p w14:paraId="1F893AD7" w14:textId="77777777" w:rsidR="00D6745A" w:rsidRPr="00D45687" w:rsidRDefault="00D6745A">
            <w:r w:rsidRPr="00D45687">
              <w:t>Median</w:t>
            </w:r>
          </w:p>
        </w:tc>
      </w:tr>
      <w:tr w:rsidR="00D6745A" w:rsidRPr="00D45687" w14:paraId="7944AF65" w14:textId="77777777" w:rsidTr="00F47E8C">
        <w:trPr>
          <w:trHeight w:val="765"/>
        </w:trPr>
        <w:tc>
          <w:tcPr>
            <w:tcW w:w="1271" w:type="dxa"/>
            <w:hideMark/>
          </w:tcPr>
          <w:p w14:paraId="7E264BF4" w14:textId="77777777" w:rsidR="00D6745A" w:rsidRPr="00D45687" w:rsidRDefault="00D6745A">
            <w:r w:rsidRPr="00D45687">
              <w:t>Scenario 2</w:t>
            </w:r>
          </w:p>
        </w:tc>
        <w:tc>
          <w:tcPr>
            <w:tcW w:w="5812" w:type="dxa"/>
            <w:hideMark/>
          </w:tcPr>
          <w:p w14:paraId="1E3CC176" w14:textId="77777777" w:rsidR="00D6745A" w:rsidRPr="00D45687" w:rsidRDefault="00D6745A">
            <w:r w:rsidRPr="00D45687">
              <w:t>Local catchment flows, natural groundwater, pumped groundwater (1.5 GL to RL 0; 1 GL to RL 37; 0 GL ongoing) &amp; 24 GL Latrobe water.</w:t>
            </w:r>
          </w:p>
        </w:tc>
        <w:tc>
          <w:tcPr>
            <w:tcW w:w="1417" w:type="dxa"/>
            <w:hideMark/>
          </w:tcPr>
          <w:p w14:paraId="1BD67C0C" w14:textId="77777777" w:rsidR="00D6745A" w:rsidRPr="00D45687" w:rsidRDefault="00D6745A">
            <w:r w:rsidRPr="00D45687">
              <w:t>Yes (flood flows only)</w:t>
            </w:r>
          </w:p>
        </w:tc>
        <w:tc>
          <w:tcPr>
            <w:tcW w:w="993" w:type="dxa"/>
            <w:hideMark/>
          </w:tcPr>
          <w:p w14:paraId="0E61AA56" w14:textId="77777777" w:rsidR="00D6745A" w:rsidRPr="00D45687" w:rsidRDefault="00D6745A">
            <w:r w:rsidRPr="00D45687">
              <w:t>Yes</w:t>
            </w:r>
          </w:p>
        </w:tc>
        <w:tc>
          <w:tcPr>
            <w:tcW w:w="1417" w:type="dxa"/>
            <w:hideMark/>
          </w:tcPr>
          <w:p w14:paraId="53D04DC7" w14:textId="77777777" w:rsidR="00D6745A" w:rsidRPr="00D45687" w:rsidRDefault="00D6745A">
            <w:r w:rsidRPr="00D45687">
              <w:t>Median</w:t>
            </w:r>
          </w:p>
        </w:tc>
      </w:tr>
      <w:tr w:rsidR="00D6745A" w:rsidRPr="00D45687" w14:paraId="11187519" w14:textId="77777777" w:rsidTr="00F47E8C">
        <w:trPr>
          <w:trHeight w:val="1020"/>
        </w:trPr>
        <w:tc>
          <w:tcPr>
            <w:tcW w:w="1271" w:type="dxa"/>
            <w:hideMark/>
          </w:tcPr>
          <w:p w14:paraId="5B09A94E" w14:textId="77777777" w:rsidR="00D6745A" w:rsidRPr="00D45687" w:rsidRDefault="00D6745A">
            <w:r w:rsidRPr="00D45687">
              <w:t>Scenario 3</w:t>
            </w:r>
          </w:p>
        </w:tc>
        <w:tc>
          <w:tcPr>
            <w:tcW w:w="5812" w:type="dxa"/>
            <w:hideMark/>
          </w:tcPr>
          <w:p w14:paraId="1CB0F9AB" w14:textId="77777777" w:rsidR="00D6745A" w:rsidRPr="00D45687" w:rsidRDefault="00D6745A">
            <w:r w:rsidRPr="00D45687">
              <w:t>Local catchment flows, natural groundwater, pumped groundwater (1.5 GL to RL 0; 1 GL to RL 37; 0 GL ongoing</w:t>
            </w:r>
            <w:r w:rsidRPr="004222B0">
              <w:t>), 34 GL</w:t>
            </w:r>
            <w:r w:rsidRPr="00D45687">
              <w:t xml:space="preserve"> Latrobe water &amp; 14 GL Moondarra water.</w:t>
            </w:r>
          </w:p>
        </w:tc>
        <w:tc>
          <w:tcPr>
            <w:tcW w:w="1417" w:type="dxa"/>
            <w:hideMark/>
          </w:tcPr>
          <w:p w14:paraId="4C66D0EA" w14:textId="77777777" w:rsidR="00D6745A" w:rsidRPr="00D45687" w:rsidRDefault="00D6745A">
            <w:r w:rsidRPr="00D45687">
              <w:t>Yes (flood flows only)</w:t>
            </w:r>
          </w:p>
        </w:tc>
        <w:tc>
          <w:tcPr>
            <w:tcW w:w="993" w:type="dxa"/>
            <w:hideMark/>
          </w:tcPr>
          <w:p w14:paraId="1F6978E7" w14:textId="77777777" w:rsidR="00D6745A" w:rsidRPr="00D45687" w:rsidRDefault="00D6745A">
            <w:r w:rsidRPr="00D45687">
              <w:t>Yes</w:t>
            </w:r>
          </w:p>
        </w:tc>
        <w:tc>
          <w:tcPr>
            <w:tcW w:w="1417" w:type="dxa"/>
            <w:hideMark/>
          </w:tcPr>
          <w:p w14:paraId="2C4FEBDE" w14:textId="77777777" w:rsidR="00D6745A" w:rsidRPr="00D45687" w:rsidRDefault="00D6745A">
            <w:r w:rsidRPr="00D45687">
              <w:t>Median</w:t>
            </w:r>
          </w:p>
        </w:tc>
      </w:tr>
      <w:tr w:rsidR="00D6745A" w:rsidRPr="00D45687" w14:paraId="3556185B" w14:textId="77777777" w:rsidTr="00F47E8C">
        <w:trPr>
          <w:trHeight w:val="765"/>
        </w:trPr>
        <w:tc>
          <w:tcPr>
            <w:tcW w:w="1271" w:type="dxa"/>
            <w:hideMark/>
          </w:tcPr>
          <w:p w14:paraId="72510490" w14:textId="77777777" w:rsidR="00D6745A" w:rsidRPr="00D45687" w:rsidRDefault="00D6745A">
            <w:r w:rsidRPr="00D45687">
              <w:t>Scenario 4</w:t>
            </w:r>
          </w:p>
        </w:tc>
        <w:tc>
          <w:tcPr>
            <w:tcW w:w="5812" w:type="dxa"/>
            <w:hideMark/>
          </w:tcPr>
          <w:p w14:paraId="29290944" w14:textId="77777777" w:rsidR="00D6745A" w:rsidRPr="00D45687" w:rsidRDefault="00D6745A">
            <w:r w:rsidRPr="00D45687">
              <w:t>Local catchment flows, natural groundwater, pumped groundwater (1.5 GL to RL 0; 1 GL to RL 37; 0 GL ongoing) &amp; 24 GL Latrobe water.</w:t>
            </w:r>
          </w:p>
        </w:tc>
        <w:tc>
          <w:tcPr>
            <w:tcW w:w="1417" w:type="dxa"/>
            <w:hideMark/>
          </w:tcPr>
          <w:p w14:paraId="26554069" w14:textId="77777777" w:rsidR="00D6745A" w:rsidRPr="00D45687" w:rsidRDefault="00D6745A">
            <w:r w:rsidRPr="00D45687">
              <w:t>Yes (all)</w:t>
            </w:r>
          </w:p>
        </w:tc>
        <w:tc>
          <w:tcPr>
            <w:tcW w:w="993" w:type="dxa"/>
            <w:hideMark/>
          </w:tcPr>
          <w:p w14:paraId="2F94B34B" w14:textId="77777777" w:rsidR="00D6745A" w:rsidRPr="00D45687" w:rsidRDefault="00D6745A">
            <w:r w:rsidRPr="00D45687">
              <w:t>Yes</w:t>
            </w:r>
          </w:p>
        </w:tc>
        <w:tc>
          <w:tcPr>
            <w:tcW w:w="1417" w:type="dxa"/>
            <w:hideMark/>
          </w:tcPr>
          <w:p w14:paraId="76AF1218" w14:textId="77777777" w:rsidR="00D6745A" w:rsidRPr="00D45687" w:rsidRDefault="00D6745A">
            <w:r w:rsidRPr="00D45687">
              <w:t>Median</w:t>
            </w:r>
          </w:p>
        </w:tc>
      </w:tr>
      <w:tr w:rsidR="00D6745A" w:rsidRPr="00D45687" w14:paraId="5896E153" w14:textId="77777777" w:rsidTr="00F47E8C">
        <w:trPr>
          <w:trHeight w:val="765"/>
        </w:trPr>
        <w:tc>
          <w:tcPr>
            <w:tcW w:w="1271" w:type="dxa"/>
            <w:hideMark/>
          </w:tcPr>
          <w:p w14:paraId="42F13BCB" w14:textId="77777777" w:rsidR="00D6745A" w:rsidRPr="00D45687" w:rsidRDefault="00D6745A">
            <w:r w:rsidRPr="00D45687">
              <w:t>Scenario 5</w:t>
            </w:r>
          </w:p>
        </w:tc>
        <w:tc>
          <w:tcPr>
            <w:tcW w:w="5812" w:type="dxa"/>
            <w:hideMark/>
          </w:tcPr>
          <w:p w14:paraId="3B8FA154" w14:textId="77777777" w:rsidR="00D6745A" w:rsidRPr="00D45687" w:rsidRDefault="00D6745A">
            <w:r w:rsidRPr="00D45687">
              <w:t>Local catchment flows, natural groundwater, pumped groundwater (1.5 GL to RL 0; 1 GL to RL 37; 0 GL ongoing) &amp; 24 GL Latrobe water.</w:t>
            </w:r>
          </w:p>
        </w:tc>
        <w:tc>
          <w:tcPr>
            <w:tcW w:w="1417" w:type="dxa"/>
            <w:hideMark/>
          </w:tcPr>
          <w:p w14:paraId="102CF167" w14:textId="77777777" w:rsidR="00D6745A" w:rsidRPr="00D45687" w:rsidRDefault="00D6745A">
            <w:r w:rsidRPr="00D45687">
              <w:t>Yes (flood flows only)</w:t>
            </w:r>
          </w:p>
        </w:tc>
        <w:tc>
          <w:tcPr>
            <w:tcW w:w="993" w:type="dxa"/>
            <w:hideMark/>
          </w:tcPr>
          <w:p w14:paraId="2735C6C0" w14:textId="77777777" w:rsidR="00D6745A" w:rsidRPr="00D45687" w:rsidRDefault="00D6745A">
            <w:r w:rsidRPr="00D45687">
              <w:t>Yes</w:t>
            </w:r>
          </w:p>
        </w:tc>
        <w:tc>
          <w:tcPr>
            <w:tcW w:w="1417" w:type="dxa"/>
            <w:hideMark/>
          </w:tcPr>
          <w:p w14:paraId="55166E6B" w14:textId="77777777" w:rsidR="00D6745A" w:rsidRPr="00D45687" w:rsidRDefault="00D6745A">
            <w:r w:rsidRPr="00D45687">
              <w:t>Dry</w:t>
            </w:r>
          </w:p>
        </w:tc>
      </w:tr>
      <w:tr w:rsidR="00D6745A" w:rsidRPr="00D45687" w14:paraId="4B8263C8" w14:textId="77777777" w:rsidTr="00F47E8C">
        <w:trPr>
          <w:trHeight w:val="765"/>
        </w:trPr>
        <w:tc>
          <w:tcPr>
            <w:tcW w:w="1271" w:type="dxa"/>
            <w:hideMark/>
          </w:tcPr>
          <w:p w14:paraId="2F4F20EB" w14:textId="77777777" w:rsidR="00D6745A" w:rsidRPr="00D45687" w:rsidRDefault="00D6745A">
            <w:r w:rsidRPr="00D45687">
              <w:t>Scenario 6</w:t>
            </w:r>
          </w:p>
        </w:tc>
        <w:tc>
          <w:tcPr>
            <w:tcW w:w="5812" w:type="dxa"/>
            <w:hideMark/>
          </w:tcPr>
          <w:p w14:paraId="09AEA334" w14:textId="77777777" w:rsidR="00D6745A" w:rsidRPr="00D45687" w:rsidRDefault="00D6745A">
            <w:r w:rsidRPr="00D45687">
              <w:t>Local catchment flows, natural groundwater, pumped groundwater (1.5 GL to RL 0; 1 GL to RL 37; 0 GL ongoing) &amp; 24 GL Latrobe water.</w:t>
            </w:r>
          </w:p>
        </w:tc>
        <w:tc>
          <w:tcPr>
            <w:tcW w:w="1417" w:type="dxa"/>
            <w:hideMark/>
          </w:tcPr>
          <w:p w14:paraId="0BB7AE7A" w14:textId="77777777" w:rsidR="00D6745A" w:rsidRPr="00D45687" w:rsidRDefault="00D6745A">
            <w:r w:rsidRPr="00D45687">
              <w:t>No</w:t>
            </w:r>
          </w:p>
        </w:tc>
        <w:tc>
          <w:tcPr>
            <w:tcW w:w="993" w:type="dxa"/>
            <w:hideMark/>
          </w:tcPr>
          <w:p w14:paraId="20AD34B8" w14:textId="77777777" w:rsidR="00D6745A" w:rsidRPr="00D45687" w:rsidRDefault="00D6745A">
            <w:r w:rsidRPr="00D45687">
              <w:t>Yes</w:t>
            </w:r>
          </w:p>
        </w:tc>
        <w:tc>
          <w:tcPr>
            <w:tcW w:w="1417" w:type="dxa"/>
            <w:hideMark/>
          </w:tcPr>
          <w:p w14:paraId="2FCC4BBD" w14:textId="77777777" w:rsidR="00D6745A" w:rsidRPr="00D45687" w:rsidRDefault="00D6745A">
            <w:r w:rsidRPr="00D45687">
              <w:t>Median</w:t>
            </w:r>
          </w:p>
        </w:tc>
      </w:tr>
    </w:tbl>
    <w:p w14:paraId="1B3275FF" w14:textId="77777777" w:rsidR="00D87280" w:rsidRDefault="00D87280" w:rsidP="00327EBA">
      <w:pPr>
        <w:rPr>
          <w:b/>
          <w:bCs/>
        </w:rPr>
      </w:pPr>
      <w:bookmarkStart w:id="494" w:name="_Ref158015105"/>
      <w:bookmarkStart w:id="495" w:name="_Toc158131980"/>
      <w:bookmarkStart w:id="496" w:name="_Toc195519265"/>
    </w:p>
    <w:p w14:paraId="263D0276" w14:textId="5E36FC29" w:rsidR="00327EBA" w:rsidRPr="00673E29" w:rsidRDefault="00327EBA" w:rsidP="00E4245D">
      <w:pPr>
        <w:pStyle w:val="Heading4"/>
        <w:rPr>
          <w:rFonts w:eastAsia="Verdana"/>
          <w:b/>
        </w:rPr>
      </w:pPr>
      <w:r w:rsidRPr="00673E29">
        <w:rPr>
          <w:rFonts w:eastAsia="Batang"/>
          <w:b/>
        </w:rPr>
        <w:t>Climate approach</w:t>
      </w:r>
      <w:bookmarkEnd w:id="494"/>
      <w:bookmarkEnd w:id="495"/>
      <w:bookmarkEnd w:id="496"/>
      <w:r w:rsidR="005C657B" w:rsidRPr="00673E29">
        <w:rPr>
          <w:b/>
        </w:rPr>
        <w:tab/>
      </w:r>
    </w:p>
    <w:p w14:paraId="3E4EDBFF" w14:textId="36683DF0" w:rsidR="000B3180" w:rsidRPr="000B3180" w:rsidRDefault="00327EBA" w:rsidP="000B3180">
      <w:pPr>
        <w:rPr>
          <w:rFonts w:cstheme="minorHAnsi"/>
        </w:rPr>
      </w:pPr>
      <w:r>
        <w:rPr>
          <w:rFonts w:cstheme="minorHAnsi"/>
        </w:rPr>
        <w:t xml:space="preserve">The climate simulated in the numerical </w:t>
      </w:r>
      <w:r>
        <w:t>WB/WQ</w:t>
      </w:r>
      <w:r>
        <w:rPr>
          <w:rFonts w:cstheme="minorHAnsi"/>
        </w:rPr>
        <w:t xml:space="preserve"> model includes rainfall, evaporation and evapotranspiration. The base climate for the model is derived from </w:t>
      </w:r>
      <w:r>
        <w:rPr>
          <w:rFonts w:cstheme="minorHAnsi"/>
          <w:i/>
          <w:iCs/>
        </w:rPr>
        <w:t>Scientific Information for Land Owners</w:t>
      </w:r>
      <w:r>
        <w:rPr>
          <w:rFonts w:cstheme="minorHAnsi"/>
        </w:rPr>
        <w:t xml:space="preserve"> (SILO) point interpolated data for the location of the Yallourn Township Field (geographic reference: -38.20, 146.35).</w:t>
      </w:r>
      <w:r w:rsidR="000B3180">
        <w:rPr>
          <w:rFonts w:cstheme="minorHAnsi"/>
        </w:rPr>
        <w:t xml:space="preserve"> The </w:t>
      </w:r>
      <w:r w:rsidR="00B676BF">
        <w:rPr>
          <w:rFonts w:cstheme="minorHAnsi"/>
        </w:rPr>
        <w:t>datasets</w:t>
      </w:r>
      <w:r w:rsidR="000B3180">
        <w:rPr>
          <w:rFonts w:cstheme="minorHAnsi"/>
        </w:rPr>
        <w:t xml:space="preserve"> </w:t>
      </w:r>
      <w:r w:rsidR="000B3180" w:rsidRPr="000B3180">
        <w:rPr>
          <w:rFonts w:cstheme="minorHAnsi"/>
        </w:rPr>
        <w:t>were used to generate</w:t>
      </w:r>
      <w:r w:rsidR="00070E2F">
        <w:rPr>
          <w:rFonts w:cstheme="minorHAnsi"/>
        </w:rPr>
        <w:t xml:space="preserve"> 100</w:t>
      </w:r>
      <w:r w:rsidR="000B3180" w:rsidRPr="000B3180">
        <w:rPr>
          <w:rFonts w:cstheme="minorHAnsi"/>
        </w:rPr>
        <w:t xml:space="preserve"> stochastic realisations of 100-year long climate records for rainfall and evaporation</w:t>
      </w:r>
      <w:r w:rsidR="00B676BF">
        <w:rPr>
          <w:rFonts w:cstheme="minorHAnsi"/>
        </w:rPr>
        <w:t xml:space="preserve"> for use in GoldSim</w:t>
      </w:r>
      <w:r w:rsidR="000B3180" w:rsidRPr="000B3180">
        <w:rPr>
          <w:rFonts w:cstheme="minorHAnsi"/>
        </w:rPr>
        <w:t>.</w:t>
      </w:r>
      <w:r w:rsidR="00B676BF">
        <w:rPr>
          <w:rFonts w:cstheme="minorHAnsi"/>
        </w:rPr>
        <w:t xml:space="preserve"> The</w:t>
      </w:r>
      <w:r w:rsidR="00070E2F">
        <w:rPr>
          <w:rFonts w:cstheme="minorHAnsi"/>
        </w:rPr>
        <w:t>se</w:t>
      </w:r>
      <w:r w:rsidR="000B3180" w:rsidRPr="000B3180">
        <w:rPr>
          <w:rFonts w:cstheme="minorHAnsi"/>
        </w:rPr>
        <w:t xml:space="preserve"> </w:t>
      </w:r>
      <w:r w:rsidR="00B676BF">
        <w:rPr>
          <w:rFonts w:cstheme="minorHAnsi"/>
        </w:rPr>
        <w:t>B</w:t>
      </w:r>
      <w:r w:rsidR="000B3180" w:rsidRPr="000B3180">
        <w:rPr>
          <w:rFonts w:cstheme="minorHAnsi"/>
        </w:rPr>
        <w:t xml:space="preserve">ase Climate realisations </w:t>
      </w:r>
      <w:r w:rsidR="00070E2F">
        <w:rPr>
          <w:rFonts w:cstheme="minorHAnsi"/>
        </w:rPr>
        <w:t>could</w:t>
      </w:r>
      <w:r w:rsidR="000B3180" w:rsidRPr="000B3180">
        <w:rPr>
          <w:rFonts w:cstheme="minorHAnsi"/>
        </w:rPr>
        <w:t xml:space="preserve"> then be modified by climate change factors to generate th</w:t>
      </w:r>
      <w:r w:rsidR="00764361">
        <w:rPr>
          <w:rFonts w:cstheme="minorHAnsi"/>
        </w:rPr>
        <w:t>e</w:t>
      </w:r>
      <w:r w:rsidR="000B3180" w:rsidRPr="000B3180">
        <w:rPr>
          <w:rFonts w:cstheme="minorHAnsi"/>
        </w:rPr>
        <w:t xml:space="preserve"> </w:t>
      </w:r>
      <w:r w:rsidR="00FC23B1">
        <w:rPr>
          <w:rFonts w:cstheme="minorHAnsi"/>
        </w:rPr>
        <w:t xml:space="preserve">required </w:t>
      </w:r>
      <w:r w:rsidR="000B3180" w:rsidRPr="000B3180">
        <w:rPr>
          <w:rFonts w:cstheme="minorHAnsi"/>
        </w:rPr>
        <w:t>climate</w:t>
      </w:r>
      <w:r w:rsidR="001D0FAC">
        <w:rPr>
          <w:rFonts w:cstheme="minorHAnsi"/>
        </w:rPr>
        <w:t xml:space="preserve"> to suit the modelling </w:t>
      </w:r>
      <w:r w:rsidR="000B3180" w:rsidRPr="000B3180">
        <w:rPr>
          <w:rFonts w:cstheme="minorHAnsi"/>
        </w:rPr>
        <w:t>scenarios.</w:t>
      </w:r>
    </w:p>
    <w:p w14:paraId="65EB3B16" w14:textId="74F487D1" w:rsidR="004073CE" w:rsidRPr="00673E29" w:rsidRDefault="00080FFA" w:rsidP="00E4245D">
      <w:pPr>
        <w:pStyle w:val="Heading4"/>
        <w:rPr>
          <w:b/>
        </w:rPr>
      </w:pPr>
      <w:r w:rsidRPr="00673E29">
        <w:rPr>
          <w:b/>
        </w:rPr>
        <w:t xml:space="preserve">Application </w:t>
      </w:r>
      <w:r w:rsidR="004073CE" w:rsidRPr="00673E29">
        <w:rPr>
          <w:b/>
        </w:rPr>
        <w:t xml:space="preserve">of DELWP Climate </w:t>
      </w:r>
      <w:r w:rsidRPr="00673E29">
        <w:rPr>
          <w:b/>
        </w:rPr>
        <w:t>Factors</w:t>
      </w:r>
    </w:p>
    <w:p w14:paraId="7ECE4FE8" w14:textId="7AE1B25D" w:rsidR="00F9570A" w:rsidRDefault="009665D1" w:rsidP="00E4245D">
      <w:r w:rsidRPr="00085A87">
        <w:t xml:space="preserve">The DELWP </w:t>
      </w:r>
      <w:r w:rsidR="001D0FAC">
        <w:t>‘</w:t>
      </w:r>
      <w:r w:rsidR="001D0FAC" w:rsidRPr="004B391F">
        <w:rPr>
          <w:i/>
          <w:iCs/>
        </w:rPr>
        <w:t xml:space="preserve">Guidelines for Assessing the Impact of Climate Change on Water Availability in Victoria </w:t>
      </w:r>
      <w:r w:rsidR="00500A43" w:rsidRPr="00B473CE">
        <w:fldChar w:fldCharType="begin"/>
      </w:r>
      <w:r w:rsidR="001B655D">
        <w:instrText xml:space="preserve"> ADDIN EN.CITE &lt;EndNote&gt;&lt;Cite&gt;&lt;Author&gt;DELWP&lt;/Author&gt;&lt;Year&gt;2020&lt;/Year&gt;&lt;RecNum&gt;42&lt;/RecNum&gt;&lt;DisplayText&gt;(DELWP 2020)&lt;/DisplayText&gt;&lt;record&gt;&lt;rec-number&gt;42&lt;/rec-number&gt;&lt;foreign-keys&gt;&lt;key app="EN" db-id="spaff0s0osz0sqe0t5a55fezradpx9psfrzt" timestamp="1746070892" guid="e6981ee4-f0be-44a3-b606-fe851ffee830"&gt;42&lt;/key&gt;&lt;/foreign-keys&gt;&lt;ref-type name="Report"&gt;27&lt;/ref-type&gt;&lt;contributors&gt;&lt;authors&gt;&lt;author&gt;DELWP&lt;/author&gt;&lt;/authors&gt;&lt;secondary-authors&gt;&lt;author&gt;Department of Environment,, Land, Water and Planning&lt;/author&gt;&lt;/secondary-authors&gt;&lt;/contributors&gt;&lt;titles&gt;&lt;title&gt;Guidelines for Assessing the Impact of Climate Change on Water Availability in Victoria&lt;/title&gt;&lt;/titles&gt;&lt;number&gt;A2407213&lt;/number&gt;&lt;dates&gt;&lt;year&gt;2020&lt;/year&gt;&lt;/dates&gt;&lt;pub-location&gt;https://www.water.vic.gov.au/our-programs/climate-change-and-victorias-water-sector/climate-change-water-resources/water-availability-climate-change-guidelines&lt;/pub-location&gt;&lt;publisher&gt;State Government of Victoria&lt;/publisher&gt;&lt;urls&gt;&lt;related-urls&gt;&lt;url&gt;https://www.water.vic.gov.au/__data/assets/pdf_file/0017/664001/guidelines-for-assessing-the-impact-of-climate-change-on-water-availability-in-victoria-2020-edition.pdf&lt;/url&gt;&lt;/related-urls&gt;&lt;/urls&gt;&lt;access-date&gt;01/05/2025&lt;/access-date&gt;&lt;/record&gt;&lt;/Cite&gt;&lt;/EndNote&gt;</w:instrText>
      </w:r>
      <w:r w:rsidR="00500A43" w:rsidRPr="00B473CE">
        <w:fldChar w:fldCharType="separate"/>
      </w:r>
      <w:r w:rsidR="00500A43" w:rsidRPr="00B473CE">
        <w:rPr>
          <w:noProof/>
        </w:rPr>
        <w:t>(DELWP 2020)</w:t>
      </w:r>
      <w:r w:rsidR="00500A43" w:rsidRPr="00B473CE">
        <w:fldChar w:fldCharType="end"/>
      </w:r>
      <w:r w:rsidR="001D0FAC">
        <w:t xml:space="preserve"> </w:t>
      </w:r>
      <w:r w:rsidRPr="00085A87">
        <w:t xml:space="preserve">climate factors </w:t>
      </w:r>
      <w:r w:rsidR="00CE0C44">
        <w:t xml:space="preserve">were applied </w:t>
      </w:r>
      <w:r w:rsidRPr="00085A87">
        <w:t xml:space="preserve">for </w:t>
      </w:r>
      <w:r w:rsidR="00CE0C44">
        <w:t>the</w:t>
      </w:r>
      <w:r w:rsidRPr="00085A87">
        <w:t xml:space="preserve"> period of </w:t>
      </w:r>
      <w:r>
        <w:t>up to</w:t>
      </w:r>
      <w:r w:rsidRPr="00085A87">
        <w:t xml:space="preserve"> year 2065.</w:t>
      </w:r>
      <w:r w:rsidR="00CE0C44">
        <w:t xml:space="preserve"> However</w:t>
      </w:r>
      <w:r w:rsidR="000A234D">
        <w:t>,</w:t>
      </w:r>
      <w:r w:rsidRPr="00085A87">
        <w:t xml:space="preserve"> </w:t>
      </w:r>
      <w:r w:rsidR="00CE0C44">
        <w:t>t</w:t>
      </w:r>
      <w:r w:rsidRPr="00085A87">
        <w:t xml:space="preserve">o run the model for </w:t>
      </w:r>
      <w:r>
        <w:t xml:space="preserve">the proposed </w:t>
      </w:r>
      <w:r w:rsidRPr="00085A87">
        <w:t xml:space="preserve">100 </w:t>
      </w:r>
      <w:r w:rsidRPr="00117997">
        <w:t xml:space="preserve">years, </w:t>
      </w:r>
      <w:r w:rsidR="00A02594">
        <w:t xml:space="preserve">an </w:t>
      </w:r>
      <w:r w:rsidRPr="00117997">
        <w:t xml:space="preserve">additional ~67 years of predicted climate factors </w:t>
      </w:r>
      <w:r w:rsidR="00A02594">
        <w:t>were</w:t>
      </w:r>
      <w:r w:rsidRPr="00117997">
        <w:t xml:space="preserve"> necessary </w:t>
      </w:r>
      <w:r w:rsidR="00A02594">
        <w:t xml:space="preserve">but </w:t>
      </w:r>
      <w:r w:rsidRPr="00117997">
        <w:t>not available.</w:t>
      </w:r>
      <w:r w:rsidR="003B36EC">
        <w:t xml:space="preserve"> </w:t>
      </w:r>
      <w:r w:rsidR="000A234D" w:rsidRPr="003B36EC">
        <w:t>For</w:t>
      </w:r>
      <w:r w:rsidR="003B36EC" w:rsidRPr="003B36EC">
        <w:t xml:space="preserve"> th</w:t>
      </w:r>
      <w:r w:rsidR="003F36D6">
        <w:t>is</w:t>
      </w:r>
      <w:r w:rsidR="003B36EC" w:rsidRPr="003B36EC">
        <w:t xml:space="preserve"> modelling, RGS linearly extrapolate</w:t>
      </w:r>
      <w:r w:rsidR="00C70A79">
        <w:t>d</w:t>
      </w:r>
      <w:r w:rsidR="001F002E">
        <w:t xml:space="preserve"> the climate factors</w:t>
      </w:r>
      <w:r w:rsidR="003B36EC" w:rsidRPr="003B36EC">
        <w:t xml:space="preserve"> from 2040 to 2065 up to the year 2075 (according to DELWP guidelines) and then re-app</w:t>
      </w:r>
      <w:r w:rsidR="001F002E">
        <w:t>lied the</w:t>
      </w:r>
      <w:r w:rsidR="003B36EC" w:rsidRPr="003B36EC">
        <w:t xml:space="preserve"> factor for 2075 forward for the remainder of simulated 100 years forecas</w:t>
      </w:r>
      <w:r w:rsidR="000B5E29">
        <w:t>t</w:t>
      </w:r>
      <w:r w:rsidR="003F1951">
        <w:t>.</w:t>
      </w:r>
    </w:p>
    <w:p w14:paraId="602022E2" w14:textId="77777777" w:rsidR="000D7FE8" w:rsidRDefault="000D7FE8" w:rsidP="009665D1">
      <w:pPr>
        <w:pStyle w:val="BodyTextFirstIndent"/>
        <w:ind w:firstLine="0"/>
      </w:pPr>
    </w:p>
    <w:p w14:paraId="228A815E" w14:textId="19D7DE10" w:rsidR="00B6393D" w:rsidRDefault="000D7FE8" w:rsidP="00E447BD">
      <w:pPr>
        <w:pStyle w:val="BodyTextFirstIndent"/>
      </w:pPr>
      <w:r>
        <w:rPr>
          <w:noProof/>
        </w:rPr>
        <w:drawing>
          <wp:inline distT="0" distB="0" distL="0" distR="0" wp14:anchorId="096EC92F" wp14:editId="0A6A4E75">
            <wp:extent cx="6244805" cy="3732979"/>
            <wp:effectExtent l="0" t="0" r="3810" b="1270"/>
            <wp:docPr id="1075861093" name="Picture 3" descr="A graph of the climate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861093" name="Picture 3" descr="A graph of the climate change&#10;&#10;AI-generated content may be incorrect."/>
                    <pic:cNvPicPr>
                      <a:picLocks noChangeAspect="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271862" cy="3749153"/>
                    </a:xfrm>
                    <a:prstGeom prst="rect">
                      <a:avLst/>
                    </a:prstGeom>
                    <a:noFill/>
                  </pic:spPr>
                </pic:pic>
              </a:graphicData>
            </a:graphic>
          </wp:inline>
        </w:drawing>
      </w:r>
    </w:p>
    <w:p w14:paraId="50F06D35" w14:textId="1D15AC9E" w:rsidR="00B473CE" w:rsidRDefault="00B473CE" w:rsidP="00FB1AC8">
      <w:pPr>
        <w:pStyle w:val="Caption"/>
      </w:pPr>
      <w:bookmarkStart w:id="497" w:name="_Toc210125569"/>
      <w:r w:rsidRPr="003A7357">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0</w:t>
      </w:r>
      <w:r w:rsidR="00946086">
        <w:fldChar w:fldCharType="end"/>
      </w:r>
      <w:r w:rsidRPr="003A7357">
        <w:t xml:space="preserve">: </w:t>
      </w:r>
      <w:r w:rsidR="003A7357" w:rsidRPr="003A7357">
        <w:t>Climate</w:t>
      </w:r>
      <w:r w:rsidR="003A7357">
        <w:t xml:space="preserve"> change rainfall factors </w:t>
      </w:r>
      <w:r w:rsidR="003A7357">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3A7357">
        <w:fldChar w:fldCharType="separate"/>
      </w:r>
      <w:r w:rsidR="003A7357">
        <w:rPr>
          <w:noProof/>
        </w:rPr>
        <w:t>(RGS 2025)</w:t>
      </w:r>
      <w:bookmarkEnd w:id="497"/>
      <w:r w:rsidR="003A7357">
        <w:fldChar w:fldCharType="end"/>
      </w:r>
    </w:p>
    <w:p w14:paraId="74FE9B95" w14:textId="77777777" w:rsidR="00924324" w:rsidRDefault="00924324" w:rsidP="00924324">
      <w:pPr>
        <w:rPr>
          <w:b/>
          <w:bCs/>
        </w:rPr>
      </w:pPr>
    </w:p>
    <w:p w14:paraId="4861FF43" w14:textId="47E69C15" w:rsidR="00924324" w:rsidRPr="00673E29" w:rsidRDefault="00924324" w:rsidP="00E4245D">
      <w:pPr>
        <w:pStyle w:val="Heading4"/>
        <w:rPr>
          <w:b/>
        </w:rPr>
      </w:pPr>
      <w:r w:rsidRPr="00673E29">
        <w:rPr>
          <w:b/>
        </w:rPr>
        <w:t>Final Landform Modelling</w:t>
      </w:r>
    </w:p>
    <w:p w14:paraId="72A64ADA" w14:textId="3D2889ED" w:rsidR="003331F8" w:rsidRPr="002E494A" w:rsidRDefault="003331F8" w:rsidP="003331F8">
      <w:r w:rsidRPr="002E494A">
        <w:t>The “final” landform surface of the pit voids and surrounding catchment area was provided by EA</w:t>
      </w:r>
      <w:r w:rsidR="00B473CE">
        <w:t>Y</w:t>
      </w:r>
      <w:r w:rsidRPr="002E494A">
        <w:t xml:space="preserve"> in .dxf format in June 2022 </w:t>
      </w:r>
      <w:r>
        <w:t>(</w:t>
      </w:r>
      <w:r w:rsidR="0042662F" w:rsidRPr="008D6D3A">
        <w:fldChar w:fldCharType="begin"/>
      </w:r>
      <w:r w:rsidR="0042662F" w:rsidRPr="008D6D3A">
        <w:instrText xml:space="preserve"> REF _Ref198130309 \h </w:instrText>
      </w:r>
      <w:r w:rsidR="008D6D3A">
        <w:instrText xml:space="preserve"> \* MERGEFORMAT </w:instrText>
      </w:r>
      <w:r w:rsidR="0042662F" w:rsidRPr="008D6D3A">
        <w:fldChar w:fldCharType="separate"/>
      </w:r>
      <w:r w:rsidR="00D35BC0" w:rsidRPr="008D6D3A">
        <w:t xml:space="preserve">Figure </w:t>
      </w:r>
      <w:r w:rsidR="00D35BC0">
        <w:rPr>
          <w:noProof/>
        </w:rPr>
        <w:t>8</w:t>
      </w:r>
      <w:r w:rsidR="00D35BC0">
        <w:rPr>
          <w:noProof/>
        </w:rPr>
        <w:noBreakHyphen/>
        <w:t>71</w:t>
      </w:r>
      <w:r w:rsidR="0042662F" w:rsidRPr="008D6D3A">
        <w:fldChar w:fldCharType="end"/>
      </w:r>
      <w:r w:rsidR="008D6D3A">
        <w:t>)</w:t>
      </w:r>
    </w:p>
    <w:p w14:paraId="709276C4" w14:textId="10E44B78" w:rsidR="003331F8" w:rsidRPr="00F0409F" w:rsidRDefault="003331F8" w:rsidP="003331F8">
      <w:pPr>
        <w:rPr>
          <w:rFonts w:cs="Arial"/>
        </w:rPr>
      </w:pPr>
      <w:r w:rsidRPr="002E494A">
        <w:t xml:space="preserve">The final landform surfaces were used in Deswik (geospatial and CAD software) to produce a range of input data to the GoldSim numerical model, including pit physical characteristics and stage curves and catchment areas. </w:t>
      </w:r>
      <w:r w:rsidRPr="00F0409F">
        <w:rPr>
          <w:rFonts w:cs="Arial"/>
        </w:rPr>
        <w:t>A summary of the pi</w:t>
      </w:r>
      <w:r>
        <w:rPr>
          <w:rFonts w:cs="Arial"/>
        </w:rPr>
        <w:t>t(s)</w:t>
      </w:r>
      <w:r w:rsidRPr="00F0409F">
        <w:rPr>
          <w:rFonts w:cs="Arial"/>
        </w:rPr>
        <w:t xml:space="preserve"> geometry inputs is provided in</w:t>
      </w:r>
      <w:r w:rsidRPr="00C16089">
        <w:rPr>
          <w:rFonts w:cs="Arial"/>
          <w:b/>
        </w:rPr>
        <w:t xml:space="preserve"> </w:t>
      </w:r>
      <w:r w:rsidR="008D6D3A" w:rsidRPr="00C16089">
        <w:rPr>
          <w:rFonts w:cs="Arial"/>
          <w:b/>
        </w:rPr>
        <w:fldChar w:fldCharType="begin"/>
      </w:r>
      <w:r w:rsidR="008D6D3A" w:rsidRPr="00C16089">
        <w:rPr>
          <w:rFonts w:cs="Arial"/>
          <w:b/>
        </w:rPr>
        <w:instrText xml:space="preserve"> REF _Ref198130412 \h </w:instrText>
      </w:r>
      <w:r w:rsidR="00C16089">
        <w:rPr>
          <w:rFonts w:cs="Arial"/>
          <w:b/>
        </w:rPr>
        <w:instrText xml:space="preserve"> \* MERGEFORMAT </w:instrText>
      </w:r>
      <w:r w:rsidR="008D6D3A" w:rsidRPr="00C16089">
        <w:rPr>
          <w:rFonts w:cs="Arial"/>
          <w:b/>
        </w:rPr>
      </w:r>
      <w:r w:rsidR="008D6D3A" w:rsidRPr="00C16089">
        <w:rPr>
          <w:rFonts w:cs="Arial"/>
          <w:b/>
        </w:rPr>
        <w:fldChar w:fldCharType="separate"/>
      </w:r>
      <w:r w:rsidR="00D35BC0">
        <w:t xml:space="preserve">Table </w:t>
      </w:r>
      <w:r w:rsidR="00D35BC0">
        <w:rPr>
          <w:noProof/>
        </w:rPr>
        <w:t>8</w:t>
      </w:r>
      <w:r w:rsidR="00D35BC0">
        <w:rPr>
          <w:noProof/>
        </w:rPr>
        <w:noBreakHyphen/>
        <w:t>13</w:t>
      </w:r>
      <w:r w:rsidR="008D6D3A" w:rsidRPr="00C16089">
        <w:rPr>
          <w:rFonts w:cs="Arial"/>
          <w:b/>
        </w:rPr>
        <w:fldChar w:fldCharType="end"/>
      </w:r>
      <w:r w:rsidRPr="00C16089">
        <w:rPr>
          <w:rFonts w:cs="Arial"/>
        </w:rPr>
        <w:t>.</w:t>
      </w:r>
      <w:r w:rsidRPr="00F0409F">
        <w:rPr>
          <w:rFonts w:cs="Arial"/>
        </w:rPr>
        <w:t xml:space="preserve"> </w:t>
      </w:r>
    </w:p>
    <w:p w14:paraId="34C6CCB4" w14:textId="77777777" w:rsidR="00D77D8A" w:rsidRDefault="00D77D8A" w:rsidP="003331F8">
      <w:pPr>
        <w:rPr>
          <w:b/>
          <w:bCs/>
        </w:rPr>
      </w:pPr>
    </w:p>
    <w:p w14:paraId="5155D4ED" w14:textId="0CA2AA34" w:rsidR="003331F8" w:rsidRDefault="00AF0C2C" w:rsidP="00FE0336">
      <w:pPr>
        <w:jc w:val="center"/>
      </w:pPr>
      <w:r w:rsidRPr="00AF0C2C">
        <w:rPr>
          <w:noProof/>
        </w:rPr>
        <w:drawing>
          <wp:inline distT="0" distB="0" distL="0" distR="0" wp14:anchorId="2004558A" wp14:editId="615256B0">
            <wp:extent cx="5782482" cy="3734321"/>
            <wp:effectExtent l="0" t="0" r="8890" b="0"/>
            <wp:docPr id="127484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84648" name=""/>
                    <pic:cNvPicPr/>
                  </pic:nvPicPr>
                  <pic:blipFill>
                    <a:blip r:embed="rId138"/>
                    <a:stretch>
                      <a:fillRect/>
                    </a:stretch>
                  </pic:blipFill>
                  <pic:spPr>
                    <a:xfrm>
                      <a:off x="0" y="0"/>
                      <a:ext cx="5782482" cy="3734321"/>
                    </a:xfrm>
                    <a:prstGeom prst="rect">
                      <a:avLst/>
                    </a:prstGeom>
                  </pic:spPr>
                </pic:pic>
              </a:graphicData>
            </a:graphic>
          </wp:inline>
        </w:drawing>
      </w:r>
    </w:p>
    <w:p w14:paraId="64D65B1E" w14:textId="5308846F" w:rsidR="003331F8" w:rsidRDefault="003331F8" w:rsidP="003331F8">
      <w:pPr>
        <w:pStyle w:val="Caption"/>
      </w:pPr>
      <w:bookmarkStart w:id="498" w:name="_Ref198130309"/>
      <w:bookmarkStart w:id="499" w:name="_Toc210125570"/>
      <w:r w:rsidRPr="008D6D3A">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1</w:t>
      </w:r>
      <w:r w:rsidR="00946086">
        <w:fldChar w:fldCharType="end"/>
      </w:r>
      <w:bookmarkEnd w:id="498"/>
      <w:r w:rsidRPr="008D6D3A">
        <w:t>: Final landform surface for YCM and surrounds</w:t>
      </w:r>
      <w:r w:rsidR="002E6276">
        <w:t xml:space="preserve"> </w:t>
      </w:r>
      <w:r w:rsidR="002E6276">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2E6276">
        <w:fldChar w:fldCharType="separate"/>
      </w:r>
      <w:r w:rsidR="002E6276">
        <w:rPr>
          <w:noProof/>
        </w:rPr>
        <w:t>(RGS 2025)</w:t>
      </w:r>
      <w:bookmarkEnd w:id="499"/>
      <w:r w:rsidR="002E6276">
        <w:fldChar w:fldCharType="end"/>
      </w:r>
    </w:p>
    <w:p w14:paraId="54B68ACD" w14:textId="77777777" w:rsidR="00D21A3F" w:rsidRPr="00D21A3F" w:rsidRDefault="00D21A3F" w:rsidP="00D21A3F"/>
    <w:p w14:paraId="577DFE43" w14:textId="72777B4D" w:rsidR="003331F8" w:rsidRPr="00F0409F" w:rsidRDefault="003331F8" w:rsidP="003331F8">
      <w:pPr>
        <w:pStyle w:val="Caption"/>
        <w:rPr>
          <w:rFonts w:cs="Arial"/>
        </w:rPr>
      </w:pPr>
      <w:bookmarkStart w:id="500" w:name="_Ref198130412"/>
      <w:bookmarkStart w:id="501" w:name="_Toc210126986"/>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3</w:t>
      </w:r>
      <w:r w:rsidR="00971AAD">
        <w:fldChar w:fldCharType="end"/>
      </w:r>
      <w:bookmarkEnd w:id="500"/>
      <w:r>
        <w:t>:</w:t>
      </w:r>
      <w:r w:rsidRPr="008D6D3A">
        <w:rPr>
          <w:rFonts w:cs="Arial"/>
        </w:rPr>
        <w:t xml:space="preserve"> Pit Void Geometry Summary</w:t>
      </w:r>
      <w:bookmarkEnd w:id="501"/>
    </w:p>
    <w:tbl>
      <w:tblPr>
        <w:tblStyle w:val="DMRPTable"/>
        <w:tblW w:w="5000" w:type="pct"/>
        <w:tblLook w:val="04A0" w:firstRow="1" w:lastRow="0" w:firstColumn="1" w:lastColumn="0" w:noHBand="0" w:noVBand="1"/>
      </w:tblPr>
      <w:tblGrid>
        <w:gridCol w:w="1680"/>
        <w:gridCol w:w="7073"/>
        <w:gridCol w:w="2013"/>
      </w:tblGrid>
      <w:tr w:rsidR="003331F8" w:rsidRPr="00F0409F" w14:paraId="15A54AA1" w14:textId="77777777">
        <w:trPr>
          <w:cnfStyle w:val="100000000000" w:firstRow="1" w:lastRow="0" w:firstColumn="0" w:lastColumn="0" w:oddVBand="0" w:evenVBand="0" w:oddHBand="0" w:evenHBand="0" w:firstRowFirstColumn="0" w:firstRowLastColumn="0" w:lastRowFirstColumn="0" w:lastRowLastColumn="0"/>
        </w:trPr>
        <w:tc>
          <w:tcPr>
            <w:tcW w:w="780" w:type="pct"/>
          </w:tcPr>
          <w:p w14:paraId="179022D7" w14:textId="77777777" w:rsidR="003331F8" w:rsidRPr="00EF79B9" w:rsidRDefault="003331F8">
            <w:pPr>
              <w:rPr>
                <w:b w:val="0"/>
              </w:rPr>
            </w:pPr>
            <w:r w:rsidRPr="00EF79B9">
              <w:t>Pit Geometry Dataset</w:t>
            </w:r>
          </w:p>
        </w:tc>
        <w:tc>
          <w:tcPr>
            <w:tcW w:w="3285" w:type="pct"/>
          </w:tcPr>
          <w:p w14:paraId="0F95450F" w14:textId="77777777" w:rsidR="003331F8" w:rsidRPr="00EF79B9" w:rsidRDefault="003331F8">
            <w:pPr>
              <w:rPr>
                <w:b w:val="0"/>
              </w:rPr>
            </w:pPr>
            <w:r w:rsidRPr="00EF79B9">
              <w:t>Description</w:t>
            </w:r>
          </w:p>
        </w:tc>
        <w:tc>
          <w:tcPr>
            <w:tcW w:w="935" w:type="pct"/>
          </w:tcPr>
          <w:p w14:paraId="6C8717B4" w14:textId="77777777" w:rsidR="003331F8" w:rsidRPr="00EF79B9" w:rsidRDefault="003331F8">
            <w:pPr>
              <w:rPr>
                <w:b w:val="0"/>
              </w:rPr>
            </w:pPr>
            <w:r w:rsidRPr="00EF79B9">
              <w:t>Value</w:t>
            </w:r>
          </w:p>
        </w:tc>
      </w:tr>
      <w:tr w:rsidR="003331F8" w:rsidRPr="00977235" w14:paraId="05604EA0" w14:textId="77777777">
        <w:trPr>
          <w:trHeight w:val="446"/>
        </w:trPr>
        <w:tc>
          <w:tcPr>
            <w:tcW w:w="780" w:type="pct"/>
          </w:tcPr>
          <w:p w14:paraId="012CCE3F" w14:textId="77777777" w:rsidR="003331F8" w:rsidRPr="00F0409F" w:rsidRDefault="003331F8">
            <w:r w:rsidRPr="00F0409F">
              <w:t xml:space="preserve">Pit maximum elevation </w:t>
            </w:r>
          </w:p>
        </w:tc>
        <w:tc>
          <w:tcPr>
            <w:tcW w:w="3285" w:type="pct"/>
          </w:tcPr>
          <w:p w14:paraId="2EF0EC81" w14:textId="77777777" w:rsidR="003331F8" w:rsidRPr="00F0409F" w:rsidRDefault="003331F8">
            <w:r w:rsidRPr="00F0409F">
              <w:t>The elevation at which the pit</w:t>
            </w:r>
            <w:r>
              <w:t>s are</w:t>
            </w:r>
            <w:r w:rsidRPr="00F0409F">
              <w:t xml:space="preserve"> considered as “full”. At this elevation, external pit fill sources will be switched off in the model. The pit</w:t>
            </w:r>
            <w:r>
              <w:t>s</w:t>
            </w:r>
            <w:r w:rsidRPr="00F0409F">
              <w:t xml:space="preserve"> will not require top-up at or above this elevation</w:t>
            </w:r>
          </w:p>
        </w:tc>
        <w:tc>
          <w:tcPr>
            <w:tcW w:w="935" w:type="pct"/>
          </w:tcPr>
          <w:p w14:paraId="6BADCB62" w14:textId="77777777" w:rsidR="003331F8" w:rsidRPr="00977235" w:rsidRDefault="003331F8" w:rsidP="003C1720">
            <w:pPr>
              <w:jc w:val="both"/>
            </w:pPr>
            <w:r w:rsidRPr="00977235">
              <w:t>RL +</w:t>
            </w:r>
            <w:r>
              <w:t>37</w:t>
            </w:r>
            <w:r w:rsidRPr="00977235">
              <w:t xml:space="preserve"> m</w:t>
            </w:r>
          </w:p>
        </w:tc>
      </w:tr>
      <w:tr w:rsidR="003331F8" w:rsidRPr="00977235" w14:paraId="5874635E" w14:textId="77777777">
        <w:trPr>
          <w:trHeight w:val="503"/>
        </w:trPr>
        <w:tc>
          <w:tcPr>
            <w:tcW w:w="780" w:type="pct"/>
          </w:tcPr>
          <w:p w14:paraId="5AB50E17" w14:textId="77777777" w:rsidR="003331F8" w:rsidRPr="00F0409F" w:rsidRDefault="003331F8">
            <w:r w:rsidRPr="00F0409F">
              <w:t>Pit maximum volume</w:t>
            </w:r>
          </w:p>
        </w:tc>
        <w:tc>
          <w:tcPr>
            <w:tcW w:w="3285" w:type="pct"/>
          </w:tcPr>
          <w:p w14:paraId="6EEA6A82" w14:textId="77777777" w:rsidR="003331F8" w:rsidRPr="00F0409F" w:rsidRDefault="003331F8">
            <w:pPr>
              <w:rPr>
                <w:rFonts w:cs="Arial"/>
              </w:rPr>
            </w:pPr>
            <w:r w:rsidRPr="00F0409F">
              <w:t>Volume corresponding to the pit</w:t>
            </w:r>
            <w:r>
              <w:t>(s)</w:t>
            </w:r>
            <w:r w:rsidRPr="00F0409F">
              <w:t xml:space="preserve"> maximum elevation. This is the volume at which the pit</w:t>
            </w:r>
            <w:r>
              <w:t>s</w:t>
            </w:r>
            <w:r w:rsidRPr="00F0409F">
              <w:t xml:space="preserve"> </w:t>
            </w:r>
            <w:r>
              <w:t>are</w:t>
            </w:r>
            <w:r w:rsidRPr="00F0409F">
              <w:t xml:space="preserve"> considered as “full”. At this volume, fill sources are switched off in the model and the pit does not require any top-up.</w:t>
            </w:r>
          </w:p>
        </w:tc>
        <w:tc>
          <w:tcPr>
            <w:tcW w:w="935" w:type="pct"/>
          </w:tcPr>
          <w:p w14:paraId="3204FB7B" w14:textId="77777777" w:rsidR="003331F8" w:rsidRPr="0052584C" w:rsidRDefault="003331F8" w:rsidP="003C1720">
            <w:pPr>
              <w:jc w:val="both"/>
            </w:pPr>
            <w:r w:rsidRPr="00094F17">
              <w:t>YTF: 249,</w:t>
            </w:r>
            <w:r w:rsidRPr="0052584C">
              <w:t>27</w:t>
            </w:r>
            <w:r w:rsidRPr="00067985">
              <w:t xml:space="preserve">8 </w:t>
            </w:r>
            <w:r w:rsidRPr="0052584C">
              <w:t>ML</w:t>
            </w:r>
          </w:p>
          <w:p w14:paraId="04307A13" w14:textId="77777777" w:rsidR="003331F8" w:rsidRDefault="003331F8" w:rsidP="003C1720">
            <w:pPr>
              <w:jc w:val="both"/>
            </w:pPr>
            <w:r w:rsidRPr="0052584C">
              <w:t>YEF: 414,255 ML</w:t>
            </w:r>
          </w:p>
          <w:p w14:paraId="52C7DCF4" w14:textId="77777777" w:rsidR="003331F8" w:rsidRPr="00977235" w:rsidRDefault="003331F8" w:rsidP="003C1720">
            <w:pPr>
              <w:jc w:val="both"/>
            </w:pPr>
            <w:r>
              <w:t>Total: 663,533ML</w:t>
            </w:r>
          </w:p>
        </w:tc>
      </w:tr>
      <w:tr w:rsidR="003331F8" w:rsidRPr="00F0409F" w14:paraId="2F0B1996" w14:textId="77777777">
        <w:tc>
          <w:tcPr>
            <w:tcW w:w="780" w:type="pct"/>
          </w:tcPr>
          <w:p w14:paraId="0414E81E" w14:textId="77777777" w:rsidR="003331F8" w:rsidRPr="00F0409F" w:rsidRDefault="003331F8">
            <w:r w:rsidRPr="00F0409F">
              <w:t>Pit freeboard elevation</w:t>
            </w:r>
          </w:p>
        </w:tc>
        <w:tc>
          <w:tcPr>
            <w:tcW w:w="3285" w:type="pct"/>
          </w:tcPr>
          <w:p w14:paraId="311967A5" w14:textId="77777777" w:rsidR="003331F8" w:rsidRPr="00F0409F" w:rsidRDefault="003331F8">
            <w:pPr>
              <w:rPr>
                <w:rFonts w:cs="Arial"/>
              </w:rPr>
            </w:pPr>
            <w:r w:rsidRPr="00F0409F">
              <w:t>The elevation at which the pit would spill</w:t>
            </w:r>
            <w:r>
              <w:t>/</w:t>
            </w:r>
            <w:r w:rsidRPr="00F0409F">
              <w:t xml:space="preserve"> overflow</w:t>
            </w:r>
            <w:r>
              <w:t xml:space="preserve"> or flow through to the Latrobe River</w:t>
            </w:r>
            <w:r w:rsidRPr="00F0409F">
              <w:t xml:space="preserve">. </w:t>
            </w:r>
          </w:p>
        </w:tc>
        <w:tc>
          <w:tcPr>
            <w:tcW w:w="935" w:type="pct"/>
          </w:tcPr>
          <w:p w14:paraId="36A9E6E1" w14:textId="20A85BAF" w:rsidR="003331F8" w:rsidRPr="00B06597" w:rsidRDefault="003331F8" w:rsidP="003C1720">
            <w:pPr>
              <w:jc w:val="both"/>
            </w:pPr>
            <w:r w:rsidRPr="007B30CB">
              <w:t>RL +</w:t>
            </w:r>
            <w:r>
              <w:t>37</w:t>
            </w:r>
            <w:r w:rsidRPr="007B30CB">
              <w:t xml:space="preserve"> m</w:t>
            </w:r>
          </w:p>
        </w:tc>
      </w:tr>
    </w:tbl>
    <w:p w14:paraId="157DA4C5" w14:textId="7D90D0F6" w:rsidR="003F1951" w:rsidRDefault="003F1951" w:rsidP="00E447BD">
      <w:pPr>
        <w:pStyle w:val="BodyTextFirstIndent"/>
      </w:pPr>
    </w:p>
    <w:p w14:paraId="37AD7151" w14:textId="77777777" w:rsidR="00D21A3F" w:rsidRDefault="00D21A3F">
      <w:pPr>
        <w:spacing w:after="0" w:line="240" w:lineRule="auto"/>
      </w:pPr>
      <w:r>
        <w:br w:type="page"/>
      </w:r>
    </w:p>
    <w:p w14:paraId="4815623C" w14:textId="06D8B82F" w:rsidR="00924324" w:rsidRPr="00673E29" w:rsidRDefault="00BC4167" w:rsidP="00E4245D">
      <w:pPr>
        <w:pStyle w:val="Heading4"/>
        <w:rPr>
          <w:b/>
        </w:rPr>
      </w:pPr>
      <w:r w:rsidRPr="00673E29">
        <w:rPr>
          <w:b/>
        </w:rPr>
        <w:t>Surface Water Catchments</w:t>
      </w:r>
    </w:p>
    <w:p w14:paraId="53017F7B" w14:textId="13F4CBB2" w:rsidR="00924324" w:rsidRPr="003B6E6D" w:rsidRDefault="00924324" w:rsidP="00924324">
      <w:r>
        <w:t>T</w:t>
      </w:r>
      <w:r w:rsidRPr="00834900">
        <w:t>he local catchment area draining to the pit</w:t>
      </w:r>
      <w:r>
        <w:t xml:space="preserve"> was provided by </w:t>
      </w:r>
      <w:r w:rsidRPr="00D15378">
        <w:t>(PSM)</w:t>
      </w:r>
      <w:r>
        <w:t xml:space="preserve"> as an outcome of their </w:t>
      </w:r>
      <w:r w:rsidR="0029076E">
        <w:t>s</w:t>
      </w:r>
      <w:r>
        <w:t xml:space="preserve">urface </w:t>
      </w:r>
      <w:r w:rsidR="0029076E">
        <w:t>w</w:t>
      </w:r>
      <w:r>
        <w:t xml:space="preserve">ater </w:t>
      </w:r>
      <w:r w:rsidR="0029076E">
        <w:t>p</w:t>
      </w:r>
      <w:r>
        <w:t xml:space="preserve">eripheral </w:t>
      </w:r>
      <w:r w:rsidR="0029076E">
        <w:t>c</w:t>
      </w:r>
      <w:r>
        <w:t xml:space="preserve">atchment </w:t>
      </w:r>
      <w:r w:rsidR="0029076E">
        <w:t>s</w:t>
      </w:r>
      <w:r>
        <w:t>tudy</w:t>
      </w:r>
      <w:r w:rsidR="0029076E">
        <w:t xml:space="preserve"> works</w:t>
      </w:r>
      <w:r>
        <w:t xml:space="preserve"> </w:t>
      </w:r>
      <w:r w:rsidR="00DB2DF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B2DF1">
        <w:fldChar w:fldCharType="separate"/>
      </w:r>
      <w:r w:rsidR="00DB2DF1">
        <w:rPr>
          <w:noProof/>
        </w:rPr>
        <w:t>(PSM 2025b)</w:t>
      </w:r>
      <w:r w:rsidR="00DB2DF1">
        <w:fldChar w:fldCharType="end"/>
      </w:r>
      <w:r w:rsidR="0029076E">
        <w:t xml:space="preserve"> </w:t>
      </w:r>
      <w:r w:rsidRPr="00F31840">
        <w:t>(</w:t>
      </w:r>
      <w:r w:rsidR="000429CF" w:rsidRPr="00F31840">
        <w:fldChar w:fldCharType="begin"/>
      </w:r>
      <w:r w:rsidR="000429CF" w:rsidRPr="00F31840">
        <w:instrText xml:space="preserve"> REF _Ref198130675 \h </w:instrText>
      </w:r>
      <w:r w:rsidR="00F31840">
        <w:instrText xml:space="preserve"> \* MERGEFORMAT </w:instrText>
      </w:r>
      <w:r w:rsidR="000429CF" w:rsidRPr="00F31840">
        <w:fldChar w:fldCharType="separate"/>
      </w:r>
      <w:r w:rsidR="00D35BC0" w:rsidRPr="000429CF">
        <w:t xml:space="preserve">Figure </w:t>
      </w:r>
      <w:r w:rsidR="00D35BC0">
        <w:rPr>
          <w:noProof/>
        </w:rPr>
        <w:t>8</w:t>
      </w:r>
      <w:r w:rsidR="00D35BC0">
        <w:rPr>
          <w:noProof/>
        </w:rPr>
        <w:noBreakHyphen/>
        <w:t>72</w:t>
      </w:r>
      <w:r w:rsidR="000429CF" w:rsidRPr="00F31840">
        <w:fldChar w:fldCharType="end"/>
      </w:r>
      <w:r w:rsidRPr="00F31840">
        <w:t>).</w:t>
      </w:r>
      <w:r w:rsidRPr="00834900">
        <w:t xml:space="preserve"> </w:t>
      </w:r>
    </w:p>
    <w:p w14:paraId="03AA301C" w14:textId="070265D1" w:rsidR="005B3509" w:rsidRDefault="00924324" w:rsidP="005B3509">
      <w:r w:rsidRPr="00834900">
        <w:t xml:space="preserve">The catchments were then subdivided based on land use type by identifying different landform features to represent different land types. </w:t>
      </w:r>
      <w:r w:rsidR="005B3509">
        <w:t xml:space="preserve">The catchments were then further </w:t>
      </w:r>
      <w:r w:rsidRPr="00834900">
        <w:t>sub-</w:t>
      </w:r>
      <w:r w:rsidR="00136DA5">
        <w:t>divided</w:t>
      </w:r>
      <w:r w:rsidRPr="00834900">
        <w:t xml:space="preserve"> based on land use type was important in the model construction</w:t>
      </w:r>
      <w:r w:rsidR="00006284">
        <w:t>.</w:t>
      </w:r>
    </w:p>
    <w:p w14:paraId="045D368D" w14:textId="31C8405D" w:rsidR="00006284" w:rsidRPr="00890F9B" w:rsidRDefault="00006284" w:rsidP="00006284">
      <w:r w:rsidRPr="00D15378">
        <w:t>The</w:t>
      </w:r>
      <w:r>
        <w:rPr>
          <w:b/>
        </w:rPr>
        <w:t xml:space="preserve"> </w:t>
      </w:r>
      <w:r w:rsidRPr="00890F9B">
        <w:t xml:space="preserve">different land use types </w:t>
      </w:r>
      <w:r>
        <w:t xml:space="preserve">assigned to a particular catchment </w:t>
      </w:r>
      <w:r w:rsidRPr="00890F9B">
        <w:t>and the rationale used to categorise each area</w:t>
      </w:r>
      <w:r>
        <w:t xml:space="preserve"> is provided </w:t>
      </w:r>
      <w:r w:rsidRPr="000429CF">
        <w:t xml:space="preserve">in </w:t>
      </w:r>
      <w:r>
        <w:fldChar w:fldCharType="begin"/>
      </w:r>
      <w:r>
        <w:instrText xml:space="preserve"> REF _Ref198215780 \h </w:instrText>
      </w:r>
      <w:r>
        <w:fldChar w:fldCharType="separate"/>
      </w:r>
      <w:r w:rsidR="00D35BC0">
        <w:t xml:space="preserve">Table </w:t>
      </w:r>
      <w:r w:rsidR="00D35BC0">
        <w:rPr>
          <w:noProof/>
        </w:rPr>
        <w:t>8</w:t>
      </w:r>
      <w:r w:rsidR="00D35BC0">
        <w:noBreakHyphen/>
      </w:r>
      <w:r w:rsidR="00D35BC0">
        <w:rPr>
          <w:noProof/>
        </w:rPr>
        <w:t>14</w:t>
      </w:r>
      <w:r>
        <w:fldChar w:fldCharType="end"/>
      </w:r>
      <w:r>
        <w:t>.</w:t>
      </w:r>
    </w:p>
    <w:p w14:paraId="1DCE591B" w14:textId="223758B5" w:rsidR="00924324" w:rsidRPr="00D13C01" w:rsidRDefault="009C069C" w:rsidP="00AE7B76">
      <w:pPr>
        <w:jc w:val="center"/>
      </w:pPr>
      <w:r>
        <w:rPr>
          <w:noProof/>
        </w:rPr>
        <w:drawing>
          <wp:inline distT="0" distB="0" distL="0" distR="0" wp14:anchorId="76901D94" wp14:editId="23DE4CDC">
            <wp:extent cx="5810250" cy="4072255"/>
            <wp:effectExtent l="0" t="0" r="0" b="4445"/>
            <wp:docPr id="788581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810250" cy="4072255"/>
                    </a:xfrm>
                    <a:prstGeom prst="rect">
                      <a:avLst/>
                    </a:prstGeom>
                    <a:noFill/>
                  </pic:spPr>
                </pic:pic>
              </a:graphicData>
            </a:graphic>
          </wp:inline>
        </w:drawing>
      </w:r>
    </w:p>
    <w:p w14:paraId="103D2AD7" w14:textId="72D675C9" w:rsidR="00924324" w:rsidRDefault="00924324" w:rsidP="00924324">
      <w:pPr>
        <w:pStyle w:val="Caption"/>
      </w:pPr>
      <w:bookmarkStart w:id="502" w:name="_Ref198130675"/>
      <w:bookmarkStart w:id="503" w:name="_Toc210125571"/>
      <w:r w:rsidRPr="000429CF">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2</w:t>
      </w:r>
      <w:r w:rsidR="00946086">
        <w:fldChar w:fldCharType="end"/>
      </w:r>
      <w:bookmarkEnd w:id="502"/>
      <w:r w:rsidRPr="000429CF">
        <w:t>:</w:t>
      </w:r>
      <w:r w:rsidRPr="00D13C01">
        <w:t xml:space="preserve"> Sub</w:t>
      </w:r>
      <w:r>
        <w:t>-c</w:t>
      </w:r>
      <w:r w:rsidRPr="00D13C01">
        <w:t xml:space="preserve">atchment boundaries </w:t>
      </w:r>
      <w:r>
        <w:t>d</w:t>
      </w:r>
      <w:r w:rsidRPr="00D13C01">
        <w:t>raining to pit</w:t>
      </w:r>
      <w:r w:rsidR="00C64A05">
        <w:t xml:space="preserve"> </w:t>
      </w:r>
      <w:r w:rsidR="00C64A05">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C64A05">
        <w:fldChar w:fldCharType="separate"/>
      </w:r>
      <w:r w:rsidR="00C64A05">
        <w:rPr>
          <w:noProof/>
        </w:rPr>
        <w:t>(RGS 2025)</w:t>
      </w:r>
      <w:bookmarkEnd w:id="503"/>
      <w:r w:rsidR="00C64A05">
        <w:fldChar w:fldCharType="end"/>
      </w:r>
    </w:p>
    <w:p w14:paraId="6604E047" w14:textId="7E1FAE61" w:rsidR="00924324" w:rsidRPr="003B6E6D" w:rsidRDefault="00924324" w:rsidP="00924324">
      <w:pPr>
        <w:pStyle w:val="Caption"/>
        <w:rPr>
          <w:szCs w:val="22"/>
        </w:rPr>
      </w:pPr>
      <w:bookmarkStart w:id="504" w:name="_Ref198215780"/>
      <w:bookmarkStart w:id="505" w:name="_Ref198215773"/>
      <w:bookmarkStart w:id="506" w:name="_Toc210126987"/>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4</w:t>
      </w:r>
      <w:r w:rsidR="00971AAD">
        <w:fldChar w:fldCharType="end"/>
      </w:r>
      <w:bookmarkEnd w:id="504"/>
      <w:r>
        <w:t>: S</w:t>
      </w:r>
      <w:r w:rsidRPr="000429CF">
        <w:rPr>
          <w:rFonts w:cs="Arial"/>
        </w:rPr>
        <w:t xml:space="preserve">ub </w:t>
      </w:r>
      <w:r w:rsidR="009D29ED">
        <w:rPr>
          <w:rFonts w:cs="Arial"/>
        </w:rPr>
        <w:t>c</w:t>
      </w:r>
      <w:r w:rsidRPr="000429CF">
        <w:rPr>
          <w:rFonts w:cs="Arial"/>
        </w:rPr>
        <w:t>atchment</w:t>
      </w:r>
      <w:r w:rsidRPr="06514775">
        <w:rPr>
          <w:rFonts w:cs="Arial"/>
        </w:rPr>
        <w:t xml:space="preserve"> </w:t>
      </w:r>
      <w:r w:rsidR="009D29ED">
        <w:rPr>
          <w:rFonts w:cs="Arial"/>
        </w:rPr>
        <w:t>a</w:t>
      </w:r>
      <w:r w:rsidRPr="06514775">
        <w:rPr>
          <w:rFonts w:cs="Arial"/>
        </w:rPr>
        <w:t xml:space="preserve">rea </w:t>
      </w:r>
      <w:r w:rsidR="009D29ED">
        <w:rPr>
          <w:rFonts w:cs="Arial"/>
        </w:rPr>
        <w:t>d</w:t>
      </w:r>
      <w:r w:rsidRPr="06514775">
        <w:rPr>
          <w:rFonts w:cs="Arial"/>
        </w:rPr>
        <w:t>escriptions</w:t>
      </w:r>
      <w:bookmarkEnd w:id="505"/>
      <w:bookmarkEnd w:id="506"/>
    </w:p>
    <w:tbl>
      <w:tblPr>
        <w:tblStyle w:val="DMRPTable"/>
        <w:tblW w:w="5000" w:type="pct"/>
        <w:tblLook w:val="04A0" w:firstRow="1" w:lastRow="0" w:firstColumn="1" w:lastColumn="0" w:noHBand="0" w:noVBand="1"/>
      </w:tblPr>
      <w:tblGrid>
        <w:gridCol w:w="1694"/>
        <w:gridCol w:w="1303"/>
        <w:gridCol w:w="7769"/>
      </w:tblGrid>
      <w:tr w:rsidR="00924324" w:rsidRPr="003B6E6D" w14:paraId="4F9841DE" w14:textId="77777777">
        <w:trPr>
          <w:cnfStyle w:val="100000000000" w:firstRow="1" w:lastRow="0" w:firstColumn="0" w:lastColumn="0" w:oddVBand="0" w:evenVBand="0" w:oddHBand="0" w:evenHBand="0" w:firstRowFirstColumn="0" w:firstRowLastColumn="0" w:lastRowFirstColumn="0" w:lastRowLastColumn="0"/>
        </w:trPr>
        <w:tc>
          <w:tcPr>
            <w:tcW w:w="787" w:type="pct"/>
          </w:tcPr>
          <w:p w14:paraId="641CF60F" w14:textId="77777777" w:rsidR="00924324" w:rsidRPr="00EF79B9" w:rsidRDefault="00924324">
            <w:pPr>
              <w:rPr>
                <w:b w:val="0"/>
              </w:rPr>
            </w:pPr>
            <w:r w:rsidRPr="00EF79B9">
              <w:t>Land Use Type</w:t>
            </w:r>
          </w:p>
        </w:tc>
        <w:tc>
          <w:tcPr>
            <w:tcW w:w="605" w:type="pct"/>
          </w:tcPr>
          <w:p w14:paraId="4618775D" w14:textId="77777777" w:rsidR="00924324" w:rsidRPr="00EF79B9" w:rsidRDefault="00924324">
            <w:pPr>
              <w:rPr>
                <w:b w:val="0"/>
              </w:rPr>
            </w:pPr>
            <w:r>
              <w:t>Assigned Catchment</w:t>
            </w:r>
          </w:p>
        </w:tc>
        <w:tc>
          <w:tcPr>
            <w:tcW w:w="3608" w:type="pct"/>
          </w:tcPr>
          <w:p w14:paraId="33A8036D" w14:textId="77777777" w:rsidR="00924324" w:rsidRPr="00EF79B9" w:rsidRDefault="00924324">
            <w:pPr>
              <w:rPr>
                <w:b w:val="0"/>
              </w:rPr>
            </w:pPr>
            <w:r w:rsidRPr="00EF79B9">
              <w:t>Description</w:t>
            </w:r>
          </w:p>
        </w:tc>
      </w:tr>
      <w:tr w:rsidR="00924324" w:rsidRPr="003B6E6D" w14:paraId="51A98EA0" w14:textId="77777777">
        <w:tc>
          <w:tcPr>
            <w:tcW w:w="787" w:type="pct"/>
          </w:tcPr>
          <w:p w14:paraId="1F23B040" w14:textId="77777777" w:rsidR="00924324" w:rsidRPr="003B6E6D" w:rsidRDefault="00924324">
            <w:r w:rsidRPr="003B6E6D">
              <w:t xml:space="preserve">Overburden </w:t>
            </w:r>
          </w:p>
        </w:tc>
        <w:tc>
          <w:tcPr>
            <w:tcW w:w="605" w:type="pct"/>
          </w:tcPr>
          <w:p w14:paraId="372D4F7B" w14:textId="77777777" w:rsidR="00924324" w:rsidRDefault="00924324">
            <w:r>
              <w:t>A, B, C, D, E, F, G, H, I.</w:t>
            </w:r>
          </w:p>
        </w:tc>
        <w:tc>
          <w:tcPr>
            <w:tcW w:w="3608" w:type="pct"/>
          </w:tcPr>
          <w:p w14:paraId="604EFF6B" w14:textId="77777777" w:rsidR="00924324" w:rsidRPr="003B6E6D" w:rsidRDefault="00924324">
            <w:r>
              <w:t>C</w:t>
            </w:r>
            <w:r w:rsidRPr="003B6E6D">
              <w:t xml:space="preserve">omprising the </w:t>
            </w:r>
            <w:r>
              <w:t>internal pit areas (</w:t>
            </w:r>
            <w:r w:rsidRPr="003B6E6D">
              <w:t xml:space="preserve">pit floor and walls, up </w:t>
            </w:r>
            <w:r>
              <w:t xml:space="preserve">to </w:t>
            </w:r>
            <w:r w:rsidRPr="003B6E6D">
              <w:t>the top of the batters</w:t>
            </w:r>
            <w:r>
              <w:t>), noting the majority of the pit floor is/ will be covered with overburden (bare spoil).</w:t>
            </w:r>
          </w:p>
        </w:tc>
      </w:tr>
      <w:tr w:rsidR="00924324" w:rsidRPr="003B6E6D" w14:paraId="370ACF32" w14:textId="77777777">
        <w:trPr>
          <w:trHeight w:val="739"/>
        </w:trPr>
        <w:tc>
          <w:tcPr>
            <w:tcW w:w="787" w:type="pct"/>
          </w:tcPr>
          <w:p w14:paraId="70D17966" w14:textId="77777777" w:rsidR="00924324" w:rsidRPr="003B6E6D" w:rsidRDefault="00924324">
            <w:r w:rsidRPr="003B6E6D">
              <w:t>Natural undisturbed area</w:t>
            </w:r>
          </w:p>
        </w:tc>
        <w:tc>
          <w:tcPr>
            <w:tcW w:w="605" w:type="pct"/>
          </w:tcPr>
          <w:p w14:paraId="2F2B1FC3" w14:textId="77777777" w:rsidR="00924324" w:rsidRPr="003B6E6D" w:rsidRDefault="00924324">
            <w:r>
              <w:t>1, 2, 3, 4, 5.</w:t>
            </w:r>
          </w:p>
        </w:tc>
        <w:tc>
          <w:tcPr>
            <w:tcW w:w="3608" w:type="pct"/>
          </w:tcPr>
          <w:p w14:paraId="246E5049" w14:textId="77777777" w:rsidR="00924324" w:rsidRPr="003B6E6D" w:rsidRDefault="00924324">
            <w:r w:rsidRPr="003B6E6D">
              <w:t xml:space="preserve">Any area that remains in it’s natural, pre-mining project state and has not been disturbed by the pit or overburden areas. </w:t>
            </w:r>
            <w:r>
              <w:t>This includes all ex-pit catchments.</w:t>
            </w:r>
          </w:p>
        </w:tc>
      </w:tr>
    </w:tbl>
    <w:p w14:paraId="18384967" w14:textId="3C7DAEE1" w:rsidR="00924324" w:rsidRPr="00834900" w:rsidRDefault="009C069C" w:rsidP="00924324">
      <w:pPr>
        <w:rPr>
          <w:b/>
        </w:rPr>
      </w:pPr>
      <w:r>
        <w:fldChar w:fldCharType="begin"/>
      </w:r>
      <w:r>
        <w:instrText xml:space="preserve"> REF _Ref198215831 \h </w:instrText>
      </w:r>
      <w:r>
        <w:fldChar w:fldCharType="separate"/>
      </w:r>
      <w:r w:rsidR="00D35BC0">
        <w:t xml:space="preserve">Table </w:t>
      </w:r>
      <w:r w:rsidR="00D35BC0">
        <w:rPr>
          <w:noProof/>
        </w:rPr>
        <w:t>8</w:t>
      </w:r>
      <w:r w:rsidR="00D35BC0">
        <w:noBreakHyphen/>
      </w:r>
      <w:r w:rsidR="00D35BC0">
        <w:rPr>
          <w:noProof/>
        </w:rPr>
        <w:t>15</w:t>
      </w:r>
      <w:r>
        <w:fldChar w:fldCharType="end"/>
      </w:r>
      <w:r w:rsidR="00924324" w:rsidRPr="0020305E">
        <w:t xml:space="preserve"> summari</w:t>
      </w:r>
      <w:r w:rsidR="00924324" w:rsidRPr="00890F9B">
        <w:t>ses the sub-catchments and their areas determined using Deswik.CAD.</w:t>
      </w:r>
      <w:r w:rsidR="00924324" w:rsidRPr="00890F9B">
        <w:rPr>
          <w:b/>
        </w:rPr>
        <w:t xml:space="preserve"> </w:t>
      </w:r>
    </w:p>
    <w:p w14:paraId="2BEE3DD4" w14:textId="23D4CD29" w:rsidR="00924324" w:rsidRPr="003B6E6D" w:rsidRDefault="00924324" w:rsidP="00924324">
      <w:pPr>
        <w:pStyle w:val="Caption"/>
        <w:rPr>
          <w:szCs w:val="22"/>
        </w:rPr>
      </w:pPr>
      <w:bookmarkStart w:id="507" w:name="_Ref198215831"/>
      <w:bookmarkStart w:id="508" w:name="_Toc210126988"/>
      <w:bookmarkStart w:id="509" w:name="_Ref198215662"/>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5</w:t>
      </w:r>
      <w:r w:rsidR="00971AAD">
        <w:fldChar w:fldCharType="end"/>
      </w:r>
      <w:bookmarkEnd w:id="507"/>
      <w:r w:rsidRPr="0020305E">
        <w:rPr>
          <w:rFonts w:cs="Arial"/>
        </w:rPr>
        <w:t>: Sub</w:t>
      </w:r>
      <w:r w:rsidRPr="006762BD">
        <w:rPr>
          <w:rFonts w:cs="Arial"/>
        </w:rPr>
        <w:t xml:space="preserve">-catchment </w:t>
      </w:r>
      <w:r w:rsidR="00BE5F1D">
        <w:rPr>
          <w:rFonts w:cs="Arial"/>
        </w:rPr>
        <w:t>a</w:t>
      </w:r>
      <w:r w:rsidRPr="006762BD">
        <w:rPr>
          <w:rFonts w:cs="Arial"/>
        </w:rPr>
        <w:t>reas</w:t>
      </w:r>
      <w:r w:rsidRPr="003B6E6D">
        <w:rPr>
          <w:rFonts w:cs="Arial"/>
        </w:rPr>
        <w:t xml:space="preserve"> </w:t>
      </w:r>
      <w:r w:rsidR="00BE5F1D">
        <w:rPr>
          <w:rFonts w:cs="Arial"/>
        </w:rPr>
        <w:fldChar w:fldCharType="begin"/>
      </w:r>
      <w:r w:rsidR="00B9564E">
        <w:rPr>
          <w:rFonts w:cs="Arial"/>
        </w:rPr>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BE5F1D">
        <w:rPr>
          <w:rFonts w:cs="Arial"/>
        </w:rPr>
        <w:fldChar w:fldCharType="separate"/>
      </w:r>
      <w:r w:rsidR="00BE5F1D">
        <w:rPr>
          <w:rFonts w:cs="Arial"/>
          <w:noProof/>
        </w:rPr>
        <w:t>(RGS 2025)</w:t>
      </w:r>
      <w:bookmarkEnd w:id="508"/>
      <w:r w:rsidR="00BE5F1D">
        <w:rPr>
          <w:rFonts w:cs="Arial"/>
        </w:rPr>
        <w:fldChar w:fldCharType="end"/>
      </w:r>
      <w:bookmarkEnd w:id="509"/>
    </w:p>
    <w:tbl>
      <w:tblPr>
        <w:tblStyle w:val="DMRPTable"/>
        <w:tblW w:w="4145" w:type="pct"/>
        <w:jc w:val="center"/>
        <w:tblLook w:val="04A0" w:firstRow="1" w:lastRow="0" w:firstColumn="1" w:lastColumn="0" w:noHBand="0" w:noVBand="1"/>
      </w:tblPr>
      <w:tblGrid>
        <w:gridCol w:w="7404"/>
        <w:gridCol w:w="1521"/>
      </w:tblGrid>
      <w:tr w:rsidR="00924324" w:rsidRPr="003B6E6D" w14:paraId="7116D568" w14:textId="77777777" w:rsidTr="00653989">
        <w:trPr>
          <w:cnfStyle w:val="100000000000" w:firstRow="1" w:lastRow="0" w:firstColumn="0" w:lastColumn="0" w:oddVBand="0" w:evenVBand="0" w:oddHBand="0" w:evenHBand="0" w:firstRowFirstColumn="0" w:firstRowLastColumn="0" w:lastRowFirstColumn="0" w:lastRowLastColumn="0"/>
          <w:trHeight w:hRule="exact" w:val="377"/>
          <w:jc w:val="center"/>
        </w:trPr>
        <w:tc>
          <w:tcPr>
            <w:tcW w:w="4148" w:type="pct"/>
          </w:tcPr>
          <w:p w14:paraId="6DC6BB1D" w14:textId="77777777" w:rsidR="00924324" w:rsidRPr="006762BD" w:rsidRDefault="00924324">
            <w:r w:rsidRPr="006762BD">
              <w:t>Sub-catchment</w:t>
            </w:r>
          </w:p>
        </w:tc>
        <w:tc>
          <w:tcPr>
            <w:tcW w:w="852" w:type="pct"/>
          </w:tcPr>
          <w:p w14:paraId="7C054436" w14:textId="77777777" w:rsidR="00924324" w:rsidRPr="006762BD" w:rsidRDefault="00924324">
            <w:r w:rsidRPr="006762BD">
              <w:t>Area (km</w:t>
            </w:r>
            <w:r w:rsidRPr="006762BD">
              <w:rPr>
                <w:vertAlign w:val="superscript"/>
              </w:rPr>
              <w:t>2</w:t>
            </w:r>
            <w:r w:rsidRPr="006762BD">
              <w:t>)</w:t>
            </w:r>
          </w:p>
        </w:tc>
      </w:tr>
      <w:tr w:rsidR="00924324" w:rsidRPr="003B6E6D" w14:paraId="4562AA6B" w14:textId="77777777" w:rsidTr="00653989">
        <w:trPr>
          <w:trHeight w:hRule="exact" w:val="255"/>
          <w:jc w:val="center"/>
        </w:trPr>
        <w:tc>
          <w:tcPr>
            <w:tcW w:w="4148" w:type="pct"/>
          </w:tcPr>
          <w:p w14:paraId="1405F87C" w14:textId="77777777" w:rsidR="00924324" w:rsidRPr="006762BD" w:rsidRDefault="00924324">
            <w:r w:rsidRPr="006762BD">
              <w:t>Catchment 1: Witts Gully</w:t>
            </w:r>
          </w:p>
        </w:tc>
        <w:tc>
          <w:tcPr>
            <w:tcW w:w="852" w:type="pct"/>
          </w:tcPr>
          <w:p w14:paraId="441A70B5" w14:textId="77777777" w:rsidR="00924324" w:rsidRPr="006762BD" w:rsidRDefault="00924324">
            <w:pPr>
              <w:rPr>
                <w:vertAlign w:val="superscript"/>
              </w:rPr>
            </w:pPr>
            <w:r w:rsidRPr="006762BD">
              <w:t>5.1</w:t>
            </w:r>
          </w:p>
        </w:tc>
      </w:tr>
      <w:tr w:rsidR="00924324" w:rsidRPr="003B6E6D" w14:paraId="5228BDCC" w14:textId="77777777" w:rsidTr="00653989">
        <w:trPr>
          <w:trHeight w:hRule="exact" w:val="255"/>
          <w:jc w:val="center"/>
        </w:trPr>
        <w:tc>
          <w:tcPr>
            <w:tcW w:w="4148" w:type="pct"/>
          </w:tcPr>
          <w:p w14:paraId="75309C77" w14:textId="4C1BED1C" w:rsidR="00924324" w:rsidRPr="006762BD" w:rsidRDefault="00924324">
            <w:r w:rsidRPr="006762BD">
              <w:t>Catchment 2: Railway Drain, Rif</w:t>
            </w:r>
            <w:r w:rsidR="009462FE">
              <w:t>l</w:t>
            </w:r>
            <w:r w:rsidRPr="006762BD">
              <w:t>e Range Gully and Power Station</w:t>
            </w:r>
          </w:p>
        </w:tc>
        <w:tc>
          <w:tcPr>
            <w:tcW w:w="852" w:type="pct"/>
          </w:tcPr>
          <w:p w14:paraId="64EF7A03" w14:textId="77777777" w:rsidR="00924324" w:rsidRPr="006762BD" w:rsidRDefault="00924324">
            <w:pPr>
              <w:rPr>
                <w:vertAlign w:val="superscript"/>
              </w:rPr>
            </w:pPr>
            <w:r w:rsidRPr="006762BD">
              <w:t>7.6</w:t>
            </w:r>
          </w:p>
        </w:tc>
      </w:tr>
      <w:tr w:rsidR="00924324" w:rsidRPr="003B6E6D" w14:paraId="221D59CB" w14:textId="77777777" w:rsidTr="00653989">
        <w:trPr>
          <w:trHeight w:hRule="exact" w:val="255"/>
          <w:jc w:val="center"/>
        </w:trPr>
        <w:tc>
          <w:tcPr>
            <w:tcW w:w="4148" w:type="pct"/>
          </w:tcPr>
          <w:p w14:paraId="00062CDB" w14:textId="77777777" w:rsidR="00924324" w:rsidRPr="006762BD" w:rsidRDefault="00924324">
            <w:r w:rsidRPr="006762BD">
              <w:t>Catchment 3: North of YEF Northern Batters</w:t>
            </w:r>
          </w:p>
        </w:tc>
        <w:tc>
          <w:tcPr>
            <w:tcW w:w="852" w:type="pct"/>
          </w:tcPr>
          <w:p w14:paraId="07F376B3" w14:textId="77777777" w:rsidR="00924324" w:rsidRPr="006762BD" w:rsidRDefault="00924324">
            <w:pPr>
              <w:rPr>
                <w:vertAlign w:val="superscript"/>
              </w:rPr>
            </w:pPr>
            <w:r w:rsidRPr="006762BD">
              <w:t>0.2</w:t>
            </w:r>
          </w:p>
        </w:tc>
      </w:tr>
      <w:tr w:rsidR="00924324" w:rsidRPr="003B6E6D" w14:paraId="039757BC" w14:textId="77777777" w:rsidTr="00653989">
        <w:trPr>
          <w:trHeight w:hRule="exact" w:val="255"/>
          <w:jc w:val="center"/>
        </w:trPr>
        <w:tc>
          <w:tcPr>
            <w:tcW w:w="4148" w:type="pct"/>
          </w:tcPr>
          <w:p w14:paraId="5B0A7AAF" w14:textId="77777777" w:rsidR="00924324" w:rsidRPr="00D13C01" w:rsidRDefault="00924324">
            <w:r>
              <w:t>Catchment 4: Hancock Victorian Plantations (HVP)/ Maryvale Transfer</w:t>
            </w:r>
          </w:p>
        </w:tc>
        <w:tc>
          <w:tcPr>
            <w:tcW w:w="852" w:type="pct"/>
          </w:tcPr>
          <w:p w14:paraId="3C116D35" w14:textId="77777777" w:rsidR="00924324" w:rsidRPr="006762BD" w:rsidRDefault="00924324">
            <w:r w:rsidRPr="006762BD">
              <w:t>3.7</w:t>
            </w:r>
          </w:p>
        </w:tc>
      </w:tr>
      <w:tr w:rsidR="00924324" w:rsidRPr="003B6E6D" w14:paraId="2DED3E9D" w14:textId="77777777" w:rsidTr="00653989">
        <w:trPr>
          <w:trHeight w:hRule="exact" w:val="255"/>
          <w:jc w:val="center"/>
        </w:trPr>
        <w:tc>
          <w:tcPr>
            <w:tcW w:w="4148" w:type="pct"/>
          </w:tcPr>
          <w:p w14:paraId="600D73BA" w14:textId="77777777" w:rsidR="00924324" w:rsidRPr="00D13C01" w:rsidRDefault="00924324">
            <w:r>
              <w:t xml:space="preserve">Catchment 5: Above YTF MRD Batters </w:t>
            </w:r>
          </w:p>
        </w:tc>
        <w:tc>
          <w:tcPr>
            <w:tcW w:w="852" w:type="pct"/>
          </w:tcPr>
          <w:p w14:paraId="7F1D9BC1" w14:textId="77777777" w:rsidR="00924324" w:rsidRPr="006762BD" w:rsidRDefault="00924324">
            <w:r w:rsidRPr="006762BD">
              <w:t>0.04</w:t>
            </w:r>
          </w:p>
        </w:tc>
      </w:tr>
      <w:tr w:rsidR="00924324" w:rsidRPr="003B6E6D" w14:paraId="414DDEFF" w14:textId="77777777" w:rsidTr="00653989">
        <w:trPr>
          <w:trHeight w:hRule="exact" w:val="255"/>
          <w:jc w:val="center"/>
        </w:trPr>
        <w:tc>
          <w:tcPr>
            <w:tcW w:w="4148" w:type="pct"/>
          </w:tcPr>
          <w:p w14:paraId="0187DE7D" w14:textId="77777777" w:rsidR="00924324" w:rsidRPr="00D13C01" w:rsidRDefault="00924324">
            <w:r w:rsidRPr="001C46CE">
              <w:t xml:space="preserve">Catchment </w:t>
            </w:r>
            <w:r>
              <w:t>A</w:t>
            </w:r>
            <w:r w:rsidRPr="001C46CE">
              <w:t>:</w:t>
            </w:r>
            <w:r>
              <w:t xml:space="preserve"> YTF Southern Overburden Dump</w:t>
            </w:r>
          </w:p>
        </w:tc>
        <w:tc>
          <w:tcPr>
            <w:tcW w:w="852" w:type="pct"/>
          </w:tcPr>
          <w:p w14:paraId="546EFF88" w14:textId="77777777" w:rsidR="00924324" w:rsidRPr="006762BD" w:rsidRDefault="00924324">
            <w:r w:rsidRPr="006762BD">
              <w:t>3.7</w:t>
            </w:r>
          </w:p>
        </w:tc>
      </w:tr>
      <w:tr w:rsidR="00924324" w:rsidRPr="003B6E6D" w14:paraId="1D513622" w14:textId="77777777" w:rsidTr="00653989">
        <w:trPr>
          <w:trHeight w:hRule="exact" w:val="255"/>
          <w:jc w:val="center"/>
        </w:trPr>
        <w:tc>
          <w:tcPr>
            <w:tcW w:w="4148" w:type="pct"/>
          </w:tcPr>
          <w:p w14:paraId="6370B2BA" w14:textId="77777777" w:rsidR="00924324" w:rsidRPr="00D13C01" w:rsidRDefault="00924324">
            <w:r w:rsidRPr="001C46CE">
              <w:t xml:space="preserve">Catchment </w:t>
            </w:r>
            <w:r>
              <w:t>B</w:t>
            </w:r>
            <w:r w:rsidRPr="001C46CE">
              <w:t>:</w:t>
            </w:r>
            <w:r>
              <w:t xml:space="preserve"> YTF Northern Overburden Dump</w:t>
            </w:r>
          </w:p>
        </w:tc>
        <w:tc>
          <w:tcPr>
            <w:tcW w:w="852" w:type="pct"/>
          </w:tcPr>
          <w:p w14:paraId="75857E75" w14:textId="77777777" w:rsidR="00924324" w:rsidRPr="006762BD" w:rsidRDefault="00924324">
            <w:r w:rsidRPr="006762BD">
              <w:t>4.1</w:t>
            </w:r>
          </w:p>
        </w:tc>
      </w:tr>
      <w:tr w:rsidR="00924324" w:rsidRPr="003B6E6D" w14:paraId="7DEFD484" w14:textId="77777777" w:rsidTr="00653989">
        <w:trPr>
          <w:trHeight w:hRule="exact" w:val="255"/>
          <w:jc w:val="center"/>
        </w:trPr>
        <w:tc>
          <w:tcPr>
            <w:tcW w:w="4148" w:type="pct"/>
          </w:tcPr>
          <w:p w14:paraId="4F9671EB" w14:textId="77777777" w:rsidR="00924324" w:rsidRPr="00D13C01" w:rsidRDefault="00924324">
            <w:r w:rsidRPr="001C46CE">
              <w:t xml:space="preserve">Catchment </w:t>
            </w:r>
            <w:r>
              <w:t>C</w:t>
            </w:r>
            <w:r w:rsidRPr="001C46CE">
              <w:t>:</w:t>
            </w:r>
            <w:r>
              <w:t xml:space="preserve"> YTF MRD Batters</w:t>
            </w:r>
          </w:p>
        </w:tc>
        <w:tc>
          <w:tcPr>
            <w:tcW w:w="852" w:type="pct"/>
          </w:tcPr>
          <w:p w14:paraId="599D2DB8" w14:textId="77777777" w:rsidR="00924324" w:rsidRPr="006762BD" w:rsidRDefault="00924324">
            <w:r w:rsidRPr="006762BD">
              <w:t>0.4</w:t>
            </w:r>
          </w:p>
        </w:tc>
      </w:tr>
      <w:tr w:rsidR="00924324" w:rsidRPr="003B6E6D" w14:paraId="4E8FD83D" w14:textId="77777777" w:rsidTr="00653989">
        <w:trPr>
          <w:trHeight w:hRule="exact" w:val="255"/>
          <w:jc w:val="center"/>
        </w:trPr>
        <w:tc>
          <w:tcPr>
            <w:tcW w:w="4148" w:type="pct"/>
          </w:tcPr>
          <w:p w14:paraId="74B8C2A3" w14:textId="77777777" w:rsidR="00924324" w:rsidRPr="00D13C01" w:rsidRDefault="00924324">
            <w:r w:rsidRPr="001C46CE">
              <w:t xml:space="preserve">Catchment </w:t>
            </w:r>
            <w:r>
              <w:t>D</w:t>
            </w:r>
            <w:r w:rsidRPr="001C46CE">
              <w:t>:</w:t>
            </w:r>
            <w:r>
              <w:t xml:space="preserve"> Midfield North</w:t>
            </w:r>
          </w:p>
        </w:tc>
        <w:tc>
          <w:tcPr>
            <w:tcW w:w="852" w:type="pct"/>
          </w:tcPr>
          <w:p w14:paraId="6F0FDCA0" w14:textId="77777777" w:rsidR="00924324" w:rsidRPr="006762BD" w:rsidRDefault="00924324">
            <w:r w:rsidRPr="006762BD">
              <w:t>1.2</w:t>
            </w:r>
          </w:p>
        </w:tc>
      </w:tr>
      <w:tr w:rsidR="00924324" w:rsidRPr="003B6E6D" w14:paraId="1465DF2A" w14:textId="77777777" w:rsidTr="00653989">
        <w:trPr>
          <w:trHeight w:hRule="exact" w:val="255"/>
          <w:jc w:val="center"/>
        </w:trPr>
        <w:tc>
          <w:tcPr>
            <w:tcW w:w="4148" w:type="pct"/>
          </w:tcPr>
          <w:p w14:paraId="7F678E92" w14:textId="77777777" w:rsidR="00924324" w:rsidRPr="00D13C01" w:rsidRDefault="00924324">
            <w:r w:rsidRPr="001C46CE">
              <w:t xml:space="preserve">Catchment </w:t>
            </w:r>
            <w:r>
              <w:t>E</w:t>
            </w:r>
            <w:r w:rsidRPr="001C46CE">
              <w:t>:</w:t>
            </w:r>
            <w:r>
              <w:t xml:space="preserve"> Midfield South</w:t>
            </w:r>
          </w:p>
        </w:tc>
        <w:tc>
          <w:tcPr>
            <w:tcW w:w="852" w:type="pct"/>
          </w:tcPr>
          <w:p w14:paraId="42D58541" w14:textId="77777777" w:rsidR="00924324" w:rsidRPr="006762BD" w:rsidRDefault="00924324">
            <w:pPr>
              <w:rPr>
                <w:vertAlign w:val="superscript"/>
              </w:rPr>
            </w:pPr>
            <w:r w:rsidRPr="006762BD">
              <w:t>1.6</w:t>
            </w:r>
          </w:p>
        </w:tc>
      </w:tr>
      <w:tr w:rsidR="00924324" w:rsidRPr="003B6E6D" w14:paraId="486A8CB9" w14:textId="77777777" w:rsidTr="00653989">
        <w:trPr>
          <w:trHeight w:hRule="exact" w:val="255"/>
          <w:jc w:val="center"/>
        </w:trPr>
        <w:tc>
          <w:tcPr>
            <w:tcW w:w="4148" w:type="pct"/>
          </w:tcPr>
          <w:p w14:paraId="232F0BDA" w14:textId="77777777" w:rsidR="00924324" w:rsidRPr="00D13C01" w:rsidRDefault="00924324">
            <w:r w:rsidRPr="001C46CE">
              <w:t xml:space="preserve">Catchment </w:t>
            </w:r>
            <w:r>
              <w:t>F</w:t>
            </w:r>
            <w:r w:rsidRPr="001C46CE">
              <w:t>:</w:t>
            </w:r>
            <w:r>
              <w:t xml:space="preserve"> YEF North Batters</w:t>
            </w:r>
          </w:p>
        </w:tc>
        <w:tc>
          <w:tcPr>
            <w:tcW w:w="852" w:type="pct"/>
          </w:tcPr>
          <w:p w14:paraId="5EE66982" w14:textId="77777777" w:rsidR="00924324" w:rsidRPr="006762BD" w:rsidRDefault="00924324">
            <w:r w:rsidRPr="006762BD">
              <w:t>0.3</w:t>
            </w:r>
          </w:p>
        </w:tc>
      </w:tr>
      <w:tr w:rsidR="00924324" w:rsidRPr="003B6E6D" w14:paraId="0CDBE86D" w14:textId="77777777" w:rsidTr="00653989">
        <w:trPr>
          <w:trHeight w:hRule="exact" w:val="255"/>
          <w:jc w:val="center"/>
        </w:trPr>
        <w:tc>
          <w:tcPr>
            <w:tcW w:w="4148" w:type="pct"/>
          </w:tcPr>
          <w:p w14:paraId="3AA56FA5" w14:textId="77777777" w:rsidR="00924324" w:rsidRPr="00D13C01" w:rsidRDefault="00924324">
            <w:r w:rsidRPr="001C46CE">
              <w:t xml:space="preserve">Catchment </w:t>
            </w:r>
            <w:r>
              <w:t>G</w:t>
            </w:r>
            <w:r w:rsidRPr="001C46CE">
              <w:t>:</w:t>
            </w:r>
            <w:r>
              <w:t xml:space="preserve"> East Field</w:t>
            </w:r>
          </w:p>
        </w:tc>
        <w:tc>
          <w:tcPr>
            <w:tcW w:w="852" w:type="pct"/>
          </w:tcPr>
          <w:p w14:paraId="77B8EFFE" w14:textId="77777777" w:rsidR="00924324" w:rsidRPr="006762BD" w:rsidRDefault="00924324">
            <w:r w:rsidRPr="006762BD">
              <w:t>1.9</w:t>
            </w:r>
          </w:p>
        </w:tc>
      </w:tr>
      <w:tr w:rsidR="00924324" w:rsidRPr="003B6E6D" w14:paraId="5DB11441" w14:textId="77777777" w:rsidTr="00653989">
        <w:trPr>
          <w:trHeight w:hRule="exact" w:val="255"/>
          <w:jc w:val="center"/>
        </w:trPr>
        <w:tc>
          <w:tcPr>
            <w:tcW w:w="4148" w:type="pct"/>
          </w:tcPr>
          <w:p w14:paraId="6B704887" w14:textId="77777777" w:rsidR="00924324" w:rsidRPr="00D13C01" w:rsidRDefault="00924324">
            <w:r w:rsidRPr="001C46CE">
              <w:t xml:space="preserve">Catchment </w:t>
            </w:r>
            <w:r>
              <w:t>H</w:t>
            </w:r>
            <w:r w:rsidRPr="001C46CE">
              <w:t>:</w:t>
            </w:r>
            <w:r>
              <w:t xml:space="preserve"> YEF Extension</w:t>
            </w:r>
          </w:p>
        </w:tc>
        <w:tc>
          <w:tcPr>
            <w:tcW w:w="852" w:type="pct"/>
          </w:tcPr>
          <w:p w14:paraId="4D9B6651" w14:textId="77777777" w:rsidR="00924324" w:rsidRPr="006762BD" w:rsidRDefault="00924324">
            <w:r w:rsidRPr="006762BD">
              <w:t>3.4</w:t>
            </w:r>
          </w:p>
        </w:tc>
      </w:tr>
      <w:tr w:rsidR="00924324" w:rsidRPr="003B6E6D" w14:paraId="00412C57" w14:textId="77777777" w:rsidTr="00653989">
        <w:trPr>
          <w:trHeight w:hRule="exact" w:val="255"/>
          <w:jc w:val="center"/>
        </w:trPr>
        <w:tc>
          <w:tcPr>
            <w:tcW w:w="4148" w:type="pct"/>
          </w:tcPr>
          <w:p w14:paraId="6D62F1DA" w14:textId="77777777" w:rsidR="00924324" w:rsidRPr="00D13C01" w:rsidRDefault="00924324">
            <w:r w:rsidRPr="001C46CE">
              <w:t xml:space="preserve">Catchment </w:t>
            </w:r>
            <w:r>
              <w:t>I</w:t>
            </w:r>
            <w:r w:rsidRPr="001C46CE">
              <w:t>:</w:t>
            </w:r>
            <w:r>
              <w:t xml:space="preserve"> Maryvale Field</w:t>
            </w:r>
          </w:p>
        </w:tc>
        <w:tc>
          <w:tcPr>
            <w:tcW w:w="852" w:type="pct"/>
          </w:tcPr>
          <w:p w14:paraId="07E53C26" w14:textId="77777777" w:rsidR="00924324" w:rsidRPr="006762BD" w:rsidRDefault="00924324">
            <w:r w:rsidRPr="006762BD">
              <w:t>4.1</w:t>
            </w:r>
          </w:p>
        </w:tc>
      </w:tr>
      <w:tr w:rsidR="00924324" w:rsidRPr="003B6E6D" w14:paraId="6A9ED302" w14:textId="77777777" w:rsidTr="00653989">
        <w:trPr>
          <w:trHeight w:hRule="exact" w:val="255"/>
          <w:jc w:val="center"/>
        </w:trPr>
        <w:tc>
          <w:tcPr>
            <w:tcW w:w="4148" w:type="pct"/>
          </w:tcPr>
          <w:p w14:paraId="5F4EB15D" w14:textId="77777777" w:rsidR="00924324" w:rsidRPr="00D13C01" w:rsidRDefault="00924324">
            <w:r w:rsidRPr="00D13C01">
              <w:t>Total</w:t>
            </w:r>
          </w:p>
        </w:tc>
        <w:tc>
          <w:tcPr>
            <w:tcW w:w="852" w:type="pct"/>
          </w:tcPr>
          <w:p w14:paraId="68F7199F" w14:textId="77777777" w:rsidR="00924324" w:rsidRPr="006762BD" w:rsidRDefault="00924324">
            <w:pPr>
              <w:rPr>
                <w:rFonts w:cs="Arial"/>
              </w:rPr>
            </w:pPr>
            <w:r w:rsidRPr="0374FBEB">
              <w:t>37.4</w:t>
            </w:r>
          </w:p>
        </w:tc>
      </w:tr>
    </w:tbl>
    <w:p w14:paraId="3EAE4CF9" w14:textId="77777777" w:rsidR="003F1951" w:rsidRDefault="003F1951" w:rsidP="00E447BD">
      <w:pPr>
        <w:pStyle w:val="BodyTextFirstIndent"/>
      </w:pPr>
    </w:p>
    <w:p w14:paraId="23572168" w14:textId="526A5E2B" w:rsidR="00EF52F6" w:rsidRPr="00673E29" w:rsidRDefault="00EF52F6" w:rsidP="002E0CC8">
      <w:pPr>
        <w:pStyle w:val="Heading4"/>
        <w:rPr>
          <w:b/>
        </w:rPr>
      </w:pPr>
      <w:r w:rsidRPr="00673E29">
        <w:rPr>
          <w:b/>
        </w:rPr>
        <w:t xml:space="preserve">Surface Water Run Off </w:t>
      </w:r>
    </w:p>
    <w:p w14:paraId="56B76FD6" w14:textId="77777777" w:rsidR="00EF52F6" w:rsidRDefault="00EF52F6" w:rsidP="00EF52F6">
      <w:r w:rsidRPr="30B2F656">
        <w:t xml:space="preserve">All local surface water inflows to the pit (and within the pit) and their hydrological response are simulated within the GoldSim model itself, using the Australian Water Balance Model (AWBM) as an in-built module. </w:t>
      </w:r>
    </w:p>
    <w:p w14:paraId="564A3C8F" w14:textId="16F0C536" w:rsidR="00EF52F6" w:rsidRPr="0077042E" w:rsidRDefault="00EF52F6" w:rsidP="00EF52F6">
      <w:r>
        <w:t xml:space="preserve">The </w:t>
      </w:r>
      <w:r w:rsidRPr="0077042E">
        <w:t xml:space="preserve">AWBM is a daily timestep hydrology model which takes in rainfall and evapotranspiration data, then simulates the infiltration, soil storage based on antecedent rainfall conditions, and the hydrological lag response in the catchment and produces runoff as a daily timestep. </w:t>
      </w:r>
      <w:r w:rsidR="005C05B8">
        <w:fldChar w:fldCharType="begin"/>
      </w:r>
      <w:r w:rsidR="005C05B8">
        <w:instrText xml:space="preserve"> REF _Ref198729245 \h </w:instrText>
      </w:r>
      <w:r w:rsidR="005C05B8">
        <w:fldChar w:fldCharType="separate"/>
      </w:r>
      <w:r w:rsidR="00D35BC0">
        <w:t xml:space="preserve">Figure </w:t>
      </w:r>
      <w:r w:rsidR="00D35BC0">
        <w:rPr>
          <w:noProof/>
        </w:rPr>
        <w:t>8</w:t>
      </w:r>
      <w:r w:rsidR="00D35BC0">
        <w:noBreakHyphen/>
      </w:r>
      <w:r w:rsidR="00D35BC0">
        <w:rPr>
          <w:noProof/>
        </w:rPr>
        <w:t>73</w:t>
      </w:r>
      <w:r w:rsidR="005C05B8">
        <w:fldChar w:fldCharType="end"/>
      </w:r>
      <w:r w:rsidRPr="00DC370C">
        <w:t xml:space="preserve"> shows a schematic of</w:t>
      </w:r>
      <w:r w:rsidRPr="0077042E">
        <w:t xml:space="preserve"> the model logic. The model is able to simulate both surface runoff and shallow baseflow runoff, which together make up the total runoff.</w:t>
      </w:r>
    </w:p>
    <w:p w14:paraId="5F1185D0" w14:textId="1094526B" w:rsidR="00EF52F6" w:rsidRDefault="00944283" w:rsidP="006C4D83">
      <w:pPr>
        <w:jc w:val="center"/>
      </w:pPr>
      <w:r>
        <w:rPr>
          <w:noProof/>
        </w:rPr>
        <mc:AlternateContent>
          <mc:Choice Requires="wps">
            <w:drawing>
              <wp:anchor distT="0" distB="0" distL="114300" distR="114300" simplePos="0" relativeHeight="251658245" behindDoc="0" locked="0" layoutInCell="1" allowOverlap="1" wp14:anchorId="65528C7C" wp14:editId="0DDB3E45">
                <wp:simplePos x="0" y="0"/>
                <wp:positionH relativeFrom="column">
                  <wp:posOffset>4631055</wp:posOffset>
                </wp:positionH>
                <wp:positionV relativeFrom="paragraph">
                  <wp:posOffset>-92710</wp:posOffset>
                </wp:positionV>
                <wp:extent cx="1676400" cy="1095375"/>
                <wp:effectExtent l="0" t="0" r="19050" b="28575"/>
                <wp:wrapNone/>
                <wp:docPr id="124765957" name="Rectangle 1"/>
                <wp:cNvGraphicFramePr/>
                <a:graphic xmlns:a="http://schemas.openxmlformats.org/drawingml/2006/main">
                  <a:graphicData uri="http://schemas.microsoft.com/office/word/2010/wordprocessingShape">
                    <wps:wsp>
                      <wps:cNvSpPr/>
                      <wps:spPr>
                        <a:xfrm>
                          <a:off x="0" y="0"/>
                          <a:ext cx="1676400" cy="1095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13EF2BB1">
              <v:rect id="Rectangle 1" style="position:absolute;margin-left:364.65pt;margin-top:-7.3pt;width:132pt;height:86.25pt;z-index:25165824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color="white [3212]" strokeweight="2pt" w14:anchorId="157F523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"/>
            </w:pict>
          </mc:Fallback>
        </mc:AlternateContent>
      </w:r>
      <w:r w:rsidR="00E4116D" w:rsidRPr="00E4116D">
        <w:rPr>
          <w:noProof/>
        </w:rPr>
        <w:drawing>
          <wp:inline distT="0" distB="0" distL="0" distR="0" wp14:anchorId="5591B87E" wp14:editId="0B3E7E4A">
            <wp:extent cx="4623759" cy="3338008"/>
            <wp:effectExtent l="0" t="0" r="5715" b="0"/>
            <wp:docPr id="177608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085410" name=""/>
                    <pic:cNvPicPr/>
                  </pic:nvPicPr>
                  <pic:blipFill>
                    <a:blip r:embed="rId140"/>
                    <a:stretch>
                      <a:fillRect/>
                    </a:stretch>
                  </pic:blipFill>
                  <pic:spPr>
                    <a:xfrm>
                      <a:off x="0" y="0"/>
                      <a:ext cx="4631811" cy="3343821"/>
                    </a:xfrm>
                    <a:prstGeom prst="rect">
                      <a:avLst/>
                    </a:prstGeom>
                  </pic:spPr>
                </pic:pic>
              </a:graphicData>
            </a:graphic>
          </wp:inline>
        </w:drawing>
      </w:r>
    </w:p>
    <w:p w14:paraId="50100985" w14:textId="2A11157C" w:rsidR="00B540C9" w:rsidRPr="0077042E" w:rsidRDefault="00B540C9" w:rsidP="00B540C9">
      <w:pPr>
        <w:pStyle w:val="Caption"/>
        <w:keepNext/>
        <w:rPr>
          <w:b w:val="0"/>
        </w:rPr>
      </w:pPr>
      <w:bookmarkStart w:id="510" w:name="_Ref198729245"/>
      <w:bookmarkStart w:id="511" w:name="_Toc210125572"/>
      <w:bookmarkStart w:id="512" w:name="_Ref19821561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3</w:t>
      </w:r>
      <w:r w:rsidR="00946086">
        <w:fldChar w:fldCharType="end"/>
      </w:r>
      <w:bookmarkEnd w:id="510"/>
      <w:r w:rsidR="00BA5655">
        <w:t>:</w:t>
      </w:r>
      <w:r>
        <w:t xml:space="preserve"> </w:t>
      </w:r>
      <w:r w:rsidRPr="0077042E">
        <w:t>Schematic of the Australian Water Balance Model</w:t>
      </w:r>
      <w:r w:rsidR="00E16D66">
        <w:t xml:space="preserve"> </w:t>
      </w:r>
      <w:r w:rsidR="00E16D66">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E16D66">
        <w:fldChar w:fldCharType="separate"/>
      </w:r>
      <w:r w:rsidR="00E16D66">
        <w:rPr>
          <w:noProof/>
        </w:rPr>
        <w:t>(RGS 2025)</w:t>
      </w:r>
      <w:bookmarkEnd w:id="511"/>
      <w:r w:rsidR="00E16D66">
        <w:fldChar w:fldCharType="end"/>
      </w:r>
      <w:bookmarkEnd w:id="512"/>
      <w:r w:rsidRPr="0077042E">
        <w:t xml:space="preserve"> </w:t>
      </w:r>
      <w:r w:rsidRPr="0077042E">
        <w:rPr>
          <w:b w:val="0"/>
        </w:rPr>
        <w:t xml:space="preserve"> </w:t>
      </w:r>
    </w:p>
    <w:p w14:paraId="7142718D" w14:textId="77777777" w:rsidR="00640E29" w:rsidRDefault="00640E29" w:rsidP="00B540C9">
      <w:pPr>
        <w:pStyle w:val="Caption"/>
        <w:rPr>
          <w:b w:val="0"/>
        </w:rPr>
      </w:pPr>
    </w:p>
    <w:p w14:paraId="68B20724" w14:textId="520A30AE" w:rsidR="00E555B2" w:rsidRPr="0023266F" w:rsidRDefault="00E555B2" w:rsidP="00EF52F6">
      <w:pPr>
        <w:rPr>
          <w:b/>
          <w:bCs/>
        </w:rPr>
      </w:pPr>
      <w:r w:rsidRPr="0023266F">
        <w:rPr>
          <w:b/>
          <w:bCs/>
        </w:rPr>
        <w:t>Geochemical Source Terms</w:t>
      </w:r>
    </w:p>
    <w:p w14:paraId="79B54AF6" w14:textId="57483AA9" w:rsidR="00EF52F6" w:rsidRPr="00F76623" w:rsidRDefault="00EF52F6" w:rsidP="00EF52F6">
      <w:r w:rsidRPr="00F76623">
        <w:t xml:space="preserve">The source terms (geochemical inputs) are used in the </w:t>
      </w:r>
      <w:r>
        <w:t>WB/WQ</w:t>
      </w:r>
      <w:r w:rsidRPr="00F76623">
        <w:t xml:space="preserve"> model to </w:t>
      </w:r>
      <w:r>
        <w:t>estimate</w:t>
      </w:r>
      <w:r w:rsidRPr="00F76623">
        <w:t xml:space="preserve"> how the </w:t>
      </w:r>
      <w:r>
        <w:rPr>
          <w:rFonts w:cs="Arial"/>
        </w:rPr>
        <w:t>lake(s)</w:t>
      </w:r>
      <w:r w:rsidRPr="00F76623">
        <w:rPr>
          <w:rFonts w:cs="Arial"/>
        </w:rPr>
        <w:t xml:space="preserve"> water quality may evolve over time. </w:t>
      </w:r>
      <w:r w:rsidRPr="00F76623">
        <w:t xml:space="preserve">The source terms have been generated from a combination of inferred, assumed and measured data. The </w:t>
      </w:r>
      <w:r>
        <w:t xml:space="preserve">general </w:t>
      </w:r>
      <w:r w:rsidRPr="00F76623">
        <w:t xml:space="preserve">data used to derive the source terms is provided in </w:t>
      </w:r>
      <w:r w:rsidR="00BA5655" w:rsidRPr="00BA5655">
        <w:fldChar w:fldCharType="begin"/>
      </w:r>
      <w:r w:rsidR="00BA5655" w:rsidRPr="00BA5655">
        <w:instrText xml:space="preserve"> REF _Ref198131431 \h  \* MERGEFORMAT </w:instrText>
      </w:r>
      <w:r w:rsidR="00BA5655" w:rsidRPr="00BA5655">
        <w:fldChar w:fldCharType="separate"/>
      </w:r>
      <w:r w:rsidR="00D35BC0" w:rsidRPr="008B07CC">
        <w:t xml:space="preserve">Table </w:t>
      </w:r>
      <w:r w:rsidR="00D35BC0">
        <w:rPr>
          <w:noProof/>
        </w:rPr>
        <w:t>8</w:t>
      </w:r>
      <w:r w:rsidR="00D35BC0">
        <w:rPr>
          <w:noProof/>
        </w:rPr>
        <w:noBreakHyphen/>
        <w:t>16</w:t>
      </w:r>
      <w:r w:rsidR="00BA5655" w:rsidRPr="00BA5655">
        <w:fldChar w:fldCharType="end"/>
      </w:r>
      <w:r w:rsidRPr="00BA5655">
        <w:t>.</w:t>
      </w:r>
      <w:r w:rsidRPr="00F76623">
        <w:rPr>
          <w:bCs/>
        </w:rPr>
        <w:t xml:space="preserve"> </w:t>
      </w:r>
    </w:p>
    <w:p w14:paraId="3B09AF89" w14:textId="450DB72D" w:rsidR="00EF52F6" w:rsidRDefault="00EF52F6" w:rsidP="00EF52F6">
      <w:r w:rsidRPr="00F76623">
        <w:t xml:space="preserve">Surface water and groundwater quality source terms were generally developed from historical site monitoring data. </w:t>
      </w:r>
      <w:r>
        <w:t xml:space="preserve">Seepage water quality for each of the overburden dumps and the Former Ash Ponds was inferred from measured groundwater data collected from bores installed in each of the dumps/ ash pond. Pit wall and overburden dump runoff water quality was inferred from wall washing experiments conducted on </w:t>
      </w:r>
      <w:r w:rsidRPr="00E30642">
        <w:t>site</w:t>
      </w:r>
      <w:r w:rsidR="00BC73D5">
        <w:t xml:space="preserve">. </w:t>
      </w:r>
    </w:p>
    <w:p w14:paraId="7D9FF175" w14:textId="56FB872D" w:rsidR="00EF52F6" w:rsidRPr="00E81F3F" w:rsidRDefault="00EF52F6" w:rsidP="00EF52F6">
      <w:r w:rsidRPr="00F76623">
        <w:t>When water quality data w</w:t>
      </w:r>
      <w:r>
        <w:t>as</w:t>
      </w:r>
      <w:r w:rsidRPr="00F76623">
        <w:t xml:space="preserve"> below instrumental detection limits, concentrations equal to half the detection limit were applied to the source terms. As part of the </w:t>
      </w:r>
      <w:r w:rsidR="00D50020">
        <w:t>Q</w:t>
      </w:r>
      <w:r>
        <w:t xml:space="preserve">uality </w:t>
      </w:r>
      <w:r w:rsidR="00D50020">
        <w:t>A</w:t>
      </w:r>
      <w:r>
        <w:t xml:space="preserve">ssurance and </w:t>
      </w:r>
      <w:r w:rsidR="00D50020">
        <w:t>Q</w:t>
      </w:r>
      <w:r>
        <w:t xml:space="preserve">uality </w:t>
      </w:r>
      <w:r w:rsidR="00D50020">
        <w:t>C</w:t>
      </w:r>
      <w:r>
        <w:t>ontrol (</w:t>
      </w:r>
      <w:r w:rsidRPr="00F76623">
        <w:t>QA/QC</w:t>
      </w:r>
      <w:r>
        <w:t>)</w:t>
      </w:r>
      <w:r w:rsidRPr="00F76623">
        <w:t xml:space="preserve"> process unit errors were </w:t>
      </w:r>
      <w:r w:rsidRPr="00E81F3F">
        <w:t xml:space="preserve">corrected, and in some cases spurious results were deleted. </w:t>
      </w:r>
    </w:p>
    <w:p w14:paraId="7BFF1BC6" w14:textId="77777777" w:rsidR="00EF52F6" w:rsidRPr="00E81F3F" w:rsidRDefault="00EF52F6" w:rsidP="00EF52F6">
      <w:r w:rsidRPr="00E81F3F">
        <w:t>Median water quality data was applied to the model; however, the option of applying the 95</w:t>
      </w:r>
      <w:r w:rsidRPr="00E81F3F">
        <w:rPr>
          <w:vertAlign w:val="superscript"/>
        </w:rPr>
        <w:t>th</w:t>
      </w:r>
      <w:r w:rsidRPr="00E81F3F">
        <w:t xml:space="preserve"> percentile is included in case of sensitivity analysis. </w:t>
      </w:r>
    </w:p>
    <w:p w14:paraId="04D967F4" w14:textId="14A0DF9A" w:rsidR="00EF52F6" w:rsidRPr="00E81F3F" w:rsidRDefault="00EF52F6" w:rsidP="00EF52F6">
      <w:r w:rsidRPr="00E81F3F">
        <w:t>Some metals and metalloids may become significantly diluted in flood waters during high-rainfall (flood) events, while nutrients tend to be hig</w:t>
      </w:r>
      <w:r w:rsidRPr="008B07CC">
        <w:t>her</w:t>
      </w:r>
      <w:r w:rsidR="008B07CC" w:rsidRPr="008B07CC">
        <w:t>.</w:t>
      </w:r>
      <w:r w:rsidRPr="008B07CC">
        <w:t xml:space="preserve"> For</w:t>
      </w:r>
      <w:r w:rsidRPr="00E81F3F">
        <w:t xml:space="preserve"> the Morwell River flood flow input, the median value was conservatively used in the model. </w:t>
      </w:r>
    </w:p>
    <w:p w14:paraId="2375BA35" w14:textId="77777777" w:rsidR="00EF52F6" w:rsidRPr="00F76623" w:rsidRDefault="00EF52F6" w:rsidP="00EF52F6">
      <w:r w:rsidRPr="00E81F3F">
        <w:t xml:space="preserve">The </w:t>
      </w:r>
      <w:r>
        <w:t xml:space="preserve">historical </w:t>
      </w:r>
      <w:r w:rsidRPr="00E81F3F">
        <w:t xml:space="preserve">groundwater measurements are missing sodium </w:t>
      </w:r>
      <w:r>
        <w:t xml:space="preserve">(Na) from the analysis suite, so a value 2/3 of the chloride concentration is applied in the model, this can be updated in future iterations of modelling. </w:t>
      </w:r>
    </w:p>
    <w:p w14:paraId="7675506D" w14:textId="77777777" w:rsidR="00EF52F6" w:rsidRPr="00F76623" w:rsidRDefault="00EF52F6" w:rsidP="00EF52F6">
      <w:r w:rsidRPr="00F76623">
        <w:t>Since pH is on a logarithmic scale, pH was converted to H</w:t>
      </w:r>
      <w:r w:rsidRPr="00F76623">
        <w:rPr>
          <w:vertAlign w:val="superscript"/>
        </w:rPr>
        <w:t>+</w:t>
      </w:r>
      <w:r w:rsidRPr="00F76623">
        <w:t xml:space="preserve"> so that </w:t>
      </w:r>
      <w:r>
        <w:t>median</w:t>
      </w:r>
      <w:r w:rsidRPr="00F76623">
        <w:t xml:space="preserve"> and 95</w:t>
      </w:r>
      <w:r w:rsidRPr="00F76623">
        <w:rPr>
          <w:vertAlign w:val="superscript"/>
        </w:rPr>
        <w:t>th</w:t>
      </w:r>
      <w:r w:rsidRPr="00F76623">
        <w:t xml:space="preserve"> percentile could be calculated for source term inputs. </w:t>
      </w:r>
    </w:p>
    <w:p w14:paraId="0D9B6940" w14:textId="77777777" w:rsidR="00EF52F6" w:rsidRPr="00D4640B" w:rsidRDefault="00EF52F6" w:rsidP="00EF52F6">
      <w:r w:rsidRPr="00D4640B">
        <w:t xml:space="preserve">The source terms for natural land runoff were conservatively inferred using median </w:t>
      </w:r>
      <w:r>
        <w:t>Rifle Range Gully</w:t>
      </w:r>
      <w:r w:rsidRPr="00D4640B">
        <w:t xml:space="preserve"> data </w:t>
      </w:r>
      <w:r>
        <w:t xml:space="preserve">and Latrobe River water </w:t>
      </w:r>
      <w:r w:rsidRPr="00D4640B">
        <w:t xml:space="preserve">(Location </w:t>
      </w:r>
      <w:r>
        <w:t>Y97</w:t>
      </w:r>
      <w:r w:rsidRPr="00D4640B">
        <w:t xml:space="preserve">). </w:t>
      </w:r>
    </w:p>
    <w:p w14:paraId="1E217546" w14:textId="7A042B73" w:rsidR="00EF52F6" w:rsidRDefault="00EF52F6" w:rsidP="00EF52F6">
      <w:pPr>
        <w:pStyle w:val="Caption"/>
      </w:pPr>
      <w:bookmarkStart w:id="513" w:name="_Ref198131431"/>
      <w:bookmarkStart w:id="514" w:name="_Toc210126989"/>
      <w:r w:rsidRPr="008B07CC">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6</w:t>
      </w:r>
      <w:r w:rsidR="00971AAD">
        <w:fldChar w:fldCharType="end"/>
      </w:r>
      <w:bookmarkEnd w:id="513"/>
      <w:r w:rsidR="00EB6825" w:rsidRPr="008B07CC">
        <w:t>:</w:t>
      </w:r>
      <w:r w:rsidRPr="008B07CC">
        <w:t xml:space="preserve"> Geochemical</w:t>
      </w:r>
      <w:r>
        <w:t xml:space="preserve"> data to </w:t>
      </w:r>
      <w:r w:rsidRPr="009C26ED">
        <w:t>derive source terms</w:t>
      </w:r>
      <w:bookmarkEnd w:id="514"/>
      <w:r>
        <w:t xml:space="preserve"> </w:t>
      </w:r>
    </w:p>
    <w:tbl>
      <w:tblPr>
        <w:tblStyle w:val="DMRPTable"/>
        <w:tblW w:w="5000" w:type="pct"/>
        <w:tblLook w:val="04A0" w:firstRow="1" w:lastRow="0" w:firstColumn="1" w:lastColumn="0" w:noHBand="0" w:noVBand="1"/>
      </w:tblPr>
      <w:tblGrid>
        <w:gridCol w:w="1510"/>
        <w:gridCol w:w="2528"/>
        <w:gridCol w:w="2000"/>
        <w:gridCol w:w="4728"/>
      </w:tblGrid>
      <w:tr w:rsidR="00EF52F6" w:rsidRPr="009C26ED" w14:paraId="68585346" w14:textId="77777777" w:rsidTr="00453FC2">
        <w:trPr>
          <w:cnfStyle w:val="100000000000" w:firstRow="1" w:lastRow="0" w:firstColumn="0" w:lastColumn="0" w:oddVBand="0" w:evenVBand="0" w:oddHBand="0" w:evenHBand="0" w:firstRowFirstColumn="0" w:firstRowLastColumn="0" w:lastRowFirstColumn="0" w:lastRowLastColumn="0"/>
          <w:cantSplit/>
          <w:trHeight w:val="300"/>
          <w:tblHeader/>
        </w:trPr>
        <w:tc>
          <w:tcPr>
            <w:tcW w:w="701" w:type="pct"/>
            <w:noWrap/>
            <w:hideMark/>
          </w:tcPr>
          <w:p w14:paraId="049CBAAD" w14:textId="77777777" w:rsidR="00EF52F6" w:rsidRPr="009C26ED" w:rsidRDefault="00EF52F6">
            <w:r w:rsidRPr="009C26ED">
              <w:t>Type</w:t>
            </w:r>
          </w:p>
        </w:tc>
        <w:tc>
          <w:tcPr>
            <w:tcW w:w="1174" w:type="pct"/>
            <w:noWrap/>
            <w:hideMark/>
          </w:tcPr>
          <w:p w14:paraId="0BB233D3" w14:textId="77777777" w:rsidR="00EF52F6" w:rsidRPr="009C26ED" w:rsidRDefault="00EF52F6">
            <w:r w:rsidRPr="009C26ED">
              <w:t>Water Quality Input</w:t>
            </w:r>
          </w:p>
        </w:tc>
        <w:tc>
          <w:tcPr>
            <w:tcW w:w="929" w:type="pct"/>
            <w:noWrap/>
            <w:hideMark/>
          </w:tcPr>
          <w:p w14:paraId="4E7AE93D" w14:textId="77777777" w:rsidR="00EF52F6" w:rsidRPr="009C26ED" w:rsidRDefault="00EF52F6">
            <w:r w:rsidRPr="009C26ED">
              <w:t>Type</w:t>
            </w:r>
          </w:p>
        </w:tc>
        <w:tc>
          <w:tcPr>
            <w:tcW w:w="2196" w:type="pct"/>
            <w:hideMark/>
          </w:tcPr>
          <w:p w14:paraId="5C529CDB" w14:textId="77DA871C" w:rsidR="00EF52F6" w:rsidRPr="009C26ED" w:rsidRDefault="00EF52F6">
            <w:r w:rsidRPr="009C26ED">
              <w:t>Description</w:t>
            </w:r>
            <w:r w:rsidRPr="009C26ED">
              <w:rPr>
                <w:color w:val="000000"/>
              </w:rPr>
              <w:t>  </w:t>
            </w:r>
          </w:p>
        </w:tc>
      </w:tr>
      <w:tr w:rsidR="00EF52F6" w:rsidRPr="009C26ED" w14:paraId="16B24687" w14:textId="77777777">
        <w:trPr>
          <w:trHeight w:val="480"/>
        </w:trPr>
        <w:tc>
          <w:tcPr>
            <w:tcW w:w="701" w:type="pct"/>
            <w:hideMark/>
          </w:tcPr>
          <w:p w14:paraId="1F7F9CD7" w14:textId="77777777" w:rsidR="00EF52F6" w:rsidRPr="009C26ED" w:rsidRDefault="00EF52F6">
            <w:r w:rsidRPr="009C26ED">
              <w:t xml:space="preserve">Direct Precipitation </w:t>
            </w:r>
          </w:p>
        </w:tc>
        <w:tc>
          <w:tcPr>
            <w:tcW w:w="1174" w:type="pct"/>
            <w:hideMark/>
          </w:tcPr>
          <w:p w14:paraId="7DB0B9F8" w14:textId="77777777" w:rsidR="00EF52F6" w:rsidRPr="009C26ED" w:rsidRDefault="00EF52F6">
            <w:r w:rsidRPr="009C26ED">
              <w:t>Rainfall</w:t>
            </w:r>
          </w:p>
        </w:tc>
        <w:tc>
          <w:tcPr>
            <w:tcW w:w="929" w:type="pct"/>
            <w:hideMark/>
          </w:tcPr>
          <w:p w14:paraId="7FDB6570" w14:textId="77777777" w:rsidR="00EF52F6" w:rsidRPr="009C26ED" w:rsidRDefault="00EF52F6">
            <w:r w:rsidRPr="009C26ED">
              <w:t>Measured water quality</w:t>
            </w:r>
          </w:p>
        </w:tc>
        <w:tc>
          <w:tcPr>
            <w:tcW w:w="2196" w:type="pct"/>
            <w:hideMark/>
          </w:tcPr>
          <w:p w14:paraId="1ECF6DC1" w14:textId="77777777" w:rsidR="00EF52F6" w:rsidRPr="009C26ED" w:rsidRDefault="00EF52F6">
            <w:r w:rsidRPr="009C26ED">
              <w:t xml:space="preserve">Measured site rainfall measurements 14/06/2022 and 12/10/2022. </w:t>
            </w:r>
          </w:p>
        </w:tc>
      </w:tr>
      <w:tr w:rsidR="00EF52F6" w:rsidRPr="009C26ED" w14:paraId="29D7D966" w14:textId="77777777">
        <w:trPr>
          <w:trHeight w:val="480"/>
        </w:trPr>
        <w:tc>
          <w:tcPr>
            <w:tcW w:w="701" w:type="pct"/>
            <w:vMerge w:val="restart"/>
            <w:hideMark/>
          </w:tcPr>
          <w:p w14:paraId="50487279" w14:textId="77777777" w:rsidR="00EF52F6" w:rsidRPr="009C26ED" w:rsidRDefault="00EF52F6">
            <w:r w:rsidRPr="009C26ED">
              <w:t xml:space="preserve">Pit fill and top-up potential waters </w:t>
            </w:r>
          </w:p>
        </w:tc>
        <w:tc>
          <w:tcPr>
            <w:tcW w:w="1174" w:type="pct"/>
            <w:hideMark/>
          </w:tcPr>
          <w:p w14:paraId="065C661A" w14:textId="77777777" w:rsidR="00EF52F6" w:rsidRPr="009C26ED" w:rsidRDefault="00EF52F6">
            <w:r w:rsidRPr="009C26ED">
              <w:t>Latrobe Water (fill and top-up)</w:t>
            </w:r>
          </w:p>
        </w:tc>
        <w:tc>
          <w:tcPr>
            <w:tcW w:w="929" w:type="pct"/>
            <w:hideMark/>
          </w:tcPr>
          <w:p w14:paraId="21C59444" w14:textId="77777777" w:rsidR="00EF52F6" w:rsidRPr="009C26ED" w:rsidRDefault="00EF52F6">
            <w:r w:rsidRPr="009C26ED">
              <w:t>Measured (routine monitoring)</w:t>
            </w:r>
          </w:p>
        </w:tc>
        <w:tc>
          <w:tcPr>
            <w:tcW w:w="2196" w:type="pct"/>
            <w:hideMark/>
          </w:tcPr>
          <w:p w14:paraId="33D5BD9C" w14:textId="30A5E5D0" w:rsidR="00EF52F6" w:rsidRPr="009C26ED" w:rsidRDefault="00293254">
            <w:r w:rsidRPr="009C26ED">
              <w:t>L</w:t>
            </w:r>
            <w:r>
              <w:t>a</w:t>
            </w:r>
            <w:r w:rsidRPr="009C26ED">
              <w:t>trobe</w:t>
            </w:r>
            <w:r w:rsidR="00EF52F6" w:rsidRPr="009C26ED">
              <w:t xml:space="preserve"> River @ old Yall</w:t>
            </w:r>
            <w:r>
              <w:t>ourn</w:t>
            </w:r>
            <w:r w:rsidR="00EF52F6" w:rsidRPr="009C26ED">
              <w:t xml:space="preserve"> Pumphouse.</w:t>
            </w:r>
          </w:p>
        </w:tc>
      </w:tr>
      <w:tr w:rsidR="00EF52F6" w:rsidRPr="009C26ED" w14:paraId="5D6A80E9" w14:textId="77777777">
        <w:trPr>
          <w:trHeight w:val="763"/>
        </w:trPr>
        <w:tc>
          <w:tcPr>
            <w:tcW w:w="701" w:type="pct"/>
            <w:vMerge/>
            <w:hideMark/>
          </w:tcPr>
          <w:p w14:paraId="58BBDBB8" w14:textId="77777777" w:rsidR="00EF52F6" w:rsidRPr="009C26ED" w:rsidRDefault="00EF52F6"/>
        </w:tc>
        <w:tc>
          <w:tcPr>
            <w:tcW w:w="1174" w:type="pct"/>
            <w:hideMark/>
          </w:tcPr>
          <w:p w14:paraId="39E90E7E" w14:textId="77777777" w:rsidR="00EF52F6" w:rsidRPr="009C26ED" w:rsidRDefault="00EF52F6">
            <w:r w:rsidRPr="009C26ED">
              <w:t>Pumped Groundwater (fill and top-up)</w:t>
            </w:r>
          </w:p>
        </w:tc>
        <w:tc>
          <w:tcPr>
            <w:tcW w:w="929" w:type="pct"/>
            <w:hideMark/>
          </w:tcPr>
          <w:p w14:paraId="3CDDB9C9" w14:textId="77777777" w:rsidR="00EF52F6" w:rsidRPr="009C26ED" w:rsidRDefault="00EF52F6">
            <w:r w:rsidRPr="009C26ED">
              <w:t>Measured (routine monitoring)</w:t>
            </w:r>
          </w:p>
        </w:tc>
        <w:tc>
          <w:tcPr>
            <w:tcW w:w="2196" w:type="pct"/>
            <w:hideMark/>
          </w:tcPr>
          <w:p w14:paraId="212D2ED6" w14:textId="77777777" w:rsidR="00EF52F6" w:rsidRPr="009C26ED" w:rsidRDefault="00EF52F6">
            <w:r w:rsidRPr="009C26ED">
              <w:t>M1A aquifer (sampling bores N5056 and N6899).</w:t>
            </w:r>
          </w:p>
        </w:tc>
      </w:tr>
      <w:tr w:rsidR="00EF52F6" w:rsidRPr="009C26ED" w14:paraId="01D904BF" w14:textId="77777777">
        <w:trPr>
          <w:trHeight w:val="480"/>
        </w:trPr>
        <w:tc>
          <w:tcPr>
            <w:tcW w:w="701" w:type="pct"/>
            <w:vMerge/>
            <w:hideMark/>
          </w:tcPr>
          <w:p w14:paraId="59E05B30" w14:textId="77777777" w:rsidR="00EF52F6" w:rsidRPr="009C26ED" w:rsidRDefault="00EF52F6"/>
        </w:tc>
        <w:tc>
          <w:tcPr>
            <w:tcW w:w="1174" w:type="pct"/>
            <w:hideMark/>
          </w:tcPr>
          <w:p w14:paraId="0F171389" w14:textId="77777777" w:rsidR="00EF52F6" w:rsidRPr="009C26ED" w:rsidRDefault="00EF52F6">
            <w:r w:rsidRPr="009C26ED">
              <w:t>Morwell River (flood flows)</w:t>
            </w:r>
          </w:p>
        </w:tc>
        <w:tc>
          <w:tcPr>
            <w:tcW w:w="929" w:type="pct"/>
            <w:hideMark/>
          </w:tcPr>
          <w:p w14:paraId="0355331C" w14:textId="77777777" w:rsidR="00EF52F6" w:rsidRPr="009C26ED" w:rsidRDefault="00EF52F6">
            <w:r w:rsidRPr="009C26ED">
              <w:t>Measured (routine monitoring)</w:t>
            </w:r>
          </w:p>
        </w:tc>
        <w:tc>
          <w:tcPr>
            <w:tcW w:w="2196" w:type="pct"/>
            <w:hideMark/>
          </w:tcPr>
          <w:p w14:paraId="76965F75" w14:textId="77777777" w:rsidR="00EF52F6" w:rsidRPr="009C26ED" w:rsidRDefault="00EF52F6">
            <w:r w:rsidRPr="009C26ED">
              <w:t>Morwell River @ Pump House.</w:t>
            </w:r>
          </w:p>
        </w:tc>
      </w:tr>
      <w:tr w:rsidR="00EF52F6" w:rsidRPr="009C26ED" w14:paraId="3AFEED3F" w14:textId="77777777">
        <w:trPr>
          <w:trHeight w:val="480"/>
        </w:trPr>
        <w:tc>
          <w:tcPr>
            <w:tcW w:w="701" w:type="pct"/>
            <w:vMerge w:val="restart"/>
            <w:hideMark/>
          </w:tcPr>
          <w:p w14:paraId="7D97B387" w14:textId="77777777" w:rsidR="00EF52F6" w:rsidRPr="009C26ED" w:rsidRDefault="00EF52F6">
            <w:r w:rsidRPr="009C26ED">
              <w:t>Surface Water</w:t>
            </w:r>
          </w:p>
        </w:tc>
        <w:tc>
          <w:tcPr>
            <w:tcW w:w="1174" w:type="pct"/>
            <w:hideMark/>
          </w:tcPr>
          <w:p w14:paraId="3FCF3F53" w14:textId="77777777" w:rsidR="00EF52F6" w:rsidRPr="009C26ED" w:rsidRDefault="00EF52F6">
            <w:r w:rsidRPr="009C26ED">
              <w:t>Natural catchments (Catchment 1, 2, 3, 4 and 5)</w:t>
            </w:r>
          </w:p>
        </w:tc>
        <w:tc>
          <w:tcPr>
            <w:tcW w:w="929" w:type="pct"/>
            <w:hideMark/>
          </w:tcPr>
          <w:p w14:paraId="0CBD38AF" w14:textId="77777777" w:rsidR="00EF52F6" w:rsidRPr="009C26ED" w:rsidRDefault="00EF52F6">
            <w:r>
              <w:t>Inferred</w:t>
            </w:r>
            <w:r w:rsidRPr="009C26ED">
              <w:t xml:space="preserve"> (routine monitoring)</w:t>
            </w:r>
          </w:p>
        </w:tc>
        <w:tc>
          <w:tcPr>
            <w:tcW w:w="2196" w:type="pct"/>
            <w:hideMark/>
          </w:tcPr>
          <w:p w14:paraId="523449C5" w14:textId="77777777" w:rsidR="00EF52F6" w:rsidRPr="009C26ED" w:rsidRDefault="00EF52F6">
            <w:r w:rsidRPr="009C26ED">
              <w:t>Combination Rifle Range Gully and Yallourn River water (sampling location Y97).</w:t>
            </w:r>
          </w:p>
        </w:tc>
      </w:tr>
      <w:tr w:rsidR="00EF52F6" w:rsidRPr="009C26ED" w14:paraId="30E4A03F" w14:textId="77777777">
        <w:trPr>
          <w:trHeight w:val="720"/>
        </w:trPr>
        <w:tc>
          <w:tcPr>
            <w:tcW w:w="701" w:type="pct"/>
            <w:vMerge/>
            <w:hideMark/>
          </w:tcPr>
          <w:p w14:paraId="60E06C31" w14:textId="77777777" w:rsidR="00EF52F6" w:rsidRPr="009C26ED" w:rsidRDefault="00EF52F6"/>
        </w:tc>
        <w:tc>
          <w:tcPr>
            <w:tcW w:w="1174" w:type="pct"/>
            <w:hideMark/>
          </w:tcPr>
          <w:p w14:paraId="1CA379A1" w14:textId="77777777" w:rsidR="00EF52F6" w:rsidRPr="009C26ED" w:rsidRDefault="00EF52F6">
            <w:r w:rsidRPr="009C26ED">
              <w:t>Lake (starting water quality)</w:t>
            </w:r>
          </w:p>
        </w:tc>
        <w:tc>
          <w:tcPr>
            <w:tcW w:w="929" w:type="pct"/>
            <w:hideMark/>
          </w:tcPr>
          <w:p w14:paraId="467DE98F" w14:textId="77777777" w:rsidR="00EF52F6" w:rsidRPr="009C26ED" w:rsidRDefault="00EF52F6">
            <w:r w:rsidRPr="009C26ED">
              <w:t>Measured (routine monitoring)</w:t>
            </w:r>
          </w:p>
        </w:tc>
        <w:tc>
          <w:tcPr>
            <w:tcW w:w="2196" w:type="pct"/>
            <w:hideMark/>
          </w:tcPr>
          <w:p w14:paraId="6775E525" w14:textId="77777777" w:rsidR="00EF52F6" w:rsidRPr="009C26ED" w:rsidRDefault="00EF52F6">
            <w:r w:rsidRPr="009C26ED">
              <w:t>Combination of Fire Service Pond, Floc</w:t>
            </w:r>
            <w:r>
              <w:t>culation</w:t>
            </w:r>
            <w:r w:rsidRPr="009C26ED">
              <w:t xml:space="preserve"> Pond and Lake Placid.</w:t>
            </w:r>
          </w:p>
        </w:tc>
      </w:tr>
      <w:tr w:rsidR="00EF52F6" w:rsidRPr="009C26ED" w14:paraId="0968B839" w14:textId="77777777">
        <w:trPr>
          <w:trHeight w:val="480"/>
        </w:trPr>
        <w:tc>
          <w:tcPr>
            <w:tcW w:w="701" w:type="pct"/>
            <w:vMerge/>
            <w:hideMark/>
          </w:tcPr>
          <w:p w14:paraId="4DE468A1" w14:textId="77777777" w:rsidR="00EF52F6" w:rsidRPr="009C26ED" w:rsidRDefault="00EF52F6"/>
        </w:tc>
        <w:tc>
          <w:tcPr>
            <w:tcW w:w="1174" w:type="pct"/>
            <w:hideMark/>
          </w:tcPr>
          <w:p w14:paraId="4E8EB6DD" w14:textId="77777777" w:rsidR="00EF52F6" w:rsidRPr="009C26ED" w:rsidRDefault="00EF52F6">
            <w:r w:rsidRPr="009C26ED">
              <w:t xml:space="preserve">Haunted Hill Formation (HHF) groundwater </w:t>
            </w:r>
          </w:p>
        </w:tc>
        <w:tc>
          <w:tcPr>
            <w:tcW w:w="929" w:type="pct"/>
            <w:hideMark/>
          </w:tcPr>
          <w:p w14:paraId="540A15F9" w14:textId="77777777" w:rsidR="00EF52F6" w:rsidRPr="009C26ED" w:rsidRDefault="00EF52F6">
            <w:r w:rsidRPr="009C26ED">
              <w:t>Measured (routine monitoring)</w:t>
            </w:r>
          </w:p>
        </w:tc>
        <w:tc>
          <w:tcPr>
            <w:tcW w:w="2196" w:type="pct"/>
            <w:hideMark/>
          </w:tcPr>
          <w:p w14:paraId="21F9DB8F" w14:textId="77777777" w:rsidR="00EF52F6" w:rsidRPr="009C26ED" w:rsidRDefault="00EF52F6">
            <w:pPr>
              <w:rPr>
                <w:color w:val="000000"/>
              </w:rPr>
            </w:pPr>
            <w:r w:rsidRPr="009C26ED">
              <w:t>HHF shallow aquifer (YTF): monitoring bores - (N6904, N7156, (N5207, N6656).</w:t>
            </w:r>
            <w:r w:rsidRPr="009C26ED">
              <w:br/>
              <w:t>HHF shallow aquifer (YEF): monitoring bores - (N7043, N5207, N6656).</w:t>
            </w:r>
          </w:p>
        </w:tc>
      </w:tr>
      <w:tr w:rsidR="00EF52F6" w:rsidRPr="009C26ED" w14:paraId="7578842F" w14:textId="77777777">
        <w:trPr>
          <w:trHeight w:val="960"/>
        </w:trPr>
        <w:tc>
          <w:tcPr>
            <w:tcW w:w="701" w:type="pct"/>
            <w:vMerge w:val="restart"/>
            <w:hideMark/>
          </w:tcPr>
          <w:p w14:paraId="117009D3" w14:textId="77777777" w:rsidR="00EF52F6" w:rsidRPr="009C26ED" w:rsidRDefault="00EF52F6">
            <w:r w:rsidRPr="009C26ED">
              <w:t>Groundwater (flux)</w:t>
            </w:r>
          </w:p>
        </w:tc>
        <w:tc>
          <w:tcPr>
            <w:tcW w:w="1174" w:type="pct"/>
            <w:hideMark/>
          </w:tcPr>
          <w:p w14:paraId="12359017" w14:textId="77777777" w:rsidR="00EF52F6" w:rsidRPr="009C26ED" w:rsidRDefault="00EF52F6">
            <w:r w:rsidRPr="009C26ED">
              <w:t>Yallourn Coal</w:t>
            </w:r>
          </w:p>
        </w:tc>
        <w:tc>
          <w:tcPr>
            <w:tcW w:w="929" w:type="pct"/>
            <w:hideMark/>
          </w:tcPr>
          <w:p w14:paraId="2BE56AD1" w14:textId="77777777" w:rsidR="00EF52F6" w:rsidRPr="009C26ED" w:rsidRDefault="00EF52F6">
            <w:r w:rsidRPr="009C26ED">
              <w:t>Measured (routine monitoring)</w:t>
            </w:r>
          </w:p>
        </w:tc>
        <w:tc>
          <w:tcPr>
            <w:tcW w:w="2196" w:type="pct"/>
            <w:hideMark/>
          </w:tcPr>
          <w:p w14:paraId="1B3FB110" w14:textId="77777777" w:rsidR="00EF52F6" w:rsidRPr="009C26ED" w:rsidRDefault="00EF52F6">
            <w:r w:rsidRPr="009C26ED">
              <w:t>Yallourn Coal (YTF): monitoring bores - (N6904, N7156).</w:t>
            </w:r>
            <w:r w:rsidRPr="009C26ED">
              <w:br/>
              <w:t>Yallourn Coal (YEF): monitoring bores - (N7043).</w:t>
            </w:r>
          </w:p>
        </w:tc>
      </w:tr>
      <w:tr w:rsidR="00EF52F6" w:rsidRPr="009C26ED" w14:paraId="33EB9763" w14:textId="77777777">
        <w:trPr>
          <w:trHeight w:val="720"/>
        </w:trPr>
        <w:tc>
          <w:tcPr>
            <w:tcW w:w="701" w:type="pct"/>
            <w:vMerge/>
            <w:hideMark/>
          </w:tcPr>
          <w:p w14:paraId="2B73E2F5" w14:textId="77777777" w:rsidR="00EF52F6" w:rsidRPr="009C26ED" w:rsidRDefault="00EF52F6"/>
        </w:tc>
        <w:tc>
          <w:tcPr>
            <w:tcW w:w="1174" w:type="pct"/>
            <w:hideMark/>
          </w:tcPr>
          <w:p w14:paraId="17D6896D" w14:textId="77777777" w:rsidR="00EF52F6" w:rsidRPr="009C26ED" w:rsidRDefault="00EF52F6">
            <w:r w:rsidRPr="009C26ED">
              <w:t>Yallourn Interseam</w:t>
            </w:r>
          </w:p>
        </w:tc>
        <w:tc>
          <w:tcPr>
            <w:tcW w:w="929" w:type="pct"/>
            <w:hideMark/>
          </w:tcPr>
          <w:p w14:paraId="1C62EBD3" w14:textId="77777777" w:rsidR="00EF52F6" w:rsidRPr="009C26ED" w:rsidRDefault="00EF52F6">
            <w:r w:rsidRPr="009C26ED">
              <w:t>Measured (routine monitoring)</w:t>
            </w:r>
          </w:p>
        </w:tc>
        <w:tc>
          <w:tcPr>
            <w:tcW w:w="2196" w:type="pct"/>
            <w:hideMark/>
          </w:tcPr>
          <w:p w14:paraId="19FDAD3C" w14:textId="77777777" w:rsidR="00EF52F6" w:rsidRPr="009C26ED" w:rsidRDefault="00EF52F6">
            <w:r w:rsidRPr="009C26ED">
              <w:t>Yallourn Interseam (YTF): monitoring bores - (N6713, N6722, N6904, N7156).</w:t>
            </w:r>
            <w:r w:rsidRPr="009C26ED">
              <w:br/>
              <w:t>Yallourn Interseam (YEF): monitoring bores - (N6815).</w:t>
            </w:r>
          </w:p>
        </w:tc>
      </w:tr>
      <w:tr w:rsidR="00EF52F6" w:rsidRPr="009C26ED" w14:paraId="27721C70" w14:textId="77777777">
        <w:trPr>
          <w:trHeight w:val="960"/>
        </w:trPr>
        <w:tc>
          <w:tcPr>
            <w:tcW w:w="701" w:type="pct"/>
            <w:vMerge/>
            <w:hideMark/>
          </w:tcPr>
          <w:p w14:paraId="701B7A78" w14:textId="77777777" w:rsidR="00EF52F6" w:rsidRPr="009C26ED" w:rsidRDefault="00EF52F6"/>
        </w:tc>
        <w:tc>
          <w:tcPr>
            <w:tcW w:w="1174" w:type="pct"/>
            <w:hideMark/>
          </w:tcPr>
          <w:p w14:paraId="69362EB3" w14:textId="77777777" w:rsidR="00EF52F6" w:rsidRPr="009C26ED" w:rsidRDefault="00EF52F6">
            <w:r w:rsidRPr="009C26ED">
              <w:t xml:space="preserve">Seepage Catchment A: SOB Dump </w:t>
            </w:r>
          </w:p>
        </w:tc>
        <w:tc>
          <w:tcPr>
            <w:tcW w:w="929" w:type="pct"/>
            <w:hideMark/>
          </w:tcPr>
          <w:p w14:paraId="5EAA7273" w14:textId="77777777" w:rsidR="00EF52F6" w:rsidRPr="009C26ED" w:rsidRDefault="00EF52F6">
            <w:r w:rsidRPr="009C26ED">
              <w:t>Measured (routine monitoring)</w:t>
            </w:r>
          </w:p>
        </w:tc>
        <w:tc>
          <w:tcPr>
            <w:tcW w:w="2196" w:type="pct"/>
            <w:hideMark/>
          </w:tcPr>
          <w:p w14:paraId="4BF5956C" w14:textId="77777777" w:rsidR="00EF52F6" w:rsidRPr="009C26ED" w:rsidRDefault="00EF52F6">
            <w:r w:rsidRPr="009C26ED">
              <w:t>Shallow groundwater bores: (N7430, N7428).</w:t>
            </w:r>
          </w:p>
        </w:tc>
      </w:tr>
      <w:tr w:rsidR="00EF52F6" w:rsidRPr="009C26ED" w14:paraId="2C2F0B5D" w14:textId="77777777">
        <w:trPr>
          <w:trHeight w:val="480"/>
        </w:trPr>
        <w:tc>
          <w:tcPr>
            <w:tcW w:w="701" w:type="pct"/>
            <w:vMerge w:val="restart"/>
            <w:hideMark/>
          </w:tcPr>
          <w:p w14:paraId="5FB9C41C" w14:textId="77777777" w:rsidR="00EF52F6" w:rsidRPr="009C26ED" w:rsidRDefault="00EF52F6">
            <w:r w:rsidRPr="009C26ED">
              <w:t>Seepage/ runoff water quality</w:t>
            </w:r>
          </w:p>
        </w:tc>
        <w:tc>
          <w:tcPr>
            <w:tcW w:w="1174" w:type="pct"/>
            <w:hideMark/>
          </w:tcPr>
          <w:p w14:paraId="74A554B0" w14:textId="77777777" w:rsidR="00EF52F6" w:rsidRPr="009C26ED" w:rsidRDefault="00EF52F6">
            <w:r w:rsidRPr="009C26ED">
              <w:t>Seepage Catchment B: NOB Dump</w:t>
            </w:r>
          </w:p>
        </w:tc>
        <w:tc>
          <w:tcPr>
            <w:tcW w:w="929" w:type="pct"/>
            <w:hideMark/>
          </w:tcPr>
          <w:p w14:paraId="05AEE112" w14:textId="77777777" w:rsidR="00EF52F6" w:rsidRPr="009C26ED" w:rsidRDefault="00EF52F6">
            <w:r w:rsidRPr="009C26ED">
              <w:t>Measured (routine monitoring)</w:t>
            </w:r>
          </w:p>
        </w:tc>
        <w:tc>
          <w:tcPr>
            <w:tcW w:w="2196" w:type="pct"/>
            <w:hideMark/>
          </w:tcPr>
          <w:p w14:paraId="20FD3034" w14:textId="77777777" w:rsidR="00EF52F6" w:rsidRPr="009C26ED" w:rsidRDefault="00EF52F6">
            <w:r w:rsidRPr="009C26ED">
              <w:t>Shallow groundwater bores: (N7426, N7425).</w:t>
            </w:r>
          </w:p>
        </w:tc>
      </w:tr>
      <w:tr w:rsidR="00EF52F6" w:rsidRPr="009C26ED" w14:paraId="1056CED3" w14:textId="77777777">
        <w:trPr>
          <w:trHeight w:val="480"/>
        </w:trPr>
        <w:tc>
          <w:tcPr>
            <w:tcW w:w="701" w:type="pct"/>
            <w:vMerge/>
            <w:hideMark/>
          </w:tcPr>
          <w:p w14:paraId="23D3CBC6" w14:textId="77777777" w:rsidR="00EF52F6" w:rsidRPr="009C26ED" w:rsidRDefault="00EF52F6"/>
        </w:tc>
        <w:tc>
          <w:tcPr>
            <w:tcW w:w="1174" w:type="pct"/>
            <w:hideMark/>
          </w:tcPr>
          <w:p w14:paraId="0F3D2E5E" w14:textId="77777777" w:rsidR="00EF52F6" w:rsidRPr="009C26ED" w:rsidRDefault="00EF52F6">
            <w:r w:rsidRPr="009C26ED">
              <w:t xml:space="preserve">Seepage Catchment D: Former Ash Ponds </w:t>
            </w:r>
          </w:p>
        </w:tc>
        <w:tc>
          <w:tcPr>
            <w:tcW w:w="929" w:type="pct"/>
            <w:hideMark/>
          </w:tcPr>
          <w:p w14:paraId="392891E8" w14:textId="77777777" w:rsidR="00EF52F6" w:rsidRPr="009C26ED" w:rsidRDefault="00EF52F6">
            <w:r w:rsidRPr="009C26ED">
              <w:t>Measured (routine monitoring)</w:t>
            </w:r>
          </w:p>
        </w:tc>
        <w:tc>
          <w:tcPr>
            <w:tcW w:w="2196" w:type="pct"/>
            <w:hideMark/>
          </w:tcPr>
          <w:p w14:paraId="64724F3D" w14:textId="77777777" w:rsidR="00EF52F6" w:rsidRPr="009C26ED" w:rsidRDefault="00EF52F6">
            <w:r w:rsidRPr="009C26ED">
              <w:t>Shallow groundwater bores: (N7450, N7452, N7449).</w:t>
            </w:r>
          </w:p>
        </w:tc>
      </w:tr>
      <w:tr w:rsidR="00EF52F6" w:rsidRPr="009C26ED" w14:paraId="72DC40A8" w14:textId="77777777">
        <w:trPr>
          <w:trHeight w:val="480"/>
        </w:trPr>
        <w:tc>
          <w:tcPr>
            <w:tcW w:w="701" w:type="pct"/>
            <w:vMerge/>
            <w:hideMark/>
          </w:tcPr>
          <w:p w14:paraId="6D492B33" w14:textId="77777777" w:rsidR="00EF52F6" w:rsidRPr="009C26ED" w:rsidRDefault="00EF52F6"/>
        </w:tc>
        <w:tc>
          <w:tcPr>
            <w:tcW w:w="1174" w:type="pct"/>
            <w:hideMark/>
          </w:tcPr>
          <w:p w14:paraId="2B0B265C" w14:textId="77777777" w:rsidR="00EF52F6" w:rsidRPr="009C26ED" w:rsidRDefault="00EF52F6">
            <w:r w:rsidRPr="009C26ED">
              <w:t xml:space="preserve">Seepage Catchment E: Midfield Dump </w:t>
            </w:r>
          </w:p>
        </w:tc>
        <w:tc>
          <w:tcPr>
            <w:tcW w:w="929" w:type="pct"/>
            <w:hideMark/>
          </w:tcPr>
          <w:p w14:paraId="65CB6160" w14:textId="77777777" w:rsidR="00EF52F6" w:rsidRPr="009C26ED" w:rsidRDefault="00EF52F6">
            <w:r w:rsidRPr="009C26ED">
              <w:t>Measured (routine monitoring)</w:t>
            </w:r>
          </w:p>
        </w:tc>
        <w:tc>
          <w:tcPr>
            <w:tcW w:w="2196" w:type="pct"/>
            <w:hideMark/>
          </w:tcPr>
          <w:p w14:paraId="4663846E" w14:textId="77777777" w:rsidR="00EF52F6" w:rsidRPr="009C26ED" w:rsidRDefault="00EF52F6">
            <w:r w:rsidRPr="009C26ED">
              <w:t>Shallow groundwater bores: (N7431, N7433).</w:t>
            </w:r>
          </w:p>
        </w:tc>
      </w:tr>
      <w:tr w:rsidR="00EF52F6" w:rsidRPr="009C26ED" w14:paraId="2F18F135" w14:textId="77777777">
        <w:trPr>
          <w:trHeight w:val="480"/>
        </w:trPr>
        <w:tc>
          <w:tcPr>
            <w:tcW w:w="701" w:type="pct"/>
            <w:vMerge/>
            <w:hideMark/>
          </w:tcPr>
          <w:p w14:paraId="06A95EED" w14:textId="77777777" w:rsidR="00EF52F6" w:rsidRPr="009C26ED" w:rsidRDefault="00EF52F6"/>
        </w:tc>
        <w:tc>
          <w:tcPr>
            <w:tcW w:w="1174" w:type="pct"/>
            <w:hideMark/>
          </w:tcPr>
          <w:p w14:paraId="2AAB612C" w14:textId="77777777" w:rsidR="00EF52F6" w:rsidRPr="009C26ED" w:rsidRDefault="00EF52F6">
            <w:r w:rsidRPr="009C26ED">
              <w:t xml:space="preserve">Catchment G and H: Eastfield Dump </w:t>
            </w:r>
          </w:p>
        </w:tc>
        <w:tc>
          <w:tcPr>
            <w:tcW w:w="929" w:type="pct"/>
            <w:hideMark/>
          </w:tcPr>
          <w:p w14:paraId="0BBB9BDF" w14:textId="77777777" w:rsidR="00EF52F6" w:rsidRPr="009C26ED" w:rsidRDefault="00EF52F6">
            <w:r w:rsidRPr="009C26ED">
              <w:t>Measured (routine monitoring)</w:t>
            </w:r>
          </w:p>
        </w:tc>
        <w:tc>
          <w:tcPr>
            <w:tcW w:w="2196" w:type="pct"/>
            <w:hideMark/>
          </w:tcPr>
          <w:p w14:paraId="3757670B" w14:textId="77777777" w:rsidR="00EF52F6" w:rsidRPr="009C26ED" w:rsidRDefault="00EF52F6">
            <w:r w:rsidRPr="009C26ED">
              <w:t>Shallow groundwater bores: (N7442, N7438).</w:t>
            </w:r>
          </w:p>
        </w:tc>
      </w:tr>
      <w:tr w:rsidR="00EF52F6" w:rsidRPr="009C26ED" w14:paraId="1DD78FF4" w14:textId="77777777">
        <w:trPr>
          <w:trHeight w:val="480"/>
        </w:trPr>
        <w:tc>
          <w:tcPr>
            <w:tcW w:w="701" w:type="pct"/>
            <w:vMerge/>
            <w:hideMark/>
          </w:tcPr>
          <w:p w14:paraId="6AEA3A6B" w14:textId="77777777" w:rsidR="00EF52F6" w:rsidRPr="009C26ED" w:rsidRDefault="00EF52F6"/>
        </w:tc>
        <w:tc>
          <w:tcPr>
            <w:tcW w:w="1174" w:type="pct"/>
            <w:hideMark/>
          </w:tcPr>
          <w:p w14:paraId="36D0159B" w14:textId="77777777" w:rsidR="00EF52F6" w:rsidRPr="009C26ED" w:rsidRDefault="00EF52F6">
            <w:r w:rsidRPr="009C26ED">
              <w:t>Runoff/ baseflow Catchment C: Fire Service Pond &amp; Floc</w:t>
            </w:r>
            <w:r>
              <w:t>culation</w:t>
            </w:r>
            <w:r w:rsidRPr="009C26ED">
              <w:t xml:space="preserve"> Pond batters</w:t>
            </w:r>
          </w:p>
        </w:tc>
        <w:tc>
          <w:tcPr>
            <w:tcW w:w="929" w:type="pct"/>
            <w:hideMark/>
          </w:tcPr>
          <w:p w14:paraId="67D9A32A" w14:textId="77777777" w:rsidR="00EF52F6" w:rsidRPr="009C26ED" w:rsidRDefault="00EF52F6">
            <w:r w:rsidRPr="009C26ED">
              <w:t>Inferred pit wall experiments</w:t>
            </w:r>
          </w:p>
        </w:tc>
        <w:tc>
          <w:tcPr>
            <w:tcW w:w="2196" w:type="pct"/>
            <w:hideMark/>
          </w:tcPr>
          <w:p w14:paraId="23556384" w14:textId="77777777" w:rsidR="00EF52F6" w:rsidRPr="009C26ED" w:rsidRDefault="00EF52F6">
            <w:r w:rsidRPr="009C26ED">
              <w:t>Wall wash experiment data for three sites (2 weathered coal wall &amp; 1 overburden wall; fire service pond &amp; floc</w:t>
            </w:r>
            <w:r>
              <w:t>culation</w:t>
            </w:r>
            <w:r w:rsidRPr="009C26ED">
              <w:t xml:space="preserve"> pond batters).</w:t>
            </w:r>
          </w:p>
        </w:tc>
      </w:tr>
      <w:tr w:rsidR="00EF52F6" w:rsidRPr="009C26ED" w14:paraId="46470FDE" w14:textId="77777777">
        <w:trPr>
          <w:trHeight w:val="960"/>
        </w:trPr>
        <w:tc>
          <w:tcPr>
            <w:tcW w:w="701" w:type="pct"/>
            <w:vMerge/>
            <w:hideMark/>
          </w:tcPr>
          <w:p w14:paraId="71BA44AD" w14:textId="77777777" w:rsidR="00EF52F6" w:rsidRPr="009C26ED" w:rsidRDefault="00EF52F6"/>
        </w:tc>
        <w:tc>
          <w:tcPr>
            <w:tcW w:w="1174" w:type="pct"/>
            <w:hideMark/>
          </w:tcPr>
          <w:p w14:paraId="11E9942A" w14:textId="77777777" w:rsidR="00EF52F6" w:rsidRPr="009C26ED" w:rsidRDefault="00EF52F6">
            <w:r w:rsidRPr="009C26ED">
              <w:t>Runoff Catchment A, B, D &amp; E (overburden dumps)</w:t>
            </w:r>
          </w:p>
        </w:tc>
        <w:tc>
          <w:tcPr>
            <w:tcW w:w="929" w:type="pct"/>
            <w:hideMark/>
          </w:tcPr>
          <w:p w14:paraId="48E5D7B7" w14:textId="77777777" w:rsidR="00EF52F6" w:rsidRPr="009C26ED" w:rsidRDefault="00EF52F6">
            <w:r w:rsidRPr="009C26ED">
              <w:t>Inferred pit wall experiments</w:t>
            </w:r>
          </w:p>
        </w:tc>
        <w:tc>
          <w:tcPr>
            <w:tcW w:w="2196" w:type="pct"/>
            <w:hideMark/>
          </w:tcPr>
          <w:p w14:paraId="349153C2" w14:textId="77777777" w:rsidR="00EF52F6" w:rsidRPr="009C26ED" w:rsidRDefault="00EF52F6">
            <w:r w:rsidRPr="009C26ED">
              <w:t>Wall wash experiment data (overburden wall); Southern overburden batters.</w:t>
            </w:r>
          </w:p>
        </w:tc>
      </w:tr>
      <w:tr w:rsidR="00EF52F6" w:rsidRPr="009C26ED" w14:paraId="4F064D4C" w14:textId="77777777">
        <w:trPr>
          <w:trHeight w:val="720"/>
        </w:trPr>
        <w:tc>
          <w:tcPr>
            <w:tcW w:w="701" w:type="pct"/>
            <w:vMerge/>
            <w:hideMark/>
          </w:tcPr>
          <w:p w14:paraId="2F38A20C" w14:textId="77777777" w:rsidR="00EF52F6" w:rsidRPr="009C26ED" w:rsidRDefault="00EF52F6"/>
        </w:tc>
        <w:tc>
          <w:tcPr>
            <w:tcW w:w="1174" w:type="pct"/>
            <w:hideMark/>
          </w:tcPr>
          <w:p w14:paraId="2AAD7D81" w14:textId="77777777" w:rsidR="00EF52F6" w:rsidRPr="009C26ED" w:rsidRDefault="00EF52F6">
            <w:r w:rsidRPr="009C26ED">
              <w:t>Runoff/ baseflow Catchment F: Latrobe River and Northern batters</w:t>
            </w:r>
          </w:p>
        </w:tc>
        <w:tc>
          <w:tcPr>
            <w:tcW w:w="929" w:type="pct"/>
            <w:hideMark/>
          </w:tcPr>
          <w:p w14:paraId="5CB47ADA" w14:textId="77777777" w:rsidR="00EF52F6" w:rsidRPr="009C26ED" w:rsidRDefault="00EF52F6">
            <w:r w:rsidRPr="009C26ED">
              <w:t>Inferred pit wall experiments</w:t>
            </w:r>
          </w:p>
        </w:tc>
        <w:tc>
          <w:tcPr>
            <w:tcW w:w="2196" w:type="pct"/>
            <w:hideMark/>
          </w:tcPr>
          <w:p w14:paraId="12D9F7DB" w14:textId="77777777" w:rsidR="00EF52F6" w:rsidRPr="009C26ED" w:rsidRDefault="00EF52F6">
            <w:r w:rsidRPr="009C26ED">
              <w:t>Wall wash experiment data for two sites (2 weathered coal); Latrobe River and Northern batters.</w:t>
            </w:r>
          </w:p>
        </w:tc>
      </w:tr>
      <w:tr w:rsidR="00EF52F6" w:rsidRPr="009C26ED" w14:paraId="7AFE1BC6" w14:textId="77777777">
        <w:trPr>
          <w:trHeight w:val="960"/>
        </w:trPr>
        <w:tc>
          <w:tcPr>
            <w:tcW w:w="701" w:type="pct"/>
            <w:vMerge/>
            <w:hideMark/>
          </w:tcPr>
          <w:p w14:paraId="3FD0340D" w14:textId="77777777" w:rsidR="00EF52F6" w:rsidRPr="009C26ED" w:rsidRDefault="00EF52F6"/>
        </w:tc>
        <w:tc>
          <w:tcPr>
            <w:tcW w:w="1174" w:type="pct"/>
            <w:hideMark/>
          </w:tcPr>
          <w:p w14:paraId="3169AF97" w14:textId="77777777" w:rsidR="00EF52F6" w:rsidRPr="009C26ED" w:rsidRDefault="00EF52F6">
            <w:r w:rsidRPr="009C26ED">
              <w:t>Runoff/ baseflow Catchment I: Maryvale Field</w:t>
            </w:r>
          </w:p>
        </w:tc>
        <w:tc>
          <w:tcPr>
            <w:tcW w:w="929" w:type="pct"/>
            <w:hideMark/>
          </w:tcPr>
          <w:p w14:paraId="3E81F7AA" w14:textId="77777777" w:rsidR="00EF52F6" w:rsidRPr="009C26ED" w:rsidRDefault="00EF52F6">
            <w:r w:rsidRPr="009C26ED">
              <w:t>Inferred pit wall experiments</w:t>
            </w:r>
          </w:p>
        </w:tc>
        <w:tc>
          <w:tcPr>
            <w:tcW w:w="2196" w:type="pct"/>
            <w:hideMark/>
          </w:tcPr>
          <w:p w14:paraId="1B071D5C" w14:textId="77777777" w:rsidR="00EF52F6" w:rsidRPr="009C26ED" w:rsidRDefault="00EF52F6">
            <w:r w:rsidRPr="009C26ED">
              <w:t>Wall wash experiment data for two sites (1 weathered coal; 1 fresh coal); Maryvale field floor.</w:t>
            </w:r>
          </w:p>
        </w:tc>
      </w:tr>
    </w:tbl>
    <w:p w14:paraId="32667D62" w14:textId="77777777" w:rsidR="007E601D" w:rsidRDefault="007E601D" w:rsidP="00E447BD">
      <w:pPr>
        <w:pStyle w:val="BodyTextFirstIndent"/>
      </w:pPr>
    </w:p>
    <w:p w14:paraId="6B109930" w14:textId="77777777" w:rsidR="00F634CA" w:rsidRDefault="00F634CA" w:rsidP="007E4ABC">
      <w:pPr>
        <w:pStyle w:val="Heading3"/>
      </w:pPr>
      <w:r>
        <w:t>Findings</w:t>
      </w:r>
    </w:p>
    <w:p w14:paraId="0DD2A43B" w14:textId="1DEE64DA" w:rsidR="00081914" w:rsidRPr="00327EBA" w:rsidRDefault="00003B21" w:rsidP="00CE3F9B">
      <w:pPr>
        <w:rPr>
          <w:lang w:val="en-CA"/>
        </w:rPr>
      </w:pPr>
      <w:r>
        <w:rPr>
          <w:lang w:val="en-CA"/>
        </w:rPr>
        <w:t>The</w:t>
      </w:r>
      <w:r w:rsidR="00CE3F9B">
        <w:rPr>
          <w:lang w:val="en-CA"/>
        </w:rPr>
        <w:t xml:space="preserve"> f</w:t>
      </w:r>
      <w:r w:rsidR="00616C95">
        <w:rPr>
          <w:lang w:val="en-CA"/>
        </w:rPr>
        <w:t>oll</w:t>
      </w:r>
      <w:r w:rsidR="00CE3F9B">
        <w:rPr>
          <w:lang w:val="en-CA"/>
        </w:rPr>
        <w:t>owing r</w:t>
      </w:r>
      <w:r>
        <w:rPr>
          <w:lang w:val="en-CA"/>
        </w:rPr>
        <w:t xml:space="preserve">esults </w:t>
      </w:r>
      <w:r w:rsidR="00081914">
        <w:rPr>
          <w:lang w:val="en-CA"/>
        </w:rPr>
        <w:t>section</w:t>
      </w:r>
      <w:r w:rsidR="00081914" w:rsidRPr="00871EA7">
        <w:rPr>
          <w:lang w:val="en-CA"/>
        </w:rPr>
        <w:t xml:space="preserve"> will </w:t>
      </w:r>
      <w:r w:rsidR="00D24EEF">
        <w:rPr>
          <w:lang w:val="en-CA"/>
        </w:rPr>
        <w:t xml:space="preserve">be focusing </w:t>
      </w:r>
      <w:r w:rsidR="00081914" w:rsidRPr="00871EA7">
        <w:rPr>
          <w:lang w:val="en-CA"/>
        </w:rPr>
        <w:t>on</w:t>
      </w:r>
      <w:r w:rsidR="00081914">
        <w:rPr>
          <w:lang w:val="en-CA"/>
        </w:rPr>
        <w:t xml:space="preserve"> </w:t>
      </w:r>
      <w:r w:rsidR="00081914" w:rsidRPr="00871EA7">
        <w:rPr>
          <w:lang w:val="en-CA"/>
        </w:rPr>
        <w:t xml:space="preserve">Scenarios 2 (Preferred Scenario) &amp; 5 (Dry Climate Sensitivity) as the others </w:t>
      </w:r>
      <w:r w:rsidR="00081914">
        <w:rPr>
          <w:lang w:val="en-CA"/>
        </w:rPr>
        <w:t>modelling scenarios</w:t>
      </w:r>
      <w:r w:rsidR="00081914" w:rsidRPr="00871EA7">
        <w:rPr>
          <w:lang w:val="en-CA"/>
        </w:rPr>
        <w:t xml:space="preserve"> do not represent the lake design adopted.</w:t>
      </w:r>
      <w:r w:rsidR="00081914">
        <w:rPr>
          <w:lang w:val="en-CA"/>
        </w:rPr>
        <w:t xml:space="preserve"> The alternative </w:t>
      </w:r>
      <w:r w:rsidR="00081914" w:rsidRPr="00453E8A">
        <w:rPr>
          <w:lang w:val="en-CA"/>
        </w:rPr>
        <w:t xml:space="preserve">scenarios modelled </w:t>
      </w:r>
      <w:r w:rsidR="00081914">
        <w:rPr>
          <w:lang w:val="en-CA"/>
        </w:rPr>
        <w:t>were t</w:t>
      </w:r>
      <w:r w:rsidR="00081914" w:rsidRPr="00453E8A">
        <w:rPr>
          <w:lang w:val="en-CA"/>
        </w:rPr>
        <w:t xml:space="preserve">o help </w:t>
      </w:r>
      <w:r w:rsidR="00081914" w:rsidRPr="00453E8A">
        <w:t>assess</w:t>
      </w:r>
      <w:r w:rsidR="00081914">
        <w:t xml:space="preserve"> impacts of benefits of different</w:t>
      </w:r>
      <w:r w:rsidR="00081914" w:rsidRPr="00453E8A">
        <w:t xml:space="preserve"> closure options </w:t>
      </w:r>
      <w:r w:rsidR="005E031C" w:rsidRPr="00453E8A">
        <w:t>namely</w:t>
      </w:r>
      <w:r w:rsidR="005E031C">
        <w:rPr>
          <w:b/>
        </w:rPr>
        <w:t>,</w:t>
      </w:r>
      <w:r w:rsidR="009849A3">
        <w:rPr>
          <w:b/>
        </w:rPr>
        <w:t xml:space="preserve"> </w:t>
      </w:r>
      <w:r w:rsidR="00081914">
        <w:t>A</w:t>
      </w:r>
      <w:r w:rsidR="00081914" w:rsidRPr="009F7327">
        <w:t xml:space="preserve">dditional fill water </w:t>
      </w:r>
      <w:r w:rsidR="00081914">
        <w:t>(Scenarios 3)</w:t>
      </w:r>
      <w:r w:rsidR="009849A3">
        <w:t>, a c</w:t>
      </w:r>
      <w:r w:rsidR="00081914" w:rsidRPr="009F7327">
        <w:t>omplete MRD integration</w:t>
      </w:r>
      <w:r w:rsidR="00CE3F9B">
        <w:t xml:space="preserve"> </w:t>
      </w:r>
      <w:r w:rsidR="00081914">
        <w:t>(Scenario 4)</w:t>
      </w:r>
      <w:r w:rsidR="00CE3F9B">
        <w:t xml:space="preserve"> and n</w:t>
      </w:r>
      <w:r w:rsidR="00081914" w:rsidRPr="009F7327">
        <w:t>o MRD integration</w:t>
      </w:r>
      <w:r w:rsidR="00081914">
        <w:t xml:space="preserve"> (Scenario 6)</w:t>
      </w:r>
      <w:r w:rsidR="00CE3F9B">
        <w:t xml:space="preserve">. </w:t>
      </w:r>
    </w:p>
    <w:p w14:paraId="36EFA574" w14:textId="0C76244C" w:rsidR="00081914" w:rsidRPr="007D7F53" w:rsidRDefault="00A61DE2" w:rsidP="004E7B68">
      <w:pPr>
        <w:pStyle w:val="Heading4"/>
        <w:rPr>
          <w:b/>
        </w:rPr>
      </w:pPr>
      <w:bookmarkStart w:id="515" w:name="_Ref208233153"/>
      <w:r w:rsidRPr="007D7F53">
        <w:rPr>
          <w:b/>
        </w:rPr>
        <w:t>Water Balance</w:t>
      </w:r>
      <w:bookmarkEnd w:id="515"/>
    </w:p>
    <w:p w14:paraId="441CB262" w14:textId="3B16C83A" w:rsidR="002907C4" w:rsidRPr="00850E7F" w:rsidRDefault="002907C4" w:rsidP="002907C4">
      <w:r w:rsidRPr="00850E7F">
        <w:t>The water balance results are discussed below in terms of the time it takes to fill the lake</w:t>
      </w:r>
      <w:r w:rsidR="00C62EF8">
        <w:t>(</w:t>
      </w:r>
      <w:r w:rsidRPr="00850E7F">
        <w:t>s</w:t>
      </w:r>
      <w:r w:rsidR="00C62EF8">
        <w:t>)</w:t>
      </w:r>
      <w:r w:rsidRPr="00850E7F">
        <w:t xml:space="preserve"> to the target water level (RL +37 m AHD) and the top-up volume required to maintain the lakes level. The sensitivity of the water balance to climate is also discussed. </w:t>
      </w:r>
    </w:p>
    <w:p w14:paraId="6677167E" w14:textId="01A6CADA" w:rsidR="001B2D74" w:rsidRDefault="001B2D74">
      <w:pPr>
        <w:spacing w:after="0" w:line="240" w:lineRule="auto"/>
      </w:pPr>
      <w:r>
        <w:br w:type="page"/>
      </w:r>
    </w:p>
    <w:p w14:paraId="40D3AE21" w14:textId="1AD8FEFD" w:rsidR="001E7CFB" w:rsidRPr="00673E29" w:rsidRDefault="001E7CFB" w:rsidP="00EB5835">
      <w:pPr>
        <w:pStyle w:val="Heading5"/>
        <w:rPr>
          <w:rFonts w:ascii="Arial" w:hAnsi="Arial" w:cs="Arial"/>
          <w:b/>
        </w:rPr>
      </w:pPr>
      <w:r w:rsidRPr="00673E29">
        <w:rPr>
          <w:rFonts w:ascii="Arial" w:hAnsi="Arial" w:cs="Arial"/>
          <w:b/>
        </w:rPr>
        <w:t>Key inflows</w:t>
      </w:r>
    </w:p>
    <w:p w14:paraId="1B1AB154" w14:textId="63A80BA5" w:rsidR="002907C4" w:rsidRPr="008A474C" w:rsidRDefault="002907C4" w:rsidP="002907C4">
      <w:pPr>
        <w:rPr>
          <w:bCs/>
        </w:rPr>
      </w:pPr>
      <w:r w:rsidRPr="006539FC">
        <w:rPr>
          <w:bCs/>
        </w:rPr>
        <w:t xml:space="preserve">The dominant water </w:t>
      </w:r>
      <w:r w:rsidRPr="008A474C">
        <w:rPr>
          <w:bCs/>
        </w:rPr>
        <w:t xml:space="preserve">balance inputs </w:t>
      </w:r>
      <w:r w:rsidR="00F873D5">
        <w:rPr>
          <w:bCs/>
        </w:rPr>
        <w:t xml:space="preserve">are as follows </w:t>
      </w:r>
      <w:r>
        <w:rPr>
          <w:bCs/>
        </w:rPr>
        <w:t>(in approximate order of largest volume to smallest)</w:t>
      </w:r>
      <w:r w:rsidRPr="008A474C">
        <w:rPr>
          <w:bCs/>
        </w:rPr>
        <w:t>:</w:t>
      </w:r>
    </w:p>
    <w:p w14:paraId="6A1196D7" w14:textId="77777777" w:rsidR="002907C4" w:rsidRPr="008A474C" w:rsidRDefault="002907C4" w:rsidP="00A21EB5">
      <w:pPr>
        <w:pStyle w:val="ListParagraph"/>
        <w:numPr>
          <w:ilvl w:val="0"/>
          <w:numId w:val="253"/>
        </w:numPr>
      </w:pPr>
      <w:r>
        <w:t xml:space="preserve">Pumped </w:t>
      </w:r>
      <w:r w:rsidRPr="008A474C">
        <w:t xml:space="preserve">Latrobe </w:t>
      </w:r>
      <w:r>
        <w:t>water</w:t>
      </w:r>
      <w:r w:rsidRPr="008A474C">
        <w:t xml:space="preserve"> fill </w:t>
      </w:r>
    </w:p>
    <w:p w14:paraId="3FD4A034" w14:textId="77777777" w:rsidR="002907C4" w:rsidRPr="008A474C" w:rsidRDefault="002907C4" w:rsidP="00A21EB5">
      <w:pPr>
        <w:pStyle w:val="ListParagraph"/>
        <w:numPr>
          <w:ilvl w:val="0"/>
          <w:numId w:val="253"/>
        </w:numPr>
      </w:pPr>
      <w:r w:rsidRPr="008A474C">
        <w:t xml:space="preserve">Morwell River flood flows </w:t>
      </w:r>
    </w:p>
    <w:p w14:paraId="5B12CC85" w14:textId="77777777" w:rsidR="002907C4" w:rsidRPr="008A474C" w:rsidRDefault="002907C4" w:rsidP="00A21EB5">
      <w:pPr>
        <w:pStyle w:val="ListParagraph"/>
        <w:numPr>
          <w:ilvl w:val="0"/>
          <w:numId w:val="253"/>
        </w:numPr>
      </w:pPr>
      <w:r w:rsidRPr="008A474C">
        <w:t xml:space="preserve">Direct rainfall </w:t>
      </w:r>
    </w:p>
    <w:p w14:paraId="7B3CFE27" w14:textId="77777777" w:rsidR="002907C4" w:rsidRPr="008A474C" w:rsidRDefault="002907C4" w:rsidP="00A21EB5">
      <w:pPr>
        <w:pStyle w:val="ListParagraph"/>
        <w:numPr>
          <w:ilvl w:val="0"/>
          <w:numId w:val="253"/>
        </w:numPr>
      </w:pPr>
      <w:r w:rsidRPr="008A474C">
        <w:t>For the Y</w:t>
      </w:r>
      <w:r>
        <w:t>E</w:t>
      </w:r>
      <w:r w:rsidRPr="008A474C">
        <w:t xml:space="preserve">F, tunnel transfer from the </w:t>
      </w:r>
      <w:r>
        <w:t>YT</w:t>
      </w:r>
      <w:r w:rsidRPr="008A474C">
        <w:t>F.</w:t>
      </w:r>
    </w:p>
    <w:p w14:paraId="6DEF1753" w14:textId="77777777" w:rsidR="002907C4" w:rsidRPr="008A474C" w:rsidRDefault="002907C4" w:rsidP="00A21EB5">
      <w:pPr>
        <w:pStyle w:val="ListParagraph"/>
        <w:numPr>
          <w:ilvl w:val="0"/>
          <w:numId w:val="253"/>
        </w:numPr>
      </w:pPr>
      <w:r w:rsidRPr="008A474C">
        <w:t>External catchment runoff.</w:t>
      </w:r>
    </w:p>
    <w:p w14:paraId="085EC06B" w14:textId="77777777" w:rsidR="002907C4" w:rsidRDefault="002907C4" w:rsidP="00A21EB5">
      <w:pPr>
        <w:pStyle w:val="ListParagraph"/>
        <w:numPr>
          <w:ilvl w:val="0"/>
          <w:numId w:val="253"/>
        </w:numPr>
      </w:pPr>
      <w:r w:rsidRPr="008A474C">
        <w:t xml:space="preserve">Internal catchment runoff </w:t>
      </w:r>
    </w:p>
    <w:p w14:paraId="360886B0" w14:textId="77777777" w:rsidR="002907C4" w:rsidRDefault="002907C4" w:rsidP="00A21EB5">
      <w:pPr>
        <w:pStyle w:val="ListParagraph"/>
        <w:numPr>
          <w:ilvl w:val="0"/>
          <w:numId w:val="253"/>
        </w:numPr>
      </w:pPr>
      <w:r>
        <w:t>Pumped groundwater.</w:t>
      </w:r>
    </w:p>
    <w:p w14:paraId="4D0AB819" w14:textId="2F6BB657" w:rsidR="001E7CFB" w:rsidRPr="00673E29" w:rsidRDefault="001E7CFB" w:rsidP="000C3A2B">
      <w:pPr>
        <w:pStyle w:val="Heading5"/>
        <w:rPr>
          <w:rFonts w:ascii="Arial" w:hAnsi="Arial" w:cs="Arial"/>
          <w:b/>
        </w:rPr>
      </w:pPr>
      <w:r w:rsidRPr="00673E29">
        <w:rPr>
          <w:rFonts w:ascii="Arial" w:hAnsi="Arial" w:cs="Arial"/>
          <w:b/>
        </w:rPr>
        <w:t xml:space="preserve">Key Outflows </w:t>
      </w:r>
    </w:p>
    <w:p w14:paraId="2FE98BA4" w14:textId="73E10549" w:rsidR="002907C4" w:rsidRDefault="002907C4" w:rsidP="00A21EB5">
      <w:pPr>
        <w:pStyle w:val="ListParagraph"/>
        <w:numPr>
          <w:ilvl w:val="0"/>
          <w:numId w:val="253"/>
        </w:numPr>
      </w:pPr>
      <w:r w:rsidRPr="00786479">
        <w:t>The dominant outflows post filling is evaporation, except during those years when overflow occurs via Spillway 4</w:t>
      </w:r>
    </w:p>
    <w:p w14:paraId="2D9EEE97" w14:textId="170DEA40" w:rsidR="002907C4" w:rsidRPr="00786479" w:rsidRDefault="00F873D5" w:rsidP="00A21EB5">
      <w:pPr>
        <w:pStyle w:val="ListParagraph"/>
        <w:numPr>
          <w:ilvl w:val="0"/>
          <w:numId w:val="253"/>
        </w:numPr>
      </w:pPr>
      <w:r>
        <w:t>For YTF t</w:t>
      </w:r>
      <w:r w:rsidR="002907C4" w:rsidRPr="00786479">
        <w:t xml:space="preserve">he exchange of water </w:t>
      </w:r>
      <w:r w:rsidR="002907C4">
        <w:t>to YEF</w:t>
      </w:r>
      <w:r>
        <w:t xml:space="preserve"> (through the tunnels)</w:t>
      </w:r>
      <w:r w:rsidR="002907C4" w:rsidRPr="00786479">
        <w:t xml:space="preserve"> is also a dominant outflow, particularly when there are Morwell River flood flows introduced which might cause a slight head imbalance between the two pits.</w:t>
      </w:r>
    </w:p>
    <w:p w14:paraId="4533F2CB" w14:textId="29A10F9F" w:rsidR="002907C4" w:rsidRDefault="002907C4" w:rsidP="00A21EB5">
      <w:pPr>
        <w:pStyle w:val="ListParagraph"/>
        <w:numPr>
          <w:ilvl w:val="0"/>
          <w:numId w:val="253"/>
        </w:numPr>
      </w:pPr>
      <w:r w:rsidRPr="00786479">
        <w:t xml:space="preserve">Groundwater outflow (seepage) is generally very small relative to the other outflows. </w:t>
      </w:r>
    </w:p>
    <w:bookmarkStart w:id="516" w:name="_Ref194649937"/>
    <w:bookmarkStart w:id="517" w:name="_Toc195519399"/>
    <w:p w14:paraId="0697091C" w14:textId="30B1798A" w:rsidR="00120E54" w:rsidRPr="00591254" w:rsidRDefault="00206A7F" w:rsidP="00A21EB5">
      <w:pPr>
        <w:rPr>
          <w:b/>
        </w:rPr>
      </w:pPr>
      <w:r w:rsidRPr="00886EEC">
        <w:fldChar w:fldCharType="begin"/>
      </w:r>
      <w:r w:rsidRPr="00886EEC">
        <w:rPr>
          <w:b/>
        </w:rPr>
        <w:instrText xml:space="preserve"> REF _Ref198197746 \h </w:instrText>
      </w:r>
      <w:r w:rsidR="00886EEC">
        <w:rPr>
          <w:b/>
        </w:rPr>
        <w:instrText xml:space="preserve"> \* MERGEFORMAT </w:instrText>
      </w:r>
      <w:r w:rsidRPr="00886EEC">
        <w:rPr>
          <w:b/>
        </w:rPr>
        <w:fldChar w:fldCharType="separate"/>
      </w:r>
      <w:r w:rsidR="00D35BC0" w:rsidRPr="00591254">
        <w:t xml:space="preserve">Table </w:t>
      </w:r>
      <w:r w:rsidR="00D35BC0">
        <w:t>8</w:t>
      </w:r>
      <w:r w:rsidR="00D35BC0">
        <w:noBreakHyphen/>
        <w:t>17</w:t>
      </w:r>
      <w:r w:rsidRPr="00886EEC">
        <w:rPr>
          <w:b/>
        </w:rPr>
        <w:fldChar w:fldCharType="end"/>
      </w:r>
      <w:r w:rsidRPr="00591254">
        <w:t xml:space="preserve"> </w:t>
      </w:r>
      <w:r w:rsidR="00886EEC" w:rsidRPr="00591254">
        <w:t>and</w:t>
      </w:r>
      <w:r w:rsidRPr="00591254">
        <w:t xml:space="preserve"> </w:t>
      </w:r>
      <w:r w:rsidRPr="00886EEC">
        <w:rPr>
          <w:b/>
        </w:rPr>
        <w:fldChar w:fldCharType="begin"/>
      </w:r>
      <w:r w:rsidRPr="00886EEC">
        <w:rPr>
          <w:b/>
        </w:rPr>
        <w:instrText xml:space="preserve"> REF _Ref198197748 \h </w:instrText>
      </w:r>
      <w:r w:rsidR="00886EEC">
        <w:rPr>
          <w:b/>
        </w:rPr>
        <w:instrText xml:space="preserve"> \* MERGEFORMAT </w:instrText>
      </w:r>
      <w:r w:rsidRPr="00886EEC">
        <w:rPr>
          <w:b/>
        </w:rPr>
      </w:r>
      <w:r w:rsidRPr="00886EEC">
        <w:rPr>
          <w:b/>
        </w:rPr>
        <w:fldChar w:fldCharType="separate"/>
      </w:r>
      <w:r w:rsidR="00D35BC0" w:rsidRPr="00D423C6">
        <w:t xml:space="preserve">Table </w:t>
      </w:r>
      <w:r w:rsidR="00D35BC0">
        <w:t>8</w:t>
      </w:r>
      <w:r w:rsidR="00D35BC0">
        <w:noBreakHyphen/>
        <w:t>18</w:t>
      </w:r>
      <w:r w:rsidRPr="00886EEC">
        <w:rPr>
          <w:b/>
        </w:rPr>
        <w:fldChar w:fldCharType="end"/>
      </w:r>
      <w:r w:rsidRPr="00591254">
        <w:t xml:space="preserve"> below summarise the </w:t>
      </w:r>
      <w:r w:rsidR="00335A5E" w:rsidRPr="00591254">
        <w:rPr>
          <w:b/>
        </w:rPr>
        <w:t xml:space="preserve">key </w:t>
      </w:r>
      <w:r w:rsidR="00886EEC" w:rsidRPr="00591254">
        <w:rPr>
          <w:b/>
        </w:rPr>
        <w:t>pit inflows</w:t>
      </w:r>
      <w:r w:rsidR="00335A5E" w:rsidRPr="00591254">
        <w:rPr>
          <w:b/>
        </w:rPr>
        <w:t xml:space="preserve"> </w:t>
      </w:r>
      <w:r w:rsidR="00886EEC" w:rsidRPr="00591254">
        <w:rPr>
          <w:b/>
        </w:rPr>
        <w:t>/outflows during</w:t>
      </w:r>
      <w:r w:rsidR="00335A5E" w:rsidRPr="00591254">
        <w:rPr>
          <w:b/>
        </w:rPr>
        <w:t xml:space="preserve"> the filling and post filling phases</w:t>
      </w:r>
    </w:p>
    <w:p w14:paraId="2B3D50E3" w14:textId="6A54EB87" w:rsidR="001B2D74" w:rsidRDefault="001B2D74">
      <w:pPr>
        <w:spacing w:after="0" w:line="240" w:lineRule="auto"/>
      </w:pPr>
      <w:r>
        <w:br w:type="page"/>
      </w:r>
    </w:p>
    <w:p w14:paraId="32AB6BBC" w14:textId="42547A99" w:rsidR="00DE6CBE" w:rsidRDefault="00DE6CBE" w:rsidP="007A4B78">
      <w:pPr>
        <w:pStyle w:val="Caption"/>
        <w:spacing w:before="160"/>
      </w:pPr>
      <w:bookmarkStart w:id="518" w:name="_Ref198197746"/>
      <w:bookmarkStart w:id="519" w:name="_Toc210126990"/>
      <w:r w:rsidRPr="00591254">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7</w:t>
      </w:r>
      <w:r w:rsidR="00971AAD">
        <w:fldChar w:fldCharType="end"/>
      </w:r>
      <w:bookmarkEnd w:id="516"/>
      <w:bookmarkEnd w:id="518"/>
      <w:r w:rsidRPr="00591254">
        <w:t>: Indicative</w:t>
      </w:r>
      <w:r>
        <w:t xml:space="preserve"> annual pit inflows and outflows during filling</w:t>
      </w:r>
      <w:bookmarkEnd w:id="517"/>
      <w:bookmarkEnd w:id="519"/>
    </w:p>
    <w:p w14:paraId="780A19C8" w14:textId="6E46943B" w:rsidR="00446960" w:rsidRDefault="002D4D32" w:rsidP="002D4D32">
      <w:pPr>
        <w:jc w:val="center"/>
        <w:rPr>
          <w:bCs/>
        </w:rPr>
      </w:pPr>
      <w:r>
        <w:rPr>
          <w:noProof/>
        </w:rPr>
        <w:drawing>
          <wp:inline distT="0" distB="0" distL="0" distR="0" wp14:anchorId="2FFBDF65" wp14:editId="69C0F149">
            <wp:extent cx="5657850" cy="4943475"/>
            <wp:effectExtent l="0" t="0" r="0" b="9525"/>
            <wp:docPr id="1733252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57850" cy="4943475"/>
                    </a:xfrm>
                    <a:prstGeom prst="rect">
                      <a:avLst/>
                    </a:prstGeom>
                    <a:noFill/>
                    <a:ln>
                      <a:noFill/>
                    </a:ln>
                  </pic:spPr>
                </pic:pic>
              </a:graphicData>
            </a:graphic>
          </wp:inline>
        </w:drawing>
      </w:r>
    </w:p>
    <w:p w14:paraId="330E4480" w14:textId="77777777" w:rsidR="00446960" w:rsidRDefault="00446960" w:rsidP="00CB6525">
      <w:pPr>
        <w:rPr>
          <w:bCs/>
        </w:rPr>
      </w:pPr>
    </w:p>
    <w:p w14:paraId="371CCCB9" w14:textId="77777777" w:rsidR="00B566F3" w:rsidRDefault="00B566F3" w:rsidP="00CB6525">
      <w:pPr>
        <w:rPr>
          <w:bCs/>
        </w:rPr>
      </w:pPr>
    </w:p>
    <w:p w14:paraId="3BBF711B" w14:textId="142DCDA7" w:rsidR="00D423C6" w:rsidRDefault="001B2D74">
      <w:pPr>
        <w:spacing w:after="0" w:line="240" w:lineRule="auto"/>
        <w:rPr>
          <w:bCs/>
        </w:rPr>
      </w:pPr>
      <w:r>
        <w:rPr>
          <w:bCs/>
        </w:rPr>
        <w:br w:type="page"/>
      </w:r>
    </w:p>
    <w:p w14:paraId="3C373CF6" w14:textId="198A273C" w:rsidR="00D423C6" w:rsidRDefault="00D423C6" w:rsidP="00CB6525">
      <w:pPr>
        <w:rPr>
          <w:bCs/>
        </w:rPr>
      </w:pPr>
    </w:p>
    <w:p w14:paraId="4DFDA3C4" w14:textId="5A061785" w:rsidR="00B566F3" w:rsidRDefault="00B566F3" w:rsidP="00591254">
      <w:pPr>
        <w:pStyle w:val="Caption"/>
        <w:spacing w:before="160"/>
      </w:pPr>
      <w:bookmarkStart w:id="520" w:name="_Ref198197748"/>
      <w:bookmarkStart w:id="521" w:name="_Toc210126991"/>
      <w:r w:rsidRPr="00D423C6">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8</w:t>
      </w:r>
      <w:r w:rsidR="00971AAD">
        <w:fldChar w:fldCharType="end"/>
      </w:r>
      <w:bookmarkEnd w:id="520"/>
      <w:r w:rsidRPr="00D423C6">
        <w:t>:</w:t>
      </w:r>
      <w:r>
        <w:t xml:space="preserve"> Indicative annual pit inflows and outflows </w:t>
      </w:r>
      <w:r w:rsidR="00010069">
        <w:t>p</w:t>
      </w:r>
      <w:r>
        <w:t>ost filling</w:t>
      </w:r>
      <w:bookmarkEnd w:id="521"/>
    </w:p>
    <w:p w14:paraId="3A7936B5" w14:textId="3BB50E88" w:rsidR="00D423C6" w:rsidRPr="00D423C6" w:rsidRDefault="00D423C6" w:rsidP="00D423C6">
      <w:pPr>
        <w:jc w:val="center"/>
      </w:pPr>
      <w:r w:rsidRPr="006B1714">
        <w:rPr>
          <w:noProof/>
        </w:rPr>
        <w:drawing>
          <wp:inline distT="0" distB="0" distL="0" distR="0" wp14:anchorId="0EE0BC68" wp14:editId="5EA888BE">
            <wp:extent cx="5372100" cy="4657725"/>
            <wp:effectExtent l="0" t="0" r="0" b="9525"/>
            <wp:docPr id="139130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72100" cy="4657725"/>
                    </a:xfrm>
                    <a:prstGeom prst="rect">
                      <a:avLst/>
                    </a:prstGeom>
                    <a:noFill/>
                    <a:ln>
                      <a:noFill/>
                    </a:ln>
                  </pic:spPr>
                </pic:pic>
              </a:graphicData>
            </a:graphic>
          </wp:inline>
        </w:drawing>
      </w:r>
    </w:p>
    <w:p w14:paraId="03E7A157" w14:textId="25336D17" w:rsidR="001E7CFB" w:rsidRPr="00640594" w:rsidRDefault="00CB6525" w:rsidP="001E7CFB">
      <w:pPr>
        <w:rPr>
          <w:bCs/>
        </w:rPr>
      </w:pPr>
      <w:r>
        <w:rPr>
          <w:bCs/>
        </w:rPr>
        <w:t xml:space="preserve">Note that Morwell River inflows and Latrobe water top-up is not an annual event so annual pit inflow </w:t>
      </w:r>
      <w:r w:rsidRPr="006539FC">
        <w:rPr>
          <w:bCs/>
        </w:rPr>
        <w:t xml:space="preserve">statistics for these inputs are misleading. </w:t>
      </w:r>
      <w:r w:rsidR="001E7CFB" w:rsidRPr="002C3155">
        <w:t xml:space="preserve">A full summary of the cumulative water balance results for each of the key contributing inflows and outflows is provided </w:t>
      </w:r>
      <w:r w:rsidR="006D746D">
        <w:t xml:space="preserve">in the </w:t>
      </w:r>
      <w:r w:rsidR="006D746D">
        <w:rPr>
          <w:i/>
          <w:iCs/>
        </w:rPr>
        <w:t xml:space="preserve">Lake balance and water quality </w:t>
      </w:r>
      <w:r w:rsidR="006D746D">
        <w:t>report</w:t>
      </w:r>
      <w:r w:rsidR="001E7CFB" w:rsidRPr="002C3155">
        <w:t xml:space="preserve"> </w:t>
      </w:r>
      <w:r w:rsidR="003D2C0E">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3D2C0E">
        <w:fldChar w:fldCharType="separate"/>
      </w:r>
      <w:r w:rsidR="003D2C0E">
        <w:rPr>
          <w:noProof/>
        </w:rPr>
        <w:t>(RGS 2025)</w:t>
      </w:r>
      <w:r w:rsidR="003D2C0E">
        <w:fldChar w:fldCharType="end"/>
      </w:r>
      <w:r w:rsidR="001576D9">
        <w:t>.</w:t>
      </w:r>
    </w:p>
    <w:p w14:paraId="5A7FB700" w14:textId="0043C7E5" w:rsidR="001B2D74" w:rsidRDefault="001B2D74">
      <w:pPr>
        <w:spacing w:after="0" w:line="240" w:lineRule="auto"/>
      </w:pPr>
      <w:r>
        <w:br w:type="page"/>
      </w:r>
    </w:p>
    <w:p w14:paraId="3C3CFA71" w14:textId="25CD5D32" w:rsidR="00CB6525" w:rsidRPr="00A73C5C" w:rsidRDefault="00CB6525" w:rsidP="000C3A2B">
      <w:pPr>
        <w:pStyle w:val="Heading5"/>
        <w:rPr>
          <w:rFonts w:ascii="Arial" w:hAnsi="Arial" w:cs="Arial"/>
          <w:b/>
        </w:rPr>
      </w:pPr>
      <w:r w:rsidRPr="00A73C5C">
        <w:rPr>
          <w:rFonts w:ascii="Arial" w:hAnsi="Arial" w:cs="Arial"/>
          <w:b/>
        </w:rPr>
        <w:t>Pit Fill Time</w:t>
      </w:r>
    </w:p>
    <w:p w14:paraId="2624F9B5" w14:textId="77777777" w:rsidR="00D35BC0" w:rsidRDefault="00EC4031" w:rsidP="00F52090">
      <w:r w:rsidRPr="00991216">
        <w:rPr>
          <w:bCs/>
        </w:rPr>
        <w:t xml:space="preserve">The results in </w:t>
      </w:r>
      <w:r w:rsidRPr="00991216">
        <w:rPr>
          <w:bCs/>
        </w:rPr>
        <w:fldChar w:fldCharType="begin"/>
      </w:r>
      <w:r w:rsidRPr="00991216">
        <w:rPr>
          <w:bCs/>
        </w:rPr>
        <w:instrText xml:space="preserve"> REF _Ref190844537 \h </w:instrText>
      </w:r>
      <w:r w:rsidR="00991216">
        <w:rPr>
          <w:bCs/>
        </w:rPr>
        <w:instrText xml:space="preserve"> \* MERGEFORMAT </w:instrText>
      </w:r>
      <w:r w:rsidRPr="00991216">
        <w:rPr>
          <w:bCs/>
        </w:rPr>
      </w:r>
      <w:r w:rsidRPr="00991216">
        <w:rPr>
          <w:bCs/>
        </w:rPr>
        <w:fldChar w:fldCharType="separate"/>
      </w:r>
      <w:r w:rsidR="00D35BC0" w:rsidRPr="00991216">
        <w:t xml:space="preserve">Table </w:t>
      </w:r>
      <w:r w:rsidR="00D35BC0">
        <w:rPr>
          <w:noProof/>
        </w:rPr>
        <w:t>8</w:t>
      </w:r>
      <w:r w:rsidR="00D35BC0">
        <w:rPr>
          <w:noProof/>
        </w:rPr>
        <w:noBreakHyphen/>
        <w:t>19</w:t>
      </w:r>
      <w:r w:rsidRPr="00991216">
        <w:rPr>
          <w:bCs/>
        </w:rPr>
        <w:fldChar w:fldCharType="end"/>
      </w:r>
      <w:r w:rsidR="00991216" w:rsidRPr="00991216">
        <w:rPr>
          <w:bCs/>
        </w:rPr>
        <w:t xml:space="preserve"> below </w:t>
      </w:r>
      <w:r w:rsidRPr="00991216">
        <w:rPr>
          <w:bCs/>
        </w:rPr>
        <w:t xml:space="preserve">show the time required to fill the lake to an elevation of RL +37 m AHD, while </w:t>
      </w:r>
      <w:r w:rsidRPr="00991216">
        <w:rPr>
          <w:bCs/>
        </w:rPr>
        <w:fldChar w:fldCharType="begin"/>
      </w:r>
      <w:r w:rsidRPr="00991216">
        <w:rPr>
          <w:bCs/>
        </w:rPr>
        <w:instrText xml:space="preserve"> REF _Ref198199174 \h </w:instrText>
      </w:r>
      <w:r w:rsidR="00991216">
        <w:rPr>
          <w:bCs/>
        </w:rPr>
        <w:instrText xml:space="preserve"> \* MERGEFORMAT </w:instrText>
      </w:r>
      <w:r w:rsidRPr="00991216">
        <w:rPr>
          <w:bCs/>
        </w:rPr>
      </w:r>
      <w:r w:rsidRPr="00991216">
        <w:rPr>
          <w:bCs/>
        </w:rPr>
        <w:fldChar w:fldCharType="separate"/>
      </w:r>
    </w:p>
    <w:p w14:paraId="7C68E5CB" w14:textId="6803C4E0" w:rsidR="00CB6525" w:rsidRDefault="00D35BC0" w:rsidP="00CB6525">
      <w:pPr>
        <w:rPr>
          <w:bCs/>
        </w:rPr>
      </w:pPr>
      <w:r w:rsidRPr="00991216">
        <w:t xml:space="preserve">Table </w:t>
      </w:r>
      <w:r>
        <w:rPr>
          <w:noProof/>
        </w:rPr>
        <w:t>8</w:t>
      </w:r>
      <w:r>
        <w:rPr>
          <w:noProof/>
        </w:rPr>
        <w:noBreakHyphen/>
        <w:t>20</w:t>
      </w:r>
      <w:r w:rsidR="00EC4031" w:rsidRPr="00991216">
        <w:rPr>
          <w:bCs/>
        </w:rPr>
        <w:fldChar w:fldCharType="end"/>
      </w:r>
      <w:r w:rsidR="00EC4031" w:rsidRPr="00991216">
        <w:rPr>
          <w:bCs/>
        </w:rPr>
        <w:t xml:space="preserve"> shows the volume of pumped water required to achieve first fill.</w:t>
      </w:r>
      <w:r w:rsidR="00530FAC">
        <w:rPr>
          <w:bCs/>
        </w:rPr>
        <w:t xml:space="preserve"> </w:t>
      </w:r>
    </w:p>
    <w:p w14:paraId="7259FD67" w14:textId="7389A611" w:rsidR="00E5142F" w:rsidRDefault="00E5142F" w:rsidP="00E5142F">
      <w:pPr>
        <w:pStyle w:val="Caption"/>
        <w:keepNext/>
      </w:pPr>
      <w:bookmarkStart w:id="522" w:name="_Ref190844537"/>
      <w:bookmarkStart w:id="523" w:name="_Ref158127957"/>
      <w:bookmarkStart w:id="524" w:name="_Toc193826463"/>
      <w:bookmarkStart w:id="525" w:name="_Toc195519401"/>
      <w:bookmarkStart w:id="526" w:name="_Toc210126992"/>
      <w:r w:rsidRPr="00991216">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9</w:t>
      </w:r>
      <w:r w:rsidR="00971AAD">
        <w:fldChar w:fldCharType="end"/>
      </w:r>
      <w:bookmarkEnd w:id="522"/>
      <w:bookmarkEnd w:id="523"/>
      <w:r w:rsidRPr="00991216">
        <w:rPr>
          <w:noProof/>
        </w:rPr>
        <w:t>:</w:t>
      </w:r>
      <w:r w:rsidRPr="008235EC">
        <w:rPr>
          <w:noProof/>
        </w:rPr>
        <w:t xml:space="preserve"> </w:t>
      </w:r>
      <w:r>
        <w:t>Timeframes required to achieve the desired water level</w:t>
      </w:r>
      <w:r w:rsidRPr="008235EC">
        <w:t xml:space="preserve"> for each scenario</w:t>
      </w:r>
      <w:bookmarkEnd w:id="524"/>
      <w:bookmarkEnd w:id="525"/>
      <w:bookmarkEnd w:id="526"/>
    </w:p>
    <w:tbl>
      <w:tblPr>
        <w:tblW w:w="5000" w:type="pct"/>
        <w:tblLook w:val="04A0" w:firstRow="1" w:lastRow="0" w:firstColumn="1" w:lastColumn="0" w:noHBand="0" w:noVBand="1"/>
      </w:tblPr>
      <w:tblGrid>
        <w:gridCol w:w="1586"/>
        <w:gridCol w:w="1878"/>
        <w:gridCol w:w="1460"/>
        <w:gridCol w:w="1460"/>
        <w:gridCol w:w="1460"/>
        <w:gridCol w:w="1460"/>
        <w:gridCol w:w="1462"/>
      </w:tblGrid>
      <w:tr w:rsidR="00E5142F" w:rsidRPr="0099105F" w14:paraId="49F6465D" w14:textId="77777777" w:rsidTr="008D5F39">
        <w:trPr>
          <w:trHeight w:val="289"/>
        </w:trPr>
        <w:tc>
          <w:tcPr>
            <w:tcW w:w="737" w:type="pct"/>
            <w:vMerge w:val="restart"/>
            <w:tcBorders>
              <w:top w:val="single" w:sz="4" w:space="0" w:color="auto"/>
              <w:left w:val="single" w:sz="4" w:space="0" w:color="auto"/>
              <w:bottom w:val="single" w:sz="4" w:space="0" w:color="000000"/>
              <w:right w:val="single" w:sz="4" w:space="0" w:color="auto"/>
            </w:tcBorders>
            <w:shd w:val="clear" w:color="auto" w:fill="8BC600"/>
            <w:noWrap/>
            <w:vAlign w:val="center"/>
            <w:hideMark/>
          </w:tcPr>
          <w:p w14:paraId="015B4F2F" w14:textId="77777777" w:rsidR="00E5142F" w:rsidRPr="008D5F39" w:rsidRDefault="00E5142F">
            <w:pPr>
              <w:spacing w:after="0" w:line="240" w:lineRule="auto"/>
              <w:jc w:val="center"/>
              <w:rPr>
                <w:rFonts w:cs="Arial"/>
                <w:b/>
                <w:color w:val="auto"/>
              </w:rPr>
            </w:pPr>
            <w:r w:rsidRPr="008D5F39">
              <w:rPr>
                <w:rFonts w:cs="Arial"/>
                <w:b/>
                <w:color w:val="auto"/>
              </w:rPr>
              <w:t>Scenario</w:t>
            </w:r>
          </w:p>
        </w:tc>
        <w:tc>
          <w:tcPr>
            <w:tcW w:w="4263" w:type="pct"/>
            <w:gridSpan w:val="6"/>
            <w:tcBorders>
              <w:top w:val="single" w:sz="4" w:space="0" w:color="auto"/>
              <w:left w:val="nil"/>
              <w:bottom w:val="single" w:sz="4" w:space="0" w:color="auto"/>
              <w:right w:val="single" w:sz="4" w:space="0" w:color="auto"/>
            </w:tcBorders>
            <w:shd w:val="clear" w:color="auto" w:fill="8BC600"/>
            <w:noWrap/>
            <w:vAlign w:val="center"/>
            <w:hideMark/>
          </w:tcPr>
          <w:p w14:paraId="26F96DCE" w14:textId="77777777" w:rsidR="00E5142F" w:rsidRPr="008D5F39" w:rsidRDefault="00E5142F">
            <w:pPr>
              <w:spacing w:after="0" w:line="240" w:lineRule="auto"/>
              <w:jc w:val="center"/>
              <w:rPr>
                <w:rFonts w:cs="Arial"/>
                <w:b/>
                <w:color w:val="auto"/>
              </w:rPr>
            </w:pPr>
            <w:r w:rsidRPr="008D5F39">
              <w:rPr>
                <w:rFonts w:cs="Arial"/>
                <w:b/>
                <w:color w:val="auto"/>
              </w:rPr>
              <w:t>Time to fill (years)</w:t>
            </w:r>
          </w:p>
        </w:tc>
      </w:tr>
      <w:tr w:rsidR="00E5142F" w:rsidRPr="0099105F" w14:paraId="3FA81E87" w14:textId="77777777" w:rsidTr="008D5F39">
        <w:trPr>
          <w:trHeight w:val="240"/>
        </w:trPr>
        <w:tc>
          <w:tcPr>
            <w:tcW w:w="737" w:type="pct"/>
            <w:vMerge/>
            <w:tcBorders>
              <w:top w:val="single" w:sz="4" w:space="0" w:color="auto"/>
              <w:left w:val="single" w:sz="4" w:space="0" w:color="auto"/>
              <w:bottom w:val="single" w:sz="4" w:space="0" w:color="000000"/>
              <w:right w:val="single" w:sz="4" w:space="0" w:color="auto"/>
            </w:tcBorders>
            <w:shd w:val="clear" w:color="auto" w:fill="8BC600"/>
            <w:vAlign w:val="center"/>
            <w:hideMark/>
          </w:tcPr>
          <w:p w14:paraId="07F62A8E" w14:textId="77777777" w:rsidR="00E5142F" w:rsidRPr="008D5F39" w:rsidRDefault="00E5142F">
            <w:pPr>
              <w:spacing w:after="0" w:line="240" w:lineRule="auto"/>
              <w:rPr>
                <w:rFonts w:cs="Arial"/>
                <w:b/>
                <w:color w:val="auto"/>
              </w:rPr>
            </w:pPr>
          </w:p>
        </w:tc>
        <w:tc>
          <w:tcPr>
            <w:tcW w:w="872" w:type="pct"/>
            <w:tcBorders>
              <w:top w:val="nil"/>
              <w:left w:val="nil"/>
              <w:bottom w:val="single" w:sz="4" w:space="0" w:color="auto"/>
              <w:right w:val="single" w:sz="4" w:space="0" w:color="auto"/>
            </w:tcBorders>
            <w:shd w:val="clear" w:color="auto" w:fill="8BC600"/>
            <w:noWrap/>
            <w:vAlign w:val="center"/>
            <w:hideMark/>
          </w:tcPr>
          <w:p w14:paraId="09CB2D68" w14:textId="77777777" w:rsidR="00E5142F" w:rsidRPr="008D5F39" w:rsidRDefault="00E5142F">
            <w:pPr>
              <w:spacing w:after="0" w:line="240" w:lineRule="auto"/>
              <w:jc w:val="center"/>
              <w:rPr>
                <w:rFonts w:cs="Arial"/>
                <w:b/>
                <w:color w:val="auto"/>
              </w:rPr>
            </w:pPr>
            <w:r w:rsidRPr="008D5F39">
              <w:rPr>
                <w:rFonts w:cs="Arial"/>
                <w:b/>
                <w:color w:val="auto"/>
              </w:rPr>
              <w:t>Mean</w:t>
            </w:r>
          </w:p>
        </w:tc>
        <w:tc>
          <w:tcPr>
            <w:tcW w:w="678" w:type="pct"/>
            <w:tcBorders>
              <w:top w:val="nil"/>
              <w:left w:val="nil"/>
              <w:bottom w:val="single" w:sz="4" w:space="0" w:color="auto"/>
              <w:right w:val="single" w:sz="4" w:space="0" w:color="auto"/>
            </w:tcBorders>
            <w:shd w:val="clear" w:color="auto" w:fill="8BC600"/>
            <w:noWrap/>
            <w:vAlign w:val="center"/>
            <w:hideMark/>
          </w:tcPr>
          <w:p w14:paraId="52999B83" w14:textId="77777777" w:rsidR="00E5142F" w:rsidRPr="008D5F39" w:rsidRDefault="00E5142F">
            <w:pPr>
              <w:spacing w:after="0" w:line="240" w:lineRule="auto"/>
              <w:jc w:val="center"/>
              <w:rPr>
                <w:rFonts w:cs="Arial"/>
                <w:b/>
                <w:color w:val="auto"/>
              </w:rPr>
            </w:pPr>
            <w:r w:rsidRPr="008D5F39">
              <w:rPr>
                <w:rFonts w:cs="Arial"/>
                <w:b/>
                <w:color w:val="auto"/>
              </w:rPr>
              <w:t>Min</w:t>
            </w:r>
          </w:p>
        </w:tc>
        <w:tc>
          <w:tcPr>
            <w:tcW w:w="678" w:type="pct"/>
            <w:tcBorders>
              <w:top w:val="nil"/>
              <w:left w:val="nil"/>
              <w:bottom w:val="single" w:sz="4" w:space="0" w:color="auto"/>
              <w:right w:val="single" w:sz="4" w:space="0" w:color="auto"/>
            </w:tcBorders>
            <w:shd w:val="clear" w:color="auto" w:fill="8BC600"/>
            <w:noWrap/>
            <w:vAlign w:val="center"/>
            <w:hideMark/>
          </w:tcPr>
          <w:p w14:paraId="69EFDB49" w14:textId="77777777" w:rsidR="00E5142F" w:rsidRPr="008D5F39" w:rsidRDefault="00E5142F">
            <w:pPr>
              <w:spacing w:after="0" w:line="240" w:lineRule="auto"/>
              <w:jc w:val="center"/>
              <w:rPr>
                <w:rFonts w:cs="Arial"/>
                <w:b/>
                <w:color w:val="auto"/>
              </w:rPr>
            </w:pPr>
            <w:r w:rsidRPr="008D5F39">
              <w:rPr>
                <w:rFonts w:cs="Arial"/>
                <w:b/>
                <w:color w:val="auto"/>
              </w:rPr>
              <w:t>P5</w:t>
            </w:r>
          </w:p>
        </w:tc>
        <w:tc>
          <w:tcPr>
            <w:tcW w:w="678" w:type="pct"/>
            <w:tcBorders>
              <w:top w:val="nil"/>
              <w:left w:val="nil"/>
              <w:bottom w:val="single" w:sz="4" w:space="0" w:color="auto"/>
              <w:right w:val="single" w:sz="4" w:space="0" w:color="auto"/>
            </w:tcBorders>
            <w:shd w:val="clear" w:color="auto" w:fill="8BC600"/>
            <w:noWrap/>
            <w:vAlign w:val="center"/>
            <w:hideMark/>
          </w:tcPr>
          <w:p w14:paraId="31BC7289" w14:textId="77777777" w:rsidR="00E5142F" w:rsidRPr="008D5F39" w:rsidRDefault="00E5142F">
            <w:pPr>
              <w:spacing w:after="0" w:line="240" w:lineRule="auto"/>
              <w:jc w:val="center"/>
              <w:rPr>
                <w:rFonts w:cs="Arial"/>
                <w:b/>
                <w:color w:val="auto"/>
              </w:rPr>
            </w:pPr>
            <w:r w:rsidRPr="008D5F39">
              <w:rPr>
                <w:rFonts w:cs="Arial"/>
                <w:b/>
                <w:color w:val="auto"/>
              </w:rPr>
              <w:t>P50</w:t>
            </w:r>
          </w:p>
        </w:tc>
        <w:tc>
          <w:tcPr>
            <w:tcW w:w="678" w:type="pct"/>
            <w:tcBorders>
              <w:top w:val="nil"/>
              <w:left w:val="nil"/>
              <w:bottom w:val="single" w:sz="4" w:space="0" w:color="auto"/>
              <w:right w:val="single" w:sz="4" w:space="0" w:color="auto"/>
            </w:tcBorders>
            <w:shd w:val="clear" w:color="auto" w:fill="8BC600"/>
            <w:noWrap/>
            <w:vAlign w:val="center"/>
            <w:hideMark/>
          </w:tcPr>
          <w:p w14:paraId="2582C4A4" w14:textId="77777777" w:rsidR="00E5142F" w:rsidRPr="008D5F39" w:rsidRDefault="00E5142F">
            <w:pPr>
              <w:spacing w:after="0" w:line="240" w:lineRule="auto"/>
              <w:jc w:val="center"/>
              <w:rPr>
                <w:rFonts w:cs="Arial"/>
                <w:b/>
                <w:color w:val="auto"/>
              </w:rPr>
            </w:pPr>
            <w:r w:rsidRPr="008D5F39">
              <w:rPr>
                <w:rFonts w:cs="Arial"/>
                <w:b/>
                <w:color w:val="auto"/>
              </w:rPr>
              <w:t>P95</w:t>
            </w:r>
          </w:p>
        </w:tc>
        <w:tc>
          <w:tcPr>
            <w:tcW w:w="679" w:type="pct"/>
            <w:tcBorders>
              <w:top w:val="nil"/>
              <w:left w:val="nil"/>
              <w:bottom w:val="single" w:sz="4" w:space="0" w:color="auto"/>
              <w:right w:val="single" w:sz="4" w:space="0" w:color="auto"/>
            </w:tcBorders>
            <w:shd w:val="clear" w:color="auto" w:fill="8BC600"/>
            <w:noWrap/>
            <w:vAlign w:val="center"/>
            <w:hideMark/>
          </w:tcPr>
          <w:p w14:paraId="24BE9D5F" w14:textId="77777777" w:rsidR="00E5142F" w:rsidRPr="008D5F39" w:rsidRDefault="00E5142F">
            <w:pPr>
              <w:spacing w:after="0" w:line="240" w:lineRule="auto"/>
              <w:jc w:val="center"/>
              <w:rPr>
                <w:rFonts w:cs="Arial"/>
                <w:b/>
                <w:color w:val="auto"/>
              </w:rPr>
            </w:pPr>
            <w:r w:rsidRPr="008D5F39">
              <w:rPr>
                <w:rFonts w:cs="Arial"/>
                <w:b/>
                <w:color w:val="auto"/>
              </w:rPr>
              <w:t>Max</w:t>
            </w:r>
          </w:p>
        </w:tc>
      </w:tr>
      <w:tr w:rsidR="004D4E67" w:rsidRPr="0099105F" w14:paraId="5350E3F9" w14:textId="77777777">
        <w:trPr>
          <w:trHeight w:val="240"/>
        </w:trPr>
        <w:tc>
          <w:tcPr>
            <w:tcW w:w="737" w:type="pct"/>
            <w:tcBorders>
              <w:top w:val="nil"/>
              <w:left w:val="single" w:sz="4" w:space="0" w:color="auto"/>
              <w:bottom w:val="single" w:sz="4" w:space="0" w:color="auto"/>
              <w:right w:val="single" w:sz="4" w:space="0" w:color="auto"/>
            </w:tcBorders>
            <w:noWrap/>
            <w:vAlign w:val="center"/>
            <w:hideMark/>
          </w:tcPr>
          <w:p w14:paraId="750B9A97" w14:textId="77777777" w:rsidR="004D4E67" w:rsidRPr="0099105F" w:rsidRDefault="004D4E67" w:rsidP="004D4E67">
            <w:pPr>
              <w:spacing w:after="0" w:line="240" w:lineRule="auto"/>
              <w:jc w:val="center"/>
              <w:rPr>
                <w:rFonts w:cs="Arial"/>
                <w:b/>
                <w:bCs/>
                <w:color w:val="000000"/>
              </w:rPr>
            </w:pPr>
            <w:r w:rsidRPr="0099105F">
              <w:rPr>
                <w:rFonts w:cs="Arial"/>
                <w:b/>
                <w:bCs/>
                <w:color w:val="000000"/>
              </w:rPr>
              <w:t>2</w:t>
            </w:r>
          </w:p>
        </w:tc>
        <w:tc>
          <w:tcPr>
            <w:tcW w:w="872" w:type="pct"/>
            <w:tcBorders>
              <w:top w:val="nil"/>
              <w:left w:val="nil"/>
              <w:bottom w:val="single" w:sz="4" w:space="0" w:color="auto"/>
              <w:right w:val="single" w:sz="4" w:space="0" w:color="auto"/>
            </w:tcBorders>
            <w:noWrap/>
            <w:vAlign w:val="bottom"/>
            <w:hideMark/>
          </w:tcPr>
          <w:p w14:paraId="5936990D" w14:textId="43A13FA8" w:rsidR="004D4E67" w:rsidRPr="00095FEC" w:rsidRDefault="004D4E67" w:rsidP="004D4E67">
            <w:pPr>
              <w:spacing w:after="0" w:line="240" w:lineRule="auto"/>
              <w:jc w:val="right"/>
              <w:rPr>
                <w:rFonts w:cs="Arial"/>
              </w:rPr>
            </w:pPr>
            <w:r w:rsidRPr="006B1714">
              <w:rPr>
                <w:color w:val="000000"/>
              </w:rPr>
              <w:t>25.3</w:t>
            </w:r>
          </w:p>
        </w:tc>
        <w:tc>
          <w:tcPr>
            <w:tcW w:w="678" w:type="pct"/>
            <w:tcBorders>
              <w:top w:val="nil"/>
              <w:left w:val="nil"/>
              <w:bottom w:val="single" w:sz="4" w:space="0" w:color="auto"/>
              <w:right w:val="single" w:sz="4" w:space="0" w:color="auto"/>
            </w:tcBorders>
            <w:noWrap/>
            <w:vAlign w:val="bottom"/>
            <w:hideMark/>
          </w:tcPr>
          <w:p w14:paraId="1E9A6DDA" w14:textId="445BB209" w:rsidR="004D4E67" w:rsidRPr="00095FEC" w:rsidRDefault="004D4E67" w:rsidP="004D4E67">
            <w:pPr>
              <w:spacing w:after="0" w:line="240" w:lineRule="auto"/>
              <w:jc w:val="right"/>
              <w:rPr>
                <w:rFonts w:cs="Arial"/>
              </w:rPr>
            </w:pPr>
            <w:r w:rsidRPr="006B1714">
              <w:rPr>
                <w:color w:val="000000"/>
              </w:rPr>
              <w:t>23.0</w:t>
            </w:r>
          </w:p>
        </w:tc>
        <w:tc>
          <w:tcPr>
            <w:tcW w:w="678" w:type="pct"/>
            <w:tcBorders>
              <w:top w:val="nil"/>
              <w:left w:val="nil"/>
              <w:bottom w:val="single" w:sz="4" w:space="0" w:color="auto"/>
              <w:right w:val="single" w:sz="4" w:space="0" w:color="auto"/>
            </w:tcBorders>
            <w:noWrap/>
            <w:vAlign w:val="bottom"/>
            <w:hideMark/>
          </w:tcPr>
          <w:p w14:paraId="25750DC7" w14:textId="3725ED7E" w:rsidR="004D4E67" w:rsidRPr="00095FEC" w:rsidRDefault="004D4E67" w:rsidP="004D4E67">
            <w:pPr>
              <w:spacing w:after="0" w:line="240" w:lineRule="auto"/>
              <w:jc w:val="right"/>
              <w:rPr>
                <w:rFonts w:cs="Arial"/>
              </w:rPr>
            </w:pPr>
            <w:r w:rsidRPr="006B1714">
              <w:rPr>
                <w:color w:val="000000"/>
              </w:rPr>
              <w:t>23.6</w:t>
            </w:r>
          </w:p>
        </w:tc>
        <w:tc>
          <w:tcPr>
            <w:tcW w:w="678" w:type="pct"/>
            <w:tcBorders>
              <w:top w:val="nil"/>
              <w:left w:val="nil"/>
              <w:bottom w:val="single" w:sz="4" w:space="0" w:color="auto"/>
              <w:right w:val="single" w:sz="4" w:space="0" w:color="auto"/>
            </w:tcBorders>
            <w:noWrap/>
            <w:vAlign w:val="bottom"/>
            <w:hideMark/>
          </w:tcPr>
          <w:p w14:paraId="169E4D02" w14:textId="4872DC22" w:rsidR="004D4E67" w:rsidRPr="00095FEC" w:rsidRDefault="004D4E67" w:rsidP="004D4E67">
            <w:pPr>
              <w:spacing w:after="0" w:line="240" w:lineRule="auto"/>
              <w:jc w:val="right"/>
              <w:rPr>
                <w:rFonts w:cs="Arial"/>
              </w:rPr>
            </w:pPr>
            <w:r w:rsidRPr="006B1714">
              <w:rPr>
                <w:color w:val="000000"/>
              </w:rPr>
              <w:t>25</w:t>
            </w:r>
            <w:r w:rsidRPr="00095FEC">
              <w:rPr>
                <w:rFonts w:cs="Arial"/>
                <w:color w:val="000000"/>
              </w:rPr>
              <w:t>.5</w:t>
            </w:r>
          </w:p>
        </w:tc>
        <w:tc>
          <w:tcPr>
            <w:tcW w:w="678" w:type="pct"/>
            <w:tcBorders>
              <w:top w:val="nil"/>
              <w:left w:val="nil"/>
              <w:bottom w:val="single" w:sz="4" w:space="0" w:color="auto"/>
              <w:right w:val="single" w:sz="4" w:space="0" w:color="auto"/>
            </w:tcBorders>
            <w:noWrap/>
            <w:vAlign w:val="bottom"/>
            <w:hideMark/>
          </w:tcPr>
          <w:p w14:paraId="51FD04AA" w14:textId="6DA6E964" w:rsidR="004D4E67" w:rsidRPr="00095FEC" w:rsidRDefault="004D4E67" w:rsidP="004D4E67">
            <w:pPr>
              <w:spacing w:after="0" w:line="240" w:lineRule="auto"/>
              <w:jc w:val="right"/>
              <w:rPr>
                <w:rFonts w:cs="Arial"/>
              </w:rPr>
            </w:pPr>
            <w:r w:rsidRPr="006B1714">
              <w:rPr>
                <w:color w:val="000000"/>
              </w:rPr>
              <w:t>26.6</w:t>
            </w:r>
          </w:p>
        </w:tc>
        <w:tc>
          <w:tcPr>
            <w:tcW w:w="679" w:type="pct"/>
            <w:tcBorders>
              <w:top w:val="nil"/>
              <w:left w:val="nil"/>
              <w:bottom w:val="single" w:sz="4" w:space="0" w:color="auto"/>
              <w:right w:val="single" w:sz="4" w:space="0" w:color="auto"/>
            </w:tcBorders>
            <w:noWrap/>
            <w:vAlign w:val="bottom"/>
            <w:hideMark/>
          </w:tcPr>
          <w:p w14:paraId="72A8DDC6" w14:textId="446F7408" w:rsidR="004D4E67" w:rsidRPr="00095FEC" w:rsidRDefault="004D4E67" w:rsidP="004D4E67">
            <w:pPr>
              <w:spacing w:after="0" w:line="240" w:lineRule="auto"/>
              <w:jc w:val="right"/>
              <w:rPr>
                <w:rFonts w:cs="Arial"/>
              </w:rPr>
            </w:pPr>
            <w:r w:rsidRPr="006B1714">
              <w:rPr>
                <w:color w:val="000000"/>
              </w:rPr>
              <w:t>27.4</w:t>
            </w:r>
          </w:p>
        </w:tc>
      </w:tr>
      <w:tr w:rsidR="004D4E67" w:rsidRPr="0099105F" w14:paraId="27878816" w14:textId="77777777">
        <w:trPr>
          <w:trHeight w:val="240"/>
        </w:trPr>
        <w:tc>
          <w:tcPr>
            <w:tcW w:w="737" w:type="pct"/>
            <w:tcBorders>
              <w:top w:val="nil"/>
              <w:left w:val="single" w:sz="4" w:space="0" w:color="auto"/>
              <w:bottom w:val="single" w:sz="4" w:space="0" w:color="auto"/>
              <w:right w:val="single" w:sz="4" w:space="0" w:color="auto"/>
            </w:tcBorders>
            <w:noWrap/>
            <w:vAlign w:val="center"/>
            <w:hideMark/>
          </w:tcPr>
          <w:p w14:paraId="67B75460" w14:textId="77777777" w:rsidR="004D4E67" w:rsidRPr="0099105F" w:rsidRDefault="004D4E67" w:rsidP="004D4E67">
            <w:pPr>
              <w:spacing w:after="0" w:line="240" w:lineRule="auto"/>
              <w:jc w:val="center"/>
              <w:rPr>
                <w:rFonts w:cs="Arial"/>
                <w:b/>
                <w:bCs/>
                <w:color w:val="000000"/>
              </w:rPr>
            </w:pPr>
            <w:r w:rsidRPr="0099105F">
              <w:rPr>
                <w:rFonts w:cs="Arial"/>
                <w:b/>
                <w:bCs/>
                <w:color w:val="000000"/>
              </w:rPr>
              <w:t>5</w:t>
            </w:r>
          </w:p>
        </w:tc>
        <w:tc>
          <w:tcPr>
            <w:tcW w:w="872" w:type="pct"/>
            <w:tcBorders>
              <w:top w:val="nil"/>
              <w:left w:val="nil"/>
              <w:bottom w:val="single" w:sz="4" w:space="0" w:color="auto"/>
              <w:right w:val="single" w:sz="4" w:space="0" w:color="auto"/>
            </w:tcBorders>
            <w:noWrap/>
            <w:vAlign w:val="bottom"/>
            <w:hideMark/>
          </w:tcPr>
          <w:p w14:paraId="7F2CCB93" w14:textId="1A6A7718" w:rsidR="004D4E67" w:rsidRPr="00095FEC" w:rsidRDefault="004D4E67" w:rsidP="004D4E67">
            <w:pPr>
              <w:spacing w:after="0" w:line="240" w:lineRule="auto"/>
              <w:jc w:val="right"/>
              <w:rPr>
                <w:rFonts w:cs="Arial"/>
              </w:rPr>
            </w:pPr>
            <w:r w:rsidRPr="006B1714">
              <w:rPr>
                <w:color w:val="000000"/>
              </w:rPr>
              <w:t>28.1</w:t>
            </w:r>
          </w:p>
        </w:tc>
        <w:tc>
          <w:tcPr>
            <w:tcW w:w="678" w:type="pct"/>
            <w:tcBorders>
              <w:top w:val="nil"/>
              <w:left w:val="nil"/>
              <w:bottom w:val="single" w:sz="4" w:space="0" w:color="auto"/>
              <w:right w:val="single" w:sz="4" w:space="0" w:color="auto"/>
            </w:tcBorders>
            <w:noWrap/>
            <w:vAlign w:val="bottom"/>
            <w:hideMark/>
          </w:tcPr>
          <w:p w14:paraId="748ACB66" w14:textId="7B69DE74" w:rsidR="004D4E67" w:rsidRPr="00095FEC" w:rsidRDefault="004D4E67" w:rsidP="004D4E67">
            <w:pPr>
              <w:spacing w:after="0" w:line="240" w:lineRule="auto"/>
              <w:jc w:val="right"/>
              <w:rPr>
                <w:rFonts w:cs="Arial"/>
              </w:rPr>
            </w:pPr>
            <w:r w:rsidRPr="006B1714">
              <w:rPr>
                <w:color w:val="000000"/>
              </w:rPr>
              <w:t>25.7</w:t>
            </w:r>
          </w:p>
        </w:tc>
        <w:tc>
          <w:tcPr>
            <w:tcW w:w="678" w:type="pct"/>
            <w:tcBorders>
              <w:top w:val="nil"/>
              <w:left w:val="nil"/>
              <w:bottom w:val="single" w:sz="4" w:space="0" w:color="auto"/>
              <w:right w:val="single" w:sz="4" w:space="0" w:color="auto"/>
            </w:tcBorders>
            <w:noWrap/>
            <w:vAlign w:val="bottom"/>
            <w:hideMark/>
          </w:tcPr>
          <w:p w14:paraId="0BA9F1C8" w14:textId="28AF3584" w:rsidR="004D4E67" w:rsidRPr="00095FEC" w:rsidRDefault="004D4E67" w:rsidP="004D4E67">
            <w:pPr>
              <w:spacing w:after="0" w:line="240" w:lineRule="auto"/>
              <w:jc w:val="right"/>
              <w:rPr>
                <w:rFonts w:cs="Arial"/>
              </w:rPr>
            </w:pPr>
            <w:r w:rsidRPr="006B1714">
              <w:rPr>
                <w:color w:val="000000"/>
              </w:rPr>
              <w:t>26.6</w:t>
            </w:r>
          </w:p>
        </w:tc>
        <w:tc>
          <w:tcPr>
            <w:tcW w:w="678" w:type="pct"/>
            <w:tcBorders>
              <w:top w:val="nil"/>
              <w:left w:val="nil"/>
              <w:bottom w:val="single" w:sz="4" w:space="0" w:color="auto"/>
              <w:right w:val="single" w:sz="4" w:space="0" w:color="auto"/>
            </w:tcBorders>
            <w:noWrap/>
            <w:vAlign w:val="bottom"/>
            <w:hideMark/>
          </w:tcPr>
          <w:p w14:paraId="11AD4486" w14:textId="20EBA1F8" w:rsidR="004D4E67" w:rsidRPr="00095FEC" w:rsidRDefault="004D4E67" w:rsidP="004D4E67">
            <w:pPr>
              <w:spacing w:after="0" w:line="240" w:lineRule="auto"/>
              <w:jc w:val="right"/>
              <w:rPr>
                <w:rFonts w:cs="Arial"/>
              </w:rPr>
            </w:pPr>
            <w:r w:rsidRPr="006B1714">
              <w:rPr>
                <w:color w:val="000000"/>
              </w:rPr>
              <w:t>28.4</w:t>
            </w:r>
          </w:p>
        </w:tc>
        <w:tc>
          <w:tcPr>
            <w:tcW w:w="678" w:type="pct"/>
            <w:tcBorders>
              <w:top w:val="nil"/>
              <w:left w:val="nil"/>
              <w:bottom w:val="single" w:sz="4" w:space="0" w:color="auto"/>
              <w:right w:val="single" w:sz="4" w:space="0" w:color="auto"/>
            </w:tcBorders>
            <w:noWrap/>
            <w:vAlign w:val="bottom"/>
            <w:hideMark/>
          </w:tcPr>
          <w:p w14:paraId="3F2A8B5E" w14:textId="52D22EDB" w:rsidR="004D4E67" w:rsidRPr="00095FEC" w:rsidRDefault="004D4E67" w:rsidP="004D4E67">
            <w:pPr>
              <w:spacing w:after="0" w:line="240" w:lineRule="auto"/>
              <w:jc w:val="right"/>
              <w:rPr>
                <w:rFonts w:cs="Arial"/>
              </w:rPr>
            </w:pPr>
            <w:r w:rsidRPr="006B1714">
              <w:rPr>
                <w:color w:val="000000"/>
              </w:rPr>
              <w:t>29.5</w:t>
            </w:r>
          </w:p>
        </w:tc>
        <w:tc>
          <w:tcPr>
            <w:tcW w:w="679" w:type="pct"/>
            <w:tcBorders>
              <w:top w:val="nil"/>
              <w:left w:val="nil"/>
              <w:bottom w:val="single" w:sz="4" w:space="0" w:color="auto"/>
              <w:right w:val="single" w:sz="4" w:space="0" w:color="auto"/>
            </w:tcBorders>
            <w:noWrap/>
            <w:vAlign w:val="bottom"/>
            <w:hideMark/>
          </w:tcPr>
          <w:p w14:paraId="5E3161F3" w14:textId="461D02B8" w:rsidR="004D4E67" w:rsidRPr="00095FEC" w:rsidRDefault="004D4E67" w:rsidP="004D4E67">
            <w:pPr>
              <w:spacing w:after="0" w:line="240" w:lineRule="auto"/>
              <w:jc w:val="right"/>
              <w:rPr>
                <w:rFonts w:cs="Arial"/>
              </w:rPr>
            </w:pPr>
            <w:r w:rsidRPr="006B1714">
              <w:rPr>
                <w:color w:val="000000"/>
              </w:rPr>
              <w:t>30.0</w:t>
            </w:r>
          </w:p>
        </w:tc>
      </w:tr>
    </w:tbl>
    <w:p w14:paraId="7DD53DA5" w14:textId="77777777" w:rsidR="00F52090" w:rsidRDefault="00F52090" w:rsidP="00F52090">
      <w:bookmarkStart w:id="527" w:name="_Ref198199174"/>
      <w:bookmarkStart w:id="528" w:name="_Toc195519402"/>
    </w:p>
    <w:p w14:paraId="0C3E0FCA" w14:textId="3606FD7E" w:rsidR="00E5142F" w:rsidRDefault="00E5142F" w:rsidP="00E5142F">
      <w:pPr>
        <w:pStyle w:val="Caption"/>
        <w:keepNext/>
      </w:pPr>
      <w:bookmarkStart w:id="529" w:name="_Toc210126993"/>
      <w:r w:rsidRPr="00991216">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0</w:t>
      </w:r>
      <w:r w:rsidR="00971AAD">
        <w:fldChar w:fldCharType="end"/>
      </w:r>
      <w:bookmarkEnd w:id="527"/>
      <w:r w:rsidRPr="00991216">
        <w:rPr>
          <w:noProof/>
        </w:rPr>
        <w:t>:</w:t>
      </w:r>
      <w:r w:rsidRPr="008235EC">
        <w:rPr>
          <w:noProof/>
        </w:rPr>
        <w:t xml:space="preserve"> </w:t>
      </w:r>
      <w:r>
        <w:t>Volume of pumped water to achieve first fill</w:t>
      </w:r>
      <w:r w:rsidRPr="008235EC">
        <w:t xml:space="preserve"> for each scenario</w:t>
      </w:r>
      <w:bookmarkEnd w:id="528"/>
      <w:bookmarkEnd w:id="529"/>
    </w:p>
    <w:tbl>
      <w:tblPr>
        <w:tblW w:w="5000" w:type="pct"/>
        <w:tblLook w:val="04A0" w:firstRow="1" w:lastRow="0" w:firstColumn="1" w:lastColumn="0" w:noHBand="0" w:noVBand="1"/>
      </w:tblPr>
      <w:tblGrid>
        <w:gridCol w:w="1590"/>
        <w:gridCol w:w="1562"/>
        <w:gridCol w:w="1524"/>
        <w:gridCol w:w="1524"/>
        <w:gridCol w:w="1524"/>
        <w:gridCol w:w="1524"/>
        <w:gridCol w:w="1518"/>
      </w:tblGrid>
      <w:tr w:rsidR="00E5142F" w:rsidRPr="00E22F8D" w14:paraId="5A35B7AA" w14:textId="77777777" w:rsidTr="008D5F39">
        <w:trPr>
          <w:trHeight w:val="289"/>
        </w:trPr>
        <w:tc>
          <w:tcPr>
            <w:tcW w:w="738" w:type="pct"/>
            <w:vMerge w:val="restar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43F08110" w14:textId="77777777" w:rsidR="00E5142F" w:rsidRPr="008D5F39" w:rsidRDefault="00E5142F">
            <w:pPr>
              <w:spacing w:after="0" w:line="240" w:lineRule="auto"/>
              <w:jc w:val="center"/>
              <w:rPr>
                <w:rFonts w:cs="Arial"/>
                <w:b/>
                <w:color w:val="auto"/>
              </w:rPr>
            </w:pPr>
            <w:r w:rsidRPr="008D5F39">
              <w:rPr>
                <w:rFonts w:cs="Arial"/>
                <w:b/>
                <w:color w:val="auto"/>
              </w:rPr>
              <w:t>Scenario</w:t>
            </w:r>
          </w:p>
        </w:tc>
        <w:tc>
          <w:tcPr>
            <w:tcW w:w="4262" w:type="pct"/>
            <w:gridSpan w:val="6"/>
            <w:tcBorders>
              <w:top w:val="single" w:sz="4" w:space="0" w:color="auto"/>
              <w:left w:val="nil"/>
              <w:bottom w:val="single" w:sz="4" w:space="0" w:color="auto"/>
              <w:right w:val="single" w:sz="4" w:space="0" w:color="auto"/>
            </w:tcBorders>
            <w:shd w:val="clear" w:color="auto" w:fill="8BC600"/>
            <w:noWrap/>
            <w:vAlign w:val="center"/>
            <w:hideMark/>
          </w:tcPr>
          <w:p w14:paraId="7C9423FE" w14:textId="77777777" w:rsidR="00E5142F" w:rsidRPr="008D5F39" w:rsidRDefault="00E5142F">
            <w:pPr>
              <w:spacing w:after="0" w:line="240" w:lineRule="auto"/>
              <w:jc w:val="center"/>
              <w:rPr>
                <w:rFonts w:cs="Arial"/>
                <w:b/>
                <w:color w:val="auto"/>
              </w:rPr>
            </w:pPr>
            <w:r w:rsidRPr="008D5F39">
              <w:rPr>
                <w:rFonts w:cs="Arial"/>
                <w:b/>
                <w:color w:val="auto"/>
              </w:rPr>
              <w:t>Volume pumped water to achieve first fill (GL)</w:t>
            </w:r>
          </w:p>
        </w:tc>
      </w:tr>
      <w:tr w:rsidR="00E5142F" w:rsidRPr="00E22F8D" w14:paraId="1504C0D0" w14:textId="77777777" w:rsidTr="00C6401E">
        <w:trPr>
          <w:trHeight w:val="240"/>
        </w:trPr>
        <w:tc>
          <w:tcPr>
            <w:tcW w:w="738"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59D3E047" w14:textId="77777777" w:rsidR="00E5142F" w:rsidRPr="008D5F39" w:rsidRDefault="00E5142F">
            <w:pPr>
              <w:spacing w:after="0" w:line="240" w:lineRule="auto"/>
              <w:rPr>
                <w:rFonts w:cs="Arial"/>
                <w:b/>
                <w:color w:val="auto"/>
              </w:rPr>
            </w:pPr>
          </w:p>
        </w:tc>
        <w:tc>
          <w:tcPr>
            <w:tcW w:w="725" w:type="pct"/>
            <w:tcBorders>
              <w:top w:val="nil"/>
              <w:left w:val="nil"/>
              <w:bottom w:val="single" w:sz="4" w:space="0" w:color="auto"/>
              <w:right w:val="single" w:sz="4" w:space="0" w:color="auto"/>
            </w:tcBorders>
            <w:shd w:val="clear" w:color="auto" w:fill="8BC600"/>
            <w:noWrap/>
            <w:vAlign w:val="center"/>
            <w:hideMark/>
          </w:tcPr>
          <w:p w14:paraId="304FF6BC" w14:textId="77777777" w:rsidR="00E5142F" w:rsidRPr="008D5F39" w:rsidRDefault="00E5142F">
            <w:pPr>
              <w:spacing w:after="0" w:line="240" w:lineRule="auto"/>
              <w:jc w:val="center"/>
              <w:rPr>
                <w:rFonts w:cs="Arial"/>
                <w:b/>
                <w:color w:val="auto"/>
              </w:rPr>
            </w:pPr>
            <w:r w:rsidRPr="008D5F39">
              <w:rPr>
                <w:rFonts w:cs="Arial"/>
                <w:b/>
                <w:color w:val="auto"/>
              </w:rPr>
              <w:t>Mean</w:t>
            </w:r>
          </w:p>
        </w:tc>
        <w:tc>
          <w:tcPr>
            <w:tcW w:w="708" w:type="pct"/>
            <w:tcBorders>
              <w:top w:val="nil"/>
              <w:left w:val="nil"/>
              <w:bottom w:val="single" w:sz="4" w:space="0" w:color="auto"/>
              <w:right w:val="single" w:sz="4" w:space="0" w:color="auto"/>
            </w:tcBorders>
            <w:shd w:val="clear" w:color="auto" w:fill="8BC600"/>
            <w:noWrap/>
            <w:vAlign w:val="center"/>
            <w:hideMark/>
          </w:tcPr>
          <w:p w14:paraId="06B95634" w14:textId="77777777" w:rsidR="00E5142F" w:rsidRPr="008D5F39" w:rsidRDefault="00E5142F">
            <w:pPr>
              <w:spacing w:after="0" w:line="240" w:lineRule="auto"/>
              <w:jc w:val="center"/>
              <w:rPr>
                <w:rFonts w:cs="Arial"/>
                <w:b/>
                <w:color w:val="auto"/>
              </w:rPr>
            </w:pPr>
            <w:r w:rsidRPr="008D5F39">
              <w:rPr>
                <w:rFonts w:cs="Arial"/>
                <w:b/>
                <w:color w:val="auto"/>
              </w:rPr>
              <w:t>Min</w:t>
            </w:r>
          </w:p>
        </w:tc>
        <w:tc>
          <w:tcPr>
            <w:tcW w:w="708" w:type="pct"/>
            <w:tcBorders>
              <w:top w:val="nil"/>
              <w:left w:val="nil"/>
              <w:bottom w:val="single" w:sz="4" w:space="0" w:color="auto"/>
              <w:right w:val="single" w:sz="4" w:space="0" w:color="auto"/>
            </w:tcBorders>
            <w:shd w:val="clear" w:color="auto" w:fill="8BC600"/>
            <w:noWrap/>
            <w:vAlign w:val="center"/>
            <w:hideMark/>
          </w:tcPr>
          <w:p w14:paraId="0F2CBC72" w14:textId="77777777" w:rsidR="00E5142F" w:rsidRPr="008D5F39" w:rsidRDefault="00E5142F">
            <w:pPr>
              <w:spacing w:after="0" w:line="240" w:lineRule="auto"/>
              <w:jc w:val="center"/>
              <w:rPr>
                <w:rFonts w:cs="Arial"/>
                <w:b/>
                <w:color w:val="auto"/>
              </w:rPr>
            </w:pPr>
            <w:r w:rsidRPr="008D5F39">
              <w:rPr>
                <w:rFonts w:cs="Arial"/>
                <w:b/>
                <w:color w:val="auto"/>
              </w:rPr>
              <w:t>P5</w:t>
            </w:r>
          </w:p>
        </w:tc>
        <w:tc>
          <w:tcPr>
            <w:tcW w:w="708" w:type="pct"/>
            <w:tcBorders>
              <w:top w:val="nil"/>
              <w:left w:val="nil"/>
              <w:bottom w:val="single" w:sz="4" w:space="0" w:color="auto"/>
              <w:right w:val="single" w:sz="4" w:space="0" w:color="auto"/>
            </w:tcBorders>
            <w:shd w:val="clear" w:color="auto" w:fill="8BC600"/>
            <w:noWrap/>
            <w:vAlign w:val="center"/>
            <w:hideMark/>
          </w:tcPr>
          <w:p w14:paraId="424613B1" w14:textId="77777777" w:rsidR="00E5142F" w:rsidRPr="008D5F39" w:rsidRDefault="00E5142F">
            <w:pPr>
              <w:spacing w:after="0" w:line="240" w:lineRule="auto"/>
              <w:jc w:val="center"/>
              <w:rPr>
                <w:rFonts w:cs="Arial"/>
                <w:b/>
                <w:color w:val="auto"/>
              </w:rPr>
            </w:pPr>
            <w:r w:rsidRPr="008D5F39">
              <w:rPr>
                <w:rFonts w:cs="Arial"/>
                <w:b/>
                <w:color w:val="auto"/>
              </w:rPr>
              <w:t>P50</w:t>
            </w:r>
          </w:p>
        </w:tc>
        <w:tc>
          <w:tcPr>
            <w:tcW w:w="708" w:type="pct"/>
            <w:tcBorders>
              <w:top w:val="nil"/>
              <w:left w:val="nil"/>
              <w:bottom w:val="single" w:sz="4" w:space="0" w:color="auto"/>
              <w:right w:val="single" w:sz="4" w:space="0" w:color="auto"/>
            </w:tcBorders>
            <w:shd w:val="clear" w:color="auto" w:fill="8BC600"/>
            <w:noWrap/>
            <w:vAlign w:val="center"/>
            <w:hideMark/>
          </w:tcPr>
          <w:p w14:paraId="156E4292" w14:textId="77777777" w:rsidR="00E5142F" w:rsidRPr="008D5F39" w:rsidRDefault="00E5142F">
            <w:pPr>
              <w:spacing w:after="0" w:line="240" w:lineRule="auto"/>
              <w:jc w:val="center"/>
              <w:rPr>
                <w:rFonts w:cs="Arial"/>
                <w:b/>
                <w:color w:val="auto"/>
              </w:rPr>
            </w:pPr>
            <w:r w:rsidRPr="008D5F39">
              <w:rPr>
                <w:rFonts w:cs="Arial"/>
                <w:b/>
                <w:color w:val="auto"/>
              </w:rPr>
              <w:t>P95</w:t>
            </w:r>
          </w:p>
        </w:tc>
        <w:tc>
          <w:tcPr>
            <w:tcW w:w="705" w:type="pct"/>
            <w:tcBorders>
              <w:top w:val="nil"/>
              <w:left w:val="nil"/>
              <w:bottom w:val="single" w:sz="4" w:space="0" w:color="auto"/>
              <w:right w:val="single" w:sz="4" w:space="0" w:color="auto"/>
            </w:tcBorders>
            <w:shd w:val="clear" w:color="auto" w:fill="8BC600"/>
            <w:noWrap/>
            <w:vAlign w:val="center"/>
            <w:hideMark/>
          </w:tcPr>
          <w:p w14:paraId="41FCA9A4" w14:textId="77777777" w:rsidR="00E5142F" w:rsidRPr="008D5F39" w:rsidRDefault="00E5142F">
            <w:pPr>
              <w:spacing w:after="0" w:line="240" w:lineRule="auto"/>
              <w:jc w:val="center"/>
              <w:rPr>
                <w:rFonts w:cs="Arial"/>
                <w:b/>
                <w:color w:val="auto"/>
              </w:rPr>
            </w:pPr>
            <w:r w:rsidRPr="008D5F39">
              <w:rPr>
                <w:rFonts w:cs="Arial"/>
                <w:b/>
                <w:color w:val="auto"/>
              </w:rPr>
              <w:t>Max</w:t>
            </w:r>
          </w:p>
        </w:tc>
      </w:tr>
      <w:tr w:rsidR="00C6401E" w:rsidRPr="00E22F8D" w14:paraId="1B071446" w14:textId="77777777" w:rsidTr="00C6401E">
        <w:trPr>
          <w:trHeight w:val="240"/>
        </w:trPr>
        <w:tc>
          <w:tcPr>
            <w:tcW w:w="738" w:type="pct"/>
            <w:tcBorders>
              <w:top w:val="nil"/>
              <w:left w:val="single" w:sz="4" w:space="0" w:color="auto"/>
              <w:bottom w:val="single" w:sz="4" w:space="0" w:color="auto"/>
              <w:right w:val="single" w:sz="4" w:space="0" w:color="auto"/>
            </w:tcBorders>
            <w:noWrap/>
            <w:vAlign w:val="bottom"/>
            <w:hideMark/>
          </w:tcPr>
          <w:p w14:paraId="7174EA2D" w14:textId="77777777" w:rsidR="00C6401E" w:rsidRPr="00E22F8D" w:rsidRDefault="00C6401E" w:rsidP="00C6401E">
            <w:pPr>
              <w:spacing w:after="0" w:line="240" w:lineRule="auto"/>
              <w:jc w:val="center"/>
              <w:rPr>
                <w:rFonts w:cs="Arial"/>
                <w:b/>
                <w:bCs/>
                <w:color w:val="000000"/>
              </w:rPr>
            </w:pPr>
            <w:r w:rsidRPr="00E22F8D">
              <w:rPr>
                <w:rFonts w:cs="Arial"/>
                <w:b/>
                <w:bCs/>
                <w:color w:val="000000"/>
              </w:rPr>
              <w:t>2</w:t>
            </w:r>
          </w:p>
        </w:tc>
        <w:tc>
          <w:tcPr>
            <w:tcW w:w="725" w:type="pct"/>
            <w:tcBorders>
              <w:top w:val="nil"/>
              <w:left w:val="nil"/>
              <w:bottom w:val="single" w:sz="4" w:space="0" w:color="auto"/>
              <w:right w:val="single" w:sz="4" w:space="0" w:color="auto"/>
            </w:tcBorders>
            <w:noWrap/>
            <w:vAlign w:val="bottom"/>
            <w:hideMark/>
          </w:tcPr>
          <w:p w14:paraId="2D48B516" w14:textId="03AC4D9A" w:rsidR="00C6401E" w:rsidRPr="00F8081A" w:rsidRDefault="00C6401E" w:rsidP="00C6401E">
            <w:pPr>
              <w:spacing w:after="0" w:line="240" w:lineRule="auto"/>
              <w:jc w:val="right"/>
              <w:rPr>
                <w:rFonts w:cs="Arial"/>
              </w:rPr>
            </w:pPr>
            <w:r w:rsidRPr="006B1714">
              <w:rPr>
                <w:color w:val="000000"/>
              </w:rPr>
              <w:t>606.4</w:t>
            </w:r>
          </w:p>
        </w:tc>
        <w:tc>
          <w:tcPr>
            <w:tcW w:w="708" w:type="pct"/>
            <w:tcBorders>
              <w:top w:val="nil"/>
              <w:left w:val="nil"/>
              <w:bottom w:val="single" w:sz="4" w:space="0" w:color="auto"/>
              <w:right w:val="single" w:sz="4" w:space="0" w:color="auto"/>
            </w:tcBorders>
            <w:noWrap/>
            <w:vAlign w:val="bottom"/>
            <w:hideMark/>
          </w:tcPr>
          <w:p w14:paraId="5957E6D4" w14:textId="51B9360B" w:rsidR="00C6401E" w:rsidRPr="00F8081A" w:rsidRDefault="00C6401E" w:rsidP="00C6401E">
            <w:pPr>
              <w:spacing w:after="0" w:line="240" w:lineRule="auto"/>
              <w:jc w:val="right"/>
              <w:rPr>
                <w:rFonts w:cs="Arial"/>
              </w:rPr>
            </w:pPr>
            <w:r w:rsidRPr="006B1714">
              <w:rPr>
                <w:color w:val="000000"/>
              </w:rPr>
              <w:t>551.8</w:t>
            </w:r>
          </w:p>
        </w:tc>
        <w:tc>
          <w:tcPr>
            <w:tcW w:w="708" w:type="pct"/>
            <w:tcBorders>
              <w:top w:val="nil"/>
              <w:left w:val="nil"/>
              <w:bottom w:val="single" w:sz="4" w:space="0" w:color="auto"/>
              <w:right w:val="single" w:sz="4" w:space="0" w:color="auto"/>
            </w:tcBorders>
            <w:noWrap/>
            <w:vAlign w:val="bottom"/>
            <w:hideMark/>
          </w:tcPr>
          <w:p w14:paraId="1C3F4B0E" w14:textId="4760AEBE" w:rsidR="00C6401E" w:rsidRPr="00F8081A" w:rsidRDefault="00C6401E" w:rsidP="00C6401E">
            <w:pPr>
              <w:spacing w:after="0" w:line="240" w:lineRule="auto"/>
              <w:jc w:val="right"/>
              <w:rPr>
                <w:rFonts w:cs="Arial"/>
              </w:rPr>
            </w:pPr>
            <w:r w:rsidRPr="006B1714">
              <w:rPr>
                <w:color w:val="000000"/>
              </w:rPr>
              <w:t>567.0</w:t>
            </w:r>
          </w:p>
        </w:tc>
        <w:tc>
          <w:tcPr>
            <w:tcW w:w="708" w:type="pct"/>
            <w:tcBorders>
              <w:top w:val="nil"/>
              <w:left w:val="nil"/>
              <w:bottom w:val="single" w:sz="4" w:space="0" w:color="auto"/>
              <w:right w:val="single" w:sz="4" w:space="0" w:color="auto"/>
            </w:tcBorders>
            <w:noWrap/>
            <w:vAlign w:val="bottom"/>
            <w:hideMark/>
          </w:tcPr>
          <w:p w14:paraId="432F0B1D" w14:textId="58485D21" w:rsidR="00C6401E" w:rsidRPr="00F8081A" w:rsidRDefault="00C6401E" w:rsidP="00C6401E">
            <w:pPr>
              <w:spacing w:after="0" w:line="240" w:lineRule="auto"/>
              <w:jc w:val="right"/>
              <w:rPr>
                <w:rFonts w:cs="Arial"/>
              </w:rPr>
            </w:pPr>
            <w:r w:rsidRPr="006B1714">
              <w:rPr>
                <w:color w:val="000000"/>
              </w:rPr>
              <w:t>610.9</w:t>
            </w:r>
          </w:p>
        </w:tc>
        <w:tc>
          <w:tcPr>
            <w:tcW w:w="708" w:type="pct"/>
            <w:tcBorders>
              <w:top w:val="nil"/>
              <w:left w:val="nil"/>
              <w:bottom w:val="single" w:sz="4" w:space="0" w:color="auto"/>
              <w:right w:val="single" w:sz="4" w:space="0" w:color="auto"/>
            </w:tcBorders>
            <w:noWrap/>
            <w:vAlign w:val="bottom"/>
            <w:hideMark/>
          </w:tcPr>
          <w:p w14:paraId="7ECA25C2" w14:textId="36E307CF" w:rsidR="00C6401E" w:rsidRPr="00F8081A" w:rsidRDefault="00C6401E" w:rsidP="00C6401E">
            <w:pPr>
              <w:spacing w:after="0" w:line="240" w:lineRule="auto"/>
              <w:jc w:val="right"/>
              <w:rPr>
                <w:rFonts w:cs="Arial"/>
              </w:rPr>
            </w:pPr>
            <w:r w:rsidRPr="006B1714">
              <w:rPr>
                <w:color w:val="000000"/>
              </w:rPr>
              <w:t>637.5</w:t>
            </w:r>
          </w:p>
        </w:tc>
        <w:tc>
          <w:tcPr>
            <w:tcW w:w="705" w:type="pct"/>
            <w:tcBorders>
              <w:top w:val="nil"/>
              <w:left w:val="nil"/>
              <w:bottom w:val="single" w:sz="4" w:space="0" w:color="auto"/>
              <w:right w:val="single" w:sz="4" w:space="0" w:color="auto"/>
            </w:tcBorders>
            <w:noWrap/>
            <w:vAlign w:val="bottom"/>
            <w:hideMark/>
          </w:tcPr>
          <w:p w14:paraId="2C177598" w14:textId="66848158" w:rsidR="00C6401E" w:rsidRPr="00F8081A" w:rsidRDefault="00C6401E" w:rsidP="00C6401E">
            <w:pPr>
              <w:spacing w:after="0" w:line="240" w:lineRule="auto"/>
              <w:jc w:val="right"/>
              <w:rPr>
                <w:rFonts w:cs="Arial"/>
              </w:rPr>
            </w:pPr>
            <w:r w:rsidRPr="006B1714">
              <w:rPr>
                <w:color w:val="000000"/>
              </w:rPr>
              <w:t>658.1</w:t>
            </w:r>
          </w:p>
        </w:tc>
      </w:tr>
      <w:tr w:rsidR="00C6401E" w:rsidRPr="00E22F8D" w14:paraId="7AFD2AF1" w14:textId="77777777" w:rsidTr="00C6401E">
        <w:trPr>
          <w:trHeight w:val="240"/>
        </w:trPr>
        <w:tc>
          <w:tcPr>
            <w:tcW w:w="738" w:type="pct"/>
            <w:tcBorders>
              <w:top w:val="nil"/>
              <w:left w:val="single" w:sz="4" w:space="0" w:color="auto"/>
              <w:bottom w:val="single" w:sz="4" w:space="0" w:color="auto"/>
              <w:right w:val="single" w:sz="4" w:space="0" w:color="auto"/>
            </w:tcBorders>
            <w:noWrap/>
            <w:vAlign w:val="bottom"/>
            <w:hideMark/>
          </w:tcPr>
          <w:p w14:paraId="511EBD75" w14:textId="77777777" w:rsidR="00C6401E" w:rsidRPr="00E22F8D" w:rsidRDefault="00C6401E" w:rsidP="00C6401E">
            <w:pPr>
              <w:spacing w:after="0" w:line="240" w:lineRule="auto"/>
              <w:jc w:val="center"/>
              <w:rPr>
                <w:rFonts w:cs="Arial"/>
                <w:b/>
                <w:bCs/>
                <w:color w:val="000000"/>
              </w:rPr>
            </w:pPr>
            <w:r w:rsidRPr="00E22F8D">
              <w:rPr>
                <w:rFonts w:cs="Arial"/>
                <w:b/>
                <w:bCs/>
                <w:color w:val="000000"/>
              </w:rPr>
              <w:t>5</w:t>
            </w:r>
          </w:p>
        </w:tc>
        <w:tc>
          <w:tcPr>
            <w:tcW w:w="725" w:type="pct"/>
            <w:tcBorders>
              <w:top w:val="nil"/>
              <w:left w:val="nil"/>
              <w:bottom w:val="single" w:sz="4" w:space="0" w:color="auto"/>
              <w:right w:val="single" w:sz="4" w:space="0" w:color="auto"/>
            </w:tcBorders>
            <w:noWrap/>
            <w:vAlign w:val="bottom"/>
            <w:hideMark/>
          </w:tcPr>
          <w:p w14:paraId="23570ECB" w14:textId="26376D92" w:rsidR="00C6401E" w:rsidRPr="00F8081A" w:rsidRDefault="00C6401E" w:rsidP="00C6401E">
            <w:pPr>
              <w:spacing w:after="0" w:line="240" w:lineRule="auto"/>
              <w:jc w:val="right"/>
              <w:rPr>
                <w:rFonts w:cs="Arial"/>
              </w:rPr>
            </w:pPr>
            <w:r w:rsidRPr="006B1714">
              <w:rPr>
                <w:color w:val="000000"/>
              </w:rPr>
              <w:t>674.8</w:t>
            </w:r>
          </w:p>
        </w:tc>
        <w:tc>
          <w:tcPr>
            <w:tcW w:w="708" w:type="pct"/>
            <w:tcBorders>
              <w:top w:val="nil"/>
              <w:left w:val="nil"/>
              <w:bottom w:val="single" w:sz="4" w:space="0" w:color="auto"/>
              <w:right w:val="single" w:sz="4" w:space="0" w:color="auto"/>
            </w:tcBorders>
            <w:noWrap/>
            <w:vAlign w:val="bottom"/>
            <w:hideMark/>
          </w:tcPr>
          <w:p w14:paraId="5DDF3AB1" w14:textId="5D407D9A" w:rsidR="00C6401E" w:rsidRPr="00F8081A" w:rsidRDefault="00C6401E" w:rsidP="00C6401E">
            <w:pPr>
              <w:spacing w:after="0" w:line="240" w:lineRule="auto"/>
              <w:jc w:val="right"/>
              <w:rPr>
                <w:rFonts w:cs="Arial"/>
              </w:rPr>
            </w:pPr>
            <w:r w:rsidRPr="006B1714">
              <w:rPr>
                <w:color w:val="000000"/>
              </w:rPr>
              <w:t>616.0</w:t>
            </w:r>
          </w:p>
        </w:tc>
        <w:tc>
          <w:tcPr>
            <w:tcW w:w="708" w:type="pct"/>
            <w:tcBorders>
              <w:top w:val="nil"/>
              <w:left w:val="nil"/>
              <w:bottom w:val="single" w:sz="4" w:space="0" w:color="auto"/>
              <w:right w:val="single" w:sz="4" w:space="0" w:color="auto"/>
            </w:tcBorders>
            <w:noWrap/>
            <w:vAlign w:val="bottom"/>
            <w:hideMark/>
          </w:tcPr>
          <w:p w14:paraId="57DB73F0" w14:textId="6300B250" w:rsidR="00C6401E" w:rsidRPr="00F8081A" w:rsidRDefault="00C6401E" w:rsidP="00C6401E">
            <w:pPr>
              <w:spacing w:after="0" w:line="240" w:lineRule="auto"/>
              <w:jc w:val="right"/>
              <w:rPr>
                <w:rFonts w:cs="Arial"/>
              </w:rPr>
            </w:pPr>
            <w:r w:rsidRPr="006B1714">
              <w:rPr>
                <w:color w:val="000000"/>
              </w:rPr>
              <w:t>637.3</w:t>
            </w:r>
          </w:p>
        </w:tc>
        <w:tc>
          <w:tcPr>
            <w:tcW w:w="708" w:type="pct"/>
            <w:tcBorders>
              <w:top w:val="nil"/>
              <w:left w:val="nil"/>
              <w:bottom w:val="single" w:sz="4" w:space="0" w:color="auto"/>
              <w:right w:val="single" w:sz="4" w:space="0" w:color="auto"/>
            </w:tcBorders>
            <w:noWrap/>
            <w:vAlign w:val="bottom"/>
            <w:hideMark/>
          </w:tcPr>
          <w:p w14:paraId="18FB9DA6" w14:textId="2FE92FDA" w:rsidR="00C6401E" w:rsidRPr="00F8081A" w:rsidRDefault="00C6401E" w:rsidP="00C6401E">
            <w:pPr>
              <w:spacing w:after="0" w:line="240" w:lineRule="auto"/>
              <w:jc w:val="right"/>
              <w:rPr>
                <w:rFonts w:cs="Arial"/>
              </w:rPr>
            </w:pPr>
            <w:r w:rsidRPr="006B1714">
              <w:rPr>
                <w:color w:val="000000"/>
              </w:rPr>
              <w:t>681.0</w:t>
            </w:r>
          </w:p>
        </w:tc>
        <w:tc>
          <w:tcPr>
            <w:tcW w:w="708" w:type="pct"/>
            <w:tcBorders>
              <w:top w:val="nil"/>
              <w:left w:val="nil"/>
              <w:bottom w:val="single" w:sz="4" w:space="0" w:color="auto"/>
              <w:right w:val="single" w:sz="4" w:space="0" w:color="auto"/>
            </w:tcBorders>
            <w:noWrap/>
            <w:vAlign w:val="bottom"/>
            <w:hideMark/>
          </w:tcPr>
          <w:p w14:paraId="07DBAC85" w14:textId="0E8997B6" w:rsidR="00C6401E" w:rsidRPr="00F8081A" w:rsidRDefault="00C6401E" w:rsidP="00C6401E">
            <w:pPr>
              <w:spacing w:after="0" w:line="240" w:lineRule="auto"/>
              <w:jc w:val="right"/>
              <w:rPr>
                <w:rFonts w:cs="Arial"/>
              </w:rPr>
            </w:pPr>
            <w:r w:rsidRPr="006B1714">
              <w:rPr>
                <w:color w:val="000000"/>
              </w:rPr>
              <w:t>707.1</w:t>
            </w:r>
          </w:p>
        </w:tc>
        <w:tc>
          <w:tcPr>
            <w:tcW w:w="705" w:type="pct"/>
            <w:tcBorders>
              <w:top w:val="nil"/>
              <w:left w:val="nil"/>
              <w:bottom w:val="single" w:sz="4" w:space="0" w:color="auto"/>
              <w:right w:val="single" w:sz="4" w:space="0" w:color="auto"/>
            </w:tcBorders>
            <w:noWrap/>
            <w:vAlign w:val="bottom"/>
            <w:hideMark/>
          </w:tcPr>
          <w:p w14:paraId="11761B2C" w14:textId="0E13690D" w:rsidR="00C6401E" w:rsidRPr="00F8081A" w:rsidRDefault="00C6401E" w:rsidP="00C6401E">
            <w:pPr>
              <w:spacing w:after="0" w:line="240" w:lineRule="auto"/>
              <w:jc w:val="right"/>
              <w:rPr>
                <w:rFonts w:cs="Arial"/>
              </w:rPr>
            </w:pPr>
            <w:r w:rsidRPr="006B1714">
              <w:rPr>
                <w:color w:val="000000"/>
              </w:rPr>
              <w:t>720.0</w:t>
            </w:r>
          </w:p>
        </w:tc>
      </w:tr>
    </w:tbl>
    <w:p w14:paraId="3572BC7E" w14:textId="77777777" w:rsidR="00572CA4" w:rsidRDefault="00572CA4" w:rsidP="003868E5"/>
    <w:p w14:paraId="7F35761A" w14:textId="0A1D3B6C" w:rsidR="00B54A6F" w:rsidRDefault="00B54A6F" w:rsidP="003868E5">
      <w:r>
        <w:fldChar w:fldCharType="begin"/>
      </w:r>
      <w:r>
        <w:instrText xml:space="preserve"> REF _Ref198200740 \h </w:instrText>
      </w:r>
      <w:r w:rsidR="003868E5">
        <w:instrText xml:space="preserve"> \* MERGEFORMAT </w:instrText>
      </w:r>
      <w:r>
        <w:fldChar w:fldCharType="separate"/>
      </w:r>
      <w:r w:rsidR="00D35BC0">
        <w:t xml:space="preserve">Figure </w:t>
      </w:r>
      <w:r w:rsidR="00D35BC0">
        <w:rPr>
          <w:noProof/>
        </w:rPr>
        <w:t>8</w:t>
      </w:r>
      <w:r w:rsidR="00D35BC0">
        <w:rPr>
          <w:noProof/>
        </w:rPr>
        <w:noBreakHyphen/>
        <w:t>74</w:t>
      </w:r>
      <w:r>
        <w:fldChar w:fldCharType="end"/>
      </w:r>
      <w:r>
        <w:t xml:space="preserve"> and </w:t>
      </w:r>
      <w:r>
        <w:fldChar w:fldCharType="begin"/>
      </w:r>
      <w:r>
        <w:instrText xml:space="preserve"> REF _Ref198200743 \h </w:instrText>
      </w:r>
      <w:r w:rsidR="003868E5">
        <w:instrText xml:space="preserve"> \* MERGEFORMAT </w:instrText>
      </w:r>
      <w:r>
        <w:fldChar w:fldCharType="separate"/>
      </w:r>
      <w:r w:rsidR="00D35BC0">
        <w:t xml:space="preserve">Figure </w:t>
      </w:r>
      <w:r w:rsidR="00D35BC0">
        <w:rPr>
          <w:noProof/>
        </w:rPr>
        <w:t>8</w:t>
      </w:r>
      <w:r w:rsidR="00D35BC0">
        <w:rPr>
          <w:noProof/>
        </w:rPr>
        <w:noBreakHyphen/>
        <w:t>75</w:t>
      </w:r>
      <w:r>
        <w:fldChar w:fldCharType="end"/>
      </w:r>
      <w:r>
        <w:t xml:space="preserve"> below shows the lake level progression</w:t>
      </w:r>
      <w:r w:rsidR="00412C23">
        <w:t xml:space="preserve"> of the </w:t>
      </w:r>
      <w:r w:rsidR="00421C76">
        <w:t xml:space="preserve">YTF and YEF respectively for </w:t>
      </w:r>
      <w:r>
        <w:t>all</w:t>
      </w:r>
      <w:r w:rsidR="00156222">
        <w:t xml:space="preserve"> </w:t>
      </w:r>
      <w:r>
        <w:t>of the modelled scenarios</w:t>
      </w:r>
      <w:r w:rsidR="00412C23">
        <w:t xml:space="preserve"> </w:t>
      </w:r>
      <w:r w:rsidR="006A2201">
        <w:t>using the</w:t>
      </w:r>
      <w:r w:rsidR="00412C23">
        <w:t xml:space="preserve"> </w:t>
      </w:r>
      <w:r w:rsidR="006A2201">
        <w:t>50</w:t>
      </w:r>
      <w:r w:rsidR="006A2201" w:rsidRPr="006A2201">
        <w:rPr>
          <w:vertAlign w:val="superscript"/>
        </w:rPr>
        <w:t>th</w:t>
      </w:r>
      <w:r w:rsidR="006A2201">
        <w:t xml:space="preserve"> percentile</w:t>
      </w:r>
      <w:r w:rsidR="00156222">
        <w:t xml:space="preserve"> </w:t>
      </w:r>
      <w:r w:rsidR="006A2201">
        <w:t>results</w:t>
      </w:r>
    </w:p>
    <w:p w14:paraId="1CE87606" w14:textId="77777777" w:rsidR="00A67C35" w:rsidRDefault="00A67C35" w:rsidP="00A67C35">
      <w:pPr>
        <w:spacing w:after="0"/>
        <w:jc w:val="center"/>
      </w:pPr>
      <w:r>
        <w:rPr>
          <w:noProof/>
        </w:rPr>
        <w:drawing>
          <wp:inline distT="0" distB="0" distL="0" distR="0" wp14:anchorId="4FF3A70E" wp14:editId="57794CB9">
            <wp:extent cx="6480000" cy="3903258"/>
            <wp:effectExtent l="0" t="0" r="0" b="2540"/>
            <wp:docPr id="5582130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480000" cy="3903258"/>
                    </a:xfrm>
                    <a:prstGeom prst="rect">
                      <a:avLst/>
                    </a:prstGeom>
                    <a:noFill/>
                  </pic:spPr>
                </pic:pic>
              </a:graphicData>
            </a:graphic>
          </wp:inline>
        </w:drawing>
      </w:r>
    </w:p>
    <w:p w14:paraId="1D0476AF" w14:textId="350BC809" w:rsidR="00A67C35" w:rsidRDefault="002A16C5" w:rsidP="002A16C5">
      <w:pPr>
        <w:pStyle w:val="Caption"/>
      </w:pPr>
      <w:bookmarkStart w:id="530" w:name="_Ref198200740"/>
      <w:bookmarkStart w:id="531" w:name="_Toc21012557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4</w:t>
      </w:r>
      <w:r w:rsidR="00946086">
        <w:fldChar w:fldCharType="end"/>
      </w:r>
      <w:bookmarkEnd w:id="530"/>
      <w:r>
        <w:t xml:space="preserve"> </w:t>
      </w:r>
      <w:r w:rsidRPr="003B5F87">
        <w:t>Pit lake water level for YTF (50th percentile)</w:t>
      </w:r>
      <w:r w:rsidR="00845220">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845220">
        <w:fldChar w:fldCharType="separate"/>
      </w:r>
      <w:r w:rsidR="00845220">
        <w:rPr>
          <w:noProof/>
        </w:rPr>
        <w:t>(RGS 2025)</w:t>
      </w:r>
      <w:bookmarkEnd w:id="531"/>
      <w:r w:rsidR="00845220">
        <w:fldChar w:fldCharType="end"/>
      </w:r>
      <w:r w:rsidR="00A67C35">
        <w:t xml:space="preserve"> </w:t>
      </w:r>
    </w:p>
    <w:p w14:paraId="4F49DB62" w14:textId="77777777" w:rsidR="00A67C35" w:rsidRPr="00CA038E" w:rsidRDefault="00A67C35" w:rsidP="00A67C35"/>
    <w:p w14:paraId="5F722733" w14:textId="77777777" w:rsidR="00A67C35" w:rsidRDefault="00A67C35" w:rsidP="00A67C35">
      <w:pPr>
        <w:jc w:val="center"/>
      </w:pPr>
      <w:r>
        <w:rPr>
          <w:noProof/>
        </w:rPr>
        <w:drawing>
          <wp:inline distT="0" distB="0" distL="0" distR="0" wp14:anchorId="6CB575A4" wp14:editId="4EC9F3FB">
            <wp:extent cx="6480000" cy="3903258"/>
            <wp:effectExtent l="0" t="0" r="0" b="2540"/>
            <wp:docPr id="340871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480000" cy="3903258"/>
                    </a:xfrm>
                    <a:prstGeom prst="rect">
                      <a:avLst/>
                    </a:prstGeom>
                    <a:noFill/>
                  </pic:spPr>
                </pic:pic>
              </a:graphicData>
            </a:graphic>
          </wp:inline>
        </w:drawing>
      </w:r>
    </w:p>
    <w:p w14:paraId="3956BF3F" w14:textId="4E6991D7" w:rsidR="00A67C35" w:rsidRDefault="00A67C35" w:rsidP="00A67C35">
      <w:pPr>
        <w:pStyle w:val="Caption"/>
      </w:pPr>
      <w:bookmarkStart w:id="532" w:name="_Ref198200743"/>
      <w:bookmarkStart w:id="533" w:name="_Toc195519331"/>
      <w:bookmarkStart w:id="534" w:name="_Toc21012557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5</w:t>
      </w:r>
      <w:r w:rsidR="00946086">
        <w:fldChar w:fldCharType="end"/>
      </w:r>
      <w:bookmarkEnd w:id="532"/>
      <w:r>
        <w:t>: Pit lake water level for YEF (50</w:t>
      </w:r>
      <w:r w:rsidRPr="00D93B4E">
        <w:rPr>
          <w:vertAlign w:val="superscript"/>
        </w:rPr>
        <w:t>th</w:t>
      </w:r>
      <w:r>
        <w:t xml:space="preserve"> percentile</w:t>
      </w:r>
      <w:bookmarkEnd w:id="533"/>
      <w:r>
        <w:t>)</w:t>
      </w:r>
      <w:r w:rsidR="004D4D02">
        <w:t xml:space="preserve"> </w:t>
      </w:r>
      <w:r w:rsidR="00016DE0">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016DE0">
        <w:fldChar w:fldCharType="separate"/>
      </w:r>
      <w:r w:rsidR="00016DE0">
        <w:rPr>
          <w:noProof/>
        </w:rPr>
        <w:t>(RGS 2025)</w:t>
      </w:r>
      <w:bookmarkEnd w:id="534"/>
      <w:r w:rsidR="00016DE0">
        <w:fldChar w:fldCharType="end"/>
      </w:r>
    </w:p>
    <w:p w14:paraId="17CD5A31" w14:textId="77777777" w:rsidR="00081914" w:rsidRPr="00E9006B" w:rsidRDefault="00081914" w:rsidP="000F5F3F">
      <w:pPr>
        <w:pStyle w:val="BodyTextFirstIndent"/>
        <w:rPr>
          <w:b/>
          <w:bCs/>
        </w:rPr>
      </w:pPr>
    </w:p>
    <w:p w14:paraId="62737F4D" w14:textId="7CC01F97" w:rsidR="001E7CFB" w:rsidRPr="00A73C5C" w:rsidRDefault="00D81E4A" w:rsidP="000C3A2B">
      <w:pPr>
        <w:pStyle w:val="Heading5"/>
        <w:rPr>
          <w:rFonts w:ascii="Arial" w:hAnsi="Arial" w:cs="Arial"/>
          <w:b/>
        </w:rPr>
      </w:pPr>
      <w:r w:rsidRPr="00A73C5C">
        <w:rPr>
          <w:rFonts w:ascii="Arial" w:hAnsi="Arial" w:cs="Arial"/>
          <w:b/>
        </w:rPr>
        <w:t>Top Up Water</w:t>
      </w:r>
    </w:p>
    <w:p w14:paraId="2416E5A9" w14:textId="77777777" w:rsidR="00D81E4A" w:rsidRDefault="00D81E4A" w:rsidP="00D81E4A">
      <w:r w:rsidRPr="00C433DE">
        <w:t xml:space="preserve">Pit top-up volumes are defined as the ‘on going’ inflow volumes from Latrobe </w:t>
      </w:r>
      <w:r>
        <w:t>water</w:t>
      </w:r>
      <w:r w:rsidRPr="00C433DE">
        <w:t xml:space="preserve"> required to maintain the lake elevation at around RL +37m AHD. For </w:t>
      </w:r>
      <w:r>
        <w:t>both</w:t>
      </w:r>
      <w:r w:rsidRPr="00C433DE">
        <w:t xml:space="preserve"> scenarios, the top-up takes place when the pit water level falls below minimum elevation of RL +36 m and it stops when the lake reaches the maximum elevation of RL +37 </w:t>
      </w:r>
      <w:r w:rsidRPr="00D048FA">
        <w:t xml:space="preserve">m </w:t>
      </w:r>
    </w:p>
    <w:p w14:paraId="7E5482FE" w14:textId="77777777" w:rsidR="00D35BC0" w:rsidRDefault="009F049D" w:rsidP="00DD796E">
      <w:r w:rsidRPr="009F049D">
        <w:fldChar w:fldCharType="begin"/>
      </w:r>
      <w:r w:rsidRPr="009F049D">
        <w:instrText xml:space="preserve"> REF _Ref198203051 \h </w:instrText>
      </w:r>
      <w:r>
        <w:instrText xml:space="preserve"> \* MERGEFORMAT </w:instrText>
      </w:r>
      <w:r w:rsidRPr="009F049D">
        <w:fldChar w:fldCharType="separate"/>
      </w:r>
      <w:r w:rsidR="00D35BC0">
        <w:t>T</w:t>
      </w:r>
      <w:r w:rsidR="00D35BC0" w:rsidRPr="001C0DDE">
        <w:t xml:space="preserve">able </w:t>
      </w:r>
      <w:r w:rsidR="00D35BC0">
        <w:rPr>
          <w:noProof/>
        </w:rPr>
        <w:t>8</w:t>
      </w:r>
      <w:r w:rsidR="00D35BC0">
        <w:rPr>
          <w:noProof/>
        </w:rPr>
        <w:noBreakHyphen/>
        <w:t>21</w:t>
      </w:r>
      <w:r w:rsidR="00D35BC0" w:rsidRPr="001C0DDE">
        <w:t>:</w:t>
      </w:r>
      <w:r w:rsidR="00D35BC0" w:rsidRPr="06514775">
        <w:rPr>
          <w:noProof/>
        </w:rPr>
        <w:t xml:space="preserve"> </w:t>
      </w:r>
      <w:r w:rsidR="00D35BC0" w:rsidRPr="00E650C8">
        <w:t>Indicative annual pit top-up</w:t>
      </w:r>
      <w:r w:rsidRPr="009F049D">
        <w:fldChar w:fldCharType="end"/>
      </w:r>
      <w:r w:rsidR="007B5E04">
        <w:t>s</w:t>
      </w:r>
      <w:r w:rsidR="008048D6">
        <w:t xml:space="preserve"> (averaged </w:t>
      </w:r>
      <w:r w:rsidR="00693D13">
        <w:t>over</w:t>
      </w:r>
      <w:r w:rsidR="008048D6">
        <w:t xml:space="preserve"> the years post filling</w:t>
      </w:r>
      <w:r w:rsidR="007B5E04">
        <w:t>)</w:t>
      </w:r>
      <w:r w:rsidR="007E61DD">
        <w:t>,</w:t>
      </w:r>
      <w:r w:rsidR="008048D6">
        <w:t xml:space="preserve"> </w:t>
      </w:r>
      <w:r w:rsidRPr="001C0DDE">
        <w:t>whil</w:t>
      </w:r>
      <w:r w:rsidR="001C0DDE" w:rsidRPr="001C0DDE">
        <w:t xml:space="preserve">st </w:t>
      </w:r>
      <w:r w:rsidR="001C0DDE" w:rsidRPr="001C0DDE">
        <w:fldChar w:fldCharType="begin"/>
      </w:r>
      <w:r w:rsidR="001C0DDE" w:rsidRPr="001C0DDE">
        <w:instrText xml:space="preserve"> REF _Ref198203495 \h  \* MERGEFORMAT </w:instrText>
      </w:r>
      <w:r w:rsidR="001C0DDE" w:rsidRPr="001C0DDE">
        <w:fldChar w:fldCharType="separate"/>
      </w:r>
    </w:p>
    <w:p w14:paraId="02924EFF" w14:textId="251D8819" w:rsidR="00FB3988" w:rsidRDefault="00D35BC0" w:rsidP="00D81E4A">
      <w:r w:rsidRPr="001C0DDE">
        <w:t xml:space="preserve">Table </w:t>
      </w:r>
      <w:r>
        <w:rPr>
          <w:noProof/>
        </w:rPr>
        <w:t>8</w:t>
      </w:r>
      <w:r>
        <w:rPr>
          <w:noProof/>
        </w:rPr>
        <w:noBreakHyphen/>
        <w:t>22</w:t>
      </w:r>
      <w:r w:rsidR="001C0DDE" w:rsidRPr="001C0DDE">
        <w:fldChar w:fldCharType="end"/>
      </w:r>
      <w:r w:rsidR="009F049D">
        <w:t xml:space="preserve"> </w:t>
      </w:r>
      <w:r w:rsidR="00D81E4A" w:rsidRPr="00772A9C">
        <w:t xml:space="preserve">shows the </w:t>
      </w:r>
      <w:r w:rsidR="001C0DDE">
        <w:t xml:space="preserve">total </w:t>
      </w:r>
      <w:r w:rsidR="00D81E4A" w:rsidRPr="00772A9C">
        <w:t>volume of top-up required over the duration of the simulation (i.e. 100-</w:t>
      </w:r>
      <w:r w:rsidR="00D81E4A" w:rsidRPr="000B3FDE">
        <w:t>years)</w:t>
      </w:r>
      <w:r w:rsidR="001C0DDE">
        <w:t xml:space="preserve"> for</w:t>
      </w:r>
      <w:r w:rsidR="00D81E4A" w:rsidRPr="000B3FDE">
        <w:t xml:space="preserve"> </w:t>
      </w:r>
      <w:r w:rsidR="00D81E4A">
        <w:t>both</w:t>
      </w:r>
      <w:r w:rsidR="00D81E4A" w:rsidRPr="000B3FDE">
        <w:t xml:space="preserve"> </w:t>
      </w:r>
      <w:r w:rsidR="008048D6">
        <w:t>s</w:t>
      </w:r>
      <w:r w:rsidR="00D81E4A" w:rsidRPr="000B3FDE">
        <w:t>cenario</w:t>
      </w:r>
      <w:r w:rsidR="008048D6">
        <w:t>s</w:t>
      </w:r>
      <w:r w:rsidR="00D81E4A" w:rsidRPr="000B3FDE">
        <w:t xml:space="preserve">. </w:t>
      </w:r>
    </w:p>
    <w:p w14:paraId="00F04347" w14:textId="3F2159FB" w:rsidR="00071ED9" w:rsidRDefault="00071ED9" w:rsidP="00071ED9">
      <w:pPr>
        <w:pStyle w:val="Caption"/>
      </w:pPr>
      <w:bookmarkStart w:id="535" w:name="_Ref194298020"/>
      <w:bookmarkStart w:id="536" w:name="_Toc193450060"/>
      <w:bookmarkStart w:id="537" w:name="_Toc195519403"/>
      <w:bookmarkStart w:id="538" w:name="_Ref198203051"/>
      <w:bookmarkStart w:id="539" w:name="_Toc210126994"/>
      <w:r>
        <w:t>T</w:t>
      </w:r>
      <w:r w:rsidRPr="001C0DDE">
        <w:t xml:space="preserve">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1</w:t>
      </w:r>
      <w:r w:rsidR="00971AAD">
        <w:fldChar w:fldCharType="end"/>
      </w:r>
      <w:bookmarkEnd w:id="535"/>
      <w:bookmarkEnd w:id="536"/>
      <w:bookmarkEnd w:id="537"/>
      <w:r w:rsidRPr="001C0DDE">
        <w:t>:</w:t>
      </w:r>
      <w:r w:rsidRPr="06514775">
        <w:rPr>
          <w:noProof/>
        </w:rPr>
        <w:t xml:space="preserve"> </w:t>
      </w:r>
      <w:r w:rsidRPr="00E650C8">
        <w:t>Indicative annual pit top-up</w:t>
      </w:r>
      <w:bookmarkEnd w:id="538"/>
      <w:r w:rsidRPr="00E650C8">
        <w:t xml:space="preserve"> </w:t>
      </w:r>
      <w:r w:rsidR="007E61DD">
        <w:t>(post initial fill)</w:t>
      </w:r>
      <w:bookmarkEnd w:id="5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1"/>
        <w:gridCol w:w="1344"/>
        <w:gridCol w:w="1516"/>
        <w:gridCol w:w="1516"/>
        <w:gridCol w:w="1352"/>
        <w:gridCol w:w="1686"/>
        <w:gridCol w:w="1671"/>
      </w:tblGrid>
      <w:tr w:rsidR="00071ED9" w:rsidRPr="007C1403" w14:paraId="3E5897C4" w14:textId="77777777" w:rsidTr="004D4D02">
        <w:trPr>
          <w:trHeight w:val="240"/>
        </w:trPr>
        <w:tc>
          <w:tcPr>
            <w:tcW w:w="781" w:type="pct"/>
            <w:vMerge w:val="restart"/>
            <w:shd w:val="clear" w:color="auto" w:fill="8BC600"/>
            <w:noWrap/>
            <w:vAlign w:val="center"/>
            <w:hideMark/>
          </w:tcPr>
          <w:p w14:paraId="1C51A488" w14:textId="77777777" w:rsidR="00071ED9" w:rsidRPr="004D4D02" w:rsidRDefault="00071ED9" w:rsidP="007955C6">
            <w:pPr>
              <w:spacing w:line="240" w:lineRule="auto"/>
              <w:jc w:val="center"/>
              <w:rPr>
                <w:rFonts w:cs="Arial"/>
                <w:b/>
                <w:color w:val="auto"/>
              </w:rPr>
            </w:pPr>
            <w:r w:rsidRPr="004D4D02">
              <w:rPr>
                <w:rFonts w:cs="Arial"/>
                <w:b/>
                <w:color w:val="auto"/>
              </w:rPr>
              <w:t>Scenario</w:t>
            </w:r>
          </w:p>
        </w:tc>
        <w:tc>
          <w:tcPr>
            <w:tcW w:w="4219" w:type="pct"/>
            <w:gridSpan w:val="6"/>
            <w:shd w:val="clear" w:color="auto" w:fill="8BC600"/>
            <w:noWrap/>
            <w:vAlign w:val="center"/>
            <w:hideMark/>
          </w:tcPr>
          <w:p w14:paraId="0321AF8E" w14:textId="6E926A91" w:rsidR="00071ED9" w:rsidRPr="004D4D02" w:rsidRDefault="00071ED9" w:rsidP="007955C6">
            <w:pPr>
              <w:spacing w:line="240" w:lineRule="auto"/>
              <w:jc w:val="center"/>
              <w:rPr>
                <w:rFonts w:cs="Arial"/>
                <w:b/>
                <w:color w:val="auto"/>
              </w:rPr>
            </w:pPr>
            <w:r w:rsidRPr="004D4D02">
              <w:rPr>
                <w:rFonts w:cs="Arial"/>
                <w:b/>
                <w:color w:val="auto"/>
              </w:rPr>
              <w:t>Indicative annual top-up (GL)</w:t>
            </w:r>
          </w:p>
        </w:tc>
      </w:tr>
      <w:tr w:rsidR="00071ED9" w:rsidRPr="007C1403" w14:paraId="1CF0E728" w14:textId="77777777" w:rsidTr="004D4D02">
        <w:trPr>
          <w:trHeight w:val="240"/>
        </w:trPr>
        <w:tc>
          <w:tcPr>
            <w:tcW w:w="781" w:type="pct"/>
            <w:vMerge/>
            <w:shd w:val="clear" w:color="auto" w:fill="8BC600"/>
            <w:vAlign w:val="center"/>
            <w:hideMark/>
          </w:tcPr>
          <w:p w14:paraId="67C30CBD" w14:textId="77777777" w:rsidR="00071ED9" w:rsidRPr="004D4D02" w:rsidRDefault="00071ED9" w:rsidP="007955C6">
            <w:pPr>
              <w:spacing w:line="240" w:lineRule="auto"/>
              <w:rPr>
                <w:rFonts w:cs="Arial"/>
                <w:b/>
                <w:color w:val="auto"/>
              </w:rPr>
            </w:pPr>
          </w:p>
        </w:tc>
        <w:tc>
          <w:tcPr>
            <w:tcW w:w="624" w:type="pct"/>
            <w:shd w:val="clear" w:color="auto" w:fill="8BC600"/>
            <w:noWrap/>
            <w:vAlign w:val="center"/>
            <w:hideMark/>
          </w:tcPr>
          <w:p w14:paraId="40CC8F3E" w14:textId="77777777" w:rsidR="00071ED9" w:rsidRPr="004D4D02" w:rsidRDefault="00071ED9" w:rsidP="007955C6">
            <w:pPr>
              <w:spacing w:line="240" w:lineRule="auto"/>
              <w:jc w:val="center"/>
              <w:rPr>
                <w:rFonts w:cs="Arial"/>
                <w:b/>
                <w:color w:val="auto"/>
              </w:rPr>
            </w:pPr>
            <w:r w:rsidRPr="004D4D02">
              <w:rPr>
                <w:rFonts w:cs="Arial"/>
                <w:b/>
                <w:color w:val="auto"/>
              </w:rPr>
              <w:t>Mean</w:t>
            </w:r>
          </w:p>
        </w:tc>
        <w:tc>
          <w:tcPr>
            <w:tcW w:w="704" w:type="pct"/>
            <w:shd w:val="clear" w:color="auto" w:fill="8BC600"/>
            <w:noWrap/>
            <w:vAlign w:val="center"/>
            <w:hideMark/>
          </w:tcPr>
          <w:p w14:paraId="02A01C89" w14:textId="77777777" w:rsidR="00071ED9" w:rsidRPr="004D4D02" w:rsidRDefault="00071ED9" w:rsidP="007955C6">
            <w:pPr>
              <w:spacing w:line="240" w:lineRule="auto"/>
              <w:jc w:val="center"/>
              <w:rPr>
                <w:rFonts w:cs="Arial"/>
                <w:b/>
                <w:color w:val="auto"/>
              </w:rPr>
            </w:pPr>
            <w:r w:rsidRPr="004D4D02">
              <w:rPr>
                <w:rFonts w:cs="Arial"/>
                <w:b/>
                <w:color w:val="auto"/>
              </w:rPr>
              <w:t>Min</w:t>
            </w:r>
          </w:p>
        </w:tc>
        <w:tc>
          <w:tcPr>
            <w:tcW w:w="704" w:type="pct"/>
            <w:shd w:val="clear" w:color="auto" w:fill="8BC600"/>
            <w:noWrap/>
            <w:vAlign w:val="center"/>
            <w:hideMark/>
          </w:tcPr>
          <w:p w14:paraId="53737388" w14:textId="77777777" w:rsidR="00071ED9" w:rsidRPr="004D4D02" w:rsidRDefault="00071ED9" w:rsidP="007955C6">
            <w:pPr>
              <w:spacing w:line="240" w:lineRule="auto"/>
              <w:jc w:val="center"/>
              <w:rPr>
                <w:rFonts w:cs="Arial"/>
                <w:b/>
                <w:color w:val="auto"/>
              </w:rPr>
            </w:pPr>
            <w:r w:rsidRPr="004D4D02">
              <w:rPr>
                <w:rFonts w:cs="Arial"/>
                <w:b/>
                <w:color w:val="auto"/>
              </w:rPr>
              <w:t>P5</w:t>
            </w:r>
          </w:p>
        </w:tc>
        <w:tc>
          <w:tcPr>
            <w:tcW w:w="628" w:type="pct"/>
            <w:shd w:val="clear" w:color="auto" w:fill="8BC600"/>
            <w:noWrap/>
            <w:vAlign w:val="center"/>
            <w:hideMark/>
          </w:tcPr>
          <w:p w14:paraId="0F24185B" w14:textId="77777777" w:rsidR="00071ED9" w:rsidRPr="004D4D02" w:rsidRDefault="00071ED9" w:rsidP="007955C6">
            <w:pPr>
              <w:spacing w:line="240" w:lineRule="auto"/>
              <w:jc w:val="center"/>
              <w:rPr>
                <w:rFonts w:cs="Arial"/>
                <w:b/>
                <w:color w:val="auto"/>
              </w:rPr>
            </w:pPr>
            <w:r w:rsidRPr="004D4D02">
              <w:rPr>
                <w:rFonts w:cs="Arial"/>
                <w:b/>
                <w:color w:val="auto"/>
              </w:rPr>
              <w:t>P50</w:t>
            </w:r>
          </w:p>
        </w:tc>
        <w:tc>
          <w:tcPr>
            <w:tcW w:w="783" w:type="pct"/>
            <w:shd w:val="clear" w:color="auto" w:fill="8BC600"/>
            <w:noWrap/>
            <w:vAlign w:val="center"/>
            <w:hideMark/>
          </w:tcPr>
          <w:p w14:paraId="76C70D68" w14:textId="77777777" w:rsidR="00071ED9" w:rsidRPr="004D4D02" w:rsidRDefault="00071ED9" w:rsidP="007955C6">
            <w:pPr>
              <w:spacing w:line="240" w:lineRule="auto"/>
              <w:jc w:val="center"/>
              <w:rPr>
                <w:rFonts w:cs="Arial"/>
                <w:b/>
                <w:color w:val="auto"/>
              </w:rPr>
            </w:pPr>
            <w:r w:rsidRPr="004D4D02">
              <w:rPr>
                <w:rFonts w:cs="Arial"/>
                <w:b/>
                <w:color w:val="auto"/>
              </w:rPr>
              <w:t>P95</w:t>
            </w:r>
          </w:p>
        </w:tc>
        <w:tc>
          <w:tcPr>
            <w:tcW w:w="776" w:type="pct"/>
            <w:shd w:val="clear" w:color="auto" w:fill="8BC600"/>
            <w:noWrap/>
            <w:vAlign w:val="center"/>
            <w:hideMark/>
          </w:tcPr>
          <w:p w14:paraId="4D5A5161" w14:textId="77777777" w:rsidR="00071ED9" w:rsidRPr="004D4D02" w:rsidRDefault="00071ED9" w:rsidP="007955C6">
            <w:pPr>
              <w:spacing w:line="240" w:lineRule="auto"/>
              <w:jc w:val="center"/>
              <w:rPr>
                <w:rFonts w:cs="Arial"/>
                <w:b/>
                <w:color w:val="auto"/>
              </w:rPr>
            </w:pPr>
            <w:r w:rsidRPr="004D4D02">
              <w:rPr>
                <w:rFonts w:cs="Arial"/>
                <w:b/>
                <w:color w:val="auto"/>
              </w:rPr>
              <w:t>Max</w:t>
            </w:r>
          </w:p>
        </w:tc>
      </w:tr>
      <w:tr w:rsidR="00071ED9" w:rsidRPr="007C1403" w14:paraId="50FC0AD0" w14:textId="77777777">
        <w:trPr>
          <w:trHeight w:val="240"/>
        </w:trPr>
        <w:tc>
          <w:tcPr>
            <w:tcW w:w="781" w:type="pct"/>
            <w:noWrap/>
            <w:vAlign w:val="bottom"/>
            <w:hideMark/>
          </w:tcPr>
          <w:p w14:paraId="6A2EA83C" w14:textId="77777777" w:rsidR="00071ED9" w:rsidRPr="00A04D69" w:rsidRDefault="00071ED9" w:rsidP="007955C6">
            <w:pPr>
              <w:spacing w:line="240" w:lineRule="auto"/>
              <w:jc w:val="center"/>
              <w:rPr>
                <w:rFonts w:cs="Arial"/>
                <w:b/>
                <w:bCs/>
                <w:color w:val="000000"/>
              </w:rPr>
            </w:pPr>
            <w:r w:rsidRPr="00A04D69">
              <w:rPr>
                <w:rFonts w:cs="Arial"/>
                <w:b/>
                <w:bCs/>
                <w:color w:val="000000"/>
              </w:rPr>
              <w:t>2</w:t>
            </w:r>
          </w:p>
        </w:tc>
        <w:tc>
          <w:tcPr>
            <w:tcW w:w="624" w:type="pct"/>
            <w:noWrap/>
            <w:vAlign w:val="bottom"/>
            <w:hideMark/>
          </w:tcPr>
          <w:p w14:paraId="1AF8F7D7" w14:textId="74CCC51A" w:rsidR="00071ED9" w:rsidRPr="00A04D69" w:rsidRDefault="00451EF4" w:rsidP="007955C6">
            <w:pPr>
              <w:spacing w:line="240" w:lineRule="auto"/>
              <w:jc w:val="right"/>
              <w:rPr>
                <w:rFonts w:eastAsia="Aptos Narrow" w:cs="Arial"/>
              </w:rPr>
            </w:pPr>
            <w:r w:rsidRPr="00434831">
              <w:rPr>
                <w:rFonts w:cs="Arial"/>
                <w:color w:val="000000"/>
              </w:rPr>
              <w:t>2.61</w:t>
            </w:r>
          </w:p>
        </w:tc>
        <w:tc>
          <w:tcPr>
            <w:tcW w:w="704" w:type="pct"/>
            <w:noWrap/>
            <w:vAlign w:val="bottom"/>
            <w:hideMark/>
          </w:tcPr>
          <w:p w14:paraId="5C48B81D" w14:textId="4BA49C56" w:rsidR="00071ED9" w:rsidRPr="00A04D69" w:rsidRDefault="00451EF4" w:rsidP="007955C6">
            <w:pPr>
              <w:spacing w:line="240" w:lineRule="auto"/>
              <w:jc w:val="right"/>
              <w:rPr>
                <w:rFonts w:eastAsia="Aptos Narrow" w:cs="Arial"/>
              </w:rPr>
            </w:pPr>
            <w:r w:rsidRPr="00434831">
              <w:rPr>
                <w:rFonts w:cs="Arial"/>
                <w:color w:val="000000"/>
              </w:rPr>
              <w:t>2.10</w:t>
            </w:r>
          </w:p>
        </w:tc>
        <w:tc>
          <w:tcPr>
            <w:tcW w:w="704" w:type="pct"/>
            <w:noWrap/>
            <w:vAlign w:val="bottom"/>
            <w:hideMark/>
          </w:tcPr>
          <w:p w14:paraId="6CCC1589" w14:textId="13F0A72B" w:rsidR="00071ED9" w:rsidRPr="00A04D69" w:rsidRDefault="00451EF4" w:rsidP="007955C6">
            <w:pPr>
              <w:spacing w:line="240" w:lineRule="auto"/>
              <w:jc w:val="right"/>
              <w:rPr>
                <w:rFonts w:eastAsia="Aptos Narrow" w:cs="Arial"/>
              </w:rPr>
            </w:pPr>
            <w:r w:rsidRPr="00434831">
              <w:rPr>
                <w:rFonts w:cs="Arial"/>
                <w:color w:val="000000"/>
              </w:rPr>
              <w:t>2.23</w:t>
            </w:r>
          </w:p>
        </w:tc>
        <w:tc>
          <w:tcPr>
            <w:tcW w:w="628" w:type="pct"/>
            <w:noWrap/>
            <w:vAlign w:val="bottom"/>
            <w:hideMark/>
          </w:tcPr>
          <w:p w14:paraId="6C632346" w14:textId="34D25FFB" w:rsidR="00071ED9" w:rsidRPr="00A04D69" w:rsidRDefault="00451EF4" w:rsidP="007955C6">
            <w:pPr>
              <w:spacing w:line="240" w:lineRule="auto"/>
              <w:jc w:val="right"/>
              <w:rPr>
                <w:rFonts w:eastAsia="Aptos Narrow" w:cs="Arial"/>
              </w:rPr>
            </w:pPr>
            <w:r w:rsidRPr="00434831">
              <w:rPr>
                <w:rFonts w:cs="Arial"/>
                <w:color w:val="000000"/>
              </w:rPr>
              <w:t>2.62</w:t>
            </w:r>
          </w:p>
        </w:tc>
        <w:tc>
          <w:tcPr>
            <w:tcW w:w="783" w:type="pct"/>
            <w:noWrap/>
            <w:vAlign w:val="bottom"/>
            <w:hideMark/>
          </w:tcPr>
          <w:p w14:paraId="324D3409" w14:textId="2096B54F" w:rsidR="00071ED9" w:rsidRPr="00A04D69" w:rsidRDefault="00451EF4" w:rsidP="007955C6">
            <w:pPr>
              <w:spacing w:line="240" w:lineRule="auto"/>
              <w:jc w:val="right"/>
              <w:rPr>
                <w:rFonts w:eastAsia="Aptos Narrow" w:cs="Arial"/>
              </w:rPr>
            </w:pPr>
            <w:r w:rsidRPr="00434831">
              <w:rPr>
                <w:rFonts w:cs="Arial"/>
                <w:color w:val="000000"/>
              </w:rPr>
              <w:t>2.96</w:t>
            </w:r>
          </w:p>
        </w:tc>
        <w:tc>
          <w:tcPr>
            <w:tcW w:w="776" w:type="pct"/>
            <w:noWrap/>
            <w:vAlign w:val="bottom"/>
            <w:hideMark/>
          </w:tcPr>
          <w:p w14:paraId="56D1FDA2" w14:textId="7CE78996" w:rsidR="00071ED9" w:rsidRPr="00A04D69" w:rsidRDefault="00071ED9" w:rsidP="007955C6">
            <w:pPr>
              <w:spacing w:line="240" w:lineRule="auto"/>
              <w:jc w:val="right"/>
              <w:rPr>
                <w:rFonts w:eastAsia="Aptos Narrow" w:cs="Arial"/>
              </w:rPr>
            </w:pPr>
            <w:r w:rsidRPr="00434831">
              <w:rPr>
                <w:rFonts w:eastAsia="Aptos Narrow" w:cs="Arial"/>
                <w:color w:val="000000"/>
              </w:rPr>
              <w:t>3</w:t>
            </w:r>
            <w:r w:rsidR="00451EF4" w:rsidRPr="00434831">
              <w:rPr>
                <w:rFonts w:cs="Arial"/>
                <w:color w:val="000000"/>
              </w:rPr>
              <w:t>.17</w:t>
            </w:r>
          </w:p>
        </w:tc>
      </w:tr>
      <w:tr w:rsidR="00071ED9" w:rsidRPr="007C1403" w14:paraId="499A027D" w14:textId="77777777">
        <w:trPr>
          <w:trHeight w:val="240"/>
        </w:trPr>
        <w:tc>
          <w:tcPr>
            <w:tcW w:w="781" w:type="pct"/>
            <w:noWrap/>
            <w:vAlign w:val="bottom"/>
            <w:hideMark/>
          </w:tcPr>
          <w:p w14:paraId="67E5F34F" w14:textId="77777777" w:rsidR="00071ED9" w:rsidRPr="00A04D69" w:rsidRDefault="00071ED9" w:rsidP="007955C6">
            <w:pPr>
              <w:spacing w:line="240" w:lineRule="auto"/>
              <w:jc w:val="center"/>
              <w:rPr>
                <w:rFonts w:cs="Arial"/>
                <w:b/>
                <w:bCs/>
                <w:color w:val="000000"/>
              </w:rPr>
            </w:pPr>
            <w:r w:rsidRPr="00A04D69">
              <w:rPr>
                <w:rFonts w:cs="Arial"/>
                <w:b/>
                <w:bCs/>
                <w:color w:val="000000"/>
              </w:rPr>
              <w:t>5</w:t>
            </w:r>
          </w:p>
        </w:tc>
        <w:tc>
          <w:tcPr>
            <w:tcW w:w="624" w:type="pct"/>
            <w:noWrap/>
            <w:vAlign w:val="bottom"/>
            <w:hideMark/>
          </w:tcPr>
          <w:p w14:paraId="7BB40266" w14:textId="71140411" w:rsidR="00071ED9" w:rsidRPr="00A04D69" w:rsidRDefault="00451EF4" w:rsidP="007955C6">
            <w:pPr>
              <w:spacing w:line="240" w:lineRule="auto"/>
              <w:jc w:val="right"/>
              <w:rPr>
                <w:rFonts w:eastAsia="Aptos Narrow" w:cs="Arial"/>
              </w:rPr>
            </w:pPr>
            <w:r w:rsidRPr="00434831">
              <w:rPr>
                <w:rFonts w:cs="Arial"/>
                <w:color w:val="000000"/>
              </w:rPr>
              <w:t>4.66</w:t>
            </w:r>
          </w:p>
        </w:tc>
        <w:tc>
          <w:tcPr>
            <w:tcW w:w="704" w:type="pct"/>
            <w:noWrap/>
            <w:vAlign w:val="bottom"/>
            <w:hideMark/>
          </w:tcPr>
          <w:p w14:paraId="43CD080D" w14:textId="49F7FDC7" w:rsidR="00071ED9" w:rsidRPr="00A04D69" w:rsidRDefault="00451EF4" w:rsidP="007955C6">
            <w:pPr>
              <w:spacing w:line="240" w:lineRule="auto"/>
              <w:jc w:val="right"/>
              <w:rPr>
                <w:rFonts w:eastAsia="Aptos Narrow" w:cs="Arial"/>
              </w:rPr>
            </w:pPr>
            <w:r w:rsidRPr="00434831">
              <w:rPr>
                <w:rFonts w:cs="Arial"/>
                <w:color w:val="000000"/>
              </w:rPr>
              <w:t>4.13</w:t>
            </w:r>
          </w:p>
        </w:tc>
        <w:tc>
          <w:tcPr>
            <w:tcW w:w="704" w:type="pct"/>
            <w:noWrap/>
            <w:vAlign w:val="bottom"/>
            <w:hideMark/>
          </w:tcPr>
          <w:p w14:paraId="2BBAC473" w14:textId="39574505" w:rsidR="00071ED9" w:rsidRPr="00A04D69" w:rsidRDefault="00451EF4" w:rsidP="007955C6">
            <w:pPr>
              <w:spacing w:line="240" w:lineRule="auto"/>
              <w:jc w:val="right"/>
              <w:rPr>
                <w:rFonts w:eastAsia="Aptos Narrow" w:cs="Arial"/>
              </w:rPr>
            </w:pPr>
            <w:r w:rsidRPr="00434831">
              <w:rPr>
                <w:rFonts w:cs="Arial"/>
                <w:color w:val="000000"/>
              </w:rPr>
              <w:t>4.35</w:t>
            </w:r>
          </w:p>
        </w:tc>
        <w:tc>
          <w:tcPr>
            <w:tcW w:w="628" w:type="pct"/>
            <w:noWrap/>
            <w:vAlign w:val="bottom"/>
            <w:hideMark/>
          </w:tcPr>
          <w:p w14:paraId="370F2E91" w14:textId="5FD8BC82" w:rsidR="00071ED9" w:rsidRPr="00A04D69" w:rsidRDefault="00451EF4" w:rsidP="007955C6">
            <w:pPr>
              <w:spacing w:line="240" w:lineRule="auto"/>
              <w:jc w:val="right"/>
              <w:rPr>
                <w:rFonts w:eastAsia="Aptos Narrow" w:cs="Arial"/>
              </w:rPr>
            </w:pPr>
            <w:r w:rsidRPr="00434831">
              <w:rPr>
                <w:rFonts w:cs="Arial"/>
                <w:color w:val="000000"/>
              </w:rPr>
              <w:t>4.66</w:t>
            </w:r>
          </w:p>
        </w:tc>
        <w:tc>
          <w:tcPr>
            <w:tcW w:w="783" w:type="pct"/>
            <w:noWrap/>
            <w:vAlign w:val="bottom"/>
            <w:hideMark/>
          </w:tcPr>
          <w:p w14:paraId="5C7A52C1" w14:textId="4ADF7549" w:rsidR="00071ED9" w:rsidRPr="00A04D69" w:rsidRDefault="00451EF4" w:rsidP="007955C6">
            <w:pPr>
              <w:spacing w:line="240" w:lineRule="auto"/>
              <w:jc w:val="right"/>
              <w:rPr>
                <w:rFonts w:eastAsia="Aptos Narrow" w:cs="Arial"/>
              </w:rPr>
            </w:pPr>
            <w:r w:rsidRPr="00434831">
              <w:rPr>
                <w:rFonts w:cs="Arial"/>
                <w:color w:val="000000"/>
              </w:rPr>
              <w:t>5.00</w:t>
            </w:r>
          </w:p>
        </w:tc>
        <w:tc>
          <w:tcPr>
            <w:tcW w:w="776" w:type="pct"/>
            <w:noWrap/>
            <w:vAlign w:val="bottom"/>
            <w:hideMark/>
          </w:tcPr>
          <w:p w14:paraId="5BC5AD66" w14:textId="0AAE21A8" w:rsidR="00071ED9" w:rsidRPr="00A04D69" w:rsidRDefault="00451EF4" w:rsidP="007955C6">
            <w:pPr>
              <w:spacing w:line="240" w:lineRule="auto"/>
              <w:jc w:val="right"/>
              <w:rPr>
                <w:rFonts w:eastAsia="Aptos Narrow" w:cs="Arial"/>
              </w:rPr>
            </w:pPr>
            <w:r w:rsidRPr="00434831">
              <w:rPr>
                <w:rFonts w:cs="Arial"/>
                <w:color w:val="000000"/>
              </w:rPr>
              <w:t>5.10</w:t>
            </w:r>
          </w:p>
        </w:tc>
      </w:tr>
    </w:tbl>
    <w:p w14:paraId="55E19CD0" w14:textId="77777777" w:rsidR="00DD796E" w:rsidRDefault="00DD796E" w:rsidP="00DD796E">
      <w:bookmarkStart w:id="540" w:name="_Ref198203495"/>
      <w:bookmarkStart w:id="541" w:name="_Toc195519404"/>
    </w:p>
    <w:p w14:paraId="4013DE5E" w14:textId="38AE361C" w:rsidR="00071ED9" w:rsidRDefault="00071ED9" w:rsidP="00071ED9">
      <w:pPr>
        <w:pStyle w:val="Caption"/>
        <w:keepNext/>
      </w:pPr>
      <w:bookmarkStart w:id="542" w:name="_Toc210126995"/>
      <w:r w:rsidRPr="001C0DDE">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2</w:t>
      </w:r>
      <w:r w:rsidR="00971AAD">
        <w:fldChar w:fldCharType="end"/>
      </w:r>
      <w:bookmarkEnd w:id="540"/>
      <w:r w:rsidRPr="001C0DDE">
        <w:t>:</w:t>
      </w:r>
      <w:r w:rsidRPr="008235EC">
        <w:rPr>
          <w:noProof/>
        </w:rPr>
        <w:t xml:space="preserve"> </w:t>
      </w:r>
      <w:r>
        <w:t>Volume of pumped water to maintain lake water levels (post initial fill)</w:t>
      </w:r>
      <w:bookmarkEnd w:id="541"/>
      <w:bookmarkEnd w:id="542"/>
    </w:p>
    <w:tbl>
      <w:tblPr>
        <w:tblW w:w="5000" w:type="pct"/>
        <w:tblLook w:val="04A0" w:firstRow="1" w:lastRow="0" w:firstColumn="1" w:lastColumn="0" w:noHBand="0" w:noVBand="1"/>
      </w:tblPr>
      <w:tblGrid>
        <w:gridCol w:w="1560"/>
        <w:gridCol w:w="1561"/>
        <w:gridCol w:w="1529"/>
        <w:gridCol w:w="1529"/>
        <w:gridCol w:w="1529"/>
        <w:gridCol w:w="1529"/>
        <w:gridCol w:w="1529"/>
      </w:tblGrid>
      <w:tr w:rsidR="00071ED9" w:rsidRPr="00D45752" w14:paraId="53407695" w14:textId="77777777" w:rsidTr="004D4D02">
        <w:trPr>
          <w:trHeight w:val="288"/>
          <w:tblHeader/>
        </w:trPr>
        <w:tc>
          <w:tcPr>
            <w:tcW w:w="725" w:type="pct"/>
            <w:vMerge w:val="restar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55469D7B" w14:textId="77777777" w:rsidR="00071ED9" w:rsidRPr="004D4D02" w:rsidRDefault="00071ED9" w:rsidP="007955C6">
            <w:pPr>
              <w:spacing w:line="240" w:lineRule="auto"/>
              <w:jc w:val="center"/>
              <w:rPr>
                <w:rFonts w:cs="Arial"/>
                <w:b/>
                <w:color w:val="auto"/>
              </w:rPr>
            </w:pPr>
            <w:r w:rsidRPr="004D4D02">
              <w:rPr>
                <w:rFonts w:cs="Arial"/>
                <w:b/>
                <w:color w:val="auto"/>
              </w:rPr>
              <w:t>Scenario</w:t>
            </w:r>
          </w:p>
        </w:tc>
        <w:tc>
          <w:tcPr>
            <w:tcW w:w="4275" w:type="pct"/>
            <w:gridSpan w:val="6"/>
            <w:tcBorders>
              <w:top w:val="single" w:sz="4" w:space="0" w:color="auto"/>
              <w:left w:val="nil"/>
              <w:bottom w:val="single" w:sz="4" w:space="0" w:color="auto"/>
              <w:right w:val="single" w:sz="4" w:space="0" w:color="auto"/>
            </w:tcBorders>
            <w:shd w:val="clear" w:color="auto" w:fill="8BC600"/>
            <w:noWrap/>
            <w:vAlign w:val="center"/>
            <w:hideMark/>
          </w:tcPr>
          <w:p w14:paraId="11144FA7" w14:textId="1B99B5EE" w:rsidR="00071ED9" w:rsidRPr="004D4D02" w:rsidRDefault="00071ED9" w:rsidP="007955C6">
            <w:pPr>
              <w:spacing w:line="240" w:lineRule="auto"/>
              <w:jc w:val="center"/>
              <w:rPr>
                <w:rFonts w:cs="Arial"/>
                <w:b/>
                <w:color w:val="auto"/>
              </w:rPr>
            </w:pPr>
            <w:r w:rsidRPr="004D4D02">
              <w:rPr>
                <w:rFonts w:cs="Arial"/>
                <w:b/>
                <w:color w:val="auto"/>
              </w:rPr>
              <w:t xml:space="preserve">Indicative top-up volume over simulation period </w:t>
            </w:r>
            <w:r w:rsidR="00F95A87">
              <w:rPr>
                <w:rFonts w:cs="Arial"/>
                <w:b/>
                <w:color w:val="auto"/>
              </w:rPr>
              <w:t xml:space="preserve">of </w:t>
            </w:r>
            <w:r w:rsidR="004C76B4">
              <w:rPr>
                <w:rFonts w:cs="Arial"/>
                <w:b/>
                <w:color w:val="auto"/>
              </w:rPr>
              <w:t>100 years</w:t>
            </w:r>
            <w:r w:rsidR="00AA18A5">
              <w:rPr>
                <w:rFonts w:cs="Arial"/>
                <w:b/>
                <w:color w:val="auto"/>
              </w:rPr>
              <w:t xml:space="preserve"> </w:t>
            </w:r>
            <w:r w:rsidRPr="004D4D02">
              <w:rPr>
                <w:rFonts w:cs="Arial"/>
                <w:b/>
                <w:color w:val="auto"/>
              </w:rPr>
              <w:t>(GL)</w:t>
            </w:r>
          </w:p>
        </w:tc>
      </w:tr>
      <w:tr w:rsidR="00071ED9" w:rsidRPr="00D45752" w14:paraId="46E96804" w14:textId="77777777" w:rsidTr="004D4D02">
        <w:trPr>
          <w:trHeight w:hRule="exact" w:val="244"/>
          <w:tblHeader/>
        </w:trPr>
        <w:tc>
          <w:tcPr>
            <w:tcW w:w="725" w:type="pct"/>
            <w:vMerge/>
            <w:tcBorders>
              <w:top w:val="single" w:sz="4" w:space="0" w:color="auto"/>
              <w:left w:val="single" w:sz="4" w:space="0" w:color="auto"/>
              <w:bottom w:val="single" w:sz="4" w:space="0" w:color="auto"/>
              <w:right w:val="single" w:sz="4" w:space="0" w:color="auto"/>
            </w:tcBorders>
            <w:shd w:val="clear" w:color="auto" w:fill="8BC600"/>
            <w:vAlign w:val="center"/>
            <w:hideMark/>
          </w:tcPr>
          <w:p w14:paraId="6B1225D1" w14:textId="77777777" w:rsidR="00071ED9" w:rsidRPr="004D4D02" w:rsidRDefault="00071ED9" w:rsidP="007955C6">
            <w:pPr>
              <w:spacing w:line="240" w:lineRule="auto"/>
              <w:rPr>
                <w:rFonts w:cs="Arial"/>
                <w:b/>
                <w:color w:val="auto"/>
              </w:rPr>
            </w:pPr>
          </w:p>
        </w:tc>
        <w:tc>
          <w:tcPr>
            <w:tcW w:w="725"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3241AE26" w14:textId="77777777" w:rsidR="00071ED9" w:rsidRPr="004D4D02" w:rsidRDefault="00071ED9" w:rsidP="007955C6">
            <w:pPr>
              <w:spacing w:line="240" w:lineRule="auto"/>
              <w:jc w:val="center"/>
              <w:rPr>
                <w:rFonts w:cs="Arial"/>
                <w:b/>
                <w:color w:val="auto"/>
              </w:rPr>
            </w:pPr>
            <w:r w:rsidRPr="004D4D02">
              <w:rPr>
                <w:rFonts w:cs="Arial"/>
                <w:b/>
                <w:color w:val="auto"/>
              </w:rPr>
              <w:t>Mean</w:t>
            </w:r>
          </w:p>
        </w:tc>
        <w:tc>
          <w:tcPr>
            <w:tcW w:w="710"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1CC2BEF3" w14:textId="77777777" w:rsidR="00071ED9" w:rsidRPr="004D4D02" w:rsidRDefault="00071ED9" w:rsidP="007955C6">
            <w:pPr>
              <w:spacing w:line="240" w:lineRule="auto"/>
              <w:jc w:val="center"/>
              <w:rPr>
                <w:rFonts w:cs="Arial"/>
                <w:b/>
                <w:color w:val="auto"/>
              </w:rPr>
            </w:pPr>
            <w:r w:rsidRPr="004D4D02">
              <w:rPr>
                <w:rFonts w:cs="Arial"/>
                <w:b/>
                <w:color w:val="auto"/>
              </w:rPr>
              <w:t>Min</w:t>
            </w:r>
          </w:p>
        </w:tc>
        <w:tc>
          <w:tcPr>
            <w:tcW w:w="710"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76242D44" w14:textId="77777777" w:rsidR="00071ED9" w:rsidRPr="004D4D02" w:rsidRDefault="00071ED9" w:rsidP="007955C6">
            <w:pPr>
              <w:spacing w:line="240" w:lineRule="auto"/>
              <w:jc w:val="center"/>
              <w:rPr>
                <w:rFonts w:cs="Arial"/>
                <w:b/>
                <w:color w:val="auto"/>
              </w:rPr>
            </w:pPr>
            <w:r w:rsidRPr="004D4D02">
              <w:rPr>
                <w:rFonts w:cs="Arial"/>
                <w:b/>
                <w:color w:val="auto"/>
              </w:rPr>
              <w:t>P5</w:t>
            </w:r>
          </w:p>
        </w:tc>
        <w:tc>
          <w:tcPr>
            <w:tcW w:w="710"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64E9845C" w14:textId="77777777" w:rsidR="00071ED9" w:rsidRPr="004D4D02" w:rsidRDefault="00071ED9" w:rsidP="007955C6">
            <w:pPr>
              <w:spacing w:line="240" w:lineRule="auto"/>
              <w:jc w:val="center"/>
              <w:rPr>
                <w:rFonts w:cs="Arial"/>
                <w:b/>
                <w:color w:val="auto"/>
              </w:rPr>
            </w:pPr>
            <w:r w:rsidRPr="004D4D02">
              <w:rPr>
                <w:rFonts w:cs="Arial"/>
                <w:b/>
                <w:color w:val="auto"/>
              </w:rPr>
              <w:t>P50</w:t>
            </w:r>
          </w:p>
        </w:tc>
        <w:tc>
          <w:tcPr>
            <w:tcW w:w="710"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6D87A498" w14:textId="77777777" w:rsidR="00071ED9" w:rsidRPr="004D4D02" w:rsidRDefault="00071ED9" w:rsidP="007955C6">
            <w:pPr>
              <w:spacing w:line="240" w:lineRule="auto"/>
              <w:jc w:val="center"/>
              <w:rPr>
                <w:rFonts w:cs="Arial"/>
                <w:b/>
                <w:color w:val="auto"/>
              </w:rPr>
            </w:pPr>
            <w:r w:rsidRPr="004D4D02">
              <w:rPr>
                <w:rFonts w:cs="Arial"/>
                <w:b/>
                <w:color w:val="auto"/>
              </w:rPr>
              <w:t>P95</w:t>
            </w:r>
          </w:p>
        </w:tc>
        <w:tc>
          <w:tcPr>
            <w:tcW w:w="710" w:type="pct"/>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07C25FFF" w14:textId="77777777" w:rsidR="00071ED9" w:rsidRPr="004D4D02" w:rsidRDefault="00071ED9" w:rsidP="007955C6">
            <w:pPr>
              <w:spacing w:line="240" w:lineRule="auto"/>
              <w:jc w:val="center"/>
              <w:rPr>
                <w:rFonts w:cs="Arial"/>
                <w:b/>
                <w:color w:val="auto"/>
              </w:rPr>
            </w:pPr>
            <w:r w:rsidRPr="004D4D02">
              <w:rPr>
                <w:rFonts w:cs="Arial"/>
                <w:b/>
                <w:color w:val="auto"/>
              </w:rPr>
              <w:t>Max</w:t>
            </w:r>
          </w:p>
        </w:tc>
      </w:tr>
      <w:tr w:rsidR="00071ED9" w:rsidRPr="00D45752" w14:paraId="0F9609AE" w14:textId="77777777">
        <w:trPr>
          <w:trHeight w:hRule="exact" w:val="244"/>
        </w:trPr>
        <w:tc>
          <w:tcPr>
            <w:tcW w:w="725" w:type="pct"/>
            <w:tcBorders>
              <w:top w:val="nil"/>
              <w:left w:val="single" w:sz="4" w:space="0" w:color="auto"/>
              <w:bottom w:val="single" w:sz="4" w:space="0" w:color="auto"/>
              <w:right w:val="single" w:sz="4" w:space="0" w:color="auto"/>
            </w:tcBorders>
            <w:noWrap/>
            <w:vAlign w:val="center"/>
            <w:hideMark/>
          </w:tcPr>
          <w:p w14:paraId="535AEA0C" w14:textId="77777777" w:rsidR="00071ED9" w:rsidRPr="00D45752" w:rsidRDefault="00071ED9" w:rsidP="007955C6">
            <w:pPr>
              <w:spacing w:line="240" w:lineRule="auto"/>
              <w:jc w:val="center"/>
              <w:rPr>
                <w:rFonts w:cs="Arial"/>
                <w:b/>
                <w:bCs/>
                <w:color w:val="000000"/>
              </w:rPr>
            </w:pPr>
            <w:r w:rsidRPr="00D45752">
              <w:rPr>
                <w:rFonts w:cs="Arial"/>
                <w:b/>
                <w:bCs/>
                <w:color w:val="000000"/>
              </w:rPr>
              <w:t>2</w:t>
            </w:r>
          </w:p>
        </w:tc>
        <w:tc>
          <w:tcPr>
            <w:tcW w:w="725" w:type="pct"/>
            <w:tcBorders>
              <w:top w:val="nil"/>
              <w:left w:val="nil"/>
              <w:bottom w:val="single" w:sz="4" w:space="0" w:color="auto"/>
              <w:right w:val="single" w:sz="4" w:space="0" w:color="auto"/>
            </w:tcBorders>
            <w:noWrap/>
            <w:vAlign w:val="bottom"/>
            <w:hideMark/>
          </w:tcPr>
          <w:p w14:paraId="61D1B9E1" w14:textId="77777777" w:rsidR="00071ED9" w:rsidRPr="00A04D69" w:rsidRDefault="00071ED9" w:rsidP="007955C6">
            <w:pPr>
              <w:spacing w:line="240" w:lineRule="auto"/>
              <w:jc w:val="right"/>
              <w:rPr>
                <w:rFonts w:eastAsia="Aptos Narrow" w:cs="Arial"/>
              </w:rPr>
            </w:pPr>
            <w:r w:rsidRPr="00A04D69">
              <w:rPr>
                <w:rFonts w:eastAsia="Aptos Narrow" w:cs="Arial"/>
              </w:rPr>
              <w:t>170.0</w:t>
            </w:r>
          </w:p>
        </w:tc>
        <w:tc>
          <w:tcPr>
            <w:tcW w:w="710" w:type="pct"/>
            <w:tcBorders>
              <w:top w:val="nil"/>
              <w:left w:val="nil"/>
              <w:bottom w:val="single" w:sz="4" w:space="0" w:color="auto"/>
              <w:right w:val="single" w:sz="4" w:space="0" w:color="auto"/>
            </w:tcBorders>
            <w:noWrap/>
            <w:vAlign w:val="bottom"/>
            <w:hideMark/>
          </w:tcPr>
          <w:p w14:paraId="45D4DFAE" w14:textId="77777777" w:rsidR="00071ED9" w:rsidRPr="00A04D69" w:rsidRDefault="00071ED9" w:rsidP="007955C6">
            <w:pPr>
              <w:spacing w:line="240" w:lineRule="auto"/>
              <w:jc w:val="right"/>
              <w:rPr>
                <w:rFonts w:eastAsia="Aptos Narrow" w:cs="Arial"/>
              </w:rPr>
            </w:pPr>
            <w:r w:rsidRPr="00A04D69">
              <w:rPr>
                <w:rFonts w:eastAsia="Aptos Narrow" w:cs="Arial"/>
              </w:rPr>
              <w:t>0.0</w:t>
            </w:r>
          </w:p>
        </w:tc>
        <w:tc>
          <w:tcPr>
            <w:tcW w:w="710" w:type="pct"/>
            <w:tcBorders>
              <w:top w:val="nil"/>
              <w:left w:val="nil"/>
              <w:bottom w:val="single" w:sz="4" w:space="0" w:color="auto"/>
              <w:right w:val="single" w:sz="4" w:space="0" w:color="auto"/>
            </w:tcBorders>
            <w:noWrap/>
            <w:vAlign w:val="bottom"/>
            <w:hideMark/>
          </w:tcPr>
          <w:p w14:paraId="1295E21E" w14:textId="77777777" w:rsidR="00071ED9" w:rsidRPr="00A04D69" w:rsidRDefault="00071ED9" w:rsidP="007955C6">
            <w:pPr>
              <w:spacing w:line="240" w:lineRule="auto"/>
              <w:jc w:val="right"/>
              <w:rPr>
                <w:rFonts w:eastAsia="Aptos Narrow" w:cs="Arial"/>
              </w:rPr>
            </w:pPr>
            <w:r w:rsidRPr="00A04D69">
              <w:rPr>
                <w:rFonts w:eastAsia="Aptos Narrow" w:cs="Arial"/>
              </w:rPr>
              <w:t>147.5</w:t>
            </w:r>
          </w:p>
        </w:tc>
        <w:tc>
          <w:tcPr>
            <w:tcW w:w="710" w:type="pct"/>
            <w:tcBorders>
              <w:top w:val="nil"/>
              <w:left w:val="nil"/>
              <w:bottom w:val="single" w:sz="4" w:space="0" w:color="auto"/>
              <w:right w:val="single" w:sz="4" w:space="0" w:color="auto"/>
            </w:tcBorders>
            <w:noWrap/>
            <w:vAlign w:val="bottom"/>
            <w:hideMark/>
          </w:tcPr>
          <w:p w14:paraId="1B104C74" w14:textId="77777777" w:rsidR="00071ED9" w:rsidRPr="00A04D69" w:rsidRDefault="00071ED9" w:rsidP="007955C6">
            <w:pPr>
              <w:spacing w:line="240" w:lineRule="auto"/>
              <w:jc w:val="right"/>
              <w:rPr>
                <w:rFonts w:eastAsia="Aptos Narrow" w:cs="Arial"/>
              </w:rPr>
            </w:pPr>
            <w:r w:rsidRPr="00A04D69">
              <w:rPr>
                <w:rFonts w:eastAsia="Aptos Narrow" w:cs="Arial"/>
              </w:rPr>
              <w:t>172.5</w:t>
            </w:r>
          </w:p>
        </w:tc>
        <w:tc>
          <w:tcPr>
            <w:tcW w:w="710" w:type="pct"/>
            <w:tcBorders>
              <w:top w:val="nil"/>
              <w:left w:val="nil"/>
              <w:bottom w:val="single" w:sz="4" w:space="0" w:color="auto"/>
              <w:right w:val="single" w:sz="4" w:space="0" w:color="auto"/>
            </w:tcBorders>
            <w:noWrap/>
            <w:vAlign w:val="bottom"/>
            <w:hideMark/>
          </w:tcPr>
          <w:p w14:paraId="5B51B06B" w14:textId="77777777" w:rsidR="00071ED9" w:rsidRPr="00A04D69" w:rsidRDefault="00071ED9" w:rsidP="007955C6">
            <w:pPr>
              <w:spacing w:line="240" w:lineRule="auto"/>
              <w:jc w:val="right"/>
              <w:rPr>
                <w:rFonts w:eastAsia="Aptos Narrow" w:cs="Arial"/>
              </w:rPr>
            </w:pPr>
            <w:r w:rsidRPr="00A04D69">
              <w:rPr>
                <w:rFonts w:eastAsia="Aptos Narrow" w:cs="Arial"/>
              </w:rPr>
              <w:t>194.9</w:t>
            </w:r>
          </w:p>
        </w:tc>
        <w:tc>
          <w:tcPr>
            <w:tcW w:w="710" w:type="pct"/>
            <w:tcBorders>
              <w:top w:val="nil"/>
              <w:left w:val="nil"/>
              <w:bottom w:val="single" w:sz="4" w:space="0" w:color="auto"/>
              <w:right w:val="single" w:sz="4" w:space="0" w:color="auto"/>
            </w:tcBorders>
            <w:noWrap/>
            <w:vAlign w:val="bottom"/>
            <w:hideMark/>
          </w:tcPr>
          <w:p w14:paraId="67E9CE23" w14:textId="77777777" w:rsidR="00071ED9" w:rsidRPr="00A04D69" w:rsidRDefault="00071ED9" w:rsidP="007955C6">
            <w:pPr>
              <w:spacing w:line="240" w:lineRule="auto"/>
              <w:jc w:val="right"/>
              <w:rPr>
                <w:rFonts w:eastAsia="Aptos Narrow" w:cs="Arial"/>
              </w:rPr>
            </w:pPr>
            <w:r w:rsidRPr="00A04D69">
              <w:rPr>
                <w:rFonts w:eastAsia="Aptos Narrow" w:cs="Arial"/>
              </w:rPr>
              <w:t>198.6</w:t>
            </w:r>
          </w:p>
        </w:tc>
      </w:tr>
      <w:tr w:rsidR="00071ED9" w:rsidRPr="00D45752" w14:paraId="6BEF9407" w14:textId="77777777">
        <w:trPr>
          <w:trHeight w:hRule="exact" w:val="244"/>
        </w:trPr>
        <w:tc>
          <w:tcPr>
            <w:tcW w:w="725" w:type="pct"/>
            <w:tcBorders>
              <w:top w:val="nil"/>
              <w:left w:val="single" w:sz="4" w:space="0" w:color="auto"/>
              <w:bottom w:val="single" w:sz="4" w:space="0" w:color="auto"/>
              <w:right w:val="single" w:sz="4" w:space="0" w:color="auto"/>
            </w:tcBorders>
            <w:noWrap/>
            <w:vAlign w:val="center"/>
            <w:hideMark/>
          </w:tcPr>
          <w:p w14:paraId="1335646C" w14:textId="77777777" w:rsidR="00071ED9" w:rsidRPr="00D45752" w:rsidRDefault="00071ED9" w:rsidP="007955C6">
            <w:pPr>
              <w:spacing w:line="240" w:lineRule="auto"/>
              <w:jc w:val="center"/>
              <w:rPr>
                <w:rFonts w:cs="Arial"/>
                <w:b/>
                <w:bCs/>
                <w:color w:val="000000"/>
              </w:rPr>
            </w:pPr>
            <w:r w:rsidRPr="00D45752">
              <w:rPr>
                <w:rFonts w:cs="Arial"/>
                <w:b/>
                <w:bCs/>
                <w:color w:val="000000"/>
              </w:rPr>
              <w:t>5</w:t>
            </w:r>
          </w:p>
        </w:tc>
        <w:tc>
          <w:tcPr>
            <w:tcW w:w="725" w:type="pct"/>
            <w:tcBorders>
              <w:top w:val="nil"/>
              <w:left w:val="nil"/>
              <w:bottom w:val="single" w:sz="4" w:space="0" w:color="auto"/>
              <w:right w:val="single" w:sz="4" w:space="0" w:color="auto"/>
            </w:tcBorders>
            <w:noWrap/>
            <w:vAlign w:val="bottom"/>
            <w:hideMark/>
          </w:tcPr>
          <w:p w14:paraId="025A48FF" w14:textId="77777777" w:rsidR="00071ED9" w:rsidRPr="00A04D69" w:rsidRDefault="00071ED9" w:rsidP="007955C6">
            <w:pPr>
              <w:spacing w:line="240" w:lineRule="auto"/>
              <w:jc w:val="right"/>
              <w:rPr>
                <w:rFonts w:eastAsia="Aptos Narrow" w:cs="Arial"/>
              </w:rPr>
            </w:pPr>
            <w:r w:rsidRPr="00A04D69">
              <w:rPr>
                <w:rFonts w:eastAsia="Aptos Narrow" w:cs="Arial"/>
              </w:rPr>
              <w:t>324.7</w:t>
            </w:r>
          </w:p>
        </w:tc>
        <w:tc>
          <w:tcPr>
            <w:tcW w:w="710" w:type="pct"/>
            <w:tcBorders>
              <w:top w:val="nil"/>
              <w:left w:val="nil"/>
              <w:bottom w:val="single" w:sz="4" w:space="0" w:color="auto"/>
              <w:right w:val="single" w:sz="4" w:space="0" w:color="auto"/>
            </w:tcBorders>
            <w:noWrap/>
            <w:vAlign w:val="bottom"/>
            <w:hideMark/>
          </w:tcPr>
          <w:p w14:paraId="5CAF163B" w14:textId="77777777" w:rsidR="00071ED9" w:rsidRPr="00A04D69" w:rsidRDefault="00071ED9" w:rsidP="007955C6">
            <w:pPr>
              <w:spacing w:line="240" w:lineRule="auto"/>
              <w:jc w:val="right"/>
              <w:rPr>
                <w:rFonts w:eastAsia="Aptos Narrow" w:cs="Arial"/>
              </w:rPr>
            </w:pPr>
            <w:r w:rsidRPr="00A04D69">
              <w:rPr>
                <w:rFonts w:eastAsia="Aptos Narrow" w:cs="Arial"/>
              </w:rPr>
              <w:t>291.2</w:t>
            </w:r>
          </w:p>
        </w:tc>
        <w:tc>
          <w:tcPr>
            <w:tcW w:w="710" w:type="pct"/>
            <w:tcBorders>
              <w:top w:val="nil"/>
              <w:left w:val="nil"/>
              <w:bottom w:val="single" w:sz="4" w:space="0" w:color="auto"/>
              <w:right w:val="single" w:sz="4" w:space="0" w:color="auto"/>
            </w:tcBorders>
            <w:noWrap/>
            <w:vAlign w:val="bottom"/>
            <w:hideMark/>
          </w:tcPr>
          <w:p w14:paraId="43F4CD19" w14:textId="77777777" w:rsidR="00071ED9" w:rsidRPr="00A04D69" w:rsidRDefault="00071ED9" w:rsidP="007955C6">
            <w:pPr>
              <w:spacing w:line="240" w:lineRule="auto"/>
              <w:jc w:val="right"/>
              <w:rPr>
                <w:rFonts w:eastAsia="Aptos Narrow" w:cs="Arial"/>
              </w:rPr>
            </w:pPr>
            <w:r w:rsidRPr="00A04D69">
              <w:rPr>
                <w:rFonts w:eastAsia="Aptos Narrow" w:cs="Arial"/>
              </w:rPr>
              <w:t>309.3</w:t>
            </w:r>
          </w:p>
        </w:tc>
        <w:tc>
          <w:tcPr>
            <w:tcW w:w="710" w:type="pct"/>
            <w:tcBorders>
              <w:top w:val="nil"/>
              <w:left w:val="nil"/>
              <w:bottom w:val="single" w:sz="4" w:space="0" w:color="auto"/>
              <w:right w:val="single" w:sz="4" w:space="0" w:color="auto"/>
            </w:tcBorders>
            <w:noWrap/>
            <w:vAlign w:val="bottom"/>
            <w:hideMark/>
          </w:tcPr>
          <w:p w14:paraId="216D05A3" w14:textId="77777777" w:rsidR="00071ED9" w:rsidRPr="00A04D69" w:rsidRDefault="00071ED9" w:rsidP="007955C6">
            <w:pPr>
              <w:spacing w:line="240" w:lineRule="auto"/>
              <w:jc w:val="right"/>
              <w:rPr>
                <w:rFonts w:eastAsia="Aptos Narrow" w:cs="Arial"/>
              </w:rPr>
            </w:pPr>
            <w:r w:rsidRPr="00A04D69">
              <w:rPr>
                <w:rFonts w:eastAsia="Aptos Narrow" w:cs="Arial"/>
              </w:rPr>
              <w:t>324.5</w:t>
            </w:r>
          </w:p>
        </w:tc>
        <w:tc>
          <w:tcPr>
            <w:tcW w:w="710" w:type="pct"/>
            <w:tcBorders>
              <w:top w:val="nil"/>
              <w:left w:val="nil"/>
              <w:bottom w:val="single" w:sz="4" w:space="0" w:color="auto"/>
              <w:right w:val="single" w:sz="4" w:space="0" w:color="auto"/>
            </w:tcBorders>
            <w:noWrap/>
            <w:vAlign w:val="bottom"/>
            <w:hideMark/>
          </w:tcPr>
          <w:p w14:paraId="6E7DF19D" w14:textId="77777777" w:rsidR="00071ED9" w:rsidRPr="00A04D69" w:rsidRDefault="00071ED9" w:rsidP="007955C6">
            <w:pPr>
              <w:spacing w:line="240" w:lineRule="auto"/>
              <w:jc w:val="right"/>
              <w:rPr>
                <w:rFonts w:eastAsia="Aptos Narrow" w:cs="Arial"/>
              </w:rPr>
            </w:pPr>
            <w:r w:rsidRPr="00A04D69">
              <w:rPr>
                <w:rFonts w:eastAsia="Aptos Narrow" w:cs="Arial"/>
              </w:rPr>
              <w:t>341.8</w:t>
            </w:r>
          </w:p>
        </w:tc>
        <w:tc>
          <w:tcPr>
            <w:tcW w:w="710" w:type="pct"/>
            <w:tcBorders>
              <w:top w:val="nil"/>
              <w:left w:val="nil"/>
              <w:bottom w:val="single" w:sz="4" w:space="0" w:color="auto"/>
              <w:right w:val="single" w:sz="4" w:space="0" w:color="auto"/>
            </w:tcBorders>
            <w:noWrap/>
            <w:vAlign w:val="bottom"/>
            <w:hideMark/>
          </w:tcPr>
          <w:p w14:paraId="70AB0519" w14:textId="77777777" w:rsidR="00071ED9" w:rsidRPr="00A04D69" w:rsidRDefault="00071ED9" w:rsidP="007955C6">
            <w:pPr>
              <w:spacing w:line="240" w:lineRule="auto"/>
              <w:jc w:val="right"/>
              <w:rPr>
                <w:rFonts w:eastAsia="Aptos Narrow" w:cs="Arial"/>
              </w:rPr>
            </w:pPr>
            <w:r w:rsidRPr="00A04D69">
              <w:rPr>
                <w:rFonts w:eastAsia="Aptos Narrow" w:cs="Arial"/>
              </w:rPr>
              <w:t>351.3</w:t>
            </w:r>
          </w:p>
        </w:tc>
      </w:tr>
    </w:tbl>
    <w:p w14:paraId="3DF120C9" w14:textId="77A2B34F" w:rsidR="00915C57" w:rsidRDefault="001C0DDE" w:rsidP="00915C57">
      <w:r>
        <w:t xml:space="preserve">Note the </w:t>
      </w:r>
      <w:r w:rsidR="00915C57">
        <w:t>frequency for top-up is not an annual event</w:t>
      </w:r>
      <w:r w:rsidR="005032AA">
        <w:t>.</w:t>
      </w:r>
      <w:r w:rsidR="00845275">
        <w:t xml:space="preserve"> </w:t>
      </w:r>
    </w:p>
    <w:p w14:paraId="5A33CE2B" w14:textId="77777777" w:rsidR="00207A57" w:rsidRDefault="00207A57" w:rsidP="00207A57">
      <w:r>
        <w:t xml:space="preserve">The main factors that influence the lake top up water requirements include.  </w:t>
      </w:r>
    </w:p>
    <w:p w14:paraId="10792CC7" w14:textId="3B26EC87" w:rsidR="00207A57" w:rsidRDefault="00207A57" w:rsidP="00A9728D">
      <w:pPr>
        <w:pStyle w:val="ListParagraph"/>
      </w:pPr>
      <w:r>
        <w:t xml:space="preserve">Lake </w:t>
      </w:r>
      <w:r w:rsidR="005032AA">
        <w:t>o</w:t>
      </w:r>
      <w:r>
        <w:t xml:space="preserve">perating range </w:t>
      </w:r>
    </w:p>
    <w:p w14:paraId="13B78A04" w14:textId="77777777" w:rsidR="00207A57" w:rsidRDefault="00207A57" w:rsidP="00A9728D">
      <w:pPr>
        <w:pStyle w:val="ListParagraph"/>
      </w:pPr>
      <w:r>
        <w:t>Surface water catchment run off</w:t>
      </w:r>
    </w:p>
    <w:p w14:paraId="03366604" w14:textId="77777777" w:rsidR="00207A57" w:rsidRDefault="00207A57" w:rsidP="00A9728D">
      <w:pPr>
        <w:pStyle w:val="ListParagraph"/>
      </w:pPr>
      <w:r>
        <w:t>Evaporation</w:t>
      </w:r>
    </w:p>
    <w:p w14:paraId="58F46185" w14:textId="77777777" w:rsidR="00207A57" w:rsidRDefault="00207A57" w:rsidP="00A9728D">
      <w:pPr>
        <w:pStyle w:val="ListParagraph"/>
      </w:pPr>
      <w:r>
        <w:t>Climate variability</w:t>
      </w:r>
    </w:p>
    <w:p w14:paraId="39D4FC64" w14:textId="53D06604" w:rsidR="00207A57" w:rsidRPr="00FE0336" w:rsidRDefault="00207A57" w:rsidP="00207A57">
      <w:r w:rsidRPr="00FE0336">
        <w:t>The relatively narrow</w:t>
      </w:r>
      <w:r w:rsidR="005032AA">
        <w:t xml:space="preserve"> concept</w:t>
      </w:r>
      <w:r w:rsidRPr="00FE0336">
        <w:t xml:space="preserve"> operating level of lake (i.e. 1m) results in the need to periodically top-up the pit from external water sources. Because there is notionally less time between large rainfall and flood events that would allow the lake to fill again naturally. By increasing the operating range of the lake, top up water requirements would decrease</w:t>
      </w:r>
      <w:r w:rsidR="00F84711">
        <w:t>.</w:t>
      </w:r>
      <w:r w:rsidRPr="00FE0336">
        <w:t xml:space="preserve"> </w:t>
      </w:r>
      <w:r w:rsidR="00CD6298" w:rsidRPr="00FE0336">
        <w:t>H</w:t>
      </w:r>
      <w:r w:rsidRPr="00FE0336">
        <w:t>owever</w:t>
      </w:r>
      <w:r w:rsidR="00F84711" w:rsidRPr="00FE0336">
        <w:t>,</w:t>
      </w:r>
      <w:r w:rsidRPr="00FE0336">
        <w:t xml:space="preserve"> this </w:t>
      </w:r>
      <w:r w:rsidR="00CD6298" w:rsidRPr="00FE0336">
        <w:t xml:space="preserve">potentially </w:t>
      </w:r>
      <w:r w:rsidRPr="00FE0336">
        <w:t>add</w:t>
      </w:r>
      <w:r w:rsidR="00B44AEB">
        <w:t>s</w:t>
      </w:r>
      <w:r w:rsidRPr="00FE0336">
        <w:t xml:space="preserve"> complexity and costs to the lake design/construction</w:t>
      </w:r>
      <w:r w:rsidR="00CD6298" w:rsidRPr="00FE0336">
        <w:t xml:space="preserve"> </w:t>
      </w:r>
      <w:r w:rsidR="00AB436C" w:rsidRPr="00FE0336">
        <w:t xml:space="preserve">with </w:t>
      </w:r>
      <w:r w:rsidRPr="00FE0336">
        <w:t xml:space="preserve">implications to the stability of the MRD and </w:t>
      </w:r>
      <w:r w:rsidR="0093261F">
        <w:t>w</w:t>
      </w:r>
      <w:r w:rsidRPr="00FE0336">
        <w:t xml:space="preserve">ave erosion requirements. </w:t>
      </w:r>
    </w:p>
    <w:p w14:paraId="3DCCF93A" w14:textId="2D7401D5" w:rsidR="00207A57" w:rsidRPr="00FE0336" w:rsidRDefault="00207A57" w:rsidP="00207A57">
      <w:r w:rsidRPr="00FE0336">
        <w:t xml:space="preserve">Another major factor influencing the top up water demand is the </w:t>
      </w:r>
      <w:r w:rsidR="0093261F">
        <w:t>s</w:t>
      </w:r>
      <w:r w:rsidRPr="00FE0336">
        <w:t xml:space="preserve">urface water runoff from the local catchments that report to the lake post filling period. The catchments adopted within this modelling (as per above) constitute a 30% </w:t>
      </w:r>
      <w:r w:rsidR="0093261F">
        <w:t>decrease</w:t>
      </w:r>
      <w:r w:rsidRPr="00FE0336">
        <w:t xml:space="preserve"> in catchment area when compared to previous rehabilitation plans. </w:t>
      </w:r>
      <w:r w:rsidR="00A81CC3">
        <w:t xml:space="preserve">This change </w:t>
      </w:r>
      <w:r w:rsidR="00784552" w:rsidRPr="00784552">
        <w:t>reflects</w:t>
      </w:r>
      <w:r w:rsidR="00A81CC3">
        <w:t xml:space="preserve"> a </w:t>
      </w:r>
      <w:r w:rsidR="00784552" w:rsidRPr="00784552">
        <w:t>refinement</w:t>
      </w:r>
      <w:r w:rsidR="003060CD" w:rsidRPr="003060CD">
        <w:t xml:space="preserve"> of the peripheral catchments</w:t>
      </w:r>
      <w:r w:rsidR="00784552" w:rsidRPr="00784552">
        <w:t>, based on a</w:t>
      </w:r>
      <w:r w:rsidR="003060CD" w:rsidRPr="003060CD">
        <w:t xml:space="preserve"> detailed evaluation of </w:t>
      </w:r>
      <w:r w:rsidR="00784552" w:rsidRPr="00784552">
        <w:t>site conditions and surrounding terrain.</w:t>
      </w:r>
      <w:r w:rsidR="003060CD" w:rsidRPr="003060CD">
        <w:t xml:space="preserve"> The peripheral catchment </w:t>
      </w:r>
      <w:r w:rsidR="00784552" w:rsidRPr="00784552">
        <w:t>areas used in</w:t>
      </w:r>
      <w:r w:rsidR="00A74B16">
        <w:t xml:space="preserve"> the pit water balance </w:t>
      </w:r>
      <w:r w:rsidR="00784552" w:rsidRPr="00784552">
        <w:t xml:space="preserve">assessment </w:t>
      </w:r>
      <w:r w:rsidR="00A74B16">
        <w:t xml:space="preserve">have been adopted from </w:t>
      </w:r>
      <w:r w:rsidR="00360B94">
        <w:t>PSM 2025 (Appendix C</w:t>
      </w:r>
      <w:r w:rsidR="00784552" w:rsidRPr="00784552">
        <w:t>).</w:t>
      </w:r>
      <w:r w:rsidR="001A5993">
        <w:t xml:space="preserve"> </w:t>
      </w:r>
      <w:r w:rsidRPr="00FE0336">
        <w:t xml:space="preserve">This is mainly due the perceived practicality and requirements to implement diversions into the pit. By increasing the catchment area that is reporting the pit, the requirements for </w:t>
      </w:r>
      <w:r w:rsidR="009F7A08" w:rsidRPr="00FE0336">
        <w:t>top of water would be reduced</w:t>
      </w:r>
      <w:r w:rsidR="00CF1244">
        <w:t>.</w:t>
      </w:r>
      <w:r w:rsidR="0072517B" w:rsidRPr="00FE0336">
        <w:t xml:space="preserve"> </w:t>
      </w:r>
    </w:p>
    <w:p w14:paraId="465D12A4" w14:textId="3E9B140B" w:rsidR="00207A57" w:rsidRPr="00FE0336" w:rsidRDefault="00207A57" w:rsidP="00207A57">
      <w:r w:rsidRPr="00FE0336">
        <w:t xml:space="preserve">In alignment with the LVRRS </w:t>
      </w:r>
      <w:r w:rsidR="00345208">
        <w:fldChar w:fldCharType="begin"/>
      </w:r>
      <w:r w:rsidR="001B655D">
        <w:instrText xml:space="preserve"> ADDIN EN.CITE &lt;EndNote&gt;&lt;Cite&gt;&lt;Author&gt;DJPR&lt;/Author&gt;&lt;Year&gt;2000&lt;/Year&gt;&lt;RecNum&gt;64&lt;/RecNum&gt;&lt;DisplayText&gt;(DJPR and DELWP 2000)&lt;/DisplayText&gt;&lt;record&gt;&lt;rec-number&gt;64&lt;/rec-number&gt;&lt;foreign-keys&gt;&lt;key app="EN" db-id="spaff0s0osz0sqe0t5a55fezradpx9psfrzt" timestamp="1746660720" guid="74134353-7c43-49d5-97fc-1dcecbcdccdb"&gt;64&lt;/key&gt;&lt;/foreign-keys&gt;&lt;ref-type name="Report"&gt;27&lt;/ref-type&gt;&lt;contributors&gt;&lt;authors&gt;&lt;author&gt;DJPR&lt;/author&gt;&lt;author&gt;DELWP&lt;/author&gt;&lt;/authors&gt;&lt;secondary-authors&gt;&lt;author&gt;Department of Jobs,, Precincts and Regions, and Department of Environment, Land, Water and Planning,&lt;/author&gt;&lt;/secondary-authors&gt;&lt;/contributors&gt;&lt;titles&gt;&lt;title&gt;</w:instrText>
      </w:r>
      <w:r w:rsidR="001B655D">
        <w:rPr>
          <w:rFonts w:ascii="Arial" w:hAnsi="Arial" w:cs="Arial"/>
        </w:rPr>
        <w:instrText>​​</w:instrText>
      </w:r>
      <w:r w:rsidR="001B655D">
        <w:instrText>Latrobe Valley Regional Rehabilitation Strategy&lt;/title&gt;&lt;/titles&gt;&lt;number&gt;A2329886&lt;/number&gt;&lt;dates&gt;&lt;year&gt;2000&lt;/year&gt;&lt;/dates&gt;&lt;pub-location&gt;https://resources.vic.gov.au/projects/lvrrs&lt;/pub-location&gt;&lt;publisher&gt;State Government of Victoria&lt;/publisher&gt;&lt;urls&gt;&lt;related-urls&gt;&lt;url&gt;https://resources.vic.gov.au/__data/assets/pdf_file/0004/984082/Latrobe-Valley-Regional-Rehabilitation-Strategy-Amendment.pdf&lt;/url&gt;&lt;/related-urls&gt;&lt;/urls&gt;&lt;access-date&gt;18/04/2025&lt;/access-date&gt;&lt;/record&gt;&lt;/Cite&gt;&lt;/EndNote&gt;</w:instrText>
      </w:r>
      <w:r w:rsidR="00345208">
        <w:fldChar w:fldCharType="separate"/>
      </w:r>
      <w:r w:rsidR="00345208">
        <w:rPr>
          <w:noProof/>
        </w:rPr>
        <w:t>(DJPR and DELWP 2000)</w:t>
      </w:r>
      <w:r w:rsidR="00345208">
        <w:fldChar w:fldCharType="end"/>
      </w:r>
      <w:r w:rsidRPr="00FE0336">
        <w:t xml:space="preserve">, Morton’s Shallow Lake Evaporation has been used as the basis for the initial modelling, this method gives an annual average evaporation of 1,068 mm for Yallourn which is 24% higher than the traditional pan evaporation </w:t>
      </w:r>
      <w:r w:rsidR="00BF78F2">
        <w:t>converte</w:t>
      </w:r>
      <w:r w:rsidR="0093261F">
        <w:t>d</w:t>
      </w:r>
      <w:r w:rsidRPr="00FE0336">
        <w:t xml:space="preserve"> lake evaporation. </w:t>
      </w:r>
    </w:p>
    <w:p w14:paraId="6BE6F705" w14:textId="77777777" w:rsidR="00207A57" w:rsidRDefault="00207A57" w:rsidP="00207A57">
      <w:r w:rsidRPr="00FE0336">
        <w:t>Additionally, the decrease in rainfall over time, especially for the dry climate scenario, results in potential increase in annual top-up volume over time reducing direct rainfall and surface water runoff amounts</w:t>
      </w:r>
    </w:p>
    <w:p w14:paraId="758F129F" w14:textId="401803E4" w:rsidR="006834A0" w:rsidRPr="00A73C5C" w:rsidRDefault="00F52162" w:rsidP="000C3A2B">
      <w:pPr>
        <w:pStyle w:val="Heading5"/>
        <w:rPr>
          <w:rFonts w:ascii="Arial" w:hAnsi="Arial" w:cs="Arial"/>
          <w:b/>
        </w:rPr>
      </w:pPr>
      <w:r w:rsidRPr="00A73C5C">
        <w:rPr>
          <w:rFonts w:ascii="Arial" w:hAnsi="Arial" w:cs="Arial"/>
          <w:b/>
        </w:rPr>
        <w:t xml:space="preserve">Climate Variability </w:t>
      </w:r>
    </w:p>
    <w:p w14:paraId="75514D9F" w14:textId="72BCBEBA" w:rsidR="00F52162" w:rsidRDefault="00F52162" w:rsidP="0093261F">
      <w:r w:rsidRPr="00FD378A">
        <w:t xml:space="preserve">The climate sensitivity analysis for the preferred scenario (Scenario 2 </w:t>
      </w:r>
      <w:r w:rsidR="0093261F">
        <w:t>versus</w:t>
      </w:r>
      <w:r w:rsidRPr="00FD378A">
        <w:t xml:space="preserve"> Scenario 5) show substantial differences for top-up requirements. For example, the mean top-up required in dry climate </w:t>
      </w:r>
      <w:r w:rsidRPr="00A86D4C">
        <w:t xml:space="preserve">(Scenario 5), is approximately </w:t>
      </w:r>
      <w:r>
        <w:t>30% more</w:t>
      </w:r>
      <w:r w:rsidRPr="00A86D4C">
        <w:t xml:space="preserve"> than required for the median scenario</w:t>
      </w:r>
      <w:r w:rsidR="0093261F">
        <w:t>.</w:t>
      </w:r>
    </w:p>
    <w:p w14:paraId="51807F44" w14:textId="0CBDC38B" w:rsidR="00501258" w:rsidRPr="007D7F53" w:rsidRDefault="00501258" w:rsidP="000C3A2B">
      <w:pPr>
        <w:pStyle w:val="Heading4"/>
        <w:rPr>
          <w:b/>
        </w:rPr>
      </w:pPr>
      <w:r w:rsidRPr="007D7F53">
        <w:rPr>
          <w:b/>
        </w:rPr>
        <w:t>Water Quality</w:t>
      </w:r>
    </w:p>
    <w:p w14:paraId="0E4D9B3D" w14:textId="03566661" w:rsidR="00F52162" w:rsidRDefault="00501258" w:rsidP="00811B29">
      <w:r>
        <w:t xml:space="preserve">Hydrogeochemical modelling of the lakes water quality is an iterative process similar to the water balance modelling, with results for daily time steps available for the scenarios. Key results were exported from the model to summarise the key water quality results. A full summary of the water </w:t>
      </w:r>
      <w:r w:rsidRPr="0095205D">
        <w:t>quality results</w:t>
      </w:r>
      <w:r w:rsidR="00786869" w:rsidRPr="0095205D">
        <w:t xml:space="preserve"> can be found in</w:t>
      </w:r>
      <w:r w:rsidR="00715EFE" w:rsidRPr="00715EFE">
        <w:rPr>
          <w:i/>
          <w:iCs/>
        </w:rPr>
        <w:t xml:space="preserve"> </w:t>
      </w:r>
      <w:r w:rsidR="00715EFE">
        <w:rPr>
          <w:i/>
          <w:iCs/>
        </w:rPr>
        <w:t xml:space="preserve">Lake balance and water quality </w:t>
      </w:r>
      <w:r w:rsidR="00715EFE">
        <w:t>report</w:t>
      </w:r>
      <w:r w:rsidR="00715EFE" w:rsidRPr="002C3155">
        <w:t xml:space="preserve"> </w:t>
      </w:r>
      <w:r w:rsidR="00715EFE">
        <w:fldChar w:fldCharType="begin"/>
      </w:r>
      <w:r w:rsidR="00B9564E">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715EFE">
        <w:fldChar w:fldCharType="separate"/>
      </w:r>
      <w:r w:rsidR="00715EFE">
        <w:rPr>
          <w:noProof/>
        </w:rPr>
        <w:t>(RGS 2025)</w:t>
      </w:r>
      <w:r w:rsidR="00715EFE">
        <w:fldChar w:fldCharType="end"/>
      </w:r>
      <w:r w:rsidR="00715EFE">
        <w:t xml:space="preserve"> </w:t>
      </w:r>
      <w:r w:rsidR="00553225">
        <w:t>(</w:t>
      </w:r>
      <w:r w:rsidR="00715EFE" w:rsidRPr="00553225">
        <w:t>Ap</w:t>
      </w:r>
      <w:r w:rsidR="0095205D" w:rsidRPr="00553225">
        <w:t xml:space="preserve">pendix </w:t>
      </w:r>
      <w:r w:rsidR="00553225">
        <w:t>C – Technical Studies)</w:t>
      </w:r>
      <w:r w:rsidR="0095205D" w:rsidRPr="00553225">
        <w:t>.</w:t>
      </w:r>
      <w:r w:rsidR="0095205D">
        <w:t xml:space="preserve"> </w:t>
      </w:r>
    </w:p>
    <w:p w14:paraId="385C1369" w14:textId="77777777" w:rsidR="002C0B80" w:rsidRDefault="002C0B80" w:rsidP="002C0B80">
      <w:r>
        <w:t>The modelled concentrations presented in this and following sections are all dissolved, and total concentrations are likely to be significantly higher (due to the contributions from particulates) especially for runoff from surrounding landforms. It also needs to be highlighted that the mass balance approach does not include mineral(s) precipitation (which would reduce dissolved concentrations in the lake for chemical species associated with the precipitated mineral), so the modelled results are considered conservative.</w:t>
      </w:r>
    </w:p>
    <w:p w14:paraId="2DDE1048" w14:textId="01DF2764" w:rsidR="00811B29" w:rsidRDefault="002C0B80" w:rsidP="002C0B80">
      <w:r>
        <w:rPr>
          <w:rFonts w:cs="Arial"/>
        </w:rPr>
        <w:t xml:space="preserve">The modelled lake water qualities are compared to </w:t>
      </w:r>
      <w:r>
        <w:t xml:space="preserve">the revised </w:t>
      </w:r>
      <w:r w:rsidRPr="008337BE">
        <w:rPr>
          <w:i/>
        </w:rPr>
        <w:t xml:space="preserve">Australian and New Zealand Guidelines for fresh and marine water quality guidelines – </w:t>
      </w:r>
      <w:r w:rsidRPr="00F11236">
        <w:t>freshwater aquatic ecosystem</w:t>
      </w:r>
      <w:r>
        <w:t xml:space="preserve"> (95% species protection) and livestock drinking water guidelines </w:t>
      </w:r>
      <w:r w:rsidR="00144092">
        <w:fldChar w:fldCharType="begin"/>
      </w:r>
      <w:r w:rsidR="001B655D">
        <w:instrText xml:space="preserve"> ADDIN EN.CITE &lt;EndNote&gt;&lt;Cite&gt;&lt;Author&gt;ANZG&lt;/Author&gt;&lt;Year&gt;2018&lt;/Year&gt;&lt;RecNum&gt;99&lt;/RecNum&gt;&lt;DisplayText&gt;(ANZG 2018)&lt;/DisplayText&gt;&lt;record&gt;&lt;rec-number&gt;99&lt;/rec-number&gt;&lt;foreign-keys&gt;&lt;key app="EN" db-id="spaff0s0osz0sqe0t5a55fezradpx9psfrzt" timestamp="1747270274" guid="5c12fc55-4c79-41fc-80ea-911508844993"&gt;99&lt;/key&gt;&lt;/foreign-keys&gt;&lt;ref-type name="Report"&gt;27&lt;/ref-type&gt;&lt;contributors&gt;&lt;authors&gt;&lt;author&gt;ANZG&lt;/author&gt;&lt;/authors&gt;&lt;secondary-authors&gt;&lt;author&gt;Water Quality Australia,, Commonwealth of Australia,&lt;/author&gt;&lt;/secondary-authors&gt;&lt;/contributors&gt;&lt;titles&gt;&lt;title&gt;Australian &amp;amp; New Zealand Guidelines for Fresh &amp;amp; Marine Water Quality&lt;/title&gt;&lt;/titles&gt;&lt;dates&gt;&lt;year&gt;2018&lt;/year&gt;&lt;/dates&gt;&lt;pub-location&gt;https://www.waterquality.gov.au/anz-guidelines&lt;/pub-location&gt;&lt;urls&gt;&lt;related-urls&gt;&lt;url&gt;https://www.waterquality.gov.au/anz-guidelines&lt;/url&gt;&lt;/related-urls&gt;&lt;/urls&gt;&lt;/record&gt;&lt;/Cite&gt;&lt;/EndNote&gt;</w:instrText>
      </w:r>
      <w:r w:rsidR="00144092">
        <w:fldChar w:fldCharType="separate"/>
      </w:r>
      <w:r w:rsidR="00144092">
        <w:rPr>
          <w:noProof/>
        </w:rPr>
        <w:t>(ANZG 2018)</w:t>
      </w:r>
      <w:r w:rsidR="00144092">
        <w:fldChar w:fldCharType="end"/>
      </w:r>
      <w:r>
        <w:t xml:space="preserve">, as well as the </w:t>
      </w:r>
      <w:r w:rsidRPr="00D27EFA">
        <w:rPr>
          <w:i/>
        </w:rPr>
        <w:t>Australian Drinking Water Guidelines</w:t>
      </w:r>
      <w:r>
        <w:t xml:space="preserve"> </w:t>
      </w:r>
      <w:r w:rsidR="00565826">
        <w:fldChar w:fldCharType="begin"/>
      </w:r>
      <w:r w:rsidR="001B655D">
        <w:instrText xml:space="preserve"> ADDIN EN.CITE &lt;EndNote&gt;&lt;Cite&gt;&lt;Author&gt;NRMMC&lt;/Author&gt;&lt;Year&gt;2011&lt;/Year&gt;&lt;RecNum&gt;76&lt;/RecNum&gt;&lt;DisplayText&gt;(NRMMC 2011)&lt;/DisplayText&gt;&lt;record&gt;&lt;rec-number&gt;76&lt;/rec-number&gt;&lt;foreign-keys&gt;&lt;key app="EN" db-id="spaff0s0osz0sqe0t5a55fezradpx9psfrzt" timestamp="1747028991" guid="91c6b7b4-9bd1-4906-b4dc-a3d75525265b"&gt;76&lt;/key&gt;&lt;/foreign-keys&gt;&lt;ref-type name="Report"&gt;27&lt;/ref-type&gt;&lt;contributors&gt;&lt;authors&gt;&lt;author&gt;NRMMC&lt;/author&gt;&lt;/authors&gt;&lt;secondary-authors&gt;&lt;author&gt;Natural Resource Management Ministerial Council,&lt;/author&gt;&lt;/secondary-authors&gt;&lt;/contributors&gt;&lt;titles&gt;&lt;title&gt;National Water Quality Management Strategy Australian Drinking Water Guidelines&lt;/title&gt;&lt;/titles&gt;&lt;volume&gt;Version 3.9 updated Dec 2024&lt;/volume&gt;&lt;number&gt;A2407228&lt;/number&gt;&lt;edition&gt;6&lt;/edition&gt;&lt;dates&gt;&lt;year&gt;2011&lt;/year&gt;&lt;/dates&gt;&lt;pub-location&gt;https://www.nhmrc.gov.au/about-us/publications/australian-drinking-water-guidelines#block-views-block-file-attachments-content-block-1&lt;/pub-location&gt;&lt;urls&gt;&lt;related-urls&gt;&lt;url&gt;https://www.nhmrc.gov.au/about-us/publications/australian-drinking-water-guidelines#block-views-block-file-attachments-content-block-1&lt;/url&gt;&lt;/related-urls&gt;&lt;/urls&gt;&lt;access-date&gt;12/05/2025&lt;/access-date&gt;&lt;/record&gt;&lt;/Cite&gt;&lt;/EndNote&gt;</w:instrText>
      </w:r>
      <w:r w:rsidR="00565826">
        <w:fldChar w:fldCharType="separate"/>
      </w:r>
      <w:r w:rsidR="00565826">
        <w:rPr>
          <w:noProof/>
        </w:rPr>
        <w:t>(NRMMC 2011)</w:t>
      </w:r>
      <w:r w:rsidR="00565826">
        <w:fldChar w:fldCharType="end"/>
      </w:r>
      <w:r w:rsidR="00D27EFA">
        <w:t>.</w:t>
      </w:r>
    </w:p>
    <w:p w14:paraId="561DDDBC" w14:textId="318C4CCF" w:rsidR="00811B29" w:rsidRPr="00A73C5C" w:rsidRDefault="00086B17" w:rsidP="006F73CB">
      <w:pPr>
        <w:pStyle w:val="Heading5"/>
        <w:rPr>
          <w:rFonts w:ascii="Arial" w:hAnsi="Arial" w:cs="Arial"/>
          <w:b/>
        </w:rPr>
      </w:pPr>
      <w:r w:rsidRPr="00A73C5C">
        <w:rPr>
          <w:rFonts w:ascii="Arial" w:hAnsi="Arial" w:cs="Arial"/>
          <w:b/>
        </w:rPr>
        <w:t>General Water Quality Trends</w:t>
      </w:r>
    </w:p>
    <w:p w14:paraId="35E0B2A6" w14:textId="77777777" w:rsidR="00086B17" w:rsidRDefault="00086B17" w:rsidP="00086B17">
      <w:r>
        <w:t xml:space="preserve">The general water quality trends for the lakes varies for different modelled parameters and reflect the dominant water balance inputs and geochemical source terms during the fill phase (Latrobe water fill, direct rainfall, catchment runoff and Morwell River flood flows) and the post fill phases (direct rainfall, catchment runoff, Latrobe water top-up and Morwell River flood flows). </w:t>
      </w:r>
    </w:p>
    <w:p w14:paraId="7BB6AD75" w14:textId="3F52455E" w:rsidR="00370A87" w:rsidRDefault="00973639" w:rsidP="00370A87">
      <w:pPr>
        <w:autoSpaceDE w:val="0"/>
        <w:autoSpaceDN w:val="0"/>
        <w:adjustRightInd w:val="0"/>
        <w:rPr>
          <w:rFonts w:cs="Arial"/>
        </w:rPr>
      </w:pPr>
      <w:r>
        <w:rPr>
          <w:rFonts w:cs="Arial"/>
        </w:rPr>
        <w:t xml:space="preserve">The modelling shows that the estimated water qualities for each of the lakes (YTF and YEF) are different even through there is water transfer via the conveyor tunnels. </w:t>
      </w:r>
      <w:r w:rsidR="00370A87">
        <w:rPr>
          <w:rFonts w:cs="Arial"/>
        </w:rPr>
        <w:t>Generally, the water quality of the YEF is marginally better for most modelled parameters than YTF, due a combination of the following points:</w:t>
      </w:r>
    </w:p>
    <w:p w14:paraId="2A2955A5" w14:textId="33AE3C89" w:rsidR="00370A87" w:rsidRDefault="00370A87" w:rsidP="00ED69BB">
      <w:pPr>
        <w:pStyle w:val="ListParagraph"/>
        <w:numPr>
          <w:ilvl w:val="0"/>
          <w:numId w:val="155"/>
        </w:numPr>
      </w:pPr>
      <w:r>
        <w:t>The poorer seepage water quality associated with internal overburden dumps (</w:t>
      </w:r>
      <w:r w:rsidRPr="00A54A7E">
        <w:t>NOB Dump</w:t>
      </w:r>
      <w:r>
        <w:t>, SOB Dump)</w:t>
      </w:r>
      <w:r w:rsidRPr="00A54A7E">
        <w:t xml:space="preserve"> and </w:t>
      </w:r>
      <w:r>
        <w:t xml:space="preserve">the </w:t>
      </w:r>
      <w:r w:rsidRPr="00A54A7E">
        <w:t>Former Ash Ponds</w:t>
      </w:r>
      <w:r w:rsidR="00973639">
        <w:t xml:space="preserve"> into YTF</w:t>
      </w:r>
      <w:r w:rsidRPr="00A54A7E">
        <w:t>.</w:t>
      </w:r>
    </w:p>
    <w:p w14:paraId="0EC76367" w14:textId="77777777" w:rsidR="00370A87" w:rsidRPr="00586772" w:rsidRDefault="00370A87" w:rsidP="00ED69BB">
      <w:pPr>
        <w:pStyle w:val="ListParagraph"/>
        <w:numPr>
          <w:ilvl w:val="0"/>
          <w:numId w:val="155"/>
        </w:numPr>
      </w:pPr>
      <w:r>
        <w:t xml:space="preserve">The effects of evapoconcentration are greater for YTF lake due to its greater surface area and shallower depth. </w:t>
      </w:r>
    </w:p>
    <w:p w14:paraId="123D0C56" w14:textId="77777777" w:rsidR="00370A87" w:rsidRPr="00870102" w:rsidRDefault="00370A87" w:rsidP="00ED69BB">
      <w:pPr>
        <w:pStyle w:val="ListParagraph"/>
        <w:numPr>
          <w:ilvl w:val="0"/>
          <w:numId w:val="155"/>
        </w:numPr>
      </w:pPr>
      <w:r>
        <w:t xml:space="preserve">Solutes are generally released from YEF during flood events via </w:t>
      </w:r>
      <w:r w:rsidRPr="00870102">
        <w:t xml:space="preserve">Spillway 4 (once full). </w:t>
      </w:r>
    </w:p>
    <w:p w14:paraId="2548E6CC" w14:textId="251BD93E" w:rsidR="002D0B06" w:rsidRPr="00A73C5C" w:rsidRDefault="002D0B06" w:rsidP="006F73CB">
      <w:pPr>
        <w:pStyle w:val="Heading5"/>
        <w:rPr>
          <w:rFonts w:ascii="Arial" w:hAnsi="Arial" w:cs="Arial"/>
          <w:b/>
        </w:rPr>
      </w:pPr>
      <w:r w:rsidRPr="00A73C5C">
        <w:rPr>
          <w:rFonts w:ascii="Arial" w:hAnsi="Arial" w:cs="Arial"/>
          <w:b/>
        </w:rPr>
        <w:t>Lake PH</w:t>
      </w:r>
    </w:p>
    <w:p w14:paraId="30BA0917" w14:textId="24B46148" w:rsidR="00DA2960" w:rsidRDefault="009F4056" w:rsidP="0097301A">
      <w:r w:rsidRPr="009F4056">
        <w:t>The results for each of the modelled scenarios indicate that (mass balance) pH is slightly acidic to neutral over the simulation period, with a pH range of ~ pH 4.</w:t>
      </w:r>
      <w:r w:rsidR="009A0564">
        <w:t>95</w:t>
      </w:r>
      <w:r w:rsidR="00207A16">
        <w:t xml:space="preserve"> min</w:t>
      </w:r>
      <w:r w:rsidRPr="009F4056">
        <w:t xml:space="preserve"> to pH </w:t>
      </w:r>
      <w:r w:rsidR="00E214CF">
        <w:t>5</w:t>
      </w:r>
      <w:r w:rsidRPr="009F4056">
        <w:t>.5</w:t>
      </w:r>
      <w:r w:rsidR="00E214CF">
        <w:t>6</w:t>
      </w:r>
      <w:r w:rsidR="00207A16">
        <w:t xml:space="preserve"> max across </w:t>
      </w:r>
      <w:r w:rsidR="00A57765">
        <w:t>scenarios</w:t>
      </w:r>
      <w:r w:rsidR="00C809BB">
        <w:t xml:space="preserve"> 1 &amp; 2</w:t>
      </w:r>
      <w:r w:rsidR="006C25F5">
        <w:t>.</w:t>
      </w:r>
      <w:r w:rsidRPr="009F4056">
        <w:t xml:space="preserve"> The pH of the YTF </w:t>
      </w:r>
      <w:r w:rsidR="007F1B6E">
        <w:t>being</w:t>
      </w:r>
      <w:r w:rsidRPr="009F4056">
        <w:t xml:space="preserve"> approximately a 0.5 pH unit less than the modelled YEF.</w:t>
      </w:r>
      <w:r w:rsidR="00B42CC6">
        <w:t xml:space="preserve"> The modelling shows an estimated lake of pH of </w:t>
      </w:r>
      <w:r w:rsidR="00FC272A">
        <w:t>5.05 &amp; 5.5</w:t>
      </w:r>
      <w:r w:rsidR="00517EC4">
        <w:t xml:space="preserve"> </w:t>
      </w:r>
      <w:r w:rsidR="006F43EE">
        <w:t>(50</w:t>
      </w:r>
      <w:r w:rsidR="007F1B6E" w:rsidRPr="007F1B6E">
        <w:rPr>
          <w:vertAlign w:val="superscript"/>
        </w:rPr>
        <w:t>th</w:t>
      </w:r>
      <w:r w:rsidR="007F1B6E">
        <w:t xml:space="preserve"> Perc</w:t>
      </w:r>
      <w:r w:rsidR="00D571B2">
        <w:t>entile</w:t>
      </w:r>
      <w:r w:rsidR="00D524C7">
        <w:t xml:space="preserve">) </w:t>
      </w:r>
      <w:r w:rsidR="00517EC4">
        <w:t>for scenario 2 at the</w:t>
      </w:r>
      <w:r w:rsidR="006F43EE">
        <w:t xml:space="preserve"> end of the </w:t>
      </w:r>
      <w:r w:rsidR="005E031C">
        <w:t>100-year</w:t>
      </w:r>
      <w:r w:rsidR="006F43EE">
        <w:t xml:space="preserve"> period</w:t>
      </w:r>
      <w:r w:rsidR="00D524C7">
        <w:t xml:space="preserve">. </w:t>
      </w:r>
      <w:r w:rsidR="00E92E68">
        <w:t>A summary of the</w:t>
      </w:r>
      <w:r w:rsidR="00A57765">
        <w:t xml:space="preserve"> </w:t>
      </w:r>
      <w:r w:rsidR="00E92E68">
        <w:t>lake pH</w:t>
      </w:r>
      <w:r w:rsidR="006C25F5">
        <w:t xml:space="preserve"> </w:t>
      </w:r>
      <w:r w:rsidR="0086644E">
        <w:t xml:space="preserve">over the </w:t>
      </w:r>
      <w:r w:rsidR="00D571B2">
        <w:t>time</w:t>
      </w:r>
      <w:r w:rsidR="0086644E">
        <w:t xml:space="preserve"> period is shown </w:t>
      </w:r>
      <w:r w:rsidR="00E938ED">
        <w:t xml:space="preserve">in </w:t>
      </w:r>
      <w:r w:rsidR="00E938ED">
        <w:fldChar w:fldCharType="begin"/>
      </w:r>
      <w:r w:rsidR="00E938ED">
        <w:instrText xml:space="preserve"> REF _Ref198203809 \h </w:instrText>
      </w:r>
      <w:r w:rsidR="00E938ED">
        <w:fldChar w:fldCharType="separate"/>
      </w:r>
      <w:r w:rsidR="00D35BC0" w:rsidRPr="002A04E4">
        <w:t xml:space="preserve">Table </w:t>
      </w:r>
      <w:r w:rsidR="00D35BC0">
        <w:rPr>
          <w:noProof/>
        </w:rPr>
        <w:t>8</w:t>
      </w:r>
      <w:r w:rsidR="00D35BC0">
        <w:noBreakHyphen/>
      </w:r>
      <w:r w:rsidR="00D35BC0">
        <w:rPr>
          <w:noProof/>
        </w:rPr>
        <w:t>23</w:t>
      </w:r>
      <w:r w:rsidR="00E938ED">
        <w:fldChar w:fldCharType="end"/>
      </w:r>
      <w:r w:rsidR="0086644E">
        <w:t xml:space="preserve"> below</w:t>
      </w:r>
      <w:r w:rsidR="0093261F">
        <w:t>.</w:t>
      </w:r>
      <w:r w:rsidR="00E92E68">
        <w:t xml:space="preserve"> </w:t>
      </w:r>
    </w:p>
    <w:p w14:paraId="4AF01361" w14:textId="7CFF7301" w:rsidR="00A57765" w:rsidRDefault="002A04E4" w:rsidP="002A04E4">
      <w:pPr>
        <w:pStyle w:val="Caption"/>
      </w:pPr>
      <w:bookmarkStart w:id="543" w:name="_Ref198203809"/>
      <w:bookmarkStart w:id="544" w:name="_Toc210126996"/>
      <w:r w:rsidRPr="002A04E4">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3</w:t>
      </w:r>
      <w:r w:rsidR="00971AAD">
        <w:fldChar w:fldCharType="end"/>
      </w:r>
      <w:bookmarkEnd w:id="543"/>
      <w:r w:rsidRPr="002A04E4">
        <w:rPr>
          <w:noProof/>
        </w:rPr>
        <w:t>:</w:t>
      </w:r>
      <w:r w:rsidR="00A57765">
        <w:t xml:space="preserve"> </w:t>
      </w:r>
      <w:r w:rsidR="00A57765" w:rsidRPr="002A04E4">
        <w:t>Estimated pH values for YTF and YEF over time using mass balance approach</w:t>
      </w:r>
      <w:bookmarkEnd w:id="544"/>
    </w:p>
    <w:tbl>
      <w:tblPr>
        <w:tblW w:w="5000" w:type="pct"/>
        <w:jc w:val="center"/>
        <w:tblLook w:val="04A0" w:firstRow="1" w:lastRow="0" w:firstColumn="1" w:lastColumn="0" w:noHBand="0" w:noVBand="1"/>
      </w:tblPr>
      <w:tblGrid>
        <w:gridCol w:w="1792"/>
        <w:gridCol w:w="1296"/>
        <w:gridCol w:w="1283"/>
        <w:gridCol w:w="1283"/>
        <w:gridCol w:w="1283"/>
        <w:gridCol w:w="1279"/>
        <w:gridCol w:w="1277"/>
        <w:gridCol w:w="1273"/>
      </w:tblGrid>
      <w:tr w:rsidR="00DD436F" w:rsidRPr="00EF587D" w14:paraId="2B42CC52" w14:textId="77777777" w:rsidTr="00EB5AB5">
        <w:trPr>
          <w:trHeight w:val="288"/>
          <w:jc w:val="center"/>
        </w:trPr>
        <w:tc>
          <w:tcPr>
            <w:tcW w:w="1434" w:type="pct"/>
            <w:gridSpan w:val="2"/>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7B495784" w14:textId="77777777" w:rsidR="00DD436F" w:rsidRPr="005B1253" w:rsidRDefault="00DD436F">
            <w:pPr>
              <w:spacing w:after="0" w:line="240" w:lineRule="auto"/>
              <w:jc w:val="center"/>
              <w:rPr>
                <w:rFonts w:cs="Arial"/>
                <w:b/>
                <w:color w:val="auto"/>
              </w:rPr>
            </w:pPr>
            <w:r w:rsidRPr="005B1253">
              <w:rPr>
                <w:rFonts w:cs="Arial"/>
                <w:b/>
                <w:color w:val="auto"/>
              </w:rPr>
              <w:t>Parameter</w:t>
            </w:r>
          </w:p>
        </w:tc>
        <w:tc>
          <w:tcPr>
            <w:tcW w:w="3566" w:type="pct"/>
            <w:gridSpan w:val="6"/>
            <w:tcBorders>
              <w:top w:val="single" w:sz="4" w:space="0" w:color="auto"/>
              <w:left w:val="nil"/>
              <w:bottom w:val="single" w:sz="4" w:space="0" w:color="auto"/>
              <w:right w:val="single" w:sz="4" w:space="0" w:color="auto"/>
            </w:tcBorders>
            <w:shd w:val="clear" w:color="auto" w:fill="8BC600"/>
          </w:tcPr>
          <w:p w14:paraId="47AF4DA7" w14:textId="46FE4AAB" w:rsidR="00DD436F" w:rsidRPr="005B1253" w:rsidRDefault="00DD436F">
            <w:pPr>
              <w:spacing w:after="0" w:line="240" w:lineRule="auto"/>
              <w:jc w:val="center"/>
              <w:rPr>
                <w:rFonts w:cs="Arial"/>
                <w:b/>
                <w:color w:val="auto"/>
              </w:rPr>
            </w:pPr>
            <w:r w:rsidRPr="005B1253">
              <w:rPr>
                <w:rFonts w:cs="Arial"/>
                <w:b/>
                <w:color w:val="auto"/>
              </w:rPr>
              <w:t>pH</w:t>
            </w:r>
          </w:p>
        </w:tc>
      </w:tr>
      <w:tr w:rsidR="00D571B2" w:rsidRPr="00EF587D" w14:paraId="65603F32" w14:textId="77777777" w:rsidTr="00EB5AB5">
        <w:trPr>
          <w:trHeight w:val="288"/>
          <w:jc w:val="center"/>
        </w:trPr>
        <w:tc>
          <w:tcPr>
            <w:tcW w:w="1434" w:type="pct"/>
            <w:gridSpan w:val="2"/>
            <w:tcBorders>
              <w:top w:val="single" w:sz="4" w:space="0" w:color="auto"/>
              <w:left w:val="single" w:sz="4" w:space="0" w:color="auto"/>
              <w:bottom w:val="single" w:sz="4" w:space="0" w:color="auto"/>
              <w:right w:val="single" w:sz="4" w:space="0" w:color="auto"/>
            </w:tcBorders>
            <w:shd w:val="clear" w:color="auto" w:fill="8BC600"/>
            <w:noWrap/>
            <w:vAlign w:val="center"/>
            <w:hideMark/>
          </w:tcPr>
          <w:p w14:paraId="3CA538A9" w14:textId="77777777" w:rsidR="00D571B2" w:rsidRPr="005B1253" w:rsidRDefault="00D571B2">
            <w:pPr>
              <w:spacing w:after="0" w:line="240" w:lineRule="auto"/>
              <w:jc w:val="center"/>
              <w:rPr>
                <w:rFonts w:cs="Arial"/>
                <w:b/>
                <w:color w:val="auto"/>
              </w:rPr>
            </w:pPr>
            <w:r w:rsidRPr="005B1253">
              <w:rPr>
                <w:rFonts w:cs="Arial"/>
                <w:b/>
                <w:color w:val="auto"/>
              </w:rPr>
              <w:t>Scenario</w:t>
            </w:r>
          </w:p>
        </w:tc>
        <w:tc>
          <w:tcPr>
            <w:tcW w:w="1788" w:type="pct"/>
            <w:gridSpan w:val="3"/>
            <w:tcBorders>
              <w:top w:val="single" w:sz="4" w:space="0" w:color="auto"/>
              <w:left w:val="nil"/>
              <w:bottom w:val="single" w:sz="4" w:space="0" w:color="auto"/>
              <w:right w:val="single" w:sz="4" w:space="0" w:color="auto"/>
            </w:tcBorders>
            <w:shd w:val="clear" w:color="auto" w:fill="8BC600"/>
          </w:tcPr>
          <w:p w14:paraId="0217E775" w14:textId="44123578" w:rsidR="00D571B2" w:rsidRPr="005B1253" w:rsidRDefault="00D571B2">
            <w:pPr>
              <w:spacing w:after="0" w:line="240" w:lineRule="auto"/>
              <w:jc w:val="center"/>
              <w:rPr>
                <w:rFonts w:cs="Arial"/>
                <w:b/>
                <w:color w:val="auto"/>
              </w:rPr>
            </w:pPr>
            <w:r w:rsidRPr="005B1253">
              <w:rPr>
                <w:rFonts w:cs="Arial"/>
                <w:b/>
                <w:color w:val="auto"/>
              </w:rPr>
              <w:t>2</w:t>
            </w:r>
          </w:p>
        </w:tc>
        <w:tc>
          <w:tcPr>
            <w:tcW w:w="1778" w:type="pct"/>
            <w:gridSpan w:val="3"/>
            <w:tcBorders>
              <w:top w:val="single" w:sz="4" w:space="0" w:color="auto"/>
              <w:left w:val="nil"/>
              <w:bottom w:val="single" w:sz="4" w:space="0" w:color="auto"/>
              <w:right w:val="single" w:sz="4" w:space="0" w:color="auto"/>
            </w:tcBorders>
            <w:shd w:val="clear" w:color="auto" w:fill="8BC600"/>
          </w:tcPr>
          <w:p w14:paraId="3059E1C3" w14:textId="59D9AC1F" w:rsidR="00D571B2" w:rsidRPr="005B1253" w:rsidRDefault="00D571B2">
            <w:pPr>
              <w:spacing w:after="0" w:line="240" w:lineRule="auto"/>
              <w:jc w:val="center"/>
              <w:rPr>
                <w:rFonts w:cs="Arial"/>
                <w:b/>
                <w:color w:val="auto"/>
              </w:rPr>
            </w:pPr>
            <w:r w:rsidRPr="005B1253">
              <w:rPr>
                <w:rFonts w:cs="Arial"/>
                <w:b/>
                <w:color w:val="auto"/>
              </w:rPr>
              <w:t>5</w:t>
            </w:r>
          </w:p>
        </w:tc>
      </w:tr>
      <w:tr w:rsidR="00152518" w:rsidRPr="00EF587D" w14:paraId="0B49B4C9" w14:textId="77777777" w:rsidTr="00EB5AB5">
        <w:trPr>
          <w:trHeight w:val="288"/>
          <w:jc w:val="center"/>
        </w:trPr>
        <w:tc>
          <w:tcPr>
            <w:tcW w:w="832" w:type="pct"/>
            <w:tcBorders>
              <w:top w:val="nil"/>
              <w:left w:val="single" w:sz="4" w:space="0" w:color="auto"/>
              <w:bottom w:val="single" w:sz="4" w:space="0" w:color="auto"/>
              <w:right w:val="single" w:sz="4" w:space="0" w:color="auto"/>
            </w:tcBorders>
            <w:shd w:val="clear" w:color="auto" w:fill="8BC600"/>
            <w:noWrap/>
            <w:vAlign w:val="center"/>
            <w:hideMark/>
          </w:tcPr>
          <w:p w14:paraId="386553BC" w14:textId="77777777" w:rsidR="00152518" w:rsidRPr="005B1253" w:rsidRDefault="00152518" w:rsidP="00152518">
            <w:pPr>
              <w:spacing w:after="0" w:line="240" w:lineRule="auto"/>
              <w:rPr>
                <w:rFonts w:cs="Arial"/>
                <w:b/>
                <w:color w:val="auto"/>
              </w:rPr>
            </w:pPr>
            <w:r w:rsidRPr="005B1253">
              <w:rPr>
                <w:rFonts w:cs="Arial"/>
                <w:b/>
                <w:color w:val="auto"/>
              </w:rPr>
              <w:t>Statistic</w:t>
            </w:r>
          </w:p>
        </w:tc>
        <w:tc>
          <w:tcPr>
            <w:tcW w:w="602" w:type="pct"/>
            <w:tcBorders>
              <w:top w:val="nil"/>
              <w:left w:val="nil"/>
              <w:bottom w:val="single" w:sz="4" w:space="0" w:color="auto"/>
              <w:right w:val="single" w:sz="4" w:space="0" w:color="auto"/>
            </w:tcBorders>
            <w:shd w:val="clear" w:color="auto" w:fill="8BC600"/>
            <w:noWrap/>
            <w:vAlign w:val="center"/>
            <w:hideMark/>
          </w:tcPr>
          <w:p w14:paraId="224A135D" w14:textId="77777777" w:rsidR="00152518" w:rsidRPr="005B1253" w:rsidRDefault="00152518" w:rsidP="00152518">
            <w:pPr>
              <w:spacing w:after="0" w:line="240" w:lineRule="auto"/>
              <w:rPr>
                <w:rFonts w:cs="Arial"/>
                <w:b/>
                <w:color w:val="auto"/>
              </w:rPr>
            </w:pPr>
            <w:r w:rsidRPr="005B1253">
              <w:rPr>
                <w:rFonts w:cs="Arial"/>
                <w:b/>
                <w:color w:val="auto"/>
              </w:rPr>
              <w:t>Year</w:t>
            </w:r>
          </w:p>
        </w:tc>
        <w:tc>
          <w:tcPr>
            <w:tcW w:w="596" w:type="pct"/>
            <w:tcBorders>
              <w:top w:val="nil"/>
              <w:left w:val="nil"/>
              <w:bottom w:val="single" w:sz="4" w:space="0" w:color="auto"/>
              <w:right w:val="single" w:sz="4" w:space="0" w:color="auto"/>
            </w:tcBorders>
            <w:shd w:val="clear" w:color="auto" w:fill="8BC600"/>
            <w:noWrap/>
            <w:vAlign w:val="center"/>
            <w:hideMark/>
          </w:tcPr>
          <w:p w14:paraId="5E30AF88" w14:textId="77777777" w:rsidR="00152518" w:rsidRPr="005B1253" w:rsidRDefault="00152518" w:rsidP="00152518">
            <w:pPr>
              <w:spacing w:after="0" w:line="240" w:lineRule="auto"/>
              <w:jc w:val="center"/>
              <w:rPr>
                <w:rFonts w:cs="Arial"/>
                <w:b/>
                <w:color w:val="auto"/>
              </w:rPr>
            </w:pPr>
            <w:r w:rsidRPr="005B1253">
              <w:rPr>
                <w:rFonts w:cs="Arial"/>
                <w:b/>
                <w:color w:val="auto"/>
              </w:rPr>
              <w:t>Min</w:t>
            </w:r>
          </w:p>
        </w:tc>
        <w:tc>
          <w:tcPr>
            <w:tcW w:w="596" w:type="pct"/>
            <w:tcBorders>
              <w:top w:val="nil"/>
              <w:left w:val="nil"/>
              <w:bottom w:val="single" w:sz="4" w:space="0" w:color="auto"/>
              <w:right w:val="nil"/>
            </w:tcBorders>
            <w:shd w:val="clear" w:color="auto" w:fill="8BC600"/>
            <w:vAlign w:val="center"/>
          </w:tcPr>
          <w:p w14:paraId="37344899" w14:textId="779EB4B6" w:rsidR="00152518" w:rsidRPr="005B1253" w:rsidRDefault="00152518" w:rsidP="00152518">
            <w:pPr>
              <w:spacing w:after="0" w:line="240" w:lineRule="auto"/>
              <w:jc w:val="center"/>
              <w:rPr>
                <w:rFonts w:cs="Arial"/>
                <w:b/>
                <w:color w:val="auto"/>
              </w:rPr>
            </w:pPr>
            <w:r w:rsidRPr="005B1253">
              <w:rPr>
                <w:rFonts w:cs="Arial"/>
                <w:b/>
                <w:color w:val="auto"/>
              </w:rPr>
              <w:t>50%</w:t>
            </w:r>
          </w:p>
        </w:tc>
        <w:tc>
          <w:tcPr>
            <w:tcW w:w="596" w:type="pct"/>
            <w:tcBorders>
              <w:top w:val="nil"/>
              <w:left w:val="nil"/>
              <w:bottom w:val="single" w:sz="4" w:space="0" w:color="auto"/>
              <w:right w:val="single" w:sz="4" w:space="0" w:color="auto"/>
            </w:tcBorders>
            <w:shd w:val="clear" w:color="auto" w:fill="8BC600"/>
            <w:noWrap/>
            <w:vAlign w:val="center"/>
            <w:hideMark/>
          </w:tcPr>
          <w:p w14:paraId="0CCAD657" w14:textId="43733E92" w:rsidR="00152518" w:rsidRPr="005B1253" w:rsidRDefault="00152518" w:rsidP="00152518">
            <w:pPr>
              <w:spacing w:after="0" w:line="240" w:lineRule="auto"/>
              <w:jc w:val="center"/>
              <w:rPr>
                <w:rFonts w:cs="Arial"/>
                <w:b/>
                <w:color w:val="auto"/>
              </w:rPr>
            </w:pPr>
            <w:r w:rsidRPr="005B1253">
              <w:rPr>
                <w:rFonts w:cs="Arial"/>
                <w:b/>
                <w:color w:val="auto"/>
              </w:rPr>
              <w:t>Max</w:t>
            </w:r>
          </w:p>
        </w:tc>
        <w:tc>
          <w:tcPr>
            <w:tcW w:w="594" w:type="pct"/>
            <w:tcBorders>
              <w:top w:val="nil"/>
              <w:left w:val="nil"/>
              <w:bottom w:val="single" w:sz="4" w:space="0" w:color="auto"/>
              <w:right w:val="single" w:sz="4" w:space="0" w:color="auto"/>
            </w:tcBorders>
            <w:shd w:val="clear" w:color="auto" w:fill="8BC600"/>
            <w:noWrap/>
            <w:vAlign w:val="center"/>
            <w:hideMark/>
          </w:tcPr>
          <w:p w14:paraId="5D896339" w14:textId="77777777" w:rsidR="00152518" w:rsidRPr="005B1253" w:rsidRDefault="00152518" w:rsidP="00152518">
            <w:pPr>
              <w:spacing w:after="0" w:line="240" w:lineRule="auto"/>
              <w:jc w:val="center"/>
              <w:rPr>
                <w:rFonts w:cs="Arial"/>
                <w:b/>
                <w:color w:val="auto"/>
              </w:rPr>
            </w:pPr>
            <w:r w:rsidRPr="005B1253">
              <w:rPr>
                <w:rFonts w:cs="Arial"/>
                <w:b/>
                <w:color w:val="auto"/>
              </w:rPr>
              <w:t>Min</w:t>
            </w:r>
          </w:p>
        </w:tc>
        <w:tc>
          <w:tcPr>
            <w:tcW w:w="593" w:type="pct"/>
            <w:tcBorders>
              <w:top w:val="single" w:sz="4" w:space="0" w:color="auto"/>
              <w:left w:val="nil"/>
              <w:bottom w:val="single" w:sz="4" w:space="0" w:color="auto"/>
              <w:right w:val="single" w:sz="4" w:space="0" w:color="auto"/>
            </w:tcBorders>
            <w:shd w:val="clear" w:color="auto" w:fill="8BC600"/>
            <w:vAlign w:val="center"/>
          </w:tcPr>
          <w:p w14:paraId="3B1E8D92" w14:textId="53F85F54" w:rsidR="00152518" w:rsidRPr="005B1253" w:rsidRDefault="00152518" w:rsidP="00152518">
            <w:pPr>
              <w:spacing w:after="0" w:line="240" w:lineRule="auto"/>
              <w:jc w:val="center"/>
              <w:rPr>
                <w:rFonts w:cs="Arial"/>
                <w:b/>
                <w:color w:val="auto"/>
              </w:rPr>
            </w:pPr>
            <w:r w:rsidRPr="005B1253">
              <w:rPr>
                <w:rFonts w:cs="Arial"/>
                <w:b/>
                <w:color w:val="auto"/>
              </w:rPr>
              <w:t>50%</w:t>
            </w:r>
          </w:p>
        </w:tc>
        <w:tc>
          <w:tcPr>
            <w:tcW w:w="591" w:type="pct"/>
            <w:tcBorders>
              <w:top w:val="nil"/>
              <w:left w:val="single" w:sz="4" w:space="0" w:color="auto"/>
              <w:bottom w:val="single" w:sz="4" w:space="0" w:color="auto"/>
              <w:right w:val="single" w:sz="4" w:space="0" w:color="auto"/>
            </w:tcBorders>
            <w:shd w:val="clear" w:color="auto" w:fill="8BC600"/>
            <w:noWrap/>
            <w:vAlign w:val="center"/>
            <w:hideMark/>
          </w:tcPr>
          <w:p w14:paraId="7AB06D13" w14:textId="7F034297" w:rsidR="00152518" w:rsidRPr="005B1253" w:rsidRDefault="00152518" w:rsidP="00152518">
            <w:pPr>
              <w:spacing w:after="0" w:line="240" w:lineRule="auto"/>
              <w:jc w:val="center"/>
              <w:rPr>
                <w:rFonts w:cs="Arial"/>
                <w:b/>
                <w:color w:val="auto"/>
              </w:rPr>
            </w:pPr>
            <w:r w:rsidRPr="005B1253">
              <w:rPr>
                <w:rFonts w:cs="Arial"/>
                <w:b/>
                <w:color w:val="auto"/>
              </w:rPr>
              <w:t>Max</w:t>
            </w:r>
          </w:p>
        </w:tc>
      </w:tr>
      <w:tr w:rsidR="00152518" w:rsidRPr="00EF587D" w14:paraId="61AE1BCE" w14:textId="77777777" w:rsidTr="00EB5AB5">
        <w:trPr>
          <w:trHeight w:val="288"/>
          <w:jc w:val="center"/>
        </w:trPr>
        <w:tc>
          <w:tcPr>
            <w:tcW w:w="832" w:type="pct"/>
            <w:vMerge w:val="restart"/>
            <w:tcBorders>
              <w:top w:val="nil"/>
              <w:left w:val="single" w:sz="4" w:space="0" w:color="auto"/>
              <w:bottom w:val="single" w:sz="4" w:space="0" w:color="auto"/>
              <w:right w:val="single" w:sz="4" w:space="0" w:color="auto"/>
            </w:tcBorders>
            <w:vAlign w:val="center"/>
            <w:hideMark/>
          </w:tcPr>
          <w:p w14:paraId="25A93C57"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YTF</w:t>
            </w:r>
          </w:p>
        </w:tc>
        <w:tc>
          <w:tcPr>
            <w:tcW w:w="602" w:type="pct"/>
            <w:tcBorders>
              <w:top w:val="nil"/>
              <w:left w:val="nil"/>
              <w:bottom w:val="single" w:sz="4" w:space="0" w:color="auto"/>
              <w:right w:val="single" w:sz="4" w:space="0" w:color="auto"/>
            </w:tcBorders>
            <w:noWrap/>
            <w:vAlign w:val="center"/>
            <w:hideMark/>
          </w:tcPr>
          <w:p w14:paraId="687CADB8"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5</w:t>
            </w:r>
          </w:p>
        </w:tc>
        <w:tc>
          <w:tcPr>
            <w:tcW w:w="596" w:type="pct"/>
            <w:tcBorders>
              <w:top w:val="nil"/>
              <w:left w:val="nil"/>
              <w:bottom w:val="single" w:sz="4" w:space="0" w:color="auto"/>
              <w:right w:val="single" w:sz="4" w:space="0" w:color="auto"/>
            </w:tcBorders>
            <w:noWrap/>
            <w:vAlign w:val="center"/>
            <w:hideMark/>
          </w:tcPr>
          <w:p w14:paraId="70C88429"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25</w:t>
            </w:r>
          </w:p>
        </w:tc>
        <w:tc>
          <w:tcPr>
            <w:tcW w:w="596" w:type="pct"/>
            <w:tcBorders>
              <w:top w:val="single" w:sz="4" w:space="0" w:color="auto"/>
              <w:left w:val="nil"/>
              <w:bottom w:val="single" w:sz="4" w:space="0" w:color="auto"/>
              <w:right w:val="single" w:sz="4" w:space="0" w:color="auto"/>
            </w:tcBorders>
            <w:vAlign w:val="center"/>
          </w:tcPr>
          <w:p w14:paraId="076E7479" w14:textId="72EB67AA" w:rsidR="00152518" w:rsidRDefault="003B684D" w:rsidP="00A428CD">
            <w:pPr>
              <w:spacing w:after="0" w:line="240" w:lineRule="auto"/>
              <w:jc w:val="center"/>
              <w:rPr>
                <w:rFonts w:cs="Arial"/>
                <w:color w:val="000000"/>
                <w:sz w:val="16"/>
                <w:szCs w:val="16"/>
              </w:rPr>
            </w:pPr>
            <w:r>
              <w:rPr>
                <w:rFonts w:cs="Arial"/>
                <w:color w:val="000000"/>
                <w:sz w:val="16"/>
                <w:szCs w:val="16"/>
              </w:rPr>
              <w:t>4.31</w:t>
            </w:r>
          </w:p>
        </w:tc>
        <w:tc>
          <w:tcPr>
            <w:tcW w:w="596" w:type="pct"/>
            <w:tcBorders>
              <w:top w:val="nil"/>
              <w:left w:val="single" w:sz="4" w:space="0" w:color="auto"/>
              <w:bottom w:val="single" w:sz="4" w:space="0" w:color="auto"/>
              <w:right w:val="single" w:sz="4" w:space="0" w:color="auto"/>
            </w:tcBorders>
            <w:noWrap/>
            <w:vAlign w:val="center"/>
            <w:hideMark/>
          </w:tcPr>
          <w:p w14:paraId="57830F48" w14:textId="16098CE2" w:rsidR="00152518" w:rsidRPr="00EF587D" w:rsidRDefault="00152518" w:rsidP="00152518">
            <w:pPr>
              <w:spacing w:after="0" w:line="240" w:lineRule="auto"/>
              <w:jc w:val="right"/>
              <w:rPr>
                <w:rFonts w:cs="Arial"/>
                <w:color w:val="000000"/>
                <w:sz w:val="16"/>
                <w:szCs w:val="16"/>
              </w:rPr>
            </w:pPr>
            <w:r>
              <w:rPr>
                <w:rFonts w:cs="Arial"/>
                <w:color w:val="000000"/>
                <w:sz w:val="16"/>
                <w:szCs w:val="16"/>
              </w:rPr>
              <w:t>4.45</w:t>
            </w:r>
          </w:p>
        </w:tc>
        <w:tc>
          <w:tcPr>
            <w:tcW w:w="594" w:type="pct"/>
            <w:tcBorders>
              <w:top w:val="nil"/>
              <w:left w:val="nil"/>
              <w:bottom w:val="single" w:sz="4" w:space="0" w:color="auto"/>
              <w:right w:val="single" w:sz="4" w:space="0" w:color="auto"/>
            </w:tcBorders>
            <w:noWrap/>
            <w:vAlign w:val="center"/>
            <w:hideMark/>
          </w:tcPr>
          <w:p w14:paraId="03D25069"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24</w:t>
            </w:r>
          </w:p>
        </w:tc>
        <w:tc>
          <w:tcPr>
            <w:tcW w:w="593" w:type="pct"/>
            <w:tcBorders>
              <w:top w:val="single" w:sz="4" w:space="0" w:color="auto"/>
              <w:left w:val="nil"/>
              <w:bottom w:val="single" w:sz="4" w:space="0" w:color="auto"/>
              <w:right w:val="single" w:sz="4" w:space="0" w:color="auto"/>
            </w:tcBorders>
            <w:vAlign w:val="center"/>
          </w:tcPr>
          <w:p w14:paraId="6048D0BA" w14:textId="45187414" w:rsidR="00152518" w:rsidRDefault="006559D6" w:rsidP="00152518">
            <w:pPr>
              <w:spacing w:after="0" w:line="240" w:lineRule="auto"/>
              <w:jc w:val="right"/>
              <w:rPr>
                <w:rFonts w:cs="Arial"/>
                <w:color w:val="000000"/>
                <w:sz w:val="16"/>
                <w:szCs w:val="16"/>
              </w:rPr>
            </w:pPr>
            <w:r>
              <w:rPr>
                <w:rFonts w:cs="Arial"/>
                <w:color w:val="000000"/>
                <w:sz w:val="16"/>
                <w:szCs w:val="16"/>
              </w:rPr>
              <w:t>4.29</w:t>
            </w:r>
          </w:p>
        </w:tc>
        <w:tc>
          <w:tcPr>
            <w:tcW w:w="591" w:type="pct"/>
            <w:tcBorders>
              <w:top w:val="nil"/>
              <w:left w:val="single" w:sz="4" w:space="0" w:color="auto"/>
              <w:bottom w:val="single" w:sz="4" w:space="0" w:color="auto"/>
              <w:right w:val="single" w:sz="4" w:space="0" w:color="auto"/>
            </w:tcBorders>
            <w:noWrap/>
            <w:vAlign w:val="bottom"/>
            <w:hideMark/>
          </w:tcPr>
          <w:p w14:paraId="36637787" w14:textId="04E5004A" w:rsidR="00152518" w:rsidRPr="00EF587D" w:rsidRDefault="00152518" w:rsidP="00152518">
            <w:pPr>
              <w:spacing w:after="0" w:line="240" w:lineRule="auto"/>
              <w:jc w:val="right"/>
              <w:rPr>
                <w:rFonts w:cs="Arial"/>
                <w:color w:val="000000"/>
                <w:sz w:val="16"/>
                <w:szCs w:val="16"/>
              </w:rPr>
            </w:pPr>
            <w:r>
              <w:rPr>
                <w:rFonts w:cs="Arial"/>
                <w:color w:val="000000"/>
                <w:sz w:val="16"/>
                <w:szCs w:val="16"/>
              </w:rPr>
              <w:t>4.40</w:t>
            </w:r>
          </w:p>
        </w:tc>
      </w:tr>
      <w:tr w:rsidR="00152518" w:rsidRPr="00EF587D" w14:paraId="000CD655"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6F6D9CA7"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5B1FA54F"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10</w:t>
            </w:r>
          </w:p>
        </w:tc>
        <w:tc>
          <w:tcPr>
            <w:tcW w:w="596" w:type="pct"/>
            <w:tcBorders>
              <w:top w:val="nil"/>
              <w:left w:val="nil"/>
              <w:bottom w:val="single" w:sz="4" w:space="0" w:color="auto"/>
              <w:right w:val="single" w:sz="4" w:space="0" w:color="auto"/>
            </w:tcBorders>
            <w:noWrap/>
            <w:vAlign w:val="center"/>
            <w:hideMark/>
          </w:tcPr>
          <w:p w14:paraId="4AEF1109"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35</w:t>
            </w:r>
          </w:p>
        </w:tc>
        <w:tc>
          <w:tcPr>
            <w:tcW w:w="596" w:type="pct"/>
            <w:tcBorders>
              <w:top w:val="single" w:sz="4" w:space="0" w:color="auto"/>
              <w:left w:val="nil"/>
              <w:bottom w:val="single" w:sz="4" w:space="0" w:color="auto"/>
              <w:right w:val="single" w:sz="4" w:space="0" w:color="auto"/>
            </w:tcBorders>
            <w:vAlign w:val="center"/>
          </w:tcPr>
          <w:p w14:paraId="5DDFB679" w14:textId="45A07701" w:rsidR="00152518" w:rsidRDefault="003D235E" w:rsidP="00A428CD">
            <w:pPr>
              <w:spacing w:after="0" w:line="240" w:lineRule="auto"/>
              <w:jc w:val="center"/>
              <w:rPr>
                <w:rFonts w:cs="Arial"/>
                <w:color w:val="000000"/>
                <w:sz w:val="16"/>
                <w:szCs w:val="16"/>
              </w:rPr>
            </w:pPr>
            <w:r>
              <w:rPr>
                <w:rFonts w:cs="Arial"/>
                <w:color w:val="000000"/>
                <w:sz w:val="16"/>
                <w:szCs w:val="16"/>
              </w:rPr>
              <w:t>4.44</w:t>
            </w:r>
          </w:p>
        </w:tc>
        <w:tc>
          <w:tcPr>
            <w:tcW w:w="596" w:type="pct"/>
            <w:tcBorders>
              <w:top w:val="nil"/>
              <w:left w:val="single" w:sz="4" w:space="0" w:color="auto"/>
              <w:bottom w:val="single" w:sz="4" w:space="0" w:color="auto"/>
              <w:right w:val="single" w:sz="4" w:space="0" w:color="auto"/>
            </w:tcBorders>
            <w:noWrap/>
            <w:vAlign w:val="center"/>
            <w:hideMark/>
          </w:tcPr>
          <w:p w14:paraId="506D6A60" w14:textId="3159D226" w:rsidR="00152518" w:rsidRPr="00EF587D" w:rsidRDefault="00152518" w:rsidP="00152518">
            <w:pPr>
              <w:spacing w:after="0" w:line="240" w:lineRule="auto"/>
              <w:jc w:val="right"/>
              <w:rPr>
                <w:rFonts w:cs="Arial"/>
                <w:color w:val="000000"/>
                <w:sz w:val="16"/>
                <w:szCs w:val="16"/>
              </w:rPr>
            </w:pPr>
            <w:r>
              <w:rPr>
                <w:rFonts w:cs="Arial"/>
                <w:color w:val="000000"/>
                <w:sz w:val="16"/>
                <w:szCs w:val="16"/>
              </w:rPr>
              <w:t>4.58</w:t>
            </w:r>
          </w:p>
        </w:tc>
        <w:tc>
          <w:tcPr>
            <w:tcW w:w="594" w:type="pct"/>
            <w:tcBorders>
              <w:top w:val="nil"/>
              <w:left w:val="nil"/>
              <w:bottom w:val="single" w:sz="4" w:space="0" w:color="auto"/>
              <w:right w:val="single" w:sz="4" w:space="0" w:color="auto"/>
            </w:tcBorders>
            <w:noWrap/>
            <w:vAlign w:val="center"/>
            <w:hideMark/>
          </w:tcPr>
          <w:p w14:paraId="52F45B7F"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31</w:t>
            </w:r>
          </w:p>
        </w:tc>
        <w:tc>
          <w:tcPr>
            <w:tcW w:w="593" w:type="pct"/>
            <w:tcBorders>
              <w:top w:val="single" w:sz="4" w:space="0" w:color="auto"/>
              <w:left w:val="nil"/>
              <w:bottom w:val="single" w:sz="4" w:space="0" w:color="auto"/>
              <w:right w:val="single" w:sz="4" w:space="0" w:color="auto"/>
            </w:tcBorders>
            <w:vAlign w:val="center"/>
          </w:tcPr>
          <w:p w14:paraId="52140A2C" w14:textId="53AF9701" w:rsidR="00152518" w:rsidRDefault="00B72908" w:rsidP="00152518">
            <w:pPr>
              <w:spacing w:after="0" w:line="240" w:lineRule="auto"/>
              <w:jc w:val="right"/>
              <w:rPr>
                <w:rFonts w:cs="Arial"/>
                <w:color w:val="000000"/>
                <w:sz w:val="16"/>
                <w:szCs w:val="16"/>
              </w:rPr>
            </w:pPr>
            <w:r>
              <w:rPr>
                <w:rFonts w:cs="Arial"/>
                <w:color w:val="000000"/>
                <w:sz w:val="16"/>
                <w:szCs w:val="16"/>
              </w:rPr>
              <w:t>4.40</w:t>
            </w:r>
          </w:p>
        </w:tc>
        <w:tc>
          <w:tcPr>
            <w:tcW w:w="591" w:type="pct"/>
            <w:tcBorders>
              <w:top w:val="nil"/>
              <w:left w:val="single" w:sz="4" w:space="0" w:color="auto"/>
              <w:bottom w:val="single" w:sz="4" w:space="0" w:color="auto"/>
              <w:right w:val="single" w:sz="4" w:space="0" w:color="auto"/>
            </w:tcBorders>
            <w:noWrap/>
            <w:vAlign w:val="bottom"/>
            <w:hideMark/>
          </w:tcPr>
          <w:p w14:paraId="0366E750" w14:textId="47DBB0A2" w:rsidR="00152518" w:rsidRPr="00EF587D" w:rsidRDefault="00152518" w:rsidP="00152518">
            <w:pPr>
              <w:spacing w:after="0" w:line="240" w:lineRule="auto"/>
              <w:jc w:val="right"/>
              <w:rPr>
                <w:rFonts w:cs="Arial"/>
                <w:color w:val="000000"/>
                <w:sz w:val="16"/>
                <w:szCs w:val="16"/>
              </w:rPr>
            </w:pPr>
            <w:r>
              <w:rPr>
                <w:rFonts w:cs="Arial"/>
                <w:color w:val="000000"/>
                <w:sz w:val="16"/>
                <w:szCs w:val="16"/>
              </w:rPr>
              <w:t>4.48</w:t>
            </w:r>
          </w:p>
        </w:tc>
      </w:tr>
      <w:tr w:rsidR="00152518" w:rsidRPr="00EF587D" w14:paraId="1A1DDE9D"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07871A34"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6504ED85"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25</w:t>
            </w:r>
          </w:p>
        </w:tc>
        <w:tc>
          <w:tcPr>
            <w:tcW w:w="596" w:type="pct"/>
            <w:tcBorders>
              <w:top w:val="nil"/>
              <w:left w:val="nil"/>
              <w:bottom w:val="single" w:sz="4" w:space="0" w:color="auto"/>
              <w:right w:val="single" w:sz="4" w:space="0" w:color="auto"/>
            </w:tcBorders>
            <w:noWrap/>
            <w:vAlign w:val="center"/>
            <w:hideMark/>
          </w:tcPr>
          <w:p w14:paraId="34D5A056"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65</w:t>
            </w:r>
          </w:p>
        </w:tc>
        <w:tc>
          <w:tcPr>
            <w:tcW w:w="596" w:type="pct"/>
            <w:tcBorders>
              <w:top w:val="single" w:sz="4" w:space="0" w:color="auto"/>
              <w:left w:val="nil"/>
              <w:bottom w:val="single" w:sz="4" w:space="0" w:color="auto"/>
              <w:right w:val="single" w:sz="4" w:space="0" w:color="auto"/>
            </w:tcBorders>
            <w:vAlign w:val="center"/>
          </w:tcPr>
          <w:p w14:paraId="0CC923E8" w14:textId="59431B14" w:rsidR="00152518" w:rsidRPr="00EF587D" w:rsidRDefault="003D235E" w:rsidP="00A428CD">
            <w:pPr>
              <w:spacing w:after="0" w:line="240" w:lineRule="auto"/>
              <w:jc w:val="center"/>
              <w:rPr>
                <w:rFonts w:cs="Arial"/>
                <w:color w:val="000000"/>
                <w:sz w:val="16"/>
                <w:szCs w:val="16"/>
              </w:rPr>
            </w:pPr>
            <w:r>
              <w:rPr>
                <w:rFonts w:cs="Arial"/>
                <w:color w:val="000000"/>
                <w:sz w:val="16"/>
                <w:szCs w:val="16"/>
              </w:rPr>
              <w:t>4.99</w:t>
            </w:r>
          </w:p>
        </w:tc>
        <w:tc>
          <w:tcPr>
            <w:tcW w:w="596" w:type="pct"/>
            <w:tcBorders>
              <w:top w:val="nil"/>
              <w:left w:val="single" w:sz="4" w:space="0" w:color="auto"/>
              <w:bottom w:val="single" w:sz="4" w:space="0" w:color="auto"/>
              <w:right w:val="single" w:sz="4" w:space="0" w:color="auto"/>
            </w:tcBorders>
            <w:noWrap/>
            <w:vAlign w:val="center"/>
            <w:hideMark/>
          </w:tcPr>
          <w:p w14:paraId="0274E3E7" w14:textId="0171FB7A"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15</w:t>
            </w:r>
          </w:p>
        </w:tc>
        <w:tc>
          <w:tcPr>
            <w:tcW w:w="594" w:type="pct"/>
            <w:tcBorders>
              <w:top w:val="nil"/>
              <w:left w:val="nil"/>
              <w:bottom w:val="single" w:sz="4" w:space="0" w:color="auto"/>
              <w:right w:val="single" w:sz="4" w:space="0" w:color="auto"/>
            </w:tcBorders>
            <w:noWrap/>
            <w:vAlign w:val="center"/>
            <w:hideMark/>
          </w:tcPr>
          <w:p w14:paraId="09F8D25F"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62</w:t>
            </w:r>
          </w:p>
        </w:tc>
        <w:tc>
          <w:tcPr>
            <w:tcW w:w="593" w:type="pct"/>
            <w:tcBorders>
              <w:top w:val="single" w:sz="4" w:space="0" w:color="auto"/>
              <w:left w:val="nil"/>
              <w:bottom w:val="single" w:sz="4" w:space="0" w:color="auto"/>
              <w:right w:val="single" w:sz="4" w:space="0" w:color="auto"/>
            </w:tcBorders>
            <w:vAlign w:val="center"/>
          </w:tcPr>
          <w:p w14:paraId="7B63F519" w14:textId="1CAA5D2F" w:rsidR="00152518" w:rsidRDefault="00B72908" w:rsidP="00152518">
            <w:pPr>
              <w:spacing w:after="0" w:line="240" w:lineRule="auto"/>
              <w:jc w:val="right"/>
              <w:rPr>
                <w:rFonts w:cs="Arial"/>
                <w:color w:val="000000"/>
                <w:sz w:val="16"/>
                <w:szCs w:val="16"/>
              </w:rPr>
            </w:pPr>
            <w:r>
              <w:rPr>
                <w:rFonts w:cs="Arial"/>
                <w:color w:val="000000"/>
                <w:sz w:val="16"/>
                <w:szCs w:val="16"/>
              </w:rPr>
              <w:t>4.65</w:t>
            </w:r>
          </w:p>
        </w:tc>
        <w:tc>
          <w:tcPr>
            <w:tcW w:w="591" w:type="pct"/>
            <w:tcBorders>
              <w:top w:val="nil"/>
              <w:left w:val="single" w:sz="4" w:space="0" w:color="auto"/>
              <w:bottom w:val="single" w:sz="4" w:space="0" w:color="auto"/>
              <w:right w:val="single" w:sz="4" w:space="0" w:color="auto"/>
            </w:tcBorders>
            <w:noWrap/>
            <w:vAlign w:val="bottom"/>
            <w:hideMark/>
          </w:tcPr>
          <w:p w14:paraId="29AB2B9A" w14:textId="0C8F956C" w:rsidR="00152518" w:rsidRPr="00EF587D" w:rsidRDefault="00152518" w:rsidP="00152518">
            <w:pPr>
              <w:spacing w:after="0" w:line="240" w:lineRule="auto"/>
              <w:jc w:val="right"/>
              <w:rPr>
                <w:rFonts w:cs="Arial"/>
                <w:color w:val="000000"/>
                <w:sz w:val="16"/>
                <w:szCs w:val="16"/>
              </w:rPr>
            </w:pPr>
            <w:r>
              <w:rPr>
                <w:rFonts w:cs="Arial"/>
                <w:color w:val="000000"/>
                <w:sz w:val="16"/>
                <w:szCs w:val="16"/>
              </w:rPr>
              <w:t>4.96</w:t>
            </w:r>
          </w:p>
        </w:tc>
      </w:tr>
      <w:tr w:rsidR="00152518" w:rsidRPr="00EF587D" w14:paraId="41C41A19"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06F1EA68"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09BA4232"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50</w:t>
            </w:r>
          </w:p>
        </w:tc>
        <w:tc>
          <w:tcPr>
            <w:tcW w:w="596" w:type="pct"/>
            <w:tcBorders>
              <w:top w:val="nil"/>
              <w:left w:val="nil"/>
              <w:bottom w:val="single" w:sz="4" w:space="0" w:color="auto"/>
              <w:right w:val="single" w:sz="4" w:space="0" w:color="auto"/>
            </w:tcBorders>
            <w:noWrap/>
            <w:vAlign w:val="center"/>
            <w:hideMark/>
          </w:tcPr>
          <w:p w14:paraId="21F05B5B"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5</w:t>
            </w:r>
          </w:p>
        </w:tc>
        <w:tc>
          <w:tcPr>
            <w:tcW w:w="596" w:type="pct"/>
            <w:tcBorders>
              <w:top w:val="single" w:sz="4" w:space="0" w:color="auto"/>
              <w:left w:val="nil"/>
              <w:bottom w:val="single" w:sz="4" w:space="0" w:color="auto"/>
              <w:right w:val="single" w:sz="4" w:space="0" w:color="auto"/>
            </w:tcBorders>
            <w:vAlign w:val="center"/>
          </w:tcPr>
          <w:p w14:paraId="1DB36B84" w14:textId="15FE38D9" w:rsidR="00152518" w:rsidRPr="00EF587D" w:rsidRDefault="003D235E" w:rsidP="00A428CD">
            <w:pPr>
              <w:spacing w:after="0" w:line="240" w:lineRule="auto"/>
              <w:jc w:val="center"/>
              <w:rPr>
                <w:rFonts w:cs="Arial"/>
                <w:color w:val="000000"/>
                <w:sz w:val="16"/>
                <w:szCs w:val="16"/>
              </w:rPr>
            </w:pPr>
            <w:r>
              <w:rPr>
                <w:rFonts w:cs="Arial"/>
                <w:color w:val="000000"/>
                <w:sz w:val="16"/>
                <w:szCs w:val="16"/>
              </w:rPr>
              <w:t>5.05</w:t>
            </w:r>
          </w:p>
        </w:tc>
        <w:tc>
          <w:tcPr>
            <w:tcW w:w="596" w:type="pct"/>
            <w:tcBorders>
              <w:top w:val="nil"/>
              <w:left w:val="single" w:sz="4" w:space="0" w:color="auto"/>
              <w:bottom w:val="single" w:sz="4" w:space="0" w:color="auto"/>
              <w:right w:val="single" w:sz="4" w:space="0" w:color="auto"/>
            </w:tcBorders>
            <w:noWrap/>
            <w:vAlign w:val="center"/>
            <w:hideMark/>
          </w:tcPr>
          <w:p w14:paraId="1CED81EF" w14:textId="67FADB14"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19</w:t>
            </w:r>
          </w:p>
        </w:tc>
        <w:tc>
          <w:tcPr>
            <w:tcW w:w="594" w:type="pct"/>
            <w:tcBorders>
              <w:top w:val="nil"/>
              <w:left w:val="nil"/>
              <w:bottom w:val="single" w:sz="4" w:space="0" w:color="auto"/>
              <w:right w:val="single" w:sz="4" w:space="0" w:color="auto"/>
            </w:tcBorders>
            <w:noWrap/>
            <w:vAlign w:val="center"/>
            <w:hideMark/>
          </w:tcPr>
          <w:p w14:paraId="7736A9D7"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3</w:t>
            </w:r>
          </w:p>
        </w:tc>
        <w:tc>
          <w:tcPr>
            <w:tcW w:w="593" w:type="pct"/>
            <w:tcBorders>
              <w:top w:val="single" w:sz="4" w:space="0" w:color="auto"/>
              <w:left w:val="nil"/>
              <w:bottom w:val="single" w:sz="4" w:space="0" w:color="auto"/>
              <w:right w:val="single" w:sz="4" w:space="0" w:color="auto"/>
            </w:tcBorders>
            <w:vAlign w:val="center"/>
          </w:tcPr>
          <w:p w14:paraId="5DFBED38" w14:textId="362BC7AA" w:rsidR="00152518" w:rsidRPr="00EF587D" w:rsidRDefault="005D7EC4" w:rsidP="00152518">
            <w:pPr>
              <w:spacing w:after="0" w:line="240" w:lineRule="auto"/>
              <w:jc w:val="right"/>
              <w:rPr>
                <w:rFonts w:cs="Arial"/>
                <w:color w:val="000000"/>
                <w:sz w:val="16"/>
                <w:szCs w:val="16"/>
              </w:rPr>
            </w:pPr>
            <w:r>
              <w:rPr>
                <w:rFonts w:cs="Arial"/>
                <w:color w:val="000000"/>
                <w:sz w:val="16"/>
                <w:szCs w:val="16"/>
              </w:rPr>
              <w:t>5.02</w:t>
            </w:r>
          </w:p>
        </w:tc>
        <w:tc>
          <w:tcPr>
            <w:tcW w:w="591" w:type="pct"/>
            <w:tcBorders>
              <w:top w:val="nil"/>
              <w:left w:val="single" w:sz="4" w:space="0" w:color="auto"/>
              <w:bottom w:val="single" w:sz="4" w:space="0" w:color="auto"/>
              <w:right w:val="single" w:sz="4" w:space="0" w:color="auto"/>
            </w:tcBorders>
            <w:noWrap/>
            <w:vAlign w:val="bottom"/>
            <w:hideMark/>
          </w:tcPr>
          <w:p w14:paraId="071E8961" w14:textId="75EB467C"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07</w:t>
            </w:r>
          </w:p>
        </w:tc>
      </w:tr>
      <w:tr w:rsidR="00152518" w:rsidRPr="00EF587D" w14:paraId="066CDCD2"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1B2A0D3F"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374AED66"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75</w:t>
            </w:r>
          </w:p>
        </w:tc>
        <w:tc>
          <w:tcPr>
            <w:tcW w:w="596" w:type="pct"/>
            <w:tcBorders>
              <w:top w:val="nil"/>
              <w:left w:val="nil"/>
              <w:bottom w:val="single" w:sz="4" w:space="0" w:color="auto"/>
              <w:right w:val="single" w:sz="4" w:space="0" w:color="auto"/>
            </w:tcBorders>
            <w:noWrap/>
            <w:vAlign w:val="center"/>
            <w:hideMark/>
          </w:tcPr>
          <w:p w14:paraId="790641CE"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5</w:t>
            </w:r>
          </w:p>
        </w:tc>
        <w:tc>
          <w:tcPr>
            <w:tcW w:w="596" w:type="pct"/>
            <w:tcBorders>
              <w:top w:val="single" w:sz="4" w:space="0" w:color="auto"/>
              <w:left w:val="nil"/>
              <w:bottom w:val="single" w:sz="4" w:space="0" w:color="auto"/>
              <w:right w:val="single" w:sz="4" w:space="0" w:color="auto"/>
            </w:tcBorders>
            <w:vAlign w:val="center"/>
          </w:tcPr>
          <w:p w14:paraId="16CB9922" w14:textId="34FDA08B" w:rsidR="00152518" w:rsidRPr="00EF587D" w:rsidRDefault="0039719C" w:rsidP="00A428CD">
            <w:pPr>
              <w:spacing w:after="0" w:line="240" w:lineRule="auto"/>
              <w:jc w:val="center"/>
              <w:rPr>
                <w:rFonts w:cs="Arial"/>
                <w:color w:val="000000"/>
                <w:sz w:val="16"/>
                <w:szCs w:val="16"/>
              </w:rPr>
            </w:pPr>
            <w:r>
              <w:rPr>
                <w:rFonts w:cs="Arial"/>
                <w:color w:val="000000"/>
                <w:sz w:val="16"/>
                <w:szCs w:val="16"/>
              </w:rPr>
              <w:t>5.05</w:t>
            </w:r>
          </w:p>
        </w:tc>
        <w:tc>
          <w:tcPr>
            <w:tcW w:w="596" w:type="pct"/>
            <w:tcBorders>
              <w:top w:val="nil"/>
              <w:left w:val="single" w:sz="4" w:space="0" w:color="auto"/>
              <w:bottom w:val="single" w:sz="4" w:space="0" w:color="auto"/>
              <w:right w:val="single" w:sz="4" w:space="0" w:color="auto"/>
            </w:tcBorders>
            <w:noWrap/>
            <w:vAlign w:val="center"/>
            <w:hideMark/>
          </w:tcPr>
          <w:p w14:paraId="00177B98" w14:textId="3377D24D"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18</w:t>
            </w:r>
          </w:p>
        </w:tc>
        <w:tc>
          <w:tcPr>
            <w:tcW w:w="594" w:type="pct"/>
            <w:tcBorders>
              <w:top w:val="nil"/>
              <w:left w:val="nil"/>
              <w:bottom w:val="single" w:sz="4" w:space="0" w:color="auto"/>
              <w:right w:val="single" w:sz="4" w:space="0" w:color="auto"/>
            </w:tcBorders>
            <w:noWrap/>
            <w:vAlign w:val="center"/>
            <w:hideMark/>
          </w:tcPr>
          <w:p w14:paraId="4547B04B"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3</w:t>
            </w:r>
          </w:p>
        </w:tc>
        <w:tc>
          <w:tcPr>
            <w:tcW w:w="593" w:type="pct"/>
            <w:tcBorders>
              <w:top w:val="single" w:sz="4" w:space="0" w:color="auto"/>
              <w:left w:val="nil"/>
              <w:bottom w:val="single" w:sz="4" w:space="0" w:color="auto"/>
              <w:right w:val="single" w:sz="4" w:space="0" w:color="auto"/>
            </w:tcBorders>
            <w:vAlign w:val="center"/>
          </w:tcPr>
          <w:p w14:paraId="2EF6AFAB" w14:textId="1DB29C9C" w:rsidR="00152518" w:rsidRPr="00EF587D" w:rsidRDefault="005D7EC4" w:rsidP="00152518">
            <w:pPr>
              <w:spacing w:after="0" w:line="240" w:lineRule="auto"/>
              <w:jc w:val="right"/>
              <w:rPr>
                <w:rFonts w:cs="Arial"/>
                <w:color w:val="000000"/>
                <w:sz w:val="16"/>
                <w:szCs w:val="16"/>
              </w:rPr>
            </w:pPr>
            <w:r>
              <w:rPr>
                <w:rFonts w:cs="Arial"/>
                <w:color w:val="000000"/>
                <w:sz w:val="16"/>
                <w:szCs w:val="16"/>
              </w:rPr>
              <w:t>5.02</w:t>
            </w:r>
          </w:p>
        </w:tc>
        <w:tc>
          <w:tcPr>
            <w:tcW w:w="591" w:type="pct"/>
            <w:tcBorders>
              <w:top w:val="nil"/>
              <w:left w:val="single" w:sz="4" w:space="0" w:color="auto"/>
              <w:bottom w:val="single" w:sz="4" w:space="0" w:color="auto"/>
              <w:right w:val="single" w:sz="4" w:space="0" w:color="auto"/>
            </w:tcBorders>
            <w:noWrap/>
            <w:vAlign w:val="bottom"/>
            <w:hideMark/>
          </w:tcPr>
          <w:p w14:paraId="6A430C2E" w14:textId="61059A20"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11</w:t>
            </w:r>
          </w:p>
        </w:tc>
      </w:tr>
      <w:tr w:rsidR="00152518" w:rsidRPr="00EF587D" w14:paraId="7C2683DF"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196026C1"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18BB7203"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100</w:t>
            </w:r>
          </w:p>
        </w:tc>
        <w:tc>
          <w:tcPr>
            <w:tcW w:w="596" w:type="pct"/>
            <w:tcBorders>
              <w:top w:val="nil"/>
              <w:left w:val="nil"/>
              <w:bottom w:val="single" w:sz="4" w:space="0" w:color="auto"/>
              <w:right w:val="single" w:sz="4" w:space="0" w:color="auto"/>
            </w:tcBorders>
            <w:noWrap/>
            <w:vAlign w:val="center"/>
            <w:hideMark/>
          </w:tcPr>
          <w:p w14:paraId="697FD383"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5</w:t>
            </w:r>
          </w:p>
        </w:tc>
        <w:tc>
          <w:tcPr>
            <w:tcW w:w="596" w:type="pct"/>
            <w:tcBorders>
              <w:top w:val="single" w:sz="4" w:space="0" w:color="auto"/>
              <w:left w:val="nil"/>
              <w:bottom w:val="single" w:sz="4" w:space="0" w:color="auto"/>
              <w:right w:val="single" w:sz="4" w:space="0" w:color="auto"/>
            </w:tcBorders>
            <w:vAlign w:val="center"/>
          </w:tcPr>
          <w:p w14:paraId="2C23B3AB" w14:textId="054D7439" w:rsidR="00152518" w:rsidRPr="00EF587D" w:rsidRDefault="0039719C" w:rsidP="00A428CD">
            <w:pPr>
              <w:spacing w:after="0" w:line="240" w:lineRule="auto"/>
              <w:jc w:val="center"/>
              <w:rPr>
                <w:rFonts w:cs="Arial"/>
                <w:color w:val="000000"/>
                <w:sz w:val="16"/>
                <w:szCs w:val="16"/>
              </w:rPr>
            </w:pPr>
            <w:r>
              <w:rPr>
                <w:rFonts w:cs="Arial"/>
                <w:color w:val="000000"/>
                <w:sz w:val="16"/>
                <w:szCs w:val="16"/>
              </w:rPr>
              <w:t>5.05</w:t>
            </w:r>
          </w:p>
        </w:tc>
        <w:tc>
          <w:tcPr>
            <w:tcW w:w="596" w:type="pct"/>
            <w:tcBorders>
              <w:top w:val="nil"/>
              <w:left w:val="single" w:sz="4" w:space="0" w:color="auto"/>
              <w:bottom w:val="single" w:sz="4" w:space="0" w:color="auto"/>
              <w:right w:val="single" w:sz="4" w:space="0" w:color="auto"/>
            </w:tcBorders>
            <w:noWrap/>
            <w:vAlign w:val="center"/>
            <w:hideMark/>
          </w:tcPr>
          <w:p w14:paraId="67E22ABE" w14:textId="5C1BA8B3"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27</w:t>
            </w:r>
          </w:p>
        </w:tc>
        <w:tc>
          <w:tcPr>
            <w:tcW w:w="594" w:type="pct"/>
            <w:tcBorders>
              <w:top w:val="nil"/>
              <w:left w:val="nil"/>
              <w:bottom w:val="single" w:sz="4" w:space="0" w:color="auto"/>
              <w:right w:val="single" w:sz="4" w:space="0" w:color="auto"/>
            </w:tcBorders>
            <w:noWrap/>
            <w:vAlign w:val="center"/>
            <w:hideMark/>
          </w:tcPr>
          <w:p w14:paraId="5419ADD7"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4.92</w:t>
            </w:r>
          </w:p>
        </w:tc>
        <w:tc>
          <w:tcPr>
            <w:tcW w:w="593" w:type="pct"/>
            <w:tcBorders>
              <w:top w:val="single" w:sz="4" w:space="0" w:color="auto"/>
              <w:left w:val="nil"/>
              <w:bottom w:val="single" w:sz="4" w:space="0" w:color="auto"/>
              <w:right w:val="single" w:sz="4" w:space="0" w:color="auto"/>
            </w:tcBorders>
            <w:vAlign w:val="center"/>
          </w:tcPr>
          <w:p w14:paraId="5DE69409" w14:textId="55657EEB" w:rsidR="00152518" w:rsidRPr="00EF587D" w:rsidRDefault="00A76352" w:rsidP="00152518">
            <w:pPr>
              <w:spacing w:after="0" w:line="240" w:lineRule="auto"/>
              <w:jc w:val="right"/>
              <w:rPr>
                <w:rFonts w:cs="Arial"/>
                <w:color w:val="000000"/>
                <w:sz w:val="16"/>
                <w:szCs w:val="16"/>
              </w:rPr>
            </w:pPr>
            <w:r>
              <w:rPr>
                <w:rFonts w:cs="Arial"/>
                <w:color w:val="000000"/>
                <w:sz w:val="16"/>
                <w:szCs w:val="16"/>
              </w:rPr>
              <w:t>5.01</w:t>
            </w:r>
          </w:p>
        </w:tc>
        <w:tc>
          <w:tcPr>
            <w:tcW w:w="591" w:type="pct"/>
            <w:tcBorders>
              <w:top w:val="nil"/>
              <w:left w:val="single" w:sz="4" w:space="0" w:color="auto"/>
              <w:bottom w:val="single" w:sz="4" w:space="0" w:color="auto"/>
              <w:right w:val="single" w:sz="4" w:space="0" w:color="auto"/>
            </w:tcBorders>
            <w:noWrap/>
            <w:vAlign w:val="bottom"/>
            <w:hideMark/>
          </w:tcPr>
          <w:p w14:paraId="782EFD4C" w14:textId="7BB15A6A"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07</w:t>
            </w:r>
          </w:p>
        </w:tc>
      </w:tr>
      <w:tr w:rsidR="00152518" w:rsidRPr="00EF587D" w14:paraId="5F1071E0" w14:textId="77777777" w:rsidTr="00EB5AB5">
        <w:trPr>
          <w:trHeight w:val="288"/>
          <w:jc w:val="center"/>
        </w:trPr>
        <w:tc>
          <w:tcPr>
            <w:tcW w:w="832" w:type="pct"/>
            <w:vMerge w:val="restart"/>
            <w:tcBorders>
              <w:top w:val="nil"/>
              <w:left w:val="single" w:sz="4" w:space="0" w:color="auto"/>
              <w:bottom w:val="single" w:sz="4" w:space="0" w:color="auto"/>
              <w:right w:val="single" w:sz="4" w:space="0" w:color="auto"/>
            </w:tcBorders>
            <w:vAlign w:val="center"/>
            <w:hideMark/>
          </w:tcPr>
          <w:p w14:paraId="6C9E038F"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YEF</w:t>
            </w:r>
          </w:p>
        </w:tc>
        <w:tc>
          <w:tcPr>
            <w:tcW w:w="602" w:type="pct"/>
            <w:tcBorders>
              <w:top w:val="nil"/>
              <w:left w:val="nil"/>
              <w:bottom w:val="single" w:sz="4" w:space="0" w:color="auto"/>
              <w:right w:val="single" w:sz="4" w:space="0" w:color="auto"/>
            </w:tcBorders>
            <w:noWrap/>
            <w:vAlign w:val="center"/>
            <w:hideMark/>
          </w:tcPr>
          <w:p w14:paraId="04FB8767"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5</w:t>
            </w:r>
          </w:p>
        </w:tc>
        <w:tc>
          <w:tcPr>
            <w:tcW w:w="596" w:type="pct"/>
            <w:tcBorders>
              <w:top w:val="nil"/>
              <w:left w:val="nil"/>
              <w:bottom w:val="single" w:sz="4" w:space="0" w:color="auto"/>
              <w:right w:val="single" w:sz="4" w:space="0" w:color="auto"/>
            </w:tcBorders>
            <w:noWrap/>
            <w:vAlign w:val="center"/>
            <w:hideMark/>
          </w:tcPr>
          <w:p w14:paraId="537A1D56"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6.23</w:t>
            </w:r>
          </w:p>
        </w:tc>
        <w:tc>
          <w:tcPr>
            <w:tcW w:w="596" w:type="pct"/>
            <w:tcBorders>
              <w:top w:val="single" w:sz="4" w:space="0" w:color="auto"/>
              <w:left w:val="nil"/>
              <w:bottom w:val="single" w:sz="4" w:space="0" w:color="auto"/>
              <w:right w:val="single" w:sz="4" w:space="0" w:color="auto"/>
            </w:tcBorders>
            <w:vAlign w:val="center"/>
          </w:tcPr>
          <w:p w14:paraId="77F5B3E7" w14:textId="3679DF8E" w:rsidR="00152518" w:rsidRDefault="00EC56B4" w:rsidP="00A428CD">
            <w:pPr>
              <w:spacing w:after="0" w:line="240" w:lineRule="auto"/>
              <w:jc w:val="center"/>
              <w:rPr>
                <w:rFonts w:cs="Arial"/>
                <w:color w:val="000000"/>
                <w:sz w:val="16"/>
                <w:szCs w:val="16"/>
              </w:rPr>
            </w:pPr>
            <w:r>
              <w:rPr>
                <w:rFonts w:cs="Arial"/>
                <w:color w:val="000000"/>
                <w:sz w:val="16"/>
                <w:szCs w:val="16"/>
              </w:rPr>
              <w:t>6.28</w:t>
            </w:r>
          </w:p>
        </w:tc>
        <w:tc>
          <w:tcPr>
            <w:tcW w:w="596" w:type="pct"/>
            <w:tcBorders>
              <w:top w:val="nil"/>
              <w:left w:val="single" w:sz="4" w:space="0" w:color="auto"/>
              <w:bottom w:val="single" w:sz="4" w:space="0" w:color="auto"/>
              <w:right w:val="single" w:sz="4" w:space="0" w:color="auto"/>
            </w:tcBorders>
            <w:noWrap/>
            <w:vAlign w:val="center"/>
            <w:hideMark/>
          </w:tcPr>
          <w:p w14:paraId="0EC441E3" w14:textId="5E6230C4" w:rsidR="00152518" w:rsidRPr="00EF587D" w:rsidRDefault="00152518" w:rsidP="00152518">
            <w:pPr>
              <w:spacing w:after="0" w:line="240" w:lineRule="auto"/>
              <w:jc w:val="right"/>
              <w:rPr>
                <w:rFonts w:cs="Arial"/>
                <w:color w:val="000000"/>
                <w:sz w:val="16"/>
                <w:szCs w:val="16"/>
              </w:rPr>
            </w:pPr>
            <w:r>
              <w:rPr>
                <w:rFonts w:cs="Arial"/>
                <w:color w:val="000000"/>
                <w:sz w:val="16"/>
                <w:szCs w:val="16"/>
              </w:rPr>
              <w:t>6.42</w:t>
            </w:r>
          </w:p>
        </w:tc>
        <w:tc>
          <w:tcPr>
            <w:tcW w:w="594" w:type="pct"/>
            <w:tcBorders>
              <w:top w:val="nil"/>
              <w:left w:val="nil"/>
              <w:bottom w:val="single" w:sz="4" w:space="0" w:color="auto"/>
              <w:right w:val="single" w:sz="4" w:space="0" w:color="auto"/>
            </w:tcBorders>
            <w:noWrap/>
            <w:vAlign w:val="center"/>
            <w:hideMark/>
          </w:tcPr>
          <w:p w14:paraId="4D6F9FC3"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6.26</w:t>
            </w:r>
          </w:p>
        </w:tc>
        <w:tc>
          <w:tcPr>
            <w:tcW w:w="593" w:type="pct"/>
            <w:tcBorders>
              <w:top w:val="single" w:sz="4" w:space="0" w:color="auto"/>
              <w:left w:val="nil"/>
              <w:bottom w:val="single" w:sz="4" w:space="0" w:color="auto"/>
              <w:right w:val="single" w:sz="4" w:space="0" w:color="auto"/>
            </w:tcBorders>
            <w:vAlign w:val="center"/>
          </w:tcPr>
          <w:p w14:paraId="5C1FBF2F" w14:textId="1D605A04" w:rsidR="00152518" w:rsidRDefault="00A76352" w:rsidP="00152518">
            <w:pPr>
              <w:spacing w:after="0" w:line="240" w:lineRule="auto"/>
              <w:jc w:val="right"/>
              <w:rPr>
                <w:rFonts w:cs="Arial"/>
                <w:color w:val="000000"/>
                <w:sz w:val="16"/>
                <w:szCs w:val="16"/>
              </w:rPr>
            </w:pPr>
            <w:r>
              <w:rPr>
                <w:rFonts w:cs="Arial"/>
                <w:color w:val="000000"/>
                <w:sz w:val="16"/>
                <w:szCs w:val="16"/>
              </w:rPr>
              <w:t>6.31</w:t>
            </w:r>
          </w:p>
        </w:tc>
        <w:tc>
          <w:tcPr>
            <w:tcW w:w="591" w:type="pct"/>
            <w:tcBorders>
              <w:top w:val="nil"/>
              <w:left w:val="single" w:sz="4" w:space="0" w:color="auto"/>
              <w:bottom w:val="single" w:sz="4" w:space="0" w:color="auto"/>
              <w:right w:val="single" w:sz="4" w:space="0" w:color="auto"/>
            </w:tcBorders>
            <w:noWrap/>
            <w:vAlign w:val="center"/>
            <w:hideMark/>
          </w:tcPr>
          <w:p w14:paraId="4E50C798" w14:textId="28BC5543" w:rsidR="00152518" w:rsidRPr="00EF587D" w:rsidRDefault="00152518" w:rsidP="00152518">
            <w:pPr>
              <w:spacing w:after="0" w:line="240" w:lineRule="auto"/>
              <w:jc w:val="right"/>
              <w:rPr>
                <w:rFonts w:cs="Arial"/>
                <w:color w:val="000000"/>
                <w:sz w:val="16"/>
                <w:szCs w:val="16"/>
              </w:rPr>
            </w:pPr>
            <w:r>
              <w:rPr>
                <w:rFonts w:cs="Arial"/>
                <w:color w:val="000000"/>
                <w:sz w:val="16"/>
                <w:szCs w:val="16"/>
              </w:rPr>
              <w:t>6.47</w:t>
            </w:r>
          </w:p>
        </w:tc>
      </w:tr>
      <w:tr w:rsidR="00152518" w:rsidRPr="00EF587D" w14:paraId="1A6C90B0"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14ED9A62"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7A486CAD"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10</w:t>
            </w:r>
          </w:p>
        </w:tc>
        <w:tc>
          <w:tcPr>
            <w:tcW w:w="596" w:type="pct"/>
            <w:tcBorders>
              <w:top w:val="nil"/>
              <w:left w:val="nil"/>
              <w:bottom w:val="single" w:sz="4" w:space="0" w:color="auto"/>
              <w:right w:val="single" w:sz="4" w:space="0" w:color="auto"/>
            </w:tcBorders>
            <w:noWrap/>
            <w:vAlign w:val="center"/>
            <w:hideMark/>
          </w:tcPr>
          <w:p w14:paraId="5A7414BB"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6.29</w:t>
            </w:r>
          </w:p>
        </w:tc>
        <w:tc>
          <w:tcPr>
            <w:tcW w:w="596" w:type="pct"/>
            <w:tcBorders>
              <w:top w:val="single" w:sz="4" w:space="0" w:color="auto"/>
              <w:left w:val="nil"/>
              <w:bottom w:val="single" w:sz="4" w:space="0" w:color="auto"/>
              <w:right w:val="single" w:sz="4" w:space="0" w:color="auto"/>
            </w:tcBorders>
            <w:vAlign w:val="center"/>
          </w:tcPr>
          <w:p w14:paraId="45272413" w14:textId="3931F36D" w:rsidR="00152518" w:rsidRDefault="00EC56B4" w:rsidP="00A428CD">
            <w:pPr>
              <w:spacing w:after="0" w:line="240" w:lineRule="auto"/>
              <w:jc w:val="center"/>
              <w:rPr>
                <w:rFonts w:cs="Arial"/>
                <w:color w:val="000000"/>
                <w:sz w:val="16"/>
                <w:szCs w:val="16"/>
              </w:rPr>
            </w:pPr>
            <w:r>
              <w:rPr>
                <w:rFonts w:cs="Arial"/>
                <w:color w:val="000000"/>
                <w:sz w:val="16"/>
                <w:szCs w:val="16"/>
              </w:rPr>
              <w:t>6.32</w:t>
            </w:r>
          </w:p>
        </w:tc>
        <w:tc>
          <w:tcPr>
            <w:tcW w:w="596" w:type="pct"/>
            <w:tcBorders>
              <w:top w:val="nil"/>
              <w:left w:val="single" w:sz="4" w:space="0" w:color="auto"/>
              <w:bottom w:val="single" w:sz="4" w:space="0" w:color="auto"/>
              <w:right w:val="single" w:sz="4" w:space="0" w:color="auto"/>
            </w:tcBorders>
            <w:noWrap/>
            <w:vAlign w:val="center"/>
            <w:hideMark/>
          </w:tcPr>
          <w:p w14:paraId="324C3B27" w14:textId="50576E16" w:rsidR="00152518" w:rsidRPr="00EF587D" w:rsidRDefault="00152518" w:rsidP="00152518">
            <w:pPr>
              <w:spacing w:after="0" w:line="240" w:lineRule="auto"/>
              <w:jc w:val="right"/>
              <w:rPr>
                <w:rFonts w:cs="Arial"/>
                <w:color w:val="000000"/>
                <w:sz w:val="16"/>
                <w:szCs w:val="16"/>
              </w:rPr>
            </w:pPr>
            <w:r>
              <w:rPr>
                <w:rFonts w:cs="Arial"/>
                <w:color w:val="000000"/>
                <w:sz w:val="16"/>
                <w:szCs w:val="16"/>
              </w:rPr>
              <w:t>6.33</w:t>
            </w:r>
          </w:p>
        </w:tc>
        <w:tc>
          <w:tcPr>
            <w:tcW w:w="594" w:type="pct"/>
            <w:tcBorders>
              <w:top w:val="nil"/>
              <w:left w:val="nil"/>
              <w:bottom w:val="single" w:sz="4" w:space="0" w:color="auto"/>
              <w:right w:val="single" w:sz="4" w:space="0" w:color="auto"/>
            </w:tcBorders>
            <w:noWrap/>
            <w:vAlign w:val="center"/>
            <w:hideMark/>
          </w:tcPr>
          <w:p w14:paraId="2B54061F" w14:textId="77777777" w:rsidR="00152518" w:rsidRPr="00EF587D" w:rsidRDefault="00152518" w:rsidP="00152518">
            <w:pPr>
              <w:spacing w:after="0" w:line="240" w:lineRule="auto"/>
              <w:jc w:val="right"/>
              <w:rPr>
                <w:rFonts w:cs="Arial"/>
                <w:color w:val="000000"/>
                <w:sz w:val="16"/>
                <w:szCs w:val="16"/>
              </w:rPr>
            </w:pPr>
            <w:r>
              <w:rPr>
                <w:rFonts w:cs="Arial"/>
                <w:color w:val="000000"/>
                <w:sz w:val="16"/>
                <w:szCs w:val="16"/>
              </w:rPr>
              <w:t>6.30</w:t>
            </w:r>
          </w:p>
        </w:tc>
        <w:tc>
          <w:tcPr>
            <w:tcW w:w="593" w:type="pct"/>
            <w:tcBorders>
              <w:top w:val="single" w:sz="4" w:space="0" w:color="auto"/>
              <w:left w:val="nil"/>
              <w:bottom w:val="single" w:sz="4" w:space="0" w:color="auto"/>
              <w:right w:val="single" w:sz="4" w:space="0" w:color="auto"/>
            </w:tcBorders>
            <w:vAlign w:val="center"/>
          </w:tcPr>
          <w:p w14:paraId="19167DBC" w14:textId="07F4FF18" w:rsidR="00152518" w:rsidRDefault="008B2253" w:rsidP="00152518">
            <w:pPr>
              <w:spacing w:after="0" w:line="240" w:lineRule="auto"/>
              <w:jc w:val="right"/>
              <w:rPr>
                <w:rFonts w:cs="Arial"/>
                <w:color w:val="000000"/>
                <w:sz w:val="16"/>
                <w:szCs w:val="16"/>
              </w:rPr>
            </w:pPr>
            <w:r>
              <w:rPr>
                <w:rFonts w:cs="Arial"/>
                <w:color w:val="000000"/>
                <w:sz w:val="16"/>
                <w:szCs w:val="16"/>
              </w:rPr>
              <w:t>6</w:t>
            </w:r>
            <w:r w:rsidR="00EC08F1">
              <w:rPr>
                <w:rFonts w:cs="Arial"/>
                <w:color w:val="000000"/>
                <w:sz w:val="16"/>
                <w:szCs w:val="16"/>
              </w:rPr>
              <w:t>.32</w:t>
            </w:r>
          </w:p>
        </w:tc>
        <w:tc>
          <w:tcPr>
            <w:tcW w:w="591" w:type="pct"/>
            <w:tcBorders>
              <w:top w:val="nil"/>
              <w:left w:val="single" w:sz="4" w:space="0" w:color="auto"/>
              <w:bottom w:val="single" w:sz="4" w:space="0" w:color="auto"/>
              <w:right w:val="single" w:sz="4" w:space="0" w:color="auto"/>
            </w:tcBorders>
            <w:noWrap/>
            <w:vAlign w:val="center"/>
            <w:hideMark/>
          </w:tcPr>
          <w:p w14:paraId="517B96C5" w14:textId="19E8F548" w:rsidR="00152518" w:rsidRPr="00EF587D" w:rsidRDefault="00152518" w:rsidP="00152518">
            <w:pPr>
              <w:spacing w:after="0" w:line="240" w:lineRule="auto"/>
              <w:jc w:val="right"/>
              <w:rPr>
                <w:rFonts w:cs="Arial"/>
                <w:color w:val="000000"/>
                <w:sz w:val="16"/>
                <w:szCs w:val="16"/>
              </w:rPr>
            </w:pPr>
            <w:r>
              <w:rPr>
                <w:rFonts w:cs="Arial"/>
                <w:color w:val="000000"/>
                <w:sz w:val="16"/>
                <w:szCs w:val="16"/>
              </w:rPr>
              <w:t>6.33</w:t>
            </w:r>
          </w:p>
        </w:tc>
      </w:tr>
      <w:tr w:rsidR="00152518" w:rsidRPr="00EF587D" w14:paraId="21B638F9"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51F762F7"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1A9C6BF5"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25</w:t>
            </w:r>
          </w:p>
        </w:tc>
        <w:tc>
          <w:tcPr>
            <w:tcW w:w="596" w:type="pct"/>
            <w:tcBorders>
              <w:top w:val="nil"/>
              <w:left w:val="nil"/>
              <w:bottom w:val="single" w:sz="4" w:space="0" w:color="auto"/>
              <w:right w:val="single" w:sz="4" w:space="0" w:color="auto"/>
            </w:tcBorders>
            <w:noWrap/>
            <w:vAlign w:val="center"/>
            <w:hideMark/>
          </w:tcPr>
          <w:p w14:paraId="7EC7122B"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6</w:t>
            </w:r>
          </w:p>
        </w:tc>
        <w:tc>
          <w:tcPr>
            <w:tcW w:w="596" w:type="pct"/>
            <w:tcBorders>
              <w:top w:val="single" w:sz="4" w:space="0" w:color="auto"/>
              <w:left w:val="nil"/>
              <w:bottom w:val="single" w:sz="4" w:space="0" w:color="auto"/>
              <w:right w:val="single" w:sz="4" w:space="0" w:color="auto"/>
            </w:tcBorders>
            <w:vAlign w:val="center"/>
          </w:tcPr>
          <w:p w14:paraId="07B14530" w14:textId="4CF4455E" w:rsidR="00152518" w:rsidRDefault="00264687" w:rsidP="00A428CD">
            <w:pPr>
              <w:spacing w:after="0" w:line="240" w:lineRule="auto"/>
              <w:jc w:val="center"/>
              <w:rPr>
                <w:rFonts w:cs="Arial"/>
                <w:color w:val="000000"/>
                <w:sz w:val="16"/>
                <w:szCs w:val="16"/>
              </w:rPr>
            </w:pPr>
            <w:r>
              <w:rPr>
                <w:rFonts w:cs="Arial"/>
                <w:color w:val="000000"/>
                <w:sz w:val="16"/>
                <w:szCs w:val="16"/>
              </w:rPr>
              <w:t>5.83</w:t>
            </w:r>
          </w:p>
        </w:tc>
        <w:tc>
          <w:tcPr>
            <w:tcW w:w="596" w:type="pct"/>
            <w:tcBorders>
              <w:top w:val="nil"/>
              <w:left w:val="single" w:sz="4" w:space="0" w:color="auto"/>
              <w:bottom w:val="single" w:sz="4" w:space="0" w:color="auto"/>
              <w:right w:val="single" w:sz="4" w:space="0" w:color="auto"/>
            </w:tcBorders>
            <w:noWrap/>
            <w:vAlign w:val="center"/>
            <w:hideMark/>
          </w:tcPr>
          <w:p w14:paraId="36110471" w14:textId="1508A511" w:rsidR="00152518" w:rsidRPr="00EF587D" w:rsidRDefault="00152518" w:rsidP="00152518">
            <w:pPr>
              <w:spacing w:after="0" w:line="240" w:lineRule="auto"/>
              <w:jc w:val="right"/>
              <w:rPr>
                <w:rFonts w:cs="Arial"/>
                <w:color w:val="000000"/>
                <w:sz w:val="16"/>
                <w:szCs w:val="16"/>
              </w:rPr>
            </w:pPr>
            <w:r>
              <w:rPr>
                <w:rFonts w:cs="Arial"/>
                <w:color w:val="000000"/>
                <w:sz w:val="16"/>
                <w:szCs w:val="16"/>
              </w:rPr>
              <w:t>6.23</w:t>
            </w:r>
          </w:p>
        </w:tc>
        <w:tc>
          <w:tcPr>
            <w:tcW w:w="594" w:type="pct"/>
            <w:tcBorders>
              <w:top w:val="nil"/>
              <w:left w:val="nil"/>
              <w:bottom w:val="single" w:sz="4" w:space="0" w:color="auto"/>
              <w:right w:val="single" w:sz="4" w:space="0" w:color="auto"/>
            </w:tcBorders>
            <w:noWrap/>
            <w:vAlign w:val="center"/>
            <w:hideMark/>
          </w:tcPr>
          <w:p w14:paraId="339FC853"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89</w:t>
            </w:r>
          </w:p>
        </w:tc>
        <w:tc>
          <w:tcPr>
            <w:tcW w:w="593" w:type="pct"/>
            <w:tcBorders>
              <w:top w:val="single" w:sz="4" w:space="0" w:color="auto"/>
              <w:left w:val="nil"/>
              <w:bottom w:val="single" w:sz="4" w:space="0" w:color="auto"/>
              <w:right w:val="single" w:sz="4" w:space="0" w:color="auto"/>
            </w:tcBorders>
            <w:vAlign w:val="center"/>
          </w:tcPr>
          <w:p w14:paraId="2E5AC687" w14:textId="4623B86D" w:rsidR="00152518" w:rsidRDefault="00EC08F1" w:rsidP="00152518">
            <w:pPr>
              <w:spacing w:after="0" w:line="240" w:lineRule="auto"/>
              <w:jc w:val="right"/>
              <w:rPr>
                <w:rFonts w:cs="Arial"/>
                <w:color w:val="000000"/>
                <w:sz w:val="16"/>
                <w:szCs w:val="16"/>
              </w:rPr>
            </w:pPr>
            <w:r>
              <w:rPr>
                <w:rFonts w:cs="Arial"/>
                <w:color w:val="000000"/>
                <w:sz w:val="16"/>
                <w:szCs w:val="16"/>
              </w:rPr>
              <w:t>6.25</w:t>
            </w:r>
          </w:p>
        </w:tc>
        <w:tc>
          <w:tcPr>
            <w:tcW w:w="591" w:type="pct"/>
            <w:tcBorders>
              <w:top w:val="nil"/>
              <w:left w:val="single" w:sz="4" w:space="0" w:color="auto"/>
              <w:bottom w:val="single" w:sz="4" w:space="0" w:color="auto"/>
              <w:right w:val="single" w:sz="4" w:space="0" w:color="auto"/>
            </w:tcBorders>
            <w:noWrap/>
            <w:vAlign w:val="center"/>
            <w:hideMark/>
          </w:tcPr>
          <w:p w14:paraId="13D4E76E" w14:textId="367E8255" w:rsidR="00152518" w:rsidRPr="00EF587D" w:rsidRDefault="00152518" w:rsidP="00152518">
            <w:pPr>
              <w:spacing w:after="0" w:line="240" w:lineRule="auto"/>
              <w:jc w:val="right"/>
              <w:rPr>
                <w:rFonts w:cs="Arial"/>
                <w:color w:val="000000"/>
                <w:sz w:val="16"/>
                <w:szCs w:val="16"/>
              </w:rPr>
            </w:pPr>
            <w:r>
              <w:rPr>
                <w:rFonts w:cs="Arial"/>
                <w:color w:val="000000"/>
                <w:sz w:val="16"/>
                <w:szCs w:val="16"/>
              </w:rPr>
              <w:t>6.28</w:t>
            </w:r>
          </w:p>
        </w:tc>
      </w:tr>
      <w:tr w:rsidR="00152518" w:rsidRPr="00EF587D" w14:paraId="131E9CBA"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66B47209"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3387AB59"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50</w:t>
            </w:r>
          </w:p>
        </w:tc>
        <w:tc>
          <w:tcPr>
            <w:tcW w:w="596" w:type="pct"/>
            <w:tcBorders>
              <w:top w:val="nil"/>
              <w:left w:val="nil"/>
              <w:bottom w:val="single" w:sz="4" w:space="0" w:color="auto"/>
              <w:right w:val="single" w:sz="4" w:space="0" w:color="auto"/>
            </w:tcBorders>
            <w:noWrap/>
            <w:vAlign w:val="center"/>
            <w:hideMark/>
          </w:tcPr>
          <w:p w14:paraId="0B48B3C0"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2</w:t>
            </w:r>
          </w:p>
        </w:tc>
        <w:tc>
          <w:tcPr>
            <w:tcW w:w="596" w:type="pct"/>
            <w:tcBorders>
              <w:top w:val="single" w:sz="4" w:space="0" w:color="auto"/>
              <w:left w:val="nil"/>
              <w:bottom w:val="single" w:sz="4" w:space="0" w:color="auto"/>
              <w:right w:val="single" w:sz="4" w:space="0" w:color="auto"/>
            </w:tcBorders>
            <w:vAlign w:val="center"/>
          </w:tcPr>
          <w:p w14:paraId="5B16BB24" w14:textId="474F4823" w:rsidR="00152518" w:rsidRPr="00EF587D" w:rsidRDefault="00264687" w:rsidP="00A428CD">
            <w:pPr>
              <w:spacing w:after="0" w:line="240" w:lineRule="auto"/>
              <w:jc w:val="center"/>
              <w:rPr>
                <w:rFonts w:cs="Arial"/>
                <w:color w:val="000000"/>
                <w:sz w:val="16"/>
                <w:szCs w:val="16"/>
              </w:rPr>
            </w:pPr>
            <w:r>
              <w:rPr>
                <w:rFonts w:cs="Arial"/>
                <w:color w:val="000000"/>
                <w:sz w:val="16"/>
                <w:szCs w:val="16"/>
              </w:rPr>
              <w:t>5.50</w:t>
            </w:r>
          </w:p>
        </w:tc>
        <w:tc>
          <w:tcPr>
            <w:tcW w:w="596" w:type="pct"/>
            <w:tcBorders>
              <w:top w:val="nil"/>
              <w:left w:val="single" w:sz="4" w:space="0" w:color="auto"/>
              <w:bottom w:val="single" w:sz="4" w:space="0" w:color="auto"/>
              <w:right w:val="single" w:sz="4" w:space="0" w:color="auto"/>
            </w:tcBorders>
            <w:noWrap/>
            <w:vAlign w:val="center"/>
            <w:hideMark/>
          </w:tcPr>
          <w:p w14:paraId="7F248E89" w14:textId="5FF87E6B"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8</w:t>
            </w:r>
          </w:p>
        </w:tc>
        <w:tc>
          <w:tcPr>
            <w:tcW w:w="594" w:type="pct"/>
            <w:tcBorders>
              <w:top w:val="nil"/>
              <w:left w:val="nil"/>
              <w:bottom w:val="single" w:sz="4" w:space="0" w:color="auto"/>
              <w:right w:val="single" w:sz="4" w:space="0" w:color="auto"/>
            </w:tcBorders>
            <w:noWrap/>
            <w:vAlign w:val="center"/>
            <w:hideMark/>
          </w:tcPr>
          <w:p w14:paraId="49557E08"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0</w:t>
            </w:r>
          </w:p>
        </w:tc>
        <w:tc>
          <w:tcPr>
            <w:tcW w:w="593" w:type="pct"/>
            <w:tcBorders>
              <w:top w:val="single" w:sz="4" w:space="0" w:color="auto"/>
              <w:left w:val="nil"/>
              <w:bottom w:val="single" w:sz="4" w:space="0" w:color="auto"/>
              <w:right w:val="single" w:sz="4" w:space="0" w:color="auto"/>
            </w:tcBorders>
            <w:vAlign w:val="center"/>
          </w:tcPr>
          <w:p w14:paraId="3003329C" w14:textId="114E7CB5" w:rsidR="00152518" w:rsidRPr="00EF587D" w:rsidRDefault="002B72AA" w:rsidP="00152518">
            <w:pPr>
              <w:spacing w:after="0" w:line="240" w:lineRule="auto"/>
              <w:jc w:val="right"/>
              <w:rPr>
                <w:rFonts w:cs="Arial"/>
                <w:color w:val="000000"/>
                <w:sz w:val="16"/>
                <w:szCs w:val="16"/>
              </w:rPr>
            </w:pPr>
            <w:r>
              <w:rPr>
                <w:rFonts w:cs="Arial"/>
                <w:color w:val="000000"/>
                <w:sz w:val="16"/>
                <w:szCs w:val="16"/>
              </w:rPr>
              <w:t>5.47</w:t>
            </w:r>
          </w:p>
        </w:tc>
        <w:tc>
          <w:tcPr>
            <w:tcW w:w="591" w:type="pct"/>
            <w:tcBorders>
              <w:top w:val="nil"/>
              <w:left w:val="single" w:sz="4" w:space="0" w:color="auto"/>
              <w:bottom w:val="single" w:sz="4" w:space="0" w:color="auto"/>
              <w:right w:val="single" w:sz="4" w:space="0" w:color="auto"/>
            </w:tcBorders>
            <w:noWrap/>
            <w:vAlign w:val="center"/>
            <w:hideMark/>
          </w:tcPr>
          <w:p w14:paraId="6FD0E2C7" w14:textId="182073B2"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4</w:t>
            </w:r>
          </w:p>
        </w:tc>
      </w:tr>
      <w:tr w:rsidR="00152518" w:rsidRPr="00EF587D" w14:paraId="1AFAE293"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186F3EC0"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7EC7018C"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75</w:t>
            </w:r>
          </w:p>
        </w:tc>
        <w:tc>
          <w:tcPr>
            <w:tcW w:w="596" w:type="pct"/>
            <w:tcBorders>
              <w:top w:val="nil"/>
              <w:left w:val="nil"/>
              <w:bottom w:val="single" w:sz="4" w:space="0" w:color="auto"/>
              <w:right w:val="single" w:sz="4" w:space="0" w:color="auto"/>
            </w:tcBorders>
            <w:noWrap/>
            <w:vAlign w:val="center"/>
            <w:hideMark/>
          </w:tcPr>
          <w:p w14:paraId="42841DE4"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2</w:t>
            </w:r>
          </w:p>
        </w:tc>
        <w:tc>
          <w:tcPr>
            <w:tcW w:w="596" w:type="pct"/>
            <w:tcBorders>
              <w:top w:val="single" w:sz="4" w:space="0" w:color="auto"/>
              <w:left w:val="nil"/>
              <w:bottom w:val="single" w:sz="4" w:space="0" w:color="auto"/>
              <w:right w:val="single" w:sz="4" w:space="0" w:color="auto"/>
            </w:tcBorders>
            <w:vAlign w:val="center"/>
          </w:tcPr>
          <w:p w14:paraId="7C043A34" w14:textId="62AC2BB1" w:rsidR="00152518" w:rsidRPr="00EF587D" w:rsidRDefault="000C2549" w:rsidP="00A428CD">
            <w:pPr>
              <w:spacing w:after="0" w:line="240" w:lineRule="auto"/>
              <w:jc w:val="center"/>
              <w:rPr>
                <w:rFonts w:cs="Arial"/>
                <w:color w:val="000000"/>
                <w:sz w:val="16"/>
                <w:szCs w:val="16"/>
              </w:rPr>
            </w:pPr>
            <w:r>
              <w:rPr>
                <w:rFonts w:cs="Arial"/>
                <w:color w:val="000000"/>
                <w:sz w:val="16"/>
                <w:szCs w:val="16"/>
              </w:rPr>
              <w:t>5.50</w:t>
            </w:r>
          </w:p>
        </w:tc>
        <w:tc>
          <w:tcPr>
            <w:tcW w:w="596" w:type="pct"/>
            <w:tcBorders>
              <w:top w:val="nil"/>
              <w:left w:val="single" w:sz="4" w:space="0" w:color="auto"/>
              <w:bottom w:val="single" w:sz="4" w:space="0" w:color="auto"/>
              <w:right w:val="single" w:sz="4" w:space="0" w:color="auto"/>
            </w:tcBorders>
            <w:noWrap/>
            <w:vAlign w:val="center"/>
            <w:hideMark/>
          </w:tcPr>
          <w:p w14:paraId="617B8161" w14:textId="12C3C90A"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4</w:t>
            </w:r>
          </w:p>
        </w:tc>
        <w:tc>
          <w:tcPr>
            <w:tcW w:w="594" w:type="pct"/>
            <w:tcBorders>
              <w:top w:val="nil"/>
              <w:left w:val="nil"/>
              <w:bottom w:val="single" w:sz="4" w:space="0" w:color="auto"/>
              <w:right w:val="single" w:sz="4" w:space="0" w:color="auto"/>
            </w:tcBorders>
            <w:noWrap/>
            <w:vAlign w:val="center"/>
            <w:hideMark/>
          </w:tcPr>
          <w:p w14:paraId="2C7ED3BC"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0</w:t>
            </w:r>
          </w:p>
        </w:tc>
        <w:tc>
          <w:tcPr>
            <w:tcW w:w="593" w:type="pct"/>
            <w:tcBorders>
              <w:top w:val="single" w:sz="4" w:space="0" w:color="auto"/>
              <w:left w:val="nil"/>
              <w:bottom w:val="single" w:sz="4" w:space="0" w:color="auto"/>
              <w:right w:val="single" w:sz="4" w:space="0" w:color="auto"/>
            </w:tcBorders>
            <w:vAlign w:val="center"/>
          </w:tcPr>
          <w:p w14:paraId="58CBA4CB" w14:textId="163730B3" w:rsidR="00152518" w:rsidRPr="00EF587D" w:rsidRDefault="002B72AA" w:rsidP="00152518">
            <w:pPr>
              <w:spacing w:after="0" w:line="240" w:lineRule="auto"/>
              <w:jc w:val="right"/>
              <w:rPr>
                <w:rFonts w:cs="Arial"/>
                <w:color w:val="000000"/>
                <w:sz w:val="16"/>
                <w:szCs w:val="16"/>
              </w:rPr>
            </w:pPr>
            <w:r>
              <w:rPr>
                <w:rFonts w:cs="Arial"/>
                <w:color w:val="000000"/>
                <w:sz w:val="16"/>
                <w:szCs w:val="16"/>
              </w:rPr>
              <w:t>5.47</w:t>
            </w:r>
          </w:p>
        </w:tc>
        <w:tc>
          <w:tcPr>
            <w:tcW w:w="591" w:type="pct"/>
            <w:tcBorders>
              <w:top w:val="nil"/>
              <w:left w:val="single" w:sz="4" w:space="0" w:color="auto"/>
              <w:bottom w:val="single" w:sz="4" w:space="0" w:color="auto"/>
              <w:right w:val="single" w:sz="4" w:space="0" w:color="auto"/>
            </w:tcBorders>
            <w:noWrap/>
            <w:vAlign w:val="center"/>
            <w:hideMark/>
          </w:tcPr>
          <w:p w14:paraId="188D947D" w14:textId="668A0AC2"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2</w:t>
            </w:r>
          </w:p>
        </w:tc>
      </w:tr>
      <w:tr w:rsidR="00152518" w:rsidRPr="00EF587D" w14:paraId="0479C0E1" w14:textId="77777777" w:rsidTr="00EB5AB5">
        <w:trPr>
          <w:trHeight w:val="288"/>
          <w:jc w:val="center"/>
        </w:trPr>
        <w:tc>
          <w:tcPr>
            <w:tcW w:w="832" w:type="pct"/>
            <w:vMerge/>
            <w:tcBorders>
              <w:top w:val="nil"/>
              <w:left w:val="single" w:sz="4" w:space="0" w:color="auto"/>
              <w:bottom w:val="single" w:sz="4" w:space="0" w:color="auto"/>
              <w:right w:val="single" w:sz="4" w:space="0" w:color="auto"/>
            </w:tcBorders>
            <w:vAlign w:val="center"/>
            <w:hideMark/>
          </w:tcPr>
          <w:p w14:paraId="25D2F4E0" w14:textId="77777777" w:rsidR="00152518" w:rsidRPr="00EF587D" w:rsidRDefault="00152518" w:rsidP="00152518">
            <w:pPr>
              <w:spacing w:after="0" w:line="240" w:lineRule="auto"/>
              <w:rPr>
                <w:rFonts w:cs="Arial"/>
                <w:b/>
                <w:bCs/>
                <w:sz w:val="16"/>
                <w:szCs w:val="16"/>
              </w:rPr>
            </w:pPr>
          </w:p>
        </w:tc>
        <w:tc>
          <w:tcPr>
            <w:tcW w:w="602" w:type="pct"/>
            <w:tcBorders>
              <w:top w:val="nil"/>
              <w:left w:val="nil"/>
              <w:bottom w:val="single" w:sz="4" w:space="0" w:color="auto"/>
              <w:right w:val="single" w:sz="4" w:space="0" w:color="auto"/>
            </w:tcBorders>
            <w:noWrap/>
            <w:vAlign w:val="center"/>
            <w:hideMark/>
          </w:tcPr>
          <w:p w14:paraId="2908F631" w14:textId="77777777" w:rsidR="00152518" w:rsidRPr="00EF587D" w:rsidRDefault="00152518" w:rsidP="00152518">
            <w:pPr>
              <w:spacing w:after="0" w:line="240" w:lineRule="auto"/>
              <w:jc w:val="center"/>
              <w:rPr>
                <w:rFonts w:cs="Arial"/>
                <w:b/>
                <w:bCs/>
                <w:sz w:val="16"/>
                <w:szCs w:val="16"/>
              </w:rPr>
            </w:pPr>
            <w:r w:rsidRPr="00EF587D">
              <w:rPr>
                <w:rFonts w:cs="Arial"/>
                <w:b/>
                <w:bCs/>
                <w:sz w:val="16"/>
                <w:szCs w:val="16"/>
              </w:rPr>
              <w:t>100</w:t>
            </w:r>
          </w:p>
        </w:tc>
        <w:tc>
          <w:tcPr>
            <w:tcW w:w="596" w:type="pct"/>
            <w:tcBorders>
              <w:top w:val="nil"/>
              <w:left w:val="nil"/>
              <w:bottom w:val="single" w:sz="4" w:space="0" w:color="auto"/>
              <w:right w:val="single" w:sz="4" w:space="0" w:color="auto"/>
            </w:tcBorders>
            <w:noWrap/>
            <w:vAlign w:val="center"/>
            <w:hideMark/>
          </w:tcPr>
          <w:p w14:paraId="0801DBF4"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2</w:t>
            </w:r>
          </w:p>
        </w:tc>
        <w:tc>
          <w:tcPr>
            <w:tcW w:w="596" w:type="pct"/>
            <w:tcBorders>
              <w:top w:val="single" w:sz="4" w:space="0" w:color="auto"/>
              <w:left w:val="nil"/>
              <w:bottom w:val="single" w:sz="4" w:space="0" w:color="auto"/>
              <w:right w:val="single" w:sz="4" w:space="0" w:color="auto"/>
            </w:tcBorders>
            <w:vAlign w:val="center"/>
          </w:tcPr>
          <w:p w14:paraId="59FDC3AB" w14:textId="164AB345" w:rsidR="00152518" w:rsidRPr="00EF587D" w:rsidRDefault="000C2549" w:rsidP="00A428CD">
            <w:pPr>
              <w:spacing w:after="0" w:line="240" w:lineRule="auto"/>
              <w:jc w:val="center"/>
              <w:rPr>
                <w:rFonts w:cs="Arial"/>
                <w:color w:val="000000"/>
                <w:sz w:val="16"/>
                <w:szCs w:val="16"/>
              </w:rPr>
            </w:pPr>
            <w:r>
              <w:rPr>
                <w:rFonts w:cs="Arial"/>
                <w:color w:val="000000"/>
                <w:sz w:val="16"/>
                <w:szCs w:val="16"/>
              </w:rPr>
              <w:t>5.50</w:t>
            </w:r>
          </w:p>
        </w:tc>
        <w:tc>
          <w:tcPr>
            <w:tcW w:w="596" w:type="pct"/>
            <w:tcBorders>
              <w:top w:val="nil"/>
              <w:left w:val="single" w:sz="4" w:space="0" w:color="auto"/>
              <w:bottom w:val="single" w:sz="4" w:space="0" w:color="auto"/>
              <w:right w:val="single" w:sz="4" w:space="0" w:color="auto"/>
            </w:tcBorders>
            <w:noWrap/>
            <w:vAlign w:val="center"/>
            <w:hideMark/>
          </w:tcPr>
          <w:p w14:paraId="4A5FDE5B" w14:textId="798AB990"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6</w:t>
            </w:r>
          </w:p>
        </w:tc>
        <w:tc>
          <w:tcPr>
            <w:tcW w:w="594" w:type="pct"/>
            <w:tcBorders>
              <w:top w:val="nil"/>
              <w:left w:val="nil"/>
              <w:bottom w:val="single" w:sz="4" w:space="0" w:color="auto"/>
              <w:right w:val="single" w:sz="4" w:space="0" w:color="auto"/>
            </w:tcBorders>
            <w:noWrap/>
            <w:vAlign w:val="center"/>
            <w:hideMark/>
          </w:tcPr>
          <w:p w14:paraId="1F6BA3D2" w14:textId="77777777"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40</w:t>
            </w:r>
          </w:p>
        </w:tc>
        <w:tc>
          <w:tcPr>
            <w:tcW w:w="593" w:type="pct"/>
            <w:tcBorders>
              <w:top w:val="single" w:sz="4" w:space="0" w:color="auto"/>
              <w:left w:val="nil"/>
              <w:bottom w:val="single" w:sz="4" w:space="0" w:color="auto"/>
              <w:right w:val="single" w:sz="4" w:space="0" w:color="auto"/>
            </w:tcBorders>
            <w:vAlign w:val="center"/>
          </w:tcPr>
          <w:p w14:paraId="53E27886" w14:textId="3589B7C0" w:rsidR="00152518" w:rsidRPr="00EF587D" w:rsidRDefault="002B72AA" w:rsidP="00152518">
            <w:pPr>
              <w:spacing w:after="0" w:line="240" w:lineRule="auto"/>
              <w:jc w:val="right"/>
              <w:rPr>
                <w:rFonts w:cs="Arial"/>
                <w:color w:val="000000"/>
                <w:sz w:val="16"/>
                <w:szCs w:val="16"/>
              </w:rPr>
            </w:pPr>
            <w:r>
              <w:rPr>
                <w:rFonts w:cs="Arial"/>
                <w:color w:val="000000"/>
                <w:sz w:val="16"/>
                <w:szCs w:val="16"/>
              </w:rPr>
              <w:t>5.46</w:t>
            </w:r>
          </w:p>
        </w:tc>
        <w:tc>
          <w:tcPr>
            <w:tcW w:w="591" w:type="pct"/>
            <w:tcBorders>
              <w:top w:val="nil"/>
              <w:left w:val="single" w:sz="4" w:space="0" w:color="auto"/>
              <w:bottom w:val="single" w:sz="4" w:space="0" w:color="auto"/>
              <w:right w:val="single" w:sz="4" w:space="0" w:color="auto"/>
            </w:tcBorders>
            <w:noWrap/>
            <w:vAlign w:val="center"/>
            <w:hideMark/>
          </w:tcPr>
          <w:p w14:paraId="7F787D36" w14:textId="0F874804" w:rsidR="00152518" w:rsidRPr="00EF587D" w:rsidRDefault="00152518" w:rsidP="00152518">
            <w:pPr>
              <w:spacing w:after="0" w:line="240" w:lineRule="auto"/>
              <w:jc w:val="right"/>
              <w:rPr>
                <w:rFonts w:cs="Arial"/>
                <w:color w:val="000000"/>
                <w:sz w:val="16"/>
                <w:szCs w:val="16"/>
              </w:rPr>
            </w:pPr>
            <w:r w:rsidRPr="00EF587D">
              <w:rPr>
                <w:rFonts w:cs="Arial"/>
                <w:color w:val="000000"/>
                <w:sz w:val="16"/>
                <w:szCs w:val="16"/>
              </w:rPr>
              <w:t>5.</w:t>
            </w:r>
            <w:r>
              <w:rPr>
                <w:rFonts w:cs="Arial"/>
                <w:color w:val="000000"/>
                <w:sz w:val="16"/>
                <w:szCs w:val="16"/>
              </w:rPr>
              <w:t>54</w:t>
            </w:r>
          </w:p>
        </w:tc>
      </w:tr>
    </w:tbl>
    <w:p w14:paraId="1E6D132A" w14:textId="77777777" w:rsidR="00D61693" w:rsidRDefault="00D61693" w:rsidP="00811B29">
      <w:pPr>
        <w:rPr>
          <w:rFonts w:cs="Arial"/>
          <w:shd w:val="clear" w:color="auto" w:fill="FFFFFF"/>
        </w:rPr>
      </w:pPr>
    </w:p>
    <w:p w14:paraId="5F814297" w14:textId="2B72E5BA" w:rsidR="00E214CF" w:rsidRDefault="00AC67CF" w:rsidP="00811B29">
      <w:pPr>
        <w:rPr>
          <w:rFonts w:cs="Arial"/>
          <w:shd w:val="clear" w:color="auto" w:fill="FFFFFF"/>
        </w:rPr>
      </w:pPr>
      <w:r>
        <w:rPr>
          <w:rFonts w:cs="Arial"/>
          <w:shd w:val="clear" w:color="auto" w:fill="FFFFFF"/>
        </w:rPr>
        <w:t>T</w:t>
      </w:r>
      <w:r w:rsidR="00E938ED">
        <w:rPr>
          <w:rFonts w:cs="Arial"/>
          <w:shd w:val="clear" w:color="auto" w:fill="FFFFFF"/>
        </w:rPr>
        <w:t>he</w:t>
      </w:r>
      <w:r w:rsidR="00841DDC">
        <w:rPr>
          <w:rFonts w:cs="Arial"/>
          <w:shd w:val="clear" w:color="auto" w:fill="FFFFFF"/>
        </w:rPr>
        <w:t xml:space="preserve"> </w:t>
      </w:r>
      <w:r w:rsidR="00AD13B5">
        <w:rPr>
          <w:rFonts w:cs="Arial"/>
          <w:shd w:val="clear" w:color="auto" w:fill="FFFFFF"/>
        </w:rPr>
        <w:t>mass balance approach of modelling pH excludes key geochemical reaction</w:t>
      </w:r>
      <w:r w:rsidR="00841DDC">
        <w:rPr>
          <w:rFonts w:cs="Arial"/>
          <w:shd w:val="clear" w:color="auto" w:fill="FFFFFF"/>
        </w:rPr>
        <w:t>s</w:t>
      </w:r>
      <w:r w:rsidR="00607EF7">
        <w:rPr>
          <w:rFonts w:cs="Arial"/>
          <w:shd w:val="clear" w:color="auto" w:fill="FFFFFF"/>
        </w:rPr>
        <w:t xml:space="preserve">, </w:t>
      </w:r>
      <w:r w:rsidR="00607EF7" w:rsidRPr="000451F2">
        <w:rPr>
          <w:rFonts w:cs="Arial"/>
          <w:shd w:val="clear" w:color="auto" w:fill="FFFFFF"/>
        </w:rPr>
        <w:t xml:space="preserve">thermodynamic constraints and </w:t>
      </w:r>
      <w:r w:rsidR="00607EF7" w:rsidRPr="0003796C">
        <w:rPr>
          <w:rFonts w:cs="Arial"/>
          <w:shd w:val="clear" w:color="auto" w:fill="FFFFFF"/>
        </w:rPr>
        <w:t xml:space="preserve">atmospheric </w:t>
      </w:r>
      <w:r w:rsidR="009B44A3" w:rsidRPr="0003796C">
        <w:rPr>
          <w:rFonts w:cs="Arial"/>
          <w:shd w:val="clear" w:color="auto" w:fill="FFFFFF"/>
        </w:rPr>
        <w:t>equilibr</w:t>
      </w:r>
      <w:r w:rsidR="009B44A3">
        <w:rPr>
          <w:rFonts w:cs="Arial"/>
          <w:shd w:val="clear" w:color="auto" w:fill="FFFFFF"/>
        </w:rPr>
        <w:t>ium</w:t>
      </w:r>
      <w:r w:rsidR="003019BE">
        <w:rPr>
          <w:rFonts w:cs="Arial"/>
          <w:shd w:val="clear" w:color="auto" w:fill="FFFFFF"/>
        </w:rPr>
        <w:t>.</w:t>
      </w:r>
      <w:r w:rsidR="00841DDC">
        <w:rPr>
          <w:rFonts w:cs="Arial"/>
          <w:shd w:val="clear" w:color="auto" w:fill="FFFFFF"/>
        </w:rPr>
        <w:t xml:space="preserve"> </w:t>
      </w:r>
      <w:r w:rsidR="003019BE">
        <w:rPr>
          <w:rFonts w:cs="Arial"/>
          <w:shd w:val="clear" w:color="auto" w:fill="FFFFFF"/>
        </w:rPr>
        <w:t xml:space="preserve"> </w:t>
      </w:r>
      <w:r w:rsidR="00504CC3">
        <w:rPr>
          <w:rFonts w:cs="Arial"/>
          <w:shd w:val="clear" w:color="auto" w:fill="FFFFFF"/>
        </w:rPr>
        <w:t>When these</w:t>
      </w:r>
      <w:r w:rsidR="0066782B">
        <w:rPr>
          <w:rFonts w:cs="Arial"/>
          <w:shd w:val="clear" w:color="auto" w:fill="FFFFFF"/>
        </w:rPr>
        <w:t xml:space="preserve"> </w:t>
      </w:r>
      <w:r w:rsidR="009F0893">
        <w:rPr>
          <w:rFonts w:cs="Arial"/>
          <w:shd w:val="clear" w:color="auto" w:fill="FFFFFF"/>
        </w:rPr>
        <w:t>reactions</w:t>
      </w:r>
      <w:r w:rsidR="0066782B">
        <w:rPr>
          <w:rFonts w:cs="Arial"/>
          <w:shd w:val="clear" w:color="auto" w:fill="FFFFFF"/>
        </w:rPr>
        <w:t xml:space="preserve"> </w:t>
      </w:r>
      <w:r w:rsidR="007D58C1">
        <w:rPr>
          <w:rFonts w:cs="Arial"/>
          <w:shd w:val="clear" w:color="auto" w:fill="FFFFFF"/>
        </w:rPr>
        <w:t>were</w:t>
      </w:r>
      <w:r w:rsidR="0066782B">
        <w:rPr>
          <w:rFonts w:cs="Arial"/>
          <w:shd w:val="clear" w:color="auto" w:fill="FFFFFF"/>
        </w:rPr>
        <w:t xml:space="preserve"> applied it resulted in</w:t>
      </w:r>
      <w:r w:rsidR="009F0893">
        <w:rPr>
          <w:rFonts w:cs="Arial"/>
          <w:shd w:val="clear" w:color="auto" w:fill="FFFFFF"/>
        </w:rPr>
        <w:t xml:space="preserve"> the pH of </w:t>
      </w:r>
      <w:r w:rsidR="00BD20A4">
        <w:rPr>
          <w:rFonts w:cs="Arial"/>
          <w:shd w:val="clear" w:color="auto" w:fill="FFFFFF"/>
        </w:rPr>
        <w:t xml:space="preserve">YTF decreasing from 5.09 </w:t>
      </w:r>
      <w:r w:rsidR="00F219B2">
        <w:rPr>
          <w:rFonts w:cs="Arial"/>
          <w:shd w:val="clear" w:color="auto" w:fill="FFFFFF"/>
        </w:rPr>
        <w:t>to</w:t>
      </w:r>
      <w:r w:rsidR="00BD20A4">
        <w:rPr>
          <w:rFonts w:cs="Arial"/>
          <w:shd w:val="clear" w:color="auto" w:fill="FFFFFF"/>
        </w:rPr>
        <w:t xml:space="preserve"> 4.50</w:t>
      </w:r>
      <w:r w:rsidR="0066782B">
        <w:rPr>
          <w:rFonts w:cs="Arial"/>
          <w:shd w:val="clear" w:color="auto" w:fill="FFFFFF"/>
        </w:rPr>
        <w:t xml:space="preserve"> </w:t>
      </w:r>
      <w:r w:rsidR="00F219B2">
        <w:rPr>
          <w:rFonts w:cs="Arial"/>
          <w:shd w:val="clear" w:color="auto" w:fill="FFFFFF"/>
        </w:rPr>
        <w:t>(50</w:t>
      </w:r>
      <w:r w:rsidR="00F219B2" w:rsidRPr="00F219B2">
        <w:rPr>
          <w:rFonts w:cs="Arial"/>
          <w:shd w:val="clear" w:color="auto" w:fill="FFFFFF"/>
          <w:vertAlign w:val="superscript"/>
        </w:rPr>
        <w:t>th</w:t>
      </w:r>
      <w:r w:rsidR="00F219B2">
        <w:rPr>
          <w:rFonts w:cs="Arial"/>
          <w:shd w:val="clear" w:color="auto" w:fill="FFFFFF"/>
        </w:rPr>
        <w:t xml:space="preserve"> Perc) </w:t>
      </w:r>
      <w:r w:rsidR="00BB6061">
        <w:rPr>
          <w:rFonts w:cs="Arial"/>
          <w:shd w:val="clear" w:color="auto" w:fill="FFFFFF"/>
        </w:rPr>
        <w:t xml:space="preserve">and </w:t>
      </w:r>
      <w:r w:rsidR="000A488E">
        <w:rPr>
          <w:rFonts w:cs="Arial"/>
          <w:shd w:val="clear" w:color="auto" w:fill="FFFFFF"/>
        </w:rPr>
        <w:t xml:space="preserve">the </w:t>
      </w:r>
      <w:r w:rsidR="00BB6061">
        <w:rPr>
          <w:rFonts w:cs="Arial"/>
          <w:shd w:val="clear" w:color="auto" w:fill="FFFFFF"/>
        </w:rPr>
        <w:t xml:space="preserve">YEF increasing from </w:t>
      </w:r>
      <w:r w:rsidR="000A488E">
        <w:rPr>
          <w:rFonts w:cs="Arial"/>
          <w:shd w:val="clear" w:color="auto" w:fill="FFFFFF"/>
        </w:rPr>
        <w:t>5.5 to 7.51 (50</w:t>
      </w:r>
      <w:r w:rsidR="000A488E" w:rsidRPr="00F219B2">
        <w:rPr>
          <w:rFonts w:cs="Arial"/>
          <w:shd w:val="clear" w:color="auto" w:fill="FFFFFF"/>
          <w:vertAlign w:val="superscript"/>
        </w:rPr>
        <w:t>th</w:t>
      </w:r>
      <w:r w:rsidR="000A488E">
        <w:rPr>
          <w:rFonts w:cs="Arial"/>
          <w:shd w:val="clear" w:color="auto" w:fill="FFFFFF"/>
        </w:rPr>
        <w:t xml:space="preserve"> Perc) in year 2079</w:t>
      </w:r>
      <w:r w:rsidR="004B0645">
        <w:rPr>
          <w:rFonts w:cs="Arial"/>
          <w:shd w:val="clear" w:color="auto" w:fill="FFFFFF"/>
        </w:rPr>
        <w:t xml:space="preserve"> as per </w:t>
      </w:r>
      <w:r>
        <w:rPr>
          <w:rFonts w:cs="Arial"/>
          <w:highlight w:val="yellow"/>
          <w:shd w:val="clear" w:color="auto" w:fill="FFFFFF"/>
        </w:rPr>
        <w:fldChar w:fldCharType="begin"/>
      </w:r>
      <w:r>
        <w:rPr>
          <w:rFonts w:cs="Arial"/>
          <w:shd w:val="clear" w:color="auto" w:fill="FFFFFF"/>
        </w:rPr>
        <w:instrText xml:space="preserve"> REF _Ref198203911 \h </w:instrText>
      </w:r>
      <w:r>
        <w:rPr>
          <w:rFonts w:cs="Arial"/>
          <w:highlight w:val="yellow"/>
          <w:shd w:val="clear" w:color="auto" w:fill="FFFFFF"/>
        </w:rPr>
      </w:r>
      <w:r>
        <w:rPr>
          <w:rFonts w:cs="Arial"/>
          <w:highlight w:val="yellow"/>
          <w:shd w:val="clear" w:color="auto" w:fill="FFFFFF"/>
        </w:rPr>
        <w:fldChar w:fldCharType="separate"/>
      </w:r>
      <w:r w:rsidR="00D35BC0" w:rsidRPr="002A04E4">
        <w:t xml:space="preserve">Table </w:t>
      </w:r>
      <w:r w:rsidR="00D35BC0">
        <w:rPr>
          <w:noProof/>
        </w:rPr>
        <w:t>8</w:t>
      </w:r>
      <w:r w:rsidR="00D35BC0">
        <w:noBreakHyphen/>
      </w:r>
      <w:r w:rsidR="00D35BC0">
        <w:rPr>
          <w:noProof/>
        </w:rPr>
        <w:t>24</w:t>
      </w:r>
      <w:r>
        <w:rPr>
          <w:rFonts w:cs="Arial"/>
          <w:highlight w:val="yellow"/>
          <w:shd w:val="clear" w:color="auto" w:fill="FFFFFF"/>
        </w:rPr>
        <w:fldChar w:fldCharType="end"/>
      </w:r>
    </w:p>
    <w:p w14:paraId="638A5258" w14:textId="435F7A27" w:rsidR="009F0893" w:rsidRDefault="00C94307" w:rsidP="002A04E4">
      <w:pPr>
        <w:pStyle w:val="Caption"/>
        <w:rPr>
          <w:rFonts w:cs="Arial"/>
          <w:shd w:val="clear" w:color="auto" w:fill="FFFFFF"/>
        </w:rPr>
      </w:pPr>
      <w:bookmarkStart w:id="545" w:name="_Ref198203911"/>
      <w:bookmarkStart w:id="546" w:name="_Toc210126997"/>
      <w:r w:rsidRPr="002A04E4">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4</w:t>
      </w:r>
      <w:r w:rsidR="00971AAD">
        <w:fldChar w:fldCharType="end"/>
      </w:r>
      <w:bookmarkEnd w:id="545"/>
      <w:r w:rsidR="002A04E4" w:rsidRPr="002A04E4">
        <w:rPr>
          <w:noProof/>
        </w:rPr>
        <w:t>:</w:t>
      </w:r>
      <w:r w:rsidRPr="002A04E4">
        <w:t xml:space="preserve"> </w:t>
      </w:r>
      <w:r w:rsidRPr="00AC67CF">
        <w:t>Model estimated pH for the YTF and YEF pits for Scenario 2 after application of solubility controls and atmospheric equilibrium</w:t>
      </w:r>
      <w:bookmarkEnd w:id="5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3"/>
        <w:gridCol w:w="3116"/>
        <w:gridCol w:w="3218"/>
        <w:gridCol w:w="3119"/>
      </w:tblGrid>
      <w:tr w:rsidR="00A5209E" w:rsidRPr="007C1403" w14:paraId="34AF51ED" w14:textId="77777777" w:rsidTr="00EB5AB5">
        <w:trPr>
          <w:trHeight w:val="240"/>
        </w:trPr>
        <w:tc>
          <w:tcPr>
            <w:tcW w:w="622" w:type="pct"/>
            <w:shd w:val="clear" w:color="auto" w:fill="8BC600"/>
            <w:noWrap/>
            <w:vAlign w:val="center"/>
            <w:hideMark/>
          </w:tcPr>
          <w:p w14:paraId="3ED3491A" w14:textId="037379AB" w:rsidR="007A4B78" w:rsidRPr="005B1253" w:rsidRDefault="00DB1850">
            <w:pPr>
              <w:spacing w:after="0" w:line="240" w:lineRule="auto"/>
              <w:jc w:val="center"/>
              <w:rPr>
                <w:rFonts w:cs="Arial"/>
                <w:b/>
                <w:color w:val="auto"/>
              </w:rPr>
            </w:pPr>
            <w:r w:rsidRPr="005B1253">
              <w:rPr>
                <w:rFonts w:cs="Arial"/>
                <w:b/>
                <w:color w:val="auto"/>
              </w:rPr>
              <w:t>Parameter</w:t>
            </w:r>
          </w:p>
        </w:tc>
        <w:tc>
          <w:tcPr>
            <w:tcW w:w="4378" w:type="pct"/>
            <w:gridSpan w:val="3"/>
            <w:shd w:val="clear" w:color="auto" w:fill="8BC600"/>
            <w:noWrap/>
            <w:vAlign w:val="center"/>
            <w:hideMark/>
          </w:tcPr>
          <w:p w14:paraId="4AA846C2" w14:textId="7545E86F" w:rsidR="007A4B78" w:rsidRPr="005B1253" w:rsidRDefault="00DB1850">
            <w:pPr>
              <w:spacing w:after="0" w:line="240" w:lineRule="auto"/>
              <w:jc w:val="center"/>
              <w:rPr>
                <w:rFonts w:cs="Arial"/>
                <w:b/>
                <w:color w:val="auto"/>
              </w:rPr>
            </w:pPr>
            <w:r w:rsidRPr="005B1253">
              <w:rPr>
                <w:rFonts w:cs="Arial"/>
                <w:b/>
                <w:color w:val="auto"/>
              </w:rPr>
              <w:t>pH</w:t>
            </w:r>
          </w:p>
        </w:tc>
      </w:tr>
      <w:tr w:rsidR="00A5209E" w:rsidRPr="007C1403" w14:paraId="110B6003" w14:textId="77777777" w:rsidTr="00EB5AB5">
        <w:trPr>
          <w:trHeight w:val="240"/>
        </w:trPr>
        <w:tc>
          <w:tcPr>
            <w:tcW w:w="622" w:type="pct"/>
            <w:shd w:val="clear" w:color="auto" w:fill="8BC600"/>
            <w:vAlign w:val="center"/>
            <w:hideMark/>
          </w:tcPr>
          <w:p w14:paraId="44E6B595" w14:textId="4BE55B9B" w:rsidR="00A5209E" w:rsidRPr="005B1253" w:rsidRDefault="00A5209E" w:rsidP="00DB1850">
            <w:pPr>
              <w:spacing w:after="0" w:line="240" w:lineRule="auto"/>
              <w:jc w:val="center"/>
              <w:rPr>
                <w:rFonts w:cs="Arial"/>
                <w:b/>
                <w:color w:val="auto"/>
              </w:rPr>
            </w:pPr>
            <w:r w:rsidRPr="005B1253">
              <w:rPr>
                <w:rFonts w:cs="Arial"/>
                <w:b/>
                <w:color w:val="auto"/>
              </w:rPr>
              <w:t>Pit</w:t>
            </w:r>
          </w:p>
        </w:tc>
        <w:tc>
          <w:tcPr>
            <w:tcW w:w="1459" w:type="pct"/>
            <w:shd w:val="clear" w:color="auto" w:fill="8BC600"/>
            <w:noWrap/>
            <w:vAlign w:val="center"/>
            <w:hideMark/>
          </w:tcPr>
          <w:p w14:paraId="61D0EFB7" w14:textId="34B4FD9A" w:rsidR="00A5209E" w:rsidRPr="005B1253" w:rsidRDefault="00A5209E">
            <w:pPr>
              <w:spacing w:after="0" w:line="240" w:lineRule="auto"/>
              <w:jc w:val="center"/>
              <w:rPr>
                <w:rFonts w:cs="Arial"/>
                <w:b/>
                <w:color w:val="auto"/>
              </w:rPr>
            </w:pPr>
            <w:r w:rsidRPr="005B1253">
              <w:rPr>
                <w:rFonts w:cs="Arial"/>
                <w:b/>
                <w:color w:val="auto"/>
              </w:rPr>
              <w:t>Water Balance (50</w:t>
            </w:r>
            <w:r w:rsidRPr="005B1253">
              <w:rPr>
                <w:rFonts w:cs="Arial"/>
                <w:b/>
                <w:color w:val="auto"/>
                <w:vertAlign w:val="superscript"/>
              </w:rPr>
              <w:t>th</w:t>
            </w:r>
            <w:r w:rsidRPr="005B1253">
              <w:rPr>
                <w:rFonts w:cs="Arial"/>
                <w:b/>
                <w:color w:val="auto"/>
              </w:rPr>
              <w:t xml:space="preserve"> Perc.)</w:t>
            </w:r>
          </w:p>
        </w:tc>
        <w:tc>
          <w:tcPr>
            <w:tcW w:w="1459" w:type="pct"/>
            <w:shd w:val="clear" w:color="auto" w:fill="8BC600"/>
            <w:noWrap/>
            <w:vAlign w:val="center"/>
            <w:hideMark/>
          </w:tcPr>
          <w:p w14:paraId="27893079" w14:textId="5BEA7963" w:rsidR="00A5209E" w:rsidRPr="005B1253" w:rsidRDefault="00A5209E">
            <w:pPr>
              <w:spacing w:after="0" w:line="240" w:lineRule="auto"/>
              <w:jc w:val="center"/>
              <w:rPr>
                <w:rFonts w:cs="Arial"/>
                <w:b/>
                <w:color w:val="auto"/>
              </w:rPr>
            </w:pPr>
            <w:r w:rsidRPr="005B1253">
              <w:rPr>
                <w:rFonts w:cs="Arial"/>
                <w:b/>
                <w:color w:val="auto"/>
              </w:rPr>
              <w:t>Equilibrated with atmosphere</w:t>
            </w:r>
          </w:p>
        </w:tc>
        <w:tc>
          <w:tcPr>
            <w:tcW w:w="1460" w:type="pct"/>
            <w:shd w:val="clear" w:color="auto" w:fill="8BC600"/>
            <w:noWrap/>
            <w:vAlign w:val="center"/>
            <w:hideMark/>
          </w:tcPr>
          <w:p w14:paraId="1ED9FA6D" w14:textId="5DA7825F" w:rsidR="00351C0A" w:rsidRPr="005B1253" w:rsidRDefault="00A5209E">
            <w:pPr>
              <w:spacing w:after="0" w:line="240" w:lineRule="auto"/>
              <w:jc w:val="center"/>
              <w:rPr>
                <w:rFonts w:cs="Arial"/>
                <w:b/>
                <w:color w:val="auto"/>
              </w:rPr>
            </w:pPr>
            <w:r w:rsidRPr="005B1253">
              <w:rPr>
                <w:rFonts w:cs="Arial"/>
                <w:b/>
                <w:color w:val="auto"/>
              </w:rPr>
              <w:t>With mineral precipitation</w:t>
            </w:r>
          </w:p>
          <w:p w14:paraId="55156880" w14:textId="72FAE96D" w:rsidR="00A5209E" w:rsidRPr="005B1253" w:rsidRDefault="00A5209E">
            <w:pPr>
              <w:spacing w:after="0" w:line="240" w:lineRule="auto"/>
              <w:jc w:val="center"/>
              <w:rPr>
                <w:rFonts w:cs="Arial"/>
                <w:b/>
                <w:color w:val="auto"/>
              </w:rPr>
            </w:pPr>
            <w:r w:rsidRPr="005B1253">
              <w:rPr>
                <w:rFonts w:cs="Arial"/>
                <w:b/>
                <w:color w:val="auto"/>
              </w:rPr>
              <w:t>and sorption</w:t>
            </w:r>
          </w:p>
        </w:tc>
      </w:tr>
      <w:tr w:rsidR="00A5209E" w:rsidRPr="007C1403" w14:paraId="5F34D9AA" w14:textId="77777777" w:rsidTr="00EB5AB5">
        <w:trPr>
          <w:trHeight w:val="240"/>
        </w:trPr>
        <w:tc>
          <w:tcPr>
            <w:tcW w:w="622" w:type="pct"/>
            <w:noWrap/>
            <w:vAlign w:val="center"/>
            <w:hideMark/>
          </w:tcPr>
          <w:p w14:paraId="7C6F10FA" w14:textId="74FE0F2B" w:rsidR="00A5209E" w:rsidRPr="00A04D69" w:rsidRDefault="00351C0A">
            <w:pPr>
              <w:spacing w:after="0" w:line="240" w:lineRule="auto"/>
              <w:jc w:val="center"/>
              <w:rPr>
                <w:rFonts w:cs="Arial"/>
                <w:b/>
                <w:bCs/>
                <w:color w:val="000000"/>
              </w:rPr>
            </w:pPr>
            <w:r>
              <w:rPr>
                <w:rFonts w:cs="Arial"/>
                <w:b/>
                <w:bCs/>
                <w:color w:val="000000"/>
              </w:rPr>
              <w:t>YTF</w:t>
            </w:r>
          </w:p>
        </w:tc>
        <w:tc>
          <w:tcPr>
            <w:tcW w:w="1459" w:type="pct"/>
            <w:noWrap/>
            <w:vAlign w:val="center"/>
            <w:hideMark/>
          </w:tcPr>
          <w:p w14:paraId="4BEB485F" w14:textId="31DE89DA" w:rsidR="00A5209E" w:rsidRPr="00A04D69" w:rsidRDefault="00351C0A" w:rsidP="00150024">
            <w:pPr>
              <w:spacing w:after="0"/>
              <w:jc w:val="center"/>
              <w:rPr>
                <w:rFonts w:eastAsia="Aptos Narrow" w:cs="Arial"/>
              </w:rPr>
            </w:pPr>
            <w:r>
              <w:rPr>
                <w:rFonts w:eastAsia="Aptos Narrow" w:cs="Arial"/>
              </w:rPr>
              <w:t>5.09</w:t>
            </w:r>
          </w:p>
        </w:tc>
        <w:tc>
          <w:tcPr>
            <w:tcW w:w="1459" w:type="pct"/>
            <w:noWrap/>
            <w:vAlign w:val="center"/>
            <w:hideMark/>
          </w:tcPr>
          <w:p w14:paraId="1C44409A" w14:textId="597E4409" w:rsidR="00A5209E" w:rsidRPr="00A04D69" w:rsidRDefault="00351C0A" w:rsidP="00150024">
            <w:pPr>
              <w:spacing w:after="0"/>
              <w:jc w:val="center"/>
              <w:rPr>
                <w:rFonts w:eastAsia="Aptos Narrow" w:cs="Arial"/>
              </w:rPr>
            </w:pPr>
            <w:r>
              <w:rPr>
                <w:rFonts w:eastAsia="Aptos Narrow" w:cs="Arial"/>
              </w:rPr>
              <w:t>6.62</w:t>
            </w:r>
          </w:p>
        </w:tc>
        <w:tc>
          <w:tcPr>
            <w:tcW w:w="1460" w:type="pct"/>
            <w:noWrap/>
            <w:vAlign w:val="center"/>
            <w:hideMark/>
          </w:tcPr>
          <w:p w14:paraId="016F107E" w14:textId="141801E4" w:rsidR="00A5209E" w:rsidRPr="00A04D69" w:rsidRDefault="00351C0A" w:rsidP="00150024">
            <w:pPr>
              <w:spacing w:after="0"/>
              <w:jc w:val="center"/>
              <w:rPr>
                <w:rFonts w:eastAsia="Aptos Narrow" w:cs="Arial"/>
              </w:rPr>
            </w:pPr>
            <w:r>
              <w:rPr>
                <w:rFonts w:eastAsia="Aptos Narrow" w:cs="Arial"/>
              </w:rPr>
              <w:t>4.5</w:t>
            </w:r>
          </w:p>
        </w:tc>
      </w:tr>
      <w:tr w:rsidR="00A5209E" w:rsidRPr="007C1403" w14:paraId="70A4AC3E" w14:textId="77777777" w:rsidTr="00EB5AB5">
        <w:trPr>
          <w:trHeight w:val="240"/>
        </w:trPr>
        <w:tc>
          <w:tcPr>
            <w:tcW w:w="622" w:type="pct"/>
            <w:noWrap/>
            <w:vAlign w:val="center"/>
            <w:hideMark/>
          </w:tcPr>
          <w:p w14:paraId="098F41DA" w14:textId="1C70B325" w:rsidR="00A5209E" w:rsidRPr="00A04D69" w:rsidRDefault="00351C0A">
            <w:pPr>
              <w:spacing w:after="0" w:line="240" w:lineRule="auto"/>
              <w:jc w:val="center"/>
              <w:rPr>
                <w:rFonts w:cs="Arial"/>
                <w:b/>
                <w:bCs/>
                <w:color w:val="000000"/>
              </w:rPr>
            </w:pPr>
            <w:r>
              <w:rPr>
                <w:rFonts w:cs="Arial"/>
                <w:b/>
                <w:bCs/>
                <w:color w:val="000000"/>
              </w:rPr>
              <w:t>YEF</w:t>
            </w:r>
          </w:p>
        </w:tc>
        <w:tc>
          <w:tcPr>
            <w:tcW w:w="1459" w:type="pct"/>
            <w:noWrap/>
            <w:vAlign w:val="center"/>
            <w:hideMark/>
          </w:tcPr>
          <w:p w14:paraId="57DDFBAC" w14:textId="0DCAEB4C" w:rsidR="00A5209E" w:rsidRPr="00A04D69" w:rsidRDefault="00351C0A" w:rsidP="00150024">
            <w:pPr>
              <w:spacing w:after="0"/>
              <w:jc w:val="center"/>
              <w:rPr>
                <w:rFonts w:eastAsia="Aptos Narrow" w:cs="Arial"/>
              </w:rPr>
            </w:pPr>
            <w:r>
              <w:rPr>
                <w:rFonts w:eastAsia="Aptos Narrow" w:cs="Arial"/>
              </w:rPr>
              <w:t>5.5</w:t>
            </w:r>
          </w:p>
        </w:tc>
        <w:tc>
          <w:tcPr>
            <w:tcW w:w="1459" w:type="pct"/>
            <w:noWrap/>
            <w:vAlign w:val="center"/>
            <w:hideMark/>
          </w:tcPr>
          <w:p w14:paraId="7A0CC727" w14:textId="725EB262" w:rsidR="00A5209E" w:rsidRPr="00A04D69" w:rsidRDefault="00351C0A" w:rsidP="00150024">
            <w:pPr>
              <w:spacing w:after="0"/>
              <w:jc w:val="center"/>
              <w:rPr>
                <w:rFonts w:eastAsia="Aptos Narrow" w:cs="Arial"/>
              </w:rPr>
            </w:pPr>
            <w:r>
              <w:rPr>
                <w:rFonts w:eastAsia="Aptos Narrow" w:cs="Arial"/>
              </w:rPr>
              <w:t>7.61</w:t>
            </w:r>
          </w:p>
        </w:tc>
        <w:tc>
          <w:tcPr>
            <w:tcW w:w="1460" w:type="pct"/>
            <w:noWrap/>
            <w:vAlign w:val="center"/>
            <w:hideMark/>
          </w:tcPr>
          <w:p w14:paraId="574122EB" w14:textId="3B53F009" w:rsidR="00A5209E" w:rsidRPr="00A04D69" w:rsidRDefault="00351C0A" w:rsidP="00150024">
            <w:pPr>
              <w:spacing w:after="0"/>
              <w:jc w:val="center"/>
              <w:rPr>
                <w:rFonts w:eastAsia="Aptos Narrow" w:cs="Arial"/>
              </w:rPr>
            </w:pPr>
            <w:r>
              <w:rPr>
                <w:rFonts w:eastAsia="Aptos Narrow" w:cs="Arial"/>
              </w:rPr>
              <w:t>7.51</w:t>
            </w:r>
          </w:p>
        </w:tc>
      </w:tr>
    </w:tbl>
    <w:p w14:paraId="136132F3" w14:textId="77777777" w:rsidR="007A4B78" w:rsidRDefault="007A4B78" w:rsidP="00811B29">
      <w:pPr>
        <w:rPr>
          <w:rFonts w:cs="Arial"/>
          <w:shd w:val="clear" w:color="auto" w:fill="FFFFFF"/>
        </w:rPr>
      </w:pPr>
    </w:p>
    <w:p w14:paraId="374BF5D4" w14:textId="11BDB7E1" w:rsidR="009F0893" w:rsidRPr="006247E5" w:rsidRDefault="006B7AC3" w:rsidP="009F0893">
      <w:pPr>
        <w:spacing w:before="240"/>
        <w:rPr>
          <w:rFonts w:cs="Arial"/>
        </w:rPr>
      </w:pPr>
      <w:r w:rsidRPr="006247E5">
        <w:rPr>
          <w:rFonts w:cs="Arial"/>
        </w:rPr>
        <w:t>T</w:t>
      </w:r>
      <w:r w:rsidR="000A488E" w:rsidRPr="006247E5">
        <w:rPr>
          <w:rFonts w:cs="Arial"/>
        </w:rPr>
        <w:t xml:space="preserve">he </w:t>
      </w:r>
      <w:r w:rsidR="009F0893" w:rsidRPr="006247E5">
        <w:rPr>
          <w:rFonts w:cs="Arial"/>
        </w:rPr>
        <w:t>thermodynamic modelling results indicate the YTF pit lake water quality lacks significant acid buffering capacity. Iron (oxy)hydroxide precipitation combined with other acidity sources (e.g. acid seepage from waste rock or pit walls) will likely consume available alkalinity resulting in acid pH conditions.</w:t>
      </w:r>
    </w:p>
    <w:p w14:paraId="064CED5F" w14:textId="4B71A0E7" w:rsidR="007554E7" w:rsidRDefault="009F0893" w:rsidP="007554E7">
      <w:pPr>
        <w:rPr>
          <w:rFonts w:cs="Arial"/>
        </w:rPr>
      </w:pPr>
      <w:r w:rsidRPr="006247E5">
        <w:rPr>
          <w:rFonts w:cs="Arial"/>
        </w:rPr>
        <w:t>However</w:t>
      </w:r>
      <w:r w:rsidR="00B1214D" w:rsidRPr="006247E5">
        <w:rPr>
          <w:rFonts w:cs="Arial"/>
        </w:rPr>
        <w:t>,</w:t>
      </w:r>
      <w:r w:rsidRPr="006247E5">
        <w:rPr>
          <w:rFonts w:cs="Arial"/>
        </w:rPr>
        <w:t xml:space="preserve"> it should be note</w:t>
      </w:r>
      <w:r w:rsidR="00B1214D">
        <w:rPr>
          <w:rFonts w:cs="Arial"/>
        </w:rPr>
        <w:t>d</w:t>
      </w:r>
      <w:r w:rsidRPr="006247E5">
        <w:rPr>
          <w:rFonts w:cs="Arial"/>
        </w:rPr>
        <w:t xml:space="preserve"> that the iron inputs from the WB/WQ modelling may be significantly overestimated due to colloids passing through 45 µm filters, as applied to characterise source terms from field water samples. If this is the case, iron (oxy)hydroxide precipitation may not release enough acidity to neutralise the available alkalinity in the YTF pit water. Similarly, groundwater inflows from the HHF may oxidise prior to entering the lake; this would also result in a decrease in the iron inputs. Further detailed thermodynamic modelling</w:t>
      </w:r>
      <w:r w:rsidR="0093261F">
        <w:rPr>
          <w:rFonts w:cs="Arial"/>
        </w:rPr>
        <w:t xml:space="preserve"> and/or surface water monitoring</w:t>
      </w:r>
      <w:r w:rsidRPr="006247E5">
        <w:rPr>
          <w:rFonts w:cs="Arial"/>
        </w:rPr>
        <w:t xml:space="preserve"> of source terms and pit lake water may be required to resolve this.</w:t>
      </w:r>
      <w:r w:rsidR="006D6B02" w:rsidRPr="006247E5">
        <w:rPr>
          <w:rFonts w:cs="Arial"/>
        </w:rPr>
        <w:t xml:space="preserve"> </w:t>
      </w:r>
      <w:bookmarkStart w:id="547" w:name="_Toc195519293"/>
    </w:p>
    <w:p w14:paraId="57BB86B3" w14:textId="503AFBB9" w:rsidR="007554E7" w:rsidRPr="00A73C5C" w:rsidRDefault="007554E7" w:rsidP="00AC67CF">
      <w:pPr>
        <w:pStyle w:val="Heading5"/>
        <w:rPr>
          <w:rFonts w:ascii="Arial" w:hAnsi="Arial" w:cs="Arial"/>
          <w:b/>
        </w:rPr>
      </w:pPr>
      <w:r w:rsidRPr="00A73C5C">
        <w:rPr>
          <w:rFonts w:ascii="Arial" w:hAnsi="Arial" w:cs="Arial"/>
          <w:b/>
        </w:rPr>
        <w:t>Lake salinity and major ions</w:t>
      </w:r>
      <w:bookmarkEnd w:id="547"/>
    </w:p>
    <w:p w14:paraId="0E015ED3" w14:textId="117F3970" w:rsidR="00150F09" w:rsidRPr="00CA1EEA" w:rsidRDefault="00150F09" w:rsidP="00150F09">
      <w:pPr>
        <w:autoSpaceDE w:val="0"/>
        <w:autoSpaceDN w:val="0"/>
        <w:adjustRightInd w:val="0"/>
        <w:spacing w:before="240"/>
        <w:rPr>
          <w:rFonts w:cs="Arial"/>
        </w:rPr>
      </w:pPr>
      <w:r w:rsidRPr="00CA1EEA">
        <w:rPr>
          <w:rFonts w:cs="Arial"/>
        </w:rPr>
        <w:t xml:space="preserve">The </w:t>
      </w:r>
      <w:r>
        <w:rPr>
          <w:rFonts w:cs="Arial"/>
        </w:rPr>
        <w:t xml:space="preserve">estimated </w:t>
      </w:r>
      <w:r w:rsidRPr="00CA1EEA">
        <w:rPr>
          <w:rFonts w:cs="Arial"/>
        </w:rPr>
        <w:t>water qualities for the lake</w:t>
      </w:r>
      <w:r>
        <w:rPr>
          <w:rFonts w:cs="Arial"/>
        </w:rPr>
        <w:t>s</w:t>
      </w:r>
      <w:r w:rsidRPr="00CA1EEA">
        <w:rPr>
          <w:rFonts w:cs="Arial"/>
        </w:rPr>
        <w:t xml:space="preserve"> are dominated by the major ions sulfate (SO</w:t>
      </w:r>
      <w:r w:rsidRPr="00CA1EEA">
        <w:rPr>
          <w:rFonts w:cs="Arial"/>
          <w:vertAlign w:val="subscript"/>
        </w:rPr>
        <w:t>4</w:t>
      </w:r>
      <w:r w:rsidRPr="00CA1EEA">
        <w:rPr>
          <w:rFonts w:cs="Arial"/>
        </w:rPr>
        <w:t xml:space="preserve">), chloride (Cl), sodium (Na), with lesser magnesium (Mg), calcium (Ca) and potassium (K). Iron, not a major ion, is also a dominant contributor to the lake water quality; however, this is likely overly </w:t>
      </w:r>
      <w:r>
        <w:rPr>
          <w:rFonts w:cs="Arial"/>
        </w:rPr>
        <w:t>conservative</w:t>
      </w:r>
      <w:r w:rsidRPr="00CA1EEA">
        <w:rPr>
          <w:rFonts w:cs="Arial"/>
        </w:rPr>
        <w:t xml:space="preserve"> due to the mass balance approach of modelling </w:t>
      </w:r>
      <w:r>
        <w:rPr>
          <w:rFonts w:cs="Arial"/>
        </w:rPr>
        <w:t>and the potential overestimation of iron concentrations due to colloids passing through filtration</w:t>
      </w:r>
      <w:r w:rsidR="009466A4">
        <w:rPr>
          <w:rFonts w:cs="Arial"/>
        </w:rPr>
        <w:t xml:space="preserve"> </w:t>
      </w:r>
      <w:r w:rsidR="009466A4">
        <w:rPr>
          <w:rFonts w:cs="Arial"/>
        </w:rPr>
        <w:fldChar w:fldCharType="begin"/>
      </w:r>
      <w:r w:rsidR="00B9564E">
        <w:rPr>
          <w:rFonts w:cs="Arial"/>
        </w:rPr>
        <w:instrText xml:space="preserve"> ADDIN EN.CITE &lt;EndNote&gt;&lt;Cite&gt;&lt;Author&gt;RGS&lt;/Author&gt;&lt;Year&gt;2025&lt;/Year&gt;&lt;RecNum&gt;87&lt;/RecNum&gt;&lt;DisplayText&gt;(RGS 2025)&lt;/DisplayText&gt;&lt;record&gt;&lt;rec-number&gt;87&lt;/rec-number&gt;&lt;foreign-keys&gt;&lt;key app="EN" db-id="spaff0s0osz0sqe0t5a55fezradpx9psfrzt" timestamp="1747112438" guid="56b3d8f6-9f68-4b59-bbd4-233530a93f33"&gt;87&lt;/key&gt;&lt;/foreign-keys&gt;&lt;ref-type name="Report"&gt;27&lt;/ref-type&gt;&lt;contributors&gt;&lt;authors&gt;&lt;author&gt;RGS&lt;/author&gt;&lt;/authors&gt;&lt;secondary-authors&gt;&lt;author&gt;RGS Environmental Pty Ltd,&lt;/author&gt;&lt;/secondary-authors&gt;&lt;/contributors&gt;&lt;titles&gt;&lt;title&gt;Yallourn: Lake water balance and water quality&lt;/title&gt;&lt;/titles&gt;&lt;number&gt;A2432434&lt;/number&gt;&lt;dates&gt;&lt;year&gt;2025&lt;/year&gt;&lt;/dates&gt;&lt;isbn&gt;2024014&lt;/isbn&gt;&lt;urls&gt;&lt;/urls&gt;&lt;/record&gt;&lt;/Cite&gt;&lt;/EndNote&gt;</w:instrText>
      </w:r>
      <w:r w:rsidR="009466A4">
        <w:rPr>
          <w:rFonts w:cs="Arial"/>
        </w:rPr>
        <w:fldChar w:fldCharType="separate"/>
      </w:r>
      <w:r w:rsidR="009466A4">
        <w:rPr>
          <w:rFonts w:cs="Arial"/>
          <w:noProof/>
        </w:rPr>
        <w:t>(RGS 2025)</w:t>
      </w:r>
      <w:r w:rsidR="009466A4">
        <w:rPr>
          <w:rFonts w:cs="Arial"/>
        </w:rPr>
        <w:fldChar w:fldCharType="end"/>
      </w:r>
      <w:r w:rsidR="00967813">
        <w:rPr>
          <w:rFonts w:cs="Arial"/>
        </w:rPr>
        <w:t xml:space="preserve">. </w:t>
      </w:r>
      <w:r w:rsidRPr="00CA1EEA">
        <w:rPr>
          <w:rFonts w:cs="Arial"/>
        </w:rPr>
        <w:t xml:space="preserve"> </w:t>
      </w:r>
    </w:p>
    <w:p w14:paraId="659F7128" w14:textId="2633814E" w:rsidR="00150F09" w:rsidRDefault="00150F09" w:rsidP="00150F09">
      <w:pPr>
        <w:autoSpaceDE w:val="0"/>
        <w:autoSpaceDN w:val="0"/>
        <w:adjustRightInd w:val="0"/>
        <w:rPr>
          <w:rFonts w:cs="Arial"/>
        </w:rPr>
      </w:pPr>
      <w:r w:rsidRPr="00F82FA6">
        <w:rPr>
          <w:rFonts w:cs="Arial"/>
        </w:rPr>
        <w:t xml:space="preserve">The </w:t>
      </w:r>
      <w:r>
        <w:rPr>
          <w:rFonts w:cs="Arial"/>
        </w:rPr>
        <w:t xml:space="preserve">estimated </w:t>
      </w:r>
      <w:r w:rsidRPr="00F82FA6">
        <w:rPr>
          <w:rFonts w:cs="Arial"/>
        </w:rPr>
        <w:t xml:space="preserve">TDS concentrations for the lakes </w:t>
      </w:r>
      <w:r w:rsidR="00D10936" w:rsidRPr="00F82FA6">
        <w:rPr>
          <w:rFonts w:cs="Arial"/>
        </w:rPr>
        <w:t>vari</w:t>
      </w:r>
      <w:r w:rsidR="00D10936">
        <w:rPr>
          <w:rFonts w:cs="Arial"/>
        </w:rPr>
        <w:t xml:space="preserve">es only </w:t>
      </w:r>
      <w:r w:rsidRPr="00F82FA6">
        <w:rPr>
          <w:rFonts w:cs="Arial"/>
        </w:rPr>
        <w:t>slightly</w:t>
      </w:r>
      <w:r w:rsidR="00D10936">
        <w:rPr>
          <w:rFonts w:cs="Arial"/>
        </w:rPr>
        <w:t xml:space="preserve"> between </w:t>
      </w:r>
      <w:r w:rsidR="00732DE4">
        <w:rPr>
          <w:rFonts w:cs="Arial"/>
        </w:rPr>
        <w:t>S</w:t>
      </w:r>
      <w:r w:rsidR="00D10936">
        <w:rPr>
          <w:rFonts w:cs="Arial"/>
        </w:rPr>
        <w:t>cenario 2 &amp; 5</w:t>
      </w:r>
      <w:r w:rsidRPr="00F82FA6">
        <w:rPr>
          <w:rFonts w:cs="Arial"/>
        </w:rPr>
        <w:t xml:space="preserve"> </w:t>
      </w:r>
      <w:r w:rsidR="00D10936">
        <w:rPr>
          <w:rFonts w:cs="Arial"/>
        </w:rPr>
        <w:t xml:space="preserve">being </w:t>
      </w:r>
      <w:r>
        <w:rPr>
          <w:rFonts w:cs="Arial"/>
        </w:rPr>
        <w:t>575</w:t>
      </w:r>
      <w:r w:rsidRPr="00CD6F86">
        <w:rPr>
          <w:rFonts w:cs="Arial"/>
        </w:rPr>
        <w:t xml:space="preserve"> mg/L (minimum) to </w:t>
      </w:r>
      <w:r w:rsidRPr="00A23C74">
        <w:rPr>
          <w:rFonts w:cs="Arial"/>
        </w:rPr>
        <w:t>591</w:t>
      </w:r>
      <w:r w:rsidRPr="00CD6F86">
        <w:rPr>
          <w:rFonts w:cs="Arial"/>
        </w:rPr>
        <w:t xml:space="preserve"> mg/L (maximum) for YTF lake and </w:t>
      </w:r>
      <w:r w:rsidRPr="00694E85">
        <w:rPr>
          <w:rFonts w:cs="Arial"/>
        </w:rPr>
        <w:t>4</w:t>
      </w:r>
      <w:r>
        <w:rPr>
          <w:rFonts w:cs="Arial"/>
        </w:rPr>
        <w:t>65</w:t>
      </w:r>
      <w:r w:rsidRPr="00694E85">
        <w:rPr>
          <w:rFonts w:cs="Arial"/>
        </w:rPr>
        <w:t xml:space="preserve"> mg/L (minimum) to 476 mg/L (maximum) for YEF lake</w:t>
      </w:r>
      <w:r w:rsidR="00985437">
        <w:rPr>
          <w:rFonts w:cs="Arial"/>
        </w:rPr>
        <w:t xml:space="preserve">. </w:t>
      </w:r>
      <w:r w:rsidRPr="00694E85">
        <w:rPr>
          <w:rFonts w:cs="Arial"/>
        </w:rPr>
        <w:t xml:space="preserve">The tight range in </w:t>
      </w:r>
      <w:r>
        <w:rPr>
          <w:rFonts w:cs="Arial"/>
        </w:rPr>
        <w:t xml:space="preserve">estimated </w:t>
      </w:r>
      <w:r w:rsidRPr="00694E85">
        <w:rPr>
          <w:rFonts w:cs="Arial"/>
        </w:rPr>
        <w:t>TDS values is due to the fill and top-up water qualities dominating the lake water balance regardless of scenario.</w:t>
      </w:r>
      <w:r w:rsidR="00FE743E">
        <w:rPr>
          <w:rFonts w:cs="Arial"/>
        </w:rPr>
        <w:t xml:space="preserve"> </w:t>
      </w:r>
    </w:p>
    <w:p w14:paraId="1B9ED5FD" w14:textId="22B97A59" w:rsidR="00C87EC3" w:rsidRPr="001B4660" w:rsidRDefault="00C87EC3" w:rsidP="00C87EC3">
      <w:pPr>
        <w:autoSpaceDE w:val="0"/>
        <w:autoSpaceDN w:val="0"/>
        <w:adjustRightInd w:val="0"/>
      </w:pPr>
      <w:r w:rsidRPr="001B4660">
        <w:rPr>
          <w:rFonts w:cs="Arial"/>
        </w:rPr>
        <w:t xml:space="preserve">The TDS and major ion concentration probabilities (maximum and minimum) </w:t>
      </w:r>
      <w:r w:rsidRPr="001B4660">
        <w:t xml:space="preserve">at 5, 10, 25, 50, 75 and 100 years were compared with the assessment criteria </w:t>
      </w:r>
      <w:r w:rsidR="00145D30">
        <w:t xml:space="preserve">shown in </w:t>
      </w:r>
      <w:r w:rsidR="00B67C05">
        <w:fldChar w:fldCharType="begin"/>
      </w:r>
      <w:r w:rsidR="00B67C05">
        <w:instrText xml:space="preserve"> REF _Ref198205127 \h </w:instrText>
      </w:r>
      <w:r w:rsidR="00B67C05">
        <w:fldChar w:fldCharType="separate"/>
      </w:r>
      <w:r w:rsidR="00D35BC0" w:rsidRPr="00070F7C">
        <w:t xml:space="preserve">Table </w:t>
      </w:r>
      <w:r w:rsidR="00D35BC0">
        <w:rPr>
          <w:noProof/>
        </w:rPr>
        <w:t>8</w:t>
      </w:r>
      <w:r w:rsidR="00D35BC0">
        <w:noBreakHyphen/>
      </w:r>
      <w:r w:rsidR="00D35BC0">
        <w:rPr>
          <w:noProof/>
        </w:rPr>
        <w:t>25</w:t>
      </w:r>
      <w:r w:rsidR="00B67C05">
        <w:fldChar w:fldCharType="end"/>
      </w:r>
      <w:r w:rsidR="00145D30" w:rsidRPr="00ED7922">
        <w:t xml:space="preserve"> below</w:t>
      </w:r>
      <w:r w:rsidRPr="001B4660">
        <w:t xml:space="preserve">. TDS, </w:t>
      </w:r>
      <w:r w:rsidR="00B67C05">
        <w:t>S</w:t>
      </w:r>
      <w:r w:rsidRPr="001B4660">
        <w:t xml:space="preserve">ulfate and </w:t>
      </w:r>
      <w:r w:rsidR="00B67C05">
        <w:t>C</w:t>
      </w:r>
      <w:r w:rsidRPr="001B4660">
        <w:t xml:space="preserve">alcium </w:t>
      </w:r>
      <w:r w:rsidR="00145D30">
        <w:t>are all</w:t>
      </w:r>
      <w:r w:rsidRPr="001B4660">
        <w:t xml:space="preserve"> well below the guideline (</w:t>
      </w:r>
      <w:r w:rsidRPr="007D7F53">
        <w:t>2,400</w:t>
      </w:r>
      <w:r w:rsidR="0085356A" w:rsidRPr="007D7F53">
        <w:t xml:space="preserve"> </w:t>
      </w:r>
      <w:r w:rsidRPr="007D7F53">
        <w:rPr>
          <w:rFonts w:cs="Arial"/>
        </w:rPr>
        <w:t>mg</w:t>
      </w:r>
      <w:r w:rsidRPr="001B4660">
        <w:rPr>
          <w:rFonts w:cs="Arial"/>
        </w:rPr>
        <w:t>/L, 1,000 mg/L and 1,000 mg/L, respectively)</w:t>
      </w:r>
      <w:r w:rsidRPr="001B4660">
        <w:t xml:space="preserve"> for </w:t>
      </w:r>
      <w:r w:rsidR="00145D30">
        <w:t>both</w:t>
      </w:r>
      <w:r w:rsidRPr="001B4660">
        <w:t xml:space="preserve"> of the scenario</w:t>
      </w:r>
      <w:r w:rsidR="00145D30">
        <w:t>s</w:t>
      </w:r>
      <w:r w:rsidR="00EB5AB5">
        <w:t>.</w:t>
      </w:r>
    </w:p>
    <w:p w14:paraId="78ED98F2" w14:textId="4E1180B0" w:rsidR="00EB5AB5" w:rsidRDefault="00EB5AB5">
      <w:pPr>
        <w:spacing w:after="0" w:line="240" w:lineRule="auto"/>
      </w:pPr>
      <w:r>
        <w:br w:type="page"/>
      </w:r>
    </w:p>
    <w:p w14:paraId="16295F09" w14:textId="2AC754BD" w:rsidR="007F2214" w:rsidRDefault="007F2214" w:rsidP="0033225E">
      <w:pPr>
        <w:pStyle w:val="Caption"/>
      </w:pPr>
      <w:bookmarkStart w:id="548" w:name="_Ref198205127"/>
      <w:bookmarkStart w:id="549" w:name="_Toc193826465"/>
      <w:bookmarkStart w:id="550" w:name="_Toc195519406"/>
      <w:bookmarkStart w:id="551" w:name="_Toc210126998"/>
      <w:r w:rsidRPr="00070F7C">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5</w:t>
      </w:r>
      <w:r w:rsidR="00971AAD">
        <w:fldChar w:fldCharType="end"/>
      </w:r>
      <w:bookmarkEnd w:id="548"/>
      <w:r w:rsidR="007C51F9">
        <w:t xml:space="preserve"> -</w:t>
      </w:r>
      <w:r>
        <w:t xml:space="preserve"> </w:t>
      </w:r>
      <w:r w:rsidRPr="005A5FA2">
        <w:t>Summary of model estimated TDS and major ion water qualities for each of the project scenarios at select years</w:t>
      </w:r>
      <w:r w:rsidRPr="00C61F3F">
        <w:t>.</w:t>
      </w:r>
      <w:bookmarkEnd w:id="549"/>
      <w:bookmarkEnd w:id="550"/>
      <w:bookmarkEnd w:id="551"/>
      <w:r w:rsidRPr="00070F7C">
        <w:rPr>
          <w:b w:val="0"/>
        </w:rPr>
        <w:t xml:space="preserve"> </w:t>
      </w:r>
    </w:p>
    <w:tbl>
      <w:tblPr>
        <w:tblW w:w="5067" w:type="pct"/>
        <w:tblLayout w:type="fixed"/>
        <w:tblLook w:val="04A0" w:firstRow="1" w:lastRow="0" w:firstColumn="1" w:lastColumn="0" w:noHBand="0" w:noVBand="1"/>
      </w:tblPr>
      <w:tblGrid>
        <w:gridCol w:w="420"/>
        <w:gridCol w:w="738"/>
        <w:gridCol w:w="480"/>
        <w:gridCol w:w="508"/>
        <w:gridCol w:w="535"/>
        <w:gridCol w:w="646"/>
        <w:gridCol w:w="779"/>
        <w:gridCol w:w="709"/>
        <w:gridCol w:w="720"/>
        <w:gridCol w:w="696"/>
        <w:gridCol w:w="709"/>
        <w:gridCol w:w="714"/>
        <w:gridCol w:w="714"/>
        <w:gridCol w:w="15"/>
        <w:gridCol w:w="613"/>
        <w:gridCol w:w="644"/>
        <w:gridCol w:w="11"/>
        <w:gridCol w:w="600"/>
        <w:gridCol w:w="659"/>
      </w:tblGrid>
      <w:tr w:rsidR="00717F17" w:rsidRPr="000132AA" w14:paraId="162E5743" w14:textId="77777777" w:rsidTr="00A13365">
        <w:trPr>
          <w:trHeight w:val="288"/>
          <w:tblHeader/>
        </w:trPr>
        <w:tc>
          <w:tcPr>
            <w:tcW w:w="751" w:type="pct"/>
            <w:gridSpan w:val="3"/>
            <w:tcBorders>
              <w:top w:val="single" w:sz="4" w:space="0" w:color="auto"/>
              <w:left w:val="single" w:sz="4" w:space="0" w:color="auto"/>
              <w:bottom w:val="single" w:sz="4" w:space="0" w:color="auto"/>
              <w:right w:val="single" w:sz="4" w:space="0" w:color="000000"/>
            </w:tcBorders>
            <w:shd w:val="clear" w:color="auto" w:fill="8BC600"/>
            <w:noWrap/>
            <w:vAlign w:val="center"/>
            <w:hideMark/>
          </w:tcPr>
          <w:p w14:paraId="4C2F92E4"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Guideline</w:t>
            </w:r>
          </w:p>
        </w:tc>
        <w:tc>
          <w:tcPr>
            <w:tcW w:w="478" w:type="pct"/>
            <w:gridSpan w:val="2"/>
            <w:tcBorders>
              <w:top w:val="single" w:sz="4" w:space="0" w:color="auto"/>
              <w:left w:val="nil"/>
              <w:bottom w:val="single" w:sz="4" w:space="0" w:color="auto"/>
              <w:right w:val="single" w:sz="4" w:space="0" w:color="auto"/>
            </w:tcBorders>
            <w:shd w:val="clear" w:color="auto" w:fill="8BC600"/>
            <w:noWrap/>
            <w:vAlign w:val="center"/>
            <w:hideMark/>
          </w:tcPr>
          <w:p w14:paraId="58231EA0"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TDS (mg/L)</w:t>
            </w:r>
          </w:p>
        </w:tc>
        <w:tc>
          <w:tcPr>
            <w:tcW w:w="653" w:type="pct"/>
            <w:gridSpan w:val="2"/>
            <w:tcBorders>
              <w:top w:val="single" w:sz="4" w:space="0" w:color="auto"/>
              <w:left w:val="nil"/>
              <w:bottom w:val="single" w:sz="4" w:space="0" w:color="auto"/>
              <w:right w:val="single" w:sz="4" w:space="0" w:color="000000"/>
            </w:tcBorders>
            <w:shd w:val="clear" w:color="auto" w:fill="8BC600"/>
            <w:noWrap/>
            <w:vAlign w:val="center"/>
            <w:hideMark/>
          </w:tcPr>
          <w:p w14:paraId="565ACC3F"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Calcium (mg/L)</w:t>
            </w:r>
          </w:p>
        </w:tc>
        <w:tc>
          <w:tcPr>
            <w:tcW w:w="655" w:type="pct"/>
            <w:gridSpan w:val="2"/>
            <w:tcBorders>
              <w:top w:val="single" w:sz="4" w:space="0" w:color="auto"/>
              <w:left w:val="nil"/>
              <w:bottom w:val="single" w:sz="4" w:space="0" w:color="auto"/>
              <w:right w:val="single" w:sz="4" w:space="0" w:color="000000"/>
            </w:tcBorders>
            <w:shd w:val="clear" w:color="auto" w:fill="8BC600"/>
            <w:noWrap/>
            <w:vAlign w:val="center"/>
            <w:hideMark/>
          </w:tcPr>
          <w:p w14:paraId="745A6AD8"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Chloride (mg/L)</w:t>
            </w:r>
          </w:p>
        </w:tc>
        <w:tc>
          <w:tcPr>
            <w:tcW w:w="644" w:type="pct"/>
            <w:gridSpan w:val="2"/>
            <w:tcBorders>
              <w:top w:val="single" w:sz="4" w:space="0" w:color="auto"/>
              <w:left w:val="nil"/>
              <w:bottom w:val="single" w:sz="4" w:space="0" w:color="auto"/>
              <w:right w:val="single" w:sz="4" w:space="0" w:color="000000"/>
            </w:tcBorders>
            <w:shd w:val="clear" w:color="auto" w:fill="8BC600"/>
            <w:noWrap/>
            <w:vAlign w:val="center"/>
            <w:hideMark/>
          </w:tcPr>
          <w:p w14:paraId="4BC1D821"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Magnesium (mg/L)</w:t>
            </w:r>
          </w:p>
        </w:tc>
        <w:tc>
          <w:tcPr>
            <w:tcW w:w="654" w:type="pct"/>
            <w:gridSpan w:val="2"/>
            <w:tcBorders>
              <w:top w:val="single" w:sz="4" w:space="0" w:color="auto"/>
              <w:left w:val="nil"/>
              <w:bottom w:val="single" w:sz="4" w:space="0" w:color="auto"/>
              <w:right w:val="single" w:sz="4" w:space="0" w:color="000000"/>
            </w:tcBorders>
            <w:shd w:val="clear" w:color="auto" w:fill="8BC600"/>
            <w:noWrap/>
            <w:vAlign w:val="center"/>
            <w:hideMark/>
          </w:tcPr>
          <w:p w14:paraId="668D46F9"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Potassium (mg/L)</w:t>
            </w:r>
          </w:p>
        </w:tc>
        <w:tc>
          <w:tcPr>
            <w:tcW w:w="583" w:type="pct"/>
            <w:gridSpan w:val="3"/>
            <w:tcBorders>
              <w:top w:val="single" w:sz="4" w:space="0" w:color="auto"/>
              <w:left w:val="nil"/>
              <w:bottom w:val="single" w:sz="4" w:space="0" w:color="auto"/>
              <w:right w:val="single" w:sz="4" w:space="0" w:color="auto"/>
            </w:tcBorders>
            <w:shd w:val="clear" w:color="auto" w:fill="8BC600"/>
            <w:noWrap/>
            <w:vAlign w:val="center"/>
            <w:hideMark/>
          </w:tcPr>
          <w:p w14:paraId="54E8A841"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Sodium (mg/L)</w:t>
            </w:r>
          </w:p>
        </w:tc>
        <w:tc>
          <w:tcPr>
            <w:tcW w:w="582" w:type="pct"/>
            <w:gridSpan w:val="3"/>
            <w:tcBorders>
              <w:top w:val="single" w:sz="4" w:space="0" w:color="auto"/>
              <w:left w:val="nil"/>
              <w:bottom w:val="single" w:sz="4" w:space="0" w:color="auto"/>
              <w:right w:val="single" w:sz="4" w:space="0" w:color="auto"/>
            </w:tcBorders>
            <w:shd w:val="clear" w:color="auto" w:fill="8BC600"/>
            <w:noWrap/>
            <w:vAlign w:val="center"/>
            <w:hideMark/>
          </w:tcPr>
          <w:p w14:paraId="7C8BB1BB" w14:textId="77777777" w:rsidR="007F2214" w:rsidRPr="00A13365" w:rsidRDefault="007F2214">
            <w:pPr>
              <w:spacing w:after="0" w:line="240" w:lineRule="auto"/>
              <w:jc w:val="center"/>
              <w:rPr>
                <w:rFonts w:cs="Arial"/>
                <w:b/>
                <w:color w:val="auto"/>
                <w:sz w:val="16"/>
                <w:szCs w:val="16"/>
              </w:rPr>
            </w:pPr>
            <w:r w:rsidRPr="00A13365">
              <w:rPr>
                <w:rFonts w:cs="Arial"/>
                <w:b/>
                <w:color w:val="auto"/>
                <w:sz w:val="16"/>
                <w:szCs w:val="16"/>
              </w:rPr>
              <w:t>Sulfate (mg/L)</w:t>
            </w:r>
          </w:p>
        </w:tc>
      </w:tr>
      <w:tr w:rsidR="00717F17" w:rsidRPr="000132AA" w14:paraId="7D5A4249" w14:textId="77777777" w:rsidTr="00717F17">
        <w:trPr>
          <w:trHeight w:val="288"/>
          <w:tblHeader/>
        </w:trPr>
        <w:tc>
          <w:tcPr>
            <w:tcW w:w="751" w:type="pct"/>
            <w:gridSpan w:val="3"/>
            <w:tcBorders>
              <w:top w:val="single" w:sz="4" w:space="0" w:color="auto"/>
              <w:left w:val="single" w:sz="4" w:space="0" w:color="auto"/>
              <w:bottom w:val="single" w:sz="4" w:space="0" w:color="auto"/>
              <w:right w:val="single" w:sz="4" w:space="0" w:color="000000"/>
            </w:tcBorders>
            <w:shd w:val="clear" w:color="000000" w:fill="CAEDFB"/>
            <w:vAlign w:val="center"/>
            <w:hideMark/>
          </w:tcPr>
          <w:p w14:paraId="0AD6506D" w14:textId="77777777" w:rsidR="007F2214" w:rsidRPr="000132AA" w:rsidRDefault="007F2214">
            <w:pPr>
              <w:spacing w:after="0" w:line="240" w:lineRule="auto"/>
              <w:rPr>
                <w:rFonts w:cs="Arial"/>
                <w:sz w:val="16"/>
                <w:szCs w:val="16"/>
              </w:rPr>
            </w:pPr>
            <w:r w:rsidRPr="000132AA">
              <w:rPr>
                <w:rFonts w:cs="Arial"/>
                <w:sz w:val="16"/>
                <w:szCs w:val="16"/>
              </w:rPr>
              <w:t>ADWG (NRMC, 2011)</w:t>
            </w:r>
          </w:p>
        </w:tc>
        <w:tc>
          <w:tcPr>
            <w:tcW w:w="478" w:type="pct"/>
            <w:gridSpan w:val="2"/>
            <w:tcBorders>
              <w:top w:val="single" w:sz="4" w:space="0" w:color="auto"/>
              <w:left w:val="nil"/>
              <w:bottom w:val="single" w:sz="4" w:space="0" w:color="auto"/>
              <w:right w:val="single" w:sz="4" w:space="0" w:color="000000"/>
            </w:tcBorders>
            <w:noWrap/>
            <w:vAlign w:val="center"/>
            <w:hideMark/>
          </w:tcPr>
          <w:p w14:paraId="5AD82A15"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3" w:type="pct"/>
            <w:gridSpan w:val="2"/>
            <w:tcBorders>
              <w:top w:val="single" w:sz="4" w:space="0" w:color="auto"/>
              <w:left w:val="nil"/>
              <w:bottom w:val="single" w:sz="4" w:space="0" w:color="auto"/>
              <w:right w:val="single" w:sz="4" w:space="0" w:color="000000"/>
            </w:tcBorders>
            <w:noWrap/>
            <w:vAlign w:val="center"/>
            <w:hideMark/>
          </w:tcPr>
          <w:p w14:paraId="31D34238"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5" w:type="pct"/>
            <w:gridSpan w:val="2"/>
            <w:tcBorders>
              <w:top w:val="single" w:sz="4" w:space="0" w:color="auto"/>
              <w:left w:val="nil"/>
              <w:bottom w:val="single" w:sz="4" w:space="0" w:color="auto"/>
              <w:right w:val="single" w:sz="4" w:space="0" w:color="000000"/>
            </w:tcBorders>
            <w:noWrap/>
            <w:vAlign w:val="center"/>
            <w:hideMark/>
          </w:tcPr>
          <w:p w14:paraId="10A028FA"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44" w:type="pct"/>
            <w:gridSpan w:val="2"/>
            <w:tcBorders>
              <w:top w:val="single" w:sz="4" w:space="0" w:color="auto"/>
              <w:left w:val="nil"/>
              <w:bottom w:val="single" w:sz="4" w:space="0" w:color="auto"/>
              <w:right w:val="single" w:sz="4" w:space="0" w:color="000000"/>
            </w:tcBorders>
            <w:noWrap/>
            <w:vAlign w:val="center"/>
            <w:hideMark/>
          </w:tcPr>
          <w:p w14:paraId="6B50AEFF"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4" w:type="pct"/>
            <w:gridSpan w:val="2"/>
            <w:tcBorders>
              <w:top w:val="single" w:sz="4" w:space="0" w:color="auto"/>
              <w:left w:val="nil"/>
              <w:bottom w:val="single" w:sz="4" w:space="0" w:color="auto"/>
              <w:right w:val="single" w:sz="4" w:space="0" w:color="000000"/>
            </w:tcBorders>
            <w:noWrap/>
            <w:vAlign w:val="center"/>
            <w:hideMark/>
          </w:tcPr>
          <w:p w14:paraId="115664FA"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3" w:type="pct"/>
            <w:gridSpan w:val="3"/>
            <w:tcBorders>
              <w:top w:val="single" w:sz="4" w:space="0" w:color="auto"/>
              <w:left w:val="nil"/>
              <w:bottom w:val="single" w:sz="4" w:space="0" w:color="auto"/>
              <w:right w:val="single" w:sz="4" w:space="0" w:color="auto"/>
            </w:tcBorders>
            <w:noWrap/>
            <w:vAlign w:val="center"/>
            <w:hideMark/>
          </w:tcPr>
          <w:p w14:paraId="3A6C7382"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2" w:type="pct"/>
            <w:gridSpan w:val="3"/>
            <w:tcBorders>
              <w:top w:val="single" w:sz="4" w:space="0" w:color="auto"/>
              <w:left w:val="nil"/>
              <w:bottom w:val="single" w:sz="4" w:space="0" w:color="auto"/>
              <w:right w:val="single" w:sz="4" w:space="0" w:color="auto"/>
            </w:tcBorders>
            <w:noWrap/>
            <w:vAlign w:val="center"/>
            <w:hideMark/>
          </w:tcPr>
          <w:p w14:paraId="6D980DE7" w14:textId="77777777" w:rsidR="007F2214" w:rsidRPr="000132AA" w:rsidRDefault="007F2214">
            <w:pPr>
              <w:spacing w:after="0" w:line="240" w:lineRule="auto"/>
              <w:jc w:val="center"/>
              <w:rPr>
                <w:rFonts w:cs="Arial"/>
                <w:sz w:val="16"/>
                <w:szCs w:val="16"/>
              </w:rPr>
            </w:pPr>
            <w:r w:rsidRPr="000132AA">
              <w:rPr>
                <w:rFonts w:cs="Arial"/>
                <w:sz w:val="16"/>
                <w:szCs w:val="16"/>
              </w:rPr>
              <w:t>-</w:t>
            </w:r>
          </w:p>
        </w:tc>
      </w:tr>
      <w:tr w:rsidR="00717F17" w:rsidRPr="000132AA" w14:paraId="7CEA849B" w14:textId="77777777" w:rsidTr="00717F17">
        <w:trPr>
          <w:trHeight w:val="420"/>
          <w:tblHeader/>
        </w:trPr>
        <w:tc>
          <w:tcPr>
            <w:tcW w:w="751" w:type="pct"/>
            <w:gridSpan w:val="3"/>
            <w:tcBorders>
              <w:top w:val="single" w:sz="4" w:space="0" w:color="auto"/>
              <w:left w:val="single" w:sz="4" w:space="0" w:color="auto"/>
              <w:bottom w:val="single" w:sz="4" w:space="0" w:color="auto"/>
              <w:right w:val="single" w:sz="4" w:space="0" w:color="000000"/>
            </w:tcBorders>
            <w:shd w:val="clear" w:color="000000" w:fill="DAF2D0"/>
            <w:vAlign w:val="center"/>
            <w:hideMark/>
          </w:tcPr>
          <w:p w14:paraId="0AADF5F7" w14:textId="77777777" w:rsidR="007F2214" w:rsidRPr="000132AA" w:rsidRDefault="007F2214">
            <w:pPr>
              <w:spacing w:after="0" w:line="240" w:lineRule="auto"/>
              <w:rPr>
                <w:rFonts w:cs="Arial"/>
                <w:sz w:val="16"/>
                <w:szCs w:val="16"/>
              </w:rPr>
            </w:pPr>
            <w:r w:rsidRPr="000132AA">
              <w:rPr>
                <w:rFonts w:cs="Arial"/>
                <w:sz w:val="16"/>
                <w:szCs w:val="16"/>
              </w:rPr>
              <w:t>Freshwater aquatic ecosystem (ANZG, 2018)</w:t>
            </w:r>
          </w:p>
        </w:tc>
        <w:tc>
          <w:tcPr>
            <w:tcW w:w="478" w:type="pct"/>
            <w:gridSpan w:val="2"/>
            <w:tcBorders>
              <w:top w:val="single" w:sz="4" w:space="0" w:color="auto"/>
              <w:left w:val="nil"/>
              <w:bottom w:val="single" w:sz="4" w:space="0" w:color="auto"/>
              <w:right w:val="single" w:sz="4" w:space="0" w:color="000000"/>
            </w:tcBorders>
            <w:noWrap/>
            <w:vAlign w:val="center"/>
            <w:hideMark/>
          </w:tcPr>
          <w:p w14:paraId="4EC1B98E"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3" w:type="pct"/>
            <w:gridSpan w:val="2"/>
            <w:tcBorders>
              <w:top w:val="single" w:sz="4" w:space="0" w:color="auto"/>
              <w:left w:val="nil"/>
              <w:bottom w:val="single" w:sz="4" w:space="0" w:color="auto"/>
              <w:right w:val="single" w:sz="4" w:space="0" w:color="000000"/>
            </w:tcBorders>
            <w:noWrap/>
            <w:vAlign w:val="center"/>
            <w:hideMark/>
          </w:tcPr>
          <w:p w14:paraId="78F85898"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5" w:type="pct"/>
            <w:gridSpan w:val="2"/>
            <w:tcBorders>
              <w:top w:val="single" w:sz="4" w:space="0" w:color="auto"/>
              <w:left w:val="nil"/>
              <w:bottom w:val="single" w:sz="4" w:space="0" w:color="auto"/>
              <w:right w:val="single" w:sz="4" w:space="0" w:color="000000"/>
            </w:tcBorders>
            <w:noWrap/>
            <w:vAlign w:val="center"/>
            <w:hideMark/>
          </w:tcPr>
          <w:p w14:paraId="6A6BC184"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44" w:type="pct"/>
            <w:gridSpan w:val="2"/>
            <w:tcBorders>
              <w:top w:val="single" w:sz="4" w:space="0" w:color="auto"/>
              <w:left w:val="nil"/>
              <w:bottom w:val="single" w:sz="4" w:space="0" w:color="auto"/>
              <w:right w:val="single" w:sz="4" w:space="0" w:color="000000"/>
            </w:tcBorders>
            <w:noWrap/>
            <w:vAlign w:val="center"/>
            <w:hideMark/>
          </w:tcPr>
          <w:p w14:paraId="42EBE05C"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4" w:type="pct"/>
            <w:gridSpan w:val="2"/>
            <w:tcBorders>
              <w:top w:val="single" w:sz="4" w:space="0" w:color="auto"/>
              <w:left w:val="nil"/>
              <w:bottom w:val="single" w:sz="4" w:space="0" w:color="auto"/>
              <w:right w:val="single" w:sz="4" w:space="0" w:color="000000"/>
            </w:tcBorders>
            <w:noWrap/>
            <w:vAlign w:val="center"/>
            <w:hideMark/>
          </w:tcPr>
          <w:p w14:paraId="6E0B097A"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3" w:type="pct"/>
            <w:gridSpan w:val="3"/>
            <w:tcBorders>
              <w:top w:val="single" w:sz="4" w:space="0" w:color="auto"/>
              <w:left w:val="nil"/>
              <w:bottom w:val="single" w:sz="4" w:space="0" w:color="auto"/>
              <w:right w:val="single" w:sz="4" w:space="0" w:color="auto"/>
            </w:tcBorders>
            <w:noWrap/>
            <w:vAlign w:val="center"/>
            <w:hideMark/>
          </w:tcPr>
          <w:p w14:paraId="38778847"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2" w:type="pct"/>
            <w:gridSpan w:val="3"/>
            <w:tcBorders>
              <w:top w:val="single" w:sz="4" w:space="0" w:color="auto"/>
              <w:left w:val="nil"/>
              <w:bottom w:val="single" w:sz="4" w:space="0" w:color="auto"/>
              <w:right w:val="single" w:sz="4" w:space="0" w:color="auto"/>
            </w:tcBorders>
            <w:noWrap/>
            <w:vAlign w:val="center"/>
            <w:hideMark/>
          </w:tcPr>
          <w:p w14:paraId="5CB3E87A" w14:textId="77777777" w:rsidR="007F2214" w:rsidRPr="000132AA" w:rsidRDefault="007F2214">
            <w:pPr>
              <w:spacing w:after="0" w:line="240" w:lineRule="auto"/>
              <w:jc w:val="center"/>
              <w:rPr>
                <w:rFonts w:cs="Arial"/>
                <w:sz w:val="16"/>
                <w:szCs w:val="16"/>
              </w:rPr>
            </w:pPr>
            <w:r w:rsidRPr="000132AA">
              <w:rPr>
                <w:rFonts w:cs="Arial"/>
                <w:sz w:val="16"/>
                <w:szCs w:val="16"/>
              </w:rPr>
              <w:t>-</w:t>
            </w:r>
          </w:p>
        </w:tc>
      </w:tr>
      <w:tr w:rsidR="00717F17" w:rsidRPr="000132AA" w14:paraId="68442370" w14:textId="77777777" w:rsidTr="00717F17">
        <w:trPr>
          <w:trHeight w:val="420"/>
          <w:tblHeader/>
        </w:trPr>
        <w:tc>
          <w:tcPr>
            <w:tcW w:w="751" w:type="pct"/>
            <w:gridSpan w:val="3"/>
            <w:tcBorders>
              <w:top w:val="single" w:sz="4" w:space="0" w:color="auto"/>
              <w:left w:val="single" w:sz="4" w:space="0" w:color="auto"/>
              <w:bottom w:val="single" w:sz="4" w:space="0" w:color="auto"/>
              <w:right w:val="single" w:sz="4" w:space="0" w:color="000000"/>
            </w:tcBorders>
            <w:shd w:val="clear" w:color="000000" w:fill="FBE2D5"/>
            <w:vAlign w:val="center"/>
            <w:hideMark/>
          </w:tcPr>
          <w:p w14:paraId="4BEE2AEA" w14:textId="77777777" w:rsidR="007F2214" w:rsidRPr="000132AA" w:rsidRDefault="007F2214">
            <w:pPr>
              <w:spacing w:after="0" w:line="240" w:lineRule="auto"/>
              <w:rPr>
                <w:rFonts w:cs="Arial"/>
                <w:sz w:val="16"/>
                <w:szCs w:val="16"/>
              </w:rPr>
            </w:pPr>
            <w:r w:rsidRPr="000132AA">
              <w:rPr>
                <w:rFonts w:cs="Arial"/>
                <w:sz w:val="16"/>
                <w:szCs w:val="16"/>
              </w:rPr>
              <w:t>Livestock Drinking Water (ANZG, 2018)</w:t>
            </w:r>
          </w:p>
        </w:tc>
        <w:tc>
          <w:tcPr>
            <w:tcW w:w="478" w:type="pct"/>
            <w:gridSpan w:val="2"/>
            <w:tcBorders>
              <w:top w:val="single" w:sz="4" w:space="0" w:color="auto"/>
              <w:left w:val="nil"/>
              <w:bottom w:val="single" w:sz="4" w:space="0" w:color="auto"/>
              <w:right w:val="single" w:sz="4" w:space="0" w:color="000000"/>
            </w:tcBorders>
            <w:noWrap/>
            <w:vAlign w:val="center"/>
            <w:hideMark/>
          </w:tcPr>
          <w:p w14:paraId="0AF12F8C" w14:textId="42995002" w:rsidR="007F2214" w:rsidRPr="000132AA" w:rsidRDefault="0085356A">
            <w:pPr>
              <w:spacing w:after="0" w:line="240" w:lineRule="auto"/>
              <w:jc w:val="center"/>
              <w:rPr>
                <w:rFonts w:cs="Arial"/>
                <w:sz w:val="16"/>
                <w:szCs w:val="16"/>
              </w:rPr>
            </w:pPr>
            <w:r w:rsidRPr="007D7F53">
              <w:rPr>
                <w:rFonts w:cs="Arial"/>
                <w:sz w:val="16"/>
                <w:szCs w:val="16"/>
              </w:rPr>
              <w:t>2400</w:t>
            </w:r>
          </w:p>
        </w:tc>
        <w:tc>
          <w:tcPr>
            <w:tcW w:w="653" w:type="pct"/>
            <w:gridSpan w:val="2"/>
            <w:tcBorders>
              <w:top w:val="single" w:sz="4" w:space="0" w:color="auto"/>
              <w:left w:val="nil"/>
              <w:bottom w:val="single" w:sz="4" w:space="0" w:color="auto"/>
              <w:right w:val="single" w:sz="4" w:space="0" w:color="000000"/>
            </w:tcBorders>
            <w:noWrap/>
            <w:vAlign w:val="center"/>
            <w:hideMark/>
          </w:tcPr>
          <w:p w14:paraId="61B9CDD9" w14:textId="77777777" w:rsidR="007F2214" w:rsidRPr="000132AA" w:rsidRDefault="007F2214">
            <w:pPr>
              <w:spacing w:after="0" w:line="240" w:lineRule="auto"/>
              <w:jc w:val="center"/>
              <w:rPr>
                <w:rFonts w:cs="Arial"/>
                <w:sz w:val="16"/>
                <w:szCs w:val="16"/>
              </w:rPr>
            </w:pPr>
            <w:r w:rsidRPr="000132AA">
              <w:rPr>
                <w:rFonts w:cs="Arial"/>
                <w:sz w:val="16"/>
                <w:szCs w:val="16"/>
              </w:rPr>
              <w:t>1000</w:t>
            </w:r>
          </w:p>
        </w:tc>
        <w:tc>
          <w:tcPr>
            <w:tcW w:w="655" w:type="pct"/>
            <w:gridSpan w:val="2"/>
            <w:tcBorders>
              <w:top w:val="single" w:sz="4" w:space="0" w:color="auto"/>
              <w:left w:val="nil"/>
              <w:bottom w:val="single" w:sz="4" w:space="0" w:color="auto"/>
              <w:right w:val="single" w:sz="4" w:space="0" w:color="000000"/>
            </w:tcBorders>
            <w:noWrap/>
            <w:vAlign w:val="center"/>
            <w:hideMark/>
          </w:tcPr>
          <w:p w14:paraId="301ADC51"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44" w:type="pct"/>
            <w:gridSpan w:val="2"/>
            <w:tcBorders>
              <w:top w:val="single" w:sz="4" w:space="0" w:color="auto"/>
              <w:left w:val="nil"/>
              <w:bottom w:val="single" w:sz="4" w:space="0" w:color="auto"/>
              <w:right w:val="single" w:sz="4" w:space="0" w:color="000000"/>
            </w:tcBorders>
            <w:noWrap/>
            <w:vAlign w:val="center"/>
            <w:hideMark/>
          </w:tcPr>
          <w:p w14:paraId="1182EB24"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654" w:type="pct"/>
            <w:gridSpan w:val="2"/>
            <w:tcBorders>
              <w:top w:val="single" w:sz="4" w:space="0" w:color="auto"/>
              <w:left w:val="nil"/>
              <w:bottom w:val="single" w:sz="4" w:space="0" w:color="auto"/>
              <w:right w:val="single" w:sz="4" w:space="0" w:color="000000"/>
            </w:tcBorders>
            <w:noWrap/>
            <w:vAlign w:val="center"/>
            <w:hideMark/>
          </w:tcPr>
          <w:p w14:paraId="66838424"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3" w:type="pct"/>
            <w:gridSpan w:val="3"/>
            <w:tcBorders>
              <w:top w:val="single" w:sz="4" w:space="0" w:color="auto"/>
              <w:left w:val="nil"/>
              <w:bottom w:val="single" w:sz="4" w:space="0" w:color="auto"/>
              <w:right w:val="single" w:sz="4" w:space="0" w:color="auto"/>
            </w:tcBorders>
            <w:noWrap/>
            <w:vAlign w:val="center"/>
            <w:hideMark/>
          </w:tcPr>
          <w:p w14:paraId="5E713E88" w14:textId="77777777" w:rsidR="007F2214" w:rsidRPr="000132AA" w:rsidRDefault="007F2214">
            <w:pPr>
              <w:spacing w:after="0" w:line="240" w:lineRule="auto"/>
              <w:jc w:val="center"/>
              <w:rPr>
                <w:rFonts w:cs="Arial"/>
                <w:sz w:val="16"/>
                <w:szCs w:val="16"/>
              </w:rPr>
            </w:pPr>
            <w:r w:rsidRPr="000132AA">
              <w:rPr>
                <w:rFonts w:cs="Arial"/>
                <w:sz w:val="16"/>
                <w:szCs w:val="16"/>
              </w:rPr>
              <w:t>-</w:t>
            </w:r>
          </w:p>
        </w:tc>
        <w:tc>
          <w:tcPr>
            <w:tcW w:w="582" w:type="pct"/>
            <w:gridSpan w:val="3"/>
            <w:tcBorders>
              <w:top w:val="single" w:sz="4" w:space="0" w:color="auto"/>
              <w:left w:val="nil"/>
              <w:bottom w:val="single" w:sz="4" w:space="0" w:color="auto"/>
              <w:right w:val="single" w:sz="4" w:space="0" w:color="auto"/>
            </w:tcBorders>
            <w:noWrap/>
            <w:vAlign w:val="center"/>
            <w:hideMark/>
          </w:tcPr>
          <w:p w14:paraId="3978BF00" w14:textId="77777777" w:rsidR="007F2214" w:rsidRPr="000132AA" w:rsidRDefault="007F2214">
            <w:pPr>
              <w:spacing w:after="0" w:line="240" w:lineRule="auto"/>
              <w:jc w:val="center"/>
              <w:rPr>
                <w:rFonts w:cs="Arial"/>
                <w:sz w:val="16"/>
                <w:szCs w:val="16"/>
              </w:rPr>
            </w:pPr>
            <w:r w:rsidRPr="000132AA">
              <w:rPr>
                <w:rFonts w:cs="Arial"/>
                <w:sz w:val="16"/>
                <w:szCs w:val="16"/>
              </w:rPr>
              <w:t>1000</w:t>
            </w:r>
          </w:p>
        </w:tc>
      </w:tr>
      <w:tr w:rsidR="00717F17" w:rsidRPr="000132AA" w14:paraId="1BE70B6C" w14:textId="77777777" w:rsidTr="00A13365">
        <w:trPr>
          <w:trHeight w:hRule="exact" w:val="244"/>
          <w:tblHeader/>
        </w:trPr>
        <w:tc>
          <w:tcPr>
            <w:tcW w:w="193" w:type="pct"/>
            <w:tcBorders>
              <w:top w:val="nil"/>
              <w:left w:val="single" w:sz="4" w:space="0" w:color="auto"/>
              <w:bottom w:val="single" w:sz="4" w:space="0" w:color="auto"/>
              <w:right w:val="single" w:sz="4" w:space="0" w:color="auto"/>
            </w:tcBorders>
            <w:shd w:val="clear" w:color="auto" w:fill="8BC600"/>
            <w:noWrap/>
            <w:vAlign w:val="center"/>
            <w:hideMark/>
          </w:tcPr>
          <w:p w14:paraId="1910619F" w14:textId="0C25F5B5" w:rsidR="007F2214" w:rsidRPr="00A13365" w:rsidRDefault="00DF7015">
            <w:pPr>
              <w:spacing w:after="0" w:line="240" w:lineRule="auto"/>
              <w:jc w:val="center"/>
              <w:rPr>
                <w:rFonts w:cs="Arial"/>
                <w:color w:val="auto"/>
                <w:sz w:val="16"/>
                <w:szCs w:val="16"/>
              </w:rPr>
            </w:pPr>
            <w:r w:rsidRPr="00A13365">
              <w:rPr>
                <w:rFonts w:cs="Arial"/>
                <w:color w:val="auto"/>
                <w:sz w:val="16"/>
                <w:szCs w:val="16"/>
              </w:rPr>
              <w:t>Scenario</w:t>
            </w:r>
          </w:p>
        </w:tc>
        <w:tc>
          <w:tcPr>
            <w:tcW w:w="338" w:type="pct"/>
            <w:tcBorders>
              <w:top w:val="nil"/>
              <w:left w:val="nil"/>
              <w:bottom w:val="single" w:sz="4" w:space="0" w:color="auto"/>
              <w:right w:val="single" w:sz="4" w:space="0" w:color="auto"/>
            </w:tcBorders>
            <w:shd w:val="clear" w:color="auto" w:fill="8BC600"/>
            <w:noWrap/>
            <w:vAlign w:val="center"/>
            <w:hideMark/>
          </w:tcPr>
          <w:p w14:paraId="247DD3C0"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Pit</w:t>
            </w:r>
          </w:p>
        </w:tc>
        <w:tc>
          <w:tcPr>
            <w:tcW w:w="220" w:type="pct"/>
            <w:tcBorders>
              <w:top w:val="nil"/>
              <w:left w:val="nil"/>
              <w:bottom w:val="single" w:sz="4" w:space="0" w:color="auto"/>
              <w:right w:val="single" w:sz="4" w:space="0" w:color="auto"/>
            </w:tcBorders>
            <w:shd w:val="clear" w:color="auto" w:fill="8BC600"/>
            <w:noWrap/>
            <w:vAlign w:val="center"/>
            <w:hideMark/>
          </w:tcPr>
          <w:p w14:paraId="0A312F11"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Year</w:t>
            </w:r>
          </w:p>
        </w:tc>
        <w:tc>
          <w:tcPr>
            <w:tcW w:w="233" w:type="pct"/>
            <w:tcBorders>
              <w:top w:val="nil"/>
              <w:left w:val="nil"/>
              <w:bottom w:val="single" w:sz="4" w:space="0" w:color="auto"/>
              <w:right w:val="single" w:sz="4" w:space="0" w:color="auto"/>
            </w:tcBorders>
            <w:shd w:val="clear" w:color="auto" w:fill="8BC600"/>
            <w:noWrap/>
            <w:vAlign w:val="center"/>
            <w:hideMark/>
          </w:tcPr>
          <w:p w14:paraId="1BE74923"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245" w:type="pct"/>
            <w:tcBorders>
              <w:top w:val="nil"/>
              <w:left w:val="nil"/>
              <w:bottom w:val="single" w:sz="4" w:space="0" w:color="auto"/>
              <w:right w:val="single" w:sz="4" w:space="0" w:color="auto"/>
            </w:tcBorders>
            <w:shd w:val="clear" w:color="auto" w:fill="8BC600"/>
            <w:noWrap/>
            <w:vAlign w:val="center"/>
            <w:hideMark/>
          </w:tcPr>
          <w:p w14:paraId="12ED92C4"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296" w:type="pct"/>
            <w:tcBorders>
              <w:top w:val="nil"/>
              <w:left w:val="nil"/>
              <w:bottom w:val="single" w:sz="4" w:space="0" w:color="auto"/>
              <w:right w:val="single" w:sz="4" w:space="0" w:color="auto"/>
            </w:tcBorders>
            <w:shd w:val="clear" w:color="auto" w:fill="8BC600"/>
            <w:noWrap/>
            <w:vAlign w:val="center"/>
            <w:hideMark/>
          </w:tcPr>
          <w:p w14:paraId="3F2434E2"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57" w:type="pct"/>
            <w:tcBorders>
              <w:top w:val="nil"/>
              <w:left w:val="nil"/>
              <w:bottom w:val="single" w:sz="4" w:space="0" w:color="auto"/>
              <w:right w:val="single" w:sz="4" w:space="0" w:color="auto"/>
            </w:tcBorders>
            <w:shd w:val="clear" w:color="auto" w:fill="8BC600"/>
            <w:noWrap/>
            <w:vAlign w:val="center"/>
            <w:hideMark/>
          </w:tcPr>
          <w:p w14:paraId="6B0D871C"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325" w:type="pct"/>
            <w:tcBorders>
              <w:top w:val="nil"/>
              <w:left w:val="nil"/>
              <w:bottom w:val="single" w:sz="4" w:space="0" w:color="auto"/>
              <w:right w:val="single" w:sz="4" w:space="0" w:color="auto"/>
            </w:tcBorders>
            <w:shd w:val="clear" w:color="auto" w:fill="8BC600"/>
            <w:noWrap/>
            <w:vAlign w:val="center"/>
            <w:hideMark/>
          </w:tcPr>
          <w:p w14:paraId="0105222E"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30" w:type="pct"/>
            <w:tcBorders>
              <w:top w:val="nil"/>
              <w:left w:val="nil"/>
              <w:bottom w:val="single" w:sz="4" w:space="0" w:color="auto"/>
              <w:right w:val="single" w:sz="4" w:space="0" w:color="auto"/>
            </w:tcBorders>
            <w:shd w:val="clear" w:color="auto" w:fill="8BC600"/>
            <w:noWrap/>
            <w:vAlign w:val="center"/>
            <w:hideMark/>
          </w:tcPr>
          <w:p w14:paraId="3CFCEC7E"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319" w:type="pct"/>
            <w:tcBorders>
              <w:top w:val="nil"/>
              <w:left w:val="nil"/>
              <w:bottom w:val="single" w:sz="4" w:space="0" w:color="auto"/>
              <w:right w:val="single" w:sz="4" w:space="0" w:color="auto"/>
            </w:tcBorders>
            <w:shd w:val="clear" w:color="auto" w:fill="8BC600"/>
            <w:noWrap/>
            <w:vAlign w:val="center"/>
            <w:hideMark/>
          </w:tcPr>
          <w:p w14:paraId="4E0976F0"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25" w:type="pct"/>
            <w:tcBorders>
              <w:top w:val="nil"/>
              <w:left w:val="nil"/>
              <w:bottom w:val="single" w:sz="4" w:space="0" w:color="auto"/>
              <w:right w:val="single" w:sz="4" w:space="0" w:color="auto"/>
            </w:tcBorders>
            <w:shd w:val="clear" w:color="auto" w:fill="8BC600"/>
            <w:noWrap/>
            <w:vAlign w:val="center"/>
            <w:hideMark/>
          </w:tcPr>
          <w:p w14:paraId="5C24C055"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327" w:type="pct"/>
            <w:tcBorders>
              <w:top w:val="nil"/>
              <w:left w:val="nil"/>
              <w:bottom w:val="single" w:sz="4" w:space="0" w:color="auto"/>
              <w:right w:val="single" w:sz="4" w:space="0" w:color="auto"/>
            </w:tcBorders>
            <w:shd w:val="clear" w:color="auto" w:fill="8BC600"/>
            <w:noWrap/>
            <w:vAlign w:val="center"/>
            <w:hideMark/>
          </w:tcPr>
          <w:p w14:paraId="08F37358"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34" w:type="pct"/>
            <w:gridSpan w:val="2"/>
            <w:tcBorders>
              <w:top w:val="nil"/>
              <w:left w:val="nil"/>
              <w:bottom w:val="single" w:sz="4" w:space="0" w:color="auto"/>
              <w:right w:val="single" w:sz="4" w:space="0" w:color="auto"/>
            </w:tcBorders>
            <w:shd w:val="clear" w:color="auto" w:fill="8BC600"/>
            <w:noWrap/>
            <w:vAlign w:val="center"/>
            <w:hideMark/>
          </w:tcPr>
          <w:p w14:paraId="7E9CB11C"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281" w:type="pct"/>
            <w:tcBorders>
              <w:top w:val="nil"/>
              <w:left w:val="nil"/>
              <w:bottom w:val="single" w:sz="4" w:space="0" w:color="auto"/>
              <w:right w:val="single" w:sz="4" w:space="0" w:color="auto"/>
            </w:tcBorders>
            <w:shd w:val="clear" w:color="auto" w:fill="8BC600"/>
            <w:noWrap/>
            <w:vAlign w:val="center"/>
            <w:hideMark/>
          </w:tcPr>
          <w:p w14:paraId="5C437D93"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00" w:type="pct"/>
            <w:gridSpan w:val="2"/>
            <w:tcBorders>
              <w:top w:val="nil"/>
              <w:left w:val="nil"/>
              <w:bottom w:val="single" w:sz="4" w:space="0" w:color="auto"/>
              <w:right w:val="single" w:sz="4" w:space="0" w:color="auto"/>
            </w:tcBorders>
            <w:shd w:val="clear" w:color="auto" w:fill="8BC600"/>
            <w:noWrap/>
            <w:vAlign w:val="center"/>
            <w:hideMark/>
          </w:tcPr>
          <w:p w14:paraId="24355ABA"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c>
          <w:tcPr>
            <w:tcW w:w="275" w:type="pct"/>
            <w:tcBorders>
              <w:top w:val="nil"/>
              <w:left w:val="nil"/>
              <w:bottom w:val="single" w:sz="4" w:space="0" w:color="auto"/>
              <w:right w:val="single" w:sz="4" w:space="0" w:color="auto"/>
            </w:tcBorders>
            <w:shd w:val="clear" w:color="auto" w:fill="8BC600"/>
            <w:noWrap/>
            <w:vAlign w:val="center"/>
            <w:hideMark/>
          </w:tcPr>
          <w:p w14:paraId="2DE661BF"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in</w:t>
            </w:r>
          </w:p>
        </w:tc>
        <w:tc>
          <w:tcPr>
            <w:tcW w:w="302" w:type="pct"/>
            <w:tcBorders>
              <w:top w:val="nil"/>
              <w:left w:val="nil"/>
              <w:bottom w:val="single" w:sz="4" w:space="0" w:color="auto"/>
              <w:right w:val="single" w:sz="4" w:space="0" w:color="auto"/>
            </w:tcBorders>
            <w:shd w:val="clear" w:color="auto" w:fill="8BC600"/>
            <w:noWrap/>
            <w:vAlign w:val="center"/>
            <w:hideMark/>
          </w:tcPr>
          <w:p w14:paraId="7A409D7F" w14:textId="77777777" w:rsidR="007F2214" w:rsidRPr="00A13365" w:rsidRDefault="007F2214">
            <w:pPr>
              <w:spacing w:after="0" w:line="240" w:lineRule="auto"/>
              <w:jc w:val="center"/>
              <w:rPr>
                <w:rFonts w:cs="Arial"/>
                <w:color w:val="auto"/>
                <w:sz w:val="16"/>
                <w:szCs w:val="16"/>
              </w:rPr>
            </w:pPr>
            <w:r w:rsidRPr="00A13365">
              <w:rPr>
                <w:rFonts w:cs="Arial"/>
                <w:color w:val="auto"/>
                <w:sz w:val="16"/>
                <w:szCs w:val="16"/>
              </w:rPr>
              <w:t>Max</w:t>
            </w:r>
          </w:p>
        </w:tc>
      </w:tr>
      <w:tr w:rsidR="00717F17" w:rsidRPr="000132AA" w14:paraId="3835EB14" w14:textId="77777777" w:rsidTr="00717F17">
        <w:trPr>
          <w:trHeight w:hRule="exact" w:val="244"/>
        </w:trPr>
        <w:tc>
          <w:tcPr>
            <w:tcW w:w="193" w:type="pct"/>
            <w:vMerge w:val="restart"/>
            <w:tcBorders>
              <w:top w:val="nil"/>
              <w:left w:val="single" w:sz="4" w:space="0" w:color="auto"/>
              <w:bottom w:val="single" w:sz="4" w:space="0" w:color="auto"/>
              <w:right w:val="single" w:sz="4" w:space="0" w:color="auto"/>
            </w:tcBorders>
            <w:noWrap/>
            <w:vAlign w:val="center"/>
            <w:hideMark/>
          </w:tcPr>
          <w:p w14:paraId="1F4A69B2" w14:textId="77777777" w:rsidR="007F2214" w:rsidRPr="000132AA" w:rsidRDefault="007F2214">
            <w:pPr>
              <w:spacing w:after="0" w:line="240" w:lineRule="auto"/>
              <w:jc w:val="center"/>
              <w:rPr>
                <w:rFonts w:cs="Arial"/>
                <w:b/>
                <w:bCs/>
                <w:color w:val="000000"/>
                <w:sz w:val="16"/>
                <w:szCs w:val="16"/>
              </w:rPr>
            </w:pPr>
            <w:r w:rsidRPr="000132AA">
              <w:rPr>
                <w:rFonts w:cs="Arial"/>
                <w:b/>
                <w:bCs/>
                <w:color w:val="000000"/>
                <w:sz w:val="16"/>
                <w:szCs w:val="16"/>
              </w:rPr>
              <w:t>2</w:t>
            </w:r>
          </w:p>
        </w:tc>
        <w:tc>
          <w:tcPr>
            <w:tcW w:w="338" w:type="pct"/>
            <w:vMerge w:val="restart"/>
            <w:tcBorders>
              <w:top w:val="nil"/>
              <w:left w:val="single" w:sz="4" w:space="0" w:color="auto"/>
              <w:bottom w:val="single" w:sz="4" w:space="0" w:color="auto"/>
              <w:right w:val="single" w:sz="4" w:space="0" w:color="auto"/>
            </w:tcBorders>
            <w:vAlign w:val="center"/>
            <w:hideMark/>
          </w:tcPr>
          <w:p w14:paraId="04C58A17" w14:textId="77777777" w:rsidR="007F2214" w:rsidRPr="000132AA" w:rsidRDefault="007F2214">
            <w:pPr>
              <w:spacing w:after="0" w:line="240" w:lineRule="auto"/>
              <w:jc w:val="center"/>
              <w:rPr>
                <w:rFonts w:cs="Arial"/>
                <w:b/>
                <w:bCs/>
                <w:sz w:val="16"/>
                <w:szCs w:val="16"/>
              </w:rPr>
            </w:pPr>
            <w:r w:rsidRPr="000132AA">
              <w:rPr>
                <w:rFonts w:cs="Arial"/>
                <w:b/>
                <w:bCs/>
                <w:sz w:val="16"/>
                <w:szCs w:val="16"/>
              </w:rPr>
              <w:t>YTF</w:t>
            </w:r>
          </w:p>
        </w:tc>
        <w:tc>
          <w:tcPr>
            <w:tcW w:w="220" w:type="pct"/>
            <w:tcBorders>
              <w:top w:val="nil"/>
              <w:left w:val="nil"/>
              <w:bottom w:val="single" w:sz="4" w:space="0" w:color="auto"/>
              <w:right w:val="single" w:sz="4" w:space="0" w:color="auto"/>
            </w:tcBorders>
            <w:noWrap/>
            <w:vAlign w:val="center"/>
            <w:hideMark/>
          </w:tcPr>
          <w:p w14:paraId="294F3F37" w14:textId="77777777" w:rsidR="007F2214" w:rsidRPr="000132AA" w:rsidRDefault="007F2214">
            <w:pPr>
              <w:spacing w:after="0" w:line="240" w:lineRule="auto"/>
              <w:jc w:val="center"/>
              <w:rPr>
                <w:rFonts w:cs="Arial"/>
                <w:b/>
                <w:bCs/>
                <w:sz w:val="16"/>
                <w:szCs w:val="16"/>
              </w:rPr>
            </w:pPr>
            <w:r w:rsidRPr="000132AA">
              <w:rPr>
                <w:rFonts w:cs="Arial"/>
                <w:b/>
                <w:bCs/>
                <w:sz w:val="16"/>
                <w:szCs w:val="16"/>
              </w:rPr>
              <w:t>5</w:t>
            </w:r>
          </w:p>
        </w:tc>
        <w:tc>
          <w:tcPr>
            <w:tcW w:w="233" w:type="pct"/>
            <w:tcBorders>
              <w:top w:val="nil"/>
              <w:left w:val="nil"/>
              <w:bottom w:val="single" w:sz="4" w:space="0" w:color="auto"/>
              <w:right w:val="single" w:sz="4" w:space="0" w:color="auto"/>
            </w:tcBorders>
            <w:noWrap/>
            <w:vAlign w:val="center"/>
            <w:hideMark/>
          </w:tcPr>
          <w:p w14:paraId="6038F6E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7</w:t>
            </w:r>
          </w:p>
        </w:tc>
        <w:tc>
          <w:tcPr>
            <w:tcW w:w="245" w:type="pct"/>
            <w:tcBorders>
              <w:top w:val="nil"/>
              <w:left w:val="nil"/>
              <w:bottom w:val="single" w:sz="4" w:space="0" w:color="auto"/>
              <w:right w:val="single" w:sz="4" w:space="0" w:color="auto"/>
            </w:tcBorders>
            <w:noWrap/>
            <w:vAlign w:val="center"/>
            <w:hideMark/>
          </w:tcPr>
          <w:p w14:paraId="0465A2B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89</w:t>
            </w:r>
          </w:p>
        </w:tc>
        <w:tc>
          <w:tcPr>
            <w:tcW w:w="296" w:type="pct"/>
            <w:tcBorders>
              <w:top w:val="nil"/>
              <w:left w:val="nil"/>
              <w:bottom w:val="single" w:sz="4" w:space="0" w:color="auto"/>
              <w:right w:val="single" w:sz="4" w:space="0" w:color="auto"/>
            </w:tcBorders>
            <w:noWrap/>
            <w:vAlign w:val="center"/>
            <w:hideMark/>
          </w:tcPr>
          <w:p w14:paraId="4A1F037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21</w:t>
            </w:r>
          </w:p>
        </w:tc>
        <w:tc>
          <w:tcPr>
            <w:tcW w:w="357" w:type="pct"/>
            <w:tcBorders>
              <w:top w:val="nil"/>
              <w:left w:val="nil"/>
              <w:bottom w:val="single" w:sz="4" w:space="0" w:color="auto"/>
              <w:right w:val="single" w:sz="4" w:space="0" w:color="auto"/>
            </w:tcBorders>
            <w:noWrap/>
            <w:vAlign w:val="center"/>
            <w:hideMark/>
          </w:tcPr>
          <w:p w14:paraId="22D3E72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53</w:t>
            </w:r>
          </w:p>
        </w:tc>
        <w:tc>
          <w:tcPr>
            <w:tcW w:w="325" w:type="pct"/>
            <w:tcBorders>
              <w:top w:val="nil"/>
              <w:left w:val="nil"/>
              <w:bottom w:val="single" w:sz="4" w:space="0" w:color="auto"/>
              <w:right w:val="single" w:sz="4" w:space="0" w:color="auto"/>
            </w:tcBorders>
            <w:noWrap/>
            <w:vAlign w:val="center"/>
            <w:hideMark/>
          </w:tcPr>
          <w:p w14:paraId="3657D2F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3</w:t>
            </w:r>
          </w:p>
        </w:tc>
        <w:tc>
          <w:tcPr>
            <w:tcW w:w="330" w:type="pct"/>
            <w:tcBorders>
              <w:top w:val="nil"/>
              <w:left w:val="nil"/>
              <w:bottom w:val="single" w:sz="4" w:space="0" w:color="auto"/>
              <w:right w:val="single" w:sz="4" w:space="0" w:color="auto"/>
            </w:tcBorders>
            <w:noWrap/>
            <w:vAlign w:val="center"/>
            <w:hideMark/>
          </w:tcPr>
          <w:p w14:paraId="6244CA4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7</w:t>
            </w:r>
          </w:p>
        </w:tc>
        <w:tc>
          <w:tcPr>
            <w:tcW w:w="319" w:type="pct"/>
            <w:tcBorders>
              <w:top w:val="nil"/>
              <w:left w:val="nil"/>
              <w:bottom w:val="single" w:sz="4" w:space="0" w:color="auto"/>
              <w:right w:val="single" w:sz="4" w:space="0" w:color="auto"/>
            </w:tcBorders>
            <w:noWrap/>
            <w:vAlign w:val="center"/>
            <w:hideMark/>
          </w:tcPr>
          <w:p w14:paraId="04111EB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1FD46EA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33A5050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5</w:t>
            </w:r>
          </w:p>
        </w:tc>
        <w:tc>
          <w:tcPr>
            <w:tcW w:w="334" w:type="pct"/>
            <w:gridSpan w:val="2"/>
            <w:tcBorders>
              <w:top w:val="nil"/>
              <w:left w:val="nil"/>
              <w:bottom w:val="single" w:sz="4" w:space="0" w:color="auto"/>
              <w:right w:val="single" w:sz="4" w:space="0" w:color="auto"/>
            </w:tcBorders>
            <w:noWrap/>
            <w:vAlign w:val="center"/>
            <w:hideMark/>
          </w:tcPr>
          <w:p w14:paraId="5CBDF47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7</w:t>
            </w:r>
          </w:p>
        </w:tc>
        <w:tc>
          <w:tcPr>
            <w:tcW w:w="281" w:type="pct"/>
            <w:tcBorders>
              <w:top w:val="nil"/>
              <w:left w:val="nil"/>
              <w:bottom w:val="single" w:sz="4" w:space="0" w:color="auto"/>
              <w:right w:val="single" w:sz="4" w:space="0" w:color="auto"/>
            </w:tcBorders>
            <w:noWrap/>
            <w:vAlign w:val="center"/>
            <w:hideMark/>
          </w:tcPr>
          <w:p w14:paraId="7E596CA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0</w:t>
            </w:r>
          </w:p>
        </w:tc>
        <w:tc>
          <w:tcPr>
            <w:tcW w:w="300" w:type="pct"/>
            <w:gridSpan w:val="2"/>
            <w:tcBorders>
              <w:top w:val="nil"/>
              <w:left w:val="nil"/>
              <w:bottom w:val="single" w:sz="4" w:space="0" w:color="auto"/>
              <w:right w:val="single" w:sz="4" w:space="0" w:color="auto"/>
            </w:tcBorders>
            <w:noWrap/>
            <w:vAlign w:val="center"/>
            <w:hideMark/>
          </w:tcPr>
          <w:p w14:paraId="47AA053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4</w:t>
            </w:r>
          </w:p>
        </w:tc>
        <w:tc>
          <w:tcPr>
            <w:tcW w:w="275" w:type="pct"/>
            <w:tcBorders>
              <w:top w:val="nil"/>
              <w:left w:val="nil"/>
              <w:bottom w:val="single" w:sz="4" w:space="0" w:color="auto"/>
              <w:right w:val="single" w:sz="4" w:space="0" w:color="auto"/>
            </w:tcBorders>
            <w:noWrap/>
            <w:vAlign w:val="center"/>
            <w:hideMark/>
          </w:tcPr>
          <w:p w14:paraId="6096811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73</w:t>
            </w:r>
          </w:p>
        </w:tc>
        <w:tc>
          <w:tcPr>
            <w:tcW w:w="302" w:type="pct"/>
            <w:tcBorders>
              <w:top w:val="nil"/>
              <w:left w:val="nil"/>
              <w:bottom w:val="single" w:sz="4" w:space="0" w:color="auto"/>
              <w:right w:val="single" w:sz="4" w:space="0" w:color="auto"/>
            </w:tcBorders>
            <w:noWrap/>
            <w:vAlign w:val="center"/>
            <w:hideMark/>
          </w:tcPr>
          <w:p w14:paraId="08E444F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85</w:t>
            </w:r>
          </w:p>
        </w:tc>
      </w:tr>
      <w:tr w:rsidR="00717F17" w:rsidRPr="000132AA" w14:paraId="021EFB28"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07883F14"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10E88975"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43EE00E8"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w:t>
            </w:r>
          </w:p>
        </w:tc>
        <w:tc>
          <w:tcPr>
            <w:tcW w:w="233" w:type="pct"/>
            <w:tcBorders>
              <w:top w:val="nil"/>
              <w:left w:val="nil"/>
              <w:bottom w:val="single" w:sz="4" w:space="0" w:color="auto"/>
              <w:right w:val="single" w:sz="4" w:space="0" w:color="auto"/>
            </w:tcBorders>
            <w:noWrap/>
            <w:vAlign w:val="center"/>
            <w:hideMark/>
          </w:tcPr>
          <w:p w14:paraId="1CA58EF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4</w:t>
            </w:r>
          </w:p>
        </w:tc>
        <w:tc>
          <w:tcPr>
            <w:tcW w:w="245" w:type="pct"/>
            <w:tcBorders>
              <w:top w:val="nil"/>
              <w:left w:val="nil"/>
              <w:bottom w:val="single" w:sz="4" w:space="0" w:color="auto"/>
              <w:right w:val="single" w:sz="4" w:space="0" w:color="auto"/>
            </w:tcBorders>
            <w:noWrap/>
            <w:vAlign w:val="center"/>
            <w:hideMark/>
          </w:tcPr>
          <w:p w14:paraId="166B370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58</w:t>
            </w:r>
          </w:p>
        </w:tc>
        <w:tc>
          <w:tcPr>
            <w:tcW w:w="296" w:type="pct"/>
            <w:tcBorders>
              <w:top w:val="nil"/>
              <w:left w:val="nil"/>
              <w:bottom w:val="single" w:sz="4" w:space="0" w:color="auto"/>
              <w:right w:val="single" w:sz="4" w:space="0" w:color="auto"/>
            </w:tcBorders>
            <w:noWrap/>
            <w:vAlign w:val="center"/>
            <w:hideMark/>
          </w:tcPr>
          <w:p w14:paraId="2A2C084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81</w:t>
            </w:r>
          </w:p>
        </w:tc>
        <w:tc>
          <w:tcPr>
            <w:tcW w:w="357" w:type="pct"/>
            <w:tcBorders>
              <w:top w:val="nil"/>
              <w:left w:val="nil"/>
              <w:bottom w:val="single" w:sz="4" w:space="0" w:color="auto"/>
              <w:right w:val="single" w:sz="4" w:space="0" w:color="auto"/>
            </w:tcBorders>
            <w:noWrap/>
            <w:vAlign w:val="center"/>
            <w:hideMark/>
          </w:tcPr>
          <w:p w14:paraId="7647413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60</w:t>
            </w:r>
          </w:p>
        </w:tc>
        <w:tc>
          <w:tcPr>
            <w:tcW w:w="325" w:type="pct"/>
            <w:tcBorders>
              <w:top w:val="nil"/>
              <w:left w:val="nil"/>
              <w:bottom w:val="single" w:sz="4" w:space="0" w:color="auto"/>
              <w:right w:val="single" w:sz="4" w:space="0" w:color="auto"/>
            </w:tcBorders>
            <w:noWrap/>
            <w:vAlign w:val="center"/>
            <w:hideMark/>
          </w:tcPr>
          <w:p w14:paraId="269EEE7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0</w:t>
            </w:r>
          </w:p>
        </w:tc>
        <w:tc>
          <w:tcPr>
            <w:tcW w:w="330" w:type="pct"/>
            <w:tcBorders>
              <w:top w:val="nil"/>
              <w:left w:val="nil"/>
              <w:bottom w:val="single" w:sz="4" w:space="0" w:color="auto"/>
              <w:right w:val="single" w:sz="4" w:space="0" w:color="auto"/>
            </w:tcBorders>
            <w:noWrap/>
            <w:vAlign w:val="center"/>
            <w:hideMark/>
          </w:tcPr>
          <w:p w14:paraId="3A2F50A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8</w:t>
            </w:r>
          </w:p>
        </w:tc>
        <w:tc>
          <w:tcPr>
            <w:tcW w:w="319" w:type="pct"/>
            <w:tcBorders>
              <w:top w:val="nil"/>
              <w:left w:val="nil"/>
              <w:bottom w:val="single" w:sz="4" w:space="0" w:color="auto"/>
              <w:right w:val="single" w:sz="4" w:space="0" w:color="auto"/>
            </w:tcBorders>
            <w:noWrap/>
            <w:vAlign w:val="center"/>
            <w:hideMark/>
          </w:tcPr>
          <w:p w14:paraId="4436E9F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w:t>
            </w:r>
          </w:p>
        </w:tc>
        <w:tc>
          <w:tcPr>
            <w:tcW w:w="325" w:type="pct"/>
            <w:tcBorders>
              <w:top w:val="nil"/>
              <w:left w:val="nil"/>
              <w:bottom w:val="single" w:sz="4" w:space="0" w:color="auto"/>
              <w:right w:val="single" w:sz="4" w:space="0" w:color="auto"/>
            </w:tcBorders>
            <w:noWrap/>
            <w:vAlign w:val="center"/>
            <w:hideMark/>
          </w:tcPr>
          <w:p w14:paraId="09B9AE6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7" w:type="pct"/>
            <w:tcBorders>
              <w:top w:val="nil"/>
              <w:left w:val="nil"/>
              <w:bottom w:val="single" w:sz="4" w:space="0" w:color="auto"/>
              <w:right w:val="single" w:sz="4" w:space="0" w:color="auto"/>
            </w:tcBorders>
            <w:noWrap/>
            <w:vAlign w:val="center"/>
            <w:hideMark/>
          </w:tcPr>
          <w:p w14:paraId="33635AF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3</w:t>
            </w:r>
          </w:p>
        </w:tc>
        <w:tc>
          <w:tcPr>
            <w:tcW w:w="334" w:type="pct"/>
            <w:gridSpan w:val="2"/>
            <w:tcBorders>
              <w:top w:val="nil"/>
              <w:left w:val="nil"/>
              <w:bottom w:val="single" w:sz="4" w:space="0" w:color="auto"/>
              <w:right w:val="single" w:sz="4" w:space="0" w:color="auto"/>
            </w:tcBorders>
            <w:noWrap/>
            <w:vAlign w:val="center"/>
            <w:hideMark/>
          </w:tcPr>
          <w:p w14:paraId="05A5712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8</w:t>
            </w:r>
          </w:p>
        </w:tc>
        <w:tc>
          <w:tcPr>
            <w:tcW w:w="281" w:type="pct"/>
            <w:tcBorders>
              <w:top w:val="nil"/>
              <w:left w:val="nil"/>
              <w:bottom w:val="single" w:sz="4" w:space="0" w:color="auto"/>
              <w:right w:val="single" w:sz="4" w:space="0" w:color="auto"/>
            </w:tcBorders>
            <w:noWrap/>
            <w:vAlign w:val="center"/>
            <w:hideMark/>
          </w:tcPr>
          <w:p w14:paraId="36F29A3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6</w:t>
            </w:r>
          </w:p>
        </w:tc>
        <w:tc>
          <w:tcPr>
            <w:tcW w:w="300" w:type="pct"/>
            <w:gridSpan w:val="2"/>
            <w:tcBorders>
              <w:top w:val="nil"/>
              <w:left w:val="nil"/>
              <w:bottom w:val="single" w:sz="4" w:space="0" w:color="auto"/>
              <w:right w:val="single" w:sz="4" w:space="0" w:color="auto"/>
            </w:tcBorders>
            <w:noWrap/>
            <w:vAlign w:val="center"/>
            <w:hideMark/>
          </w:tcPr>
          <w:p w14:paraId="141320E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91</w:t>
            </w:r>
          </w:p>
        </w:tc>
        <w:tc>
          <w:tcPr>
            <w:tcW w:w="275" w:type="pct"/>
            <w:tcBorders>
              <w:top w:val="nil"/>
              <w:left w:val="nil"/>
              <w:bottom w:val="single" w:sz="4" w:space="0" w:color="auto"/>
              <w:right w:val="single" w:sz="4" w:space="0" w:color="auto"/>
            </w:tcBorders>
            <w:noWrap/>
            <w:vAlign w:val="center"/>
            <w:hideMark/>
          </w:tcPr>
          <w:p w14:paraId="3CE1E72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98</w:t>
            </w:r>
          </w:p>
        </w:tc>
        <w:tc>
          <w:tcPr>
            <w:tcW w:w="302" w:type="pct"/>
            <w:tcBorders>
              <w:top w:val="nil"/>
              <w:left w:val="nil"/>
              <w:bottom w:val="single" w:sz="4" w:space="0" w:color="auto"/>
              <w:right w:val="single" w:sz="4" w:space="0" w:color="auto"/>
            </w:tcBorders>
            <w:noWrap/>
            <w:vAlign w:val="center"/>
            <w:hideMark/>
          </w:tcPr>
          <w:p w14:paraId="416CB31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1</w:t>
            </w:r>
          </w:p>
        </w:tc>
      </w:tr>
      <w:tr w:rsidR="00717F17" w:rsidRPr="000132AA" w14:paraId="04C0EF73"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7995EECA"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07F6C39C"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20BAE468" w14:textId="77777777" w:rsidR="007F2214" w:rsidRPr="000132AA" w:rsidRDefault="007F2214">
            <w:pPr>
              <w:spacing w:after="0" w:line="240" w:lineRule="auto"/>
              <w:jc w:val="center"/>
              <w:rPr>
                <w:rFonts w:cs="Arial"/>
                <w:b/>
                <w:bCs/>
                <w:sz w:val="16"/>
                <w:szCs w:val="16"/>
              </w:rPr>
            </w:pPr>
            <w:r w:rsidRPr="000132AA">
              <w:rPr>
                <w:rFonts w:cs="Arial"/>
                <w:b/>
                <w:bCs/>
                <w:sz w:val="16"/>
                <w:szCs w:val="16"/>
              </w:rPr>
              <w:t>25</w:t>
            </w:r>
          </w:p>
        </w:tc>
        <w:tc>
          <w:tcPr>
            <w:tcW w:w="233" w:type="pct"/>
            <w:tcBorders>
              <w:top w:val="nil"/>
              <w:left w:val="nil"/>
              <w:bottom w:val="single" w:sz="4" w:space="0" w:color="auto"/>
              <w:right w:val="single" w:sz="4" w:space="0" w:color="auto"/>
            </w:tcBorders>
            <w:noWrap/>
            <w:vAlign w:val="center"/>
            <w:hideMark/>
          </w:tcPr>
          <w:p w14:paraId="3CD92E1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44</w:t>
            </w:r>
          </w:p>
        </w:tc>
        <w:tc>
          <w:tcPr>
            <w:tcW w:w="245" w:type="pct"/>
            <w:tcBorders>
              <w:top w:val="nil"/>
              <w:left w:val="nil"/>
              <w:bottom w:val="single" w:sz="4" w:space="0" w:color="auto"/>
              <w:right w:val="single" w:sz="4" w:space="0" w:color="auto"/>
            </w:tcBorders>
            <w:noWrap/>
            <w:vAlign w:val="center"/>
            <w:hideMark/>
          </w:tcPr>
          <w:p w14:paraId="72CB018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88</w:t>
            </w:r>
          </w:p>
        </w:tc>
        <w:tc>
          <w:tcPr>
            <w:tcW w:w="296" w:type="pct"/>
            <w:tcBorders>
              <w:top w:val="nil"/>
              <w:left w:val="nil"/>
              <w:bottom w:val="single" w:sz="4" w:space="0" w:color="auto"/>
              <w:right w:val="single" w:sz="4" w:space="0" w:color="auto"/>
            </w:tcBorders>
            <w:noWrap/>
            <w:vAlign w:val="center"/>
            <w:hideMark/>
          </w:tcPr>
          <w:p w14:paraId="7107511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87</w:t>
            </w:r>
          </w:p>
        </w:tc>
        <w:tc>
          <w:tcPr>
            <w:tcW w:w="357" w:type="pct"/>
            <w:tcBorders>
              <w:top w:val="nil"/>
              <w:left w:val="nil"/>
              <w:bottom w:val="single" w:sz="4" w:space="0" w:color="auto"/>
              <w:right w:val="single" w:sz="4" w:space="0" w:color="auto"/>
            </w:tcBorders>
            <w:noWrap/>
            <w:vAlign w:val="center"/>
            <w:hideMark/>
          </w:tcPr>
          <w:p w14:paraId="40BEDBA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6</w:t>
            </w:r>
          </w:p>
        </w:tc>
        <w:tc>
          <w:tcPr>
            <w:tcW w:w="325" w:type="pct"/>
            <w:tcBorders>
              <w:top w:val="nil"/>
              <w:left w:val="nil"/>
              <w:bottom w:val="single" w:sz="4" w:space="0" w:color="auto"/>
              <w:right w:val="single" w:sz="4" w:space="0" w:color="auto"/>
            </w:tcBorders>
            <w:noWrap/>
            <w:vAlign w:val="center"/>
            <w:hideMark/>
          </w:tcPr>
          <w:p w14:paraId="74FDC96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4</w:t>
            </w:r>
          </w:p>
        </w:tc>
        <w:tc>
          <w:tcPr>
            <w:tcW w:w="330" w:type="pct"/>
            <w:tcBorders>
              <w:top w:val="nil"/>
              <w:left w:val="nil"/>
              <w:bottom w:val="single" w:sz="4" w:space="0" w:color="auto"/>
              <w:right w:val="single" w:sz="4" w:space="0" w:color="auto"/>
            </w:tcBorders>
            <w:noWrap/>
            <w:vAlign w:val="center"/>
            <w:hideMark/>
          </w:tcPr>
          <w:p w14:paraId="472504B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6</w:t>
            </w:r>
          </w:p>
        </w:tc>
        <w:tc>
          <w:tcPr>
            <w:tcW w:w="319" w:type="pct"/>
            <w:tcBorders>
              <w:top w:val="nil"/>
              <w:left w:val="nil"/>
              <w:bottom w:val="single" w:sz="4" w:space="0" w:color="auto"/>
              <w:right w:val="single" w:sz="4" w:space="0" w:color="auto"/>
            </w:tcBorders>
            <w:noWrap/>
            <w:vAlign w:val="center"/>
            <w:hideMark/>
          </w:tcPr>
          <w:p w14:paraId="723270E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w:t>
            </w:r>
          </w:p>
        </w:tc>
        <w:tc>
          <w:tcPr>
            <w:tcW w:w="325" w:type="pct"/>
            <w:tcBorders>
              <w:top w:val="nil"/>
              <w:left w:val="nil"/>
              <w:bottom w:val="single" w:sz="4" w:space="0" w:color="auto"/>
              <w:right w:val="single" w:sz="4" w:space="0" w:color="auto"/>
            </w:tcBorders>
            <w:noWrap/>
            <w:vAlign w:val="center"/>
            <w:hideMark/>
          </w:tcPr>
          <w:p w14:paraId="1421AC3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6AD8048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5</w:t>
            </w:r>
          </w:p>
        </w:tc>
        <w:tc>
          <w:tcPr>
            <w:tcW w:w="334" w:type="pct"/>
            <w:gridSpan w:val="2"/>
            <w:tcBorders>
              <w:top w:val="nil"/>
              <w:left w:val="nil"/>
              <w:bottom w:val="single" w:sz="4" w:space="0" w:color="auto"/>
              <w:right w:val="single" w:sz="4" w:space="0" w:color="auto"/>
            </w:tcBorders>
            <w:noWrap/>
            <w:vAlign w:val="center"/>
            <w:hideMark/>
          </w:tcPr>
          <w:p w14:paraId="7C33A83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0</w:t>
            </w:r>
          </w:p>
        </w:tc>
        <w:tc>
          <w:tcPr>
            <w:tcW w:w="281" w:type="pct"/>
            <w:tcBorders>
              <w:top w:val="nil"/>
              <w:left w:val="nil"/>
              <w:bottom w:val="single" w:sz="4" w:space="0" w:color="auto"/>
              <w:right w:val="single" w:sz="4" w:space="0" w:color="auto"/>
            </w:tcBorders>
            <w:noWrap/>
            <w:vAlign w:val="center"/>
            <w:hideMark/>
          </w:tcPr>
          <w:p w14:paraId="64C9C7F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95</w:t>
            </w:r>
          </w:p>
        </w:tc>
        <w:tc>
          <w:tcPr>
            <w:tcW w:w="300" w:type="pct"/>
            <w:gridSpan w:val="2"/>
            <w:tcBorders>
              <w:top w:val="nil"/>
              <w:left w:val="nil"/>
              <w:bottom w:val="single" w:sz="4" w:space="0" w:color="auto"/>
              <w:right w:val="single" w:sz="4" w:space="0" w:color="auto"/>
            </w:tcBorders>
            <w:noWrap/>
            <w:vAlign w:val="center"/>
            <w:hideMark/>
          </w:tcPr>
          <w:p w14:paraId="2C08EA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6D25A54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00</w:t>
            </w:r>
          </w:p>
        </w:tc>
        <w:tc>
          <w:tcPr>
            <w:tcW w:w="302" w:type="pct"/>
            <w:tcBorders>
              <w:top w:val="nil"/>
              <w:left w:val="nil"/>
              <w:bottom w:val="single" w:sz="4" w:space="0" w:color="auto"/>
              <w:right w:val="single" w:sz="4" w:space="0" w:color="auto"/>
            </w:tcBorders>
            <w:noWrap/>
            <w:vAlign w:val="center"/>
            <w:hideMark/>
          </w:tcPr>
          <w:p w14:paraId="58425B9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6</w:t>
            </w:r>
          </w:p>
        </w:tc>
      </w:tr>
      <w:tr w:rsidR="00717F17" w:rsidRPr="000132AA" w14:paraId="2547986A"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78AED3B5"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65FCCB26"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2E0A6F83" w14:textId="77777777" w:rsidR="007F2214" w:rsidRPr="000132AA" w:rsidRDefault="007F2214">
            <w:pPr>
              <w:spacing w:after="0" w:line="240" w:lineRule="auto"/>
              <w:jc w:val="center"/>
              <w:rPr>
                <w:rFonts w:cs="Arial"/>
                <w:b/>
                <w:bCs/>
                <w:sz w:val="16"/>
                <w:szCs w:val="16"/>
              </w:rPr>
            </w:pPr>
            <w:r w:rsidRPr="000132AA">
              <w:rPr>
                <w:rFonts w:cs="Arial"/>
                <w:b/>
                <w:bCs/>
                <w:sz w:val="16"/>
                <w:szCs w:val="16"/>
              </w:rPr>
              <w:t>50</w:t>
            </w:r>
          </w:p>
        </w:tc>
        <w:tc>
          <w:tcPr>
            <w:tcW w:w="233" w:type="pct"/>
            <w:tcBorders>
              <w:top w:val="nil"/>
              <w:left w:val="nil"/>
              <w:bottom w:val="single" w:sz="4" w:space="0" w:color="auto"/>
              <w:right w:val="single" w:sz="4" w:space="0" w:color="auto"/>
            </w:tcBorders>
            <w:noWrap/>
            <w:vAlign w:val="center"/>
            <w:hideMark/>
          </w:tcPr>
          <w:p w14:paraId="6164ADF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5</w:t>
            </w:r>
          </w:p>
        </w:tc>
        <w:tc>
          <w:tcPr>
            <w:tcW w:w="245" w:type="pct"/>
            <w:tcBorders>
              <w:top w:val="nil"/>
              <w:left w:val="nil"/>
              <w:bottom w:val="single" w:sz="4" w:space="0" w:color="auto"/>
              <w:right w:val="single" w:sz="4" w:space="0" w:color="auto"/>
            </w:tcBorders>
            <w:noWrap/>
            <w:vAlign w:val="center"/>
            <w:hideMark/>
          </w:tcPr>
          <w:p w14:paraId="6E737BA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5F5ABC9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5</w:t>
            </w:r>
          </w:p>
        </w:tc>
        <w:tc>
          <w:tcPr>
            <w:tcW w:w="357" w:type="pct"/>
            <w:tcBorders>
              <w:top w:val="nil"/>
              <w:left w:val="nil"/>
              <w:bottom w:val="single" w:sz="4" w:space="0" w:color="auto"/>
              <w:right w:val="single" w:sz="4" w:space="0" w:color="auto"/>
            </w:tcBorders>
            <w:noWrap/>
            <w:vAlign w:val="center"/>
            <w:hideMark/>
          </w:tcPr>
          <w:p w14:paraId="37018BF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56</w:t>
            </w:r>
          </w:p>
        </w:tc>
        <w:tc>
          <w:tcPr>
            <w:tcW w:w="325" w:type="pct"/>
            <w:tcBorders>
              <w:top w:val="nil"/>
              <w:left w:val="nil"/>
              <w:bottom w:val="single" w:sz="4" w:space="0" w:color="auto"/>
              <w:right w:val="single" w:sz="4" w:space="0" w:color="auto"/>
            </w:tcBorders>
            <w:noWrap/>
            <w:vAlign w:val="center"/>
            <w:hideMark/>
          </w:tcPr>
          <w:p w14:paraId="5162D1B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330" w:type="pct"/>
            <w:tcBorders>
              <w:top w:val="nil"/>
              <w:left w:val="nil"/>
              <w:bottom w:val="single" w:sz="4" w:space="0" w:color="auto"/>
              <w:right w:val="single" w:sz="4" w:space="0" w:color="auto"/>
            </w:tcBorders>
            <w:noWrap/>
            <w:vAlign w:val="center"/>
            <w:hideMark/>
          </w:tcPr>
          <w:p w14:paraId="5714AE5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6</w:t>
            </w:r>
          </w:p>
        </w:tc>
        <w:tc>
          <w:tcPr>
            <w:tcW w:w="319" w:type="pct"/>
            <w:tcBorders>
              <w:top w:val="nil"/>
              <w:left w:val="nil"/>
              <w:bottom w:val="single" w:sz="4" w:space="0" w:color="auto"/>
              <w:right w:val="single" w:sz="4" w:space="0" w:color="auto"/>
            </w:tcBorders>
            <w:noWrap/>
            <w:vAlign w:val="center"/>
            <w:hideMark/>
          </w:tcPr>
          <w:p w14:paraId="4F718E1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526592B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1DBAB92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4</w:t>
            </w:r>
          </w:p>
        </w:tc>
        <w:tc>
          <w:tcPr>
            <w:tcW w:w="334" w:type="pct"/>
            <w:gridSpan w:val="2"/>
            <w:tcBorders>
              <w:top w:val="nil"/>
              <w:left w:val="nil"/>
              <w:bottom w:val="single" w:sz="4" w:space="0" w:color="auto"/>
              <w:right w:val="single" w:sz="4" w:space="0" w:color="auto"/>
            </w:tcBorders>
            <w:noWrap/>
            <w:vAlign w:val="center"/>
            <w:hideMark/>
          </w:tcPr>
          <w:p w14:paraId="1F5D968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2</w:t>
            </w:r>
          </w:p>
        </w:tc>
        <w:tc>
          <w:tcPr>
            <w:tcW w:w="281" w:type="pct"/>
            <w:tcBorders>
              <w:top w:val="nil"/>
              <w:left w:val="nil"/>
              <w:bottom w:val="single" w:sz="4" w:space="0" w:color="auto"/>
              <w:right w:val="single" w:sz="4" w:space="0" w:color="auto"/>
            </w:tcBorders>
            <w:noWrap/>
            <w:vAlign w:val="center"/>
            <w:hideMark/>
          </w:tcPr>
          <w:p w14:paraId="6464D44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0B3128E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77F9D4D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1</w:t>
            </w:r>
          </w:p>
        </w:tc>
        <w:tc>
          <w:tcPr>
            <w:tcW w:w="302" w:type="pct"/>
            <w:tcBorders>
              <w:top w:val="nil"/>
              <w:left w:val="nil"/>
              <w:bottom w:val="single" w:sz="4" w:space="0" w:color="auto"/>
              <w:right w:val="single" w:sz="4" w:space="0" w:color="auto"/>
            </w:tcBorders>
            <w:noWrap/>
            <w:vAlign w:val="center"/>
            <w:hideMark/>
          </w:tcPr>
          <w:p w14:paraId="46682B0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7</w:t>
            </w:r>
          </w:p>
        </w:tc>
      </w:tr>
      <w:tr w:rsidR="00717F17" w:rsidRPr="000132AA" w14:paraId="5FFD461A"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46AEF16D"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4070B10C"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3E44FA04" w14:textId="77777777" w:rsidR="007F2214" w:rsidRPr="000132AA" w:rsidRDefault="007F2214">
            <w:pPr>
              <w:spacing w:after="0" w:line="240" w:lineRule="auto"/>
              <w:jc w:val="center"/>
              <w:rPr>
                <w:rFonts w:cs="Arial"/>
                <w:b/>
                <w:bCs/>
                <w:sz w:val="16"/>
                <w:szCs w:val="16"/>
              </w:rPr>
            </w:pPr>
            <w:r w:rsidRPr="000132AA">
              <w:rPr>
                <w:rFonts w:cs="Arial"/>
                <w:b/>
                <w:bCs/>
                <w:sz w:val="16"/>
                <w:szCs w:val="16"/>
              </w:rPr>
              <w:t>75</w:t>
            </w:r>
          </w:p>
        </w:tc>
        <w:tc>
          <w:tcPr>
            <w:tcW w:w="233" w:type="pct"/>
            <w:tcBorders>
              <w:top w:val="nil"/>
              <w:left w:val="nil"/>
              <w:bottom w:val="single" w:sz="4" w:space="0" w:color="auto"/>
              <w:right w:val="single" w:sz="4" w:space="0" w:color="auto"/>
            </w:tcBorders>
            <w:noWrap/>
            <w:vAlign w:val="center"/>
            <w:hideMark/>
          </w:tcPr>
          <w:p w14:paraId="7738516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5</w:t>
            </w:r>
          </w:p>
        </w:tc>
        <w:tc>
          <w:tcPr>
            <w:tcW w:w="245" w:type="pct"/>
            <w:tcBorders>
              <w:top w:val="nil"/>
              <w:left w:val="nil"/>
              <w:bottom w:val="single" w:sz="4" w:space="0" w:color="auto"/>
              <w:right w:val="single" w:sz="4" w:space="0" w:color="auto"/>
            </w:tcBorders>
            <w:noWrap/>
            <w:vAlign w:val="center"/>
            <w:hideMark/>
          </w:tcPr>
          <w:p w14:paraId="4698CAF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6EAF560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4</w:t>
            </w:r>
          </w:p>
        </w:tc>
        <w:tc>
          <w:tcPr>
            <w:tcW w:w="357" w:type="pct"/>
            <w:tcBorders>
              <w:top w:val="nil"/>
              <w:left w:val="nil"/>
              <w:bottom w:val="single" w:sz="4" w:space="0" w:color="auto"/>
              <w:right w:val="single" w:sz="4" w:space="0" w:color="auto"/>
            </w:tcBorders>
            <w:noWrap/>
            <w:vAlign w:val="center"/>
            <w:hideMark/>
          </w:tcPr>
          <w:p w14:paraId="5784EEE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61</w:t>
            </w:r>
          </w:p>
        </w:tc>
        <w:tc>
          <w:tcPr>
            <w:tcW w:w="325" w:type="pct"/>
            <w:tcBorders>
              <w:top w:val="nil"/>
              <w:left w:val="nil"/>
              <w:bottom w:val="single" w:sz="4" w:space="0" w:color="auto"/>
              <w:right w:val="single" w:sz="4" w:space="0" w:color="auto"/>
            </w:tcBorders>
            <w:noWrap/>
            <w:vAlign w:val="center"/>
            <w:hideMark/>
          </w:tcPr>
          <w:p w14:paraId="21CE57D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330" w:type="pct"/>
            <w:tcBorders>
              <w:top w:val="nil"/>
              <w:left w:val="nil"/>
              <w:bottom w:val="single" w:sz="4" w:space="0" w:color="auto"/>
              <w:right w:val="single" w:sz="4" w:space="0" w:color="auto"/>
            </w:tcBorders>
            <w:noWrap/>
            <w:vAlign w:val="center"/>
            <w:hideMark/>
          </w:tcPr>
          <w:p w14:paraId="040D460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6</w:t>
            </w:r>
          </w:p>
        </w:tc>
        <w:tc>
          <w:tcPr>
            <w:tcW w:w="319" w:type="pct"/>
            <w:tcBorders>
              <w:top w:val="nil"/>
              <w:left w:val="nil"/>
              <w:bottom w:val="single" w:sz="4" w:space="0" w:color="auto"/>
              <w:right w:val="single" w:sz="4" w:space="0" w:color="auto"/>
            </w:tcBorders>
            <w:noWrap/>
            <w:vAlign w:val="center"/>
            <w:hideMark/>
          </w:tcPr>
          <w:p w14:paraId="0C44296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2DF40F8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0703BA9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3</w:t>
            </w:r>
          </w:p>
        </w:tc>
        <w:tc>
          <w:tcPr>
            <w:tcW w:w="334" w:type="pct"/>
            <w:gridSpan w:val="2"/>
            <w:tcBorders>
              <w:top w:val="nil"/>
              <w:left w:val="nil"/>
              <w:bottom w:val="single" w:sz="4" w:space="0" w:color="auto"/>
              <w:right w:val="single" w:sz="4" w:space="0" w:color="auto"/>
            </w:tcBorders>
            <w:noWrap/>
            <w:vAlign w:val="center"/>
            <w:hideMark/>
          </w:tcPr>
          <w:p w14:paraId="35199D2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281" w:type="pct"/>
            <w:tcBorders>
              <w:top w:val="nil"/>
              <w:left w:val="nil"/>
              <w:bottom w:val="single" w:sz="4" w:space="0" w:color="auto"/>
              <w:right w:val="single" w:sz="4" w:space="0" w:color="auto"/>
            </w:tcBorders>
            <w:noWrap/>
            <w:vAlign w:val="center"/>
            <w:hideMark/>
          </w:tcPr>
          <w:p w14:paraId="32ADBAE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4DE8076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59720D2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1</w:t>
            </w:r>
          </w:p>
        </w:tc>
        <w:tc>
          <w:tcPr>
            <w:tcW w:w="302" w:type="pct"/>
            <w:tcBorders>
              <w:top w:val="nil"/>
              <w:left w:val="nil"/>
              <w:bottom w:val="single" w:sz="4" w:space="0" w:color="auto"/>
              <w:right w:val="single" w:sz="4" w:space="0" w:color="auto"/>
            </w:tcBorders>
            <w:noWrap/>
            <w:vAlign w:val="center"/>
            <w:hideMark/>
          </w:tcPr>
          <w:p w14:paraId="076F9D9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7</w:t>
            </w:r>
          </w:p>
        </w:tc>
      </w:tr>
      <w:tr w:rsidR="00717F17" w:rsidRPr="000132AA" w14:paraId="74E69695"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12773FA5"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03D15B83"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11B05768"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0</w:t>
            </w:r>
          </w:p>
        </w:tc>
        <w:tc>
          <w:tcPr>
            <w:tcW w:w="233" w:type="pct"/>
            <w:tcBorders>
              <w:top w:val="nil"/>
              <w:left w:val="nil"/>
              <w:bottom w:val="single" w:sz="4" w:space="0" w:color="auto"/>
              <w:right w:val="single" w:sz="4" w:space="0" w:color="auto"/>
            </w:tcBorders>
            <w:noWrap/>
            <w:vAlign w:val="center"/>
            <w:hideMark/>
          </w:tcPr>
          <w:p w14:paraId="3515E7B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5</w:t>
            </w:r>
          </w:p>
        </w:tc>
        <w:tc>
          <w:tcPr>
            <w:tcW w:w="245" w:type="pct"/>
            <w:tcBorders>
              <w:top w:val="nil"/>
              <w:left w:val="nil"/>
              <w:bottom w:val="single" w:sz="4" w:space="0" w:color="auto"/>
              <w:right w:val="single" w:sz="4" w:space="0" w:color="auto"/>
            </w:tcBorders>
            <w:noWrap/>
            <w:vAlign w:val="center"/>
            <w:hideMark/>
          </w:tcPr>
          <w:p w14:paraId="2466C3B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156E85A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5</w:t>
            </w:r>
          </w:p>
        </w:tc>
        <w:tc>
          <w:tcPr>
            <w:tcW w:w="357" w:type="pct"/>
            <w:tcBorders>
              <w:top w:val="nil"/>
              <w:left w:val="nil"/>
              <w:bottom w:val="single" w:sz="4" w:space="0" w:color="auto"/>
              <w:right w:val="single" w:sz="4" w:space="0" w:color="auto"/>
            </w:tcBorders>
            <w:noWrap/>
            <w:vAlign w:val="center"/>
            <w:hideMark/>
          </w:tcPr>
          <w:p w14:paraId="4C0AAA3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66</w:t>
            </w:r>
          </w:p>
        </w:tc>
        <w:tc>
          <w:tcPr>
            <w:tcW w:w="325" w:type="pct"/>
            <w:tcBorders>
              <w:top w:val="nil"/>
              <w:left w:val="nil"/>
              <w:bottom w:val="single" w:sz="4" w:space="0" w:color="auto"/>
              <w:right w:val="single" w:sz="4" w:space="0" w:color="auto"/>
            </w:tcBorders>
            <w:noWrap/>
            <w:vAlign w:val="center"/>
            <w:hideMark/>
          </w:tcPr>
          <w:p w14:paraId="5030E98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2</w:t>
            </w:r>
          </w:p>
        </w:tc>
        <w:tc>
          <w:tcPr>
            <w:tcW w:w="330" w:type="pct"/>
            <w:tcBorders>
              <w:top w:val="nil"/>
              <w:left w:val="nil"/>
              <w:bottom w:val="single" w:sz="4" w:space="0" w:color="auto"/>
              <w:right w:val="single" w:sz="4" w:space="0" w:color="auto"/>
            </w:tcBorders>
            <w:noWrap/>
            <w:vAlign w:val="center"/>
            <w:hideMark/>
          </w:tcPr>
          <w:p w14:paraId="7F7CC3C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7</w:t>
            </w:r>
          </w:p>
        </w:tc>
        <w:tc>
          <w:tcPr>
            <w:tcW w:w="319" w:type="pct"/>
            <w:tcBorders>
              <w:top w:val="nil"/>
              <w:left w:val="nil"/>
              <w:bottom w:val="single" w:sz="4" w:space="0" w:color="auto"/>
              <w:right w:val="single" w:sz="4" w:space="0" w:color="auto"/>
            </w:tcBorders>
            <w:noWrap/>
            <w:vAlign w:val="center"/>
            <w:hideMark/>
          </w:tcPr>
          <w:p w14:paraId="707079C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25FD575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030D2C9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3</w:t>
            </w:r>
          </w:p>
        </w:tc>
        <w:tc>
          <w:tcPr>
            <w:tcW w:w="334" w:type="pct"/>
            <w:gridSpan w:val="2"/>
            <w:tcBorders>
              <w:top w:val="nil"/>
              <w:left w:val="nil"/>
              <w:bottom w:val="single" w:sz="4" w:space="0" w:color="auto"/>
              <w:right w:val="single" w:sz="4" w:space="0" w:color="auto"/>
            </w:tcBorders>
            <w:noWrap/>
            <w:vAlign w:val="center"/>
            <w:hideMark/>
          </w:tcPr>
          <w:p w14:paraId="2B74008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5</w:t>
            </w:r>
          </w:p>
        </w:tc>
        <w:tc>
          <w:tcPr>
            <w:tcW w:w="281" w:type="pct"/>
            <w:tcBorders>
              <w:top w:val="nil"/>
              <w:left w:val="nil"/>
              <w:bottom w:val="single" w:sz="4" w:space="0" w:color="auto"/>
              <w:right w:val="single" w:sz="4" w:space="0" w:color="auto"/>
            </w:tcBorders>
            <w:noWrap/>
            <w:vAlign w:val="center"/>
            <w:hideMark/>
          </w:tcPr>
          <w:p w14:paraId="1C45484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28F2F21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4</w:t>
            </w:r>
          </w:p>
        </w:tc>
        <w:tc>
          <w:tcPr>
            <w:tcW w:w="275" w:type="pct"/>
            <w:tcBorders>
              <w:top w:val="nil"/>
              <w:left w:val="nil"/>
              <w:bottom w:val="single" w:sz="4" w:space="0" w:color="auto"/>
              <w:right w:val="single" w:sz="4" w:space="0" w:color="auto"/>
            </w:tcBorders>
            <w:noWrap/>
            <w:vAlign w:val="center"/>
            <w:hideMark/>
          </w:tcPr>
          <w:p w14:paraId="0B3D059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1</w:t>
            </w:r>
          </w:p>
        </w:tc>
        <w:tc>
          <w:tcPr>
            <w:tcW w:w="302" w:type="pct"/>
            <w:tcBorders>
              <w:top w:val="nil"/>
              <w:left w:val="nil"/>
              <w:bottom w:val="single" w:sz="4" w:space="0" w:color="auto"/>
              <w:right w:val="single" w:sz="4" w:space="0" w:color="auto"/>
            </w:tcBorders>
            <w:noWrap/>
            <w:vAlign w:val="center"/>
            <w:hideMark/>
          </w:tcPr>
          <w:p w14:paraId="3F0D1B8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7</w:t>
            </w:r>
          </w:p>
        </w:tc>
      </w:tr>
      <w:tr w:rsidR="00717F17" w:rsidRPr="000132AA" w14:paraId="6B20205F"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4D2BD255" w14:textId="77777777" w:rsidR="007F2214" w:rsidRPr="000132AA" w:rsidRDefault="007F2214">
            <w:pPr>
              <w:spacing w:after="0" w:line="240" w:lineRule="auto"/>
              <w:rPr>
                <w:rFonts w:cs="Arial"/>
                <w:b/>
                <w:bCs/>
                <w:color w:val="000000"/>
                <w:sz w:val="16"/>
                <w:szCs w:val="16"/>
              </w:rPr>
            </w:pPr>
          </w:p>
        </w:tc>
        <w:tc>
          <w:tcPr>
            <w:tcW w:w="338" w:type="pct"/>
            <w:vMerge w:val="restart"/>
            <w:tcBorders>
              <w:top w:val="nil"/>
              <w:left w:val="single" w:sz="4" w:space="0" w:color="auto"/>
              <w:bottom w:val="single" w:sz="4" w:space="0" w:color="auto"/>
              <w:right w:val="single" w:sz="4" w:space="0" w:color="auto"/>
            </w:tcBorders>
            <w:vAlign w:val="center"/>
            <w:hideMark/>
          </w:tcPr>
          <w:p w14:paraId="2530D8A1" w14:textId="77777777" w:rsidR="007F2214" w:rsidRPr="000132AA" w:rsidRDefault="007F2214">
            <w:pPr>
              <w:spacing w:after="0" w:line="240" w:lineRule="auto"/>
              <w:jc w:val="center"/>
              <w:rPr>
                <w:rFonts w:cs="Arial"/>
                <w:b/>
                <w:bCs/>
                <w:sz w:val="16"/>
                <w:szCs w:val="16"/>
              </w:rPr>
            </w:pPr>
            <w:r w:rsidRPr="000132AA">
              <w:rPr>
                <w:rFonts w:cs="Arial"/>
                <w:b/>
                <w:bCs/>
                <w:sz w:val="16"/>
                <w:szCs w:val="16"/>
              </w:rPr>
              <w:t>YEF</w:t>
            </w:r>
          </w:p>
        </w:tc>
        <w:tc>
          <w:tcPr>
            <w:tcW w:w="220" w:type="pct"/>
            <w:tcBorders>
              <w:top w:val="nil"/>
              <w:left w:val="nil"/>
              <w:bottom w:val="single" w:sz="4" w:space="0" w:color="auto"/>
              <w:right w:val="single" w:sz="4" w:space="0" w:color="auto"/>
            </w:tcBorders>
            <w:noWrap/>
            <w:vAlign w:val="center"/>
            <w:hideMark/>
          </w:tcPr>
          <w:p w14:paraId="5DF3527B" w14:textId="77777777" w:rsidR="007F2214" w:rsidRPr="000132AA" w:rsidRDefault="007F2214">
            <w:pPr>
              <w:spacing w:after="0" w:line="240" w:lineRule="auto"/>
              <w:jc w:val="center"/>
              <w:rPr>
                <w:rFonts w:cs="Arial"/>
                <w:b/>
                <w:bCs/>
                <w:sz w:val="16"/>
                <w:szCs w:val="16"/>
              </w:rPr>
            </w:pPr>
            <w:r w:rsidRPr="000132AA">
              <w:rPr>
                <w:rFonts w:cs="Arial"/>
                <w:b/>
                <w:bCs/>
                <w:sz w:val="16"/>
                <w:szCs w:val="16"/>
              </w:rPr>
              <w:t>5</w:t>
            </w:r>
          </w:p>
        </w:tc>
        <w:tc>
          <w:tcPr>
            <w:tcW w:w="233" w:type="pct"/>
            <w:tcBorders>
              <w:top w:val="nil"/>
              <w:left w:val="nil"/>
              <w:bottom w:val="single" w:sz="4" w:space="0" w:color="auto"/>
              <w:right w:val="single" w:sz="4" w:space="0" w:color="auto"/>
            </w:tcBorders>
            <w:noWrap/>
            <w:vAlign w:val="center"/>
            <w:hideMark/>
          </w:tcPr>
          <w:p w14:paraId="5AB0292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93</w:t>
            </w:r>
          </w:p>
        </w:tc>
        <w:tc>
          <w:tcPr>
            <w:tcW w:w="245" w:type="pct"/>
            <w:tcBorders>
              <w:top w:val="nil"/>
              <w:left w:val="nil"/>
              <w:bottom w:val="single" w:sz="4" w:space="0" w:color="auto"/>
              <w:right w:val="single" w:sz="4" w:space="0" w:color="auto"/>
            </w:tcBorders>
            <w:noWrap/>
            <w:vAlign w:val="center"/>
            <w:hideMark/>
          </w:tcPr>
          <w:p w14:paraId="3327894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0</w:t>
            </w:r>
          </w:p>
        </w:tc>
        <w:tc>
          <w:tcPr>
            <w:tcW w:w="296" w:type="pct"/>
            <w:tcBorders>
              <w:top w:val="nil"/>
              <w:left w:val="nil"/>
              <w:bottom w:val="single" w:sz="4" w:space="0" w:color="auto"/>
              <w:right w:val="single" w:sz="4" w:space="0" w:color="auto"/>
            </w:tcBorders>
            <w:noWrap/>
            <w:vAlign w:val="center"/>
            <w:hideMark/>
          </w:tcPr>
          <w:p w14:paraId="0ECAF11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29</w:t>
            </w:r>
          </w:p>
        </w:tc>
        <w:tc>
          <w:tcPr>
            <w:tcW w:w="357" w:type="pct"/>
            <w:tcBorders>
              <w:top w:val="nil"/>
              <w:left w:val="nil"/>
              <w:bottom w:val="single" w:sz="4" w:space="0" w:color="auto"/>
              <w:right w:val="single" w:sz="4" w:space="0" w:color="auto"/>
            </w:tcBorders>
            <w:noWrap/>
            <w:vAlign w:val="center"/>
            <w:hideMark/>
          </w:tcPr>
          <w:p w14:paraId="1A8EE57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50</w:t>
            </w:r>
          </w:p>
        </w:tc>
        <w:tc>
          <w:tcPr>
            <w:tcW w:w="325" w:type="pct"/>
            <w:tcBorders>
              <w:top w:val="nil"/>
              <w:left w:val="nil"/>
              <w:bottom w:val="single" w:sz="4" w:space="0" w:color="auto"/>
              <w:right w:val="single" w:sz="4" w:space="0" w:color="auto"/>
            </w:tcBorders>
            <w:noWrap/>
            <w:vAlign w:val="center"/>
            <w:hideMark/>
          </w:tcPr>
          <w:p w14:paraId="7705698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5</w:t>
            </w:r>
          </w:p>
        </w:tc>
        <w:tc>
          <w:tcPr>
            <w:tcW w:w="330" w:type="pct"/>
            <w:tcBorders>
              <w:top w:val="nil"/>
              <w:left w:val="nil"/>
              <w:bottom w:val="single" w:sz="4" w:space="0" w:color="auto"/>
              <w:right w:val="single" w:sz="4" w:space="0" w:color="auto"/>
            </w:tcBorders>
            <w:noWrap/>
            <w:vAlign w:val="center"/>
            <w:hideMark/>
          </w:tcPr>
          <w:p w14:paraId="25AE70C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3</w:t>
            </w:r>
          </w:p>
        </w:tc>
        <w:tc>
          <w:tcPr>
            <w:tcW w:w="319" w:type="pct"/>
            <w:tcBorders>
              <w:top w:val="nil"/>
              <w:left w:val="nil"/>
              <w:bottom w:val="single" w:sz="4" w:space="0" w:color="auto"/>
              <w:right w:val="single" w:sz="4" w:space="0" w:color="auto"/>
            </w:tcBorders>
            <w:noWrap/>
            <w:vAlign w:val="center"/>
            <w:hideMark/>
          </w:tcPr>
          <w:p w14:paraId="302A65F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65970B2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6E9491A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5</w:t>
            </w:r>
          </w:p>
        </w:tc>
        <w:tc>
          <w:tcPr>
            <w:tcW w:w="334" w:type="pct"/>
            <w:gridSpan w:val="2"/>
            <w:tcBorders>
              <w:top w:val="nil"/>
              <w:left w:val="nil"/>
              <w:bottom w:val="single" w:sz="4" w:space="0" w:color="auto"/>
              <w:right w:val="single" w:sz="4" w:space="0" w:color="auto"/>
            </w:tcBorders>
            <w:noWrap/>
            <w:vAlign w:val="center"/>
            <w:hideMark/>
          </w:tcPr>
          <w:p w14:paraId="54A427A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3</w:t>
            </w:r>
          </w:p>
        </w:tc>
        <w:tc>
          <w:tcPr>
            <w:tcW w:w="281" w:type="pct"/>
            <w:tcBorders>
              <w:top w:val="nil"/>
              <w:left w:val="nil"/>
              <w:bottom w:val="single" w:sz="4" w:space="0" w:color="auto"/>
              <w:right w:val="single" w:sz="4" w:space="0" w:color="auto"/>
            </w:tcBorders>
            <w:noWrap/>
            <w:vAlign w:val="center"/>
            <w:hideMark/>
          </w:tcPr>
          <w:p w14:paraId="389315A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09</w:t>
            </w:r>
          </w:p>
        </w:tc>
        <w:tc>
          <w:tcPr>
            <w:tcW w:w="300" w:type="pct"/>
            <w:gridSpan w:val="2"/>
            <w:tcBorders>
              <w:top w:val="nil"/>
              <w:left w:val="nil"/>
              <w:bottom w:val="single" w:sz="4" w:space="0" w:color="auto"/>
              <w:right w:val="single" w:sz="4" w:space="0" w:color="auto"/>
            </w:tcBorders>
            <w:noWrap/>
            <w:vAlign w:val="center"/>
            <w:hideMark/>
          </w:tcPr>
          <w:p w14:paraId="7DB2808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2</w:t>
            </w:r>
          </w:p>
        </w:tc>
        <w:tc>
          <w:tcPr>
            <w:tcW w:w="275" w:type="pct"/>
            <w:tcBorders>
              <w:top w:val="nil"/>
              <w:left w:val="nil"/>
              <w:bottom w:val="single" w:sz="4" w:space="0" w:color="auto"/>
              <w:right w:val="single" w:sz="4" w:space="0" w:color="auto"/>
            </w:tcBorders>
            <w:noWrap/>
            <w:vAlign w:val="center"/>
            <w:hideMark/>
          </w:tcPr>
          <w:p w14:paraId="43F9CB9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w:t>
            </w:r>
          </w:p>
        </w:tc>
        <w:tc>
          <w:tcPr>
            <w:tcW w:w="302" w:type="pct"/>
            <w:tcBorders>
              <w:top w:val="nil"/>
              <w:left w:val="nil"/>
              <w:bottom w:val="single" w:sz="4" w:space="0" w:color="auto"/>
              <w:right w:val="single" w:sz="4" w:space="0" w:color="auto"/>
            </w:tcBorders>
            <w:noWrap/>
            <w:vAlign w:val="center"/>
            <w:hideMark/>
          </w:tcPr>
          <w:p w14:paraId="6103D57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9</w:t>
            </w:r>
          </w:p>
        </w:tc>
      </w:tr>
      <w:tr w:rsidR="00717F17" w:rsidRPr="000132AA" w14:paraId="083C59BE"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4A86D1ED"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31303CDA"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229B432D"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w:t>
            </w:r>
          </w:p>
        </w:tc>
        <w:tc>
          <w:tcPr>
            <w:tcW w:w="233" w:type="pct"/>
            <w:tcBorders>
              <w:top w:val="nil"/>
              <w:left w:val="nil"/>
              <w:bottom w:val="single" w:sz="4" w:space="0" w:color="auto"/>
              <w:right w:val="single" w:sz="4" w:space="0" w:color="auto"/>
            </w:tcBorders>
            <w:noWrap/>
            <w:vAlign w:val="center"/>
            <w:hideMark/>
          </w:tcPr>
          <w:p w14:paraId="396CCFD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04</w:t>
            </w:r>
          </w:p>
        </w:tc>
        <w:tc>
          <w:tcPr>
            <w:tcW w:w="245" w:type="pct"/>
            <w:tcBorders>
              <w:top w:val="nil"/>
              <w:left w:val="nil"/>
              <w:bottom w:val="single" w:sz="4" w:space="0" w:color="auto"/>
              <w:right w:val="single" w:sz="4" w:space="0" w:color="auto"/>
            </w:tcBorders>
            <w:noWrap/>
            <w:vAlign w:val="center"/>
            <w:hideMark/>
          </w:tcPr>
          <w:p w14:paraId="1E6F4C2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5</w:t>
            </w:r>
          </w:p>
        </w:tc>
        <w:tc>
          <w:tcPr>
            <w:tcW w:w="296" w:type="pct"/>
            <w:tcBorders>
              <w:top w:val="nil"/>
              <w:left w:val="nil"/>
              <w:bottom w:val="single" w:sz="4" w:space="0" w:color="auto"/>
              <w:right w:val="single" w:sz="4" w:space="0" w:color="auto"/>
            </w:tcBorders>
            <w:noWrap/>
            <w:vAlign w:val="center"/>
            <w:hideMark/>
          </w:tcPr>
          <w:p w14:paraId="2EC9E34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9</w:t>
            </w:r>
          </w:p>
        </w:tc>
        <w:tc>
          <w:tcPr>
            <w:tcW w:w="357" w:type="pct"/>
            <w:tcBorders>
              <w:top w:val="nil"/>
              <w:left w:val="nil"/>
              <w:bottom w:val="single" w:sz="4" w:space="0" w:color="auto"/>
              <w:right w:val="single" w:sz="4" w:space="0" w:color="auto"/>
            </w:tcBorders>
            <w:noWrap/>
            <w:vAlign w:val="center"/>
            <w:hideMark/>
          </w:tcPr>
          <w:p w14:paraId="122072C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35</w:t>
            </w:r>
          </w:p>
        </w:tc>
        <w:tc>
          <w:tcPr>
            <w:tcW w:w="325" w:type="pct"/>
            <w:tcBorders>
              <w:top w:val="nil"/>
              <w:left w:val="nil"/>
              <w:bottom w:val="single" w:sz="4" w:space="0" w:color="auto"/>
              <w:right w:val="single" w:sz="4" w:space="0" w:color="auto"/>
            </w:tcBorders>
            <w:noWrap/>
            <w:vAlign w:val="center"/>
            <w:hideMark/>
          </w:tcPr>
          <w:p w14:paraId="01E03CA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1</w:t>
            </w:r>
          </w:p>
        </w:tc>
        <w:tc>
          <w:tcPr>
            <w:tcW w:w="330" w:type="pct"/>
            <w:tcBorders>
              <w:top w:val="nil"/>
              <w:left w:val="nil"/>
              <w:bottom w:val="single" w:sz="4" w:space="0" w:color="auto"/>
              <w:right w:val="single" w:sz="4" w:space="0" w:color="auto"/>
            </w:tcBorders>
            <w:noWrap/>
            <w:vAlign w:val="center"/>
            <w:hideMark/>
          </w:tcPr>
          <w:p w14:paraId="1283658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41</w:t>
            </w:r>
          </w:p>
        </w:tc>
        <w:tc>
          <w:tcPr>
            <w:tcW w:w="319" w:type="pct"/>
            <w:tcBorders>
              <w:top w:val="nil"/>
              <w:left w:val="nil"/>
              <w:bottom w:val="single" w:sz="4" w:space="0" w:color="auto"/>
              <w:right w:val="single" w:sz="4" w:space="0" w:color="auto"/>
            </w:tcBorders>
            <w:noWrap/>
            <w:vAlign w:val="center"/>
            <w:hideMark/>
          </w:tcPr>
          <w:p w14:paraId="55DBA35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6617597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28D0F26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1</w:t>
            </w:r>
          </w:p>
        </w:tc>
        <w:tc>
          <w:tcPr>
            <w:tcW w:w="334" w:type="pct"/>
            <w:gridSpan w:val="2"/>
            <w:tcBorders>
              <w:top w:val="nil"/>
              <w:left w:val="nil"/>
              <w:bottom w:val="single" w:sz="4" w:space="0" w:color="auto"/>
              <w:right w:val="single" w:sz="4" w:space="0" w:color="auto"/>
            </w:tcBorders>
            <w:noWrap/>
            <w:vAlign w:val="center"/>
            <w:hideMark/>
          </w:tcPr>
          <w:p w14:paraId="72F0BCD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5</w:t>
            </w:r>
          </w:p>
        </w:tc>
        <w:tc>
          <w:tcPr>
            <w:tcW w:w="281" w:type="pct"/>
            <w:tcBorders>
              <w:top w:val="nil"/>
              <w:left w:val="nil"/>
              <w:bottom w:val="single" w:sz="4" w:space="0" w:color="auto"/>
              <w:right w:val="single" w:sz="4" w:space="0" w:color="auto"/>
            </w:tcBorders>
            <w:noWrap/>
            <w:vAlign w:val="center"/>
            <w:hideMark/>
          </w:tcPr>
          <w:p w14:paraId="1888CF3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7</w:t>
            </w:r>
          </w:p>
        </w:tc>
        <w:tc>
          <w:tcPr>
            <w:tcW w:w="300" w:type="pct"/>
            <w:gridSpan w:val="2"/>
            <w:tcBorders>
              <w:top w:val="nil"/>
              <w:left w:val="nil"/>
              <w:bottom w:val="single" w:sz="4" w:space="0" w:color="auto"/>
              <w:right w:val="single" w:sz="4" w:space="0" w:color="auto"/>
            </w:tcBorders>
            <w:noWrap/>
            <w:vAlign w:val="center"/>
            <w:hideMark/>
          </w:tcPr>
          <w:p w14:paraId="5381F51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4</w:t>
            </w:r>
          </w:p>
        </w:tc>
        <w:tc>
          <w:tcPr>
            <w:tcW w:w="275" w:type="pct"/>
            <w:tcBorders>
              <w:top w:val="nil"/>
              <w:left w:val="nil"/>
              <w:bottom w:val="single" w:sz="4" w:space="0" w:color="auto"/>
              <w:right w:val="single" w:sz="4" w:space="0" w:color="auto"/>
            </w:tcBorders>
            <w:noWrap/>
            <w:vAlign w:val="center"/>
            <w:hideMark/>
          </w:tcPr>
          <w:p w14:paraId="3BA4BFE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8</w:t>
            </w:r>
          </w:p>
        </w:tc>
        <w:tc>
          <w:tcPr>
            <w:tcW w:w="302" w:type="pct"/>
            <w:tcBorders>
              <w:top w:val="nil"/>
              <w:left w:val="nil"/>
              <w:bottom w:val="single" w:sz="4" w:space="0" w:color="auto"/>
              <w:right w:val="single" w:sz="4" w:space="0" w:color="auto"/>
            </w:tcBorders>
            <w:noWrap/>
            <w:vAlign w:val="center"/>
            <w:hideMark/>
          </w:tcPr>
          <w:p w14:paraId="3A6322D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0</w:t>
            </w:r>
          </w:p>
        </w:tc>
      </w:tr>
      <w:tr w:rsidR="00717F17" w:rsidRPr="000132AA" w14:paraId="61EF785A"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0E4B7404"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7FAE7472"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62B6460D" w14:textId="77777777" w:rsidR="007F2214" w:rsidRPr="000132AA" w:rsidRDefault="007F2214">
            <w:pPr>
              <w:spacing w:after="0" w:line="240" w:lineRule="auto"/>
              <w:jc w:val="center"/>
              <w:rPr>
                <w:rFonts w:cs="Arial"/>
                <w:b/>
                <w:bCs/>
                <w:sz w:val="16"/>
                <w:szCs w:val="16"/>
              </w:rPr>
            </w:pPr>
            <w:r w:rsidRPr="000132AA">
              <w:rPr>
                <w:rFonts w:cs="Arial"/>
                <w:b/>
                <w:bCs/>
                <w:sz w:val="16"/>
                <w:szCs w:val="16"/>
              </w:rPr>
              <w:t>25</w:t>
            </w:r>
          </w:p>
        </w:tc>
        <w:tc>
          <w:tcPr>
            <w:tcW w:w="233" w:type="pct"/>
            <w:tcBorders>
              <w:top w:val="nil"/>
              <w:left w:val="nil"/>
              <w:bottom w:val="single" w:sz="4" w:space="0" w:color="auto"/>
              <w:right w:val="single" w:sz="4" w:space="0" w:color="auto"/>
            </w:tcBorders>
            <w:noWrap/>
            <w:vAlign w:val="center"/>
            <w:hideMark/>
          </w:tcPr>
          <w:p w14:paraId="05AA5EA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1</w:t>
            </w:r>
          </w:p>
        </w:tc>
        <w:tc>
          <w:tcPr>
            <w:tcW w:w="245" w:type="pct"/>
            <w:tcBorders>
              <w:top w:val="nil"/>
              <w:left w:val="nil"/>
              <w:bottom w:val="single" w:sz="4" w:space="0" w:color="auto"/>
              <w:right w:val="single" w:sz="4" w:space="0" w:color="auto"/>
            </w:tcBorders>
            <w:noWrap/>
            <w:vAlign w:val="center"/>
            <w:hideMark/>
          </w:tcPr>
          <w:p w14:paraId="73FEF9A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97</w:t>
            </w:r>
          </w:p>
        </w:tc>
        <w:tc>
          <w:tcPr>
            <w:tcW w:w="296" w:type="pct"/>
            <w:tcBorders>
              <w:top w:val="nil"/>
              <w:left w:val="nil"/>
              <w:bottom w:val="single" w:sz="4" w:space="0" w:color="auto"/>
              <w:right w:val="single" w:sz="4" w:space="0" w:color="auto"/>
            </w:tcBorders>
            <w:noWrap/>
            <w:vAlign w:val="center"/>
            <w:hideMark/>
          </w:tcPr>
          <w:p w14:paraId="17BC373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49</w:t>
            </w:r>
          </w:p>
        </w:tc>
        <w:tc>
          <w:tcPr>
            <w:tcW w:w="357" w:type="pct"/>
            <w:tcBorders>
              <w:top w:val="nil"/>
              <w:left w:val="nil"/>
              <w:bottom w:val="single" w:sz="4" w:space="0" w:color="auto"/>
              <w:right w:val="single" w:sz="4" w:space="0" w:color="auto"/>
            </w:tcBorders>
            <w:noWrap/>
            <w:vAlign w:val="center"/>
            <w:hideMark/>
          </w:tcPr>
          <w:p w14:paraId="2A9FE23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09</w:t>
            </w:r>
          </w:p>
        </w:tc>
        <w:tc>
          <w:tcPr>
            <w:tcW w:w="325" w:type="pct"/>
            <w:tcBorders>
              <w:top w:val="nil"/>
              <w:left w:val="nil"/>
              <w:bottom w:val="single" w:sz="4" w:space="0" w:color="auto"/>
              <w:right w:val="single" w:sz="4" w:space="0" w:color="auto"/>
            </w:tcBorders>
            <w:noWrap/>
            <w:vAlign w:val="center"/>
            <w:hideMark/>
          </w:tcPr>
          <w:p w14:paraId="52B66DF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7</w:t>
            </w:r>
          </w:p>
        </w:tc>
        <w:tc>
          <w:tcPr>
            <w:tcW w:w="330" w:type="pct"/>
            <w:tcBorders>
              <w:top w:val="nil"/>
              <w:left w:val="nil"/>
              <w:bottom w:val="single" w:sz="4" w:space="0" w:color="auto"/>
              <w:right w:val="single" w:sz="4" w:space="0" w:color="auto"/>
            </w:tcBorders>
            <w:noWrap/>
            <w:vAlign w:val="center"/>
            <w:hideMark/>
          </w:tcPr>
          <w:p w14:paraId="3BA64F1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3</w:t>
            </w:r>
          </w:p>
        </w:tc>
        <w:tc>
          <w:tcPr>
            <w:tcW w:w="319" w:type="pct"/>
            <w:tcBorders>
              <w:top w:val="nil"/>
              <w:left w:val="nil"/>
              <w:bottom w:val="single" w:sz="4" w:space="0" w:color="auto"/>
              <w:right w:val="single" w:sz="4" w:space="0" w:color="auto"/>
            </w:tcBorders>
            <w:noWrap/>
            <w:vAlign w:val="center"/>
            <w:hideMark/>
          </w:tcPr>
          <w:p w14:paraId="7635DAF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0B1DD78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7" w:type="pct"/>
            <w:tcBorders>
              <w:top w:val="nil"/>
              <w:left w:val="nil"/>
              <w:bottom w:val="single" w:sz="4" w:space="0" w:color="auto"/>
              <w:right w:val="single" w:sz="4" w:space="0" w:color="auto"/>
            </w:tcBorders>
            <w:noWrap/>
            <w:vAlign w:val="center"/>
            <w:hideMark/>
          </w:tcPr>
          <w:p w14:paraId="12E2068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8</w:t>
            </w:r>
          </w:p>
        </w:tc>
        <w:tc>
          <w:tcPr>
            <w:tcW w:w="334" w:type="pct"/>
            <w:gridSpan w:val="2"/>
            <w:tcBorders>
              <w:top w:val="nil"/>
              <w:left w:val="nil"/>
              <w:bottom w:val="single" w:sz="4" w:space="0" w:color="auto"/>
              <w:right w:val="single" w:sz="4" w:space="0" w:color="auto"/>
            </w:tcBorders>
            <w:noWrap/>
            <w:vAlign w:val="center"/>
            <w:hideMark/>
          </w:tcPr>
          <w:p w14:paraId="04210A2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7</w:t>
            </w:r>
          </w:p>
        </w:tc>
        <w:tc>
          <w:tcPr>
            <w:tcW w:w="281" w:type="pct"/>
            <w:tcBorders>
              <w:top w:val="nil"/>
              <w:left w:val="nil"/>
              <w:bottom w:val="single" w:sz="4" w:space="0" w:color="auto"/>
              <w:right w:val="single" w:sz="4" w:space="0" w:color="auto"/>
            </w:tcBorders>
            <w:noWrap/>
            <w:vAlign w:val="center"/>
            <w:hideMark/>
          </w:tcPr>
          <w:p w14:paraId="028FABA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7</w:t>
            </w:r>
          </w:p>
        </w:tc>
        <w:tc>
          <w:tcPr>
            <w:tcW w:w="300" w:type="pct"/>
            <w:gridSpan w:val="2"/>
            <w:tcBorders>
              <w:top w:val="nil"/>
              <w:left w:val="nil"/>
              <w:bottom w:val="single" w:sz="4" w:space="0" w:color="auto"/>
              <w:right w:val="single" w:sz="4" w:space="0" w:color="auto"/>
            </w:tcBorders>
            <w:noWrap/>
            <w:vAlign w:val="center"/>
            <w:hideMark/>
          </w:tcPr>
          <w:p w14:paraId="5CB9CB1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5EB0F08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c>
          <w:tcPr>
            <w:tcW w:w="302" w:type="pct"/>
            <w:tcBorders>
              <w:top w:val="nil"/>
              <w:left w:val="nil"/>
              <w:bottom w:val="single" w:sz="4" w:space="0" w:color="auto"/>
              <w:right w:val="single" w:sz="4" w:space="0" w:color="auto"/>
            </w:tcBorders>
            <w:noWrap/>
            <w:vAlign w:val="center"/>
            <w:hideMark/>
          </w:tcPr>
          <w:p w14:paraId="450813E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6</w:t>
            </w:r>
          </w:p>
        </w:tc>
      </w:tr>
      <w:tr w:rsidR="00717F17" w:rsidRPr="000132AA" w14:paraId="18246EA0"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3AE8F7D3"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16783F68"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1E2545E3" w14:textId="77777777" w:rsidR="007F2214" w:rsidRPr="000132AA" w:rsidRDefault="007F2214">
            <w:pPr>
              <w:spacing w:after="0" w:line="240" w:lineRule="auto"/>
              <w:jc w:val="center"/>
              <w:rPr>
                <w:rFonts w:cs="Arial"/>
                <w:b/>
                <w:bCs/>
                <w:sz w:val="16"/>
                <w:szCs w:val="16"/>
              </w:rPr>
            </w:pPr>
            <w:r w:rsidRPr="000132AA">
              <w:rPr>
                <w:rFonts w:cs="Arial"/>
                <w:b/>
                <w:bCs/>
                <w:sz w:val="16"/>
                <w:szCs w:val="16"/>
              </w:rPr>
              <w:t>50</w:t>
            </w:r>
          </w:p>
        </w:tc>
        <w:tc>
          <w:tcPr>
            <w:tcW w:w="233" w:type="pct"/>
            <w:tcBorders>
              <w:top w:val="nil"/>
              <w:left w:val="nil"/>
              <w:bottom w:val="single" w:sz="4" w:space="0" w:color="auto"/>
              <w:right w:val="single" w:sz="4" w:space="0" w:color="auto"/>
            </w:tcBorders>
            <w:noWrap/>
            <w:vAlign w:val="center"/>
            <w:hideMark/>
          </w:tcPr>
          <w:p w14:paraId="16F6C56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6</w:t>
            </w:r>
          </w:p>
        </w:tc>
        <w:tc>
          <w:tcPr>
            <w:tcW w:w="245" w:type="pct"/>
            <w:tcBorders>
              <w:top w:val="nil"/>
              <w:left w:val="nil"/>
              <w:bottom w:val="single" w:sz="4" w:space="0" w:color="auto"/>
              <w:right w:val="single" w:sz="4" w:space="0" w:color="auto"/>
            </w:tcBorders>
            <w:noWrap/>
            <w:vAlign w:val="center"/>
            <w:hideMark/>
          </w:tcPr>
          <w:p w14:paraId="14007D4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8</w:t>
            </w:r>
          </w:p>
        </w:tc>
        <w:tc>
          <w:tcPr>
            <w:tcW w:w="296" w:type="pct"/>
            <w:tcBorders>
              <w:top w:val="nil"/>
              <w:left w:val="nil"/>
              <w:bottom w:val="single" w:sz="4" w:space="0" w:color="auto"/>
              <w:right w:val="single" w:sz="4" w:space="0" w:color="auto"/>
            </w:tcBorders>
            <w:noWrap/>
            <w:vAlign w:val="center"/>
            <w:hideMark/>
          </w:tcPr>
          <w:p w14:paraId="71D3CE3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8</w:t>
            </w:r>
          </w:p>
        </w:tc>
        <w:tc>
          <w:tcPr>
            <w:tcW w:w="357" w:type="pct"/>
            <w:tcBorders>
              <w:top w:val="nil"/>
              <w:left w:val="nil"/>
              <w:bottom w:val="single" w:sz="4" w:space="0" w:color="auto"/>
              <w:right w:val="single" w:sz="4" w:space="0" w:color="auto"/>
            </w:tcBorders>
            <w:noWrap/>
            <w:vAlign w:val="center"/>
            <w:hideMark/>
          </w:tcPr>
          <w:p w14:paraId="659BB6C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58</w:t>
            </w:r>
          </w:p>
        </w:tc>
        <w:tc>
          <w:tcPr>
            <w:tcW w:w="325" w:type="pct"/>
            <w:tcBorders>
              <w:top w:val="nil"/>
              <w:left w:val="nil"/>
              <w:bottom w:val="single" w:sz="4" w:space="0" w:color="auto"/>
              <w:right w:val="single" w:sz="4" w:space="0" w:color="auto"/>
            </w:tcBorders>
            <w:noWrap/>
            <w:vAlign w:val="center"/>
            <w:hideMark/>
          </w:tcPr>
          <w:p w14:paraId="21BFC83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5</w:t>
            </w:r>
          </w:p>
        </w:tc>
        <w:tc>
          <w:tcPr>
            <w:tcW w:w="330" w:type="pct"/>
            <w:tcBorders>
              <w:top w:val="nil"/>
              <w:left w:val="nil"/>
              <w:bottom w:val="single" w:sz="4" w:space="0" w:color="auto"/>
              <w:right w:val="single" w:sz="4" w:space="0" w:color="auto"/>
            </w:tcBorders>
            <w:noWrap/>
            <w:vAlign w:val="center"/>
            <w:hideMark/>
          </w:tcPr>
          <w:p w14:paraId="556F8F6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3</w:t>
            </w:r>
          </w:p>
        </w:tc>
        <w:tc>
          <w:tcPr>
            <w:tcW w:w="319" w:type="pct"/>
            <w:tcBorders>
              <w:top w:val="nil"/>
              <w:left w:val="nil"/>
              <w:bottom w:val="single" w:sz="4" w:space="0" w:color="auto"/>
              <w:right w:val="single" w:sz="4" w:space="0" w:color="auto"/>
            </w:tcBorders>
            <w:noWrap/>
            <w:vAlign w:val="center"/>
            <w:hideMark/>
          </w:tcPr>
          <w:p w14:paraId="33DC9A6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311C98F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7" w:type="pct"/>
            <w:tcBorders>
              <w:top w:val="nil"/>
              <w:left w:val="nil"/>
              <w:bottom w:val="single" w:sz="4" w:space="0" w:color="auto"/>
              <w:right w:val="single" w:sz="4" w:space="0" w:color="auto"/>
            </w:tcBorders>
            <w:noWrap/>
            <w:vAlign w:val="center"/>
            <w:hideMark/>
          </w:tcPr>
          <w:p w14:paraId="312622D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1F1442E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1</w:t>
            </w:r>
          </w:p>
        </w:tc>
        <w:tc>
          <w:tcPr>
            <w:tcW w:w="281" w:type="pct"/>
            <w:tcBorders>
              <w:top w:val="nil"/>
              <w:left w:val="nil"/>
              <w:bottom w:val="single" w:sz="4" w:space="0" w:color="auto"/>
              <w:right w:val="single" w:sz="4" w:space="0" w:color="auto"/>
            </w:tcBorders>
            <w:noWrap/>
            <w:vAlign w:val="center"/>
            <w:hideMark/>
          </w:tcPr>
          <w:p w14:paraId="6757E18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6</w:t>
            </w:r>
          </w:p>
        </w:tc>
        <w:tc>
          <w:tcPr>
            <w:tcW w:w="300" w:type="pct"/>
            <w:gridSpan w:val="2"/>
            <w:tcBorders>
              <w:top w:val="nil"/>
              <w:left w:val="nil"/>
              <w:bottom w:val="single" w:sz="4" w:space="0" w:color="auto"/>
              <w:right w:val="single" w:sz="4" w:space="0" w:color="auto"/>
            </w:tcBorders>
            <w:noWrap/>
            <w:vAlign w:val="center"/>
            <w:hideMark/>
          </w:tcPr>
          <w:p w14:paraId="3174B03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64983D1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3F6B72E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r>
      <w:tr w:rsidR="00717F17" w:rsidRPr="000132AA" w14:paraId="695CA5A3"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48B4AE04"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5684AAA4"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3A933197" w14:textId="77777777" w:rsidR="007F2214" w:rsidRPr="000132AA" w:rsidRDefault="007F2214">
            <w:pPr>
              <w:spacing w:after="0" w:line="240" w:lineRule="auto"/>
              <w:jc w:val="center"/>
              <w:rPr>
                <w:rFonts w:cs="Arial"/>
                <w:b/>
                <w:bCs/>
                <w:sz w:val="16"/>
                <w:szCs w:val="16"/>
              </w:rPr>
            </w:pPr>
            <w:r w:rsidRPr="000132AA">
              <w:rPr>
                <w:rFonts w:cs="Arial"/>
                <w:b/>
                <w:bCs/>
                <w:sz w:val="16"/>
                <w:szCs w:val="16"/>
              </w:rPr>
              <w:t>75</w:t>
            </w:r>
          </w:p>
        </w:tc>
        <w:tc>
          <w:tcPr>
            <w:tcW w:w="233" w:type="pct"/>
            <w:tcBorders>
              <w:top w:val="nil"/>
              <w:left w:val="nil"/>
              <w:bottom w:val="single" w:sz="4" w:space="0" w:color="auto"/>
              <w:right w:val="single" w:sz="4" w:space="0" w:color="auto"/>
            </w:tcBorders>
            <w:noWrap/>
            <w:vAlign w:val="center"/>
            <w:hideMark/>
          </w:tcPr>
          <w:p w14:paraId="3BE249C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4</w:t>
            </w:r>
          </w:p>
        </w:tc>
        <w:tc>
          <w:tcPr>
            <w:tcW w:w="245" w:type="pct"/>
            <w:tcBorders>
              <w:top w:val="nil"/>
              <w:left w:val="nil"/>
              <w:bottom w:val="single" w:sz="4" w:space="0" w:color="auto"/>
              <w:right w:val="single" w:sz="4" w:space="0" w:color="auto"/>
            </w:tcBorders>
            <w:noWrap/>
            <w:vAlign w:val="center"/>
            <w:hideMark/>
          </w:tcPr>
          <w:p w14:paraId="7335C5B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6</w:t>
            </w:r>
          </w:p>
        </w:tc>
        <w:tc>
          <w:tcPr>
            <w:tcW w:w="296" w:type="pct"/>
            <w:tcBorders>
              <w:top w:val="nil"/>
              <w:left w:val="nil"/>
              <w:bottom w:val="single" w:sz="4" w:space="0" w:color="auto"/>
              <w:right w:val="single" w:sz="4" w:space="0" w:color="auto"/>
            </w:tcBorders>
            <w:noWrap/>
            <w:vAlign w:val="center"/>
            <w:hideMark/>
          </w:tcPr>
          <w:p w14:paraId="70EED69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8</w:t>
            </w:r>
          </w:p>
        </w:tc>
        <w:tc>
          <w:tcPr>
            <w:tcW w:w="357" w:type="pct"/>
            <w:tcBorders>
              <w:top w:val="nil"/>
              <w:left w:val="nil"/>
              <w:bottom w:val="single" w:sz="4" w:space="0" w:color="auto"/>
              <w:right w:val="single" w:sz="4" w:space="0" w:color="auto"/>
            </w:tcBorders>
            <w:noWrap/>
            <w:vAlign w:val="center"/>
            <w:hideMark/>
          </w:tcPr>
          <w:p w14:paraId="15AA77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50</w:t>
            </w:r>
          </w:p>
        </w:tc>
        <w:tc>
          <w:tcPr>
            <w:tcW w:w="325" w:type="pct"/>
            <w:tcBorders>
              <w:top w:val="nil"/>
              <w:left w:val="nil"/>
              <w:bottom w:val="single" w:sz="4" w:space="0" w:color="auto"/>
              <w:right w:val="single" w:sz="4" w:space="0" w:color="auto"/>
            </w:tcBorders>
            <w:noWrap/>
            <w:vAlign w:val="center"/>
            <w:hideMark/>
          </w:tcPr>
          <w:p w14:paraId="47C3E34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4</w:t>
            </w:r>
          </w:p>
        </w:tc>
        <w:tc>
          <w:tcPr>
            <w:tcW w:w="330" w:type="pct"/>
            <w:tcBorders>
              <w:top w:val="nil"/>
              <w:left w:val="nil"/>
              <w:bottom w:val="single" w:sz="4" w:space="0" w:color="auto"/>
              <w:right w:val="single" w:sz="4" w:space="0" w:color="auto"/>
            </w:tcBorders>
            <w:noWrap/>
            <w:vAlign w:val="center"/>
            <w:hideMark/>
          </w:tcPr>
          <w:p w14:paraId="40F3A7F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2</w:t>
            </w:r>
          </w:p>
        </w:tc>
        <w:tc>
          <w:tcPr>
            <w:tcW w:w="319" w:type="pct"/>
            <w:tcBorders>
              <w:top w:val="nil"/>
              <w:left w:val="nil"/>
              <w:bottom w:val="single" w:sz="4" w:space="0" w:color="auto"/>
              <w:right w:val="single" w:sz="4" w:space="0" w:color="auto"/>
            </w:tcBorders>
            <w:noWrap/>
            <w:vAlign w:val="center"/>
            <w:hideMark/>
          </w:tcPr>
          <w:p w14:paraId="5E7E670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32440E6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7" w:type="pct"/>
            <w:tcBorders>
              <w:top w:val="nil"/>
              <w:left w:val="nil"/>
              <w:bottom w:val="single" w:sz="4" w:space="0" w:color="auto"/>
              <w:right w:val="single" w:sz="4" w:space="0" w:color="auto"/>
            </w:tcBorders>
            <w:noWrap/>
            <w:vAlign w:val="center"/>
            <w:hideMark/>
          </w:tcPr>
          <w:p w14:paraId="77EA47F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71D866F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0</w:t>
            </w:r>
          </w:p>
        </w:tc>
        <w:tc>
          <w:tcPr>
            <w:tcW w:w="281" w:type="pct"/>
            <w:tcBorders>
              <w:top w:val="nil"/>
              <w:left w:val="nil"/>
              <w:bottom w:val="single" w:sz="4" w:space="0" w:color="auto"/>
              <w:right w:val="single" w:sz="4" w:space="0" w:color="auto"/>
            </w:tcBorders>
            <w:noWrap/>
            <w:vAlign w:val="center"/>
            <w:hideMark/>
          </w:tcPr>
          <w:p w14:paraId="15F2D21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5</w:t>
            </w:r>
          </w:p>
        </w:tc>
        <w:tc>
          <w:tcPr>
            <w:tcW w:w="300" w:type="pct"/>
            <w:gridSpan w:val="2"/>
            <w:tcBorders>
              <w:top w:val="nil"/>
              <w:left w:val="nil"/>
              <w:bottom w:val="single" w:sz="4" w:space="0" w:color="auto"/>
              <w:right w:val="single" w:sz="4" w:space="0" w:color="auto"/>
            </w:tcBorders>
            <w:noWrap/>
            <w:vAlign w:val="center"/>
            <w:hideMark/>
          </w:tcPr>
          <w:p w14:paraId="1F72BDC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0FE6898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1A37CA6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r>
      <w:tr w:rsidR="00717F17" w:rsidRPr="000132AA" w14:paraId="23E18FBA"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224B3E5A"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3BA3B7E5"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12D2A4AF"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0</w:t>
            </w:r>
          </w:p>
        </w:tc>
        <w:tc>
          <w:tcPr>
            <w:tcW w:w="233" w:type="pct"/>
            <w:tcBorders>
              <w:top w:val="nil"/>
              <w:left w:val="nil"/>
              <w:bottom w:val="single" w:sz="4" w:space="0" w:color="auto"/>
              <w:right w:val="single" w:sz="4" w:space="0" w:color="auto"/>
            </w:tcBorders>
            <w:noWrap/>
            <w:vAlign w:val="center"/>
            <w:hideMark/>
          </w:tcPr>
          <w:p w14:paraId="360494E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5</w:t>
            </w:r>
          </w:p>
        </w:tc>
        <w:tc>
          <w:tcPr>
            <w:tcW w:w="245" w:type="pct"/>
            <w:tcBorders>
              <w:top w:val="nil"/>
              <w:left w:val="nil"/>
              <w:bottom w:val="single" w:sz="4" w:space="0" w:color="auto"/>
              <w:right w:val="single" w:sz="4" w:space="0" w:color="auto"/>
            </w:tcBorders>
            <w:noWrap/>
            <w:vAlign w:val="center"/>
            <w:hideMark/>
          </w:tcPr>
          <w:p w14:paraId="68D15F1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6</w:t>
            </w:r>
          </w:p>
        </w:tc>
        <w:tc>
          <w:tcPr>
            <w:tcW w:w="296" w:type="pct"/>
            <w:tcBorders>
              <w:top w:val="nil"/>
              <w:left w:val="nil"/>
              <w:bottom w:val="single" w:sz="4" w:space="0" w:color="auto"/>
              <w:right w:val="single" w:sz="4" w:space="0" w:color="auto"/>
            </w:tcBorders>
            <w:noWrap/>
            <w:vAlign w:val="center"/>
            <w:hideMark/>
          </w:tcPr>
          <w:p w14:paraId="433B161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8</w:t>
            </w:r>
          </w:p>
        </w:tc>
        <w:tc>
          <w:tcPr>
            <w:tcW w:w="357" w:type="pct"/>
            <w:tcBorders>
              <w:top w:val="nil"/>
              <w:left w:val="nil"/>
              <w:bottom w:val="single" w:sz="4" w:space="0" w:color="auto"/>
              <w:right w:val="single" w:sz="4" w:space="0" w:color="auto"/>
            </w:tcBorders>
            <w:noWrap/>
            <w:vAlign w:val="center"/>
            <w:hideMark/>
          </w:tcPr>
          <w:p w14:paraId="4CCBEE9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55</w:t>
            </w:r>
          </w:p>
        </w:tc>
        <w:tc>
          <w:tcPr>
            <w:tcW w:w="325" w:type="pct"/>
            <w:tcBorders>
              <w:top w:val="nil"/>
              <w:left w:val="nil"/>
              <w:bottom w:val="single" w:sz="4" w:space="0" w:color="auto"/>
              <w:right w:val="single" w:sz="4" w:space="0" w:color="auto"/>
            </w:tcBorders>
            <w:noWrap/>
            <w:vAlign w:val="center"/>
            <w:hideMark/>
          </w:tcPr>
          <w:p w14:paraId="468CD61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5</w:t>
            </w:r>
          </w:p>
        </w:tc>
        <w:tc>
          <w:tcPr>
            <w:tcW w:w="330" w:type="pct"/>
            <w:tcBorders>
              <w:top w:val="nil"/>
              <w:left w:val="nil"/>
              <w:bottom w:val="single" w:sz="4" w:space="0" w:color="auto"/>
              <w:right w:val="single" w:sz="4" w:space="0" w:color="auto"/>
            </w:tcBorders>
            <w:noWrap/>
            <w:vAlign w:val="center"/>
            <w:hideMark/>
          </w:tcPr>
          <w:p w14:paraId="23FE3C4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2</w:t>
            </w:r>
          </w:p>
        </w:tc>
        <w:tc>
          <w:tcPr>
            <w:tcW w:w="319" w:type="pct"/>
            <w:tcBorders>
              <w:top w:val="nil"/>
              <w:left w:val="nil"/>
              <w:bottom w:val="single" w:sz="4" w:space="0" w:color="auto"/>
              <w:right w:val="single" w:sz="4" w:space="0" w:color="auto"/>
            </w:tcBorders>
            <w:noWrap/>
            <w:vAlign w:val="center"/>
            <w:hideMark/>
          </w:tcPr>
          <w:p w14:paraId="6B5A1B7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7ADBC71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7" w:type="pct"/>
            <w:tcBorders>
              <w:top w:val="nil"/>
              <w:left w:val="nil"/>
              <w:bottom w:val="single" w:sz="4" w:space="0" w:color="auto"/>
              <w:right w:val="single" w:sz="4" w:space="0" w:color="auto"/>
            </w:tcBorders>
            <w:noWrap/>
            <w:vAlign w:val="center"/>
            <w:hideMark/>
          </w:tcPr>
          <w:p w14:paraId="5C71C61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13C999F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0</w:t>
            </w:r>
          </w:p>
        </w:tc>
        <w:tc>
          <w:tcPr>
            <w:tcW w:w="281" w:type="pct"/>
            <w:tcBorders>
              <w:top w:val="nil"/>
              <w:left w:val="nil"/>
              <w:bottom w:val="single" w:sz="4" w:space="0" w:color="auto"/>
              <w:right w:val="single" w:sz="4" w:space="0" w:color="auto"/>
            </w:tcBorders>
            <w:noWrap/>
            <w:vAlign w:val="center"/>
            <w:hideMark/>
          </w:tcPr>
          <w:p w14:paraId="3823FC8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6</w:t>
            </w:r>
          </w:p>
        </w:tc>
        <w:tc>
          <w:tcPr>
            <w:tcW w:w="300" w:type="pct"/>
            <w:gridSpan w:val="2"/>
            <w:tcBorders>
              <w:top w:val="nil"/>
              <w:left w:val="nil"/>
              <w:bottom w:val="single" w:sz="4" w:space="0" w:color="auto"/>
              <w:right w:val="single" w:sz="4" w:space="0" w:color="auto"/>
            </w:tcBorders>
            <w:noWrap/>
            <w:vAlign w:val="center"/>
            <w:hideMark/>
          </w:tcPr>
          <w:p w14:paraId="579CC86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34C0D1B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643A191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r>
      <w:tr w:rsidR="00717F17" w:rsidRPr="000132AA" w14:paraId="51B61982" w14:textId="77777777" w:rsidTr="00717F17">
        <w:trPr>
          <w:trHeight w:hRule="exact" w:val="244"/>
        </w:trPr>
        <w:tc>
          <w:tcPr>
            <w:tcW w:w="193" w:type="pct"/>
            <w:vMerge w:val="restart"/>
            <w:tcBorders>
              <w:top w:val="nil"/>
              <w:left w:val="single" w:sz="4" w:space="0" w:color="auto"/>
              <w:bottom w:val="single" w:sz="4" w:space="0" w:color="auto"/>
              <w:right w:val="single" w:sz="4" w:space="0" w:color="auto"/>
            </w:tcBorders>
            <w:noWrap/>
            <w:vAlign w:val="center"/>
            <w:hideMark/>
          </w:tcPr>
          <w:p w14:paraId="40FAB8CD" w14:textId="77777777" w:rsidR="007F2214" w:rsidRPr="000132AA" w:rsidRDefault="007F2214">
            <w:pPr>
              <w:spacing w:after="0" w:line="240" w:lineRule="auto"/>
              <w:jc w:val="center"/>
              <w:rPr>
                <w:rFonts w:cs="Arial"/>
                <w:b/>
                <w:bCs/>
                <w:color w:val="000000"/>
                <w:sz w:val="16"/>
                <w:szCs w:val="16"/>
              </w:rPr>
            </w:pPr>
            <w:r w:rsidRPr="000132AA">
              <w:rPr>
                <w:rFonts w:cs="Arial"/>
                <w:b/>
                <w:bCs/>
                <w:color w:val="000000"/>
                <w:sz w:val="16"/>
                <w:szCs w:val="16"/>
              </w:rPr>
              <w:t>5</w:t>
            </w:r>
          </w:p>
        </w:tc>
        <w:tc>
          <w:tcPr>
            <w:tcW w:w="338" w:type="pct"/>
            <w:vMerge w:val="restart"/>
            <w:tcBorders>
              <w:top w:val="nil"/>
              <w:left w:val="single" w:sz="4" w:space="0" w:color="auto"/>
              <w:bottom w:val="single" w:sz="4" w:space="0" w:color="auto"/>
              <w:right w:val="single" w:sz="4" w:space="0" w:color="auto"/>
            </w:tcBorders>
            <w:vAlign w:val="center"/>
            <w:hideMark/>
          </w:tcPr>
          <w:p w14:paraId="6D9066B6" w14:textId="77777777" w:rsidR="007F2214" w:rsidRPr="000132AA" w:rsidRDefault="007F2214">
            <w:pPr>
              <w:spacing w:after="0" w:line="240" w:lineRule="auto"/>
              <w:jc w:val="center"/>
              <w:rPr>
                <w:rFonts w:cs="Arial"/>
                <w:b/>
                <w:bCs/>
                <w:sz w:val="16"/>
                <w:szCs w:val="16"/>
              </w:rPr>
            </w:pPr>
            <w:r w:rsidRPr="000132AA">
              <w:rPr>
                <w:rFonts w:cs="Arial"/>
                <w:b/>
                <w:bCs/>
                <w:sz w:val="16"/>
                <w:szCs w:val="16"/>
              </w:rPr>
              <w:t>YTF</w:t>
            </w:r>
          </w:p>
        </w:tc>
        <w:tc>
          <w:tcPr>
            <w:tcW w:w="220" w:type="pct"/>
            <w:tcBorders>
              <w:top w:val="nil"/>
              <w:left w:val="nil"/>
              <w:bottom w:val="single" w:sz="4" w:space="0" w:color="auto"/>
              <w:right w:val="single" w:sz="4" w:space="0" w:color="auto"/>
            </w:tcBorders>
            <w:noWrap/>
            <w:vAlign w:val="center"/>
            <w:hideMark/>
          </w:tcPr>
          <w:p w14:paraId="57C156F1" w14:textId="77777777" w:rsidR="007F2214" w:rsidRPr="000132AA" w:rsidRDefault="007F2214">
            <w:pPr>
              <w:spacing w:after="0" w:line="240" w:lineRule="auto"/>
              <w:jc w:val="center"/>
              <w:rPr>
                <w:rFonts w:cs="Arial"/>
                <w:b/>
                <w:bCs/>
                <w:sz w:val="16"/>
                <w:szCs w:val="16"/>
              </w:rPr>
            </w:pPr>
            <w:r w:rsidRPr="000132AA">
              <w:rPr>
                <w:rFonts w:cs="Arial"/>
                <w:b/>
                <w:bCs/>
                <w:sz w:val="16"/>
                <w:szCs w:val="16"/>
              </w:rPr>
              <w:t>5</w:t>
            </w:r>
          </w:p>
        </w:tc>
        <w:tc>
          <w:tcPr>
            <w:tcW w:w="233" w:type="pct"/>
            <w:tcBorders>
              <w:top w:val="nil"/>
              <w:left w:val="nil"/>
              <w:bottom w:val="single" w:sz="4" w:space="0" w:color="auto"/>
              <w:right w:val="single" w:sz="4" w:space="0" w:color="auto"/>
            </w:tcBorders>
            <w:noWrap/>
            <w:vAlign w:val="center"/>
            <w:hideMark/>
          </w:tcPr>
          <w:p w14:paraId="2F313B1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0</w:t>
            </w:r>
          </w:p>
        </w:tc>
        <w:tc>
          <w:tcPr>
            <w:tcW w:w="245" w:type="pct"/>
            <w:tcBorders>
              <w:top w:val="nil"/>
              <w:left w:val="nil"/>
              <w:bottom w:val="single" w:sz="4" w:space="0" w:color="auto"/>
              <w:right w:val="single" w:sz="4" w:space="0" w:color="auto"/>
            </w:tcBorders>
            <w:noWrap/>
            <w:vAlign w:val="center"/>
            <w:hideMark/>
          </w:tcPr>
          <w:p w14:paraId="0EB4852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89</w:t>
            </w:r>
          </w:p>
        </w:tc>
        <w:tc>
          <w:tcPr>
            <w:tcW w:w="296" w:type="pct"/>
            <w:tcBorders>
              <w:top w:val="nil"/>
              <w:left w:val="nil"/>
              <w:bottom w:val="single" w:sz="4" w:space="0" w:color="auto"/>
              <w:right w:val="single" w:sz="4" w:space="0" w:color="auto"/>
            </w:tcBorders>
            <w:noWrap/>
            <w:vAlign w:val="center"/>
            <w:hideMark/>
          </w:tcPr>
          <w:p w14:paraId="3E65BC1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22</w:t>
            </w:r>
          </w:p>
        </w:tc>
        <w:tc>
          <w:tcPr>
            <w:tcW w:w="357" w:type="pct"/>
            <w:tcBorders>
              <w:top w:val="nil"/>
              <w:left w:val="nil"/>
              <w:bottom w:val="single" w:sz="4" w:space="0" w:color="auto"/>
              <w:right w:val="single" w:sz="4" w:space="0" w:color="auto"/>
            </w:tcBorders>
            <w:noWrap/>
            <w:vAlign w:val="center"/>
            <w:hideMark/>
          </w:tcPr>
          <w:p w14:paraId="5FED35F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46</w:t>
            </w:r>
          </w:p>
        </w:tc>
        <w:tc>
          <w:tcPr>
            <w:tcW w:w="325" w:type="pct"/>
            <w:tcBorders>
              <w:top w:val="nil"/>
              <w:left w:val="nil"/>
              <w:bottom w:val="single" w:sz="4" w:space="0" w:color="auto"/>
              <w:right w:val="single" w:sz="4" w:space="0" w:color="auto"/>
            </w:tcBorders>
            <w:noWrap/>
            <w:vAlign w:val="center"/>
            <w:hideMark/>
          </w:tcPr>
          <w:p w14:paraId="2A3C116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4</w:t>
            </w:r>
          </w:p>
        </w:tc>
        <w:tc>
          <w:tcPr>
            <w:tcW w:w="330" w:type="pct"/>
            <w:tcBorders>
              <w:top w:val="nil"/>
              <w:left w:val="nil"/>
              <w:bottom w:val="single" w:sz="4" w:space="0" w:color="auto"/>
              <w:right w:val="single" w:sz="4" w:space="0" w:color="auto"/>
            </w:tcBorders>
            <w:noWrap/>
            <w:vAlign w:val="center"/>
            <w:hideMark/>
          </w:tcPr>
          <w:p w14:paraId="5D73AF7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7</w:t>
            </w:r>
          </w:p>
        </w:tc>
        <w:tc>
          <w:tcPr>
            <w:tcW w:w="319" w:type="pct"/>
            <w:tcBorders>
              <w:top w:val="nil"/>
              <w:left w:val="nil"/>
              <w:bottom w:val="single" w:sz="4" w:space="0" w:color="auto"/>
              <w:right w:val="single" w:sz="4" w:space="0" w:color="auto"/>
            </w:tcBorders>
            <w:noWrap/>
            <w:vAlign w:val="center"/>
            <w:hideMark/>
          </w:tcPr>
          <w:p w14:paraId="3A1F8AC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671AC0C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0861F0F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5</w:t>
            </w:r>
          </w:p>
        </w:tc>
        <w:tc>
          <w:tcPr>
            <w:tcW w:w="334" w:type="pct"/>
            <w:gridSpan w:val="2"/>
            <w:tcBorders>
              <w:top w:val="nil"/>
              <w:left w:val="nil"/>
              <w:bottom w:val="single" w:sz="4" w:space="0" w:color="auto"/>
              <w:right w:val="single" w:sz="4" w:space="0" w:color="auto"/>
            </w:tcBorders>
            <w:noWrap/>
            <w:vAlign w:val="center"/>
            <w:hideMark/>
          </w:tcPr>
          <w:p w14:paraId="30657AA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4</w:t>
            </w:r>
          </w:p>
        </w:tc>
        <w:tc>
          <w:tcPr>
            <w:tcW w:w="281" w:type="pct"/>
            <w:tcBorders>
              <w:top w:val="nil"/>
              <w:left w:val="nil"/>
              <w:bottom w:val="single" w:sz="4" w:space="0" w:color="auto"/>
              <w:right w:val="single" w:sz="4" w:space="0" w:color="auto"/>
            </w:tcBorders>
            <w:noWrap/>
            <w:vAlign w:val="center"/>
            <w:hideMark/>
          </w:tcPr>
          <w:p w14:paraId="401E895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1</w:t>
            </w:r>
          </w:p>
        </w:tc>
        <w:tc>
          <w:tcPr>
            <w:tcW w:w="300" w:type="pct"/>
            <w:gridSpan w:val="2"/>
            <w:tcBorders>
              <w:top w:val="nil"/>
              <w:left w:val="nil"/>
              <w:bottom w:val="single" w:sz="4" w:space="0" w:color="auto"/>
              <w:right w:val="single" w:sz="4" w:space="0" w:color="auto"/>
            </w:tcBorders>
            <w:noWrap/>
            <w:vAlign w:val="center"/>
            <w:hideMark/>
          </w:tcPr>
          <w:p w14:paraId="6E86DAE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4</w:t>
            </w:r>
          </w:p>
        </w:tc>
        <w:tc>
          <w:tcPr>
            <w:tcW w:w="275" w:type="pct"/>
            <w:tcBorders>
              <w:top w:val="nil"/>
              <w:left w:val="nil"/>
              <w:bottom w:val="single" w:sz="4" w:space="0" w:color="auto"/>
              <w:right w:val="single" w:sz="4" w:space="0" w:color="auto"/>
            </w:tcBorders>
            <w:noWrap/>
            <w:vAlign w:val="center"/>
            <w:hideMark/>
          </w:tcPr>
          <w:p w14:paraId="468931D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75</w:t>
            </w:r>
          </w:p>
        </w:tc>
        <w:tc>
          <w:tcPr>
            <w:tcW w:w="302" w:type="pct"/>
            <w:tcBorders>
              <w:top w:val="nil"/>
              <w:left w:val="nil"/>
              <w:bottom w:val="single" w:sz="4" w:space="0" w:color="auto"/>
              <w:right w:val="single" w:sz="4" w:space="0" w:color="auto"/>
            </w:tcBorders>
            <w:noWrap/>
            <w:vAlign w:val="center"/>
            <w:hideMark/>
          </w:tcPr>
          <w:p w14:paraId="18495E5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86</w:t>
            </w:r>
          </w:p>
        </w:tc>
      </w:tr>
      <w:tr w:rsidR="00717F17" w:rsidRPr="000132AA" w14:paraId="139D5038"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51FD7681"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03B80A62"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46730B12"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w:t>
            </w:r>
          </w:p>
        </w:tc>
        <w:tc>
          <w:tcPr>
            <w:tcW w:w="233" w:type="pct"/>
            <w:tcBorders>
              <w:top w:val="nil"/>
              <w:left w:val="nil"/>
              <w:bottom w:val="single" w:sz="4" w:space="0" w:color="auto"/>
              <w:right w:val="single" w:sz="4" w:space="0" w:color="auto"/>
            </w:tcBorders>
            <w:noWrap/>
            <w:vAlign w:val="center"/>
            <w:hideMark/>
          </w:tcPr>
          <w:p w14:paraId="467C979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03</w:t>
            </w:r>
          </w:p>
        </w:tc>
        <w:tc>
          <w:tcPr>
            <w:tcW w:w="245" w:type="pct"/>
            <w:tcBorders>
              <w:top w:val="nil"/>
              <w:left w:val="nil"/>
              <w:bottom w:val="single" w:sz="4" w:space="0" w:color="auto"/>
              <w:right w:val="single" w:sz="4" w:space="0" w:color="auto"/>
            </w:tcBorders>
            <w:noWrap/>
            <w:vAlign w:val="center"/>
            <w:hideMark/>
          </w:tcPr>
          <w:p w14:paraId="34D064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45</w:t>
            </w:r>
          </w:p>
        </w:tc>
        <w:tc>
          <w:tcPr>
            <w:tcW w:w="296" w:type="pct"/>
            <w:tcBorders>
              <w:top w:val="nil"/>
              <w:left w:val="nil"/>
              <w:bottom w:val="single" w:sz="4" w:space="0" w:color="auto"/>
              <w:right w:val="single" w:sz="4" w:space="0" w:color="auto"/>
            </w:tcBorders>
            <w:noWrap/>
            <w:vAlign w:val="center"/>
            <w:hideMark/>
          </w:tcPr>
          <w:p w14:paraId="39B9053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64</w:t>
            </w:r>
          </w:p>
        </w:tc>
        <w:tc>
          <w:tcPr>
            <w:tcW w:w="357" w:type="pct"/>
            <w:tcBorders>
              <w:top w:val="nil"/>
              <w:left w:val="nil"/>
              <w:bottom w:val="single" w:sz="4" w:space="0" w:color="auto"/>
              <w:right w:val="single" w:sz="4" w:space="0" w:color="auto"/>
            </w:tcBorders>
            <w:noWrap/>
            <w:vAlign w:val="center"/>
            <w:hideMark/>
          </w:tcPr>
          <w:p w14:paraId="0A09CD8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39</w:t>
            </w:r>
          </w:p>
        </w:tc>
        <w:tc>
          <w:tcPr>
            <w:tcW w:w="325" w:type="pct"/>
            <w:tcBorders>
              <w:top w:val="nil"/>
              <w:left w:val="nil"/>
              <w:bottom w:val="single" w:sz="4" w:space="0" w:color="auto"/>
              <w:right w:val="single" w:sz="4" w:space="0" w:color="auto"/>
            </w:tcBorders>
            <w:noWrap/>
            <w:vAlign w:val="center"/>
            <w:hideMark/>
          </w:tcPr>
          <w:p w14:paraId="351F410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29</w:t>
            </w:r>
          </w:p>
        </w:tc>
        <w:tc>
          <w:tcPr>
            <w:tcW w:w="330" w:type="pct"/>
            <w:tcBorders>
              <w:top w:val="nil"/>
              <w:left w:val="nil"/>
              <w:bottom w:val="single" w:sz="4" w:space="0" w:color="auto"/>
              <w:right w:val="single" w:sz="4" w:space="0" w:color="auto"/>
            </w:tcBorders>
            <w:noWrap/>
            <w:vAlign w:val="center"/>
            <w:hideMark/>
          </w:tcPr>
          <w:p w14:paraId="0B0ED38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6</w:t>
            </w:r>
          </w:p>
        </w:tc>
        <w:tc>
          <w:tcPr>
            <w:tcW w:w="319" w:type="pct"/>
            <w:tcBorders>
              <w:top w:val="nil"/>
              <w:left w:val="nil"/>
              <w:bottom w:val="single" w:sz="4" w:space="0" w:color="auto"/>
              <w:right w:val="single" w:sz="4" w:space="0" w:color="auto"/>
            </w:tcBorders>
            <w:noWrap/>
            <w:vAlign w:val="center"/>
            <w:hideMark/>
          </w:tcPr>
          <w:p w14:paraId="52D6CDE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1</w:t>
            </w:r>
          </w:p>
        </w:tc>
        <w:tc>
          <w:tcPr>
            <w:tcW w:w="325" w:type="pct"/>
            <w:tcBorders>
              <w:top w:val="nil"/>
              <w:left w:val="nil"/>
              <w:bottom w:val="single" w:sz="4" w:space="0" w:color="auto"/>
              <w:right w:val="single" w:sz="4" w:space="0" w:color="auto"/>
            </w:tcBorders>
            <w:noWrap/>
            <w:vAlign w:val="center"/>
            <w:hideMark/>
          </w:tcPr>
          <w:p w14:paraId="15A5A5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4</w:t>
            </w:r>
          </w:p>
        </w:tc>
        <w:tc>
          <w:tcPr>
            <w:tcW w:w="327" w:type="pct"/>
            <w:tcBorders>
              <w:top w:val="nil"/>
              <w:left w:val="nil"/>
              <w:bottom w:val="single" w:sz="4" w:space="0" w:color="auto"/>
              <w:right w:val="single" w:sz="4" w:space="0" w:color="auto"/>
            </w:tcBorders>
            <w:noWrap/>
            <w:vAlign w:val="center"/>
            <w:hideMark/>
          </w:tcPr>
          <w:p w14:paraId="0ED7957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0</w:t>
            </w:r>
          </w:p>
        </w:tc>
        <w:tc>
          <w:tcPr>
            <w:tcW w:w="334" w:type="pct"/>
            <w:gridSpan w:val="2"/>
            <w:tcBorders>
              <w:top w:val="nil"/>
              <w:left w:val="nil"/>
              <w:bottom w:val="single" w:sz="4" w:space="0" w:color="auto"/>
              <w:right w:val="single" w:sz="4" w:space="0" w:color="auto"/>
            </w:tcBorders>
            <w:noWrap/>
            <w:vAlign w:val="center"/>
            <w:hideMark/>
          </w:tcPr>
          <w:p w14:paraId="7F8E2C8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2</w:t>
            </w:r>
          </w:p>
        </w:tc>
        <w:tc>
          <w:tcPr>
            <w:tcW w:w="281" w:type="pct"/>
            <w:tcBorders>
              <w:top w:val="nil"/>
              <w:left w:val="nil"/>
              <w:bottom w:val="single" w:sz="4" w:space="0" w:color="auto"/>
              <w:right w:val="single" w:sz="4" w:space="0" w:color="auto"/>
            </w:tcBorders>
            <w:noWrap/>
            <w:vAlign w:val="center"/>
            <w:hideMark/>
          </w:tcPr>
          <w:p w14:paraId="0C4F34A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4</w:t>
            </w:r>
          </w:p>
        </w:tc>
        <w:tc>
          <w:tcPr>
            <w:tcW w:w="300" w:type="pct"/>
            <w:gridSpan w:val="2"/>
            <w:tcBorders>
              <w:top w:val="nil"/>
              <w:left w:val="nil"/>
              <w:bottom w:val="single" w:sz="4" w:space="0" w:color="auto"/>
              <w:right w:val="single" w:sz="4" w:space="0" w:color="auto"/>
            </w:tcBorders>
            <w:noWrap/>
            <w:vAlign w:val="center"/>
            <w:hideMark/>
          </w:tcPr>
          <w:p w14:paraId="55A2A21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90</w:t>
            </w:r>
          </w:p>
        </w:tc>
        <w:tc>
          <w:tcPr>
            <w:tcW w:w="275" w:type="pct"/>
            <w:tcBorders>
              <w:top w:val="nil"/>
              <w:left w:val="nil"/>
              <w:bottom w:val="single" w:sz="4" w:space="0" w:color="auto"/>
              <w:right w:val="single" w:sz="4" w:space="0" w:color="auto"/>
            </w:tcBorders>
            <w:noWrap/>
            <w:vAlign w:val="center"/>
            <w:hideMark/>
          </w:tcPr>
          <w:p w14:paraId="5B30F62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92</w:t>
            </w:r>
          </w:p>
        </w:tc>
        <w:tc>
          <w:tcPr>
            <w:tcW w:w="302" w:type="pct"/>
            <w:tcBorders>
              <w:top w:val="nil"/>
              <w:left w:val="nil"/>
              <w:bottom w:val="single" w:sz="4" w:space="0" w:color="auto"/>
              <w:right w:val="single" w:sz="4" w:space="0" w:color="auto"/>
            </w:tcBorders>
            <w:noWrap/>
            <w:vAlign w:val="center"/>
            <w:hideMark/>
          </w:tcPr>
          <w:p w14:paraId="006090B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4</w:t>
            </w:r>
          </w:p>
        </w:tc>
      </w:tr>
      <w:tr w:rsidR="00717F17" w:rsidRPr="000132AA" w14:paraId="5CD3A585"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151B389C"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5057665C"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43FEB178" w14:textId="77777777" w:rsidR="007F2214" w:rsidRPr="000132AA" w:rsidRDefault="007F2214">
            <w:pPr>
              <w:spacing w:after="0" w:line="240" w:lineRule="auto"/>
              <w:jc w:val="center"/>
              <w:rPr>
                <w:rFonts w:cs="Arial"/>
                <w:b/>
                <w:bCs/>
                <w:sz w:val="16"/>
                <w:szCs w:val="16"/>
              </w:rPr>
            </w:pPr>
            <w:r w:rsidRPr="000132AA">
              <w:rPr>
                <w:rFonts w:cs="Arial"/>
                <w:b/>
                <w:bCs/>
                <w:sz w:val="16"/>
                <w:szCs w:val="16"/>
              </w:rPr>
              <w:t>25</w:t>
            </w:r>
          </w:p>
        </w:tc>
        <w:tc>
          <w:tcPr>
            <w:tcW w:w="233" w:type="pct"/>
            <w:tcBorders>
              <w:top w:val="nil"/>
              <w:left w:val="nil"/>
              <w:bottom w:val="single" w:sz="4" w:space="0" w:color="auto"/>
              <w:right w:val="single" w:sz="4" w:space="0" w:color="auto"/>
            </w:tcBorders>
            <w:noWrap/>
            <w:vAlign w:val="center"/>
            <w:hideMark/>
          </w:tcPr>
          <w:p w14:paraId="1CEB10A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37</w:t>
            </w:r>
          </w:p>
        </w:tc>
        <w:tc>
          <w:tcPr>
            <w:tcW w:w="245" w:type="pct"/>
            <w:tcBorders>
              <w:top w:val="nil"/>
              <w:left w:val="nil"/>
              <w:bottom w:val="single" w:sz="4" w:space="0" w:color="auto"/>
              <w:right w:val="single" w:sz="4" w:space="0" w:color="auto"/>
            </w:tcBorders>
            <w:noWrap/>
            <w:vAlign w:val="center"/>
            <w:hideMark/>
          </w:tcPr>
          <w:p w14:paraId="00EB8CA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9</w:t>
            </w:r>
          </w:p>
        </w:tc>
        <w:tc>
          <w:tcPr>
            <w:tcW w:w="296" w:type="pct"/>
            <w:tcBorders>
              <w:top w:val="nil"/>
              <w:left w:val="nil"/>
              <w:bottom w:val="single" w:sz="4" w:space="0" w:color="auto"/>
              <w:right w:val="single" w:sz="4" w:space="0" w:color="auto"/>
            </w:tcBorders>
            <w:noWrap/>
            <w:vAlign w:val="center"/>
            <w:hideMark/>
          </w:tcPr>
          <w:p w14:paraId="677F80F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85</w:t>
            </w:r>
          </w:p>
        </w:tc>
        <w:tc>
          <w:tcPr>
            <w:tcW w:w="357" w:type="pct"/>
            <w:tcBorders>
              <w:top w:val="nil"/>
              <w:left w:val="nil"/>
              <w:bottom w:val="single" w:sz="4" w:space="0" w:color="auto"/>
              <w:right w:val="single" w:sz="4" w:space="0" w:color="auto"/>
            </w:tcBorders>
            <w:noWrap/>
            <w:vAlign w:val="center"/>
            <w:hideMark/>
          </w:tcPr>
          <w:p w14:paraId="21825FB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30</w:t>
            </w:r>
          </w:p>
        </w:tc>
        <w:tc>
          <w:tcPr>
            <w:tcW w:w="325" w:type="pct"/>
            <w:tcBorders>
              <w:top w:val="nil"/>
              <w:left w:val="nil"/>
              <w:bottom w:val="single" w:sz="4" w:space="0" w:color="auto"/>
              <w:right w:val="single" w:sz="4" w:space="0" w:color="auto"/>
            </w:tcBorders>
            <w:noWrap/>
            <w:vAlign w:val="center"/>
            <w:hideMark/>
          </w:tcPr>
          <w:p w14:paraId="219EBD5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1</w:t>
            </w:r>
          </w:p>
        </w:tc>
        <w:tc>
          <w:tcPr>
            <w:tcW w:w="330" w:type="pct"/>
            <w:tcBorders>
              <w:top w:val="nil"/>
              <w:left w:val="nil"/>
              <w:bottom w:val="single" w:sz="4" w:space="0" w:color="auto"/>
              <w:right w:val="single" w:sz="4" w:space="0" w:color="auto"/>
            </w:tcBorders>
            <w:noWrap/>
            <w:vAlign w:val="center"/>
            <w:hideMark/>
          </w:tcPr>
          <w:p w14:paraId="61D2352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4</w:t>
            </w:r>
          </w:p>
        </w:tc>
        <w:tc>
          <w:tcPr>
            <w:tcW w:w="319" w:type="pct"/>
            <w:tcBorders>
              <w:top w:val="nil"/>
              <w:left w:val="nil"/>
              <w:bottom w:val="single" w:sz="4" w:space="0" w:color="auto"/>
              <w:right w:val="single" w:sz="4" w:space="0" w:color="auto"/>
            </w:tcBorders>
            <w:noWrap/>
            <w:vAlign w:val="center"/>
            <w:hideMark/>
          </w:tcPr>
          <w:p w14:paraId="584DF9C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w:t>
            </w:r>
          </w:p>
        </w:tc>
        <w:tc>
          <w:tcPr>
            <w:tcW w:w="325" w:type="pct"/>
            <w:tcBorders>
              <w:top w:val="nil"/>
              <w:left w:val="nil"/>
              <w:bottom w:val="single" w:sz="4" w:space="0" w:color="auto"/>
              <w:right w:val="single" w:sz="4" w:space="0" w:color="auto"/>
            </w:tcBorders>
            <w:noWrap/>
            <w:vAlign w:val="center"/>
            <w:hideMark/>
          </w:tcPr>
          <w:p w14:paraId="427319C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7" w:type="pct"/>
            <w:tcBorders>
              <w:top w:val="nil"/>
              <w:left w:val="nil"/>
              <w:bottom w:val="single" w:sz="4" w:space="0" w:color="auto"/>
              <w:right w:val="single" w:sz="4" w:space="0" w:color="auto"/>
            </w:tcBorders>
            <w:noWrap/>
            <w:vAlign w:val="center"/>
            <w:hideMark/>
          </w:tcPr>
          <w:p w14:paraId="54B00D9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35</w:t>
            </w:r>
          </w:p>
        </w:tc>
        <w:tc>
          <w:tcPr>
            <w:tcW w:w="334" w:type="pct"/>
            <w:gridSpan w:val="2"/>
            <w:tcBorders>
              <w:top w:val="nil"/>
              <w:left w:val="nil"/>
              <w:bottom w:val="single" w:sz="4" w:space="0" w:color="auto"/>
              <w:right w:val="single" w:sz="4" w:space="0" w:color="auto"/>
            </w:tcBorders>
            <w:noWrap/>
            <w:vAlign w:val="center"/>
            <w:hideMark/>
          </w:tcPr>
          <w:p w14:paraId="0106BCE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4</w:t>
            </w:r>
          </w:p>
        </w:tc>
        <w:tc>
          <w:tcPr>
            <w:tcW w:w="281" w:type="pct"/>
            <w:tcBorders>
              <w:top w:val="nil"/>
              <w:left w:val="nil"/>
              <w:bottom w:val="single" w:sz="4" w:space="0" w:color="auto"/>
              <w:right w:val="single" w:sz="4" w:space="0" w:color="auto"/>
            </w:tcBorders>
            <w:noWrap/>
            <w:vAlign w:val="center"/>
            <w:hideMark/>
          </w:tcPr>
          <w:p w14:paraId="7A89388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93</w:t>
            </w:r>
          </w:p>
        </w:tc>
        <w:tc>
          <w:tcPr>
            <w:tcW w:w="300" w:type="pct"/>
            <w:gridSpan w:val="2"/>
            <w:tcBorders>
              <w:top w:val="nil"/>
              <w:left w:val="nil"/>
              <w:bottom w:val="single" w:sz="4" w:space="0" w:color="auto"/>
              <w:right w:val="single" w:sz="4" w:space="0" w:color="auto"/>
            </w:tcBorders>
            <w:noWrap/>
            <w:vAlign w:val="center"/>
            <w:hideMark/>
          </w:tcPr>
          <w:p w14:paraId="7D4AEB6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275" w:type="pct"/>
            <w:tcBorders>
              <w:top w:val="nil"/>
              <w:left w:val="nil"/>
              <w:bottom w:val="single" w:sz="4" w:space="0" w:color="auto"/>
              <w:right w:val="single" w:sz="4" w:space="0" w:color="auto"/>
            </w:tcBorders>
            <w:noWrap/>
            <w:vAlign w:val="center"/>
            <w:hideMark/>
          </w:tcPr>
          <w:p w14:paraId="3E36FCE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99</w:t>
            </w:r>
          </w:p>
        </w:tc>
        <w:tc>
          <w:tcPr>
            <w:tcW w:w="302" w:type="pct"/>
            <w:tcBorders>
              <w:top w:val="nil"/>
              <w:left w:val="nil"/>
              <w:bottom w:val="single" w:sz="4" w:space="0" w:color="auto"/>
              <w:right w:val="single" w:sz="4" w:space="0" w:color="auto"/>
            </w:tcBorders>
            <w:noWrap/>
            <w:vAlign w:val="center"/>
            <w:hideMark/>
          </w:tcPr>
          <w:p w14:paraId="5E9031C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3</w:t>
            </w:r>
          </w:p>
        </w:tc>
      </w:tr>
      <w:tr w:rsidR="00717F17" w:rsidRPr="000132AA" w14:paraId="034E5469"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3E81B88E"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1192063E"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2A062628" w14:textId="77777777" w:rsidR="007F2214" w:rsidRPr="000132AA" w:rsidRDefault="007F2214">
            <w:pPr>
              <w:spacing w:after="0" w:line="240" w:lineRule="auto"/>
              <w:jc w:val="center"/>
              <w:rPr>
                <w:rFonts w:cs="Arial"/>
                <w:b/>
                <w:bCs/>
                <w:sz w:val="16"/>
                <w:szCs w:val="16"/>
              </w:rPr>
            </w:pPr>
            <w:r w:rsidRPr="000132AA">
              <w:rPr>
                <w:rFonts w:cs="Arial"/>
                <w:b/>
                <w:bCs/>
                <w:sz w:val="16"/>
                <w:szCs w:val="16"/>
              </w:rPr>
              <w:t>50</w:t>
            </w:r>
          </w:p>
        </w:tc>
        <w:tc>
          <w:tcPr>
            <w:tcW w:w="233" w:type="pct"/>
            <w:tcBorders>
              <w:top w:val="nil"/>
              <w:left w:val="nil"/>
              <w:bottom w:val="single" w:sz="4" w:space="0" w:color="auto"/>
              <w:right w:val="single" w:sz="4" w:space="0" w:color="auto"/>
            </w:tcBorders>
            <w:noWrap/>
            <w:vAlign w:val="center"/>
            <w:hideMark/>
          </w:tcPr>
          <w:p w14:paraId="48F297C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7</w:t>
            </w:r>
          </w:p>
        </w:tc>
        <w:tc>
          <w:tcPr>
            <w:tcW w:w="245" w:type="pct"/>
            <w:tcBorders>
              <w:top w:val="nil"/>
              <w:left w:val="nil"/>
              <w:bottom w:val="single" w:sz="4" w:space="0" w:color="auto"/>
              <w:right w:val="single" w:sz="4" w:space="0" w:color="auto"/>
            </w:tcBorders>
            <w:noWrap/>
            <w:vAlign w:val="center"/>
            <w:hideMark/>
          </w:tcPr>
          <w:p w14:paraId="1DB4D56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3D6BA7C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6</w:t>
            </w:r>
          </w:p>
        </w:tc>
        <w:tc>
          <w:tcPr>
            <w:tcW w:w="357" w:type="pct"/>
            <w:tcBorders>
              <w:top w:val="nil"/>
              <w:left w:val="nil"/>
              <w:bottom w:val="single" w:sz="4" w:space="0" w:color="auto"/>
              <w:right w:val="single" w:sz="4" w:space="0" w:color="auto"/>
            </w:tcBorders>
            <w:noWrap/>
            <w:vAlign w:val="center"/>
            <w:hideMark/>
          </w:tcPr>
          <w:p w14:paraId="66109BE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6</w:t>
            </w:r>
          </w:p>
        </w:tc>
        <w:tc>
          <w:tcPr>
            <w:tcW w:w="325" w:type="pct"/>
            <w:tcBorders>
              <w:top w:val="nil"/>
              <w:left w:val="nil"/>
              <w:bottom w:val="single" w:sz="4" w:space="0" w:color="auto"/>
              <w:right w:val="single" w:sz="4" w:space="0" w:color="auto"/>
            </w:tcBorders>
            <w:noWrap/>
            <w:vAlign w:val="center"/>
            <w:hideMark/>
          </w:tcPr>
          <w:p w14:paraId="263A4E4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330" w:type="pct"/>
            <w:tcBorders>
              <w:top w:val="nil"/>
              <w:left w:val="nil"/>
              <w:bottom w:val="single" w:sz="4" w:space="0" w:color="auto"/>
              <w:right w:val="single" w:sz="4" w:space="0" w:color="auto"/>
            </w:tcBorders>
            <w:noWrap/>
            <w:vAlign w:val="center"/>
            <w:hideMark/>
          </w:tcPr>
          <w:p w14:paraId="25DAC83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7</w:t>
            </w:r>
          </w:p>
        </w:tc>
        <w:tc>
          <w:tcPr>
            <w:tcW w:w="319" w:type="pct"/>
            <w:tcBorders>
              <w:top w:val="nil"/>
              <w:left w:val="nil"/>
              <w:bottom w:val="single" w:sz="4" w:space="0" w:color="auto"/>
              <w:right w:val="single" w:sz="4" w:space="0" w:color="auto"/>
            </w:tcBorders>
            <w:noWrap/>
            <w:vAlign w:val="center"/>
            <w:hideMark/>
          </w:tcPr>
          <w:p w14:paraId="553F196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70BE6C3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5449839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3</w:t>
            </w:r>
          </w:p>
        </w:tc>
        <w:tc>
          <w:tcPr>
            <w:tcW w:w="334" w:type="pct"/>
            <w:gridSpan w:val="2"/>
            <w:tcBorders>
              <w:top w:val="nil"/>
              <w:left w:val="nil"/>
              <w:bottom w:val="single" w:sz="4" w:space="0" w:color="auto"/>
              <w:right w:val="single" w:sz="4" w:space="0" w:color="auto"/>
            </w:tcBorders>
            <w:noWrap/>
            <w:vAlign w:val="center"/>
            <w:hideMark/>
          </w:tcPr>
          <w:p w14:paraId="234A385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8</w:t>
            </w:r>
          </w:p>
        </w:tc>
        <w:tc>
          <w:tcPr>
            <w:tcW w:w="281" w:type="pct"/>
            <w:tcBorders>
              <w:top w:val="nil"/>
              <w:left w:val="nil"/>
              <w:bottom w:val="single" w:sz="4" w:space="0" w:color="auto"/>
              <w:right w:val="single" w:sz="4" w:space="0" w:color="auto"/>
            </w:tcBorders>
            <w:noWrap/>
            <w:vAlign w:val="center"/>
            <w:hideMark/>
          </w:tcPr>
          <w:p w14:paraId="7160E89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2DC84B3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77FA4CC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2</w:t>
            </w:r>
          </w:p>
        </w:tc>
        <w:tc>
          <w:tcPr>
            <w:tcW w:w="302" w:type="pct"/>
            <w:tcBorders>
              <w:top w:val="nil"/>
              <w:left w:val="nil"/>
              <w:bottom w:val="single" w:sz="4" w:space="0" w:color="auto"/>
              <w:right w:val="single" w:sz="4" w:space="0" w:color="auto"/>
            </w:tcBorders>
            <w:noWrap/>
            <w:vAlign w:val="center"/>
            <w:hideMark/>
          </w:tcPr>
          <w:p w14:paraId="5860594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8</w:t>
            </w:r>
          </w:p>
        </w:tc>
      </w:tr>
      <w:tr w:rsidR="00717F17" w:rsidRPr="000132AA" w14:paraId="1061FD35"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6F090287"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47B2F2B3"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37159EF6" w14:textId="77777777" w:rsidR="007F2214" w:rsidRPr="000132AA" w:rsidRDefault="007F2214">
            <w:pPr>
              <w:spacing w:after="0" w:line="240" w:lineRule="auto"/>
              <w:jc w:val="center"/>
              <w:rPr>
                <w:rFonts w:cs="Arial"/>
                <w:b/>
                <w:bCs/>
                <w:sz w:val="16"/>
                <w:szCs w:val="16"/>
              </w:rPr>
            </w:pPr>
            <w:r w:rsidRPr="000132AA">
              <w:rPr>
                <w:rFonts w:cs="Arial"/>
                <w:b/>
                <w:bCs/>
                <w:sz w:val="16"/>
                <w:szCs w:val="16"/>
              </w:rPr>
              <w:t>75</w:t>
            </w:r>
          </w:p>
        </w:tc>
        <w:tc>
          <w:tcPr>
            <w:tcW w:w="233" w:type="pct"/>
            <w:tcBorders>
              <w:top w:val="nil"/>
              <w:left w:val="nil"/>
              <w:bottom w:val="single" w:sz="4" w:space="0" w:color="auto"/>
              <w:right w:val="single" w:sz="4" w:space="0" w:color="auto"/>
            </w:tcBorders>
            <w:noWrap/>
            <w:vAlign w:val="center"/>
            <w:hideMark/>
          </w:tcPr>
          <w:p w14:paraId="5380065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7</w:t>
            </w:r>
          </w:p>
        </w:tc>
        <w:tc>
          <w:tcPr>
            <w:tcW w:w="245" w:type="pct"/>
            <w:tcBorders>
              <w:top w:val="nil"/>
              <w:left w:val="nil"/>
              <w:bottom w:val="single" w:sz="4" w:space="0" w:color="auto"/>
              <w:right w:val="single" w:sz="4" w:space="0" w:color="auto"/>
            </w:tcBorders>
            <w:noWrap/>
            <w:vAlign w:val="center"/>
            <w:hideMark/>
          </w:tcPr>
          <w:p w14:paraId="7180935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6CA273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6</w:t>
            </w:r>
          </w:p>
        </w:tc>
        <w:tc>
          <w:tcPr>
            <w:tcW w:w="357" w:type="pct"/>
            <w:tcBorders>
              <w:top w:val="nil"/>
              <w:left w:val="nil"/>
              <w:bottom w:val="single" w:sz="4" w:space="0" w:color="auto"/>
              <w:right w:val="single" w:sz="4" w:space="0" w:color="auto"/>
            </w:tcBorders>
            <w:noWrap/>
            <w:vAlign w:val="center"/>
            <w:hideMark/>
          </w:tcPr>
          <w:p w14:paraId="2F42A7C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4</w:t>
            </w:r>
          </w:p>
        </w:tc>
        <w:tc>
          <w:tcPr>
            <w:tcW w:w="325" w:type="pct"/>
            <w:tcBorders>
              <w:top w:val="nil"/>
              <w:left w:val="nil"/>
              <w:bottom w:val="single" w:sz="4" w:space="0" w:color="auto"/>
              <w:right w:val="single" w:sz="4" w:space="0" w:color="auto"/>
            </w:tcBorders>
            <w:noWrap/>
            <w:vAlign w:val="center"/>
            <w:hideMark/>
          </w:tcPr>
          <w:p w14:paraId="2B2BE28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330" w:type="pct"/>
            <w:tcBorders>
              <w:top w:val="nil"/>
              <w:left w:val="nil"/>
              <w:bottom w:val="single" w:sz="4" w:space="0" w:color="auto"/>
              <w:right w:val="single" w:sz="4" w:space="0" w:color="auto"/>
            </w:tcBorders>
            <w:noWrap/>
            <w:vAlign w:val="center"/>
            <w:hideMark/>
          </w:tcPr>
          <w:p w14:paraId="4D9D147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7</w:t>
            </w:r>
          </w:p>
        </w:tc>
        <w:tc>
          <w:tcPr>
            <w:tcW w:w="319" w:type="pct"/>
            <w:tcBorders>
              <w:top w:val="nil"/>
              <w:left w:val="nil"/>
              <w:bottom w:val="single" w:sz="4" w:space="0" w:color="auto"/>
              <w:right w:val="single" w:sz="4" w:space="0" w:color="auto"/>
            </w:tcBorders>
            <w:noWrap/>
            <w:vAlign w:val="center"/>
            <w:hideMark/>
          </w:tcPr>
          <w:p w14:paraId="1E276D3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6995386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1CA1E9C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3</w:t>
            </w:r>
          </w:p>
        </w:tc>
        <w:tc>
          <w:tcPr>
            <w:tcW w:w="334" w:type="pct"/>
            <w:gridSpan w:val="2"/>
            <w:tcBorders>
              <w:top w:val="nil"/>
              <w:left w:val="nil"/>
              <w:bottom w:val="single" w:sz="4" w:space="0" w:color="auto"/>
              <w:right w:val="single" w:sz="4" w:space="0" w:color="auto"/>
            </w:tcBorders>
            <w:noWrap/>
            <w:vAlign w:val="center"/>
            <w:hideMark/>
          </w:tcPr>
          <w:p w14:paraId="0A92B57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8</w:t>
            </w:r>
          </w:p>
        </w:tc>
        <w:tc>
          <w:tcPr>
            <w:tcW w:w="281" w:type="pct"/>
            <w:tcBorders>
              <w:top w:val="nil"/>
              <w:left w:val="nil"/>
              <w:bottom w:val="single" w:sz="4" w:space="0" w:color="auto"/>
              <w:right w:val="single" w:sz="4" w:space="0" w:color="auto"/>
            </w:tcBorders>
            <w:noWrap/>
            <w:vAlign w:val="center"/>
            <w:hideMark/>
          </w:tcPr>
          <w:p w14:paraId="394849D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2546362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1198E0C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2</w:t>
            </w:r>
          </w:p>
        </w:tc>
        <w:tc>
          <w:tcPr>
            <w:tcW w:w="302" w:type="pct"/>
            <w:tcBorders>
              <w:top w:val="nil"/>
              <w:left w:val="nil"/>
              <w:bottom w:val="single" w:sz="4" w:space="0" w:color="auto"/>
              <w:right w:val="single" w:sz="4" w:space="0" w:color="auto"/>
            </w:tcBorders>
            <w:noWrap/>
            <w:vAlign w:val="center"/>
            <w:hideMark/>
          </w:tcPr>
          <w:p w14:paraId="30F3B48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8</w:t>
            </w:r>
          </w:p>
        </w:tc>
      </w:tr>
      <w:tr w:rsidR="00717F17" w:rsidRPr="000132AA" w14:paraId="3A4EFBF7"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1A3BA363"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7CF7CB3A"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493C6E19"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0</w:t>
            </w:r>
          </w:p>
        </w:tc>
        <w:tc>
          <w:tcPr>
            <w:tcW w:w="233" w:type="pct"/>
            <w:tcBorders>
              <w:top w:val="nil"/>
              <w:left w:val="nil"/>
              <w:bottom w:val="single" w:sz="4" w:space="0" w:color="auto"/>
              <w:right w:val="single" w:sz="4" w:space="0" w:color="auto"/>
            </w:tcBorders>
            <w:noWrap/>
            <w:vAlign w:val="center"/>
            <w:hideMark/>
          </w:tcPr>
          <w:p w14:paraId="2E58A30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6</w:t>
            </w:r>
          </w:p>
        </w:tc>
        <w:tc>
          <w:tcPr>
            <w:tcW w:w="245" w:type="pct"/>
            <w:tcBorders>
              <w:top w:val="nil"/>
              <w:left w:val="nil"/>
              <w:bottom w:val="single" w:sz="4" w:space="0" w:color="auto"/>
              <w:right w:val="single" w:sz="4" w:space="0" w:color="auto"/>
            </w:tcBorders>
            <w:noWrap/>
            <w:vAlign w:val="center"/>
            <w:hideMark/>
          </w:tcPr>
          <w:p w14:paraId="197222C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1</w:t>
            </w:r>
          </w:p>
        </w:tc>
        <w:tc>
          <w:tcPr>
            <w:tcW w:w="296" w:type="pct"/>
            <w:tcBorders>
              <w:top w:val="nil"/>
              <w:left w:val="nil"/>
              <w:bottom w:val="single" w:sz="4" w:space="0" w:color="auto"/>
              <w:right w:val="single" w:sz="4" w:space="0" w:color="auto"/>
            </w:tcBorders>
            <w:noWrap/>
            <w:vAlign w:val="center"/>
            <w:hideMark/>
          </w:tcPr>
          <w:p w14:paraId="4AABDAD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26</w:t>
            </w:r>
          </w:p>
        </w:tc>
        <w:tc>
          <w:tcPr>
            <w:tcW w:w="357" w:type="pct"/>
            <w:tcBorders>
              <w:top w:val="nil"/>
              <w:left w:val="nil"/>
              <w:bottom w:val="single" w:sz="4" w:space="0" w:color="auto"/>
              <w:right w:val="single" w:sz="4" w:space="0" w:color="auto"/>
            </w:tcBorders>
            <w:noWrap/>
            <w:vAlign w:val="center"/>
            <w:hideMark/>
          </w:tcPr>
          <w:p w14:paraId="3DF85C8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4</w:t>
            </w:r>
          </w:p>
        </w:tc>
        <w:tc>
          <w:tcPr>
            <w:tcW w:w="325" w:type="pct"/>
            <w:tcBorders>
              <w:top w:val="nil"/>
              <w:left w:val="nil"/>
              <w:bottom w:val="single" w:sz="4" w:space="0" w:color="auto"/>
              <w:right w:val="single" w:sz="4" w:space="0" w:color="auto"/>
            </w:tcBorders>
            <w:noWrap/>
            <w:vAlign w:val="center"/>
            <w:hideMark/>
          </w:tcPr>
          <w:p w14:paraId="7C03684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3</w:t>
            </w:r>
          </w:p>
        </w:tc>
        <w:tc>
          <w:tcPr>
            <w:tcW w:w="330" w:type="pct"/>
            <w:tcBorders>
              <w:top w:val="nil"/>
              <w:left w:val="nil"/>
              <w:bottom w:val="single" w:sz="4" w:space="0" w:color="auto"/>
              <w:right w:val="single" w:sz="4" w:space="0" w:color="auto"/>
            </w:tcBorders>
            <w:noWrap/>
            <w:vAlign w:val="center"/>
            <w:hideMark/>
          </w:tcPr>
          <w:p w14:paraId="29C3A06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57</w:t>
            </w:r>
          </w:p>
        </w:tc>
        <w:tc>
          <w:tcPr>
            <w:tcW w:w="319" w:type="pct"/>
            <w:tcBorders>
              <w:top w:val="nil"/>
              <w:left w:val="nil"/>
              <w:bottom w:val="single" w:sz="4" w:space="0" w:color="auto"/>
              <w:right w:val="single" w:sz="4" w:space="0" w:color="auto"/>
            </w:tcBorders>
            <w:noWrap/>
            <w:vAlign w:val="center"/>
            <w:hideMark/>
          </w:tcPr>
          <w:p w14:paraId="50EDE6D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5</w:t>
            </w:r>
          </w:p>
        </w:tc>
        <w:tc>
          <w:tcPr>
            <w:tcW w:w="325" w:type="pct"/>
            <w:tcBorders>
              <w:top w:val="nil"/>
              <w:left w:val="nil"/>
              <w:bottom w:val="single" w:sz="4" w:space="0" w:color="auto"/>
              <w:right w:val="single" w:sz="4" w:space="0" w:color="auto"/>
            </w:tcBorders>
            <w:noWrap/>
            <w:vAlign w:val="center"/>
            <w:hideMark/>
          </w:tcPr>
          <w:p w14:paraId="51BD81E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6</w:t>
            </w:r>
          </w:p>
        </w:tc>
        <w:tc>
          <w:tcPr>
            <w:tcW w:w="327" w:type="pct"/>
            <w:tcBorders>
              <w:top w:val="nil"/>
              <w:left w:val="nil"/>
              <w:bottom w:val="single" w:sz="4" w:space="0" w:color="auto"/>
              <w:right w:val="single" w:sz="4" w:space="0" w:color="auto"/>
            </w:tcBorders>
            <w:noWrap/>
            <w:vAlign w:val="center"/>
            <w:hideMark/>
          </w:tcPr>
          <w:p w14:paraId="6E2D2C7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3</w:t>
            </w:r>
          </w:p>
        </w:tc>
        <w:tc>
          <w:tcPr>
            <w:tcW w:w="334" w:type="pct"/>
            <w:gridSpan w:val="2"/>
            <w:tcBorders>
              <w:top w:val="nil"/>
              <w:left w:val="nil"/>
              <w:bottom w:val="single" w:sz="4" w:space="0" w:color="auto"/>
              <w:right w:val="single" w:sz="4" w:space="0" w:color="auto"/>
            </w:tcBorders>
            <w:noWrap/>
            <w:vAlign w:val="center"/>
            <w:hideMark/>
          </w:tcPr>
          <w:p w14:paraId="560EEDB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47</w:t>
            </w:r>
          </w:p>
        </w:tc>
        <w:tc>
          <w:tcPr>
            <w:tcW w:w="281" w:type="pct"/>
            <w:tcBorders>
              <w:top w:val="nil"/>
              <w:left w:val="nil"/>
              <w:bottom w:val="single" w:sz="4" w:space="0" w:color="auto"/>
              <w:right w:val="single" w:sz="4" w:space="0" w:color="auto"/>
            </w:tcBorders>
            <w:noWrap/>
            <w:vAlign w:val="center"/>
            <w:hideMark/>
          </w:tcPr>
          <w:p w14:paraId="15C2CA0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1</w:t>
            </w:r>
          </w:p>
        </w:tc>
        <w:tc>
          <w:tcPr>
            <w:tcW w:w="300" w:type="pct"/>
            <w:gridSpan w:val="2"/>
            <w:tcBorders>
              <w:top w:val="nil"/>
              <w:left w:val="nil"/>
              <w:bottom w:val="single" w:sz="4" w:space="0" w:color="auto"/>
              <w:right w:val="single" w:sz="4" w:space="0" w:color="auto"/>
            </w:tcBorders>
            <w:noWrap/>
            <w:vAlign w:val="center"/>
            <w:hideMark/>
          </w:tcPr>
          <w:p w14:paraId="6CCCE64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103</w:t>
            </w:r>
          </w:p>
        </w:tc>
        <w:tc>
          <w:tcPr>
            <w:tcW w:w="275" w:type="pct"/>
            <w:tcBorders>
              <w:top w:val="nil"/>
              <w:left w:val="nil"/>
              <w:bottom w:val="single" w:sz="4" w:space="0" w:color="auto"/>
              <w:right w:val="single" w:sz="4" w:space="0" w:color="auto"/>
            </w:tcBorders>
            <w:noWrap/>
            <w:vAlign w:val="center"/>
            <w:hideMark/>
          </w:tcPr>
          <w:p w14:paraId="0BABF29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1</w:t>
            </w:r>
          </w:p>
        </w:tc>
        <w:tc>
          <w:tcPr>
            <w:tcW w:w="302" w:type="pct"/>
            <w:tcBorders>
              <w:top w:val="nil"/>
              <w:left w:val="nil"/>
              <w:bottom w:val="single" w:sz="4" w:space="0" w:color="auto"/>
              <w:right w:val="single" w:sz="4" w:space="0" w:color="auto"/>
            </w:tcBorders>
            <w:noWrap/>
            <w:vAlign w:val="center"/>
            <w:hideMark/>
          </w:tcPr>
          <w:p w14:paraId="5E85490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8</w:t>
            </w:r>
          </w:p>
        </w:tc>
      </w:tr>
      <w:tr w:rsidR="00717F17" w:rsidRPr="000132AA" w14:paraId="41F4A961"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03250096" w14:textId="77777777" w:rsidR="007F2214" w:rsidRPr="000132AA" w:rsidRDefault="007F2214">
            <w:pPr>
              <w:spacing w:after="0" w:line="240" w:lineRule="auto"/>
              <w:rPr>
                <w:rFonts w:cs="Arial"/>
                <w:b/>
                <w:bCs/>
                <w:color w:val="000000"/>
                <w:sz w:val="16"/>
                <w:szCs w:val="16"/>
              </w:rPr>
            </w:pPr>
          </w:p>
        </w:tc>
        <w:tc>
          <w:tcPr>
            <w:tcW w:w="338" w:type="pct"/>
            <w:vMerge w:val="restart"/>
            <w:tcBorders>
              <w:top w:val="nil"/>
              <w:left w:val="single" w:sz="4" w:space="0" w:color="auto"/>
              <w:bottom w:val="single" w:sz="4" w:space="0" w:color="auto"/>
              <w:right w:val="single" w:sz="4" w:space="0" w:color="auto"/>
            </w:tcBorders>
            <w:vAlign w:val="center"/>
            <w:hideMark/>
          </w:tcPr>
          <w:p w14:paraId="3D942367" w14:textId="77777777" w:rsidR="007F2214" w:rsidRPr="000132AA" w:rsidRDefault="007F2214">
            <w:pPr>
              <w:spacing w:after="0" w:line="240" w:lineRule="auto"/>
              <w:jc w:val="center"/>
              <w:rPr>
                <w:rFonts w:cs="Arial"/>
                <w:b/>
                <w:bCs/>
                <w:sz w:val="16"/>
                <w:szCs w:val="16"/>
              </w:rPr>
            </w:pPr>
            <w:r w:rsidRPr="000132AA">
              <w:rPr>
                <w:rFonts w:cs="Arial"/>
                <w:b/>
                <w:bCs/>
                <w:sz w:val="16"/>
                <w:szCs w:val="16"/>
              </w:rPr>
              <w:t>YEF</w:t>
            </w:r>
          </w:p>
        </w:tc>
        <w:tc>
          <w:tcPr>
            <w:tcW w:w="220" w:type="pct"/>
            <w:tcBorders>
              <w:top w:val="nil"/>
              <w:left w:val="nil"/>
              <w:bottom w:val="single" w:sz="4" w:space="0" w:color="auto"/>
              <w:right w:val="single" w:sz="4" w:space="0" w:color="auto"/>
            </w:tcBorders>
            <w:noWrap/>
            <w:vAlign w:val="center"/>
            <w:hideMark/>
          </w:tcPr>
          <w:p w14:paraId="771F0700" w14:textId="77777777" w:rsidR="007F2214" w:rsidRPr="000132AA" w:rsidRDefault="007F2214">
            <w:pPr>
              <w:spacing w:after="0" w:line="240" w:lineRule="auto"/>
              <w:jc w:val="center"/>
              <w:rPr>
                <w:rFonts w:cs="Arial"/>
                <w:b/>
                <w:bCs/>
                <w:sz w:val="16"/>
                <w:szCs w:val="16"/>
              </w:rPr>
            </w:pPr>
            <w:r w:rsidRPr="000132AA">
              <w:rPr>
                <w:rFonts w:cs="Arial"/>
                <w:b/>
                <w:bCs/>
                <w:sz w:val="16"/>
                <w:szCs w:val="16"/>
              </w:rPr>
              <w:t>5</w:t>
            </w:r>
          </w:p>
        </w:tc>
        <w:tc>
          <w:tcPr>
            <w:tcW w:w="233" w:type="pct"/>
            <w:tcBorders>
              <w:top w:val="nil"/>
              <w:left w:val="nil"/>
              <w:bottom w:val="single" w:sz="4" w:space="0" w:color="auto"/>
              <w:right w:val="single" w:sz="4" w:space="0" w:color="auto"/>
            </w:tcBorders>
            <w:noWrap/>
            <w:vAlign w:val="center"/>
            <w:hideMark/>
          </w:tcPr>
          <w:p w14:paraId="7C5C810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95</w:t>
            </w:r>
          </w:p>
        </w:tc>
        <w:tc>
          <w:tcPr>
            <w:tcW w:w="245" w:type="pct"/>
            <w:tcBorders>
              <w:top w:val="nil"/>
              <w:left w:val="nil"/>
              <w:bottom w:val="single" w:sz="4" w:space="0" w:color="auto"/>
              <w:right w:val="single" w:sz="4" w:space="0" w:color="auto"/>
            </w:tcBorders>
            <w:noWrap/>
            <w:vAlign w:val="center"/>
            <w:hideMark/>
          </w:tcPr>
          <w:p w14:paraId="03CE2D3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7</w:t>
            </w:r>
          </w:p>
        </w:tc>
        <w:tc>
          <w:tcPr>
            <w:tcW w:w="296" w:type="pct"/>
            <w:tcBorders>
              <w:top w:val="nil"/>
              <w:left w:val="nil"/>
              <w:bottom w:val="single" w:sz="4" w:space="0" w:color="auto"/>
              <w:right w:val="single" w:sz="4" w:space="0" w:color="auto"/>
            </w:tcBorders>
            <w:noWrap/>
            <w:vAlign w:val="center"/>
            <w:hideMark/>
          </w:tcPr>
          <w:p w14:paraId="17A9DB8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31</w:t>
            </w:r>
          </w:p>
        </w:tc>
        <w:tc>
          <w:tcPr>
            <w:tcW w:w="357" w:type="pct"/>
            <w:tcBorders>
              <w:top w:val="nil"/>
              <w:left w:val="nil"/>
              <w:bottom w:val="single" w:sz="4" w:space="0" w:color="auto"/>
              <w:right w:val="single" w:sz="4" w:space="0" w:color="auto"/>
            </w:tcBorders>
            <w:noWrap/>
            <w:vAlign w:val="center"/>
            <w:hideMark/>
          </w:tcPr>
          <w:p w14:paraId="6A5741C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53</w:t>
            </w:r>
          </w:p>
        </w:tc>
        <w:tc>
          <w:tcPr>
            <w:tcW w:w="325" w:type="pct"/>
            <w:tcBorders>
              <w:top w:val="nil"/>
              <w:left w:val="nil"/>
              <w:bottom w:val="single" w:sz="4" w:space="0" w:color="auto"/>
              <w:right w:val="single" w:sz="4" w:space="0" w:color="auto"/>
            </w:tcBorders>
            <w:noWrap/>
            <w:vAlign w:val="center"/>
            <w:hideMark/>
          </w:tcPr>
          <w:p w14:paraId="3084301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7</w:t>
            </w:r>
          </w:p>
        </w:tc>
        <w:tc>
          <w:tcPr>
            <w:tcW w:w="330" w:type="pct"/>
            <w:tcBorders>
              <w:top w:val="nil"/>
              <w:left w:val="nil"/>
              <w:bottom w:val="single" w:sz="4" w:space="0" w:color="auto"/>
              <w:right w:val="single" w:sz="4" w:space="0" w:color="auto"/>
            </w:tcBorders>
            <w:noWrap/>
            <w:vAlign w:val="center"/>
            <w:hideMark/>
          </w:tcPr>
          <w:p w14:paraId="5A34A07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4</w:t>
            </w:r>
          </w:p>
        </w:tc>
        <w:tc>
          <w:tcPr>
            <w:tcW w:w="319" w:type="pct"/>
            <w:tcBorders>
              <w:top w:val="nil"/>
              <w:left w:val="nil"/>
              <w:bottom w:val="single" w:sz="4" w:space="0" w:color="auto"/>
              <w:right w:val="single" w:sz="4" w:space="0" w:color="auto"/>
            </w:tcBorders>
            <w:noWrap/>
            <w:vAlign w:val="center"/>
            <w:hideMark/>
          </w:tcPr>
          <w:p w14:paraId="2FFBE59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6DA3CA3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3F9088B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5</w:t>
            </w:r>
          </w:p>
        </w:tc>
        <w:tc>
          <w:tcPr>
            <w:tcW w:w="334" w:type="pct"/>
            <w:gridSpan w:val="2"/>
            <w:tcBorders>
              <w:top w:val="nil"/>
              <w:left w:val="nil"/>
              <w:bottom w:val="single" w:sz="4" w:space="0" w:color="auto"/>
              <w:right w:val="single" w:sz="4" w:space="0" w:color="auto"/>
            </w:tcBorders>
            <w:noWrap/>
            <w:vAlign w:val="center"/>
            <w:hideMark/>
          </w:tcPr>
          <w:p w14:paraId="26D91F3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5</w:t>
            </w:r>
          </w:p>
        </w:tc>
        <w:tc>
          <w:tcPr>
            <w:tcW w:w="281" w:type="pct"/>
            <w:tcBorders>
              <w:top w:val="nil"/>
              <w:left w:val="nil"/>
              <w:bottom w:val="single" w:sz="4" w:space="0" w:color="auto"/>
              <w:right w:val="single" w:sz="4" w:space="0" w:color="auto"/>
            </w:tcBorders>
            <w:noWrap/>
            <w:vAlign w:val="center"/>
            <w:hideMark/>
          </w:tcPr>
          <w:p w14:paraId="728F087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10</w:t>
            </w:r>
          </w:p>
        </w:tc>
        <w:tc>
          <w:tcPr>
            <w:tcW w:w="300" w:type="pct"/>
            <w:gridSpan w:val="2"/>
            <w:tcBorders>
              <w:top w:val="nil"/>
              <w:left w:val="nil"/>
              <w:bottom w:val="single" w:sz="4" w:space="0" w:color="auto"/>
              <w:right w:val="single" w:sz="4" w:space="0" w:color="auto"/>
            </w:tcBorders>
            <w:noWrap/>
            <w:vAlign w:val="center"/>
            <w:hideMark/>
          </w:tcPr>
          <w:p w14:paraId="7444EA1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2</w:t>
            </w:r>
          </w:p>
        </w:tc>
        <w:tc>
          <w:tcPr>
            <w:tcW w:w="275" w:type="pct"/>
            <w:tcBorders>
              <w:top w:val="nil"/>
              <w:left w:val="nil"/>
              <w:bottom w:val="single" w:sz="4" w:space="0" w:color="auto"/>
              <w:right w:val="single" w:sz="4" w:space="0" w:color="auto"/>
            </w:tcBorders>
            <w:noWrap/>
            <w:vAlign w:val="center"/>
            <w:hideMark/>
          </w:tcPr>
          <w:p w14:paraId="12D54FF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74</w:t>
            </w:r>
          </w:p>
        </w:tc>
        <w:tc>
          <w:tcPr>
            <w:tcW w:w="302" w:type="pct"/>
            <w:tcBorders>
              <w:top w:val="nil"/>
              <w:left w:val="nil"/>
              <w:bottom w:val="single" w:sz="4" w:space="0" w:color="auto"/>
              <w:right w:val="single" w:sz="4" w:space="0" w:color="auto"/>
            </w:tcBorders>
            <w:noWrap/>
            <w:vAlign w:val="center"/>
            <w:hideMark/>
          </w:tcPr>
          <w:p w14:paraId="1C6AA2C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80</w:t>
            </w:r>
          </w:p>
        </w:tc>
      </w:tr>
      <w:tr w:rsidR="00717F17" w:rsidRPr="000132AA" w14:paraId="422EBB9D"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6212C155"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048FC495"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1A752E6B"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w:t>
            </w:r>
          </w:p>
        </w:tc>
        <w:tc>
          <w:tcPr>
            <w:tcW w:w="233" w:type="pct"/>
            <w:tcBorders>
              <w:top w:val="nil"/>
              <w:left w:val="nil"/>
              <w:bottom w:val="single" w:sz="4" w:space="0" w:color="auto"/>
              <w:right w:val="single" w:sz="4" w:space="0" w:color="auto"/>
            </w:tcBorders>
            <w:noWrap/>
            <w:vAlign w:val="center"/>
            <w:hideMark/>
          </w:tcPr>
          <w:p w14:paraId="1C8291B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08</w:t>
            </w:r>
          </w:p>
        </w:tc>
        <w:tc>
          <w:tcPr>
            <w:tcW w:w="245" w:type="pct"/>
            <w:tcBorders>
              <w:top w:val="nil"/>
              <w:left w:val="nil"/>
              <w:bottom w:val="single" w:sz="4" w:space="0" w:color="auto"/>
              <w:right w:val="single" w:sz="4" w:space="0" w:color="auto"/>
            </w:tcBorders>
            <w:noWrap/>
            <w:vAlign w:val="center"/>
            <w:hideMark/>
          </w:tcPr>
          <w:p w14:paraId="581DFBD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7</w:t>
            </w:r>
          </w:p>
        </w:tc>
        <w:tc>
          <w:tcPr>
            <w:tcW w:w="296" w:type="pct"/>
            <w:tcBorders>
              <w:top w:val="nil"/>
              <w:left w:val="nil"/>
              <w:bottom w:val="single" w:sz="4" w:space="0" w:color="auto"/>
              <w:right w:val="single" w:sz="4" w:space="0" w:color="auto"/>
            </w:tcBorders>
            <w:noWrap/>
            <w:vAlign w:val="center"/>
            <w:hideMark/>
          </w:tcPr>
          <w:p w14:paraId="115259F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21</w:t>
            </w:r>
          </w:p>
        </w:tc>
        <w:tc>
          <w:tcPr>
            <w:tcW w:w="357" w:type="pct"/>
            <w:tcBorders>
              <w:top w:val="nil"/>
              <w:left w:val="nil"/>
              <w:bottom w:val="single" w:sz="4" w:space="0" w:color="auto"/>
              <w:right w:val="single" w:sz="4" w:space="0" w:color="auto"/>
            </w:tcBorders>
            <w:noWrap/>
            <w:vAlign w:val="center"/>
            <w:hideMark/>
          </w:tcPr>
          <w:p w14:paraId="1F51444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29</w:t>
            </w:r>
          </w:p>
        </w:tc>
        <w:tc>
          <w:tcPr>
            <w:tcW w:w="325" w:type="pct"/>
            <w:tcBorders>
              <w:top w:val="nil"/>
              <w:left w:val="nil"/>
              <w:bottom w:val="single" w:sz="4" w:space="0" w:color="auto"/>
              <w:right w:val="single" w:sz="4" w:space="0" w:color="auto"/>
            </w:tcBorders>
            <w:noWrap/>
            <w:vAlign w:val="center"/>
            <w:hideMark/>
          </w:tcPr>
          <w:p w14:paraId="0BB5F7F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4</w:t>
            </w:r>
          </w:p>
        </w:tc>
        <w:tc>
          <w:tcPr>
            <w:tcW w:w="330" w:type="pct"/>
            <w:tcBorders>
              <w:top w:val="nil"/>
              <w:left w:val="nil"/>
              <w:bottom w:val="single" w:sz="4" w:space="0" w:color="auto"/>
              <w:right w:val="single" w:sz="4" w:space="0" w:color="auto"/>
            </w:tcBorders>
            <w:noWrap/>
            <w:vAlign w:val="center"/>
            <w:hideMark/>
          </w:tcPr>
          <w:p w14:paraId="5EF6AF3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42</w:t>
            </w:r>
          </w:p>
        </w:tc>
        <w:tc>
          <w:tcPr>
            <w:tcW w:w="319" w:type="pct"/>
            <w:tcBorders>
              <w:top w:val="nil"/>
              <w:left w:val="nil"/>
              <w:bottom w:val="single" w:sz="4" w:space="0" w:color="auto"/>
              <w:right w:val="single" w:sz="4" w:space="0" w:color="auto"/>
            </w:tcBorders>
            <w:noWrap/>
            <w:vAlign w:val="center"/>
            <w:hideMark/>
          </w:tcPr>
          <w:p w14:paraId="38AC03A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3A150C7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548CE3B0"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2</w:t>
            </w:r>
          </w:p>
        </w:tc>
        <w:tc>
          <w:tcPr>
            <w:tcW w:w="334" w:type="pct"/>
            <w:gridSpan w:val="2"/>
            <w:tcBorders>
              <w:top w:val="nil"/>
              <w:left w:val="nil"/>
              <w:bottom w:val="single" w:sz="4" w:space="0" w:color="auto"/>
              <w:right w:val="single" w:sz="4" w:space="0" w:color="auto"/>
            </w:tcBorders>
            <w:noWrap/>
            <w:vAlign w:val="center"/>
            <w:hideMark/>
          </w:tcPr>
          <w:p w14:paraId="3C07AD5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5</w:t>
            </w:r>
          </w:p>
        </w:tc>
        <w:tc>
          <w:tcPr>
            <w:tcW w:w="281" w:type="pct"/>
            <w:tcBorders>
              <w:top w:val="nil"/>
              <w:left w:val="nil"/>
              <w:bottom w:val="single" w:sz="4" w:space="0" w:color="auto"/>
              <w:right w:val="single" w:sz="4" w:space="0" w:color="auto"/>
            </w:tcBorders>
            <w:noWrap/>
            <w:vAlign w:val="center"/>
            <w:hideMark/>
          </w:tcPr>
          <w:p w14:paraId="0D9159E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9</w:t>
            </w:r>
          </w:p>
        </w:tc>
        <w:tc>
          <w:tcPr>
            <w:tcW w:w="300" w:type="pct"/>
            <w:gridSpan w:val="2"/>
            <w:tcBorders>
              <w:top w:val="nil"/>
              <w:left w:val="nil"/>
              <w:bottom w:val="single" w:sz="4" w:space="0" w:color="auto"/>
              <w:right w:val="single" w:sz="4" w:space="0" w:color="auto"/>
            </w:tcBorders>
            <w:noWrap/>
            <w:vAlign w:val="center"/>
            <w:hideMark/>
          </w:tcPr>
          <w:p w14:paraId="1C333D2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4</w:t>
            </w:r>
          </w:p>
        </w:tc>
        <w:tc>
          <w:tcPr>
            <w:tcW w:w="275" w:type="pct"/>
            <w:tcBorders>
              <w:top w:val="nil"/>
              <w:left w:val="nil"/>
              <w:bottom w:val="single" w:sz="4" w:space="0" w:color="auto"/>
              <w:right w:val="single" w:sz="4" w:space="0" w:color="auto"/>
            </w:tcBorders>
            <w:noWrap/>
            <w:vAlign w:val="center"/>
            <w:hideMark/>
          </w:tcPr>
          <w:p w14:paraId="74BDBE2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9</w:t>
            </w:r>
          </w:p>
        </w:tc>
        <w:tc>
          <w:tcPr>
            <w:tcW w:w="302" w:type="pct"/>
            <w:tcBorders>
              <w:top w:val="nil"/>
              <w:left w:val="nil"/>
              <w:bottom w:val="single" w:sz="4" w:space="0" w:color="auto"/>
              <w:right w:val="single" w:sz="4" w:space="0" w:color="auto"/>
            </w:tcBorders>
            <w:noWrap/>
            <w:vAlign w:val="center"/>
            <w:hideMark/>
          </w:tcPr>
          <w:p w14:paraId="2E34FF3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9</w:t>
            </w:r>
          </w:p>
        </w:tc>
      </w:tr>
      <w:tr w:rsidR="00717F17" w:rsidRPr="000132AA" w14:paraId="3BDFEDAE"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15E05473"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5A146E28"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5CD2DF14" w14:textId="77777777" w:rsidR="007F2214" w:rsidRPr="000132AA" w:rsidRDefault="007F2214">
            <w:pPr>
              <w:spacing w:after="0" w:line="240" w:lineRule="auto"/>
              <w:jc w:val="center"/>
              <w:rPr>
                <w:rFonts w:cs="Arial"/>
                <w:b/>
                <w:bCs/>
                <w:sz w:val="16"/>
                <w:szCs w:val="16"/>
              </w:rPr>
            </w:pPr>
            <w:r w:rsidRPr="000132AA">
              <w:rPr>
                <w:rFonts w:cs="Arial"/>
                <w:b/>
                <w:bCs/>
                <w:sz w:val="16"/>
                <w:szCs w:val="16"/>
              </w:rPr>
              <w:t>25</w:t>
            </w:r>
          </w:p>
        </w:tc>
        <w:tc>
          <w:tcPr>
            <w:tcW w:w="233" w:type="pct"/>
            <w:tcBorders>
              <w:top w:val="nil"/>
              <w:left w:val="nil"/>
              <w:bottom w:val="single" w:sz="4" w:space="0" w:color="auto"/>
              <w:right w:val="single" w:sz="4" w:space="0" w:color="auto"/>
            </w:tcBorders>
            <w:noWrap/>
            <w:vAlign w:val="center"/>
            <w:hideMark/>
          </w:tcPr>
          <w:p w14:paraId="20C4E75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86</w:t>
            </w:r>
          </w:p>
        </w:tc>
        <w:tc>
          <w:tcPr>
            <w:tcW w:w="245" w:type="pct"/>
            <w:tcBorders>
              <w:top w:val="nil"/>
              <w:left w:val="nil"/>
              <w:bottom w:val="single" w:sz="4" w:space="0" w:color="auto"/>
              <w:right w:val="single" w:sz="4" w:space="0" w:color="auto"/>
            </w:tcBorders>
            <w:noWrap/>
            <w:vAlign w:val="center"/>
            <w:hideMark/>
          </w:tcPr>
          <w:p w14:paraId="3CEBF61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09</w:t>
            </w:r>
          </w:p>
        </w:tc>
        <w:tc>
          <w:tcPr>
            <w:tcW w:w="296" w:type="pct"/>
            <w:tcBorders>
              <w:top w:val="nil"/>
              <w:left w:val="nil"/>
              <w:bottom w:val="single" w:sz="4" w:space="0" w:color="auto"/>
              <w:right w:val="single" w:sz="4" w:space="0" w:color="auto"/>
            </w:tcBorders>
            <w:noWrap/>
            <w:vAlign w:val="center"/>
            <w:hideMark/>
          </w:tcPr>
          <w:p w14:paraId="434C58A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9</w:t>
            </w:r>
          </w:p>
        </w:tc>
        <w:tc>
          <w:tcPr>
            <w:tcW w:w="357" w:type="pct"/>
            <w:tcBorders>
              <w:top w:val="nil"/>
              <w:left w:val="nil"/>
              <w:bottom w:val="single" w:sz="4" w:space="0" w:color="auto"/>
              <w:right w:val="single" w:sz="4" w:space="0" w:color="auto"/>
            </w:tcBorders>
            <w:noWrap/>
            <w:vAlign w:val="center"/>
            <w:hideMark/>
          </w:tcPr>
          <w:p w14:paraId="62F29E8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15</w:t>
            </w:r>
          </w:p>
        </w:tc>
        <w:tc>
          <w:tcPr>
            <w:tcW w:w="325" w:type="pct"/>
            <w:tcBorders>
              <w:top w:val="nil"/>
              <w:left w:val="nil"/>
              <w:bottom w:val="single" w:sz="4" w:space="0" w:color="auto"/>
              <w:right w:val="single" w:sz="4" w:space="0" w:color="auto"/>
            </w:tcBorders>
            <w:noWrap/>
            <w:vAlign w:val="center"/>
            <w:hideMark/>
          </w:tcPr>
          <w:p w14:paraId="10B90F1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9</w:t>
            </w:r>
          </w:p>
        </w:tc>
        <w:tc>
          <w:tcPr>
            <w:tcW w:w="330" w:type="pct"/>
            <w:tcBorders>
              <w:top w:val="nil"/>
              <w:left w:val="nil"/>
              <w:bottom w:val="single" w:sz="4" w:space="0" w:color="auto"/>
              <w:right w:val="single" w:sz="4" w:space="0" w:color="auto"/>
            </w:tcBorders>
            <w:noWrap/>
            <w:vAlign w:val="center"/>
            <w:hideMark/>
          </w:tcPr>
          <w:p w14:paraId="2684C1F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40</w:t>
            </w:r>
          </w:p>
        </w:tc>
        <w:tc>
          <w:tcPr>
            <w:tcW w:w="319" w:type="pct"/>
            <w:tcBorders>
              <w:top w:val="nil"/>
              <w:left w:val="nil"/>
              <w:bottom w:val="single" w:sz="4" w:space="0" w:color="auto"/>
              <w:right w:val="single" w:sz="4" w:space="0" w:color="auto"/>
            </w:tcBorders>
            <w:noWrap/>
            <w:vAlign w:val="center"/>
            <w:hideMark/>
          </w:tcPr>
          <w:p w14:paraId="4E120E0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9</w:t>
            </w:r>
          </w:p>
        </w:tc>
        <w:tc>
          <w:tcPr>
            <w:tcW w:w="325" w:type="pct"/>
            <w:tcBorders>
              <w:top w:val="nil"/>
              <w:left w:val="nil"/>
              <w:bottom w:val="single" w:sz="4" w:space="0" w:color="auto"/>
              <w:right w:val="single" w:sz="4" w:space="0" w:color="auto"/>
            </w:tcBorders>
            <w:noWrap/>
            <w:vAlign w:val="center"/>
            <w:hideMark/>
          </w:tcPr>
          <w:p w14:paraId="25B1E31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0</w:t>
            </w:r>
          </w:p>
        </w:tc>
        <w:tc>
          <w:tcPr>
            <w:tcW w:w="327" w:type="pct"/>
            <w:tcBorders>
              <w:top w:val="nil"/>
              <w:left w:val="nil"/>
              <w:bottom w:val="single" w:sz="4" w:space="0" w:color="auto"/>
              <w:right w:val="single" w:sz="4" w:space="0" w:color="auto"/>
            </w:tcBorders>
            <w:noWrap/>
            <w:vAlign w:val="center"/>
            <w:hideMark/>
          </w:tcPr>
          <w:p w14:paraId="34619F1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9</w:t>
            </w:r>
          </w:p>
        </w:tc>
        <w:tc>
          <w:tcPr>
            <w:tcW w:w="334" w:type="pct"/>
            <w:gridSpan w:val="2"/>
            <w:tcBorders>
              <w:top w:val="nil"/>
              <w:left w:val="nil"/>
              <w:bottom w:val="single" w:sz="4" w:space="0" w:color="auto"/>
              <w:right w:val="single" w:sz="4" w:space="0" w:color="auto"/>
            </w:tcBorders>
            <w:noWrap/>
            <w:vAlign w:val="center"/>
            <w:hideMark/>
          </w:tcPr>
          <w:p w14:paraId="2020A52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68</w:t>
            </w:r>
          </w:p>
        </w:tc>
        <w:tc>
          <w:tcPr>
            <w:tcW w:w="281" w:type="pct"/>
            <w:tcBorders>
              <w:top w:val="nil"/>
              <w:left w:val="nil"/>
              <w:bottom w:val="single" w:sz="4" w:space="0" w:color="auto"/>
              <w:right w:val="single" w:sz="4" w:space="0" w:color="auto"/>
            </w:tcBorders>
            <w:noWrap/>
            <w:vAlign w:val="center"/>
            <w:hideMark/>
          </w:tcPr>
          <w:p w14:paraId="1F6D59D6"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8</w:t>
            </w:r>
          </w:p>
        </w:tc>
        <w:tc>
          <w:tcPr>
            <w:tcW w:w="300" w:type="pct"/>
            <w:gridSpan w:val="2"/>
            <w:tcBorders>
              <w:top w:val="nil"/>
              <w:left w:val="nil"/>
              <w:bottom w:val="single" w:sz="4" w:space="0" w:color="auto"/>
              <w:right w:val="single" w:sz="4" w:space="0" w:color="auto"/>
            </w:tcBorders>
            <w:noWrap/>
            <w:vAlign w:val="center"/>
            <w:hideMark/>
          </w:tcPr>
          <w:p w14:paraId="411C19D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4</w:t>
            </w:r>
          </w:p>
        </w:tc>
        <w:tc>
          <w:tcPr>
            <w:tcW w:w="275" w:type="pct"/>
            <w:tcBorders>
              <w:top w:val="nil"/>
              <w:left w:val="nil"/>
              <w:bottom w:val="single" w:sz="4" w:space="0" w:color="auto"/>
              <w:right w:val="single" w:sz="4" w:space="0" w:color="auto"/>
            </w:tcBorders>
            <w:noWrap/>
            <w:vAlign w:val="center"/>
            <w:hideMark/>
          </w:tcPr>
          <w:p w14:paraId="6E1848A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2</w:t>
            </w:r>
          </w:p>
        </w:tc>
        <w:tc>
          <w:tcPr>
            <w:tcW w:w="302" w:type="pct"/>
            <w:tcBorders>
              <w:top w:val="nil"/>
              <w:left w:val="nil"/>
              <w:bottom w:val="single" w:sz="4" w:space="0" w:color="auto"/>
              <w:right w:val="single" w:sz="4" w:space="0" w:color="auto"/>
            </w:tcBorders>
            <w:noWrap/>
            <w:vAlign w:val="center"/>
            <w:hideMark/>
          </w:tcPr>
          <w:p w14:paraId="34A8696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67</w:t>
            </w:r>
          </w:p>
        </w:tc>
      </w:tr>
      <w:tr w:rsidR="00717F17" w:rsidRPr="000132AA" w14:paraId="660AC2BA"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18AE0993"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67B20C50"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348F56F1" w14:textId="77777777" w:rsidR="007F2214" w:rsidRPr="000132AA" w:rsidRDefault="007F2214">
            <w:pPr>
              <w:spacing w:after="0" w:line="240" w:lineRule="auto"/>
              <w:jc w:val="center"/>
              <w:rPr>
                <w:rFonts w:cs="Arial"/>
                <w:b/>
                <w:bCs/>
                <w:sz w:val="16"/>
                <w:szCs w:val="16"/>
              </w:rPr>
            </w:pPr>
            <w:r w:rsidRPr="000132AA">
              <w:rPr>
                <w:rFonts w:cs="Arial"/>
                <w:b/>
                <w:bCs/>
                <w:sz w:val="16"/>
                <w:szCs w:val="16"/>
              </w:rPr>
              <w:t>50</w:t>
            </w:r>
          </w:p>
        </w:tc>
        <w:tc>
          <w:tcPr>
            <w:tcW w:w="233" w:type="pct"/>
            <w:tcBorders>
              <w:top w:val="nil"/>
              <w:left w:val="nil"/>
              <w:bottom w:val="single" w:sz="4" w:space="0" w:color="auto"/>
              <w:right w:val="single" w:sz="4" w:space="0" w:color="auto"/>
            </w:tcBorders>
            <w:noWrap/>
            <w:vAlign w:val="center"/>
            <w:hideMark/>
          </w:tcPr>
          <w:p w14:paraId="7A073B6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6</w:t>
            </w:r>
          </w:p>
        </w:tc>
        <w:tc>
          <w:tcPr>
            <w:tcW w:w="245" w:type="pct"/>
            <w:tcBorders>
              <w:top w:val="nil"/>
              <w:left w:val="nil"/>
              <w:bottom w:val="single" w:sz="4" w:space="0" w:color="auto"/>
              <w:right w:val="single" w:sz="4" w:space="0" w:color="auto"/>
            </w:tcBorders>
            <w:noWrap/>
            <w:vAlign w:val="center"/>
            <w:hideMark/>
          </w:tcPr>
          <w:p w14:paraId="027E04A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6</w:t>
            </w:r>
          </w:p>
        </w:tc>
        <w:tc>
          <w:tcPr>
            <w:tcW w:w="296" w:type="pct"/>
            <w:tcBorders>
              <w:top w:val="nil"/>
              <w:left w:val="nil"/>
              <w:bottom w:val="single" w:sz="4" w:space="0" w:color="auto"/>
              <w:right w:val="single" w:sz="4" w:space="0" w:color="auto"/>
            </w:tcBorders>
            <w:noWrap/>
            <w:vAlign w:val="center"/>
            <w:hideMark/>
          </w:tcPr>
          <w:p w14:paraId="378563C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8</w:t>
            </w:r>
          </w:p>
        </w:tc>
        <w:tc>
          <w:tcPr>
            <w:tcW w:w="357" w:type="pct"/>
            <w:tcBorders>
              <w:top w:val="nil"/>
              <w:left w:val="nil"/>
              <w:bottom w:val="single" w:sz="4" w:space="0" w:color="auto"/>
              <w:right w:val="single" w:sz="4" w:space="0" w:color="auto"/>
            </w:tcBorders>
            <w:noWrap/>
            <w:vAlign w:val="center"/>
            <w:hideMark/>
          </w:tcPr>
          <w:p w14:paraId="1352368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53</w:t>
            </w:r>
          </w:p>
        </w:tc>
        <w:tc>
          <w:tcPr>
            <w:tcW w:w="325" w:type="pct"/>
            <w:tcBorders>
              <w:top w:val="nil"/>
              <w:left w:val="nil"/>
              <w:bottom w:val="single" w:sz="4" w:space="0" w:color="auto"/>
              <w:right w:val="single" w:sz="4" w:space="0" w:color="auto"/>
            </w:tcBorders>
            <w:noWrap/>
            <w:vAlign w:val="center"/>
            <w:hideMark/>
          </w:tcPr>
          <w:p w14:paraId="540259A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6</w:t>
            </w:r>
          </w:p>
        </w:tc>
        <w:tc>
          <w:tcPr>
            <w:tcW w:w="330" w:type="pct"/>
            <w:tcBorders>
              <w:top w:val="nil"/>
              <w:left w:val="nil"/>
              <w:bottom w:val="single" w:sz="4" w:space="0" w:color="auto"/>
              <w:right w:val="single" w:sz="4" w:space="0" w:color="auto"/>
            </w:tcBorders>
            <w:noWrap/>
            <w:vAlign w:val="center"/>
            <w:hideMark/>
          </w:tcPr>
          <w:p w14:paraId="7935D3C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3</w:t>
            </w:r>
          </w:p>
        </w:tc>
        <w:tc>
          <w:tcPr>
            <w:tcW w:w="319" w:type="pct"/>
            <w:tcBorders>
              <w:top w:val="nil"/>
              <w:left w:val="nil"/>
              <w:bottom w:val="single" w:sz="4" w:space="0" w:color="auto"/>
              <w:right w:val="single" w:sz="4" w:space="0" w:color="auto"/>
            </w:tcBorders>
            <w:noWrap/>
            <w:vAlign w:val="center"/>
            <w:hideMark/>
          </w:tcPr>
          <w:p w14:paraId="210B368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463828AB"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7" w:type="pct"/>
            <w:tcBorders>
              <w:top w:val="nil"/>
              <w:left w:val="nil"/>
              <w:bottom w:val="single" w:sz="4" w:space="0" w:color="auto"/>
              <w:right w:val="single" w:sz="4" w:space="0" w:color="auto"/>
            </w:tcBorders>
            <w:noWrap/>
            <w:vAlign w:val="center"/>
            <w:hideMark/>
          </w:tcPr>
          <w:p w14:paraId="737D0E7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1FA1167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0</w:t>
            </w:r>
          </w:p>
        </w:tc>
        <w:tc>
          <w:tcPr>
            <w:tcW w:w="281" w:type="pct"/>
            <w:tcBorders>
              <w:top w:val="nil"/>
              <w:left w:val="nil"/>
              <w:bottom w:val="single" w:sz="4" w:space="0" w:color="auto"/>
              <w:right w:val="single" w:sz="4" w:space="0" w:color="auto"/>
            </w:tcBorders>
            <w:noWrap/>
            <w:vAlign w:val="center"/>
            <w:hideMark/>
          </w:tcPr>
          <w:p w14:paraId="01E6C8D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7</w:t>
            </w:r>
          </w:p>
        </w:tc>
        <w:tc>
          <w:tcPr>
            <w:tcW w:w="300" w:type="pct"/>
            <w:gridSpan w:val="2"/>
            <w:tcBorders>
              <w:top w:val="nil"/>
              <w:left w:val="nil"/>
              <w:bottom w:val="single" w:sz="4" w:space="0" w:color="auto"/>
              <w:right w:val="single" w:sz="4" w:space="0" w:color="auto"/>
            </w:tcBorders>
            <w:noWrap/>
            <w:vAlign w:val="center"/>
            <w:hideMark/>
          </w:tcPr>
          <w:p w14:paraId="0DB3A72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401FCB0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1EBD7A5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r>
      <w:tr w:rsidR="00717F17" w:rsidRPr="000132AA" w14:paraId="1593CD23"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45DD4E15"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560966C6"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41B8B064" w14:textId="77777777" w:rsidR="007F2214" w:rsidRPr="000132AA" w:rsidRDefault="007F2214">
            <w:pPr>
              <w:spacing w:after="0" w:line="240" w:lineRule="auto"/>
              <w:jc w:val="center"/>
              <w:rPr>
                <w:rFonts w:cs="Arial"/>
                <w:b/>
                <w:bCs/>
                <w:sz w:val="16"/>
                <w:szCs w:val="16"/>
              </w:rPr>
            </w:pPr>
            <w:r w:rsidRPr="000132AA">
              <w:rPr>
                <w:rFonts w:cs="Arial"/>
                <w:b/>
                <w:bCs/>
                <w:sz w:val="16"/>
                <w:szCs w:val="16"/>
              </w:rPr>
              <w:t>75</w:t>
            </w:r>
          </w:p>
        </w:tc>
        <w:tc>
          <w:tcPr>
            <w:tcW w:w="233" w:type="pct"/>
            <w:tcBorders>
              <w:top w:val="nil"/>
              <w:left w:val="nil"/>
              <w:bottom w:val="single" w:sz="4" w:space="0" w:color="auto"/>
              <w:right w:val="single" w:sz="4" w:space="0" w:color="auto"/>
            </w:tcBorders>
            <w:noWrap/>
            <w:vAlign w:val="center"/>
            <w:hideMark/>
          </w:tcPr>
          <w:p w14:paraId="6553CCD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6</w:t>
            </w:r>
          </w:p>
        </w:tc>
        <w:tc>
          <w:tcPr>
            <w:tcW w:w="245" w:type="pct"/>
            <w:tcBorders>
              <w:top w:val="nil"/>
              <w:left w:val="nil"/>
              <w:bottom w:val="single" w:sz="4" w:space="0" w:color="auto"/>
              <w:right w:val="single" w:sz="4" w:space="0" w:color="auto"/>
            </w:tcBorders>
            <w:noWrap/>
            <w:vAlign w:val="center"/>
            <w:hideMark/>
          </w:tcPr>
          <w:p w14:paraId="5AE605C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5</w:t>
            </w:r>
          </w:p>
        </w:tc>
        <w:tc>
          <w:tcPr>
            <w:tcW w:w="296" w:type="pct"/>
            <w:tcBorders>
              <w:top w:val="nil"/>
              <w:left w:val="nil"/>
              <w:bottom w:val="single" w:sz="4" w:space="0" w:color="auto"/>
              <w:right w:val="single" w:sz="4" w:space="0" w:color="auto"/>
            </w:tcBorders>
            <w:noWrap/>
            <w:vAlign w:val="center"/>
            <w:hideMark/>
          </w:tcPr>
          <w:p w14:paraId="4578B3E8"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8</w:t>
            </w:r>
          </w:p>
        </w:tc>
        <w:tc>
          <w:tcPr>
            <w:tcW w:w="357" w:type="pct"/>
            <w:tcBorders>
              <w:top w:val="nil"/>
              <w:left w:val="nil"/>
              <w:bottom w:val="single" w:sz="4" w:space="0" w:color="auto"/>
              <w:right w:val="single" w:sz="4" w:space="0" w:color="auto"/>
            </w:tcBorders>
            <w:noWrap/>
            <w:vAlign w:val="center"/>
            <w:hideMark/>
          </w:tcPr>
          <w:p w14:paraId="429A947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47</w:t>
            </w:r>
          </w:p>
        </w:tc>
        <w:tc>
          <w:tcPr>
            <w:tcW w:w="325" w:type="pct"/>
            <w:tcBorders>
              <w:top w:val="nil"/>
              <w:left w:val="nil"/>
              <w:bottom w:val="single" w:sz="4" w:space="0" w:color="auto"/>
              <w:right w:val="single" w:sz="4" w:space="0" w:color="auto"/>
            </w:tcBorders>
            <w:noWrap/>
            <w:vAlign w:val="center"/>
            <w:hideMark/>
          </w:tcPr>
          <w:p w14:paraId="3F3F44A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6</w:t>
            </w:r>
          </w:p>
        </w:tc>
        <w:tc>
          <w:tcPr>
            <w:tcW w:w="330" w:type="pct"/>
            <w:tcBorders>
              <w:top w:val="nil"/>
              <w:left w:val="nil"/>
              <w:bottom w:val="single" w:sz="4" w:space="0" w:color="auto"/>
              <w:right w:val="single" w:sz="4" w:space="0" w:color="auto"/>
            </w:tcBorders>
            <w:noWrap/>
            <w:vAlign w:val="center"/>
            <w:hideMark/>
          </w:tcPr>
          <w:p w14:paraId="7939417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2</w:t>
            </w:r>
          </w:p>
        </w:tc>
        <w:tc>
          <w:tcPr>
            <w:tcW w:w="319" w:type="pct"/>
            <w:tcBorders>
              <w:top w:val="nil"/>
              <w:left w:val="nil"/>
              <w:bottom w:val="single" w:sz="4" w:space="0" w:color="auto"/>
              <w:right w:val="single" w:sz="4" w:space="0" w:color="auto"/>
            </w:tcBorders>
            <w:noWrap/>
            <w:vAlign w:val="center"/>
            <w:hideMark/>
          </w:tcPr>
          <w:p w14:paraId="24922032"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14E9D23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7" w:type="pct"/>
            <w:tcBorders>
              <w:top w:val="nil"/>
              <w:left w:val="nil"/>
              <w:bottom w:val="single" w:sz="4" w:space="0" w:color="auto"/>
              <w:right w:val="single" w:sz="4" w:space="0" w:color="auto"/>
            </w:tcBorders>
            <w:noWrap/>
            <w:vAlign w:val="center"/>
            <w:hideMark/>
          </w:tcPr>
          <w:p w14:paraId="69335137"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70BF89C3"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9</w:t>
            </w:r>
          </w:p>
        </w:tc>
        <w:tc>
          <w:tcPr>
            <w:tcW w:w="281" w:type="pct"/>
            <w:tcBorders>
              <w:top w:val="nil"/>
              <w:left w:val="nil"/>
              <w:bottom w:val="single" w:sz="4" w:space="0" w:color="auto"/>
              <w:right w:val="single" w:sz="4" w:space="0" w:color="auto"/>
            </w:tcBorders>
            <w:noWrap/>
            <w:vAlign w:val="center"/>
            <w:hideMark/>
          </w:tcPr>
          <w:p w14:paraId="7F14F56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6</w:t>
            </w:r>
          </w:p>
        </w:tc>
        <w:tc>
          <w:tcPr>
            <w:tcW w:w="300" w:type="pct"/>
            <w:gridSpan w:val="2"/>
            <w:tcBorders>
              <w:top w:val="nil"/>
              <w:left w:val="nil"/>
              <w:bottom w:val="single" w:sz="4" w:space="0" w:color="auto"/>
              <w:right w:val="single" w:sz="4" w:space="0" w:color="auto"/>
            </w:tcBorders>
            <w:noWrap/>
            <w:vAlign w:val="center"/>
            <w:hideMark/>
          </w:tcPr>
          <w:p w14:paraId="62182C8A"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54719129"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23DAA25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8</w:t>
            </w:r>
          </w:p>
        </w:tc>
      </w:tr>
      <w:tr w:rsidR="00717F17" w:rsidRPr="000132AA" w14:paraId="31F44801" w14:textId="77777777" w:rsidTr="00717F17">
        <w:trPr>
          <w:trHeight w:hRule="exact" w:val="244"/>
        </w:trPr>
        <w:tc>
          <w:tcPr>
            <w:tcW w:w="193" w:type="pct"/>
            <w:vMerge/>
            <w:tcBorders>
              <w:top w:val="nil"/>
              <w:left w:val="single" w:sz="4" w:space="0" w:color="auto"/>
              <w:bottom w:val="single" w:sz="4" w:space="0" w:color="auto"/>
              <w:right w:val="single" w:sz="4" w:space="0" w:color="auto"/>
            </w:tcBorders>
            <w:vAlign w:val="center"/>
            <w:hideMark/>
          </w:tcPr>
          <w:p w14:paraId="62317B26" w14:textId="77777777" w:rsidR="007F2214" w:rsidRPr="000132AA" w:rsidRDefault="007F2214">
            <w:pPr>
              <w:spacing w:after="0" w:line="240" w:lineRule="auto"/>
              <w:rPr>
                <w:rFonts w:cs="Arial"/>
                <w:b/>
                <w:bCs/>
                <w:color w:val="000000"/>
                <w:sz w:val="16"/>
                <w:szCs w:val="16"/>
              </w:rPr>
            </w:pPr>
          </w:p>
        </w:tc>
        <w:tc>
          <w:tcPr>
            <w:tcW w:w="338" w:type="pct"/>
            <w:vMerge/>
            <w:tcBorders>
              <w:top w:val="nil"/>
              <w:left w:val="single" w:sz="4" w:space="0" w:color="auto"/>
              <w:bottom w:val="single" w:sz="4" w:space="0" w:color="auto"/>
              <w:right w:val="single" w:sz="4" w:space="0" w:color="auto"/>
            </w:tcBorders>
            <w:vAlign w:val="center"/>
            <w:hideMark/>
          </w:tcPr>
          <w:p w14:paraId="1F4E4CEE" w14:textId="77777777" w:rsidR="007F2214" w:rsidRPr="000132AA" w:rsidRDefault="007F2214">
            <w:pPr>
              <w:spacing w:after="0" w:line="240" w:lineRule="auto"/>
              <w:rPr>
                <w:rFonts w:cs="Arial"/>
                <w:b/>
                <w:bCs/>
                <w:sz w:val="16"/>
                <w:szCs w:val="16"/>
              </w:rPr>
            </w:pPr>
          </w:p>
        </w:tc>
        <w:tc>
          <w:tcPr>
            <w:tcW w:w="220" w:type="pct"/>
            <w:tcBorders>
              <w:top w:val="nil"/>
              <w:left w:val="nil"/>
              <w:bottom w:val="single" w:sz="4" w:space="0" w:color="auto"/>
              <w:right w:val="single" w:sz="4" w:space="0" w:color="auto"/>
            </w:tcBorders>
            <w:noWrap/>
            <w:vAlign w:val="center"/>
            <w:hideMark/>
          </w:tcPr>
          <w:p w14:paraId="19E9FE0F" w14:textId="77777777" w:rsidR="007F2214" w:rsidRPr="000132AA" w:rsidRDefault="007F2214">
            <w:pPr>
              <w:spacing w:after="0" w:line="240" w:lineRule="auto"/>
              <w:jc w:val="center"/>
              <w:rPr>
                <w:rFonts w:cs="Arial"/>
                <w:b/>
                <w:bCs/>
                <w:sz w:val="16"/>
                <w:szCs w:val="16"/>
              </w:rPr>
            </w:pPr>
            <w:r w:rsidRPr="000132AA">
              <w:rPr>
                <w:rFonts w:cs="Arial"/>
                <w:b/>
                <w:bCs/>
                <w:sz w:val="16"/>
                <w:szCs w:val="16"/>
              </w:rPr>
              <w:t>100</w:t>
            </w:r>
          </w:p>
        </w:tc>
        <w:tc>
          <w:tcPr>
            <w:tcW w:w="233" w:type="pct"/>
            <w:tcBorders>
              <w:top w:val="nil"/>
              <w:left w:val="nil"/>
              <w:bottom w:val="single" w:sz="4" w:space="0" w:color="auto"/>
              <w:right w:val="single" w:sz="4" w:space="0" w:color="auto"/>
            </w:tcBorders>
            <w:noWrap/>
            <w:vAlign w:val="center"/>
            <w:hideMark/>
          </w:tcPr>
          <w:p w14:paraId="40C456B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65</w:t>
            </w:r>
          </w:p>
        </w:tc>
        <w:tc>
          <w:tcPr>
            <w:tcW w:w="245" w:type="pct"/>
            <w:tcBorders>
              <w:top w:val="nil"/>
              <w:left w:val="nil"/>
              <w:bottom w:val="single" w:sz="4" w:space="0" w:color="auto"/>
              <w:right w:val="single" w:sz="4" w:space="0" w:color="auto"/>
            </w:tcBorders>
            <w:noWrap/>
            <w:vAlign w:val="center"/>
            <w:hideMark/>
          </w:tcPr>
          <w:p w14:paraId="4740BA4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75</w:t>
            </w:r>
          </w:p>
        </w:tc>
        <w:tc>
          <w:tcPr>
            <w:tcW w:w="296" w:type="pct"/>
            <w:tcBorders>
              <w:top w:val="nil"/>
              <w:left w:val="nil"/>
              <w:bottom w:val="single" w:sz="4" w:space="0" w:color="auto"/>
              <w:right w:val="single" w:sz="4" w:space="0" w:color="auto"/>
            </w:tcBorders>
            <w:noWrap/>
            <w:vAlign w:val="center"/>
            <w:hideMark/>
          </w:tcPr>
          <w:p w14:paraId="1937D871"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37</w:t>
            </w:r>
          </w:p>
        </w:tc>
        <w:tc>
          <w:tcPr>
            <w:tcW w:w="357" w:type="pct"/>
            <w:tcBorders>
              <w:top w:val="nil"/>
              <w:left w:val="nil"/>
              <w:bottom w:val="single" w:sz="4" w:space="0" w:color="auto"/>
              <w:right w:val="single" w:sz="4" w:space="0" w:color="auto"/>
            </w:tcBorders>
            <w:noWrap/>
            <w:vAlign w:val="center"/>
            <w:hideMark/>
          </w:tcPr>
          <w:p w14:paraId="0E7730E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4.49</w:t>
            </w:r>
          </w:p>
        </w:tc>
        <w:tc>
          <w:tcPr>
            <w:tcW w:w="325" w:type="pct"/>
            <w:tcBorders>
              <w:top w:val="nil"/>
              <w:left w:val="nil"/>
              <w:bottom w:val="single" w:sz="4" w:space="0" w:color="auto"/>
              <w:right w:val="single" w:sz="4" w:space="0" w:color="auto"/>
            </w:tcBorders>
            <w:noWrap/>
            <w:vAlign w:val="center"/>
            <w:hideMark/>
          </w:tcPr>
          <w:p w14:paraId="0D9CF80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25</w:t>
            </w:r>
          </w:p>
        </w:tc>
        <w:tc>
          <w:tcPr>
            <w:tcW w:w="330" w:type="pct"/>
            <w:tcBorders>
              <w:top w:val="nil"/>
              <w:left w:val="nil"/>
              <w:bottom w:val="single" w:sz="4" w:space="0" w:color="auto"/>
              <w:right w:val="single" w:sz="4" w:space="0" w:color="auto"/>
            </w:tcBorders>
            <w:noWrap/>
            <w:vAlign w:val="center"/>
            <w:hideMark/>
          </w:tcPr>
          <w:p w14:paraId="59E4B92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332</w:t>
            </w:r>
          </w:p>
        </w:tc>
        <w:tc>
          <w:tcPr>
            <w:tcW w:w="319" w:type="pct"/>
            <w:tcBorders>
              <w:top w:val="nil"/>
              <w:left w:val="nil"/>
              <w:bottom w:val="single" w:sz="4" w:space="0" w:color="auto"/>
              <w:right w:val="single" w:sz="4" w:space="0" w:color="auto"/>
            </w:tcBorders>
            <w:noWrap/>
            <w:vAlign w:val="center"/>
            <w:hideMark/>
          </w:tcPr>
          <w:p w14:paraId="36A0E4D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5" w:type="pct"/>
            <w:tcBorders>
              <w:top w:val="nil"/>
              <w:left w:val="nil"/>
              <w:bottom w:val="single" w:sz="4" w:space="0" w:color="auto"/>
              <w:right w:val="single" w:sz="4" w:space="0" w:color="auto"/>
            </w:tcBorders>
            <w:noWrap/>
            <w:vAlign w:val="center"/>
            <w:hideMark/>
          </w:tcPr>
          <w:p w14:paraId="5578D33E"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8</w:t>
            </w:r>
          </w:p>
        </w:tc>
        <w:tc>
          <w:tcPr>
            <w:tcW w:w="327" w:type="pct"/>
            <w:tcBorders>
              <w:top w:val="nil"/>
              <w:left w:val="nil"/>
              <w:bottom w:val="single" w:sz="4" w:space="0" w:color="auto"/>
              <w:right w:val="single" w:sz="4" w:space="0" w:color="auto"/>
            </w:tcBorders>
            <w:noWrap/>
            <w:vAlign w:val="center"/>
            <w:hideMark/>
          </w:tcPr>
          <w:p w14:paraId="174CCD04"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45</w:t>
            </w:r>
          </w:p>
        </w:tc>
        <w:tc>
          <w:tcPr>
            <w:tcW w:w="334" w:type="pct"/>
            <w:gridSpan w:val="2"/>
            <w:tcBorders>
              <w:top w:val="nil"/>
              <w:left w:val="nil"/>
              <w:bottom w:val="single" w:sz="4" w:space="0" w:color="auto"/>
              <w:right w:val="single" w:sz="4" w:space="0" w:color="auto"/>
            </w:tcBorders>
            <w:noWrap/>
            <w:vAlign w:val="center"/>
            <w:hideMark/>
          </w:tcPr>
          <w:p w14:paraId="7861BD9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50</w:t>
            </w:r>
          </w:p>
        </w:tc>
        <w:tc>
          <w:tcPr>
            <w:tcW w:w="281" w:type="pct"/>
            <w:tcBorders>
              <w:top w:val="nil"/>
              <w:left w:val="nil"/>
              <w:bottom w:val="single" w:sz="4" w:space="0" w:color="auto"/>
              <w:right w:val="single" w:sz="4" w:space="0" w:color="auto"/>
            </w:tcBorders>
            <w:noWrap/>
            <w:vAlign w:val="center"/>
            <w:hideMark/>
          </w:tcPr>
          <w:p w14:paraId="58B3FB7D"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26</w:t>
            </w:r>
          </w:p>
        </w:tc>
        <w:tc>
          <w:tcPr>
            <w:tcW w:w="300" w:type="pct"/>
            <w:gridSpan w:val="2"/>
            <w:tcBorders>
              <w:top w:val="nil"/>
              <w:left w:val="nil"/>
              <w:bottom w:val="single" w:sz="4" w:space="0" w:color="auto"/>
              <w:right w:val="single" w:sz="4" w:space="0" w:color="auto"/>
            </w:tcBorders>
            <w:noWrap/>
            <w:vAlign w:val="center"/>
            <w:hideMark/>
          </w:tcPr>
          <w:p w14:paraId="0BC3C0F5"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231</w:t>
            </w:r>
          </w:p>
        </w:tc>
        <w:tc>
          <w:tcPr>
            <w:tcW w:w="275" w:type="pct"/>
            <w:tcBorders>
              <w:top w:val="nil"/>
              <w:left w:val="nil"/>
              <w:bottom w:val="single" w:sz="4" w:space="0" w:color="auto"/>
              <w:right w:val="single" w:sz="4" w:space="0" w:color="auto"/>
            </w:tcBorders>
            <w:noWrap/>
            <w:vAlign w:val="center"/>
            <w:hideMark/>
          </w:tcPr>
          <w:p w14:paraId="6FCE229C"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7</w:t>
            </w:r>
          </w:p>
        </w:tc>
        <w:tc>
          <w:tcPr>
            <w:tcW w:w="302" w:type="pct"/>
            <w:tcBorders>
              <w:top w:val="nil"/>
              <w:left w:val="nil"/>
              <w:bottom w:val="single" w:sz="4" w:space="0" w:color="auto"/>
              <w:right w:val="single" w:sz="4" w:space="0" w:color="auto"/>
            </w:tcBorders>
            <w:noWrap/>
            <w:vAlign w:val="center"/>
            <w:hideMark/>
          </w:tcPr>
          <w:p w14:paraId="5212AFEF" w14:textId="77777777" w:rsidR="007F2214" w:rsidRPr="000132AA" w:rsidRDefault="007F2214">
            <w:pPr>
              <w:spacing w:after="0" w:line="240" w:lineRule="auto"/>
              <w:jc w:val="right"/>
              <w:rPr>
                <w:rFonts w:cs="Arial"/>
                <w:color w:val="000000"/>
                <w:sz w:val="16"/>
                <w:szCs w:val="16"/>
              </w:rPr>
            </w:pPr>
            <w:r w:rsidRPr="000132AA">
              <w:rPr>
                <w:rFonts w:cs="Arial"/>
                <w:color w:val="000000"/>
                <w:sz w:val="16"/>
                <w:szCs w:val="16"/>
              </w:rPr>
              <w:t>59</w:t>
            </w:r>
          </w:p>
        </w:tc>
      </w:tr>
    </w:tbl>
    <w:p w14:paraId="62552B1C" w14:textId="77777777" w:rsidR="007F2214" w:rsidRDefault="007F2214" w:rsidP="007F2214">
      <w:pPr>
        <w:spacing w:after="0"/>
        <w:rPr>
          <w:b/>
          <w:bCs/>
        </w:rPr>
      </w:pPr>
    </w:p>
    <w:p w14:paraId="4CB965A8" w14:textId="0D7B0BE2" w:rsidR="00066F1F" w:rsidRPr="00A73C5C" w:rsidRDefault="00AA5480" w:rsidP="007D7F53">
      <w:pPr>
        <w:pStyle w:val="Heading5"/>
        <w:rPr>
          <w:rFonts w:ascii="Arial" w:hAnsi="Arial" w:cs="Arial"/>
          <w:b/>
        </w:rPr>
      </w:pPr>
      <w:r w:rsidRPr="00A73C5C">
        <w:rPr>
          <w:rFonts w:ascii="Arial" w:hAnsi="Arial" w:cs="Arial"/>
          <w:b/>
        </w:rPr>
        <w:t>Lake Metals and Metalloids</w:t>
      </w:r>
    </w:p>
    <w:p w14:paraId="7697CCD1" w14:textId="7854B686" w:rsidR="00EC0180" w:rsidRDefault="00EC0180" w:rsidP="0059503C">
      <w:pPr>
        <w:rPr>
          <w:rFonts w:cs="Arial"/>
        </w:rPr>
      </w:pPr>
      <w:bookmarkStart w:id="552" w:name="_Hlk58843404"/>
      <w:r w:rsidRPr="00730891">
        <w:t>The minimum and maximum</w:t>
      </w:r>
      <w:r w:rsidR="00D87CA2">
        <w:t xml:space="preserve"> </w:t>
      </w:r>
      <w:r w:rsidR="00D87CA2" w:rsidRPr="00730891">
        <w:t>metal and metalloid statistics</w:t>
      </w:r>
      <w:r w:rsidRPr="00730891">
        <w:t xml:space="preserve"> probabilities </w:t>
      </w:r>
      <w:r w:rsidR="00D87CA2">
        <w:t xml:space="preserve">have been </w:t>
      </w:r>
      <w:r w:rsidRPr="00730891">
        <w:t xml:space="preserve">compared with the revised </w:t>
      </w:r>
      <w:r w:rsidRPr="00517694">
        <w:rPr>
          <w:i/>
          <w:iCs/>
        </w:rPr>
        <w:t>Australian and New Zealand Guidelines for fresh and marine water quality guidelines</w:t>
      </w:r>
      <w:r w:rsidRPr="00730891">
        <w:t xml:space="preserve"> – freshwater aquatic ecosystem (95% species protection) and livestock drinking water guidelines </w:t>
      </w:r>
      <w:r w:rsidR="00517694">
        <w:fldChar w:fldCharType="begin"/>
      </w:r>
      <w:r w:rsidR="001B655D">
        <w:instrText xml:space="preserve"> ADDIN EN.CITE &lt;EndNote&gt;&lt;Cite&gt;&lt;Author&gt;ANZG&lt;/Author&gt;&lt;Year&gt;2018&lt;/Year&gt;&lt;RecNum&gt;99&lt;/RecNum&gt;&lt;DisplayText&gt;(ANZG 2018)&lt;/DisplayText&gt;&lt;record&gt;&lt;rec-number&gt;99&lt;/rec-number&gt;&lt;foreign-keys&gt;&lt;key app="EN" db-id="spaff0s0osz0sqe0t5a55fezradpx9psfrzt" timestamp="1747270274" guid="5c12fc55-4c79-41fc-80ea-911508844993"&gt;99&lt;/key&gt;&lt;/foreign-keys&gt;&lt;ref-type name="Report"&gt;27&lt;/ref-type&gt;&lt;contributors&gt;&lt;authors&gt;&lt;author&gt;ANZG&lt;/author&gt;&lt;/authors&gt;&lt;secondary-authors&gt;&lt;author&gt;Water Quality Australia,, Commonwealth of Australia,&lt;/author&gt;&lt;/secondary-authors&gt;&lt;/contributors&gt;&lt;titles&gt;&lt;title&gt;Australian &amp;amp; New Zealand Guidelines for Fresh &amp;amp; Marine Water Quality&lt;/title&gt;&lt;/titles&gt;&lt;dates&gt;&lt;year&gt;2018&lt;/year&gt;&lt;/dates&gt;&lt;pub-location&gt;https://www.waterquality.gov.au/anz-guidelines&lt;/pub-location&gt;&lt;urls&gt;&lt;related-urls&gt;&lt;url&gt;https://www.waterquality.gov.au/anz-guidelines&lt;/url&gt;&lt;/related-urls&gt;&lt;/urls&gt;&lt;/record&gt;&lt;/Cite&gt;&lt;/EndNote&gt;</w:instrText>
      </w:r>
      <w:r w:rsidR="00517694">
        <w:fldChar w:fldCharType="separate"/>
      </w:r>
      <w:r w:rsidR="00517694">
        <w:rPr>
          <w:noProof/>
        </w:rPr>
        <w:t>(ANZG 2018)</w:t>
      </w:r>
      <w:r w:rsidR="00517694">
        <w:fldChar w:fldCharType="end"/>
      </w:r>
      <w:r w:rsidRPr="00730891">
        <w:t xml:space="preserve">, as well as the </w:t>
      </w:r>
      <w:r w:rsidRPr="00517694">
        <w:rPr>
          <w:i/>
          <w:iCs/>
        </w:rPr>
        <w:t xml:space="preserve">Australian Drinking Water Guidelines </w:t>
      </w:r>
      <w:r w:rsidR="00517694">
        <w:fldChar w:fldCharType="begin"/>
      </w:r>
      <w:r w:rsidR="001B655D">
        <w:instrText xml:space="preserve"> ADDIN EN.CITE &lt;EndNote&gt;&lt;Cite&gt;&lt;Author&gt;NRMMC&lt;/Author&gt;&lt;Year&gt;2011&lt;/Year&gt;&lt;RecNum&gt;76&lt;/RecNum&gt;&lt;DisplayText&gt;(NRMMC 2011)&lt;/DisplayText&gt;&lt;record&gt;&lt;rec-number&gt;76&lt;/rec-number&gt;&lt;foreign-keys&gt;&lt;key app="EN" db-id="spaff0s0osz0sqe0t5a55fezradpx9psfrzt" timestamp="1747028991" guid="91c6b7b4-9bd1-4906-b4dc-a3d75525265b"&gt;76&lt;/key&gt;&lt;/foreign-keys&gt;&lt;ref-type name="Report"&gt;27&lt;/ref-type&gt;&lt;contributors&gt;&lt;authors&gt;&lt;author&gt;NRMMC&lt;/author&gt;&lt;/authors&gt;&lt;secondary-authors&gt;&lt;author&gt;Natural Resource Management Ministerial Council,&lt;/author&gt;&lt;/secondary-authors&gt;&lt;/contributors&gt;&lt;titles&gt;&lt;title&gt;National Water Quality Management Strategy Australian Drinking Water Guidelines&lt;/title&gt;&lt;/titles&gt;&lt;volume&gt;Version 3.9 updated Dec 2024&lt;/volume&gt;&lt;number&gt;A2407228&lt;/number&gt;&lt;edition&gt;6&lt;/edition&gt;&lt;dates&gt;&lt;year&gt;2011&lt;/year&gt;&lt;/dates&gt;&lt;pub-location&gt;https://www.nhmrc.gov.au/about-us/publications/australian-drinking-water-guidelines#block-views-block-file-attachments-content-block-1&lt;/pub-location&gt;&lt;urls&gt;&lt;related-urls&gt;&lt;url&gt;https://www.nhmrc.gov.au/about-us/publications/australian-drinking-water-guidelines#block-views-block-file-attachments-content-block-1&lt;/url&gt;&lt;/related-urls&gt;&lt;/urls&gt;&lt;access-date&gt;12/05/2025&lt;/access-date&gt;&lt;/record&gt;&lt;/Cite&gt;&lt;/EndNote&gt;</w:instrText>
      </w:r>
      <w:r w:rsidR="00517694">
        <w:fldChar w:fldCharType="separate"/>
      </w:r>
      <w:r w:rsidR="00517694">
        <w:rPr>
          <w:noProof/>
        </w:rPr>
        <w:t>(NRMMC 2011)</w:t>
      </w:r>
      <w:r w:rsidR="00517694">
        <w:fldChar w:fldCharType="end"/>
      </w:r>
      <w:r w:rsidR="00517694">
        <w:t xml:space="preserve"> </w:t>
      </w:r>
      <w:r w:rsidR="00D87CA2">
        <w:t xml:space="preserve">shown in </w:t>
      </w:r>
      <w:r w:rsidR="00070F7C">
        <w:rPr>
          <w:b/>
          <w:bCs/>
          <w:highlight w:val="yellow"/>
        </w:rPr>
        <w:fldChar w:fldCharType="begin"/>
      </w:r>
      <w:r w:rsidR="00070F7C">
        <w:instrText xml:space="preserve"> REF _Ref157689357 \h </w:instrText>
      </w:r>
      <w:r w:rsidR="00070F7C">
        <w:rPr>
          <w:b/>
          <w:bCs/>
          <w:highlight w:val="yellow"/>
        </w:rPr>
      </w:r>
      <w:r w:rsidR="00070F7C">
        <w:rPr>
          <w:b/>
          <w:bCs/>
          <w:highlight w:val="yellow"/>
        </w:rPr>
        <w:fldChar w:fldCharType="separate"/>
      </w:r>
      <w:r w:rsidR="00D35BC0" w:rsidRPr="0033225E">
        <w:t xml:space="preserve">Table </w:t>
      </w:r>
      <w:r w:rsidR="00D35BC0">
        <w:rPr>
          <w:noProof/>
        </w:rPr>
        <w:t>8</w:t>
      </w:r>
      <w:r w:rsidR="00D35BC0">
        <w:noBreakHyphen/>
      </w:r>
      <w:r w:rsidR="00D35BC0">
        <w:rPr>
          <w:noProof/>
        </w:rPr>
        <w:t>26</w:t>
      </w:r>
      <w:r w:rsidR="00070F7C">
        <w:rPr>
          <w:b/>
          <w:bCs/>
          <w:highlight w:val="yellow"/>
        </w:rPr>
        <w:fldChar w:fldCharType="end"/>
      </w:r>
      <w:r w:rsidRPr="00070F7C">
        <w:rPr>
          <w:b/>
          <w:bCs/>
        </w:rPr>
        <w:t>.</w:t>
      </w:r>
      <w:r w:rsidRPr="00730891">
        <w:t xml:space="preserve"> </w:t>
      </w:r>
      <w:r w:rsidRPr="00070F7C">
        <w:t xml:space="preserve">These guidelines are provided for context only as the modelling excludes key biogeochemical processes which may affect solute concentration results. For example, some minerals may become supersaturated (beyond saturation point) and </w:t>
      </w:r>
      <w:r w:rsidRPr="00070F7C">
        <w:rPr>
          <w:rFonts w:cs="Arial"/>
        </w:rPr>
        <w:t>are therefore likely to precipitate out of the lake (forming minerals) which would reduce the estimated modelled concentrations for the associated chemical species. Similarly, some metals and metalloids may co-precipitate with the mineral(s) or adsorb to the surface of mineral(s) reducing their dissolved concentrations in the lake. The mass balance approach to modelling metal and metalloid concentrations is therefore considered conservative.</w:t>
      </w:r>
      <w:r w:rsidR="425B0549" w:rsidRPr="00070F7C">
        <w:rPr>
          <w:rFonts w:cs="Arial"/>
        </w:rPr>
        <w:t xml:space="preserve"> Note</w:t>
      </w:r>
      <w:r w:rsidR="278ECF5A" w:rsidRPr="00070F7C">
        <w:rPr>
          <w:rFonts w:cs="Arial"/>
        </w:rPr>
        <w:t>,</w:t>
      </w:r>
      <w:r w:rsidR="425B0549" w:rsidRPr="00070F7C">
        <w:rPr>
          <w:rFonts w:cs="Arial"/>
        </w:rPr>
        <w:t xml:space="preserve"> Mercury was</w:t>
      </w:r>
      <w:r w:rsidR="03F4724B" w:rsidRPr="00070F7C">
        <w:rPr>
          <w:rFonts w:cs="Arial"/>
        </w:rPr>
        <w:t xml:space="preserve"> not</w:t>
      </w:r>
      <w:r w:rsidR="425B0549" w:rsidRPr="00070F7C">
        <w:rPr>
          <w:rFonts w:cs="Arial"/>
        </w:rPr>
        <w:t xml:space="preserve"> included in the modelling</w:t>
      </w:r>
      <w:r w:rsidR="12274077" w:rsidRPr="00070F7C">
        <w:rPr>
          <w:rFonts w:cs="Arial"/>
        </w:rPr>
        <w:t xml:space="preserve"> </w:t>
      </w:r>
      <w:r w:rsidR="425B0549" w:rsidRPr="00070F7C">
        <w:rPr>
          <w:rFonts w:cs="Arial"/>
        </w:rPr>
        <w:t xml:space="preserve">as </w:t>
      </w:r>
      <w:r w:rsidR="516BB37F" w:rsidRPr="00070F7C">
        <w:rPr>
          <w:rFonts w:cs="Arial"/>
        </w:rPr>
        <w:t>it was</w:t>
      </w:r>
      <w:r w:rsidR="5EDE17C8" w:rsidRPr="00070F7C">
        <w:rPr>
          <w:rFonts w:cs="Arial"/>
        </w:rPr>
        <w:t xml:space="preserve"> </w:t>
      </w:r>
      <w:r w:rsidR="5EDE17C8" w:rsidRPr="00070F7C">
        <w:rPr>
          <w:rFonts w:eastAsia="Verdana" w:cs="Arial"/>
        </w:rPr>
        <w:t>below</w:t>
      </w:r>
      <w:r w:rsidR="5EDE17C8" w:rsidRPr="2A0D1984">
        <w:rPr>
          <w:rFonts w:eastAsia="Verdana" w:cs="Verdana"/>
          <w:sz w:val="19"/>
          <w:szCs w:val="19"/>
        </w:rPr>
        <w:t xml:space="preserve"> </w:t>
      </w:r>
      <w:r w:rsidR="5EDE17C8" w:rsidRPr="0076337F">
        <w:rPr>
          <w:rFonts w:eastAsia="Verdana" w:cs="Arial"/>
        </w:rPr>
        <w:t>instrumental detection limits</w:t>
      </w:r>
      <w:r w:rsidR="46BBEEC1" w:rsidRPr="0076337F">
        <w:rPr>
          <w:rFonts w:eastAsia="Verdana" w:cs="Arial"/>
        </w:rPr>
        <w:t xml:space="preserve"> for the source terms</w:t>
      </w:r>
      <w:r w:rsidR="0E5B8364" w:rsidRPr="0076337F">
        <w:rPr>
          <w:rFonts w:eastAsia="Verdana" w:cs="Arial"/>
        </w:rPr>
        <w:t>.</w:t>
      </w:r>
    </w:p>
    <w:p w14:paraId="71C4EC80" w14:textId="2DBEC5F5" w:rsidR="00AB1365" w:rsidRDefault="00AB1365">
      <w:pPr>
        <w:spacing w:after="0" w:line="240" w:lineRule="auto"/>
        <w:rPr>
          <w:rFonts w:cs="Arial"/>
        </w:rPr>
      </w:pPr>
      <w:r>
        <w:rPr>
          <w:rFonts w:cs="Arial"/>
        </w:rPr>
        <w:br w:type="page"/>
      </w:r>
    </w:p>
    <w:p w14:paraId="5EA839BC" w14:textId="3A195CF6" w:rsidR="00DC55E4" w:rsidRDefault="00DC55E4" w:rsidP="0033225E">
      <w:pPr>
        <w:pStyle w:val="Caption"/>
        <w:rPr>
          <w:rFonts w:cs="Arial"/>
        </w:rPr>
      </w:pPr>
      <w:bookmarkStart w:id="553" w:name="_Ref157689357"/>
      <w:bookmarkStart w:id="554" w:name="_Toc210126999"/>
      <w:r w:rsidRPr="0033225E">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6</w:t>
      </w:r>
      <w:r w:rsidR="00971AAD">
        <w:fldChar w:fldCharType="end"/>
      </w:r>
      <w:bookmarkEnd w:id="553"/>
      <w:r w:rsidRPr="0033225E">
        <w:t>:</w:t>
      </w:r>
      <w:r>
        <w:t xml:space="preserve"> </w:t>
      </w:r>
      <w:r w:rsidRPr="00E30642">
        <w:t>Summary of estimated metal and metalloid concentrations at select years</w:t>
      </w:r>
      <w:bookmarkEnd w:id="554"/>
    </w:p>
    <w:p w14:paraId="2352D6D0" w14:textId="755BC915" w:rsidR="00405913" w:rsidRPr="00730891" w:rsidRDefault="00D05E85" w:rsidP="0059503C">
      <w:pPr>
        <w:rPr>
          <w:rFonts w:cs="Arial"/>
        </w:rPr>
      </w:pPr>
      <w:r w:rsidRPr="00D05E85">
        <w:rPr>
          <w:noProof/>
        </w:rPr>
        <w:drawing>
          <wp:inline distT="0" distB="0" distL="0" distR="0" wp14:anchorId="7B6FEDB0" wp14:editId="0F6F8933">
            <wp:extent cx="6842760" cy="3308350"/>
            <wp:effectExtent l="0" t="0" r="0" b="6350"/>
            <wp:docPr id="48541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842760" cy="3308350"/>
                    </a:xfrm>
                    <a:prstGeom prst="rect">
                      <a:avLst/>
                    </a:prstGeom>
                    <a:noFill/>
                    <a:ln>
                      <a:noFill/>
                    </a:ln>
                  </pic:spPr>
                </pic:pic>
              </a:graphicData>
            </a:graphic>
          </wp:inline>
        </w:drawing>
      </w:r>
    </w:p>
    <w:p w14:paraId="38996882" w14:textId="5539D61C" w:rsidR="00EC0180" w:rsidRPr="00E30642" w:rsidRDefault="00EC0180" w:rsidP="00147F84">
      <w:pPr>
        <w:pStyle w:val="BodyText0"/>
        <w:spacing w:after="200" w:line="360" w:lineRule="auto"/>
        <w:rPr>
          <w:rFonts w:ascii="Verdana" w:hAnsi="Verdana" w:cs="Times New Roman"/>
          <w:color w:val="000000" w:themeColor="text1"/>
          <w:sz w:val="18"/>
          <w:szCs w:val="18"/>
          <w:lang w:val="en-AU"/>
        </w:rPr>
      </w:pPr>
      <w:r w:rsidRPr="00E30642">
        <w:rPr>
          <w:rFonts w:ascii="Verdana" w:hAnsi="Verdana" w:cs="Times New Roman"/>
          <w:color w:val="000000" w:themeColor="text1"/>
          <w:sz w:val="18"/>
          <w:szCs w:val="18"/>
          <w:lang w:val="en-AU"/>
        </w:rPr>
        <w:t xml:space="preserve">The comparison </w:t>
      </w:r>
      <w:r w:rsidR="00147F84" w:rsidRPr="00E30642">
        <w:rPr>
          <w:rFonts w:ascii="Verdana" w:hAnsi="Verdana" w:cs="Times New Roman"/>
          <w:color w:val="000000" w:themeColor="text1"/>
          <w:sz w:val="18"/>
          <w:szCs w:val="18"/>
          <w:lang w:val="en-AU"/>
        </w:rPr>
        <w:t xml:space="preserve">of the results against the guidelines </w:t>
      </w:r>
      <w:r w:rsidRPr="00E30642">
        <w:rPr>
          <w:rFonts w:ascii="Verdana" w:hAnsi="Verdana" w:cs="Times New Roman"/>
          <w:color w:val="000000" w:themeColor="text1"/>
          <w:sz w:val="18"/>
          <w:szCs w:val="18"/>
          <w:lang w:val="en-AU"/>
        </w:rPr>
        <w:t>is summarised in the following points:</w:t>
      </w:r>
    </w:p>
    <w:p w14:paraId="704B235B" w14:textId="1A4D6A6E" w:rsidR="00EC0180" w:rsidRPr="00E30642" w:rsidRDefault="00EC0180" w:rsidP="007D7F53">
      <w:pPr>
        <w:pStyle w:val="BodyText0"/>
        <w:spacing w:after="200" w:line="360" w:lineRule="auto"/>
        <w:rPr>
          <w:rFonts w:ascii="Verdana" w:hAnsi="Verdana" w:cs="Times New Roman"/>
          <w:color w:val="000000" w:themeColor="text1"/>
          <w:sz w:val="18"/>
          <w:szCs w:val="18"/>
          <w:lang w:val="en-AU"/>
        </w:rPr>
      </w:pPr>
      <w:r w:rsidRPr="00E30642">
        <w:rPr>
          <w:rFonts w:ascii="Verdana" w:hAnsi="Verdana" w:cs="Times New Roman"/>
          <w:color w:val="000000" w:themeColor="text1"/>
          <w:sz w:val="18"/>
          <w:szCs w:val="18"/>
          <w:lang w:val="en-AU"/>
        </w:rPr>
        <w:t xml:space="preserve">Aluminium exceeds the freshwater aquatic ecosystem (95% species protection) guideline (ANZG, 2018) (0.055 mg/L) for </w:t>
      </w:r>
      <w:r w:rsidR="00204EFF" w:rsidRPr="00E30642">
        <w:rPr>
          <w:rFonts w:ascii="Verdana" w:hAnsi="Verdana" w:cs="Times New Roman"/>
          <w:color w:val="000000" w:themeColor="text1"/>
          <w:sz w:val="18"/>
          <w:szCs w:val="18"/>
          <w:lang w:val="en-AU"/>
        </w:rPr>
        <w:t>both</w:t>
      </w:r>
      <w:r w:rsidRPr="00E30642">
        <w:rPr>
          <w:rFonts w:ascii="Verdana" w:hAnsi="Verdana" w:cs="Times New Roman"/>
          <w:color w:val="000000" w:themeColor="text1"/>
          <w:sz w:val="18"/>
          <w:szCs w:val="18"/>
          <w:lang w:val="en-AU"/>
        </w:rPr>
        <w:t xml:space="preserve"> scenarios</w:t>
      </w:r>
      <w:r w:rsidR="005B6395" w:rsidRPr="00E30642">
        <w:rPr>
          <w:rFonts w:ascii="Verdana" w:hAnsi="Verdana" w:cs="Times New Roman"/>
          <w:color w:val="000000" w:themeColor="text1"/>
          <w:sz w:val="18"/>
          <w:szCs w:val="18"/>
          <w:lang w:val="en-AU"/>
        </w:rPr>
        <w:t xml:space="preserve"> in both lakes</w:t>
      </w:r>
      <w:r w:rsidRPr="00E30642">
        <w:rPr>
          <w:rFonts w:ascii="Verdana" w:hAnsi="Verdana" w:cs="Times New Roman"/>
          <w:color w:val="000000" w:themeColor="text1"/>
          <w:sz w:val="18"/>
          <w:szCs w:val="18"/>
          <w:lang w:val="en-AU"/>
        </w:rPr>
        <w:t xml:space="preserve">. Aluminium was well below livestock drinking water guidelines (5 mg/L), and no trigger level exists for ADWG. The cause of the aluminium exceedance, relative to freshwater aquatic ecosystem (95% species protection) guideline (ANZG, 2018), is due to several source term inputs which also show exceedance: Latrobe water (median = 0.27 mg/L), Morwell River (median = 0.26 mg/L), groundwater (median = 0.07 to 0.4 mg/L) and Latrobe top-up (median = 0.17 mg/L) (amongst other sources). It is common for colloidal aluminium (and iron) to pass through size 45 µm filter paper resulting in an overestimation of the dissolved concentration. </w:t>
      </w:r>
    </w:p>
    <w:p w14:paraId="0D985BFD" w14:textId="4D3845CB" w:rsidR="00EC0180" w:rsidRPr="00147F84" w:rsidRDefault="00EC0180" w:rsidP="007D7F53">
      <w:pPr>
        <w:pStyle w:val="BodyText0"/>
        <w:spacing w:after="200" w:line="360" w:lineRule="auto"/>
        <w:rPr>
          <w:rFonts w:ascii="Verdana" w:hAnsi="Verdana"/>
          <w:color w:val="000000" w:themeColor="text1"/>
          <w:sz w:val="18"/>
          <w:szCs w:val="18"/>
          <w:lang w:val="en-AU"/>
        </w:rPr>
      </w:pPr>
      <w:r w:rsidRPr="00E30642">
        <w:rPr>
          <w:rFonts w:ascii="Verdana" w:hAnsi="Verdana" w:cs="Times New Roman"/>
          <w:color w:val="000000" w:themeColor="text1"/>
          <w:sz w:val="18"/>
          <w:szCs w:val="18"/>
          <w:lang w:val="en-AU"/>
        </w:rPr>
        <w:t>Copper exceeds the freshwater aquatic ecosystem (95% species protection</w:t>
      </w:r>
      <w:r w:rsidRPr="00147F84">
        <w:rPr>
          <w:rFonts w:ascii="Verdana" w:hAnsi="Verdana"/>
          <w:color w:val="000000" w:themeColor="text1"/>
          <w:sz w:val="18"/>
          <w:szCs w:val="18"/>
          <w:lang w:val="en-AU"/>
        </w:rPr>
        <w:t xml:space="preserve">) guideline (ANZG, 2018) (0.0014 mg/L) for all scenarios in the YTF; noting copper concentrations are below guidelines in the YEF </w:t>
      </w:r>
      <w:r w:rsidR="006219E9">
        <w:rPr>
          <w:rFonts w:ascii="Verdana" w:hAnsi="Verdana"/>
          <w:color w:val="000000" w:themeColor="text1"/>
          <w:sz w:val="18"/>
          <w:szCs w:val="18"/>
          <w:lang w:val="en-AU"/>
        </w:rPr>
        <w:t>c</w:t>
      </w:r>
      <w:r w:rsidRPr="00147F84">
        <w:rPr>
          <w:rFonts w:ascii="Verdana" w:hAnsi="Verdana"/>
          <w:color w:val="000000" w:themeColor="text1"/>
          <w:sz w:val="18"/>
          <w:szCs w:val="18"/>
          <w:lang w:val="en-AU"/>
        </w:rPr>
        <w:t xml:space="preserve">opper is well below livestock drinking water guidelines (1 mg/L), and ADWG (2 mg/L). The cause of the copper exceedance, relative to freshwater aquatic ecosystem (95% species protection) guideline (ANZG, 2018), is mainly due to Latrobe water (median =0.001 mg/L), Morwell River (median =0.002 mg/L), groundwater (median =0.002 to 0.003 mg/L) and local rainfall quality (median = 0.005 mg/L). </w:t>
      </w:r>
    </w:p>
    <w:p w14:paraId="290DAB30" w14:textId="0433AF8B" w:rsidR="00EC0180" w:rsidRPr="00147F84" w:rsidRDefault="00EC0180" w:rsidP="00147F84">
      <w:pPr>
        <w:pStyle w:val="BodyText0"/>
        <w:spacing w:after="120" w:line="360" w:lineRule="auto"/>
        <w:jc w:val="both"/>
        <w:rPr>
          <w:rFonts w:ascii="Verdana" w:hAnsi="Verdana"/>
          <w:color w:val="000000" w:themeColor="text1"/>
          <w:sz w:val="18"/>
          <w:szCs w:val="18"/>
          <w:lang w:val="en-AU"/>
        </w:rPr>
      </w:pPr>
      <w:r w:rsidRPr="00147F84">
        <w:rPr>
          <w:rFonts w:ascii="Verdana" w:hAnsi="Verdana"/>
          <w:color w:val="000000" w:themeColor="text1"/>
          <w:sz w:val="18"/>
          <w:szCs w:val="18"/>
          <w:lang w:val="en-AU"/>
        </w:rPr>
        <w:t xml:space="preserve">Zinc exceeds the freshwater aquatic ecosystem (95% species protection) guideline (ANZG, 2018) (0.008 mg/L) for </w:t>
      </w:r>
      <w:r w:rsidR="008F1F4C" w:rsidRPr="00147F84">
        <w:rPr>
          <w:rFonts w:ascii="Verdana" w:hAnsi="Verdana"/>
          <w:color w:val="000000" w:themeColor="text1"/>
          <w:sz w:val="18"/>
          <w:szCs w:val="18"/>
          <w:lang w:val="en-AU"/>
        </w:rPr>
        <w:t xml:space="preserve">both </w:t>
      </w:r>
      <w:r w:rsidRPr="00147F84">
        <w:rPr>
          <w:rFonts w:ascii="Verdana" w:hAnsi="Verdana"/>
          <w:color w:val="000000" w:themeColor="text1"/>
          <w:sz w:val="18"/>
          <w:szCs w:val="18"/>
          <w:lang w:val="en-AU"/>
        </w:rPr>
        <w:t>scenarios. Zinc was well below livestock drinking water guidelines (20 mg/L), and no trigger level exists for ADWG. The cause of the zinc exceedance, relative to freshwater aquatic ecosystem (95% species protection) guideline (ANZG, 2018), is due to multiple sources, including rainfall (median =0.044 mg/L) and groundwater (median =0.025 to 0.039 mg/L) (amongst other sources).</w:t>
      </w:r>
      <w:bookmarkEnd w:id="552"/>
    </w:p>
    <w:p w14:paraId="0C6D25B6" w14:textId="1BA353A8" w:rsidR="00EC0180" w:rsidRPr="00147F84" w:rsidRDefault="00EC0180" w:rsidP="00147F84">
      <w:pPr>
        <w:pStyle w:val="BodyText0"/>
        <w:spacing w:after="120" w:line="360" w:lineRule="auto"/>
        <w:jc w:val="both"/>
        <w:rPr>
          <w:rFonts w:ascii="Verdana" w:hAnsi="Verdana"/>
          <w:color w:val="000000" w:themeColor="text1"/>
          <w:sz w:val="18"/>
          <w:szCs w:val="18"/>
          <w:lang w:val="en-AU"/>
        </w:rPr>
      </w:pPr>
      <w:r w:rsidRPr="00147F84">
        <w:rPr>
          <w:rFonts w:ascii="Verdana" w:hAnsi="Verdana"/>
          <w:color w:val="000000" w:themeColor="text1"/>
          <w:sz w:val="18"/>
          <w:szCs w:val="18"/>
          <w:lang w:val="en-AU"/>
        </w:rPr>
        <w:t>Lead exceeds the freshwater aquatic ecosystem (95% species protection) guideline (ANZG, 2018) (0.0034 mg/L) in the YEF</w:t>
      </w:r>
      <w:r w:rsidR="008A3DAE" w:rsidRPr="00147F84">
        <w:rPr>
          <w:rFonts w:ascii="Verdana" w:hAnsi="Verdana"/>
          <w:color w:val="000000" w:themeColor="text1"/>
          <w:sz w:val="18"/>
          <w:szCs w:val="18"/>
          <w:lang w:val="en-AU"/>
        </w:rPr>
        <w:t xml:space="preserve"> while </w:t>
      </w:r>
      <w:r w:rsidR="006219E9">
        <w:rPr>
          <w:rFonts w:ascii="Verdana" w:hAnsi="Verdana"/>
          <w:color w:val="000000" w:themeColor="text1"/>
          <w:sz w:val="18"/>
          <w:szCs w:val="18"/>
          <w:lang w:val="en-AU"/>
        </w:rPr>
        <w:t>l</w:t>
      </w:r>
      <w:r w:rsidRPr="00147F84">
        <w:rPr>
          <w:rFonts w:ascii="Verdana" w:hAnsi="Verdana"/>
          <w:color w:val="000000" w:themeColor="text1"/>
          <w:sz w:val="18"/>
          <w:szCs w:val="18"/>
          <w:lang w:val="en-AU"/>
        </w:rPr>
        <w:t>ead in the YTF is below the same guideline</w:t>
      </w:r>
      <w:r w:rsidR="008A3DAE" w:rsidRPr="00147F84">
        <w:rPr>
          <w:rFonts w:ascii="Verdana" w:hAnsi="Verdana"/>
          <w:color w:val="000000" w:themeColor="text1"/>
          <w:sz w:val="18"/>
          <w:szCs w:val="18"/>
          <w:lang w:val="en-AU"/>
        </w:rPr>
        <w:t xml:space="preserve"> for both scenarios. </w:t>
      </w:r>
      <w:r w:rsidRPr="00147F84">
        <w:rPr>
          <w:rFonts w:ascii="Verdana" w:hAnsi="Verdana"/>
          <w:color w:val="000000" w:themeColor="text1"/>
          <w:sz w:val="18"/>
          <w:szCs w:val="18"/>
          <w:lang w:val="en-AU"/>
        </w:rPr>
        <w:t xml:space="preserve">The cause of the lead exceedance, relative to freshwater aquatic ecosystem (95% species protection) guideline (ANZG, 2018), is due to seepage and runoff water quality source terms associated with the pit walls and floor. </w:t>
      </w:r>
    </w:p>
    <w:p w14:paraId="524C5F5A" w14:textId="35C98183" w:rsidR="00EC0180" w:rsidRPr="00147F84" w:rsidRDefault="00EC0180" w:rsidP="00147F84">
      <w:pPr>
        <w:pStyle w:val="BodyText0"/>
        <w:spacing w:after="120" w:line="360" w:lineRule="auto"/>
        <w:jc w:val="both"/>
        <w:rPr>
          <w:rFonts w:ascii="Verdana" w:hAnsi="Verdana"/>
          <w:color w:val="000000" w:themeColor="text1"/>
          <w:sz w:val="18"/>
          <w:szCs w:val="18"/>
          <w:lang w:val="en-AU"/>
        </w:rPr>
      </w:pPr>
      <w:r w:rsidRPr="00147F84">
        <w:rPr>
          <w:rFonts w:ascii="Verdana" w:hAnsi="Verdana"/>
          <w:color w:val="000000" w:themeColor="text1"/>
          <w:sz w:val="18"/>
          <w:szCs w:val="18"/>
          <w:lang w:val="en-AU"/>
        </w:rPr>
        <w:t xml:space="preserve">Manganese marginally exceeds the ADWG (0.5 mg/L) for all scenarios in the YTF lake; noting that there are no exceedances for manganese in the YEF lake. Manganese generally exceeds the ADWG guideline after 10 to 25 years. The cause of the manganese exceedance, relative to ADWG, is due mainly to seepage from the Former Ash Ponds and NOB Dump. </w:t>
      </w:r>
    </w:p>
    <w:p w14:paraId="30F22EAC" w14:textId="3C49B87E" w:rsidR="00A03544" w:rsidRPr="00E30642" w:rsidRDefault="000374DC" w:rsidP="0059503C">
      <w:pPr>
        <w:pStyle w:val="BodyText0"/>
        <w:spacing w:after="120" w:line="360" w:lineRule="auto"/>
        <w:jc w:val="both"/>
        <w:rPr>
          <w:rFonts w:ascii="Verdana" w:hAnsi="Verdana" w:cs="Times New Roman"/>
          <w:color w:val="000000" w:themeColor="text1"/>
          <w:sz w:val="18"/>
          <w:szCs w:val="18"/>
          <w:lang w:val="en-AU"/>
        </w:rPr>
      </w:pPr>
      <w:r w:rsidRPr="00E30642">
        <w:rPr>
          <w:rFonts w:ascii="Verdana" w:hAnsi="Verdana" w:cs="Times New Roman"/>
          <w:color w:val="000000" w:themeColor="text1"/>
          <w:sz w:val="18"/>
          <w:szCs w:val="18"/>
          <w:lang w:val="en-AU"/>
        </w:rPr>
        <w:t>Copper and zinc levels are elevated relative to freshwater aquatic ecosystem (95% species protection) guideline throughout the Morwell and Latrobe catchments and are present in rainfall at concentrations of approx. 50 µg/L, likely due to burning of coal at power stations throughout the Latrobe Valley. It is expected that a reduction in the burning of coal in the Latrobe Valley will reduce the supply of copper and zinc to the system and thus reduce the modelled lake concentrations for these parameters. Similarly, the presence of lead in the pit walls and floor is likely associated with power stations in the Latrobe Valley. Over time, as the power stations are decommissioned, it is expected that the lead concentrations to the system will also decrease. The modelled results reflect the static nature of the source terms used in the model.</w:t>
      </w:r>
      <w:r w:rsidR="005758A9" w:rsidRPr="00E30642">
        <w:rPr>
          <w:rFonts w:ascii="Verdana" w:hAnsi="Verdana" w:cs="Times New Roman"/>
          <w:color w:val="000000" w:themeColor="text1"/>
          <w:sz w:val="18"/>
          <w:szCs w:val="18"/>
          <w:lang w:val="en-AU"/>
        </w:rPr>
        <w:t xml:space="preserve"> </w:t>
      </w:r>
      <w:r w:rsidR="00A03544" w:rsidRPr="00E30642">
        <w:rPr>
          <w:rFonts w:ascii="Verdana" w:hAnsi="Verdana" w:cs="Times New Roman"/>
          <w:color w:val="000000" w:themeColor="text1"/>
          <w:sz w:val="18"/>
          <w:szCs w:val="18"/>
          <w:lang w:val="en-AU"/>
        </w:rPr>
        <w:t xml:space="preserve">  </w:t>
      </w:r>
    </w:p>
    <w:p w14:paraId="065EC65D" w14:textId="0B2E5AD7" w:rsidR="00B35D78" w:rsidRPr="00A73C5C" w:rsidRDefault="0095738B" w:rsidP="00147F84">
      <w:pPr>
        <w:pStyle w:val="Heading5"/>
        <w:rPr>
          <w:rFonts w:ascii="Arial" w:hAnsi="Arial" w:cs="Arial"/>
          <w:b/>
        </w:rPr>
      </w:pPr>
      <w:r w:rsidRPr="00A73C5C">
        <w:rPr>
          <w:rFonts w:ascii="Arial" w:hAnsi="Arial" w:cs="Arial"/>
          <w:b/>
        </w:rPr>
        <w:t>Thermodynamic modelling</w:t>
      </w:r>
    </w:p>
    <w:p w14:paraId="44F20461" w14:textId="0E0E8A35" w:rsidR="00B35D78" w:rsidRPr="00E30642" w:rsidRDefault="00B35D78" w:rsidP="00E30642">
      <w:pPr>
        <w:pStyle w:val="BodyText0"/>
        <w:spacing w:after="120" w:line="360" w:lineRule="auto"/>
        <w:jc w:val="both"/>
        <w:rPr>
          <w:rFonts w:ascii="Verdana" w:hAnsi="Verdana" w:cs="Times New Roman"/>
          <w:color w:val="000000" w:themeColor="text1"/>
          <w:sz w:val="18"/>
          <w:szCs w:val="18"/>
          <w:lang w:val="en-AU"/>
        </w:rPr>
      </w:pPr>
      <w:r w:rsidRPr="00E30642">
        <w:rPr>
          <w:rFonts w:ascii="Verdana" w:hAnsi="Verdana" w:cs="Times New Roman"/>
          <w:color w:val="000000" w:themeColor="text1"/>
          <w:sz w:val="18"/>
          <w:szCs w:val="18"/>
          <w:lang w:val="en-AU"/>
        </w:rPr>
        <w:t>Further to the approach</w:t>
      </w:r>
      <w:r w:rsidR="00D3657A" w:rsidRPr="00E30642">
        <w:rPr>
          <w:rFonts w:ascii="Verdana" w:hAnsi="Verdana" w:cs="Times New Roman"/>
          <w:color w:val="000000" w:themeColor="text1"/>
          <w:sz w:val="18"/>
          <w:szCs w:val="18"/>
          <w:lang w:val="en-AU"/>
        </w:rPr>
        <w:t xml:space="preserve"> discussed above</w:t>
      </w:r>
      <w:r w:rsidRPr="00E30642">
        <w:rPr>
          <w:rFonts w:ascii="Verdana" w:hAnsi="Verdana" w:cs="Times New Roman"/>
          <w:color w:val="000000" w:themeColor="text1"/>
          <w:sz w:val="18"/>
          <w:szCs w:val="18"/>
          <w:lang w:val="en-AU"/>
        </w:rPr>
        <w:t>, considerations</w:t>
      </w:r>
      <w:r w:rsidR="00E801DC" w:rsidRPr="00E30642">
        <w:rPr>
          <w:rFonts w:ascii="Verdana" w:hAnsi="Verdana" w:cs="Times New Roman"/>
          <w:color w:val="000000" w:themeColor="text1"/>
          <w:sz w:val="18"/>
          <w:szCs w:val="18"/>
          <w:lang w:val="en-AU"/>
        </w:rPr>
        <w:t xml:space="preserve"> of the</w:t>
      </w:r>
      <w:r w:rsidRPr="00E30642">
        <w:rPr>
          <w:rFonts w:ascii="Verdana" w:hAnsi="Verdana" w:cs="Times New Roman"/>
          <w:color w:val="000000" w:themeColor="text1"/>
          <w:sz w:val="18"/>
          <w:szCs w:val="18"/>
          <w:lang w:val="en-AU"/>
        </w:rPr>
        <w:t xml:space="preserve"> thermodynamic constraints (mineral solubility) and atmospheric equilibrium was undertaken</w:t>
      </w:r>
      <w:r w:rsidR="0095738B" w:rsidRPr="00E30642">
        <w:rPr>
          <w:rFonts w:ascii="Verdana" w:hAnsi="Verdana" w:cs="Times New Roman"/>
          <w:color w:val="000000" w:themeColor="text1"/>
          <w:sz w:val="18"/>
          <w:szCs w:val="18"/>
          <w:lang w:val="en-AU"/>
        </w:rPr>
        <w:t xml:space="preserve"> using </w:t>
      </w:r>
      <w:r w:rsidR="00D3657A" w:rsidRPr="00E30642">
        <w:rPr>
          <w:rFonts w:ascii="Verdana" w:hAnsi="Verdana" w:cs="Times New Roman"/>
          <w:color w:val="000000" w:themeColor="text1"/>
          <w:sz w:val="18"/>
          <w:szCs w:val="18"/>
          <w:lang w:val="en-AU"/>
        </w:rPr>
        <w:t>PHREEQC</w:t>
      </w:r>
      <w:r w:rsidR="00E801DC" w:rsidRPr="00E30642">
        <w:rPr>
          <w:rFonts w:ascii="Verdana" w:hAnsi="Verdana" w:cs="Times New Roman"/>
          <w:color w:val="000000" w:themeColor="text1"/>
          <w:sz w:val="18"/>
          <w:szCs w:val="18"/>
          <w:lang w:val="en-AU"/>
        </w:rPr>
        <w:t xml:space="preserve"> software </w:t>
      </w:r>
      <w:r w:rsidRPr="00E30642">
        <w:rPr>
          <w:rFonts w:ascii="Verdana" w:hAnsi="Verdana" w:cs="Times New Roman"/>
          <w:color w:val="000000" w:themeColor="text1"/>
          <w:sz w:val="18"/>
          <w:szCs w:val="18"/>
          <w:lang w:val="en-AU"/>
        </w:rPr>
        <w:t xml:space="preserve">on the </w:t>
      </w:r>
      <w:r w:rsidR="00D3657A" w:rsidRPr="00E30642">
        <w:rPr>
          <w:rFonts w:ascii="Verdana" w:hAnsi="Verdana" w:cs="Times New Roman"/>
          <w:color w:val="000000" w:themeColor="text1"/>
          <w:sz w:val="18"/>
          <w:szCs w:val="18"/>
          <w:lang w:val="en-AU"/>
        </w:rPr>
        <w:t>mass balance</w:t>
      </w:r>
      <w:r w:rsidRPr="00E30642">
        <w:rPr>
          <w:rFonts w:ascii="Verdana" w:hAnsi="Verdana" w:cs="Times New Roman"/>
          <w:color w:val="000000" w:themeColor="text1"/>
          <w:sz w:val="18"/>
          <w:szCs w:val="18"/>
          <w:lang w:val="en-AU"/>
        </w:rPr>
        <w:t xml:space="preserve"> results for Scenario 2</w:t>
      </w:r>
      <w:r w:rsidR="00C06D98" w:rsidRPr="00E30642">
        <w:rPr>
          <w:rFonts w:ascii="Verdana" w:hAnsi="Verdana" w:cs="Times New Roman"/>
          <w:color w:val="000000" w:themeColor="text1"/>
          <w:sz w:val="18"/>
          <w:szCs w:val="18"/>
          <w:lang w:val="en-AU"/>
        </w:rPr>
        <w:t xml:space="preserve"> for</w:t>
      </w:r>
      <w:r w:rsidRPr="00E30642">
        <w:rPr>
          <w:rFonts w:ascii="Verdana" w:hAnsi="Verdana" w:cs="Times New Roman"/>
          <w:color w:val="000000" w:themeColor="text1"/>
          <w:sz w:val="18"/>
          <w:szCs w:val="18"/>
          <w:lang w:val="en-AU"/>
        </w:rPr>
        <w:t xml:space="preserve"> Years 2029 to 2129.</w:t>
      </w:r>
    </w:p>
    <w:p w14:paraId="03592B77" w14:textId="0F928D4E" w:rsidR="00817688" w:rsidRPr="00E30642" w:rsidRDefault="00817688" w:rsidP="00E30642">
      <w:pPr>
        <w:pStyle w:val="BodyText0"/>
        <w:spacing w:after="120" w:line="360" w:lineRule="auto"/>
        <w:jc w:val="both"/>
        <w:rPr>
          <w:rFonts w:ascii="Verdana" w:hAnsi="Verdana" w:cs="Times New Roman"/>
          <w:color w:val="000000" w:themeColor="text1"/>
          <w:sz w:val="18"/>
          <w:szCs w:val="18"/>
          <w:lang w:val="en-AU"/>
        </w:rPr>
      </w:pPr>
      <w:r w:rsidRPr="00E30642">
        <w:rPr>
          <w:rFonts w:ascii="Verdana" w:hAnsi="Verdana" w:cs="Times New Roman"/>
          <w:color w:val="000000" w:themeColor="text1"/>
          <w:sz w:val="18"/>
          <w:szCs w:val="18"/>
          <w:lang w:val="en-AU"/>
        </w:rPr>
        <w:t>For the YEF, the thermodynamic modelling showed that when allowed to precipitate, iron (oxy)hydroxides remove</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dissolved aluminium from the pit water significantly reducing dissolved aluminium concentration from ~0.3 mg/L to</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lt;0.005 mg/L (i.e. below guideline value). Similarly, sorption of copper and zinc ions on precipitating iron (oxy)hydroxides</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resulted in notable concentration decreases. Mass balance copper decreased to &lt;0.0001 mg/L on thermodynamic</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modelling. Mass balance zinc decreased significantly but still exceeded the freshwater aquatic ecosystem (95% species</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protection) guideline.</w:t>
      </w:r>
    </w:p>
    <w:p w14:paraId="7A1326F0" w14:textId="0CC27C7F" w:rsidR="00966ACE" w:rsidRPr="00260A97" w:rsidRDefault="00817688" w:rsidP="00966ACE">
      <w:pPr>
        <w:pStyle w:val="BodyText0"/>
        <w:spacing w:after="120" w:line="360" w:lineRule="auto"/>
        <w:jc w:val="both"/>
      </w:pPr>
      <w:r w:rsidRPr="00E30642">
        <w:rPr>
          <w:rFonts w:ascii="Verdana" w:hAnsi="Verdana" w:cs="Times New Roman"/>
          <w:color w:val="000000" w:themeColor="text1"/>
          <w:sz w:val="18"/>
          <w:szCs w:val="18"/>
          <w:lang w:val="en-AU"/>
        </w:rPr>
        <w:t>For the YTF, the thermodynamic modelling had little influence on the mass balance results for aluminium, manganese,</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copper and zinc because of the low modelled pH conditions which increase metal solubility keeping metals in solution.</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However, as mentioned above, if the modelled acidic pH in YTF is due to overestimated iron concentration inputs in the</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WB/WQ model, then correction</w:t>
      </w:r>
      <w:r w:rsidR="007C51F9" w:rsidRP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 update could result in neutral pH conditions and decreased solubility which would decrease</w:t>
      </w:r>
      <w:r w:rsidR="00E30642">
        <w:rPr>
          <w:rFonts w:ascii="Verdana" w:hAnsi="Verdana" w:cs="Times New Roman"/>
          <w:color w:val="000000" w:themeColor="text1"/>
          <w:sz w:val="18"/>
          <w:szCs w:val="18"/>
          <w:lang w:val="en-AU"/>
        </w:rPr>
        <w:t xml:space="preserve"> </w:t>
      </w:r>
      <w:r w:rsidRPr="00E30642">
        <w:rPr>
          <w:rFonts w:ascii="Verdana" w:hAnsi="Verdana" w:cs="Times New Roman"/>
          <w:color w:val="000000" w:themeColor="text1"/>
          <w:sz w:val="18"/>
          <w:szCs w:val="18"/>
          <w:lang w:val="en-AU"/>
        </w:rPr>
        <w:t>modelled concentrations similar to the values modelled</w:t>
      </w:r>
      <w:r w:rsidR="00C26E8A" w:rsidRPr="00E30642">
        <w:rPr>
          <w:rFonts w:ascii="Verdana" w:hAnsi="Verdana" w:cs="Times New Roman"/>
          <w:color w:val="000000" w:themeColor="text1"/>
          <w:sz w:val="18"/>
          <w:szCs w:val="18"/>
          <w:lang w:val="en-AU"/>
        </w:rPr>
        <w:t xml:space="preserve">. </w:t>
      </w:r>
      <w:r w:rsidR="007C51F9" w:rsidRPr="00E30642">
        <w:rPr>
          <w:rFonts w:ascii="Verdana" w:hAnsi="Verdana" w:cs="Times New Roman"/>
          <w:color w:val="000000" w:themeColor="text1"/>
          <w:sz w:val="18"/>
          <w:szCs w:val="18"/>
          <w:lang w:val="en-AU"/>
        </w:rPr>
        <w:t>A</w:t>
      </w:r>
      <w:r w:rsidR="00C26E8A" w:rsidRPr="00E30642">
        <w:rPr>
          <w:rFonts w:ascii="Verdana" w:hAnsi="Verdana" w:cs="Times New Roman"/>
          <w:color w:val="000000" w:themeColor="text1"/>
          <w:sz w:val="18"/>
          <w:szCs w:val="18"/>
          <w:lang w:val="en-AU"/>
        </w:rPr>
        <w:t xml:space="preserve"> summary of the thermodynamic modelling results is shown in </w:t>
      </w:r>
      <w:bookmarkStart w:id="555" w:name="_Ref58762748"/>
      <w:bookmarkStart w:id="556" w:name="_Toc193826467"/>
      <w:bookmarkStart w:id="557" w:name="_Toc195519408"/>
      <w:r w:rsidR="00966ACE">
        <w:rPr>
          <w:rFonts w:ascii="Verdana" w:hAnsi="Verdana" w:cs="Times New Roman"/>
          <w:color w:val="000000" w:themeColor="text1"/>
          <w:sz w:val="18"/>
          <w:szCs w:val="18"/>
          <w:lang w:val="en-AU"/>
        </w:rPr>
        <w:t>Table 8-27 below.</w:t>
      </w:r>
      <w:r w:rsidR="00966ACE" w:rsidRPr="00260A97">
        <w:t xml:space="preserve"> </w:t>
      </w:r>
    </w:p>
    <w:p w14:paraId="2D9BA4B9" w14:textId="2DB527AF" w:rsidR="00340CF0" w:rsidRDefault="00340CF0">
      <w:pPr>
        <w:spacing w:after="0" w:line="240" w:lineRule="auto"/>
      </w:pPr>
      <w:r>
        <w:br w:type="page"/>
      </w:r>
    </w:p>
    <w:p w14:paraId="797A1960" w14:textId="1C3A8028" w:rsidR="00EB1416" w:rsidRPr="00811FEA" w:rsidRDefault="00EB1416" w:rsidP="00811FEA">
      <w:pPr>
        <w:pStyle w:val="Caption"/>
      </w:pPr>
      <w:bookmarkStart w:id="558" w:name="_Toc210127000"/>
      <w:r w:rsidRPr="00811FEA">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7</w:t>
      </w:r>
      <w:r w:rsidR="00971AAD">
        <w:fldChar w:fldCharType="end"/>
      </w:r>
      <w:bookmarkEnd w:id="555"/>
      <w:r w:rsidRPr="00811FEA">
        <w:t xml:space="preserve">: </w:t>
      </w:r>
      <w:bookmarkStart w:id="559" w:name="_Hlk196396696"/>
      <w:r w:rsidRPr="00811FEA">
        <w:t>Summary of model estimated water qualities for the YTF and YEF pits for Scenario</w:t>
      </w:r>
      <w:r w:rsidR="000D2B04">
        <w:t xml:space="preserve"> </w:t>
      </w:r>
      <w:r w:rsidRPr="00811FEA">
        <w:t>2 after application of solubility controls and atmospheric equilibrium</w:t>
      </w:r>
      <w:bookmarkEnd w:id="559"/>
      <w:r w:rsidRPr="00811FEA">
        <w:t>.</w:t>
      </w:r>
      <w:bookmarkEnd w:id="556"/>
      <w:bookmarkEnd w:id="557"/>
      <w:bookmarkEnd w:id="5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34"/>
        <w:gridCol w:w="825"/>
        <w:gridCol w:w="1113"/>
        <w:gridCol w:w="1572"/>
        <w:gridCol w:w="1572"/>
        <w:gridCol w:w="1354"/>
        <w:gridCol w:w="1524"/>
        <w:gridCol w:w="1572"/>
      </w:tblGrid>
      <w:tr w:rsidR="00EB1416" w:rsidRPr="00CC0BD0" w14:paraId="4C6FF197" w14:textId="77777777" w:rsidTr="00625521">
        <w:trPr>
          <w:trHeight w:val="206"/>
        </w:trPr>
        <w:tc>
          <w:tcPr>
            <w:tcW w:w="573" w:type="pct"/>
            <w:vMerge w:val="restart"/>
            <w:shd w:val="clear" w:color="auto" w:fill="8BC600"/>
            <w:tcMar>
              <w:top w:w="0" w:type="dxa"/>
              <w:left w:w="108" w:type="dxa"/>
              <w:bottom w:w="0" w:type="dxa"/>
              <w:right w:w="108" w:type="dxa"/>
            </w:tcMar>
            <w:vAlign w:val="center"/>
            <w:hideMark/>
          </w:tcPr>
          <w:p w14:paraId="5C2C61EF" w14:textId="77777777" w:rsidR="00EB1416" w:rsidRPr="005E73D0" w:rsidRDefault="00EB1416" w:rsidP="00811FEA">
            <w:pPr>
              <w:jc w:val="center"/>
              <w:rPr>
                <w:rFonts w:cs="Arial"/>
                <w:b/>
                <w:color w:val="auto"/>
              </w:rPr>
            </w:pPr>
            <w:bookmarkStart w:id="560" w:name="_Hlk196394631"/>
            <w:r w:rsidRPr="005E73D0">
              <w:rPr>
                <w:rFonts w:cs="Arial"/>
                <w:b/>
                <w:color w:val="auto"/>
                <w:lang w:val="en-NZ"/>
              </w:rPr>
              <w:t>Chemical Para-meter</w:t>
            </w:r>
          </w:p>
        </w:tc>
        <w:tc>
          <w:tcPr>
            <w:tcW w:w="383" w:type="pct"/>
            <w:vMerge w:val="restart"/>
            <w:shd w:val="clear" w:color="auto" w:fill="8BC600"/>
            <w:vAlign w:val="center"/>
          </w:tcPr>
          <w:p w14:paraId="2DB5FF31" w14:textId="77777777" w:rsidR="00EB1416" w:rsidRPr="005E73D0" w:rsidRDefault="00EB1416" w:rsidP="00811FEA">
            <w:pPr>
              <w:jc w:val="center"/>
              <w:rPr>
                <w:rFonts w:cs="Arial"/>
                <w:b/>
                <w:color w:val="auto"/>
                <w:lang w:val="en-NZ"/>
              </w:rPr>
            </w:pPr>
            <w:r w:rsidRPr="005E73D0">
              <w:rPr>
                <w:rFonts w:cs="Arial"/>
                <w:b/>
                <w:color w:val="auto"/>
                <w:lang w:val="en-NZ"/>
              </w:rPr>
              <w:t>Unit</w:t>
            </w:r>
          </w:p>
        </w:tc>
        <w:tc>
          <w:tcPr>
            <w:tcW w:w="1977" w:type="pct"/>
            <w:gridSpan w:val="3"/>
            <w:shd w:val="clear" w:color="auto" w:fill="8BC600"/>
            <w:tcMar>
              <w:top w:w="0" w:type="dxa"/>
              <w:left w:w="108" w:type="dxa"/>
              <w:bottom w:w="0" w:type="dxa"/>
              <w:right w:w="108" w:type="dxa"/>
            </w:tcMar>
            <w:vAlign w:val="center"/>
            <w:hideMark/>
          </w:tcPr>
          <w:p w14:paraId="3A0BCDD2" w14:textId="77777777" w:rsidR="00EB1416" w:rsidRPr="005E73D0" w:rsidRDefault="00EB1416" w:rsidP="00811FEA">
            <w:pPr>
              <w:spacing w:after="0"/>
              <w:jc w:val="center"/>
              <w:rPr>
                <w:rFonts w:cs="Arial"/>
                <w:b/>
                <w:color w:val="auto"/>
              </w:rPr>
            </w:pPr>
            <w:r w:rsidRPr="005E73D0">
              <w:rPr>
                <w:rFonts w:cs="Arial"/>
                <w:b/>
                <w:color w:val="auto"/>
                <w:lang w:val="en-NZ"/>
              </w:rPr>
              <w:t>YTF pit (Year 2079)</w:t>
            </w:r>
          </w:p>
        </w:tc>
        <w:tc>
          <w:tcPr>
            <w:tcW w:w="2067" w:type="pct"/>
            <w:gridSpan w:val="3"/>
            <w:shd w:val="clear" w:color="auto" w:fill="8BC600"/>
            <w:tcMar>
              <w:top w:w="0" w:type="dxa"/>
              <w:left w:w="108" w:type="dxa"/>
              <w:bottom w:w="0" w:type="dxa"/>
              <w:right w:w="108" w:type="dxa"/>
            </w:tcMar>
            <w:vAlign w:val="center"/>
            <w:hideMark/>
          </w:tcPr>
          <w:p w14:paraId="71E3D504" w14:textId="77777777" w:rsidR="00EB1416" w:rsidRPr="005E73D0" w:rsidRDefault="00EB1416" w:rsidP="00811FEA">
            <w:pPr>
              <w:spacing w:after="0"/>
              <w:jc w:val="center"/>
              <w:rPr>
                <w:rFonts w:cs="Arial"/>
                <w:b/>
                <w:color w:val="auto"/>
              </w:rPr>
            </w:pPr>
            <w:r w:rsidRPr="005E73D0">
              <w:rPr>
                <w:rFonts w:cs="Arial"/>
                <w:b/>
                <w:color w:val="auto"/>
                <w:lang w:val="en-NZ"/>
              </w:rPr>
              <w:t>YEF pit (Year 2079)</w:t>
            </w:r>
          </w:p>
        </w:tc>
      </w:tr>
      <w:tr w:rsidR="00EB1416" w:rsidRPr="00CC0BD0" w14:paraId="5CD71F3C" w14:textId="77777777" w:rsidTr="00625521">
        <w:trPr>
          <w:trHeight w:val="544"/>
        </w:trPr>
        <w:tc>
          <w:tcPr>
            <w:tcW w:w="573" w:type="pct"/>
            <w:vMerge/>
            <w:shd w:val="clear" w:color="auto" w:fill="8BC600"/>
            <w:vAlign w:val="center"/>
            <w:hideMark/>
          </w:tcPr>
          <w:p w14:paraId="7D94007F" w14:textId="77777777" w:rsidR="00EB1416" w:rsidRPr="005E73D0" w:rsidRDefault="00EB1416" w:rsidP="00811FEA">
            <w:pPr>
              <w:rPr>
                <w:rFonts w:eastAsia="MS PGothic" w:cs="Arial"/>
                <w:b/>
                <w:color w:val="auto"/>
              </w:rPr>
            </w:pPr>
          </w:p>
        </w:tc>
        <w:tc>
          <w:tcPr>
            <w:tcW w:w="383" w:type="pct"/>
            <w:vMerge/>
            <w:shd w:val="clear" w:color="auto" w:fill="8BC600"/>
          </w:tcPr>
          <w:p w14:paraId="31E415C1" w14:textId="77777777" w:rsidR="00EB1416" w:rsidRPr="005E73D0" w:rsidRDefault="00EB1416" w:rsidP="00811FEA">
            <w:pPr>
              <w:jc w:val="center"/>
              <w:rPr>
                <w:rFonts w:cs="Arial"/>
                <w:b/>
                <w:color w:val="auto"/>
                <w:lang w:val="en-NZ"/>
              </w:rPr>
            </w:pPr>
          </w:p>
        </w:tc>
        <w:tc>
          <w:tcPr>
            <w:tcW w:w="517" w:type="pct"/>
            <w:shd w:val="clear" w:color="auto" w:fill="8BC600"/>
            <w:tcMar>
              <w:top w:w="0" w:type="dxa"/>
              <w:left w:w="108" w:type="dxa"/>
              <w:bottom w:w="0" w:type="dxa"/>
              <w:right w:w="108" w:type="dxa"/>
            </w:tcMar>
            <w:vAlign w:val="center"/>
            <w:hideMark/>
          </w:tcPr>
          <w:p w14:paraId="16234C48" w14:textId="77777777" w:rsidR="00EB1416" w:rsidRPr="005E73D0" w:rsidRDefault="00EB1416" w:rsidP="00811FEA">
            <w:pPr>
              <w:spacing w:after="0"/>
              <w:jc w:val="center"/>
              <w:rPr>
                <w:rFonts w:cs="Arial"/>
                <w:b/>
                <w:color w:val="auto"/>
              </w:rPr>
            </w:pPr>
            <w:r w:rsidRPr="005E73D0">
              <w:rPr>
                <w:rFonts w:cs="Arial"/>
                <w:b/>
                <w:color w:val="auto"/>
                <w:lang w:val="en-NZ"/>
              </w:rPr>
              <w:t>Water balance</w:t>
            </w:r>
            <w:r w:rsidRPr="005E73D0">
              <w:rPr>
                <w:rFonts w:cs="Arial"/>
                <w:b/>
                <w:color w:val="auto"/>
                <w:lang w:val="en-NZ"/>
              </w:rPr>
              <w:br/>
            </w:r>
            <w:r w:rsidRPr="005E73D0">
              <w:rPr>
                <w:rFonts w:cs="Arial"/>
                <w:b/>
                <w:color w:val="auto"/>
              </w:rPr>
              <w:t>(50</w:t>
            </w:r>
            <w:r w:rsidRPr="005E73D0">
              <w:rPr>
                <w:rFonts w:cs="Arial"/>
                <w:b/>
                <w:color w:val="auto"/>
                <w:vertAlign w:val="superscript"/>
              </w:rPr>
              <w:t>th</w:t>
            </w:r>
            <w:r w:rsidRPr="005E73D0">
              <w:rPr>
                <w:rFonts w:cs="Arial"/>
                <w:b/>
                <w:color w:val="auto"/>
              </w:rPr>
              <w:t xml:space="preserve"> perc.)</w:t>
            </w:r>
          </w:p>
        </w:tc>
        <w:tc>
          <w:tcPr>
            <w:tcW w:w="730" w:type="pct"/>
            <w:shd w:val="clear" w:color="auto" w:fill="8BC600"/>
            <w:tcMar>
              <w:top w:w="0" w:type="dxa"/>
              <w:left w:w="108" w:type="dxa"/>
              <w:bottom w:w="0" w:type="dxa"/>
              <w:right w:w="108" w:type="dxa"/>
            </w:tcMar>
            <w:vAlign w:val="center"/>
            <w:hideMark/>
          </w:tcPr>
          <w:p w14:paraId="63321E5A" w14:textId="77777777" w:rsidR="00EB1416" w:rsidRPr="005E73D0" w:rsidRDefault="00EB1416" w:rsidP="00811FEA">
            <w:pPr>
              <w:spacing w:after="0"/>
              <w:jc w:val="center"/>
              <w:rPr>
                <w:rFonts w:cs="Arial"/>
                <w:b/>
                <w:color w:val="auto"/>
              </w:rPr>
            </w:pPr>
            <w:r w:rsidRPr="005E73D0">
              <w:rPr>
                <w:rFonts w:cs="Arial"/>
                <w:b/>
                <w:color w:val="auto"/>
                <w:lang w:val="en-NZ"/>
              </w:rPr>
              <w:t>Equilibrated with atmosphere</w:t>
            </w:r>
          </w:p>
        </w:tc>
        <w:tc>
          <w:tcPr>
            <w:tcW w:w="730" w:type="pct"/>
            <w:shd w:val="clear" w:color="auto" w:fill="8BC600"/>
            <w:tcMar>
              <w:top w:w="0" w:type="dxa"/>
              <w:left w:w="108" w:type="dxa"/>
              <w:bottom w:w="0" w:type="dxa"/>
              <w:right w:w="108" w:type="dxa"/>
            </w:tcMar>
            <w:vAlign w:val="center"/>
            <w:hideMark/>
          </w:tcPr>
          <w:p w14:paraId="14C34561" w14:textId="77777777" w:rsidR="00EB1416" w:rsidRPr="005E73D0" w:rsidRDefault="00EB1416" w:rsidP="00811FEA">
            <w:pPr>
              <w:spacing w:after="0"/>
              <w:jc w:val="center"/>
              <w:rPr>
                <w:rFonts w:cs="Arial"/>
                <w:b/>
                <w:color w:val="auto"/>
              </w:rPr>
            </w:pPr>
            <w:r w:rsidRPr="005E73D0">
              <w:rPr>
                <w:rFonts w:cs="Arial"/>
                <w:b/>
                <w:color w:val="auto"/>
                <w:lang w:val="en-NZ"/>
              </w:rPr>
              <w:t>With mineral precipitation and sorption</w:t>
            </w:r>
          </w:p>
        </w:tc>
        <w:tc>
          <w:tcPr>
            <w:tcW w:w="629" w:type="pct"/>
            <w:shd w:val="clear" w:color="auto" w:fill="8BC600"/>
            <w:tcMar>
              <w:top w:w="0" w:type="dxa"/>
              <w:left w:w="108" w:type="dxa"/>
              <w:bottom w:w="0" w:type="dxa"/>
              <w:right w:w="108" w:type="dxa"/>
            </w:tcMar>
            <w:vAlign w:val="center"/>
            <w:hideMark/>
          </w:tcPr>
          <w:p w14:paraId="2249562F" w14:textId="77777777" w:rsidR="00EB1416" w:rsidRPr="005E73D0" w:rsidRDefault="00EB1416" w:rsidP="00811FEA">
            <w:pPr>
              <w:spacing w:after="0"/>
              <w:jc w:val="center"/>
              <w:rPr>
                <w:rFonts w:cs="Arial"/>
                <w:b/>
                <w:color w:val="auto"/>
              </w:rPr>
            </w:pPr>
            <w:r w:rsidRPr="005E73D0">
              <w:rPr>
                <w:rFonts w:cs="Arial"/>
                <w:b/>
                <w:color w:val="auto"/>
                <w:lang w:val="en-NZ"/>
              </w:rPr>
              <w:t>Water balance</w:t>
            </w:r>
            <w:r w:rsidRPr="005E73D0">
              <w:rPr>
                <w:rFonts w:cs="Arial"/>
                <w:b/>
                <w:color w:val="auto"/>
                <w:lang w:val="en-NZ"/>
              </w:rPr>
              <w:br/>
            </w:r>
            <w:r w:rsidRPr="005E73D0">
              <w:rPr>
                <w:rFonts w:cs="Arial"/>
                <w:b/>
                <w:color w:val="auto"/>
              </w:rPr>
              <w:t>(50</w:t>
            </w:r>
            <w:r w:rsidRPr="005E73D0">
              <w:rPr>
                <w:rFonts w:cs="Arial"/>
                <w:b/>
                <w:color w:val="auto"/>
                <w:vertAlign w:val="superscript"/>
              </w:rPr>
              <w:t>th</w:t>
            </w:r>
            <w:r w:rsidRPr="005E73D0">
              <w:rPr>
                <w:rFonts w:cs="Arial"/>
                <w:b/>
                <w:color w:val="auto"/>
              </w:rPr>
              <w:t xml:space="preserve"> perc.)</w:t>
            </w:r>
          </w:p>
        </w:tc>
        <w:tc>
          <w:tcPr>
            <w:tcW w:w="708" w:type="pct"/>
            <w:shd w:val="clear" w:color="auto" w:fill="8BC600"/>
            <w:tcMar>
              <w:top w:w="0" w:type="dxa"/>
              <w:left w:w="108" w:type="dxa"/>
              <w:bottom w:w="0" w:type="dxa"/>
              <w:right w:w="108" w:type="dxa"/>
            </w:tcMar>
            <w:vAlign w:val="center"/>
            <w:hideMark/>
          </w:tcPr>
          <w:p w14:paraId="727C0889" w14:textId="77777777" w:rsidR="00EB1416" w:rsidRPr="005E73D0" w:rsidRDefault="00EB1416" w:rsidP="00811FEA">
            <w:pPr>
              <w:spacing w:after="0"/>
              <w:jc w:val="center"/>
              <w:rPr>
                <w:rFonts w:cs="Arial"/>
                <w:b/>
                <w:color w:val="auto"/>
              </w:rPr>
            </w:pPr>
            <w:r w:rsidRPr="005E73D0">
              <w:rPr>
                <w:rFonts w:cs="Arial"/>
                <w:b/>
                <w:color w:val="auto"/>
                <w:lang w:val="en-NZ"/>
              </w:rPr>
              <w:t>Equilibrated with atmosphere</w:t>
            </w:r>
          </w:p>
        </w:tc>
        <w:tc>
          <w:tcPr>
            <w:tcW w:w="730" w:type="pct"/>
            <w:shd w:val="clear" w:color="auto" w:fill="8BC600"/>
            <w:tcMar>
              <w:top w:w="0" w:type="dxa"/>
              <w:left w:w="108" w:type="dxa"/>
              <w:bottom w:w="0" w:type="dxa"/>
              <w:right w:w="108" w:type="dxa"/>
            </w:tcMar>
            <w:vAlign w:val="center"/>
            <w:hideMark/>
          </w:tcPr>
          <w:p w14:paraId="1B606A34" w14:textId="77777777" w:rsidR="00EB1416" w:rsidRPr="005E73D0" w:rsidRDefault="00EB1416" w:rsidP="00811FEA">
            <w:pPr>
              <w:spacing w:after="0"/>
              <w:jc w:val="center"/>
              <w:rPr>
                <w:rFonts w:cs="Arial"/>
                <w:b/>
                <w:color w:val="auto"/>
              </w:rPr>
            </w:pPr>
            <w:r w:rsidRPr="005E73D0">
              <w:rPr>
                <w:rFonts w:cs="Arial"/>
                <w:b/>
                <w:color w:val="auto"/>
                <w:lang w:val="en-NZ"/>
              </w:rPr>
              <w:t>With mineral precipitation and sorption</w:t>
            </w:r>
          </w:p>
        </w:tc>
      </w:tr>
      <w:tr w:rsidR="00EB1416" w:rsidRPr="00811FEA" w14:paraId="19986672" w14:textId="77777777" w:rsidTr="00625521">
        <w:trPr>
          <w:trHeight w:hRule="exact" w:val="244"/>
        </w:trPr>
        <w:tc>
          <w:tcPr>
            <w:tcW w:w="573" w:type="pct"/>
            <w:noWrap/>
            <w:tcMar>
              <w:top w:w="0" w:type="dxa"/>
              <w:left w:w="108" w:type="dxa"/>
              <w:bottom w:w="0" w:type="dxa"/>
              <w:right w:w="108" w:type="dxa"/>
            </w:tcMar>
            <w:vAlign w:val="center"/>
            <w:hideMark/>
          </w:tcPr>
          <w:p w14:paraId="43D6328A" w14:textId="77777777" w:rsidR="00EB1416" w:rsidRPr="00CB13C2" w:rsidRDefault="00EB1416" w:rsidP="00CB13C2">
            <w:r w:rsidRPr="00CB13C2">
              <w:t>pH</w:t>
            </w:r>
          </w:p>
        </w:tc>
        <w:tc>
          <w:tcPr>
            <w:tcW w:w="383" w:type="pct"/>
            <w:vAlign w:val="center"/>
          </w:tcPr>
          <w:p w14:paraId="0B5DA7A3" w14:textId="77777777" w:rsidR="00EB1416" w:rsidRPr="00811FEA" w:rsidRDefault="00EB1416" w:rsidP="00CB13C2">
            <w:pPr>
              <w:rPr>
                <w:rFonts w:cs="Arial"/>
              </w:rPr>
            </w:pPr>
            <w:r w:rsidRPr="00811FEA">
              <w:rPr>
                <w:rFonts w:cs="Arial"/>
              </w:rPr>
              <w:t>pH unit</w:t>
            </w:r>
          </w:p>
        </w:tc>
        <w:tc>
          <w:tcPr>
            <w:tcW w:w="517" w:type="pct"/>
            <w:noWrap/>
            <w:tcMar>
              <w:top w:w="0" w:type="dxa"/>
              <w:left w:w="108" w:type="dxa"/>
              <w:bottom w:w="0" w:type="dxa"/>
              <w:right w:w="108" w:type="dxa"/>
            </w:tcMar>
            <w:vAlign w:val="center"/>
          </w:tcPr>
          <w:p w14:paraId="22F4C0FA" w14:textId="77777777" w:rsidR="00EB1416" w:rsidRPr="00CB13C2" w:rsidRDefault="00EB1416" w:rsidP="00CB13C2">
            <w:r w:rsidRPr="00CB13C2">
              <w:t>5.09</w:t>
            </w:r>
          </w:p>
        </w:tc>
        <w:tc>
          <w:tcPr>
            <w:tcW w:w="730" w:type="pct"/>
            <w:noWrap/>
            <w:tcMar>
              <w:top w:w="0" w:type="dxa"/>
              <w:left w:w="108" w:type="dxa"/>
              <w:bottom w:w="0" w:type="dxa"/>
              <w:right w:w="108" w:type="dxa"/>
            </w:tcMar>
            <w:vAlign w:val="center"/>
          </w:tcPr>
          <w:p w14:paraId="229C0978" w14:textId="77777777" w:rsidR="00EB1416" w:rsidRPr="00CB13C2" w:rsidRDefault="00EB1416" w:rsidP="00CB13C2">
            <w:r w:rsidRPr="00CB13C2">
              <w:t>6.62</w:t>
            </w:r>
          </w:p>
        </w:tc>
        <w:tc>
          <w:tcPr>
            <w:tcW w:w="730" w:type="pct"/>
            <w:noWrap/>
            <w:tcMar>
              <w:top w:w="0" w:type="dxa"/>
              <w:left w:w="108" w:type="dxa"/>
              <w:bottom w:w="0" w:type="dxa"/>
              <w:right w:w="108" w:type="dxa"/>
            </w:tcMar>
            <w:vAlign w:val="center"/>
          </w:tcPr>
          <w:p w14:paraId="5724017B" w14:textId="77777777" w:rsidR="00EB1416" w:rsidRPr="00CB13C2" w:rsidRDefault="00EB1416" w:rsidP="00CB13C2">
            <w:r w:rsidRPr="00CB13C2">
              <w:t>4.50</w:t>
            </w:r>
          </w:p>
        </w:tc>
        <w:tc>
          <w:tcPr>
            <w:tcW w:w="629" w:type="pct"/>
            <w:noWrap/>
            <w:tcMar>
              <w:top w:w="0" w:type="dxa"/>
              <w:left w:w="108" w:type="dxa"/>
              <w:bottom w:w="0" w:type="dxa"/>
              <w:right w:w="108" w:type="dxa"/>
            </w:tcMar>
            <w:vAlign w:val="center"/>
          </w:tcPr>
          <w:p w14:paraId="1B59B110" w14:textId="77777777" w:rsidR="00EB1416" w:rsidRPr="00811FEA" w:rsidRDefault="00EB1416" w:rsidP="00CB13C2">
            <w:pPr>
              <w:rPr>
                <w:rFonts w:cs="Arial"/>
              </w:rPr>
            </w:pPr>
            <w:r w:rsidRPr="00811FEA">
              <w:rPr>
                <w:rFonts w:cs="Arial"/>
              </w:rPr>
              <w:t>5.50</w:t>
            </w:r>
          </w:p>
        </w:tc>
        <w:tc>
          <w:tcPr>
            <w:tcW w:w="708" w:type="pct"/>
            <w:noWrap/>
            <w:tcMar>
              <w:top w:w="0" w:type="dxa"/>
              <w:left w:w="108" w:type="dxa"/>
              <w:bottom w:w="0" w:type="dxa"/>
              <w:right w:w="108" w:type="dxa"/>
            </w:tcMar>
            <w:vAlign w:val="center"/>
          </w:tcPr>
          <w:p w14:paraId="5AEA836F" w14:textId="77777777" w:rsidR="00EB1416" w:rsidRPr="00811FEA" w:rsidRDefault="00EB1416" w:rsidP="00CB13C2">
            <w:pPr>
              <w:rPr>
                <w:rFonts w:cs="Arial"/>
              </w:rPr>
            </w:pPr>
            <w:r w:rsidRPr="00CB13C2">
              <w:t>7.61</w:t>
            </w:r>
          </w:p>
        </w:tc>
        <w:tc>
          <w:tcPr>
            <w:tcW w:w="730" w:type="pct"/>
            <w:noWrap/>
            <w:tcMar>
              <w:top w:w="0" w:type="dxa"/>
              <w:left w:w="108" w:type="dxa"/>
              <w:bottom w:w="0" w:type="dxa"/>
              <w:right w:w="108" w:type="dxa"/>
            </w:tcMar>
            <w:vAlign w:val="center"/>
          </w:tcPr>
          <w:p w14:paraId="71C1243F" w14:textId="77777777" w:rsidR="00EB1416" w:rsidRPr="00CB13C2" w:rsidRDefault="00EB1416" w:rsidP="00CB13C2">
            <w:r w:rsidRPr="00CB13C2">
              <w:t>7.51</w:t>
            </w:r>
          </w:p>
        </w:tc>
      </w:tr>
      <w:bookmarkEnd w:id="560"/>
      <w:tr w:rsidR="00EB1416" w:rsidRPr="00811FEA" w14:paraId="4B6CF5EE" w14:textId="77777777" w:rsidTr="00625521">
        <w:trPr>
          <w:trHeight w:hRule="exact" w:val="510"/>
        </w:trPr>
        <w:tc>
          <w:tcPr>
            <w:tcW w:w="573" w:type="pct"/>
            <w:noWrap/>
            <w:tcMar>
              <w:top w:w="0" w:type="dxa"/>
              <w:left w:w="108" w:type="dxa"/>
              <w:bottom w:w="0" w:type="dxa"/>
              <w:right w:w="108" w:type="dxa"/>
            </w:tcMar>
            <w:vAlign w:val="center"/>
            <w:hideMark/>
          </w:tcPr>
          <w:p w14:paraId="069EEA13" w14:textId="77777777" w:rsidR="00EB1416" w:rsidRPr="00CB13C2" w:rsidRDefault="00EB1416" w:rsidP="00CB13C2">
            <w:r w:rsidRPr="00CB13C2">
              <w:t>Alkalinity</w:t>
            </w:r>
          </w:p>
        </w:tc>
        <w:tc>
          <w:tcPr>
            <w:tcW w:w="383" w:type="pct"/>
            <w:vAlign w:val="center"/>
          </w:tcPr>
          <w:p w14:paraId="19869965" w14:textId="77777777" w:rsidR="00EB1416" w:rsidRPr="00811FEA" w:rsidRDefault="00EB1416" w:rsidP="00CB13C2">
            <w:pPr>
              <w:rPr>
                <w:rFonts w:cs="Arial"/>
              </w:rPr>
            </w:pPr>
            <w:r w:rsidRPr="00811FEA">
              <w:rPr>
                <w:rFonts w:cs="Arial"/>
              </w:rPr>
              <w:t>mg/L as CaCO</w:t>
            </w:r>
            <w:r w:rsidRPr="00CB13C2">
              <w:t>3</w:t>
            </w:r>
          </w:p>
        </w:tc>
        <w:tc>
          <w:tcPr>
            <w:tcW w:w="517" w:type="pct"/>
            <w:noWrap/>
            <w:tcMar>
              <w:top w:w="0" w:type="dxa"/>
              <w:left w:w="108" w:type="dxa"/>
              <w:bottom w:w="0" w:type="dxa"/>
              <w:right w:w="108" w:type="dxa"/>
            </w:tcMar>
            <w:vAlign w:val="center"/>
          </w:tcPr>
          <w:p w14:paraId="5BB77DE6" w14:textId="77777777" w:rsidR="00EB1416" w:rsidRPr="00CB13C2" w:rsidRDefault="00EB1416" w:rsidP="00CB13C2">
            <w:r w:rsidRPr="00CB13C2">
              <w:t>25</w:t>
            </w:r>
          </w:p>
        </w:tc>
        <w:tc>
          <w:tcPr>
            <w:tcW w:w="730" w:type="pct"/>
            <w:noWrap/>
            <w:tcMar>
              <w:top w:w="0" w:type="dxa"/>
              <w:left w:w="108" w:type="dxa"/>
              <w:bottom w:w="0" w:type="dxa"/>
              <w:right w:w="108" w:type="dxa"/>
            </w:tcMar>
            <w:vAlign w:val="center"/>
          </w:tcPr>
          <w:p w14:paraId="2965C1F7" w14:textId="77777777" w:rsidR="00EB1416" w:rsidRPr="00CB13C2" w:rsidRDefault="00EB1416" w:rsidP="00CB13C2">
            <w:r w:rsidRPr="00CB13C2">
              <w:t>5.33</w:t>
            </w:r>
          </w:p>
        </w:tc>
        <w:tc>
          <w:tcPr>
            <w:tcW w:w="730" w:type="pct"/>
            <w:noWrap/>
            <w:tcMar>
              <w:top w:w="0" w:type="dxa"/>
              <w:left w:w="108" w:type="dxa"/>
              <w:bottom w:w="0" w:type="dxa"/>
              <w:right w:w="108" w:type="dxa"/>
            </w:tcMar>
            <w:vAlign w:val="center"/>
          </w:tcPr>
          <w:p w14:paraId="3FCED94D" w14:textId="77777777" w:rsidR="00EB1416" w:rsidRPr="00CB13C2" w:rsidRDefault="00EB1416" w:rsidP="00CB13C2">
            <w:r w:rsidRPr="00CB13C2">
              <w:t>&lt;0</w:t>
            </w:r>
          </w:p>
        </w:tc>
        <w:tc>
          <w:tcPr>
            <w:tcW w:w="629" w:type="pct"/>
            <w:noWrap/>
            <w:tcMar>
              <w:top w:w="0" w:type="dxa"/>
              <w:left w:w="108" w:type="dxa"/>
              <w:bottom w:w="0" w:type="dxa"/>
              <w:right w:w="108" w:type="dxa"/>
            </w:tcMar>
            <w:vAlign w:val="center"/>
          </w:tcPr>
          <w:p w14:paraId="7D733E21" w14:textId="77777777" w:rsidR="00EB1416" w:rsidRPr="00CB13C2" w:rsidRDefault="00EB1416" w:rsidP="00CB13C2">
            <w:r w:rsidRPr="00CB13C2">
              <w:t>55</w:t>
            </w:r>
          </w:p>
        </w:tc>
        <w:tc>
          <w:tcPr>
            <w:tcW w:w="708" w:type="pct"/>
            <w:noWrap/>
            <w:tcMar>
              <w:top w:w="0" w:type="dxa"/>
              <w:left w:w="108" w:type="dxa"/>
              <w:bottom w:w="0" w:type="dxa"/>
              <w:right w:w="108" w:type="dxa"/>
            </w:tcMar>
            <w:vAlign w:val="center"/>
          </w:tcPr>
          <w:p w14:paraId="49236C0D" w14:textId="77777777" w:rsidR="00EB1416" w:rsidRPr="00CB13C2" w:rsidRDefault="00EB1416" w:rsidP="00CB13C2">
            <w:r w:rsidRPr="00CB13C2">
              <w:t>40.8</w:t>
            </w:r>
          </w:p>
        </w:tc>
        <w:tc>
          <w:tcPr>
            <w:tcW w:w="730" w:type="pct"/>
            <w:noWrap/>
            <w:tcMar>
              <w:top w:w="0" w:type="dxa"/>
              <w:left w:w="108" w:type="dxa"/>
              <w:bottom w:w="0" w:type="dxa"/>
              <w:right w:w="108" w:type="dxa"/>
            </w:tcMar>
            <w:vAlign w:val="center"/>
          </w:tcPr>
          <w:p w14:paraId="6EF5167F" w14:textId="77777777" w:rsidR="00EB1416" w:rsidRPr="00CB13C2" w:rsidRDefault="00EB1416" w:rsidP="00CB13C2">
            <w:r w:rsidRPr="00CB13C2">
              <w:t>28.3</w:t>
            </w:r>
          </w:p>
        </w:tc>
      </w:tr>
      <w:tr w:rsidR="00EB1416" w:rsidRPr="00811FEA" w14:paraId="771608E9" w14:textId="77777777" w:rsidTr="00625521">
        <w:trPr>
          <w:trHeight w:hRule="exact" w:val="244"/>
        </w:trPr>
        <w:tc>
          <w:tcPr>
            <w:tcW w:w="573" w:type="pct"/>
            <w:noWrap/>
            <w:tcMar>
              <w:top w:w="0" w:type="dxa"/>
              <w:left w:w="108" w:type="dxa"/>
              <w:bottom w:w="0" w:type="dxa"/>
              <w:right w:w="108" w:type="dxa"/>
            </w:tcMar>
            <w:vAlign w:val="center"/>
          </w:tcPr>
          <w:p w14:paraId="2E23859A" w14:textId="77777777" w:rsidR="00EB1416" w:rsidRPr="00CB13C2" w:rsidRDefault="00EB1416" w:rsidP="00CB13C2">
            <w:r w:rsidRPr="00CB13C2">
              <w:t>TDS</w:t>
            </w:r>
          </w:p>
        </w:tc>
        <w:tc>
          <w:tcPr>
            <w:tcW w:w="383" w:type="pct"/>
            <w:vAlign w:val="center"/>
          </w:tcPr>
          <w:p w14:paraId="23C92C21"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77AEB6E4" w14:textId="77777777" w:rsidR="00EB1416" w:rsidRPr="00CB13C2" w:rsidRDefault="00EB1416" w:rsidP="00CB13C2">
            <w:r w:rsidRPr="00CB13C2">
              <w:t>584</w:t>
            </w:r>
          </w:p>
        </w:tc>
        <w:tc>
          <w:tcPr>
            <w:tcW w:w="730" w:type="pct"/>
            <w:noWrap/>
            <w:tcMar>
              <w:top w:w="0" w:type="dxa"/>
              <w:left w:w="108" w:type="dxa"/>
              <w:bottom w:w="0" w:type="dxa"/>
              <w:right w:w="108" w:type="dxa"/>
            </w:tcMar>
            <w:vAlign w:val="center"/>
          </w:tcPr>
          <w:p w14:paraId="04AB3EEB" w14:textId="77777777" w:rsidR="00EB1416" w:rsidRPr="00CB13C2" w:rsidRDefault="00EB1416" w:rsidP="00CB13C2">
            <w:r w:rsidRPr="00CB13C2">
              <w:t>540</w:t>
            </w:r>
          </w:p>
        </w:tc>
        <w:tc>
          <w:tcPr>
            <w:tcW w:w="730" w:type="pct"/>
            <w:noWrap/>
            <w:tcMar>
              <w:top w:w="0" w:type="dxa"/>
              <w:left w:w="108" w:type="dxa"/>
              <w:bottom w:w="0" w:type="dxa"/>
              <w:right w:w="108" w:type="dxa"/>
            </w:tcMar>
            <w:vAlign w:val="center"/>
          </w:tcPr>
          <w:p w14:paraId="38997B0A" w14:textId="77777777" w:rsidR="00EB1416" w:rsidRPr="00CB13C2" w:rsidRDefault="00EB1416" w:rsidP="00CB13C2">
            <w:r w:rsidRPr="00CB13C2">
              <w:t>522</w:t>
            </w:r>
          </w:p>
        </w:tc>
        <w:tc>
          <w:tcPr>
            <w:tcW w:w="629" w:type="pct"/>
            <w:noWrap/>
            <w:tcMar>
              <w:top w:w="0" w:type="dxa"/>
              <w:left w:w="108" w:type="dxa"/>
              <w:bottom w:w="0" w:type="dxa"/>
              <w:right w:w="108" w:type="dxa"/>
            </w:tcMar>
            <w:vAlign w:val="center"/>
          </w:tcPr>
          <w:p w14:paraId="7311F4EA" w14:textId="77777777" w:rsidR="00EB1416" w:rsidRPr="00CB13C2" w:rsidRDefault="00EB1416" w:rsidP="00CB13C2">
            <w:r w:rsidRPr="00CB13C2">
              <w:t>471</w:t>
            </w:r>
          </w:p>
        </w:tc>
        <w:tc>
          <w:tcPr>
            <w:tcW w:w="708" w:type="pct"/>
            <w:noWrap/>
            <w:tcMar>
              <w:top w:w="0" w:type="dxa"/>
              <w:left w:w="108" w:type="dxa"/>
              <w:bottom w:w="0" w:type="dxa"/>
              <w:right w:w="108" w:type="dxa"/>
            </w:tcMar>
            <w:vAlign w:val="center"/>
          </w:tcPr>
          <w:p w14:paraId="12ED9D63" w14:textId="77777777" w:rsidR="00EB1416" w:rsidRPr="00CB13C2" w:rsidRDefault="00EB1416" w:rsidP="00CB13C2">
            <w:r w:rsidRPr="00CB13C2">
              <w:t>720</w:t>
            </w:r>
          </w:p>
        </w:tc>
        <w:tc>
          <w:tcPr>
            <w:tcW w:w="730" w:type="pct"/>
            <w:noWrap/>
            <w:tcMar>
              <w:top w:w="0" w:type="dxa"/>
              <w:left w:w="108" w:type="dxa"/>
              <w:bottom w:w="0" w:type="dxa"/>
              <w:right w:w="108" w:type="dxa"/>
            </w:tcMar>
            <w:vAlign w:val="center"/>
          </w:tcPr>
          <w:p w14:paraId="40BB937D" w14:textId="77777777" w:rsidR="00EB1416" w:rsidRPr="00CB13C2" w:rsidRDefault="00EB1416" w:rsidP="00CB13C2">
            <w:r w:rsidRPr="00CB13C2">
              <w:t>690</w:t>
            </w:r>
          </w:p>
        </w:tc>
      </w:tr>
      <w:tr w:rsidR="00EB1416" w:rsidRPr="00811FEA" w14:paraId="262DE06F" w14:textId="77777777" w:rsidTr="00625521">
        <w:trPr>
          <w:trHeight w:hRule="exact" w:val="244"/>
        </w:trPr>
        <w:tc>
          <w:tcPr>
            <w:tcW w:w="573" w:type="pct"/>
            <w:noWrap/>
            <w:tcMar>
              <w:top w:w="0" w:type="dxa"/>
              <w:left w:w="108" w:type="dxa"/>
              <w:bottom w:w="0" w:type="dxa"/>
              <w:right w:w="108" w:type="dxa"/>
            </w:tcMar>
            <w:vAlign w:val="center"/>
            <w:hideMark/>
          </w:tcPr>
          <w:p w14:paraId="2360BF11" w14:textId="77777777" w:rsidR="00EB1416" w:rsidRPr="00CB13C2" w:rsidRDefault="00EB1416" w:rsidP="00CB13C2">
            <w:r w:rsidRPr="00CB13C2">
              <w:t>Ca</w:t>
            </w:r>
          </w:p>
        </w:tc>
        <w:tc>
          <w:tcPr>
            <w:tcW w:w="383" w:type="pct"/>
            <w:vAlign w:val="center"/>
          </w:tcPr>
          <w:p w14:paraId="518EC2B8"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6CD0FAFC" w14:textId="77777777" w:rsidR="00EB1416" w:rsidRPr="00CB13C2" w:rsidRDefault="00EB1416" w:rsidP="00CB13C2">
            <w:r w:rsidRPr="00CB13C2">
              <w:t>7.37</w:t>
            </w:r>
          </w:p>
        </w:tc>
        <w:tc>
          <w:tcPr>
            <w:tcW w:w="730" w:type="pct"/>
            <w:noWrap/>
            <w:tcMar>
              <w:top w:w="0" w:type="dxa"/>
              <w:left w:w="108" w:type="dxa"/>
              <w:bottom w:w="0" w:type="dxa"/>
              <w:right w:w="108" w:type="dxa"/>
            </w:tcMar>
            <w:vAlign w:val="center"/>
          </w:tcPr>
          <w:p w14:paraId="28399633" w14:textId="77777777" w:rsidR="00EB1416" w:rsidRPr="00CB13C2" w:rsidRDefault="00EB1416" w:rsidP="00CB13C2">
            <w:r w:rsidRPr="00CB13C2">
              <w:t>7.37</w:t>
            </w:r>
          </w:p>
        </w:tc>
        <w:tc>
          <w:tcPr>
            <w:tcW w:w="730" w:type="pct"/>
            <w:noWrap/>
            <w:tcMar>
              <w:top w:w="0" w:type="dxa"/>
              <w:left w:w="108" w:type="dxa"/>
              <w:bottom w:w="0" w:type="dxa"/>
              <w:right w:w="108" w:type="dxa"/>
            </w:tcMar>
            <w:vAlign w:val="center"/>
          </w:tcPr>
          <w:p w14:paraId="4443F7B9" w14:textId="77777777" w:rsidR="00EB1416" w:rsidRPr="00CB13C2" w:rsidRDefault="00EB1416" w:rsidP="00CB13C2">
            <w:r w:rsidRPr="00CB13C2">
              <w:t>7.37</w:t>
            </w:r>
          </w:p>
        </w:tc>
        <w:tc>
          <w:tcPr>
            <w:tcW w:w="629" w:type="pct"/>
            <w:noWrap/>
            <w:tcMar>
              <w:top w:w="0" w:type="dxa"/>
              <w:left w:w="108" w:type="dxa"/>
              <w:bottom w:w="0" w:type="dxa"/>
              <w:right w:w="108" w:type="dxa"/>
            </w:tcMar>
            <w:vAlign w:val="center"/>
          </w:tcPr>
          <w:p w14:paraId="7E833BD6" w14:textId="77777777" w:rsidR="00EB1416" w:rsidRPr="00CB13C2" w:rsidRDefault="00EB1416" w:rsidP="00CB13C2">
            <w:r w:rsidRPr="00CB13C2">
              <w:t>4.45</w:t>
            </w:r>
          </w:p>
        </w:tc>
        <w:tc>
          <w:tcPr>
            <w:tcW w:w="708" w:type="pct"/>
            <w:tcMar>
              <w:top w:w="0" w:type="dxa"/>
              <w:left w:w="108" w:type="dxa"/>
              <w:bottom w:w="0" w:type="dxa"/>
              <w:right w:w="108" w:type="dxa"/>
            </w:tcMar>
            <w:vAlign w:val="center"/>
          </w:tcPr>
          <w:p w14:paraId="0B9B7376" w14:textId="77777777" w:rsidR="00EB1416" w:rsidRPr="00811FEA" w:rsidRDefault="00EB1416" w:rsidP="00CB13C2">
            <w:pPr>
              <w:rPr>
                <w:rFonts w:cs="Arial"/>
              </w:rPr>
            </w:pPr>
            <w:r w:rsidRPr="00CB13C2">
              <w:t>4.45</w:t>
            </w:r>
          </w:p>
        </w:tc>
        <w:tc>
          <w:tcPr>
            <w:tcW w:w="730" w:type="pct"/>
            <w:noWrap/>
            <w:tcMar>
              <w:top w:w="0" w:type="dxa"/>
              <w:left w:w="108" w:type="dxa"/>
              <w:bottom w:w="0" w:type="dxa"/>
              <w:right w:w="108" w:type="dxa"/>
            </w:tcMar>
            <w:vAlign w:val="center"/>
          </w:tcPr>
          <w:p w14:paraId="65A92CF0" w14:textId="77777777" w:rsidR="00EB1416" w:rsidRPr="00CB13C2" w:rsidRDefault="00EB1416" w:rsidP="00CB13C2">
            <w:r w:rsidRPr="00CB13C2">
              <w:t>4.45</w:t>
            </w:r>
          </w:p>
        </w:tc>
      </w:tr>
      <w:tr w:rsidR="00EB1416" w:rsidRPr="00811FEA" w14:paraId="6F247839" w14:textId="77777777" w:rsidTr="00625521">
        <w:trPr>
          <w:trHeight w:hRule="exact" w:val="244"/>
        </w:trPr>
        <w:tc>
          <w:tcPr>
            <w:tcW w:w="573" w:type="pct"/>
            <w:noWrap/>
            <w:tcMar>
              <w:top w:w="0" w:type="dxa"/>
              <w:left w:w="108" w:type="dxa"/>
              <w:bottom w:w="0" w:type="dxa"/>
              <w:right w:w="108" w:type="dxa"/>
            </w:tcMar>
            <w:vAlign w:val="center"/>
            <w:hideMark/>
          </w:tcPr>
          <w:p w14:paraId="4907D5B8" w14:textId="77777777" w:rsidR="00EB1416" w:rsidRPr="00CB13C2" w:rsidRDefault="00EB1416" w:rsidP="00CB13C2">
            <w:r w:rsidRPr="00CB13C2">
              <w:t>Mg</w:t>
            </w:r>
          </w:p>
        </w:tc>
        <w:tc>
          <w:tcPr>
            <w:tcW w:w="383" w:type="pct"/>
            <w:vAlign w:val="center"/>
          </w:tcPr>
          <w:p w14:paraId="4C9ED40D"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0439D942" w14:textId="77777777" w:rsidR="00EB1416" w:rsidRPr="00CB13C2" w:rsidRDefault="00EB1416" w:rsidP="00CB13C2">
            <w:r w:rsidRPr="00CB13C2">
              <w:t>35</w:t>
            </w:r>
          </w:p>
        </w:tc>
        <w:tc>
          <w:tcPr>
            <w:tcW w:w="730" w:type="pct"/>
            <w:noWrap/>
            <w:tcMar>
              <w:top w:w="0" w:type="dxa"/>
              <w:left w:w="108" w:type="dxa"/>
              <w:bottom w:w="0" w:type="dxa"/>
              <w:right w:w="108" w:type="dxa"/>
            </w:tcMar>
            <w:vAlign w:val="center"/>
          </w:tcPr>
          <w:p w14:paraId="3A5066FC" w14:textId="77777777" w:rsidR="00EB1416" w:rsidRPr="00CB13C2" w:rsidRDefault="00EB1416" w:rsidP="00CB13C2">
            <w:r w:rsidRPr="00CB13C2">
              <w:t>35.5</w:t>
            </w:r>
          </w:p>
        </w:tc>
        <w:tc>
          <w:tcPr>
            <w:tcW w:w="730" w:type="pct"/>
            <w:noWrap/>
            <w:tcMar>
              <w:top w:w="0" w:type="dxa"/>
              <w:left w:w="108" w:type="dxa"/>
              <w:bottom w:w="0" w:type="dxa"/>
              <w:right w:w="108" w:type="dxa"/>
            </w:tcMar>
            <w:vAlign w:val="center"/>
          </w:tcPr>
          <w:p w14:paraId="398B9941" w14:textId="77777777" w:rsidR="00EB1416" w:rsidRPr="00CB13C2" w:rsidRDefault="00EB1416" w:rsidP="00CB13C2">
            <w:r w:rsidRPr="00CB13C2">
              <w:t>35.5</w:t>
            </w:r>
          </w:p>
        </w:tc>
        <w:tc>
          <w:tcPr>
            <w:tcW w:w="629" w:type="pct"/>
            <w:noWrap/>
            <w:tcMar>
              <w:top w:w="0" w:type="dxa"/>
              <w:left w:w="108" w:type="dxa"/>
              <w:bottom w:w="0" w:type="dxa"/>
              <w:right w:w="108" w:type="dxa"/>
            </w:tcMar>
            <w:vAlign w:val="center"/>
          </w:tcPr>
          <w:p w14:paraId="3B8325EF" w14:textId="77777777" w:rsidR="00EB1416" w:rsidRPr="00CB13C2" w:rsidRDefault="00EB1416" w:rsidP="00CB13C2">
            <w:r w:rsidRPr="00CB13C2">
              <w:t>28</w:t>
            </w:r>
          </w:p>
        </w:tc>
        <w:tc>
          <w:tcPr>
            <w:tcW w:w="708" w:type="pct"/>
            <w:noWrap/>
            <w:tcMar>
              <w:top w:w="0" w:type="dxa"/>
              <w:left w:w="108" w:type="dxa"/>
              <w:bottom w:w="0" w:type="dxa"/>
              <w:right w:w="108" w:type="dxa"/>
            </w:tcMar>
            <w:vAlign w:val="center"/>
          </w:tcPr>
          <w:p w14:paraId="31531B11" w14:textId="77777777" w:rsidR="00EB1416" w:rsidRPr="00CB13C2" w:rsidRDefault="00EB1416" w:rsidP="00CB13C2">
            <w:r w:rsidRPr="00CB13C2">
              <w:t>28.2</w:t>
            </w:r>
          </w:p>
        </w:tc>
        <w:tc>
          <w:tcPr>
            <w:tcW w:w="730" w:type="pct"/>
            <w:noWrap/>
            <w:tcMar>
              <w:top w:w="0" w:type="dxa"/>
              <w:left w:w="108" w:type="dxa"/>
              <w:bottom w:w="0" w:type="dxa"/>
              <w:right w:w="108" w:type="dxa"/>
            </w:tcMar>
            <w:vAlign w:val="center"/>
          </w:tcPr>
          <w:p w14:paraId="5C421B76" w14:textId="77777777" w:rsidR="00EB1416" w:rsidRPr="00CB13C2" w:rsidRDefault="00EB1416" w:rsidP="00CB13C2">
            <w:r w:rsidRPr="00CB13C2">
              <w:t>28.1</w:t>
            </w:r>
          </w:p>
        </w:tc>
      </w:tr>
      <w:tr w:rsidR="00EB1416" w:rsidRPr="00811FEA" w14:paraId="698942D0" w14:textId="77777777" w:rsidTr="00625521">
        <w:trPr>
          <w:trHeight w:hRule="exact" w:val="244"/>
        </w:trPr>
        <w:tc>
          <w:tcPr>
            <w:tcW w:w="573" w:type="pct"/>
            <w:noWrap/>
            <w:tcMar>
              <w:top w:w="0" w:type="dxa"/>
              <w:left w:w="108" w:type="dxa"/>
              <w:bottom w:w="0" w:type="dxa"/>
              <w:right w:w="108" w:type="dxa"/>
            </w:tcMar>
            <w:vAlign w:val="center"/>
            <w:hideMark/>
          </w:tcPr>
          <w:p w14:paraId="6525144C" w14:textId="77777777" w:rsidR="00EB1416" w:rsidRPr="00CB13C2" w:rsidRDefault="00EB1416" w:rsidP="00CB13C2">
            <w:r w:rsidRPr="00CB13C2">
              <w:t>Na</w:t>
            </w:r>
          </w:p>
        </w:tc>
        <w:tc>
          <w:tcPr>
            <w:tcW w:w="383" w:type="pct"/>
            <w:vAlign w:val="center"/>
          </w:tcPr>
          <w:p w14:paraId="5A888F89"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43F75223" w14:textId="77777777" w:rsidR="00EB1416" w:rsidRPr="00CB13C2" w:rsidRDefault="00EB1416" w:rsidP="00CB13C2">
            <w:r w:rsidRPr="00CB13C2">
              <w:t>102</w:t>
            </w:r>
          </w:p>
        </w:tc>
        <w:tc>
          <w:tcPr>
            <w:tcW w:w="730" w:type="pct"/>
            <w:noWrap/>
            <w:tcMar>
              <w:top w:w="0" w:type="dxa"/>
              <w:left w:w="108" w:type="dxa"/>
              <w:bottom w:w="0" w:type="dxa"/>
              <w:right w:w="108" w:type="dxa"/>
            </w:tcMar>
            <w:vAlign w:val="center"/>
          </w:tcPr>
          <w:p w14:paraId="0216DA9E" w14:textId="77777777" w:rsidR="00EB1416" w:rsidRPr="00CB13C2" w:rsidRDefault="00EB1416" w:rsidP="00CB13C2">
            <w:r w:rsidRPr="00CB13C2">
              <w:t>102</w:t>
            </w:r>
          </w:p>
        </w:tc>
        <w:tc>
          <w:tcPr>
            <w:tcW w:w="730" w:type="pct"/>
            <w:noWrap/>
            <w:tcMar>
              <w:top w:w="0" w:type="dxa"/>
              <w:left w:w="108" w:type="dxa"/>
              <w:bottom w:w="0" w:type="dxa"/>
              <w:right w:w="108" w:type="dxa"/>
            </w:tcMar>
            <w:vAlign w:val="center"/>
          </w:tcPr>
          <w:p w14:paraId="41CD80F7" w14:textId="77777777" w:rsidR="00EB1416" w:rsidRPr="00CB13C2" w:rsidRDefault="00EB1416" w:rsidP="00CB13C2">
            <w:r w:rsidRPr="00CB13C2">
              <w:t>102</w:t>
            </w:r>
          </w:p>
        </w:tc>
        <w:tc>
          <w:tcPr>
            <w:tcW w:w="629" w:type="pct"/>
            <w:noWrap/>
            <w:tcMar>
              <w:top w:w="0" w:type="dxa"/>
              <w:left w:w="108" w:type="dxa"/>
              <w:bottom w:w="0" w:type="dxa"/>
              <w:right w:w="108" w:type="dxa"/>
            </w:tcMar>
            <w:vAlign w:val="center"/>
          </w:tcPr>
          <w:p w14:paraId="03D96BF6" w14:textId="77777777" w:rsidR="00EB1416" w:rsidRPr="00CB13C2" w:rsidRDefault="00EB1416" w:rsidP="00CB13C2">
            <w:r w:rsidRPr="00CB13C2">
              <w:t>229</w:t>
            </w:r>
          </w:p>
        </w:tc>
        <w:tc>
          <w:tcPr>
            <w:tcW w:w="708" w:type="pct"/>
            <w:noWrap/>
            <w:tcMar>
              <w:top w:w="0" w:type="dxa"/>
              <w:left w:w="108" w:type="dxa"/>
              <w:bottom w:w="0" w:type="dxa"/>
              <w:right w:w="108" w:type="dxa"/>
            </w:tcMar>
            <w:vAlign w:val="center"/>
          </w:tcPr>
          <w:p w14:paraId="470F79E2" w14:textId="77777777" w:rsidR="00EB1416" w:rsidRPr="00CB13C2" w:rsidRDefault="00EB1416" w:rsidP="00CB13C2">
            <w:r w:rsidRPr="00CB13C2">
              <w:t>229</w:t>
            </w:r>
          </w:p>
        </w:tc>
        <w:tc>
          <w:tcPr>
            <w:tcW w:w="730" w:type="pct"/>
            <w:noWrap/>
            <w:tcMar>
              <w:top w:w="0" w:type="dxa"/>
              <w:left w:w="108" w:type="dxa"/>
              <w:bottom w:w="0" w:type="dxa"/>
              <w:right w:w="108" w:type="dxa"/>
            </w:tcMar>
            <w:vAlign w:val="center"/>
          </w:tcPr>
          <w:p w14:paraId="37C3B1D0" w14:textId="77777777" w:rsidR="00EB1416" w:rsidRPr="00CB13C2" w:rsidRDefault="00EB1416" w:rsidP="00CB13C2">
            <w:r w:rsidRPr="00CB13C2">
              <w:t>229</w:t>
            </w:r>
          </w:p>
        </w:tc>
      </w:tr>
      <w:tr w:rsidR="00EB1416" w:rsidRPr="00811FEA" w14:paraId="632F9615" w14:textId="77777777" w:rsidTr="00625521">
        <w:trPr>
          <w:trHeight w:hRule="exact" w:val="244"/>
        </w:trPr>
        <w:tc>
          <w:tcPr>
            <w:tcW w:w="573" w:type="pct"/>
            <w:noWrap/>
            <w:tcMar>
              <w:top w:w="0" w:type="dxa"/>
              <w:left w:w="108" w:type="dxa"/>
              <w:bottom w:w="0" w:type="dxa"/>
              <w:right w:w="108" w:type="dxa"/>
            </w:tcMar>
            <w:vAlign w:val="center"/>
            <w:hideMark/>
          </w:tcPr>
          <w:p w14:paraId="51D525FD" w14:textId="77777777" w:rsidR="00EB1416" w:rsidRPr="00CB13C2" w:rsidRDefault="00EB1416" w:rsidP="00CB13C2">
            <w:r w:rsidRPr="00CB13C2">
              <w:t>K</w:t>
            </w:r>
          </w:p>
        </w:tc>
        <w:tc>
          <w:tcPr>
            <w:tcW w:w="383" w:type="pct"/>
            <w:vAlign w:val="center"/>
          </w:tcPr>
          <w:p w14:paraId="791F417C"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3F202570" w14:textId="77777777" w:rsidR="00EB1416" w:rsidRPr="00CB13C2" w:rsidRDefault="00EB1416" w:rsidP="00CB13C2">
            <w:r w:rsidRPr="00CB13C2">
              <w:t>1.46</w:t>
            </w:r>
          </w:p>
        </w:tc>
        <w:tc>
          <w:tcPr>
            <w:tcW w:w="730" w:type="pct"/>
            <w:noWrap/>
            <w:tcMar>
              <w:top w:w="0" w:type="dxa"/>
              <w:left w:w="108" w:type="dxa"/>
              <w:bottom w:w="0" w:type="dxa"/>
              <w:right w:w="108" w:type="dxa"/>
            </w:tcMar>
            <w:vAlign w:val="center"/>
          </w:tcPr>
          <w:p w14:paraId="4F490909" w14:textId="77777777" w:rsidR="00EB1416" w:rsidRPr="00CB13C2" w:rsidRDefault="00EB1416" w:rsidP="00CB13C2">
            <w:r w:rsidRPr="00CB13C2">
              <w:t>1.46</w:t>
            </w:r>
          </w:p>
        </w:tc>
        <w:tc>
          <w:tcPr>
            <w:tcW w:w="730" w:type="pct"/>
            <w:noWrap/>
            <w:tcMar>
              <w:top w:w="0" w:type="dxa"/>
              <w:left w:w="108" w:type="dxa"/>
              <w:bottom w:w="0" w:type="dxa"/>
              <w:right w:w="108" w:type="dxa"/>
            </w:tcMar>
            <w:vAlign w:val="center"/>
          </w:tcPr>
          <w:p w14:paraId="3FEC85D2" w14:textId="77777777" w:rsidR="00EB1416" w:rsidRPr="00CB13C2" w:rsidRDefault="00EB1416" w:rsidP="00CB13C2">
            <w:r w:rsidRPr="00CB13C2">
              <w:t>1.46</w:t>
            </w:r>
          </w:p>
        </w:tc>
        <w:tc>
          <w:tcPr>
            <w:tcW w:w="629" w:type="pct"/>
            <w:noWrap/>
            <w:tcMar>
              <w:top w:w="0" w:type="dxa"/>
              <w:left w:w="108" w:type="dxa"/>
              <w:bottom w:w="0" w:type="dxa"/>
              <w:right w:w="108" w:type="dxa"/>
            </w:tcMar>
            <w:vAlign w:val="center"/>
          </w:tcPr>
          <w:p w14:paraId="6FD6A42D" w14:textId="77777777" w:rsidR="00EB1416" w:rsidRPr="00CB13C2" w:rsidRDefault="00EB1416" w:rsidP="00CB13C2">
            <w:r w:rsidRPr="00CB13C2">
              <w:t>2.48</w:t>
            </w:r>
          </w:p>
        </w:tc>
        <w:tc>
          <w:tcPr>
            <w:tcW w:w="708" w:type="pct"/>
            <w:noWrap/>
            <w:tcMar>
              <w:top w:w="0" w:type="dxa"/>
              <w:left w:w="108" w:type="dxa"/>
              <w:bottom w:w="0" w:type="dxa"/>
              <w:right w:w="108" w:type="dxa"/>
            </w:tcMar>
            <w:vAlign w:val="center"/>
          </w:tcPr>
          <w:p w14:paraId="186538DA" w14:textId="77777777" w:rsidR="00EB1416" w:rsidRPr="00CB13C2" w:rsidRDefault="00EB1416" w:rsidP="00CB13C2">
            <w:r w:rsidRPr="00CB13C2">
              <w:t>2.49</w:t>
            </w:r>
          </w:p>
        </w:tc>
        <w:tc>
          <w:tcPr>
            <w:tcW w:w="730" w:type="pct"/>
            <w:noWrap/>
            <w:tcMar>
              <w:top w:w="0" w:type="dxa"/>
              <w:left w:w="108" w:type="dxa"/>
              <w:bottom w:w="0" w:type="dxa"/>
              <w:right w:w="108" w:type="dxa"/>
            </w:tcMar>
            <w:vAlign w:val="center"/>
          </w:tcPr>
          <w:p w14:paraId="7E42C940" w14:textId="77777777" w:rsidR="00EB1416" w:rsidRPr="00CB13C2" w:rsidRDefault="00EB1416" w:rsidP="00CB13C2">
            <w:r w:rsidRPr="00CB13C2">
              <w:t>2.49</w:t>
            </w:r>
          </w:p>
        </w:tc>
      </w:tr>
      <w:tr w:rsidR="00EB1416" w:rsidRPr="00811FEA" w14:paraId="6A8D3427" w14:textId="77777777" w:rsidTr="00625521">
        <w:trPr>
          <w:trHeight w:hRule="exact" w:val="244"/>
        </w:trPr>
        <w:tc>
          <w:tcPr>
            <w:tcW w:w="573" w:type="pct"/>
            <w:noWrap/>
            <w:tcMar>
              <w:top w:w="0" w:type="dxa"/>
              <w:left w:w="108" w:type="dxa"/>
              <w:bottom w:w="0" w:type="dxa"/>
              <w:right w:w="108" w:type="dxa"/>
            </w:tcMar>
            <w:vAlign w:val="center"/>
            <w:hideMark/>
          </w:tcPr>
          <w:p w14:paraId="339D8AF5" w14:textId="77777777" w:rsidR="00EB1416" w:rsidRPr="00CB13C2" w:rsidRDefault="00EB1416" w:rsidP="00CB13C2">
            <w:r w:rsidRPr="00CB13C2">
              <w:t>SO4</w:t>
            </w:r>
          </w:p>
        </w:tc>
        <w:tc>
          <w:tcPr>
            <w:tcW w:w="383" w:type="pct"/>
            <w:vAlign w:val="center"/>
          </w:tcPr>
          <w:p w14:paraId="3DE89EFD"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20281C6A" w14:textId="77777777" w:rsidR="00EB1416" w:rsidRPr="00CB13C2" w:rsidRDefault="00EB1416" w:rsidP="00CB13C2">
            <w:r w:rsidRPr="00CB13C2">
              <w:t>214</w:t>
            </w:r>
          </w:p>
        </w:tc>
        <w:tc>
          <w:tcPr>
            <w:tcW w:w="730" w:type="pct"/>
            <w:noWrap/>
            <w:tcMar>
              <w:top w:w="0" w:type="dxa"/>
              <w:left w:w="108" w:type="dxa"/>
              <w:bottom w:w="0" w:type="dxa"/>
              <w:right w:w="108" w:type="dxa"/>
            </w:tcMar>
            <w:vAlign w:val="center"/>
          </w:tcPr>
          <w:p w14:paraId="3DD6D371" w14:textId="77777777" w:rsidR="00EB1416" w:rsidRPr="00CB13C2" w:rsidRDefault="00EB1416" w:rsidP="00CB13C2">
            <w:r w:rsidRPr="00CB13C2">
              <w:t>214</w:t>
            </w:r>
          </w:p>
        </w:tc>
        <w:tc>
          <w:tcPr>
            <w:tcW w:w="730" w:type="pct"/>
            <w:noWrap/>
            <w:tcMar>
              <w:top w:w="0" w:type="dxa"/>
              <w:left w:w="108" w:type="dxa"/>
              <w:bottom w:w="0" w:type="dxa"/>
              <w:right w:w="108" w:type="dxa"/>
            </w:tcMar>
            <w:vAlign w:val="center"/>
          </w:tcPr>
          <w:p w14:paraId="757A7415" w14:textId="77777777" w:rsidR="00EB1416" w:rsidRPr="00CB13C2" w:rsidRDefault="00EB1416" w:rsidP="00CB13C2">
            <w:r w:rsidRPr="00CB13C2">
              <w:t>214</w:t>
            </w:r>
          </w:p>
        </w:tc>
        <w:tc>
          <w:tcPr>
            <w:tcW w:w="629" w:type="pct"/>
            <w:noWrap/>
            <w:tcMar>
              <w:top w:w="0" w:type="dxa"/>
              <w:left w:w="108" w:type="dxa"/>
              <w:bottom w:w="0" w:type="dxa"/>
              <w:right w:w="108" w:type="dxa"/>
            </w:tcMar>
            <w:vAlign w:val="center"/>
          </w:tcPr>
          <w:p w14:paraId="75C44841" w14:textId="77777777" w:rsidR="00EB1416" w:rsidRPr="00CB13C2" w:rsidRDefault="00EB1416" w:rsidP="00CB13C2">
            <w:r w:rsidRPr="00CB13C2">
              <w:t>58</w:t>
            </w:r>
          </w:p>
        </w:tc>
        <w:tc>
          <w:tcPr>
            <w:tcW w:w="708" w:type="pct"/>
            <w:noWrap/>
            <w:tcMar>
              <w:top w:w="0" w:type="dxa"/>
              <w:left w:w="108" w:type="dxa"/>
              <w:bottom w:w="0" w:type="dxa"/>
              <w:right w:w="108" w:type="dxa"/>
            </w:tcMar>
            <w:vAlign w:val="center"/>
          </w:tcPr>
          <w:p w14:paraId="0614E4EC" w14:textId="77777777" w:rsidR="00EB1416" w:rsidRPr="00CB13C2" w:rsidRDefault="00EB1416" w:rsidP="00CB13C2">
            <w:r w:rsidRPr="00CB13C2">
              <w:t>58</w:t>
            </w:r>
          </w:p>
        </w:tc>
        <w:tc>
          <w:tcPr>
            <w:tcW w:w="730" w:type="pct"/>
            <w:noWrap/>
            <w:tcMar>
              <w:top w:w="0" w:type="dxa"/>
              <w:left w:w="108" w:type="dxa"/>
              <w:bottom w:w="0" w:type="dxa"/>
              <w:right w:w="108" w:type="dxa"/>
            </w:tcMar>
            <w:vAlign w:val="center"/>
          </w:tcPr>
          <w:p w14:paraId="6A9ED639" w14:textId="77777777" w:rsidR="00EB1416" w:rsidRPr="00CB13C2" w:rsidRDefault="00EB1416" w:rsidP="00CB13C2">
            <w:r w:rsidRPr="00CB13C2">
              <w:t>58</w:t>
            </w:r>
          </w:p>
        </w:tc>
      </w:tr>
      <w:tr w:rsidR="00EB1416" w:rsidRPr="00811FEA" w14:paraId="45BA49AA" w14:textId="77777777" w:rsidTr="00625521">
        <w:trPr>
          <w:trHeight w:hRule="exact" w:val="244"/>
        </w:trPr>
        <w:tc>
          <w:tcPr>
            <w:tcW w:w="573" w:type="pct"/>
            <w:noWrap/>
            <w:tcMar>
              <w:top w:w="0" w:type="dxa"/>
              <w:left w:w="108" w:type="dxa"/>
              <w:bottom w:w="0" w:type="dxa"/>
              <w:right w:w="108" w:type="dxa"/>
            </w:tcMar>
            <w:vAlign w:val="center"/>
            <w:hideMark/>
          </w:tcPr>
          <w:p w14:paraId="4616A824" w14:textId="77777777" w:rsidR="00EB1416" w:rsidRPr="00CB13C2" w:rsidRDefault="00EB1416" w:rsidP="00CB13C2">
            <w:r w:rsidRPr="00CB13C2">
              <w:t>Cl</w:t>
            </w:r>
          </w:p>
        </w:tc>
        <w:tc>
          <w:tcPr>
            <w:tcW w:w="383" w:type="pct"/>
            <w:vAlign w:val="center"/>
          </w:tcPr>
          <w:p w14:paraId="6E3D3D19"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3E5DE7FC" w14:textId="77777777" w:rsidR="00EB1416" w:rsidRPr="00CB13C2" w:rsidRDefault="00EB1416" w:rsidP="00CB13C2">
            <w:r w:rsidRPr="00CB13C2">
              <w:t>155</w:t>
            </w:r>
          </w:p>
        </w:tc>
        <w:tc>
          <w:tcPr>
            <w:tcW w:w="730" w:type="pct"/>
            <w:noWrap/>
            <w:tcMar>
              <w:top w:w="0" w:type="dxa"/>
              <w:left w:w="108" w:type="dxa"/>
              <w:bottom w:w="0" w:type="dxa"/>
              <w:right w:w="108" w:type="dxa"/>
            </w:tcMar>
            <w:vAlign w:val="center"/>
          </w:tcPr>
          <w:p w14:paraId="33998AC9" w14:textId="77777777" w:rsidR="00EB1416" w:rsidRPr="00CB13C2" w:rsidRDefault="00EB1416" w:rsidP="00CB13C2">
            <w:r w:rsidRPr="00CB13C2">
              <w:t>155</w:t>
            </w:r>
          </w:p>
        </w:tc>
        <w:tc>
          <w:tcPr>
            <w:tcW w:w="730" w:type="pct"/>
            <w:noWrap/>
            <w:tcMar>
              <w:top w:w="0" w:type="dxa"/>
              <w:left w:w="108" w:type="dxa"/>
              <w:bottom w:w="0" w:type="dxa"/>
              <w:right w:w="108" w:type="dxa"/>
            </w:tcMar>
            <w:vAlign w:val="center"/>
          </w:tcPr>
          <w:p w14:paraId="246E0B80" w14:textId="77777777" w:rsidR="00EB1416" w:rsidRPr="00CB13C2" w:rsidRDefault="00EB1416" w:rsidP="00CB13C2">
            <w:r w:rsidRPr="00CB13C2">
              <w:t>155</w:t>
            </w:r>
          </w:p>
        </w:tc>
        <w:tc>
          <w:tcPr>
            <w:tcW w:w="629" w:type="pct"/>
            <w:noWrap/>
            <w:tcMar>
              <w:top w:w="0" w:type="dxa"/>
              <w:left w:w="108" w:type="dxa"/>
              <w:bottom w:w="0" w:type="dxa"/>
              <w:right w:w="108" w:type="dxa"/>
            </w:tcMar>
            <w:vAlign w:val="center"/>
          </w:tcPr>
          <w:p w14:paraId="2CBBF61B" w14:textId="77777777" w:rsidR="00EB1416" w:rsidRPr="00CB13C2" w:rsidRDefault="00EB1416" w:rsidP="00CB13C2">
            <w:r w:rsidRPr="00CB13C2">
              <w:t>329</w:t>
            </w:r>
          </w:p>
        </w:tc>
        <w:tc>
          <w:tcPr>
            <w:tcW w:w="708" w:type="pct"/>
            <w:noWrap/>
            <w:tcMar>
              <w:top w:w="0" w:type="dxa"/>
              <w:left w:w="108" w:type="dxa"/>
              <w:bottom w:w="0" w:type="dxa"/>
              <w:right w:w="108" w:type="dxa"/>
            </w:tcMar>
            <w:vAlign w:val="center"/>
          </w:tcPr>
          <w:p w14:paraId="41DD4406" w14:textId="77777777" w:rsidR="00EB1416" w:rsidRPr="00CB13C2" w:rsidRDefault="00EB1416" w:rsidP="00CB13C2">
            <w:r w:rsidRPr="00CB13C2">
              <w:t>330</w:t>
            </w:r>
          </w:p>
        </w:tc>
        <w:tc>
          <w:tcPr>
            <w:tcW w:w="730" w:type="pct"/>
            <w:noWrap/>
            <w:tcMar>
              <w:top w:w="0" w:type="dxa"/>
              <w:left w:w="108" w:type="dxa"/>
              <w:bottom w:w="0" w:type="dxa"/>
              <w:right w:w="108" w:type="dxa"/>
            </w:tcMar>
            <w:vAlign w:val="center"/>
          </w:tcPr>
          <w:p w14:paraId="60876854" w14:textId="77777777" w:rsidR="00EB1416" w:rsidRPr="00CB13C2" w:rsidRDefault="00EB1416" w:rsidP="00CB13C2">
            <w:r w:rsidRPr="00CB13C2">
              <w:t>330</w:t>
            </w:r>
          </w:p>
        </w:tc>
      </w:tr>
      <w:tr w:rsidR="00EB1416" w:rsidRPr="00811FEA" w14:paraId="1A0062EF" w14:textId="77777777" w:rsidTr="00625521">
        <w:trPr>
          <w:trHeight w:hRule="exact" w:val="244"/>
        </w:trPr>
        <w:tc>
          <w:tcPr>
            <w:tcW w:w="573" w:type="pct"/>
            <w:noWrap/>
            <w:tcMar>
              <w:top w:w="0" w:type="dxa"/>
              <w:left w:w="108" w:type="dxa"/>
              <w:bottom w:w="0" w:type="dxa"/>
              <w:right w:w="108" w:type="dxa"/>
            </w:tcMar>
            <w:vAlign w:val="center"/>
            <w:hideMark/>
          </w:tcPr>
          <w:p w14:paraId="16A8CEDC" w14:textId="77777777" w:rsidR="00EB1416" w:rsidRPr="00CB13C2" w:rsidRDefault="00EB1416" w:rsidP="00CB13C2">
            <w:r w:rsidRPr="00CB13C2">
              <w:t>F</w:t>
            </w:r>
          </w:p>
        </w:tc>
        <w:tc>
          <w:tcPr>
            <w:tcW w:w="383" w:type="pct"/>
            <w:vAlign w:val="center"/>
          </w:tcPr>
          <w:p w14:paraId="65148810"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5FB4CC37" w14:textId="77777777" w:rsidR="00EB1416" w:rsidRPr="00CB13C2" w:rsidRDefault="00EB1416" w:rsidP="00CB13C2">
            <w:r w:rsidRPr="00CB13C2">
              <w:t>0.114</w:t>
            </w:r>
          </w:p>
        </w:tc>
        <w:tc>
          <w:tcPr>
            <w:tcW w:w="730" w:type="pct"/>
            <w:noWrap/>
            <w:tcMar>
              <w:top w:w="0" w:type="dxa"/>
              <w:left w:w="108" w:type="dxa"/>
              <w:bottom w:w="0" w:type="dxa"/>
              <w:right w:w="108" w:type="dxa"/>
            </w:tcMar>
            <w:vAlign w:val="center"/>
          </w:tcPr>
          <w:p w14:paraId="360B443B" w14:textId="77777777" w:rsidR="00EB1416" w:rsidRPr="00CB13C2" w:rsidRDefault="00EB1416" w:rsidP="00CB13C2">
            <w:r w:rsidRPr="00CB13C2">
              <w:t>0.114</w:t>
            </w:r>
          </w:p>
        </w:tc>
        <w:tc>
          <w:tcPr>
            <w:tcW w:w="730" w:type="pct"/>
            <w:noWrap/>
            <w:tcMar>
              <w:top w:w="0" w:type="dxa"/>
              <w:left w:w="108" w:type="dxa"/>
              <w:bottom w:w="0" w:type="dxa"/>
              <w:right w:w="108" w:type="dxa"/>
            </w:tcMar>
            <w:vAlign w:val="center"/>
          </w:tcPr>
          <w:p w14:paraId="694554A3" w14:textId="77777777" w:rsidR="00EB1416" w:rsidRPr="00CB13C2" w:rsidRDefault="00EB1416" w:rsidP="00CB13C2">
            <w:r w:rsidRPr="00CB13C2">
              <w:t>0.114</w:t>
            </w:r>
          </w:p>
        </w:tc>
        <w:tc>
          <w:tcPr>
            <w:tcW w:w="629" w:type="pct"/>
            <w:noWrap/>
            <w:tcMar>
              <w:top w:w="0" w:type="dxa"/>
              <w:left w:w="108" w:type="dxa"/>
              <w:bottom w:w="0" w:type="dxa"/>
              <w:right w:w="108" w:type="dxa"/>
            </w:tcMar>
            <w:vAlign w:val="center"/>
          </w:tcPr>
          <w:p w14:paraId="23CCDCD0" w14:textId="77777777" w:rsidR="00EB1416" w:rsidRPr="00CB13C2" w:rsidRDefault="00EB1416" w:rsidP="00CB13C2">
            <w:r w:rsidRPr="00CB13C2">
              <w:t>0.055</w:t>
            </w:r>
          </w:p>
        </w:tc>
        <w:tc>
          <w:tcPr>
            <w:tcW w:w="708" w:type="pct"/>
            <w:noWrap/>
            <w:tcMar>
              <w:top w:w="0" w:type="dxa"/>
              <w:left w:w="108" w:type="dxa"/>
              <w:bottom w:w="0" w:type="dxa"/>
              <w:right w:w="108" w:type="dxa"/>
            </w:tcMar>
            <w:vAlign w:val="center"/>
          </w:tcPr>
          <w:p w14:paraId="053FEB1D" w14:textId="77777777" w:rsidR="00EB1416" w:rsidRPr="00CB13C2" w:rsidRDefault="00EB1416" w:rsidP="00CB13C2">
            <w:r w:rsidRPr="00CB13C2">
              <w:t>0.0549</w:t>
            </w:r>
          </w:p>
        </w:tc>
        <w:tc>
          <w:tcPr>
            <w:tcW w:w="730" w:type="pct"/>
            <w:noWrap/>
            <w:tcMar>
              <w:top w:w="0" w:type="dxa"/>
              <w:left w:w="108" w:type="dxa"/>
              <w:bottom w:w="0" w:type="dxa"/>
              <w:right w:w="108" w:type="dxa"/>
            </w:tcMar>
            <w:vAlign w:val="center"/>
          </w:tcPr>
          <w:p w14:paraId="002B58F5" w14:textId="77777777" w:rsidR="00EB1416" w:rsidRPr="00CB13C2" w:rsidRDefault="00EB1416" w:rsidP="00CB13C2">
            <w:r w:rsidRPr="00CB13C2">
              <w:t>0.0549</w:t>
            </w:r>
          </w:p>
        </w:tc>
      </w:tr>
      <w:tr w:rsidR="00EB1416" w:rsidRPr="00811FEA" w14:paraId="2CA0768A" w14:textId="77777777" w:rsidTr="00625521">
        <w:trPr>
          <w:trHeight w:hRule="exact" w:val="244"/>
        </w:trPr>
        <w:tc>
          <w:tcPr>
            <w:tcW w:w="573" w:type="pct"/>
            <w:noWrap/>
            <w:tcMar>
              <w:top w:w="0" w:type="dxa"/>
              <w:left w:w="108" w:type="dxa"/>
              <w:bottom w:w="0" w:type="dxa"/>
              <w:right w:w="108" w:type="dxa"/>
            </w:tcMar>
            <w:vAlign w:val="center"/>
            <w:hideMark/>
          </w:tcPr>
          <w:p w14:paraId="1BE01995" w14:textId="77777777" w:rsidR="00EB1416" w:rsidRPr="00CB13C2" w:rsidRDefault="00EB1416" w:rsidP="00CB13C2">
            <w:r w:rsidRPr="00CB13C2">
              <w:t>Al</w:t>
            </w:r>
          </w:p>
        </w:tc>
        <w:tc>
          <w:tcPr>
            <w:tcW w:w="383" w:type="pct"/>
            <w:vAlign w:val="center"/>
          </w:tcPr>
          <w:p w14:paraId="7F423828"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2A715071" w14:textId="77777777" w:rsidR="00EB1416" w:rsidRPr="00CB13C2" w:rsidRDefault="00EB1416" w:rsidP="00CB13C2">
            <w:r w:rsidRPr="00CB13C2">
              <w:t>0.173</w:t>
            </w:r>
          </w:p>
        </w:tc>
        <w:tc>
          <w:tcPr>
            <w:tcW w:w="730" w:type="pct"/>
            <w:noWrap/>
            <w:tcMar>
              <w:top w:w="0" w:type="dxa"/>
              <w:left w:w="108" w:type="dxa"/>
              <w:bottom w:w="0" w:type="dxa"/>
              <w:right w:w="108" w:type="dxa"/>
            </w:tcMar>
            <w:vAlign w:val="center"/>
          </w:tcPr>
          <w:p w14:paraId="5827C6E8" w14:textId="77777777" w:rsidR="00EB1416" w:rsidRPr="00CB13C2" w:rsidRDefault="00EB1416" w:rsidP="00CB13C2">
            <w:r w:rsidRPr="00CB13C2">
              <w:t>0.173</w:t>
            </w:r>
          </w:p>
        </w:tc>
        <w:tc>
          <w:tcPr>
            <w:tcW w:w="730" w:type="pct"/>
            <w:noWrap/>
            <w:tcMar>
              <w:top w:w="0" w:type="dxa"/>
              <w:left w:w="108" w:type="dxa"/>
              <w:bottom w:w="0" w:type="dxa"/>
              <w:right w:w="108" w:type="dxa"/>
            </w:tcMar>
            <w:vAlign w:val="center"/>
          </w:tcPr>
          <w:p w14:paraId="0906938B" w14:textId="77777777" w:rsidR="00EB1416" w:rsidRPr="00CB13C2" w:rsidRDefault="00EB1416" w:rsidP="00CB13C2">
            <w:r w:rsidRPr="00CB13C2">
              <w:t>0.173</w:t>
            </w:r>
          </w:p>
        </w:tc>
        <w:tc>
          <w:tcPr>
            <w:tcW w:w="629" w:type="pct"/>
            <w:noWrap/>
            <w:tcMar>
              <w:top w:w="0" w:type="dxa"/>
              <w:left w:w="108" w:type="dxa"/>
              <w:bottom w:w="0" w:type="dxa"/>
              <w:right w:w="108" w:type="dxa"/>
            </w:tcMar>
            <w:vAlign w:val="center"/>
          </w:tcPr>
          <w:p w14:paraId="5C56E621" w14:textId="77777777" w:rsidR="00EB1416" w:rsidRPr="00CB13C2" w:rsidRDefault="00EB1416" w:rsidP="00CB13C2">
            <w:r w:rsidRPr="00CB13C2">
              <w:t>0.301</w:t>
            </w:r>
          </w:p>
        </w:tc>
        <w:tc>
          <w:tcPr>
            <w:tcW w:w="708" w:type="pct"/>
            <w:noWrap/>
            <w:tcMar>
              <w:top w:w="0" w:type="dxa"/>
              <w:left w:w="108" w:type="dxa"/>
              <w:bottom w:w="0" w:type="dxa"/>
              <w:right w:w="108" w:type="dxa"/>
            </w:tcMar>
            <w:vAlign w:val="center"/>
          </w:tcPr>
          <w:p w14:paraId="0CC76765" w14:textId="77777777" w:rsidR="00EB1416" w:rsidRPr="00CB13C2" w:rsidRDefault="00EB1416" w:rsidP="00CB13C2">
            <w:r w:rsidRPr="00CB13C2">
              <w:t>0.301</w:t>
            </w:r>
          </w:p>
        </w:tc>
        <w:tc>
          <w:tcPr>
            <w:tcW w:w="730" w:type="pct"/>
            <w:noWrap/>
            <w:tcMar>
              <w:top w:w="0" w:type="dxa"/>
              <w:left w:w="108" w:type="dxa"/>
              <w:bottom w:w="0" w:type="dxa"/>
              <w:right w:w="108" w:type="dxa"/>
            </w:tcMar>
            <w:vAlign w:val="center"/>
          </w:tcPr>
          <w:p w14:paraId="58D63447" w14:textId="77777777" w:rsidR="00EB1416" w:rsidRPr="00CB13C2" w:rsidRDefault="00EB1416" w:rsidP="00CB13C2">
            <w:r w:rsidRPr="00CB13C2">
              <w:t>0.00405</w:t>
            </w:r>
          </w:p>
        </w:tc>
      </w:tr>
      <w:tr w:rsidR="00EB1416" w:rsidRPr="00811FEA" w14:paraId="0CCE4C54" w14:textId="77777777" w:rsidTr="00625521">
        <w:trPr>
          <w:trHeight w:hRule="exact" w:val="244"/>
        </w:trPr>
        <w:tc>
          <w:tcPr>
            <w:tcW w:w="573" w:type="pct"/>
            <w:noWrap/>
            <w:tcMar>
              <w:top w:w="0" w:type="dxa"/>
              <w:left w:w="108" w:type="dxa"/>
              <w:bottom w:w="0" w:type="dxa"/>
              <w:right w:w="108" w:type="dxa"/>
            </w:tcMar>
            <w:vAlign w:val="center"/>
            <w:hideMark/>
          </w:tcPr>
          <w:p w14:paraId="22F05172" w14:textId="77777777" w:rsidR="00EB1416" w:rsidRPr="00CB13C2" w:rsidRDefault="00EB1416" w:rsidP="00CB13C2">
            <w:r w:rsidRPr="00CB13C2">
              <w:t>Fe</w:t>
            </w:r>
          </w:p>
        </w:tc>
        <w:tc>
          <w:tcPr>
            <w:tcW w:w="383" w:type="pct"/>
            <w:vAlign w:val="center"/>
          </w:tcPr>
          <w:p w14:paraId="78713690"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2A471C56" w14:textId="77777777" w:rsidR="00EB1416" w:rsidRPr="00CB13C2" w:rsidRDefault="00EB1416" w:rsidP="00CB13C2">
            <w:r w:rsidRPr="00CB13C2">
              <w:t>19.9</w:t>
            </w:r>
          </w:p>
        </w:tc>
        <w:tc>
          <w:tcPr>
            <w:tcW w:w="730" w:type="pct"/>
            <w:noWrap/>
            <w:tcMar>
              <w:top w:w="0" w:type="dxa"/>
              <w:left w:w="108" w:type="dxa"/>
              <w:bottom w:w="0" w:type="dxa"/>
              <w:right w:w="108" w:type="dxa"/>
            </w:tcMar>
            <w:vAlign w:val="center"/>
          </w:tcPr>
          <w:p w14:paraId="0516E9FC" w14:textId="77777777" w:rsidR="00EB1416" w:rsidRPr="00CB13C2" w:rsidRDefault="00EB1416" w:rsidP="00CB13C2">
            <w:r w:rsidRPr="00CB13C2">
              <w:t>19.94</w:t>
            </w:r>
          </w:p>
        </w:tc>
        <w:tc>
          <w:tcPr>
            <w:tcW w:w="730" w:type="pct"/>
            <w:noWrap/>
            <w:tcMar>
              <w:top w:w="0" w:type="dxa"/>
              <w:left w:w="108" w:type="dxa"/>
              <w:bottom w:w="0" w:type="dxa"/>
              <w:right w:w="108" w:type="dxa"/>
            </w:tcMar>
            <w:vAlign w:val="center"/>
          </w:tcPr>
          <w:p w14:paraId="5B1B1ABF" w14:textId="77777777" w:rsidR="00EB1416" w:rsidRPr="00CB13C2" w:rsidRDefault="00EB1416" w:rsidP="00CB13C2">
            <w:r w:rsidRPr="00CB13C2">
              <w:t>5.98</w:t>
            </w:r>
          </w:p>
        </w:tc>
        <w:tc>
          <w:tcPr>
            <w:tcW w:w="629" w:type="pct"/>
            <w:noWrap/>
            <w:tcMar>
              <w:top w:w="0" w:type="dxa"/>
              <w:left w:w="108" w:type="dxa"/>
              <w:bottom w:w="0" w:type="dxa"/>
              <w:right w:w="108" w:type="dxa"/>
            </w:tcMar>
            <w:vAlign w:val="center"/>
          </w:tcPr>
          <w:p w14:paraId="39DE060D" w14:textId="77777777" w:rsidR="00EB1416" w:rsidRPr="00CB13C2" w:rsidRDefault="00EB1416" w:rsidP="00CB13C2">
            <w:r w:rsidRPr="00CB13C2">
              <w:t>11.7</w:t>
            </w:r>
          </w:p>
        </w:tc>
        <w:tc>
          <w:tcPr>
            <w:tcW w:w="708" w:type="pct"/>
            <w:noWrap/>
            <w:tcMar>
              <w:top w:w="0" w:type="dxa"/>
              <w:left w:w="108" w:type="dxa"/>
              <w:bottom w:w="0" w:type="dxa"/>
              <w:right w:w="108" w:type="dxa"/>
            </w:tcMar>
            <w:vAlign w:val="center"/>
          </w:tcPr>
          <w:p w14:paraId="159AF372" w14:textId="77777777" w:rsidR="00EB1416" w:rsidRPr="00CB13C2" w:rsidRDefault="00EB1416" w:rsidP="00CB13C2">
            <w:r w:rsidRPr="00CB13C2">
              <w:t>11.7</w:t>
            </w:r>
          </w:p>
        </w:tc>
        <w:tc>
          <w:tcPr>
            <w:tcW w:w="730" w:type="pct"/>
            <w:noWrap/>
            <w:tcMar>
              <w:top w:w="0" w:type="dxa"/>
              <w:left w:w="108" w:type="dxa"/>
              <w:bottom w:w="0" w:type="dxa"/>
              <w:right w:w="108" w:type="dxa"/>
            </w:tcMar>
            <w:vAlign w:val="center"/>
          </w:tcPr>
          <w:p w14:paraId="747A2444" w14:textId="77777777" w:rsidR="00EB1416" w:rsidRPr="00CB13C2" w:rsidRDefault="00EB1416" w:rsidP="00CB13C2">
            <w:r w:rsidRPr="00CB13C2">
              <w:t>0.00010</w:t>
            </w:r>
          </w:p>
        </w:tc>
      </w:tr>
      <w:tr w:rsidR="00EB1416" w:rsidRPr="00811FEA" w14:paraId="340452B6" w14:textId="77777777" w:rsidTr="00625521">
        <w:trPr>
          <w:trHeight w:hRule="exact" w:val="244"/>
        </w:trPr>
        <w:tc>
          <w:tcPr>
            <w:tcW w:w="573" w:type="pct"/>
            <w:noWrap/>
            <w:tcMar>
              <w:top w:w="0" w:type="dxa"/>
              <w:left w:w="108" w:type="dxa"/>
              <w:bottom w:w="0" w:type="dxa"/>
              <w:right w:w="108" w:type="dxa"/>
            </w:tcMar>
            <w:vAlign w:val="center"/>
            <w:hideMark/>
          </w:tcPr>
          <w:p w14:paraId="6152DD4C" w14:textId="77777777" w:rsidR="00EB1416" w:rsidRPr="00CB13C2" w:rsidRDefault="00EB1416" w:rsidP="00CB13C2">
            <w:r w:rsidRPr="00CB13C2">
              <w:t>Mn</w:t>
            </w:r>
          </w:p>
        </w:tc>
        <w:tc>
          <w:tcPr>
            <w:tcW w:w="383" w:type="pct"/>
            <w:vAlign w:val="center"/>
          </w:tcPr>
          <w:p w14:paraId="4300A1F2"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0A51ABFD" w14:textId="77777777" w:rsidR="00EB1416" w:rsidRPr="00CB13C2" w:rsidRDefault="00EB1416" w:rsidP="00CB13C2">
            <w:r w:rsidRPr="00CB13C2">
              <w:t>0.58</w:t>
            </w:r>
          </w:p>
        </w:tc>
        <w:tc>
          <w:tcPr>
            <w:tcW w:w="730" w:type="pct"/>
            <w:noWrap/>
            <w:tcMar>
              <w:top w:w="0" w:type="dxa"/>
              <w:left w:w="108" w:type="dxa"/>
              <w:bottom w:w="0" w:type="dxa"/>
              <w:right w:w="108" w:type="dxa"/>
            </w:tcMar>
            <w:vAlign w:val="center"/>
          </w:tcPr>
          <w:p w14:paraId="7A3FD209" w14:textId="77777777" w:rsidR="00EB1416" w:rsidRPr="00CB13C2" w:rsidRDefault="00EB1416" w:rsidP="00CB13C2">
            <w:r w:rsidRPr="00CB13C2">
              <w:t>0.582</w:t>
            </w:r>
          </w:p>
        </w:tc>
        <w:tc>
          <w:tcPr>
            <w:tcW w:w="730" w:type="pct"/>
            <w:noWrap/>
            <w:tcMar>
              <w:top w:w="0" w:type="dxa"/>
              <w:left w:w="108" w:type="dxa"/>
              <w:bottom w:w="0" w:type="dxa"/>
              <w:right w:w="108" w:type="dxa"/>
            </w:tcMar>
            <w:vAlign w:val="center"/>
          </w:tcPr>
          <w:p w14:paraId="7D69AE42" w14:textId="77777777" w:rsidR="00EB1416" w:rsidRPr="00CB13C2" w:rsidRDefault="00EB1416" w:rsidP="00CB13C2">
            <w:r w:rsidRPr="00CB13C2">
              <w:t>0.582</w:t>
            </w:r>
          </w:p>
        </w:tc>
        <w:tc>
          <w:tcPr>
            <w:tcW w:w="629" w:type="pct"/>
            <w:noWrap/>
            <w:tcMar>
              <w:top w:w="0" w:type="dxa"/>
              <w:left w:w="108" w:type="dxa"/>
              <w:bottom w:w="0" w:type="dxa"/>
              <w:right w:w="108" w:type="dxa"/>
            </w:tcMar>
            <w:vAlign w:val="center"/>
          </w:tcPr>
          <w:p w14:paraId="5A4F1814" w14:textId="77777777" w:rsidR="00EB1416" w:rsidRPr="00CB13C2" w:rsidRDefault="00EB1416" w:rsidP="00CB13C2">
            <w:r w:rsidRPr="00CB13C2">
              <w:t>0.166</w:t>
            </w:r>
          </w:p>
        </w:tc>
        <w:tc>
          <w:tcPr>
            <w:tcW w:w="708" w:type="pct"/>
            <w:noWrap/>
            <w:tcMar>
              <w:top w:w="0" w:type="dxa"/>
              <w:left w:w="108" w:type="dxa"/>
              <w:bottom w:w="0" w:type="dxa"/>
              <w:right w:w="108" w:type="dxa"/>
            </w:tcMar>
            <w:vAlign w:val="center"/>
          </w:tcPr>
          <w:p w14:paraId="275BAC15" w14:textId="77777777" w:rsidR="00EB1416" w:rsidRPr="00CB13C2" w:rsidRDefault="00EB1416" w:rsidP="00CB13C2">
            <w:r w:rsidRPr="00CB13C2">
              <w:t>0.166</w:t>
            </w:r>
          </w:p>
        </w:tc>
        <w:tc>
          <w:tcPr>
            <w:tcW w:w="730" w:type="pct"/>
            <w:noWrap/>
            <w:tcMar>
              <w:top w:w="0" w:type="dxa"/>
              <w:left w:w="108" w:type="dxa"/>
              <w:bottom w:w="0" w:type="dxa"/>
              <w:right w:w="108" w:type="dxa"/>
            </w:tcMar>
            <w:vAlign w:val="center"/>
          </w:tcPr>
          <w:p w14:paraId="02E55BED" w14:textId="77777777" w:rsidR="00EB1416" w:rsidRPr="00CB13C2" w:rsidRDefault="00EB1416" w:rsidP="00CB13C2">
            <w:r w:rsidRPr="00CB13C2">
              <w:t>0.166</w:t>
            </w:r>
          </w:p>
        </w:tc>
      </w:tr>
      <w:tr w:rsidR="00EB1416" w:rsidRPr="00811FEA" w14:paraId="0490D6DE" w14:textId="77777777" w:rsidTr="00625521">
        <w:trPr>
          <w:trHeight w:hRule="exact" w:val="244"/>
        </w:trPr>
        <w:tc>
          <w:tcPr>
            <w:tcW w:w="573" w:type="pct"/>
            <w:noWrap/>
            <w:tcMar>
              <w:top w:w="0" w:type="dxa"/>
              <w:left w:w="108" w:type="dxa"/>
              <w:bottom w:w="0" w:type="dxa"/>
              <w:right w:w="108" w:type="dxa"/>
            </w:tcMar>
            <w:vAlign w:val="center"/>
            <w:hideMark/>
          </w:tcPr>
          <w:p w14:paraId="24E5F221" w14:textId="77777777" w:rsidR="00EB1416" w:rsidRPr="00CB13C2" w:rsidRDefault="00EB1416" w:rsidP="00CB13C2">
            <w:r w:rsidRPr="00CB13C2">
              <w:t>As</w:t>
            </w:r>
          </w:p>
        </w:tc>
        <w:tc>
          <w:tcPr>
            <w:tcW w:w="383" w:type="pct"/>
            <w:vAlign w:val="center"/>
          </w:tcPr>
          <w:p w14:paraId="24869696"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5A4BAD9D" w14:textId="77777777" w:rsidR="00EB1416" w:rsidRPr="00CB13C2" w:rsidRDefault="00EB1416" w:rsidP="00CB13C2">
            <w:r w:rsidRPr="00CB13C2">
              <w:t>0.0030</w:t>
            </w:r>
          </w:p>
        </w:tc>
        <w:tc>
          <w:tcPr>
            <w:tcW w:w="730" w:type="pct"/>
            <w:noWrap/>
            <w:tcMar>
              <w:top w:w="0" w:type="dxa"/>
              <w:left w:w="108" w:type="dxa"/>
              <w:bottom w:w="0" w:type="dxa"/>
              <w:right w:w="108" w:type="dxa"/>
            </w:tcMar>
            <w:vAlign w:val="center"/>
          </w:tcPr>
          <w:p w14:paraId="245057EC" w14:textId="77777777" w:rsidR="00EB1416" w:rsidRPr="00CB13C2" w:rsidRDefault="00EB1416" w:rsidP="00CB13C2">
            <w:r w:rsidRPr="00CB13C2">
              <w:t>0.0030</w:t>
            </w:r>
          </w:p>
        </w:tc>
        <w:tc>
          <w:tcPr>
            <w:tcW w:w="730" w:type="pct"/>
            <w:noWrap/>
            <w:tcMar>
              <w:top w:w="0" w:type="dxa"/>
              <w:left w:w="108" w:type="dxa"/>
              <w:bottom w:w="0" w:type="dxa"/>
              <w:right w:w="108" w:type="dxa"/>
            </w:tcMar>
            <w:vAlign w:val="center"/>
          </w:tcPr>
          <w:p w14:paraId="3949C430" w14:textId="77777777" w:rsidR="00EB1416" w:rsidRPr="00CB13C2" w:rsidRDefault="00EB1416" w:rsidP="00CB13C2">
            <w:r w:rsidRPr="00CB13C2">
              <w:t>0.0030</w:t>
            </w:r>
          </w:p>
        </w:tc>
        <w:tc>
          <w:tcPr>
            <w:tcW w:w="629" w:type="pct"/>
            <w:noWrap/>
            <w:tcMar>
              <w:top w:w="0" w:type="dxa"/>
              <w:left w:w="108" w:type="dxa"/>
              <w:bottom w:w="0" w:type="dxa"/>
              <w:right w:w="108" w:type="dxa"/>
            </w:tcMar>
            <w:vAlign w:val="center"/>
          </w:tcPr>
          <w:p w14:paraId="5DF83BE7" w14:textId="77777777" w:rsidR="00EB1416" w:rsidRPr="00CB13C2" w:rsidRDefault="00EB1416" w:rsidP="00CB13C2">
            <w:r w:rsidRPr="00CB13C2">
              <w:t>0.0020</w:t>
            </w:r>
          </w:p>
        </w:tc>
        <w:tc>
          <w:tcPr>
            <w:tcW w:w="708" w:type="pct"/>
            <w:noWrap/>
            <w:tcMar>
              <w:top w:w="0" w:type="dxa"/>
              <w:left w:w="108" w:type="dxa"/>
              <w:bottom w:w="0" w:type="dxa"/>
              <w:right w:w="108" w:type="dxa"/>
            </w:tcMar>
            <w:vAlign w:val="center"/>
          </w:tcPr>
          <w:p w14:paraId="171EFE4A" w14:textId="77777777" w:rsidR="00EB1416" w:rsidRPr="00CB13C2" w:rsidRDefault="00EB1416" w:rsidP="00CB13C2">
            <w:r w:rsidRPr="00CB13C2">
              <w:t>0.0020</w:t>
            </w:r>
          </w:p>
        </w:tc>
        <w:tc>
          <w:tcPr>
            <w:tcW w:w="730" w:type="pct"/>
            <w:noWrap/>
            <w:tcMar>
              <w:top w:w="0" w:type="dxa"/>
              <w:left w:w="108" w:type="dxa"/>
              <w:bottom w:w="0" w:type="dxa"/>
              <w:right w:w="108" w:type="dxa"/>
            </w:tcMar>
            <w:vAlign w:val="center"/>
          </w:tcPr>
          <w:p w14:paraId="1B0E098B" w14:textId="77777777" w:rsidR="00EB1416" w:rsidRPr="00CB13C2" w:rsidRDefault="00EB1416" w:rsidP="00CB13C2">
            <w:r w:rsidRPr="00CB13C2">
              <w:t>&lt;0.00001</w:t>
            </w:r>
          </w:p>
        </w:tc>
      </w:tr>
      <w:tr w:rsidR="00EB1416" w:rsidRPr="00811FEA" w14:paraId="60E7517E" w14:textId="77777777" w:rsidTr="00625521">
        <w:trPr>
          <w:trHeight w:hRule="exact" w:val="244"/>
        </w:trPr>
        <w:tc>
          <w:tcPr>
            <w:tcW w:w="573" w:type="pct"/>
            <w:noWrap/>
            <w:tcMar>
              <w:top w:w="0" w:type="dxa"/>
              <w:left w:w="108" w:type="dxa"/>
              <w:bottom w:w="0" w:type="dxa"/>
              <w:right w:w="108" w:type="dxa"/>
            </w:tcMar>
            <w:vAlign w:val="center"/>
            <w:hideMark/>
          </w:tcPr>
          <w:p w14:paraId="438FAD0F" w14:textId="77777777" w:rsidR="00EB1416" w:rsidRPr="00CB13C2" w:rsidRDefault="00EB1416" w:rsidP="00CB13C2">
            <w:r w:rsidRPr="00CB13C2">
              <w:t>Cd</w:t>
            </w:r>
          </w:p>
        </w:tc>
        <w:tc>
          <w:tcPr>
            <w:tcW w:w="383" w:type="pct"/>
            <w:vAlign w:val="center"/>
          </w:tcPr>
          <w:p w14:paraId="79EEEAF1"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5DB81F3A" w14:textId="77777777" w:rsidR="00EB1416" w:rsidRPr="00CB13C2" w:rsidRDefault="00EB1416" w:rsidP="00CB13C2">
            <w:r w:rsidRPr="00CB13C2">
              <w:t>0.00003</w:t>
            </w:r>
          </w:p>
        </w:tc>
        <w:tc>
          <w:tcPr>
            <w:tcW w:w="730" w:type="pct"/>
            <w:noWrap/>
            <w:tcMar>
              <w:top w:w="0" w:type="dxa"/>
              <w:left w:w="108" w:type="dxa"/>
              <w:bottom w:w="0" w:type="dxa"/>
              <w:right w:w="108" w:type="dxa"/>
            </w:tcMar>
            <w:vAlign w:val="center"/>
          </w:tcPr>
          <w:p w14:paraId="7B92E1B0" w14:textId="77777777" w:rsidR="00EB1416" w:rsidRPr="00CB13C2" w:rsidRDefault="00EB1416" w:rsidP="00CB13C2">
            <w:r w:rsidRPr="00CB13C2">
              <w:t>0.00003</w:t>
            </w:r>
          </w:p>
        </w:tc>
        <w:tc>
          <w:tcPr>
            <w:tcW w:w="730" w:type="pct"/>
            <w:noWrap/>
            <w:tcMar>
              <w:top w:w="0" w:type="dxa"/>
              <w:left w:w="108" w:type="dxa"/>
              <w:bottom w:w="0" w:type="dxa"/>
              <w:right w:w="108" w:type="dxa"/>
            </w:tcMar>
            <w:vAlign w:val="center"/>
          </w:tcPr>
          <w:p w14:paraId="4CE9132D" w14:textId="77777777" w:rsidR="00EB1416" w:rsidRPr="00CB13C2" w:rsidRDefault="00EB1416" w:rsidP="00CB13C2">
            <w:r w:rsidRPr="00CB13C2">
              <w:t>0.00003</w:t>
            </w:r>
          </w:p>
        </w:tc>
        <w:tc>
          <w:tcPr>
            <w:tcW w:w="629" w:type="pct"/>
            <w:noWrap/>
            <w:tcMar>
              <w:top w:w="0" w:type="dxa"/>
              <w:left w:w="108" w:type="dxa"/>
              <w:bottom w:w="0" w:type="dxa"/>
              <w:right w:w="108" w:type="dxa"/>
            </w:tcMar>
            <w:vAlign w:val="center"/>
          </w:tcPr>
          <w:p w14:paraId="2491711A" w14:textId="77777777" w:rsidR="00EB1416" w:rsidRPr="00CB13C2" w:rsidRDefault="00EB1416" w:rsidP="00CB13C2">
            <w:r w:rsidRPr="00CB13C2">
              <w:t>0.00007</w:t>
            </w:r>
          </w:p>
        </w:tc>
        <w:tc>
          <w:tcPr>
            <w:tcW w:w="708" w:type="pct"/>
            <w:noWrap/>
            <w:tcMar>
              <w:top w:w="0" w:type="dxa"/>
              <w:left w:w="108" w:type="dxa"/>
              <w:bottom w:w="0" w:type="dxa"/>
              <w:right w:w="108" w:type="dxa"/>
            </w:tcMar>
            <w:vAlign w:val="center"/>
          </w:tcPr>
          <w:p w14:paraId="7AACBE6B" w14:textId="77777777" w:rsidR="00EB1416" w:rsidRPr="00CB13C2" w:rsidRDefault="00EB1416" w:rsidP="00CB13C2">
            <w:r w:rsidRPr="00CB13C2">
              <w:t>0.00007</w:t>
            </w:r>
          </w:p>
        </w:tc>
        <w:tc>
          <w:tcPr>
            <w:tcW w:w="730" w:type="pct"/>
            <w:noWrap/>
            <w:tcMar>
              <w:top w:w="0" w:type="dxa"/>
              <w:left w:w="108" w:type="dxa"/>
              <w:bottom w:w="0" w:type="dxa"/>
              <w:right w:w="108" w:type="dxa"/>
            </w:tcMar>
            <w:vAlign w:val="center"/>
          </w:tcPr>
          <w:p w14:paraId="5012161E" w14:textId="77777777" w:rsidR="00EB1416" w:rsidRPr="00CB13C2" w:rsidRDefault="00EB1416" w:rsidP="00CB13C2">
            <w:r w:rsidRPr="00CB13C2">
              <w:t>&lt;0.00001</w:t>
            </w:r>
          </w:p>
        </w:tc>
      </w:tr>
      <w:tr w:rsidR="00EB1416" w:rsidRPr="00811FEA" w14:paraId="00C3E3A5" w14:textId="77777777" w:rsidTr="00625521">
        <w:trPr>
          <w:trHeight w:hRule="exact" w:val="244"/>
        </w:trPr>
        <w:tc>
          <w:tcPr>
            <w:tcW w:w="573" w:type="pct"/>
            <w:noWrap/>
            <w:tcMar>
              <w:top w:w="0" w:type="dxa"/>
              <w:left w:w="108" w:type="dxa"/>
              <w:bottom w:w="0" w:type="dxa"/>
              <w:right w:w="108" w:type="dxa"/>
            </w:tcMar>
            <w:vAlign w:val="center"/>
            <w:hideMark/>
          </w:tcPr>
          <w:p w14:paraId="252E2B63" w14:textId="77777777" w:rsidR="00EB1416" w:rsidRPr="00CB13C2" w:rsidRDefault="00EB1416" w:rsidP="00CB13C2">
            <w:r w:rsidRPr="00CB13C2">
              <w:t>Cr</w:t>
            </w:r>
          </w:p>
        </w:tc>
        <w:tc>
          <w:tcPr>
            <w:tcW w:w="383" w:type="pct"/>
            <w:vAlign w:val="center"/>
          </w:tcPr>
          <w:p w14:paraId="77433BEB"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695EA719" w14:textId="77777777" w:rsidR="00EB1416" w:rsidRPr="00CB13C2" w:rsidRDefault="00EB1416" w:rsidP="00CB13C2">
            <w:r w:rsidRPr="00CB13C2">
              <w:t>0.0004</w:t>
            </w:r>
          </w:p>
        </w:tc>
        <w:tc>
          <w:tcPr>
            <w:tcW w:w="730" w:type="pct"/>
            <w:noWrap/>
            <w:tcMar>
              <w:top w:w="0" w:type="dxa"/>
              <w:left w:w="108" w:type="dxa"/>
              <w:bottom w:w="0" w:type="dxa"/>
              <w:right w:w="108" w:type="dxa"/>
            </w:tcMar>
            <w:vAlign w:val="center"/>
          </w:tcPr>
          <w:p w14:paraId="6F3D4651" w14:textId="77777777" w:rsidR="00EB1416" w:rsidRPr="00CB13C2" w:rsidRDefault="00EB1416" w:rsidP="00CB13C2">
            <w:r w:rsidRPr="00CB13C2">
              <w:t>0.0004</w:t>
            </w:r>
          </w:p>
        </w:tc>
        <w:tc>
          <w:tcPr>
            <w:tcW w:w="730" w:type="pct"/>
            <w:noWrap/>
            <w:tcMar>
              <w:top w:w="0" w:type="dxa"/>
              <w:left w:w="108" w:type="dxa"/>
              <w:bottom w:w="0" w:type="dxa"/>
              <w:right w:w="108" w:type="dxa"/>
            </w:tcMar>
            <w:vAlign w:val="center"/>
          </w:tcPr>
          <w:p w14:paraId="1CBF8245" w14:textId="77777777" w:rsidR="00EB1416" w:rsidRPr="00CB13C2" w:rsidRDefault="00EB1416" w:rsidP="00CB13C2">
            <w:r w:rsidRPr="00CB13C2">
              <w:t>0.0004</w:t>
            </w:r>
          </w:p>
        </w:tc>
        <w:tc>
          <w:tcPr>
            <w:tcW w:w="629" w:type="pct"/>
            <w:noWrap/>
            <w:tcMar>
              <w:top w:w="0" w:type="dxa"/>
              <w:left w:w="108" w:type="dxa"/>
              <w:bottom w:w="0" w:type="dxa"/>
              <w:right w:w="108" w:type="dxa"/>
            </w:tcMar>
            <w:vAlign w:val="center"/>
          </w:tcPr>
          <w:p w14:paraId="79F559D2" w14:textId="77777777" w:rsidR="00EB1416" w:rsidRPr="00CB13C2" w:rsidRDefault="00EB1416" w:rsidP="00CB13C2">
            <w:r w:rsidRPr="00CB13C2">
              <w:t>0.0005</w:t>
            </w:r>
          </w:p>
        </w:tc>
        <w:tc>
          <w:tcPr>
            <w:tcW w:w="708" w:type="pct"/>
            <w:noWrap/>
            <w:tcMar>
              <w:top w:w="0" w:type="dxa"/>
              <w:left w:w="108" w:type="dxa"/>
              <w:bottom w:w="0" w:type="dxa"/>
              <w:right w:w="108" w:type="dxa"/>
            </w:tcMar>
            <w:vAlign w:val="center"/>
          </w:tcPr>
          <w:p w14:paraId="5483B570" w14:textId="77777777" w:rsidR="00EB1416" w:rsidRPr="00CB13C2" w:rsidRDefault="00EB1416" w:rsidP="00CB13C2">
            <w:r w:rsidRPr="00CB13C2">
              <w:t>0.0005</w:t>
            </w:r>
          </w:p>
        </w:tc>
        <w:tc>
          <w:tcPr>
            <w:tcW w:w="730" w:type="pct"/>
            <w:noWrap/>
            <w:tcMar>
              <w:top w:w="0" w:type="dxa"/>
              <w:left w:w="108" w:type="dxa"/>
              <w:bottom w:w="0" w:type="dxa"/>
              <w:right w:w="108" w:type="dxa"/>
            </w:tcMar>
            <w:vAlign w:val="center"/>
          </w:tcPr>
          <w:p w14:paraId="5BD4761B" w14:textId="77777777" w:rsidR="00EB1416" w:rsidRPr="00CB13C2" w:rsidRDefault="00EB1416" w:rsidP="00CB13C2">
            <w:r w:rsidRPr="00CB13C2">
              <w:t>&lt;0.00001</w:t>
            </w:r>
          </w:p>
        </w:tc>
      </w:tr>
      <w:tr w:rsidR="00EB1416" w:rsidRPr="00811FEA" w14:paraId="41E77AB9" w14:textId="77777777" w:rsidTr="00625521">
        <w:trPr>
          <w:trHeight w:hRule="exact" w:val="244"/>
        </w:trPr>
        <w:tc>
          <w:tcPr>
            <w:tcW w:w="573" w:type="pct"/>
            <w:noWrap/>
            <w:tcMar>
              <w:top w:w="0" w:type="dxa"/>
              <w:left w:w="108" w:type="dxa"/>
              <w:bottom w:w="0" w:type="dxa"/>
              <w:right w:w="108" w:type="dxa"/>
            </w:tcMar>
            <w:vAlign w:val="center"/>
            <w:hideMark/>
          </w:tcPr>
          <w:p w14:paraId="7600F1C0" w14:textId="77777777" w:rsidR="00EB1416" w:rsidRPr="00CB13C2" w:rsidRDefault="00EB1416" w:rsidP="00CB13C2">
            <w:r w:rsidRPr="00CB13C2">
              <w:t>Cu</w:t>
            </w:r>
          </w:p>
        </w:tc>
        <w:tc>
          <w:tcPr>
            <w:tcW w:w="383" w:type="pct"/>
            <w:vAlign w:val="center"/>
          </w:tcPr>
          <w:p w14:paraId="1D475787"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54F58FF6" w14:textId="77777777" w:rsidR="00EB1416" w:rsidRPr="00CB13C2" w:rsidRDefault="00EB1416" w:rsidP="00CB13C2">
            <w:r w:rsidRPr="00CB13C2">
              <w:t>0.0023</w:t>
            </w:r>
          </w:p>
        </w:tc>
        <w:tc>
          <w:tcPr>
            <w:tcW w:w="730" w:type="pct"/>
            <w:noWrap/>
            <w:tcMar>
              <w:top w:w="0" w:type="dxa"/>
              <w:left w:w="108" w:type="dxa"/>
              <w:bottom w:w="0" w:type="dxa"/>
              <w:right w:w="108" w:type="dxa"/>
            </w:tcMar>
            <w:vAlign w:val="center"/>
          </w:tcPr>
          <w:p w14:paraId="6BA0B9DD" w14:textId="77777777" w:rsidR="00EB1416" w:rsidRPr="00CB13C2" w:rsidRDefault="00EB1416" w:rsidP="00CB13C2">
            <w:r w:rsidRPr="00CB13C2">
              <w:t>0.0023</w:t>
            </w:r>
          </w:p>
        </w:tc>
        <w:tc>
          <w:tcPr>
            <w:tcW w:w="730" w:type="pct"/>
            <w:noWrap/>
            <w:tcMar>
              <w:top w:w="0" w:type="dxa"/>
              <w:left w:w="108" w:type="dxa"/>
              <w:bottom w:w="0" w:type="dxa"/>
              <w:right w:w="108" w:type="dxa"/>
            </w:tcMar>
            <w:vAlign w:val="center"/>
          </w:tcPr>
          <w:p w14:paraId="100749E6" w14:textId="77777777" w:rsidR="00EB1416" w:rsidRPr="00CB13C2" w:rsidRDefault="00EB1416" w:rsidP="00CB13C2">
            <w:r w:rsidRPr="00CB13C2">
              <w:t>0.0023</w:t>
            </w:r>
          </w:p>
        </w:tc>
        <w:tc>
          <w:tcPr>
            <w:tcW w:w="629" w:type="pct"/>
            <w:noWrap/>
            <w:tcMar>
              <w:top w:w="0" w:type="dxa"/>
              <w:left w:w="108" w:type="dxa"/>
              <w:bottom w:w="0" w:type="dxa"/>
              <w:right w:w="108" w:type="dxa"/>
            </w:tcMar>
            <w:vAlign w:val="center"/>
          </w:tcPr>
          <w:p w14:paraId="02AAC4B7" w14:textId="77777777" w:rsidR="00EB1416" w:rsidRPr="00CB13C2" w:rsidRDefault="00EB1416" w:rsidP="00CB13C2">
            <w:r w:rsidRPr="00CB13C2">
              <w:t>0.0007</w:t>
            </w:r>
          </w:p>
        </w:tc>
        <w:tc>
          <w:tcPr>
            <w:tcW w:w="708" w:type="pct"/>
            <w:noWrap/>
            <w:tcMar>
              <w:top w:w="0" w:type="dxa"/>
              <w:left w:w="108" w:type="dxa"/>
              <w:bottom w:w="0" w:type="dxa"/>
              <w:right w:w="108" w:type="dxa"/>
            </w:tcMar>
            <w:vAlign w:val="center"/>
          </w:tcPr>
          <w:p w14:paraId="6C4950E2" w14:textId="77777777" w:rsidR="00EB1416" w:rsidRPr="00CB13C2" w:rsidRDefault="00EB1416" w:rsidP="00CB13C2">
            <w:r w:rsidRPr="00CB13C2">
              <w:t>0.0007</w:t>
            </w:r>
          </w:p>
        </w:tc>
        <w:tc>
          <w:tcPr>
            <w:tcW w:w="730" w:type="pct"/>
            <w:noWrap/>
            <w:tcMar>
              <w:top w:w="0" w:type="dxa"/>
              <w:left w:w="108" w:type="dxa"/>
              <w:bottom w:w="0" w:type="dxa"/>
              <w:right w:w="108" w:type="dxa"/>
            </w:tcMar>
            <w:vAlign w:val="center"/>
          </w:tcPr>
          <w:p w14:paraId="53B0D4FB" w14:textId="77777777" w:rsidR="00EB1416" w:rsidRPr="00CB13C2" w:rsidRDefault="00EB1416" w:rsidP="00CB13C2">
            <w:r w:rsidRPr="00CB13C2">
              <w:t>&lt;0.00001</w:t>
            </w:r>
          </w:p>
        </w:tc>
      </w:tr>
      <w:tr w:rsidR="00EB1416" w:rsidRPr="00811FEA" w14:paraId="2183C4C8" w14:textId="77777777" w:rsidTr="00625521">
        <w:trPr>
          <w:trHeight w:hRule="exact" w:val="244"/>
        </w:trPr>
        <w:tc>
          <w:tcPr>
            <w:tcW w:w="573" w:type="pct"/>
            <w:noWrap/>
            <w:tcMar>
              <w:top w:w="0" w:type="dxa"/>
              <w:left w:w="108" w:type="dxa"/>
              <w:bottom w:w="0" w:type="dxa"/>
              <w:right w:w="108" w:type="dxa"/>
            </w:tcMar>
            <w:vAlign w:val="center"/>
            <w:hideMark/>
          </w:tcPr>
          <w:p w14:paraId="685BE75E" w14:textId="77777777" w:rsidR="00EB1416" w:rsidRPr="00CB13C2" w:rsidRDefault="00EB1416" w:rsidP="00CB13C2">
            <w:r w:rsidRPr="00CB13C2">
              <w:t>Ni</w:t>
            </w:r>
          </w:p>
        </w:tc>
        <w:tc>
          <w:tcPr>
            <w:tcW w:w="383" w:type="pct"/>
            <w:vAlign w:val="center"/>
          </w:tcPr>
          <w:p w14:paraId="28C7EB06"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189011E9" w14:textId="77777777" w:rsidR="00EB1416" w:rsidRPr="00CB13C2" w:rsidRDefault="00EB1416" w:rsidP="00CB13C2">
            <w:r w:rsidRPr="00CB13C2">
              <w:t>0.0079</w:t>
            </w:r>
          </w:p>
        </w:tc>
        <w:tc>
          <w:tcPr>
            <w:tcW w:w="730" w:type="pct"/>
            <w:noWrap/>
            <w:tcMar>
              <w:top w:w="0" w:type="dxa"/>
              <w:left w:w="108" w:type="dxa"/>
              <w:bottom w:w="0" w:type="dxa"/>
              <w:right w:w="108" w:type="dxa"/>
            </w:tcMar>
            <w:vAlign w:val="center"/>
          </w:tcPr>
          <w:p w14:paraId="6A0BCB1E" w14:textId="77777777" w:rsidR="00EB1416" w:rsidRPr="00CB13C2" w:rsidRDefault="00EB1416" w:rsidP="00CB13C2">
            <w:r w:rsidRPr="00CB13C2">
              <w:t>0.0079</w:t>
            </w:r>
          </w:p>
        </w:tc>
        <w:tc>
          <w:tcPr>
            <w:tcW w:w="730" w:type="pct"/>
            <w:noWrap/>
            <w:tcMar>
              <w:top w:w="0" w:type="dxa"/>
              <w:left w:w="108" w:type="dxa"/>
              <w:bottom w:w="0" w:type="dxa"/>
              <w:right w:w="108" w:type="dxa"/>
            </w:tcMar>
            <w:vAlign w:val="center"/>
          </w:tcPr>
          <w:p w14:paraId="617C35EF" w14:textId="77777777" w:rsidR="00EB1416" w:rsidRPr="00CB13C2" w:rsidRDefault="00EB1416" w:rsidP="00CB13C2">
            <w:r w:rsidRPr="00CB13C2">
              <w:t>0.0079</w:t>
            </w:r>
          </w:p>
        </w:tc>
        <w:tc>
          <w:tcPr>
            <w:tcW w:w="629" w:type="pct"/>
            <w:noWrap/>
            <w:tcMar>
              <w:top w:w="0" w:type="dxa"/>
              <w:left w:w="108" w:type="dxa"/>
              <w:bottom w:w="0" w:type="dxa"/>
              <w:right w:w="108" w:type="dxa"/>
            </w:tcMar>
            <w:vAlign w:val="center"/>
          </w:tcPr>
          <w:p w14:paraId="752DEB36" w14:textId="77777777" w:rsidR="00EB1416" w:rsidRPr="00CB13C2" w:rsidRDefault="00EB1416" w:rsidP="00CB13C2">
            <w:r w:rsidRPr="00CB13C2">
              <w:t>0.0098</w:t>
            </w:r>
          </w:p>
        </w:tc>
        <w:tc>
          <w:tcPr>
            <w:tcW w:w="708" w:type="pct"/>
            <w:noWrap/>
            <w:tcMar>
              <w:top w:w="0" w:type="dxa"/>
              <w:left w:w="108" w:type="dxa"/>
              <w:bottom w:w="0" w:type="dxa"/>
              <w:right w:w="108" w:type="dxa"/>
            </w:tcMar>
            <w:vAlign w:val="center"/>
          </w:tcPr>
          <w:p w14:paraId="7DA56B34" w14:textId="77777777" w:rsidR="00EB1416" w:rsidRPr="00CB13C2" w:rsidRDefault="00EB1416" w:rsidP="00CB13C2">
            <w:r w:rsidRPr="00CB13C2">
              <w:t>0.0098</w:t>
            </w:r>
          </w:p>
        </w:tc>
        <w:tc>
          <w:tcPr>
            <w:tcW w:w="730" w:type="pct"/>
            <w:noWrap/>
            <w:tcMar>
              <w:top w:w="0" w:type="dxa"/>
              <w:left w:w="108" w:type="dxa"/>
              <w:bottom w:w="0" w:type="dxa"/>
              <w:right w:w="108" w:type="dxa"/>
            </w:tcMar>
            <w:vAlign w:val="center"/>
          </w:tcPr>
          <w:p w14:paraId="4E0E9C02" w14:textId="77777777" w:rsidR="00EB1416" w:rsidRPr="00CB13C2" w:rsidRDefault="00EB1416" w:rsidP="00CB13C2">
            <w:r w:rsidRPr="00CB13C2">
              <w:t>0.00682</w:t>
            </w:r>
          </w:p>
        </w:tc>
      </w:tr>
      <w:tr w:rsidR="00EB1416" w:rsidRPr="00811FEA" w14:paraId="566F6D92" w14:textId="77777777" w:rsidTr="00625521">
        <w:trPr>
          <w:trHeight w:hRule="exact" w:val="244"/>
        </w:trPr>
        <w:tc>
          <w:tcPr>
            <w:tcW w:w="573" w:type="pct"/>
            <w:noWrap/>
            <w:tcMar>
              <w:top w:w="0" w:type="dxa"/>
              <w:left w:w="108" w:type="dxa"/>
              <w:bottom w:w="0" w:type="dxa"/>
              <w:right w:w="108" w:type="dxa"/>
            </w:tcMar>
            <w:vAlign w:val="center"/>
            <w:hideMark/>
          </w:tcPr>
          <w:p w14:paraId="5720EE24" w14:textId="77777777" w:rsidR="00EB1416" w:rsidRPr="00CB13C2" w:rsidRDefault="00EB1416" w:rsidP="00CB13C2">
            <w:r w:rsidRPr="00CB13C2">
              <w:t>Pb</w:t>
            </w:r>
          </w:p>
        </w:tc>
        <w:tc>
          <w:tcPr>
            <w:tcW w:w="383" w:type="pct"/>
            <w:vAlign w:val="center"/>
          </w:tcPr>
          <w:p w14:paraId="255CD1D7"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74EAFB1F" w14:textId="77777777" w:rsidR="00EB1416" w:rsidRPr="00CB13C2" w:rsidRDefault="00EB1416" w:rsidP="00CB13C2">
            <w:r w:rsidRPr="00CB13C2">
              <w:t>0.0017</w:t>
            </w:r>
          </w:p>
        </w:tc>
        <w:tc>
          <w:tcPr>
            <w:tcW w:w="730" w:type="pct"/>
            <w:noWrap/>
            <w:tcMar>
              <w:top w:w="0" w:type="dxa"/>
              <w:left w:w="108" w:type="dxa"/>
              <w:bottom w:w="0" w:type="dxa"/>
              <w:right w:w="108" w:type="dxa"/>
            </w:tcMar>
            <w:vAlign w:val="center"/>
          </w:tcPr>
          <w:p w14:paraId="75B0C22E" w14:textId="77777777" w:rsidR="00EB1416" w:rsidRPr="00CB13C2" w:rsidRDefault="00EB1416" w:rsidP="00CB13C2">
            <w:r w:rsidRPr="00CB13C2">
              <w:t>0.0017</w:t>
            </w:r>
          </w:p>
        </w:tc>
        <w:tc>
          <w:tcPr>
            <w:tcW w:w="730" w:type="pct"/>
            <w:noWrap/>
            <w:tcMar>
              <w:top w:w="0" w:type="dxa"/>
              <w:left w:w="108" w:type="dxa"/>
              <w:bottom w:w="0" w:type="dxa"/>
              <w:right w:w="108" w:type="dxa"/>
            </w:tcMar>
            <w:vAlign w:val="center"/>
          </w:tcPr>
          <w:p w14:paraId="19164A89" w14:textId="77777777" w:rsidR="00EB1416" w:rsidRPr="00CB13C2" w:rsidRDefault="00EB1416" w:rsidP="00CB13C2">
            <w:r w:rsidRPr="00CB13C2">
              <w:t>0.0017</w:t>
            </w:r>
          </w:p>
        </w:tc>
        <w:tc>
          <w:tcPr>
            <w:tcW w:w="629" w:type="pct"/>
            <w:noWrap/>
            <w:tcMar>
              <w:top w:w="0" w:type="dxa"/>
              <w:left w:w="108" w:type="dxa"/>
              <w:bottom w:w="0" w:type="dxa"/>
              <w:right w:w="108" w:type="dxa"/>
            </w:tcMar>
            <w:vAlign w:val="center"/>
          </w:tcPr>
          <w:p w14:paraId="07362BEF" w14:textId="77777777" w:rsidR="00EB1416" w:rsidRPr="00CB13C2" w:rsidRDefault="00EB1416" w:rsidP="00CB13C2">
            <w:r w:rsidRPr="00CB13C2">
              <w:t>0.0002</w:t>
            </w:r>
          </w:p>
        </w:tc>
        <w:tc>
          <w:tcPr>
            <w:tcW w:w="708" w:type="pct"/>
            <w:noWrap/>
            <w:tcMar>
              <w:top w:w="0" w:type="dxa"/>
              <w:left w:w="108" w:type="dxa"/>
              <w:bottom w:w="0" w:type="dxa"/>
              <w:right w:w="108" w:type="dxa"/>
            </w:tcMar>
            <w:vAlign w:val="center"/>
          </w:tcPr>
          <w:p w14:paraId="44403236" w14:textId="77777777" w:rsidR="00EB1416" w:rsidRPr="00CB13C2" w:rsidRDefault="00EB1416" w:rsidP="00CB13C2">
            <w:r w:rsidRPr="00CB13C2">
              <w:t>0.0002</w:t>
            </w:r>
          </w:p>
        </w:tc>
        <w:tc>
          <w:tcPr>
            <w:tcW w:w="730" w:type="pct"/>
            <w:noWrap/>
            <w:tcMar>
              <w:top w:w="0" w:type="dxa"/>
              <w:left w:w="108" w:type="dxa"/>
              <w:bottom w:w="0" w:type="dxa"/>
              <w:right w:w="108" w:type="dxa"/>
            </w:tcMar>
            <w:vAlign w:val="center"/>
          </w:tcPr>
          <w:p w14:paraId="6DD318E8" w14:textId="77777777" w:rsidR="00EB1416" w:rsidRPr="00CB13C2" w:rsidRDefault="00EB1416" w:rsidP="00CB13C2">
            <w:r w:rsidRPr="00CB13C2">
              <w:t>&lt;0.00001</w:t>
            </w:r>
          </w:p>
        </w:tc>
      </w:tr>
      <w:tr w:rsidR="00EB1416" w:rsidRPr="00EF57A8" w14:paraId="06EFD61F" w14:textId="77777777" w:rsidTr="00625521">
        <w:trPr>
          <w:trHeight w:hRule="exact" w:val="244"/>
        </w:trPr>
        <w:tc>
          <w:tcPr>
            <w:tcW w:w="573" w:type="pct"/>
            <w:noWrap/>
            <w:tcMar>
              <w:top w:w="0" w:type="dxa"/>
              <w:left w:w="108" w:type="dxa"/>
              <w:bottom w:w="0" w:type="dxa"/>
              <w:right w:w="108" w:type="dxa"/>
            </w:tcMar>
            <w:vAlign w:val="center"/>
            <w:hideMark/>
          </w:tcPr>
          <w:p w14:paraId="0BCB6C75" w14:textId="77777777" w:rsidR="00EB1416" w:rsidRPr="00CB13C2" w:rsidRDefault="00EB1416" w:rsidP="00CB13C2">
            <w:r w:rsidRPr="00CB13C2">
              <w:t>Zn</w:t>
            </w:r>
          </w:p>
        </w:tc>
        <w:tc>
          <w:tcPr>
            <w:tcW w:w="383" w:type="pct"/>
            <w:vAlign w:val="center"/>
          </w:tcPr>
          <w:p w14:paraId="160C85FE" w14:textId="77777777" w:rsidR="00EB1416" w:rsidRPr="00811FEA" w:rsidRDefault="00EB1416" w:rsidP="00CB13C2">
            <w:pPr>
              <w:rPr>
                <w:rFonts w:cs="Arial"/>
              </w:rPr>
            </w:pPr>
            <w:r w:rsidRPr="00811FEA">
              <w:rPr>
                <w:rFonts w:cs="Arial"/>
              </w:rPr>
              <w:t>mg/L</w:t>
            </w:r>
          </w:p>
        </w:tc>
        <w:tc>
          <w:tcPr>
            <w:tcW w:w="517" w:type="pct"/>
            <w:noWrap/>
            <w:tcMar>
              <w:top w:w="0" w:type="dxa"/>
              <w:left w:w="108" w:type="dxa"/>
              <w:bottom w:w="0" w:type="dxa"/>
              <w:right w:w="108" w:type="dxa"/>
            </w:tcMar>
            <w:vAlign w:val="center"/>
          </w:tcPr>
          <w:p w14:paraId="797D31AB" w14:textId="77777777" w:rsidR="00EB1416" w:rsidRPr="00CB13C2" w:rsidRDefault="00EB1416" w:rsidP="00CB13C2">
            <w:r w:rsidRPr="00CB13C2">
              <w:t>0.103</w:t>
            </w:r>
          </w:p>
        </w:tc>
        <w:tc>
          <w:tcPr>
            <w:tcW w:w="730" w:type="pct"/>
            <w:noWrap/>
            <w:tcMar>
              <w:top w:w="0" w:type="dxa"/>
              <w:left w:w="108" w:type="dxa"/>
              <w:bottom w:w="0" w:type="dxa"/>
              <w:right w:w="108" w:type="dxa"/>
            </w:tcMar>
            <w:vAlign w:val="center"/>
          </w:tcPr>
          <w:p w14:paraId="52E76980" w14:textId="77777777" w:rsidR="00EB1416" w:rsidRPr="00CB13C2" w:rsidRDefault="00EB1416" w:rsidP="00CB13C2">
            <w:r w:rsidRPr="00CB13C2">
              <w:t>0.103</w:t>
            </w:r>
          </w:p>
        </w:tc>
        <w:tc>
          <w:tcPr>
            <w:tcW w:w="730" w:type="pct"/>
            <w:noWrap/>
            <w:tcMar>
              <w:top w:w="0" w:type="dxa"/>
              <w:left w:w="108" w:type="dxa"/>
              <w:bottom w:w="0" w:type="dxa"/>
              <w:right w:w="108" w:type="dxa"/>
            </w:tcMar>
            <w:vAlign w:val="center"/>
          </w:tcPr>
          <w:p w14:paraId="12C7416C" w14:textId="77777777" w:rsidR="00EB1416" w:rsidRPr="00CB13C2" w:rsidRDefault="00EB1416" w:rsidP="00CB13C2">
            <w:r w:rsidRPr="00CB13C2">
              <w:t>0.103</w:t>
            </w:r>
          </w:p>
        </w:tc>
        <w:tc>
          <w:tcPr>
            <w:tcW w:w="629" w:type="pct"/>
            <w:noWrap/>
            <w:tcMar>
              <w:top w:w="0" w:type="dxa"/>
              <w:left w:w="108" w:type="dxa"/>
              <w:bottom w:w="0" w:type="dxa"/>
              <w:right w:w="108" w:type="dxa"/>
            </w:tcMar>
            <w:vAlign w:val="center"/>
          </w:tcPr>
          <w:p w14:paraId="0125919F" w14:textId="77777777" w:rsidR="00EB1416" w:rsidRPr="00CB13C2" w:rsidRDefault="00EB1416" w:rsidP="00CB13C2">
            <w:r w:rsidRPr="00CB13C2">
              <w:t>0.282</w:t>
            </w:r>
          </w:p>
        </w:tc>
        <w:tc>
          <w:tcPr>
            <w:tcW w:w="708" w:type="pct"/>
            <w:noWrap/>
            <w:tcMar>
              <w:top w:w="0" w:type="dxa"/>
              <w:left w:w="108" w:type="dxa"/>
              <w:bottom w:w="0" w:type="dxa"/>
              <w:right w:w="108" w:type="dxa"/>
            </w:tcMar>
            <w:vAlign w:val="center"/>
          </w:tcPr>
          <w:p w14:paraId="19503BE2" w14:textId="77777777" w:rsidR="00EB1416" w:rsidRPr="00CB13C2" w:rsidRDefault="00EB1416" w:rsidP="00CB13C2">
            <w:r w:rsidRPr="00CB13C2">
              <w:t>0.282</w:t>
            </w:r>
          </w:p>
        </w:tc>
        <w:tc>
          <w:tcPr>
            <w:tcW w:w="730" w:type="pct"/>
            <w:noWrap/>
            <w:tcMar>
              <w:top w:w="0" w:type="dxa"/>
              <w:left w:w="108" w:type="dxa"/>
              <w:bottom w:w="0" w:type="dxa"/>
              <w:right w:w="108" w:type="dxa"/>
            </w:tcMar>
            <w:vAlign w:val="center"/>
          </w:tcPr>
          <w:p w14:paraId="36160CA5" w14:textId="77777777" w:rsidR="00EB1416" w:rsidRPr="00CB13C2" w:rsidRDefault="00EB1416" w:rsidP="00CB13C2">
            <w:r w:rsidRPr="00CB13C2">
              <w:t>0.112</w:t>
            </w:r>
          </w:p>
        </w:tc>
      </w:tr>
    </w:tbl>
    <w:p w14:paraId="7BD6952F" w14:textId="77777777" w:rsidR="00F47BA0" w:rsidRDefault="00F47BA0" w:rsidP="00811FEA"/>
    <w:p w14:paraId="43686452" w14:textId="1A62B220" w:rsidR="00553CC1" w:rsidRPr="00AF4BAE" w:rsidRDefault="00D50FC2" w:rsidP="00A73C5C">
      <w:pPr>
        <w:pStyle w:val="Heading4"/>
        <w:rPr>
          <w:b/>
          <w:bCs/>
        </w:rPr>
      </w:pPr>
      <w:r w:rsidRPr="00AF4BAE">
        <w:rPr>
          <w:b/>
          <w:bCs/>
        </w:rPr>
        <w:t xml:space="preserve">Key Findings </w:t>
      </w:r>
    </w:p>
    <w:p w14:paraId="23A1FF65" w14:textId="264C9C68" w:rsidR="004250E4" w:rsidRPr="004250E4" w:rsidRDefault="004250E4" w:rsidP="0093261F">
      <w:pPr>
        <w:pStyle w:val="ListParagraph"/>
      </w:pPr>
      <w:r w:rsidRPr="004250E4">
        <w:t xml:space="preserve">The modelling showed that the pit filled to RL +37 m AHD within </w:t>
      </w:r>
      <w:r w:rsidR="2B651545">
        <w:t>30</w:t>
      </w:r>
      <w:r w:rsidRPr="004250E4">
        <w:t xml:space="preserve"> years with the mean being 2</w:t>
      </w:r>
      <w:r w:rsidR="453BC286">
        <w:t>5</w:t>
      </w:r>
      <w:r>
        <w:t>.</w:t>
      </w:r>
      <w:r w:rsidR="7167B285">
        <w:t>3</w:t>
      </w:r>
      <w:r w:rsidRPr="004250E4">
        <w:t xml:space="preserve"> for the preferred scenario</w:t>
      </w:r>
    </w:p>
    <w:p w14:paraId="18CF8349" w14:textId="0287B3EF" w:rsidR="004250E4" w:rsidRPr="004250E4" w:rsidRDefault="004250E4" w:rsidP="0093261F">
      <w:pPr>
        <w:pStyle w:val="ListParagraph"/>
      </w:pPr>
      <w:r w:rsidRPr="004250E4">
        <w:t xml:space="preserve">The climate change sensitivity analysis showed that the pit fill timeframes were somewhat sensitive to climate (medium versus dry showed a </w:t>
      </w:r>
      <w:r w:rsidR="009037CB" w:rsidRPr="004250E4">
        <w:t>+2.</w:t>
      </w:r>
      <w:r w:rsidR="009037CB">
        <w:t>8-year</w:t>
      </w:r>
      <w:r w:rsidRPr="004250E4">
        <w:t xml:space="preserve"> (mean probability) increase in fill time). </w:t>
      </w:r>
    </w:p>
    <w:p w14:paraId="6BEC46D5" w14:textId="262FECDB" w:rsidR="004250E4" w:rsidRDefault="004250E4" w:rsidP="0093261F">
      <w:pPr>
        <w:pStyle w:val="ListParagraph"/>
      </w:pPr>
      <w:r w:rsidRPr="0004734E">
        <w:t xml:space="preserve">The requirement for the top-up occurs when the evaporation </w:t>
      </w:r>
      <w:r w:rsidR="11A844F9">
        <w:t xml:space="preserve">(and groundwater seepage) </w:t>
      </w:r>
      <w:r w:rsidRPr="0004734E">
        <w:t xml:space="preserve">from the lake surface exceeds the lake inflow volumes. When that occurs, the </w:t>
      </w:r>
      <w:r w:rsidR="4C24296C">
        <w:t>mean</w:t>
      </w:r>
      <w:r>
        <w:t xml:space="preserve"> </w:t>
      </w:r>
      <w:r w:rsidRPr="0004734E">
        <w:t xml:space="preserve">annual top-up  varies between </w:t>
      </w:r>
      <w:r w:rsidR="7AD5775E">
        <w:t>2</w:t>
      </w:r>
      <w:r w:rsidR="004E4861">
        <w:t>.</w:t>
      </w:r>
      <w:r w:rsidR="48981657">
        <w:t>6</w:t>
      </w:r>
      <w:r w:rsidR="004E4861">
        <w:t xml:space="preserve"> – </w:t>
      </w:r>
      <w:r w:rsidR="6AAB5F53">
        <w:t>4</w:t>
      </w:r>
      <w:r w:rsidR="004E4861">
        <w:t>.</w:t>
      </w:r>
      <w:r w:rsidR="56530828">
        <w:t>6</w:t>
      </w:r>
      <w:r w:rsidR="004E4861">
        <w:t>GL</w:t>
      </w:r>
      <w:r w:rsidR="001119DA">
        <w:t xml:space="preserve"> depending on climate approach</w:t>
      </w:r>
    </w:p>
    <w:p w14:paraId="1D281A9F" w14:textId="7FAAD5C8" w:rsidR="004250E4" w:rsidRPr="001119DA" w:rsidRDefault="004250E4" w:rsidP="0093261F">
      <w:pPr>
        <w:pStyle w:val="ListParagraph"/>
      </w:pPr>
      <w:r w:rsidRPr="001119DA">
        <w:t xml:space="preserve">The modelling </w:t>
      </w:r>
      <w:r w:rsidR="001119DA" w:rsidRPr="001119DA">
        <w:rPr>
          <w:shd w:val="clear" w:color="auto" w:fill="FFFFFF"/>
        </w:rPr>
        <w:t>indicates</w:t>
      </w:r>
      <w:r w:rsidRPr="001119DA">
        <w:rPr>
          <w:shd w:val="clear" w:color="auto" w:fill="FFFFFF"/>
        </w:rPr>
        <w:t xml:space="preserve"> that</w:t>
      </w:r>
      <w:r w:rsidR="00BA5A7F" w:rsidRPr="001119DA">
        <w:rPr>
          <w:shd w:val="clear" w:color="auto" w:fill="FFFFFF"/>
        </w:rPr>
        <w:t xml:space="preserve"> YTF</w:t>
      </w:r>
      <w:r w:rsidRPr="001119DA">
        <w:rPr>
          <w:shd w:val="clear" w:color="auto" w:fill="FFFFFF"/>
        </w:rPr>
        <w:t xml:space="preserve"> pH will be slightly</w:t>
      </w:r>
      <w:r w:rsidR="008140B5" w:rsidRPr="001119DA">
        <w:rPr>
          <w:shd w:val="clear" w:color="auto" w:fill="FFFFFF"/>
        </w:rPr>
        <w:t xml:space="preserve"> acidic</w:t>
      </w:r>
      <w:r w:rsidRPr="001119DA">
        <w:rPr>
          <w:shd w:val="clear" w:color="auto" w:fill="FFFFFF"/>
        </w:rPr>
        <w:t xml:space="preserve"> over the simulation period,</w:t>
      </w:r>
      <w:r w:rsidR="00BA5A7F" w:rsidRPr="001119DA">
        <w:rPr>
          <w:shd w:val="clear" w:color="auto" w:fill="FFFFFF"/>
        </w:rPr>
        <w:t xml:space="preserve"> </w:t>
      </w:r>
      <w:r w:rsidR="00266B53" w:rsidRPr="001119DA">
        <w:rPr>
          <w:shd w:val="clear" w:color="auto" w:fill="FFFFFF"/>
        </w:rPr>
        <w:t xml:space="preserve">however this could be </w:t>
      </w:r>
      <w:r w:rsidR="00B51DCF" w:rsidRPr="001119DA">
        <w:rPr>
          <w:shd w:val="clear" w:color="auto" w:fill="FFFFFF"/>
        </w:rPr>
        <w:t>influenced by an over estimation of</w:t>
      </w:r>
      <w:r w:rsidRPr="001119DA">
        <w:rPr>
          <w:shd w:val="clear" w:color="auto" w:fill="FFFFFF"/>
        </w:rPr>
        <w:t xml:space="preserve"> </w:t>
      </w:r>
      <w:r w:rsidR="007D4285" w:rsidRPr="001119DA">
        <w:rPr>
          <w:rFonts w:cs="Arial"/>
        </w:rPr>
        <w:t>iron inputs from the source terms</w:t>
      </w:r>
    </w:p>
    <w:p w14:paraId="2691FE2F" w14:textId="77777777" w:rsidR="004250E4" w:rsidRPr="001119DA" w:rsidRDefault="004250E4" w:rsidP="0093261F">
      <w:pPr>
        <w:pStyle w:val="ListParagraph"/>
      </w:pPr>
      <w:r w:rsidRPr="001119DA">
        <w:t xml:space="preserve">The water qualities for each of the scenarios and sensitivities for all scenarios are dominated by the major ions (namely </w:t>
      </w:r>
      <w:r w:rsidRPr="001119DA">
        <w:rPr>
          <w:rFonts w:cs="Arial"/>
        </w:rPr>
        <w:t>sulfate, chloride and sodium</w:t>
      </w:r>
      <w:r w:rsidRPr="001119DA">
        <w:t xml:space="preserve">), with metal and metalloid concentrations relatively low in comparison. </w:t>
      </w:r>
    </w:p>
    <w:p w14:paraId="49D1224C" w14:textId="4C98585E" w:rsidR="004250E4" w:rsidRDefault="002C0383" w:rsidP="0093261F">
      <w:pPr>
        <w:pStyle w:val="ListParagraph"/>
      </w:pPr>
      <w:r>
        <w:t>A</w:t>
      </w:r>
      <w:r w:rsidR="004250E4" w:rsidRPr="001119DA">
        <w:t xml:space="preserve">ll modelled parameters are below the livestock drinking water guidelines </w:t>
      </w:r>
      <w:r w:rsidR="00B7291C">
        <w:fldChar w:fldCharType="begin"/>
      </w:r>
      <w:r w:rsidR="001B655D">
        <w:instrText xml:space="preserve"> ADDIN EN.CITE &lt;EndNote&gt;&lt;Cite&gt;&lt;Author&gt;ANZG&lt;/Author&gt;&lt;Year&gt;2018&lt;/Year&gt;&lt;RecNum&gt;99&lt;/RecNum&gt;&lt;DisplayText&gt;(ANZG 2018)&lt;/DisplayText&gt;&lt;record&gt;&lt;rec-number&gt;99&lt;/rec-number&gt;&lt;foreign-keys&gt;&lt;key app="EN" db-id="spaff0s0osz0sqe0t5a55fezradpx9psfrzt" timestamp="1747270274" guid="5c12fc55-4c79-41fc-80ea-911508844993"&gt;99&lt;/key&gt;&lt;/foreign-keys&gt;&lt;ref-type name="Report"&gt;27&lt;/ref-type&gt;&lt;contributors&gt;&lt;authors&gt;&lt;author&gt;ANZG&lt;/author&gt;&lt;/authors&gt;&lt;secondary-authors&gt;&lt;author&gt;Water Quality Australia,, Commonwealth of Australia,&lt;/author&gt;&lt;/secondary-authors&gt;&lt;/contributors&gt;&lt;titles&gt;&lt;title&gt;Australian &amp;amp; New Zealand Guidelines for Fresh &amp;amp; Marine Water Quality&lt;/title&gt;&lt;/titles&gt;&lt;dates&gt;&lt;year&gt;2018&lt;/year&gt;&lt;/dates&gt;&lt;pub-location&gt;https://www.waterquality.gov.au/anz-guidelines&lt;/pub-location&gt;&lt;urls&gt;&lt;related-urls&gt;&lt;url&gt;https://www.waterquality.gov.au/anz-guidelines&lt;/url&gt;&lt;/related-urls&gt;&lt;/urls&gt;&lt;/record&gt;&lt;/Cite&gt;&lt;/EndNote&gt;</w:instrText>
      </w:r>
      <w:r w:rsidR="00B7291C">
        <w:fldChar w:fldCharType="separate"/>
      </w:r>
      <w:r w:rsidR="00B7291C">
        <w:rPr>
          <w:noProof/>
        </w:rPr>
        <w:t>(ANZG 2018)</w:t>
      </w:r>
      <w:r w:rsidR="00B7291C">
        <w:fldChar w:fldCharType="end"/>
      </w:r>
      <w:r w:rsidR="004250E4" w:rsidRPr="001119DA">
        <w:t xml:space="preserve"> for all probabilities and scenarios. </w:t>
      </w:r>
    </w:p>
    <w:p w14:paraId="513A1EA8" w14:textId="25C87657" w:rsidR="00CE710F" w:rsidRPr="00E30642" w:rsidRDefault="00B3566D" w:rsidP="0093261F">
      <w:pPr>
        <w:pStyle w:val="ListParagraph"/>
      </w:pPr>
      <w:r w:rsidRPr="00E30642">
        <w:t>In YEF</w:t>
      </w:r>
      <w:r w:rsidR="0093261F">
        <w:t>,</w:t>
      </w:r>
      <w:r w:rsidRPr="00E30642">
        <w:t xml:space="preserve"> </w:t>
      </w:r>
      <w:r w:rsidR="000D4039" w:rsidRPr="00E30642">
        <w:t>a</w:t>
      </w:r>
      <w:r w:rsidRPr="00E30642">
        <w:t xml:space="preserve">luminium, </w:t>
      </w:r>
      <w:r w:rsidR="000D4039" w:rsidRPr="00E30642">
        <w:t>z</w:t>
      </w:r>
      <w:r w:rsidRPr="00E30642">
        <w:t>inc</w:t>
      </w:r>
      <w:r w:rsidR="009603A9" w:rsidRPr="00E30642">
        <w:t xml:space="preserve"> &amp;</w:t>
      </w:r>
      <w:r w:rsidRPr="00E30642">
        <w:t xml:space="preserve"> </w:t>
      </w:r>
      <w:r w:rsidR="000D4039" w:rsidRPr="00E30642">
        <w:t>l</w:t>
      </w:r>
      <w:r w:rsidRPr="00E30642">
        <w:t xml:space="preserve">ead exceeded the freshwater aquatic ecosystem (95% species protection) </w:t>
      </w:r>
      <w:r w:rsidR="009603A9" w:rsidRPr="00E30642">
        <w:t>using</w:t>
      </w:r>
      <w:r w:rsidRPr="00E30642">
        <w:t xml:space="preserve"> the mass balance approach</w:t>
      </w:r>
      <w:r w:rsidR="00CE710F" w:rsidRPr="00E30642">
        <w:t xml:space="preserve">, </w:t>
      </w:r>
      <w:r w:rsidR="004A732E" w:rsidRPr="00E30642">
        <w:t>however</w:t>
      </w:r>
      <w:r w:rsidR="009603A9" w:rsidRPr="00E30642">
        <w:t xml:space="preserve"> </w:t>
      </w:r>
      <w:r w:rsidR="00075BBF" w:rsidRPr="00E30642">
        <w:t>when the thermodynamic constraints were considered</w:t>
      </w:r>
      <w:r w:rsidR="00CE710F" w:rsidRPr="00E30642">
        <w:t>,</w:t>
      </w:r>
      <w:r w:rsidR="00075BBF" w:rsidRPr="00E30642">
        <w:t xml:space="preserve"> </w:t>
      </w:r>
      <w:r w:rsidR="000D4039" w:rsidRPr="00E30642">
        <w:t>a</w:t>
      </w:r>
      <w:r w:rsidR="009603A9" w:rsidRPr="00E30642">
        <w:t>luminium</w:t>
      </w:r>
      <w:r w:rsidR="00075BBF" w:rsidRPr="00E30642">
        <w:t xml:space="preserve"> reduced below</w:t>
      </w:r>
      <w:r w:rsidR="000556E9" w:rsidRPr="00E30642">
        <w:t xml:space="preserve"> the guideline while </w:t>
      </w:r>
      <w:r w:rsidR="000D4039" w:rsidRPr="00E30642">
        <w:rPr>
          <w:rFonts w:cs="Arial"/>
          <w:lang w:eastAsia="en-US"/>
        </w:rPr>
        <w:t>z</w:t>
      </w:r>
      <w:r w:rsidR="000556E9" w:rsidRPr="00E30642">
        <w:rPr>
          <w:rFonts w:cs="Arial"/>
          <w:lang w:eastAsia="en-US"/>
        </w:rPr>
        <w:t>inc decreased significantly but it still exceeded</w:t>
      </w:r>
    </w:p>
    <w:p w14:paraId="2131D18D" w14:textId="7D5032F6" w:rsidR="00CE710F" w:rsidRPr="0093261F" w:rsidRDefault="00CE710F" w:rsidP="0093261F">
      <w:pPr>
        <w:pStyle w:val="ListParagraph"/>
      </w:pPr>
      <w:r w:rsidRPr="00E30642">
        <w:t>In YTF</w:t>
      </w:r>
      <w:r w:rsidR="0093261F">
        <w:t>,</w:t>
      </w:r>
      <w:r w:rsidRPr="00E30642">
        <w:t xml:space="preserve"> </w:t>
      </w:r>
      <w:r w:rsidR="00B3192C" w:rsidRPr="00E30642">
        <w:t>a</w:t>
      </w:r>
      <w:r w:rsidRPr="00E30642">
        <w:t xml:space="preserve">luminium, </w:t>
      </w:r>
      <w:r w:rsidR="00B3192C" w:rsidRPr="00E30642">
        <w:t>z</w:t>
      </w:r>
      <w:r w:rsidRPr="00E30642">
        <w:t xml:space="preserve">inc &amp; </w:t>
      </w:r>
      <w:r w:rsidR="00B3192C" w:rsidRPr="00E30642">
        <w:t>c</w:t>
      </w:r>
      <w:r w:rsidRPr="00E30642">
        <w:t xml:space="preserve">opper all exceeded the freshwater aquatic ecosystem (95% species protection) guideline </w:t>
      </w:r>
      <w:r w:rsidR="00B3192C" w:rsidRPr="00E30642">
        <w:fldChar w:fldCharType="begin"/>
      </w:r>
      <w:r w:rsidR="001B655D">
        <w:instrText xml:space="preserve"> ADDIN EN.CITE &lt;EndNote&gt;&lt;Cite&gt;&lt;Author&gt;ANZG&lt;/Author&gt;&lt;Year&gt;2018&lt;/Year&gt;&lt;RecNum&gt;99&lt;/RecNum&gt;&lt;DisplayText&gt;(ANZG 2018)&lt;/DisplayText&gt;&lt;record&gt;&lt;rec-number&gt;99&lt;/rec-number&gt;&lt;foreign-keys&gt;&lt;key app="EN" db-id="spaff0s0osz0sqe0t5a55fezradpx9psfrzt" timestamp="1747270274" guid="5c12fc55-4c79-41fc-80ea-911508844993"&gt;99&lt;/key&gt;&lt;/foreign-keys&gt;&lt;ref-type name="Report"&gt;27&lt;/ref-type&gt;&lt;contributors&gt;&lt;authors&gt;&lt;author&gt;ANZG&lt;/author&gt;&lt;/authors&gt;&lt;secondary-authors&gt;&lt;author&gt;Water Quality Australia,, Commonwealth of Australia,&lt;/author&gt;&lt;/secondary-authors&gt;&lt;/contributors&gt;&lt;titles&gt;&lt;title&gt;Australian &amp;amp; New Zealand Guidelines for Fresh &amp;amp; Marine Water Quality&lt;/title&gt;&lt;/titles&gt;&lt;dates&gt;&lt;year&gt;2018&lt;/year&gt;&lt;/dates&gt;&lt;pub-location&gt;https://www.waterquality.gov.au/anz-guidelines&lt;/pub-location&gt;&lt;urls&gt;&lt;related-urls&gt;&lt;url&gt;https://www.waterquality.gov.au/anz-guidelines&lt;/url&gt;&lt;/related-urls&gt;&lt;/urls&gt;&lt;/record&gt;&lt;/Cite&gt;&lt;/EndNote&gt;</w:instrText>
      </w:r>
      <w:r w:rsidR="00B3192C" w:rsidRPr="00E30642">
        <w:fldChar w:fldCharType="separate"/>
      </w:r>
      <w:r w:rsidR="00B3192C" w:rsidRPr="00E30642">
        <w:rPr>
          <w:noProof/>
        </w:rPr>
        <w:t>(ANZG 2018)</w:t>
      </w:r>
      <w:r w:rsidR="00B3192C" w:rsidRPr="00E30642">
        <w:fldChar w:fldCharType="end"/>
      </w:r>
      <w:r w:rsidR="00981C76" w:rsidRPr="00E30642">
        <w:t xml:space="preserve"> </w:t>
      </w:r>
      <w:r w:rsidRPr="00E30642">
        <w:t>under the mass balance approach</w:t>
      </w:r>
      <w:r w:rsidR="004C6640" w:rsidRPr="00E30642">
        <w:t xml:space="preserve"> and </w:t>
      </w:r>
      <w:r w:rsidR="004A732E" w:rsidRPr="00E30642">
        <w:t>t</w:t>
      </w:r>
      <w:r w:rsidRPr="00E30642">
        <w:t xml:space="preserve">he </w:t>
      </w:r>
      <w:r w:rsidRPr="00E30642">
        <w:rPr>
          <w:rFonts w:cs="Arial"/>
          <w:lang w:eastAsia="en-US"/>
        </w:rPr>
        <w:t>thermodynamic modelling had little influence on the mass balance results due to low modelled pH conditions</w:t>
      </w:r>
      <w:r w:rsidR="004C6640" w:rsidRPr="00E30642">
        <w:rPr>
          <w:rFonts w:cs="Arial"/>
          <w:lang w:eastAsia="en-US"/>
        </w:rPr>
        <w:t xml:space="preserve">. </w:t>
      </w:r>
      <w:r w:rsidR="006E5DFC" w:rsidRPr="00E30642">
        <w:rPr>
          <w:rFonts w:cs="Arial"/>
          <w:lang w:eastAsia="en-US"/>
        </w:rPr>
        <w:t>H</w:t>
      </w:r>
      <w:r w:rsidRPr="00E30642">
        <w:rPr>
          <w:rFonts w:cs="Arial"/>
          <w:lang w:eastAsia="en-US"/>
        </w:rPr>
        <w:t>owever</w:t>
      </w:r>
      <w:r w:rsidR="006572A5" w:rsidRPr="00E30642">
        <w:rPr>
          <w:rFonts w:cs="Arial"/>
          <w:lang w:eastAsia="en-US"/>
        </w:rPr>
        <w:t>, as mentioned above, these results</w:t>
      </w:r>
      <w:r w:rsidR="004C6640" w:rsidRPr="00E30642">
        <w:rPr>
          <w:rFonts w:cs="Arial"/>
          <w:lang w:eastAsia="en-US"/>
        </w:rPr>
        <w:t xml:space="preserve"> may be</w:t>
      </w:r>
      <w:r w:rsidRPr="00E30642">
        <w:rPr>
          <w:rFonts w:cs="Arial"/>
          <w:lang w:eastAsia="en-US"/>
        </w:rPr>
        <w:t xml:space="preserve"> </w:t>
      </w:r>
      <w:r w:rsidRPr="00E30642">
        <w:rPr>
          <w:shd w:val="clear" w:color="auto" w:fill="FFFFFF"/>
        </w:rPr>
        <w:t xml:space="preserve">influenced by an over estimation of </w:t>
      </w:r>
      <w:r w:rsidRPr="00E30642">
        <w:rPr>
          <w:rFonts w:cs="Arial"/>
        </w:rPr>
        <w:t>iron inputs</w:t>
      </w:r>
      <w:r w:rsidR="005D6606" w:rsidRPr="00E30642">
        <w:rPr>
          <w:rFonts w:cs="Arial"/>
        </w:rPr>
        <w:t>.</w:t>
      </w:r>
    </w:p>
    <w:p w14:paraId="092775DD" w14:textId="7E89DC4C" w:rsidR="0093261F" w:rsidRPr="00E30642" w:rsidRDefault="0093261F" w:rsidP="0093261F">
      <w:pPr>
        <w:pStyle w:val="ListParagraph"/>
      </w:pPr>
      <w:r>
        <w:rPr>
          <w:rFonts w:cs="Arial"/>
        </w:rPr>
        <w:t xml:space="preserve">These metal exceedances are primarily driven by background water quality in the river system, not chemical reactions within the lake. </w:t>
      </w:r>
    </w:p>
    <w:p w14:paraId="27128DA9" w14:textId="04548A1B" w:rsidR="008F289A" w:rsidRPr="00E30642" w:rsidRDefault="008F289A" w:rsidP="0093261F">
      <w:pPr>
        <w:pStyle w:val="ListParagraph"/>
      </w:pPr>
      <w:r w:rsidRPr="00E30642">
        <w:t xml:space="preserve">Modelling showed </w:t>
      </w:r>
      <w:r w:rsidR="00981C76" w:rsidRPr="00E30642">
        <w:t>m</w:t>
      </w:r>
      <w:r w:rsidRPr="00E30642">
        <w:t>anganese slightly exceeds the ADWG</w:t>
      </w:r>
      <w:r w:rsidR="00981C76" w:rsidRPr="00E30642">
        <w:t xml:space="preserve"> </w:t>
      </w:r>
      <w:r w:rsidR="00981C76" w:rsidRPr="00E30642">
        <w:fldChar w:fldCharType="begin"/>
      </w:r>
      <w:r w:rsidR="001B655D">
        <w:instrText xml:space="preserve"> ADDIN EN.CITE &lt;EndNote&gt;&lt;Cite&gt;&lt;Author&gt;NRMMC&lt;/Author&gt;&lt;Year&gt;2011&lt;/Year&gt;&lt;RecNum&gt;76&lt;/RecNum&gt;&lt;DisplayText&gt;(NRMMC 2011)&lt;/DisplayText&gt;&lt;record&gt;&lt;rec-number&gt;76&lt;/rec-number&gt;&lt;foreign-keys&gt;&lt;key app="EN" db-id="spaff0s0osz0sqe0t5a55fezradpx9psfrzt" timestamp="1747028991" guid="91c6b7b4-9bd1-4906-b4dc-a3d75525265b"&gt;76&lt;/key&gt;&lt;/foreign-keys&gt;&lt;ref-type name="Report"&gt;27&lt;/ref-type&gt;&lt;contributors&gt;&lt;authors&gt;&lt;author&gt;NRMMC&lt;/author&gt;&lt;/authors&gt;&lt;secondary-authors&gt;&lt;author&gt;Natural Resource Management Ministerial Council,&lt;/author&gt;&lt;/secondary-authors&gt;&lt;/contributors&gt;&lt;titles&gt;&lt;title&gt;National Water Quality Management Strategy Australian Drinking Water Guidelines&lt;/title&gt;&lt;/titles&gt;&lt;volume&gt;Version 3.9 updated Dec 2024&lt;/volume&gt;&lt;number&gt;A2407228&lt;/number&gt;&lt;edition&gt;6&lt;/edition&gt;&lt;dates&gt;&lt;year&gt;2011&lt;/year&gt;&lt;/dates&gt;&lt;pub-location&gt;https://www.nhmrc.gov.au/about-us/publications/australian-drinking-water-guidelines#block-views-block-file-attachments-content-block-1&lt;/pub-location&gt;&lt;urls&gt;&lt;related-urls&gt;&lt;url&gt;https://www.nhmrc.gov.au/about-us/publications/australian-drinking-water-guidelines#block-views-block-file-attachments-content-block-1&lt;/url&gt;&lt;/related-urls&gt;&lt;/urls&gt;&lt;access-date&gt;12/05/2025&lt;/access-date&gt;&lt;/record&gt;&lt;/Cite&gt;&lt;/EndNote&gt;</w:instrText>
      </w:r>
      <w:r w:rsidR="00981C76" w:rsidRPr="00E30642">
        <w:fldChar w:fldCharType="separate"/>
      </w:r>
      <w:r w:rsidR="00981C76" w:rsidRPr="00E30642">
        <w:rPr>
          <w:noProof/>
        </w:rPr>
        <w:t>(NRMMC 2011)</w:t>
      </w:r>
      <w:r w:rsidR="00981C76" w:rsidRPr="00E30642">
        <w:fldChar w:fldCharType="end"/>
      </w:r>
      <w:r w:rsidRPr="00E30642">
        <w:t xml:space="preserve"> in the YTF lake after ~10 to 25 years; noting that there are no exceedances for manganese in the YEF lake. </w:t>
      </w:r>
    </w:p>
    <w:p w14:paraId="388013E8" w14:textId="074B91B3" w:rsidR="00035500" w:rsidRPr="00E30642" w:rsidRDefault="00035500" w:rsidP="007C1A78">
      <w:pPr>
        <w:pStyle w:val="ListParagraph"/>
      </w:pPr>
      <w:r w:rsidRPr="00E30642">
        <w:t>Some of the elevations likely reflect the static nature of the geochemical source terms used in the model. As some</w:t>
      </w:r>
      <w:r w:rsidR="00054764">
        <w:t xml:space="preserve"> </w:t>
      </w:r>
      <w:r w:rsidRPr="00E30642">
        <w:t xml:space="preserve">source term qualities may improve with time improving the modelled lake water qualities. </w:t>
      </w:r>
    </w:p>
    <w:p w14:paraId="47DBDD53" w14:textId="760D39B1" w:rsidR="00553CC1" w:rsidRDefault="004250E4" w:rsidP="00811B29">
      <w:pPr>
        <w:pStyle w:val="ListParagraph"/>
      </w:pPr>
      <w:r w:rsidRPr="00E30642">
        <w:t>Climate sensitivity and the impacts of climate change on the lake water quality is limited, due to the dominance of fill inputs, and the availability of Latrobe top-up water</w:t>
      </w:r>
      <w:r w:rsidR="00035500" w:rsidRPr="00E30642">
        <w:t xml:space="preserve"> in the model</w:t>
      </w:r>
    </w:p>
    <w:p w14:paraId="0D666A18" w14:textId="16E5F699" w:rsidR="007B0415" w:rsidRPr="00AF4BAE" w:rsidRDefault="00AF4BAE" w:rsidP="00A73C5C">
      <w:pPr>
        <w:pStyle w:val="Heading4"/>
        <w:rPr>
          <w:b/>
          <w:bCs/>
        </w:rPr>
      </w:pPr>
      <w:r w:rsidRPr="00AF4BAE">
        <w:rPr>
          <w:b/>
          <w:bCs/>
        </w:rPr>
        <w:t xml:space="preserve">Key </w:t>
      </w:r>
      <w:r w:rsidR="00035500" w:rsidRPr="00AF4BAE">
        <w:rPr>
          <w:b/>
          <w:bCs/>
        </w:rPr>
        <w:t>Knowledge Gaps</w:t>
      </w:r>
    </w:p>
    <w:p w14:paraId="6DDC7523" w14:textId="2CF3E281" w:rsidR="00B97783" w:rsidRDefault="00272D76" w:rsidP="00ED69BB">
      <w:pPr>
        <w:pStyle w:val="ListParagraph"/>
        <w:numPr>
          <w:ilvl w:val="0"/>
          <w:numId w:val="170"/>
        </w:numPr>
      </w:pPr>
      <w:r>
        <w:t>Understand t</w:t>
      </w:r>
      <w:r w:rsidR="007B3C2B">
        <w:t xml:space="preserve">he </w:t>
      </w:r>
      <w:r>
        <w:t>appropriate</w:t>
      </w:r>
      <w:r w:rsidR="007B3C2B">
        <w:t xml:space="preserve"> estimation of </w:t>
      </w:r>
      <w:r w:rsidR="0093261F">
        <w:t>i</w:t>
      </w:r>
      <w:r w:rsidR="007B3C2B">
        <w:t xml:space="preserve">ron inputs into the modelling and </w:t>
      </w:r>
      <w:r w:rsidR="00933607">
        <w:t xml:space="preserve">understanding </w:t>
      </w:r>
      <w:r w:rsidR="007B3C2B">
        <w:t xml:space="preserve">its effects on the </w:t>
      </w:r>
      <w:r w:rsidR="002A06C4">
        <w:t xml:space="preserve">predicted </w:t>
      </w:r>
      <w:r w:rsidR="007B3C2B">
        <w:t>water quality results</w:t>
      </w:r>
      <w:r>
        <w:t xml:space="preserve"> (pH, metalloids</w:t>
      </w:r>
      <w:r w:rsidR="007617C4">
        <w:t>)</w:t>
      </w:r>
      <w:r w:rsidR="00C063CB">
        <w:t xml:space="preserve"> (KG33 in </w:t>
      </w:r>
      <w:r w:rsidR="00C063CB">
        <w:fldChar w:fldCharType="begin"/>
      </w:r>
      <w:r w:rsidR="00C063CB">
        <w:instrText xml:space="preserve"> REF _Ref200530793 \h </w:instrText>
      </w:r>
      <w:r w:rsidR="00C063CB">
        <w:fldChar w:fldCharType="separate"/>
      </w:r>
      <w:r w:rsidR="00D35BC0">
        <w:t xml:space="preserve">Table </w:t>
      </w:r>
      <w:r w:rsidR="00D35BC0">
        <w:rPr>
          <w:noProof/>
        </w:rPr>
        <w:t>17</w:t>
      </w:r>
      <w:r w:rsidR="00D35BC0">
        <w:noBreakHyphen/>
      </w:r>
      <w:r w:rsidR="00D35BC0">
        <w:rPr>
          <w:noProof/>
        </w:rPr>
        <w:t>1</w:t>
      </w:r>
      <w:r w:rsidR="00C063CB">
        <w:fldChar w:fldCharType="end"/>
      </w:r>
      <w:r w:rsidR="00C063CB">
        <w:t>)</w:t>
      </w:r>
      <w:r w:rsidR="007617C4">
        <w:t xml:space="preserve">. </w:t>
      </w:r>
    </w:p>
    <w:p w14:paraId="6380EC3B" w14:textId="1223103E" w:rsidR="007B3C2B" w:rsidRDefault="00B97783" w:rsidP="00ED69BB">
      <w:pPr>
        <w:pStyle w:val="ListParagraph"/>
        <w:numPr>
          <w:ilvl w:val="0"/>
          <w:numId w:val="170"/>
        </w:numPr>
      </w:pPr>
      <w:r>
        <w:t>Once further modelling is completed, l</w:t>
      </w:r>
      <w:r w:rsidR="007617C4">
        <w:t xml:space="preserve">ikely </w:t>
      </w:r>
      <w:r w:rsidR="00D96A42">
        <w:t xml:space="preserve">guideline </w:t>
      </w:r>
      <w:r w:rsidR="00943028">
        <w:t>exceedances</w:t>
      </w:r>
      <w:r w:rsidR="007617C4">
        <w:t xml:space="preserve"> will be risk assessed to</w:t>
      </w:r>
      <w:r w:rsidR="0093261F">
        <w:t xml:space="preserve"> determine</w:t>
      </w:r>
      <w:r w:rsidR="007617C4">
        <w:t xml:space="preserve"> their impact</w:t>
      </w:r>
      <w:r w:rsidR="00857137">
        <w:t xml:space="preserve"> </w:t>
      </w:r>
      <w:r w:rsidR="0093261F">
        <w:t xml:space="preserve">and </w:t>
      </w:r>
      <w:r w:rsidR="00D96A42">
        <w:t>further controls</w:t>
      </w:r>
      <w:r w:rsidR="00D605B1">
        <w:t xml:space="preserve"> (KG15 in </w:t>
      </w:r>
      <w:r w:rsidR="00D605B1">
        <w:fldChar w:fldCharType="begin"/>
      </w:r>
      <w:r w:rsidR="00D605B1">
        <w:instrText xml:space="preserve"> REF _Ref200530793 \h </w:instrText>
      </w:r>
      <w:r w:rsidR="00D605B1">
        <w:fldChar w:fldCharType="separate"/>
      </w:r>
      <w:r w:rsidR="00D35BC0">
        <w:t xml:space="preserve">Table </w:t>
      </w:r>
      <w:r w:rsidR="00D35BC0">
        <w:rPr>
          <w:noProof/>
        </w:rPr>
        <w:t>17</w:t>
      </w:r>
      <w:r w:rsidR="00D35BC0">
        <w:noBreakHyphen/>
      </w:r>
      <w:r w:rsidR="00D35BC0">
        <w:rPr>
          <w:noProof/>
        </w:rPr>
        <w:t>1</w:t>
      </w:r>
      <w:r w:rsidR="00D605B1">
        <w:fldChar w:fldCharType="end"/>
      </w:r>
      <w:r w:rsidR="00D605B1">
        <w:t>)</w:t>
      </w:r>
      <w:r w:rsidR="0093261F">
        <w:t>.</w:t>
      </w:r>
      <w:r w:rsidR="007617C4">
        <w:t xml:space="preserve"> </w:t>
      </w:r>
    </w:p>
    <w:p w14:paraId="5D14F0C3" w14:textId="1E8BB3E6" w:rsidR="00272D76" w:rsidRDefault="005C4483" w:rsidP="00ED69BB">
      <w:pPr>
        <w:pStyle w:val="ListParagraph"/>
        <w:numPr>
          <w:ilvl w:val="0"/>
          <w:numId w:val="170"/>
        </w:numPr>
      </w:pPr>
      <w:r>
        <w:t>The r</w:t>
      </w:r>
      <w:r w:rsidR="00E862FD">
        <w:t>equirement</w:t>
      </w:r>
      <w:r>
        <w:t xml:space="preserve">, </w:t>
      </w:r>
      <w:r w:rsidR="00E862FD">
        <w:t>availability</w:t>
      </w:r>
      <w:r>
        <w:t xml:space="preserve"> and source of </w:t>
      </w:r>
      <w:r w:rsidR="00E862FD">
        <w:t>top up water</w:t>
      </w:r>
      <w:r>
        <w:t xml:space="preserve"> for the lakes.</w:t>
      </w:r>
      <w:r w:rsidR="00742B31">
        <w:t xml:space="preserve"> i.e</w:t>
      </w:r>
      <w:r w:rsidR="00943028">
        <w:t>.</w:t>
      </w:r>
      <w:r>
        <w:t xml:space="preserve"> </w:t>
      </w:r>
      <w:r w:rsidR="0093261F">
        <w:t>f</w:t>
      </w:r>
      <w:r>
        <w:t xml:space="preserve">urther work </w:t>
      </w:r>
      <w:r w:rsidR="00EF4EF0">
        <w:t>will be required to</w:t>
      </w:r>
      <w:r>
        <w:t xml:space="preserve"> </w:t>
      </w:r>
      <w:r w:rsidR="008206BB">
        <w:t>optimis</w:t>
      </w:r>
      <w:r w:rsidR="00EF4EF0">
        <w:t>e the</w:t>
      </w:r>
      <w:r w:rsidR="008206BB">
        <w:t xml:space="preserve"> </w:t>
      </w:r>
      <w:r w:rsidR="00EF4EF0">
        <w:t>lake operating level</w:t>
      </w:r>
      <w:r w:rsidR="009627A2">
        <w:t xml:space="preserve"> and </w:t>
      </w:r>
      <w:r w:rsidR="00EF4EF0">
        <w:t xml:space="preserve">peripheral catchment diversions </w:t>
      </w:r>
      <w:r w:rsidR="00CB181C">
        <w:t xml:space="preserve">(KG22 </w:t>
      </w:r>
      <w:r w:rsidR="00731740">
        <w:t>and KG32</w:t>
      </w:r>
      <w:r w:rsidR="00CB181C">
        <w:t xml:space="preserve"> in </w:t>
      </w:r>
      <w:r w:rsidR="00CB181C">
        <w:fldChar w:fldCharType="begin"/>
      </w:r>
      <w:r w:rsidR="00CB181C">
        <w:instrText xml:space="preserve"> REF _Ref200530793 \h </w:instrText>
      </w:r>
      <w:r w:rsidR="00CB181C">
        <w:fldChar w:fldCharType="separate"/>
      </w:r>
      <w:r w:rsidR="00D35BC0">
        <w:t xml:space="preserve">Table </w:t>
      </w:r>
      <w:r w:rsidR="00D35BC0">
        <w:rPr>
          <w:noProof/>
        </w:rPr>
        <w:t>17</w:t>
      </w:r>
      <w:r w:rsidR="00D35BC0">
        <w:noBreakHyphen/>
      </w:r>
      <w:r w:rsidR="00D35BC0">
        <w:rPr>
          <w:noProof/>
        </w:rPr>
        <w:t>1</w:t>
      </w:r>
      <w:r w:rsidR="00CB181C">
        <w:fldChar w:fldCharType="end"/>
      </w:r>
      <w:r w:rsidR="00CB181C">
        <w:t>)</w:t>
      </w:r>
      <w:r w:rsidR="00724D52">
        <w:t>.</w:t>
      </w:r>
    </w:p>
    <w:p w14:paraId="3B29569C" w14:textId="586E3A51" w:rsidR="00933607" w:rsidRDefault="00272D76" w:rsidP="00ED69BB">
      <w:pPr>
        <w:pStyle w:val="ListParagraph"/>
        <w:numPr>
          <w:ilvl w:val="0"/>
          <w:numId w:val="170"/>
        </w:numPr>
      </w:pPr>
      <w:bookmarkStart w:id="561" w:name="_Ref197954548"/>
      <w:r>
        <w:t>U</w:t>
      </w:r>
      <w:r w:rsidR="00DA4D72">
        <w:t xml:space="preserve">nderstand the </w:t>
      </w:r>
      <w:r>
        <w:t xml:space="preserve">most </w:t>
      </w:r>
      <w:r w:rsidR="00EF37F2">
        <w:t xml:space="preserve">representative </w:t>
      </w:r>
      <w:r w:rsidR="00DA4D72">
        <w:t>evaporation rate</w:t>
      </w:r>
      <w:r w:rsidR="00EF37F2">
        <w:t xml:space="preserve"> for the lake</w:t>
      </w:r>
      <w:r w:rsidR="00DA4D72">
        <w:t xml:space="preserve"> (Morton’s Lake Vs</w:t>
      </w:r>
      <w:r w:rsidR="00EF37F2">
        <w:t xml:space="preserve"> </w:t>
      </w:r>
      <w:r w:rsidR="006C38C5">
        <w:t xml:space="preserve">Corrected Class A </w:t>
      </w:r>
      <w:r w:rsidR="00EF37F2">
        <w:t xml:space="preserve">Pan </w:t>
      </w:r>
      <w:r w:rsidR="006C38C5">
        <w:t>E</w:t>
      </w:r>
      <w:r w:rsidR="00EF37F2">
        <w:t>vaporation</w:t>
      </w:r>
      <w:bookmarkEnd w:id="561"/>
      <w:r w:rsidR="00AE1062">
        <w:t xml:space="preserve"> (KG27 </w:t>
      </w:r>
      <w:r w:rsidR="00DF2E73">
        <w:t xml:space="preserve">in </w:t>
      </w:r>
      <w:r w:rsidR="00DF2E73">
        <w:fldChar w:fldCharType="begin"/>
      </w:r>
      <w:r w:rsidR="00DF2E73">
        <w:instrText xml:space="preserve"> REF _Ref200530793 \h </w:instrText>
      </w:r>
      <w:r w:rsidR="00DF2E73">
        <w:fldChar w:fldCharType="separate"/>
      </w:r>
      <w:r w:rsidR="00D35BC0">
        <w:t xml:space="preserve">Table </w:t>
      </w:r>
      <w:r w:rsidR="00D35BC0">
        <w:rPr>
          <w:noProof/>
        </w:rPr>
        <w:t>17</w:t>
      </w:r>
      <w:r w:rsidR="00D35BC0">
        <w:noBreakHyphen/>
      </w:r>
      <w:r w:rsidR="00D35BC0">
        <w:rPr>
          <w:noProof/>
        </w:rPr>
        <w:t>1</w:t>
      </w:r>
      <w:r w:rsidR="00DF2E73">
        <w:fldChar w:fldCharType="end"/>
      </w:r>
      <w:r w:rsidR="00DF2E73">
        <w:t>)</w:t>
      </w:r>
      <w:r w:rsidR="003F46CF">
        <w:t>.</w:t>
      </w:r>
    </w:p>
    <w:p w14:paraId="65716A35" w14:textId="4CC33199" w:rsidR="004B151F" w:rsidRDefault="003831BD" w:rsidP="00ED69BB">
      <w:pPr>
        <w:pStyle w:val="ListParagraph"/>
        <w:numPr>
          <w:ilvl w:val="0"/>
          <w:numId w:val="170"/>
        </w:numPr>
      </w:pPr>
      <w:r>
        <w:t xml:space="preserve">Hydrodynamic modelling to review </w:t>
      </w:r>
      <w:r w:rsidR="005919FE">
        <w:t>temperature and total dissolved solids</w:t>
      </w:r>
      <w:r w:rsidR="00A73B94">
        <w:t xml:space="preserve"> </w:t>
      </w:r>
      <w:r w:rsidR="00FD0F81">
        <w:t>stratification</w:t>
      </w:r>
      <w:r w:rsidR="005919FE">
        <w:t xml:space="preserve"> is underway (KG03</w:t>
      </w:r>
      <w:r w:rsidR="00FE0F29">
        <w:t xml:space="preserve"> </w:t>
      </w:r>
      <w:r w:rsidR="00D81119">
        <w:t xml:space="preserve">in </w:t>
      </w:r>
      <w:r w:rsidR="00FE0F29">
        <w:fldChar w:fldCharType="begin"/>
      </w:r>
      <w:r w:rsidR="00FE0F29">
        <w:instrText xml:space="preserve"> REF _Ref200530793 \h </w:instrText>
      </w:r>
      <w:r w:rsidR="00FE0F29">
        <w:fldChar w:fldCharType="separate"/>
      </w:r>
      <w:r w:rsidR="00D35BC0">
        <w:t xml:space="preserve">Table </w:t>
      </w:r>
      <w:r w:rsidR="00D35BC0">
        <w:rPr>
          <w:noProof/>
        </w:rPr>
        <w:t>17</w:t>
      </w:r>
      <w:r w:rsidR="00D35BC0">
        <w:noBreakHyphen/>
      </w:r>
      <w:r w:rsidR="00D35BC0">
        <w:rPr>
          <w:noProof/>
        </w:rPr>
        <w:t>1</w:t>
      </w:r>
      <w:r w:rsidR="00FE0F29">
        <w:fldChar w:fldCharType="end"/>
      </w:r>
      <w:r w:rsidR="005919FE">
        <w:t>) and will include an additional stage for nutrient modelling (K04</w:t>
      </w:r>
      <w:r w:rsidR="00FE0F29">
        <w:t xml:space="preserve"> </w:t>
      </w:r>
      <w:r w:rsidR="00FE0F29">
        <w:fldChar w:fldCharType="begin"/>
      </w:r>
      <w:r w:rsidR="00FE0F29">
        <w:instrText xml:space="preserve"> REF _Ref200530793 \h </w:instrText>
      </w:r>
      <w:r w:rsidR="00FE0F29">
        <w:fldChar w:fldCharType="separate"/>
      </w:r>
      <w:r w:rsidR="00D35BC0">
        <w:t xml:space="preserve">Table </w:t>
      </w:r>
      <w:r w:rsidR="00D35BC0">
        <w:rPr>
          <w:noProof/>
        </w:rPr>
        <w:t>17</w:t>
      </w:r>
      <w:r w:rsidR="00D35BC0">
        <w:noBreakHyphen/>
      </w:r>
      <w:r w:rsidR="00D35BC0">
        <w:rPr>
          <w:noProof/>
        </w:rPr>
        <w:t>1</w:t>
      </w:r>
      <w:r w:rsidR="00FE0F29">
        <w:fldChar w:fldCharType="end"/>
      </w:r>
      <w:r w:rsidR="005919FE">
        <w:t>)</w:t>
      </w:r>
      <w:r w:rsidR="00AD7C6B">
        <w:t xml:space="preserve">. This will inform a review of the lake </w:t>
      </w:r>
      <w:r w:rsidR="00FE0F29">
        <w:t xml:space="preserve">stratification and turnover (KG21 </w:t>
      </w:r>
      <w:r w:rsidR="00D81119">
        <w:t xml:space="preserve">in </w:t>
      </w:r>
      <w:r w:rsidR="00FE0F29">
        <w:fldChar w:fldCharType="begin"/>
      </w:r>
      <w:r w:rsidR="00FE0F29">
        <w:instrText xml:space="preserve"> REF _Ref200530793 \h </w:instrText>
      </w:r>
      <w:r w:rsidR="00FE0F29">
        <w:fldChar w:fldCharType="separate"/>
      </w:r>
      <w:r w:rsidR="00D35BC0">
        <w:t xml:space="preserve">Table </w:t>
      </w:r>
      <w:r w:rsidR="00D35BC0">
        <w:rPr>
          <w:noProof/>
        </w:rPr>
        <w:t>17</w:t>
      </w:r>
      <w:r w:rsidR="00D35BC0">
        <w:noBreakHyphen/>
      </w:r>
      <w:r w:rsidR="00D35BC0">
        <w:rPr>
          <w:noProof/>
        </w:rPr>
        <w:t>1</w:t>
      </w:r>
      <w:r w:rsidR="00FE0F29">
        <w:fldChar w:fldCharType="end"/>
      </w:r>
      <w:r w:rsidR="00FE0F29">
        <w:t>)</w:t>
      </w:r>
      <w:r w:rsidR="00FD0F81">
        <w:t xml:space="preserve"> and provide guidance on </w:t>
      </w:r>
      <w:r w:rsidR="00726CA0">
        <w:t xml:space="preserve">whether the lake might promote </w:t>
      </w:r>
      <w:r w:rsidR="00FD0F81">
        <w:t xml:space="preserve">algal </w:t>
      </w:r>
      <w:r w:rsidR="00726CA0">
        <w:t>growth</w:t>
      </w:r>
      <w:r w:rsidR="00FD0F81">
        <w:t xml:space="preserve"> (</w:t>
      </w:r>
      <w:r w:rsidR="00D81119">
        <w:t xml:space="preserve">KG26 in </w:t>
      </w:r>
      <w:r w:rsidR="00D81119">
        <w:fldChar w:fldCharType="begin"/>
      </w:r>
      <w:r w:rsidR="00D81119">
        <w:instrText xml:space="preserve"> REF _Ref200530793 \h </w:instrText>
      </w:r>
      <w:r w:rsidR="00D81119">
        <w:fldChar w:fldCharType="separate"/>
      </w:r>
      <w:r w:rsidR="00D35BC0">
        <w:t xml:space="preserve">Table </w:t>
      </w:r>
      <w:r w:rsidR="00D35BC0">
        <w:rPr>
          <w:noProof/>
        </w:rPr>
        <w:t>17</w:t>
      </w:r>
      <w:r w:rsidR="00D35BC0">
        <w:noBreakHyphen/>
      </w:r>
      <w:r w:rsidR="00D35BC0">
        <w:rPr>
          <w:noProof/>
        </w:rPr>
        <w:t>1</w:t>
      </w:r>
      <w:r w:rsidR="00D81119">
        <w:fldChar w:fldCharType="end"/>
      </w:r>
      <w:r w:rsidR="00D81119">
        <w:t>)</w:t>
      </w:r>
      <w:r w:rsidR="00FE0F29">
        <w:t xml:space="preserve">. </w:t>
      </w:r>
    </w:p>
    <w:p w14:paraId="4565A42B" w14:textId="77777777" w:rsidR="002E77AB" w:rsidRDefault="002E77AB">
      <w:pPr>
        <w:spacing w:after="0" w:line="240" w:lineRule="auto"/>
        <w:rPr>
          <w:rFonts w:eastAsia="Verdana"/>
          <w:szCs w:val="24"/>
          <w:lang w:eastAsia="en-AU"/>
        </w:rPr>
      </w:pPr>
      <w:r>
        <w:br w:type="page"/>
      </w:r>
    </w:p>
    <w:p w14:paraId="20286344" w14:textId="27DAE490" w:rsidR="003E1526" w:rsidRDefault="00686643" w:rsidP="00B75E20">
      <w:pPr>
        <w:pStyle w:val="Heading2"/>
      </w:pPr>
      <w:bookmarkStart w:id="562" w:name="_Ref195269736"/>
      <w:bookmarkStart w:id="563" w:name="_Ref195269743"/>
      <w:bookmarkStart w:id="564" w:name="_Ref197955188"/>
      <w:bookmarkStart w:id="565" w:name="_Ref197965648"/>
      <w:bookmarkStart w:id="566" w:name="_Ref198109934"/>
      <w:bookmarkStart w:id="567" w:name="_Ref198116049"/>
      <w:bookmarkStart w:id="568" w:name="_Toc210049049"/>
      <w:r>
        <w:t xml:space="preserve">Geotechnical </w:t>
      </w:r>
      <w:r w:rsidR="00A31E08">
        <w:t>Batter Stability</w:t>
      </w:r>
      <w:bookmarkEnd w:id="562"/>
      <w:bookmarkEnd w:id="563"/>
      <w:bookmarkEnd w:id="564"/>
      <w:bookmarkEnd w:id="565"/>
      <w:bookmarkEnd w:id="566"/>
      <w:bookmarkEnd w:id="567"/>
      <w:bookmarkEnd w:id="568"/>
      <w:r w:rsidR="003E1526">
        <w:t xml:space="preserve"> </w:t>
      </w:r>
    </w:p>
    <w:p w14:paraId="52B032CC" w14:textId="77777777" w:rsidR="00A00D82" w:rsidRDefault="00A00D82" w:rsidP="007E4ABC">
      <w:pPr>
        <w:pStyle w:val="Heading3"/>
      </w:pPr>
      <w:r>
        <w:t>Introduction</w:t>
      </w:r>
    </w:p>
    <w:p w14:paraId="70136FAD" w14:textId="1FFB3BB5" w:rsidR="0036565E" w:rsidRDefault="0036565E" w:rsidP="0036565E">
      <w:r>
        <w:t xml:space="preserve">Geotechnical studies are core components to Yallourn Mine rehabilitation. Without geotechnically stable conditions, the </w:t>
      </w:r>
      <w:r w:rsidR="000255B6">
        <w:t>rehabilitation objectives to deliver</w:t>
      </w:r>
      <w:r>
        <w:t xml:space="preserve"> safe, stable, and sustainable </w:t>
      </w:r>
      <w:r w:rsidR="000255B6">
        <w:t xml:space="preserve">landform </w:t>
      </w:r>
      <w:r>
        <w:t>cannot be met. The geotechnical studies completed rely on the geological, groundwater, and surface water assessments</w:t>
      </w:r>
      <w:r w:rsidR="00F83171">
        <w:t>, presented in</w:t>
      </w:r>
      <w:r>
        <w:t xml:space="preserve"> </w:t>
      </w:r>
      <w:r w:rsidR="004C4FED">
        <w:t>prior sections of Chapter 8.</w:t>
      </w:r>
    </w:p>
    <w:p w14:paraId="4E046858" w14:textId="457DAB70" w:rsidR="00A97BBD" w:rsidRDefault="00C168B6" w:rsidP="00A97BBD">
      <w:r>
        <w:t>Yallourn Mine is a</w:t>
      </w:r>
      <w:r w:rsidR="00A97BBD">
        <w:t xml:space="preserve"> </w:t>
      </w:r>
      <w:r w:rsidR="00A97BBD" w:rsidRPr="0096624D">
        <w:t xml:space="preserve">complex system with a number of mutually interacting components. </w:t>
      </w:r>
      <w:r w:rsidR="00A97BBD">
        <w:t>It</w:t>
      </w:r>
      <w:r w:rsidR="00A97BBD" w:rsidRPr="0096624D">
        <w:t xml:space="preserve"> </w:t>
      </w:r>
      <w:r w:rsidR="00A97BBD">
        <w:t>has</w:t>
      </w:r>
      <w:r w:rsidR="00A97BBD" w:rsidRPr="0096624D">
        <w:t xml:space="preserve"> evolved and become more complex over </w:t>
      </w:r>
      <w:r w:rsidR="003A7C09">
        <w:t>its long history of operations</w:t>
      </w:r>
      <w:r w:rsidR="00A97BBD" w:rsidRPr="0096624D">
        <w:t xml:space="preserve">, as the pit voids have increased in size over more than a century of mining. Geotechnical stability of the mine and the immediate surrounding areas is contingent on this history. Significant stability incidents have previously occurred and whilst most involve multiple complex and interactive elements, they share </w:t>
      </w:r>
      <w:r w:rsidR="00A97BBD" w:rsidRPr="00B6558D">
        <w:t xml:space="preserve">many common </w:t>
      </w:r>
      <w:r w:rsidR="00A97BBD">
        <w:t>factors, including:</w:t>
      </w:r>
    </w:p>
    <w:p w14:paraId="1A23D27C" w14:textId="77777777" w:rsidR="00A97BBD" w:rsidRPr="0096624D" w:rsidRDefault="00A97BBD" w:rsidP="000C511A">
      <w:pPr>
        <w:pStyle w:val="ListParagraph"/>
      </w:pPr>
      <w:r w:rsidRPr="008D2E14">
        <w:t xml:space="preserve">The </w:t>
      </w:r>
      <w:r w:rsidRPr="0096624D">
        <w:t>critical role of water and water pressures</w:t>
      </w:r>
    </w:p>
    <w:p w14:paraId="6B4EA2B4" w14:textId="77777777" w:rsidR="00A97BBD" w:rsidRPr="0096624D" w:rsidRDefault="00A97BBD" w:rsidP="000C511A">
      <w:pPr>
        <w:pStyle w:val="ListParagraph"/>
      </w:pPr>
      <w:r w:rsidRPr="0096624D">
        <w:t>Long gestation periods, where instability develops over the medium to longer term, rendering the system sensitive to an adverse water loading event that ultimately triggers instability</w:t>
      </w:r>
    </w:p>
    <w:p w14:paraId="42C4D46B" w14:textId="77777777" w:rsidR="00A97BBD" w:rsidRPr="008D2E14" w:rsidRDefault="00A97BBD" w:rsidP="000C511A">
      <w:pPr>
        <w:pStyle w:val="ListParagraph"/>
      </w:pPr>
      <w:r w:rsidRPr="0096624D">
        <w:t>Failure of water diversion</w:t>
      </w:r>
      <w:r w:rsidRPr="008D2E14">
        <w:t xml:space="preserve"> structures</w:t>
      </w:r>
      <w:r w:rsidRPr="0096624D">
        <w:t>, which provide a source for adverse water loading</w:t>
      </w:r>
    </w:p>
    <w:p w14:paraId="260A33C2" w14:textId="3AC4E890" w:rsidR="00A97BBD" w:rsidRDefault="00A97BBD" w:rsidP="00A97BBD">
      <w:r w:rsidRPr="003C1234">
        <w:t xml:space="preserve">The principal batter failure mechanism </w:t>
      </w:r>
      <w:r>
        <w:t xml:space="preserve">of large-scale failures and stability incidents within the Latrobe Valley coal mines </w:t>
      </w:r>
      <w:r w:rsidRPr="003C1234">
        <w:t>is block</w:t>
      </w:r>
      <w:r>
        <w:t>-</w:t>
      </w:r>
      <w:r w:rsidRPr="003C1234">
        <w:t xml:space="preserve">sliding of the coal along the underlying interseam clays. </w:t>
      </w:r>
      <w:r w:rsidRPr="0096624D">
        <w:t xml:space="preserve">The mechanism is primarily driven by water loading in </w:t>
      </w:r>
      <w:r w:rsidRPr="00FD6F90">
        <w:t xml:space="preserve">pre-existing </w:t>
      </w:r>
      <w:r>
        <w:t>sub-vertical joints</w:t>
      </w:r>
      <w:r w:rsidRPr="00FD6F90">
        <w:t xml:space="preserve"> in the coal.</w:t>
      </w:r>
      <w:r>
        <w:t xml:space="preserve"> Therefore, t</w:t>
      </w:r>
      <w:r w:rsidRPr="00370ADA">
        <w:t>he primary control to maintain long-term global stability is flooding of the pit to a high elevation.</w:t>
      </w:r>
      <w:r w:rsidR="00FF4D6E">
        <w:t xml:space="preserve"> </w:t>
      </w:r>
      <w:r>
        <w:t>Yallourn Mine is unlike the other two Latrobe Valley mines because:</w:t>
      </w:r>
    </w:p>
    <w:p w14:paraId="70706394" w14:textId="77777777" w:rsidR="00A97BBD" w:rsidRDefault="00A97BBD" w:rsidP="000C511A">
      <w:pPr>
        <w:pStyle w:val="ListParagraph"/>
      </w:pPr>
      <w:r w:rsidRPr="0096624D">
        <w:t>There</w:t>
      </w:r>
      <w:r>
        <w:t xml:space="preserve"> is substantial topographic relief around the mine, with large parts of the mine rising well above the final RL37 m lake level. Thus, both rising topography and surface catchments extend well outside the mine.</w:t>
      </w:r>
    </w:p>
    <w:p w14:paraId="22A91742" w14:textId="77777777" w:rsidR="00A97BBD" w:rsidRPr="00691C9B" w:rsidRDefault="00A97BBD" w:rsidP="000C511A">
      <w:pPr>
        <w:pStyle w:val="ListParagraph"/>
      </w:pPr>
      <w:r>
        <w:t>There are more complex larger-scale geological structures present, which lie close to but outside the mine crests (e.g. the Yallourn Monocline).</w:t>
      </w:r>
    </w:p>
    <w:p w14:paraId="4BEE076F" w14:textId="371D3902" w:rsidR="00A97BBD" w:rsidRDefault="00A97BBD" w:rsidP="00A97BBD">
      <w:r>
        <w:t>The destabilising water load risk</w:t>
      </w:r>
      <w:r w:rsidR="006D5A70">
        <w:t>s</w:t>
      </w:r>
      <w:r>
        <w:t xml:space="preserve"> that </w:t>
      </w:r>
      <w:r w:rsidR="00925CE7">
        <w:t>are posed by</w:t>
      </w:r>
      <w:r>
        <w:t xml:space="preserve"> the peripheral catchments </w:t>
      </w:r>
      <w:r w:rsidR="00FD49CB">
        <w:t>will remain</w:t>
      </w:r>
      <w:r>
        <w:t xml:space="preserve"> after lake full</w:t>
      </w:r>
      <w:r w:rsidR="00FD49CB">
        <w:t xml:space="preserve"> stage</w:t>
      </w:r>
      <w:r w:rsidR="007F460D">
        <w:t>.</w:t>
      </w:r>
      <w:r>
        <w:t xml:space="preserve"> This condition primarily exists to the west of side of Township Field</w:t>
      </w:r>
      <w:r w:rsidRPr="0096624D">
        <w:t>, where the topography rises to the west.</w:t>
      </w:r>
      <w:r>
        <w:t xml:space="preserve"> </w:t>
      </w:r>
      <w:r w:rsidR="007D07C9">
        <w:t xml:space="preserve">Such risks can be well managed by the implementation of surface drainage measures proposed for rehabilitation, discussed in Section </w:t>
      </w:r>
      <w:r w:rsidR="007D07C9">
        <w:fldChar w:fldCharType="begin"/>
      </w:r>
      <w:r w:rsidR="007D07C9">
        <w:instrText xml:space="preserve"> REF _Ref195781618 \r \h </w:instrText>
      </w:r>
      <w:r w:rsidR="007D07C9">
        <w:fldChar w:fldCharType="separate"/>
      </w:r>
      <w:r w:rsidR="00D35BC0">
        <w:t>8.7</w:t>
      </w:r>
      <w:r w:rsidR="007D07C9">
        <w:fldChar w:fldCharType="end"/>
      </w:r>
      <w:r w:rsidR="007D07C9">
        <w:t xml:space="preserve">. </w:t>
      </w:r>
      <w:r>
        <w:t xml:space="preserve">Therefore, controlling the risk of adverse water loading of the coal through passive management systems </w:t>
      </w:r>
      <w:r w:rsidRPr="0096624D">
        <w:t>will remain critical</w:t>
      </w:r>
      <w:r>
        <w:t xml:space="preserve"> to maintaining long-term batter stability </w:t>
      </w:r>
      <w:r w:rsidR="004614A2">
        <w:t>beyond</w:t>
      </w:r>
      <w:r>
        <w:t xml:space="preserve"> mine </w:t>
      </w:r>
      <w:r w:rsidR="00925CE7">
        <w:t>rehabilitation</w:t>
      </w:r>
      <w:r>
        <w:t xml:space="preserve"> at Yallourn.</w:t>
      </w:r>
    </w:p>
    <w:p w14:paraId="24599D08" w14:textId="57C1C9DC" w:rsidR="00F96F3E" w:rsidRDefault="00F96F3E" w:rsidP="00F96F3E">
      <w:r>
        <w:t xml:space="preserve">Ground instability risks will continue to require management post-cessation of mining, during the rehabilitation phase and post lake fill. </w:t>
      </w:r>
      <w:r w:rsidRPr="0096624D">
        <w:t xml:space="preserve">During operations there are </w:t>
      </w:r>
      <w:r>
        <w:t>many</w:t>
      </w:r>
      <w:r w:rsidRPr="0096624D">
        <w:t xml:space="preserve"> </w:t>
      </w:r>
      <w:r>
        <w:t xml:space="preserve">active </w:t>
      </w:r>
      <w:r w:rsidRPr="0096624D">
        <w:t xml:space="preserve">controls in place </w:t>
      </w:r>
      <w:r>
        <w:t>which</w:t>
      </w:r>
      <w:r w:rsidRPr="0096624D">
        <w:t xml:space="preserve"> </w:t>
      </w:r>
      <w:r w:rsidRPr="0096624D">
        <w:rPr>
          <w:rFonts w:cs="Arial"/>
        </w:rPr>
        <w:t>reduce</w:t>
      </w:r>
      <w:r w:rsidRPr="0096624D">
        <w:t xml:space="preserve"> the risk of ground instability</w:t>
      </w:r>
      <w:r>
        <w:t xml:space="preserve">. One of the </w:t>
      </w:r>
      <w:r w:rsidR="009F3E5F">
        <w:t xml:space="preserve">key aims </w:t>
      </w:r>
      <w:r>
        <w:t>of the rehabilitation design is to significantly reduce the number of active controls and move towards passive controls.</w:t>
      </w:r>
    </w:p>
    <w:p w14:paraId="6C629F3E" w14:textId="77777777" w:rsidR="000027A1" w:rsidRDefault="000027A1">
      <w:pPr>
        <w:spacing w:after="0" w:line="240" w:lineRule="auto"/>
        <w:rPr>
          <w:rFonts w:ascii="Arial" w:hAnsi="Arial"/>
          <w:b/>
          <w:color w:val="auto"/>
          <w:sz w:val="22"/>
          <w:szCs w:val="20"/>
        </w:rPr>
      </w:pPr>
      <w:bookmarkStart w:id="569" w:name="_Ref195274646"/>
      <w:r>
        <w:br w:type="page"/>
      </w:r>
    </w:p>
    <w:p w14:paraId="3E33B941" w14:textId="2BB8D225" w:rsidR="00A00D82" w:rsidRDefault="00A00D82" w:rsidP="007E4ABC">
      <w:pPr>
        <w:pStyle w:val="Heading3"/>
      </w:pPr>
      <w:r>
        <w:t>Methodology</w:t>
      </w:r>
      <w:bookmarkEnd w:id="569"/>
    </w:p>
    <w:p w14:paraId="7075350A" w14:textId="77777777" w:rsidR="007B5012" w:rsidRDefault="007B5012" w:rsidP="007B5012">
      <w:pPr>
        <w:pStyle w:val="Heading4"/>
      </w:pPr>
      <w:r>
        <w:t>Geotechnical and Surface Water Domains</w:t>
      </w:r>
    </w:p>
    <w:p w14:paraId="411E48CF" w14:textId="77777777" w:rsidR="00D35BC0" w:rsidRPr="00D35BC0" w:rsidRDefault="007B5012" w:rsidP="00D35BC0">
      <w:pPr>
        <w:pStyle w:val="Caption"/>
        <w:jc w:val="left"/>
        <w:rPr>
          <w:b w:val="0"/>
          <w:bCs/>
        </w:rPr>
      </w:pPr>
      <w:r w:rsidRPr="00F360AA">
        <w:rPr>
          <w:b w:val="0"/>
        </w:rPr>
        <w:t>Geotechnical domains are used to divide the site into sensible management portions by grouping spatial areas with similar characteristics.  The geotechnical domains are defined by their mine batter alignments but also include physical conditions of the ground such as the geology, geotechnical characteristics, hydrogeology and surface water management, internal infrastructure such as the MRD, external receptors such as the railway, and future mining.  A list of the Geotechnical Domains and abbreviations is shown below with a supporting map shown in</w:t>
      </w:r>
      <w:r w:rsidR="00177644" w:rsidRPr="00F360AA">
        <w:rPr>
          <w:b w:val="0"/>
        </w:rPr>
        <w:t xml:space="preserve"> Section </w:t>
      </w:r>
      <w:r w:rsidR="00F360AA" w:rsidRPr="00F360AA">
        <w:rPr>
          <w:b w:val="0"/>
          <w:bCs/>
        </w:rPr>
        <w:t>3.7.10.2</w:t>
      </w:r>
      <w:r w:rsidR="00177644" w:rsidRPr="00F360AA">
        <w:rPr>
          <w:b w:val="0"/>
        </w:rPr>
        <w:t xml:space="preserve"> (</w:t>
      </w:r>
      <w:r w:rsidR="00AA1987" w:rsidRPr="00F360AA">
        <w:rPr>
          <w:b w:val="0"/>
          <w:bCs/>
        </w:rPr>
        <w:fldChar w:fldCharType="begin"/>
      </w:r>
      <w:r w:rsidR="00AA1987" w:rsidRPr="00F360AA">
        <w:rPr>
          <w:b w:val="0"/>
          <w:bCs/>
        </w:rPr>
        <w:instrText xml:space="preserve"> REF _Ref197354020 \h </w:instrText>
      </w:r>
      <w:r w:rsidR="00F360AA" w:rsidRPr="00F360AA">
        <w:rPr>
          <w:b w:val="0"/>
          <w:bCs/>
        </w:rPr>
        <w:instrText xml:space="preserve"> \* MERGEFORMAT </w:instrText>
      </w:r>
      <w:r w:rsidR="00AA1987" w:rsidRPr="00F360AA">
        <w:rPr>
          <w:b w:val="0"/>
          <w:bCs/>
        </w:rPr>
      </w:r>
      <w:r w:rsidR="00AA1987" w:rsidRPr="00F360AA">
        <w:rPr>
          <w:b w:val="0"/>
          <w:bCs/>
        </w:rPr>
        <w:fldChar w:fldCharType="separate"/>
      </w:r>
    </w:p>
    <w:p w14:paraId="41DBF79A" w14:textId="77777777" w:rsidR="00D35BC0" w:rsidRDefault="00D35BC0" w:rsidP="00946086">
      <w:pPr>
        <w:pStyle w:val="Caption"/>
      </w:pPr>
      <w:r>
        <w:t xml:space="preserve">Figure </w:t>
      </w:r>
      <w:r>
        <w:rPr>
          <w:noProof/>
        </w:rPr>
        <w:t>3</w:t>
      </w:r>
      <w:r>
        <w:rPr>
          <w:noProof/>
        </w:rPr>
        <w:noBreakHyphen/>
        <w:t>8</w:t>
      </w:r>
      <w:r>
        <w:t xml:space="preserve">: </w:t>
      </w:r>
      <w:r w:rsidRPr="00015359">
        <w:t>Yallourn Mine Geotechnical Domains and Geotechnical Section Plan (PSM 2025b)</w:t>
      </w:r>
    </w:p>
    <w:p w14:paraId="1C92C3EA" w14:textId="22CEA507" w:rsidR="00AA1987" w:rsidRPr="00F360AA" w:rsidRDefault="00AA1987" w:rsidP="00F360AA">
      <w:pPr>
        <w:pStyle w:val="Caption"/>
        <w:jc w:val="left"/>
        <w:rPr>
          <w:b w:val="0"/>
        </w:rPr>
      </w:pPr>
      <w:r w:rsidRPr="00F360AA">
        <w:rPr>
          <w:b w:val="0"/>
          <w:bCs/>
        </w:rPr>
        <w:fldChar w:fldCharType="end"/>
      </w:r>
      <w:r w:rsidRPr="00F360AA">
        <w:rPr>
          <w:b w:val="0"/>
          <w:bCs/>
        </w:rPr>
        <w:t>).</w:t>
      </w:r>
      <w:r w:rsidRPr="00F360AA">
        <w:rPr>
          <w:b w:val="0"/>
        </w:rPr>
        <w:t xml:space="preserve"> Th</w:t>
      </w:r>
      <w:r w:rsidR="007B5012" w:rsidRPr="00F360AA">
        <w:rPr>
          <w:b w:val="0"/>
        </w:rPr>
        <w:t>e MRD domain is detailed in</w:t>
      </w:r>
      <w:r w:rsidRPr="00F360AA">
        <w:rPr>
          <w:b w:val="0"/>
        </w:rPr>
        <w:t xml:space="preserve"> Section </w:t>
      </w:r>
      <w:r w:rsidRPr="00F360AA">
        <w:rPr>
          <w:b w:val="0"/>
          <w:bCs/>
        </w:rPr>
        <w:fldChar w:fldCharType="begin"/>
      </w:r>
      <w:r w:rsidRPr="00F360AA">
        <w:rPr>
          <w:b w:val="0"/>
          <w:bCs/>
        </w:rPr>
        <w:instrText xml:space="preserve"> REF _Ref196817010 \n \h </w:instrText>
      </w:r>
      <w:r w:rsidR="00F360AA" w:rsidRPr="00F360AA">
        <w:rPr>
          <w:b w:val="0"/>
          <w:bCs/>
        </w:rPr>
        <w:instrText xml:space="preserve"> \* MERGEFORMAT </w:instrText>
      </w:r>
      <w:r w:rsidRPr="00F360AA">
        <w:rPr>
          <w:b w:val="0"/>
          <w:bCs/>
        </w:rPr>
      </w:r>
      <w:r w:rsidRPr="00F360AA">
        <w:rPr>
          <w:b w:val="0"/>
          <w:bCs/>
        </w:rPr>
        <w:fldChar w:fldCharType="separate"/>
      </w:r>
      <w:r w:rsidR="00D35BC0">
        <w:rPr>
          <w:b w:val="0"/>
          <w:bCs/>
        </w:rPr>
        <w:t>8.12</w:t>
      </w:r>
      <w:r w:rsidRPr="00F360AA">
        <w:rPr>
          <w:b w:val="0"/>
          <w:bCs/>
        </w:rPr>
        <w:fldChar w:fldCharType="end"/>
      </w:r>
      <w:r w:rsidRPr="00F360AA">
        <w:rPr>
          <w:b w:val="0"/>
          <w:bCs/>
        </w:rPr>
        <w:t>.</w:t>
      </w:r>
    </w:p>
    <w:p w14:paraId="755304D5" w14:textId="3438F6A4" w:rsidR="007B5012" w:rsidRDefault="007B5012" w:rsidP="007B5012">
      <w:r>
        <w:t xml:space="preserve">In addition to the geotechnical domains there are also surface water domains, which incorporate the surface water catchment area for each of the geotechnical domains. For some domains the surface water catchment is limited to the geotechnical domain itself. For some </w:t>
      </w:r>
      <w:r w:rsidR="003847AB">
        <w:t>surface water</w:t>
      </w:r>
      <w:r>
        <w:t xml:space="preserve"> domains</w:t>
      </w:r>
      <w:r w:rsidR="00936949">
        <w:t>,</w:t>
      </w:r>
      <w:r>
        <w:t xml:space="preserve"> the peripheral catchments extend kilometres beyond the mine and geotechnical domain boundaries. These are also shown in</w:t>
      </w:r>
      <w:r w:rsidR="00AA1987">
        <w:t xml:space="preserve"> Section </w:t>
      </w:r>
      <w:r w:rsidR="00F360AA">
        <w:t>3.7</w:t>
      </w:r>
      <w:r w:rsidR="009744AD">
        <w:t xml:space="preserve"> and </w:t>
      </w:r>
      <w:r w:rsidR="00F360AA">
        <w:t>10.3</w:t>
      </w:r>
      <w:r>
        <w:t xml:space="preserve"> </w:t>
      </w:r>
      <w:r w:rsidR="00AA1987">
        <w:t>(</w:t>
      </w:r>
      <w:r w:rsidR="009744AD">
        <w:fldChar w:fldCharType="begin"/>
      </w:r>
      <w:r w:rsidR="009744AD">
        <w:instrText xml:space="preserve"> REF _Ref210126004 \h </w:instrText>
      </w:r>
      <w:r w:rsidR="009744AD">
        <w:fldChar w:fldCharType="separate"/>
      </w:r>
      <w:r w:rsidR="00D35BC0">
        <w:t xml:space="preserve">Figure </w:t>
      </w:r>
      <w:r w:rsidR="00D35BC0">
        <w:rPr>
          <w:noProof/>
        </w:rPr>
        <w:t>3</w:t>
      </w:r>
      <w:r w:rsidR="00D35BC0">
        <w:noBreakHyphen/>
      </w:r>
      <w:r w:rsidR="00D35BC0">
        <w:rPr>
          <w:noProof/>
        </w:rPr>
        <w:t>9</w:t>
      </w:r>
      <w:r w:rsidR="009744AD">
        <w:fldChar w:fldCharType="end"/>
      </w:r>
      <w:r w:rsidR="00AA1987">
        <w:t>)</w:t>
      </w:r>
      <w:r>
        <w:t>.</w:t>
      </w:r>
      <w:r w:rsidR="006C2DF3">
        <w:t xml:space="preserve"> The </w:t>
      </w:r>
      <w:r w:rsidR="00686F9A">
        <w:t xml:space="preserve">interdependence between </w:t>
      </w:r>
      <w:r w:rsidR="0051746A">
        <w:t xml:space="preserve">geotechnical and surface water features and character are also discussed in Section </w:t>
      </w:r>
      <w:r w:rsidR="0051746A">
        <w:fldChar w:fldCharType="begin"/>
      </w:r>
      <w:r w:rsidR="0051746A">
        <w:instrText xml:space="preserve"> REF _Ref195781618 \r \h </w:instrText>
      </w:r>
      <w:r w:rsidR="0051746A">
        <w:fldChar w:fldCharType="separate"/>
      </w:r>
      <w:r w:rsidR="00D35BC0">
        <w:t>8.7</w:t>
      </w:r>
      <w:r w:rsidR="0051746A">
        <w:fldChar w:fldCharType="end"/>
      </w:r>
      <w:r w:rsidR="0051746A">
        <w:t>.</w:t>
      </w:r>
    </w:p>
    <w:p w14:paraId="0CED661A" w14:textId="6C209828" w:rsidR="007B5012" w:rsidRDefault="007B5012" w:rsidP="007B5012">
      <w:pPr>
        <w:pStyle w:val="Caption"/>
      </w:pPr>
      <w:bookmarkStart w:id="570" w:name="_Ref199154164"/>
      <w:bookmarkStart w:id="571" w:name="_Toc210127001"/>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8</w:t>
      </w:r>
      <w:r w:rsidR="00971AAD">
        <w:fldChar w:fldCharType="end"/>
      </w:r>
      <w:bookmarkEnd w:id="570"/>
      <w:r>
        <w:t>: List of Geotechnical Domains and Abbreviations</w:t>
      </w:r>
      <w:bookmarkEnd w:id="571"/>
    </w:p>
    <w:tbl>
      <w:tblPr>
        <w:tblStyle w:val="DMRPTable"/>
        <w:tblW w:w="5000" w:type="pct"/>
        <w:tblLook w:val="04A0" w:firstRow="1" w:lastRow="0" w:firstColumn="1" w:lastColumn="0" w:noHBand="0" w:noVBand="1"/>
      </w:tblPr>
      <w:tblGrid>
        <w:gridCol w:w="2691"/>
        <w:gridCol w:w="2123"/>
        <w:gridCol w:w="3260"/>
        <w:gridCol w:w="2692"/>
      </w:tblGrid>
      <w:tr w:rsidR="007B5012" w14:paraId="1B9A296B" w14:textId="77777777" w:rsidTr="00154D2E">
        <w:trPr>
          <w:cnfStyle w:val="100000000000" w:firstRow="1" w:lastRow="0" w:firstColumn="0" w:lastColumn="0" w:oddVBand="0" w:evenVBand="0" w:oddHBand="0" w:evenHBand="0" w:firstRowFirstColumn="0" w:firstRowLastColumn="0" w:lastRowFirstColumn="0" w:lastRowLastColumn="0"/>
        </w:trPr>
        <w:tc>
          <w:tcPr>
            <w:tcW w:w="1250" w:type="pct"/>
          </w:tcPr>
          <w:p w14:paraId="0A72BDB4" w14:textId="77777777" w:rsidR="007B5012" w:rsidRDefault="007B5012">
            <w:r>
              <w:t>Geotechnical Domain</w:t>
            </w:r>
          </w:p>
        </w:tc>
        <w:tc>
          <w:tcPr>
            <w:tcW w:w="986" w:type="pct"/>
          </w:tcPr>
          <w:p w14:paraId="6EE45617" w14:textId="77777777" w:rsidR="007B5012" w:rsidRDefault="007B5012">
            <w:r>
              <w:t>Abbreviation</w:t>
            </w:r>
          </w:p>
        </w:tc>
        <w:tc>
          <w:tcPr>
            <w:tcW w:w="1514" w:type="pct"/>
          </w:tcPr>
          <w:p w14:paraId="48C796EF" w14:textId="77777777" w:rsidR="007B5012" w:rsidRDefault="007B5012">
            <w:r>
              <w:t>Geotechnical Domain</w:t>
            </w:r>
          </w:p>
        </w:tc>
        <w:tc>
          <w:tcPr>
            <w:tcW w:w="1250" w:type="pct"/>
          </w:tcPr>
          <w:p w14:paraId="2BF61BED" w14:textId="77777777" w:rsidR="007B5012" w:rsidRDefault="007B5012">
            <w:r>
              <w:t>Abbreviation</w:t>
            </w:r>
          </w:p>
        </w:tc>
      </w:tr>
      <w:tr w:rsidR="007B5012" w14:paraId="54718697" w14:textId="77777777" w:rsidTr="00154D2E">
        <w:tc>
          <w:tcPr>
            <w:tcW w:w="1250" w:type="pct"/>
          </w:tcPr>
          <w:p w14:paraId="0433AAF1" w14:textId="77777777" w:rsidR="007B5012" w:rsidRDefault="007B5012">
            <w:r>
              <w:t>Yallourn Township Field Fire Service Pond Batter</w:t>
            </w:r>
          </w:p>
        </w:tc>
        <w:tc>
          <w:tcPr>
            <w:tcW w:w="986" w:type="pct"/>
          </w:tcPr>
          <w:p w14:paraId="4D319473" w14:textId="77777777" w:rsidR="007B5012" w:rsidRDefault="007B5012">
            <w:r>
              <w:t>YTF FSP</w:t>
            </w:r>
          </w:p>
        </w:tc>
        <w:tc>
          <w:tcPr>
            <w:tcW w:w="1514" w:type="pct"/>
          </w:tcPr>
          <w:p w14:paraId="0218E2C3" w14:textId="77777777" w:rsidR="007B5012" w:rsidRDefault="007B5012">
            <w:r>
              <w:t>Yallourn East Field Northern Batter West</w:t>
            </w:r>
          </w:p>
        </w:tc>
        <w:tc>
          <w:tcPr>
            <w:tcW w:w="1250" w:type="pct"/>
          </w:tcPr>
          <w:p w14:paraId="0FC0044C" w14:textId="77777777" w:rsidR="007B5012" w:rsidRDefault="007B5012">
            <w:r>
              <w:t>YEF NB (West)</w:t>
            </w:r>
          </w:p>
        </w:tc>
      </w:tr>
      <w:tr w:rsidR="007B5012" w14:paraId="067C7845" w14:textId="77777777" w:rsidTr="00154D2E">
        <w:tc>
          <w:tcPr>
            <w:tcW w:w="1250" w:type="pct"/>
          </w:tcPr>
          <w:p w14:paraId="22453B6E" w14:textId="77777777" w:rsidR="007B5012" w:rsidRDefault="007B5012">
            <w:r>
              <w:t>Yallourn Township Field Flocculation Pond Batter</w:t>
            </w:r>
          </w:p>
        </w:tc>
        <w:tc>
          <w:tcPr>
            <w:tcW w:w="986" w:type="pct"/>
          </w:tcPr>
          <w:p w14:paraId="5505A601" w14:textId="77777777" w:rsidR="007B5012" w:rsidRDefault="007B5012">
            <w:r>
              <w:t>YTF FPB</w:t>
            </w:r>
          </w:p>
        </w:tc>
        <w:tc>
          <w:tcPr>
            <w:tcW w:w="1514" w:type="pct"/>
          </w:tcPr>
          <w:p w14:paraId="54BE534C" w14:textId="77777777" w:rsidR="007B5012" w:rsidRDefault="007B5012">
            <w:r>
              <w:t>Yallourn East Field Northern Batter East</w:t>
            </w:r>
          </w:p>
        </w:tc>
        <w:tc>
          <w:tcPr>
            <w:tcW w:w="1250" w:type="pct"/>
          </w:tcPr>
          <w:p w14:paraId="248E69C5" w14:textId="77777777" w:rsidR="007B5012" w:rsidRDefault="007B5012">
            <w:r>
              <w:t>YEF NB (East)</w:t>
            </w:r>
          </w:p>
        </w:tc>
      </w:tr>
      <w:tr w:rsidR="007B5012" w14:paraId="541EFC55" w14:textId="77777777" w:rsidTr="00154D2E">
        <w:tc>
          <w:tcPr>
            <w:tcW w:w="1250" w:type="pct"/>
          </w:tcPr>
          <w:p w14:paraId="701EB067" w14:textId="77777777" w:rsidR="007B5012" w:rsidRDefault="007B5012">
            <w:r>
              <w:t>Yallourn Township Field Southern Batter</w:t>
            </w:r>
          </w:p>
        </w:tc>
        <w:tc>
          <w:tcPr>
            <w:tcW w:w="986" w:type="pct"/>
          </w:tcPr>
          <w:p w14:paraId="6462483E" w14:textId="77777777" w:rsidR="007B5012" w:rsidRDefault="007B5012">
            <w:r>
              <w:t>YTF SB</w:t>
            </w:r>
          </w:p>
        </w:tc>
        <w:tc>
          <w:tcPr>
            <w:tcW w:w="1514" w:type="pct"/>
          </w:tcPr>
          <w:p w14:paraId="297A50DC" w14:textId="77777777" w:rsidR="007B5012" w:rsidRDefault="007B5012">
            <w:r>
              <w:t>Yallourn East Field Latrobe River Batter</w:t>
            </w:r>
          </w:p>
        </w:tc>
        <w:tc>
          <w:tcPr>
            <w:tcW w:w="1250" w:type="pct"/>
          </w:tcPr>
          <w:p w14:paraId="547CD5B2" w14:textId="77777777" w:rsidR="007B5012" w:rsidRDefault="007B5012">
            <w:r>
              <w:t>YEF LRB</w:t>
            </w:r>
          </w:p>
        </w:tc>
      </w:tr>
      <w:tr w:rsidR="007B5012" w14:paraId="29B5AB6C" w14:textId="77777777" w:rsidTr="00154D2E">
        <w:tc>
          <w:tcPr>
            <w:tcW w:w="1250" w:type="pct"/>
          </w:tcPr>
          <w:p w14:paraId="43C32D95" w14:textId="77777777" w:rsidR="007B5012" w:rsidRDefault="007B5012">
            <w:r>
              <w:t>Yallourn Township Field South West Batter</w:t>
            </w:r>
          </w:p>
        </w:tc>
        <w:tc>
          <w:tcPr>
            <w:tcW w:w="986" w:type="pct"/>
          </w:tcPr>
          <w:p w14:paraId="31B88BC4" w14:textId="77777777" w:rsidR="007B5012" w:rsidRDefault="007B5012">
            <w:r>
              <w:t>YTF SWB</w:t>
            </w:r>
          </w:p>
        </w:tc>
        <w:tc>
          <w:tcPr>
            <w:tcW w:w="1514" w:type="pct"/>
          </w:tcPr>
          <w:p w14:paraId="0FD6A17E" w14:textId="77777777" w:rsidR="007B5012" w:rsidRDefault="007B5012">
            <w:r>
              <w:t>Yallourn East Field Extension Latrobe Road Batter North</w:t>
            </w:r>
          </w:p>
        </w:tc>
        <w:tc>
          <w:tcPr>
            <w:tcW w:w="1250" w:type="pct"/>
          </w:tcPr>
          <w:p w14:paraId="37FE1699" w14:textId="77777777" w:rsidR="007B5012" w:rsidRDefault="007B5012">
            <w:r>
              <w:t>YEFX LREB (North)</w:t>
            </w:r>
          </w:p>
        </w:tc>
      </w:tr>
      <w:tr w:rsidR="007B5012" w14:paraId="706A5974" w14:textId="77777777" w:rsidTr="00154D2E">
        <w:tc>
          <w:tcPr>
            <w:tcW w:w="1250" w:type="pct"/>
          </w:tcPr>
          <w:p w14:paraId="397E1EC8" w14:textId="77777777" w:rsidR="007B5012" w:rsidRDefault="007B5012">
            <w:r>
              <w:t>Yallourn Township Field Hernes Oak Batter South</w:t>
            </w:r>
          </w:p>
        </w:tc>
        <w:tc>
          <w:tcPr>
            <w:tcW w:w="986" w:type="pct"/>
          </w:tcPr>
          <w:p w14:paraId="366FC29D" w14:textId="77777777" w:rsidR="007B5012" w:rsidRDefault="007B5012">
            <w:r>
              <w:t>YTF HOB (South)</w:t>
            </w:r>
          </w:p>
        </w:tc>
        <w:tc>
          <w:tcPr>
            <w:tcW w:w="1514" w:type="pct"/>
          </w:tcPr>
          <w:p w14:paraId="7889C059" w14:textId="77777777" w:rsidR="007B5012" w:rsidRDefault="007B5012">
            <w:r>
              <w:t>Yallourn East Field Extension Latrobe Road Batter South</w:t>
            </w:r>
          </w:p>
        </w:tc>
        <w:tc>
          <w:tcPr>
            <w:tcW w:w="1250" w:type="pct"/>
          </w:tcPr>
          <w:p w14:paraId="57A502D4" w14:textId="77777777" w:rsidR="007B5012" w:rsidRDefault="007B5012">
            <w:r>
              <w:t>YEFX LREB (South)</w:t>
            </w:r>
          </w:p>
        </w:tc>
      </w:tr>
      <w:tr w:rsidR="007B5012" w14:paraId="52B5C368" w14:textId="77777777" w:rsidTr="00154D2E">
        <w:tc>
          <w:tcPr>
            <w:tcW w:w="1250" w:type="pct"/>
          </w:tcPr>
          <w:p w14:paraId="3AF69A32" w14:textId="77777777" w:rsidR="007B5012" w:rsidRDefault="007B5012">
            <w:r>
              <w:t>Yallourn Township Field Hernes Oak Batter North</w:t>
            </w:r>
          </w:p>
        </w:tc>
        <w:tc>
          <w:tcPr>
            <w:tcW w:w="986" w:type="pct"/>
          </w:tcPr>
          <w:p w14:paraId="21864F1A" w14:textId="77777777" w:rsidR="007B5012" w:rsidRDefault="007B5012">
            <w:r>
              <w:t>YTF HOB (North)</w:t>
            </w:r>
          </w:p>
        </w:tc>
        <w:tc>
          <w:tcPr>
            <w:tcW w:w="1514" w:type="pct"/>
          </w:tcPr>
          <w:p w14:paraId="3895513E" w14:textId="77777777" w:rsidR="007B5012" w:rsidRDefault="007B5012">
            <w:r>
              <w:t>Yallourn East Field Extension Southern Batter</w:t>
            </w:r>
          </w:p>
        </w:tc>
        <w:tc>
          <w:tcPr>
            <w:tcW w:w="1250" w:type="pct"/>
          </w:tcPr>
          <w:p w14:paraId="535A8539" w14:textId="77777777" w:rsidR="007B5012" w:rsidRDefault="007B5012">
            <w:r>
              <w:t>YEFX SB</w:t>
            </w:r>
          </w:p>
        </w:tc>
      </w:tr>
      <w:tr w:rsidR="007B5012" w14:paraId="23F6314F" w14:textId="77777777" w:rsidTr="00154D2E">
        <w:tc>
          <w:tcPr>
            <w:tcW w:w="1250" w:type="pct"/>
          </w:tcPr>
          <w:p w14:paraId="2216559C" w14:textId="77777777" w:rsidR="007B5012" w:rsidRDefault="007B5012">
            <w:r>
              <w:t>Yallourn Township Field Western Batter</w:t>
            </w:r>
          </w:p>
        </w:tc>
        <w:tc>
          <w:tcPr>
            <w:tcW w:w="986" w:type="pct"/>
          </w:tcPr>
          <w:p w14:paraId="4DDEF991" w14:textId="77777777" w:rsidR="007B5012" w:rsidRDefault="007B5012">
            <w:r>
              <w:t>YTF WB</w:t>
            </w:r>
          </w:p>
        </w:tc>
        <w:tc>
          <w:tcPr>
            <w:tcW w:w="1514" w:type="pct"/>
          </w:tcPr>
          <w:p w14:paraId="7E191CD8" w14:textId="77777777" w:rsidR="007B5012" w:rsidRDefault="007B5012">
            <w:r>
              <w:t>Yallourn Maryvale Field Eastern Batter</w:t>
            </w:r>
          </w:p>
        </w:tc>
        <w:tc>
          <w:tcPr>
            <w:tcW w:w="1250" w:type="pct"/>
          </w:tcPr>
          <w:p w14:paraId="24747D43" w14:textId="77777777" w:rsidR="007B5012" w:rsidRDefault="007B5012">
            <w:r>
              <w:t>MVF EB</w:t>
            </w:r>
          </w:p>
        </w:tc>
      </w:tr>
      <w:tr w:rsidR="007B5012" w14:paraId="77B9F777" w14:textId="77777777" w:rsidTr="00154D2E">
        <w:tc>
          <w:tcPr>
            <w:tcW w:w="1250" w:type="pct"/>
          </w:tcPr>
          <w:p w14:paraId="36CE5F7E" w14:textId="77777777" w:rsidR="007B5012" w:rsidRDefault="007B5012">
            <w:r>
              <w:t>Yallourn Township Field Northern Batter</w:t>
            </w:r>
          </w:p>
        </w:tc>
        <w:tc>
          <w:tcPr>
            <w:tcW w:w="986" w:type="pct"/>
          </w:tcPr>
          <w:p w14:paraId="26323CAB" w14:textId="77777777" w:rsidR="007B5012" w:rsidRDefault="007B5012">
            <w:r>
              <w:t>YTF NB</w:t>
            </w:r>
          </w:p>
        </w:tc>
        <w:tc>
          <w:tcPr>
            <w:tcW w:w="1514" w:type="pct"/>
          </w:tcPr>
          <w:p w14:paraId="704E2211" w14:textId="77777777" w:rsidR="007B5012" w:rsidRDefault="007B5012">
            <w:r>
              <w:t>Yallourn Maryvale Field Southern Batter</w:t>
            </w:r>
          </w:p>
        </w:tc>
        <w:tc>
          <w:tcPr>
            <w:tcW w:w="1250" w:type="pct"/>
          </w:tcPr>
          <w:p w14:paraId="007DDDFE" w14:textId="77777777" w:rsidR="007B5012" w:rsidRDefault="007B5012">
            <w:r>
              <w:t>MVF SB</w:t>
            </w:r>
          </w:p>
        </w:tc>
      </w:tr>
      <w:tr w:rsidR="007B5012" w14:paraId="6AECC88D" w14:textId="77777777" w:rsidTr="00154D2E">
        <w:tc>
          <w:tcPr>
            <w:tcW w:w="1250" w:type="pct"/>
          </w:tcPr>
          <w:p w14:paraId="34579827" w14:textId="77777777" w:rsidR="007B5012" w:rsidRDefault="007B5012">
            <w:r>
              <w:t>Yallourn Township Field Raw Coal Bunker Batter</w:t>
            </w:r>
          </w:p>
        </w:tc>
        <w:tc>
          <w:tcPr>
            <w:tcW w:w="986" w:type="pct"/>
          </w:tcPr>
          <w:p w14:paraId="1F74E237" w14:textId="77777777" w:rsidR="007B5012" w:rsidRDefault="007B5012">
            <w:r>
              <w:t>YTF RCB</w:t>
            </w:r>
          </w:p>
        </w:tc>
        <w:tc>
          <w:tcPr>
            <w:tcW w:w="1514" w:type="pct"/>
          </w:tcPr>
          <w:p w14:paraId="62172DD9" w14:textId="77777777" w:rsidR="007B5012" w:rsidRDefault="007B5012">
            <w:r>
              <w:t>Yallourn Maryvale Field Western Batter</w:t>
            </w:r>
          </w:p>
        </w:tc>
        <w:tc>
          <w:tcPr>
            <w:tcW w:w="1250" w:type="pct"/>
          </w:tcPr>
          <w:p w14:paraId="2E46BDD1" w14:textId="77777777" w:rsidR="007B5012" w:rsidRDefault="007B5012">
            <w:r>
              <w:t>MVF WB</w:t>
            </w:r>
          </w:p>
        </w:tc>
      </w:tr>
      <w:tr w:rsidR="007B5012" w14:paraId="124A54A8" w14:textId="77777777" w:rsidTr="00154D2E">
        <w:tc>
          <w:tcPr>
            <w:tcW w:w="1250" w:type="pct"/>
          </w:tcPr>
          <w:p w14:paraId="18D6A9F5" w14:textId="77777777" w:rsidR="007B5012" w:rsidRDefault="007B5012">
            <w:r>
              <w:t>Yallourn Township Field Latrobe South Batter</w:t>
            </w:r>
          </w:p>
        </w:tc>
        <w:tc>
          <w:tcPr>
            <w:tcW w:w="986" w:type="pct"/>
          </w:tcPr>
          <w:p w14:paraId="7E42E2A8" w14:textId="77777777" w:rsidR="007B5012" w:rsidRDefault="007B5012">
            <w:r>
              <w:t>YTF LS</w:t>
            </w:r>
          </w:p>
        </w:tc>
        <w:tc>
          <w:tcPr>
            <w:tcW w:w="1514" w:type="pct"/>
          </w:tcPr>
          <w:p w14:paraId="66FE523F" w14:textId="77777777" w:rsidR="007B5012" w:rsidRDefault="007B5012"/>
        </w:tc>
        <w:tc>
          <w:tcPr>
            <w:tcW w:w="1250" w:type="pct"/>
          </w:tcPr>
          <w:p w14:paraId="45A6279C" w14:textId="77777777" w:rsidR="007B5012" w:rsidRDefault="007B5012"/>
        </w:tc>
      </w:tr>
    </w:tbl>
    <w:p w14:paraId="7F09E654" w14:textId="77777777" w:rsidR="007B5012" w:rsidRDefault="007B5012" w:rsidP="007B5012">
      <w:pPr>
        <w:pStyle w:val="Heading4"/>
      </w:pPr>
      <w:bookmarkStart w:id="572" w:name="_Ref195702470"/>
      <w:r>
        <w:t>Geotechnical Design Risk Assessment</w:t>
      </w:r>
      <w:bookmarkEnd w:id="572"/>
    </w:p>
    <w:p w14:paraId="39D61189" w14:textId="62D79E88" w:rsidR="007B5012" w:rsidRDefault="007B5012" w:rsidP="007B5012">
      <w:r>
        <w:t xml:space="preserve">A bespoke geotechnical design risk assessment framework has been developed for Yallourn Mine from first principles. The risk framework includes three separate systems for: </w:t>
      </w:r>
      <w:r w:rsidR="00583ECD">
        <w:t>g</w:t>
      </w:r>
      <w:r>
        <w:t xml:space="preserve">eotechnical, </w:t>
      </w:r>
      <w:r w:rsidR="00583ECD">
        <w:t>s</w:t>
      </w:r>
      <w:r>
        <w:t xml:space="preserve">urface water and </w:t>
      </w:r>
      <w:r w:rsidR="00583ECD">
        <w:t>c</w:t>
      </w:r>
      <w:r>
        <w:t xml:space="preserve">onsequence </w:t>
      </w:r>
      <w:r w:rsidR="00583ECD">
        <w:t>c</w:t>
      </w:r>
      <w:r>
        <w:t>ategor</w:t>
      </w:r>
      <w:r w:rsidR="00583ECD">
        <w:t>ies</w:t>
      </w:r>
      <w:r>
        <w:t>. The relative risk for each domain has been assessed considering surface water catchments, geology, groundwater responses, pin monitoring data, deformations observed and external infrastructure/receptors. The below sections provide a summary of the framework and assessment results. Detailed description</w:t>
      </w:r>
      <w:r w:rsidR="00E11B44">
        <w:t>s</w:t>
      </w:r>
      <w:r>
        <w:t xml:space="preserve"> of the framework and the assessment is provided in PSM4487-200R</w:t>
      </w:r>
      <w:r w:rsidR="00D17FE8">
        <w:t xml:space="preserve"> </w:t>
      </w:r>
      <w:r w:rsidR="00D17FE8">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17FE8">
        <w:fldChar w:fldCharType="separate"/>
      </w:r>
      <w:r w:rsidR="004C52FC">
        <w:rPr>
          <w:noProof/>
        </w:rPr>
        <w:t>(PSM 2025b)</w:t>
      </w:r>
      <w:r w:rsidR="00D17FE8">
        <w:fldChar w:fldCharType="end"/>
      </w:r>
      <w:r>
        <w:t>.</w:t>
      </w:r>
    </w:p>
    <w:p w14:paraId="646B99B2" w14:textId="1B993543" w:rsidR="007B5012" w:rsidRDefault="007B5012" w:rsidP="007B5012">
      <w:r>
        <w:t xml:space="preserve">A separate rehabilitation project risk assessment has been conducted to determine all risks associated with the Yallourn Mine rehabilitation project. This includes a broad range of areas, for which geotechnical risk is one aspect. The project risk assessment is detailed in </w:t>
      </w:r>
      <w:r w:rsidR="0099180D">
        <w:fldChar w:fldCharType="begin"/>
      </w:r>
      <w:r w:rsidR="0099180D">
        <w:instrText xml:space="preserve"> REF _Ref194043079 \n \h </w:instrText>
      </w:r>
      <w:r w:rsidR="0099180D">
        <w:fldChar w:fldCharType="separate"/>
      </w:r>
      <w:r w:rsidR="00D35BC0">
        <w:t>Chapter 11</w:t>
      </w:r>
      <w:r w:rsidR="0099180D">
        <w:fldChar w:fldCharType="end"/>
      </w:r>
      <w:r>
        <w:t>.</w:t>
      </w:r>
    </w:p>
    <w:p w14:paraId="0EF43535" w14:textId="77777777" w:rsidR="007B5012" w:rsidRDefault="007B5012" w:rsidP="007B5012">
      <w:pPr>
        <w:pStyle w:val="Heading5"/>
      </w:pPr>
      <w:r>
        <w:t>Geotechnical Risk Assessment System</w:t>
      </w:r>
    </w:p>
    <w:p w14:paraId="49A9E92D" w14:textId="16082FE3" w:rsidR="007B5012" w:rsidRPr="006B4AA2" w:rsidRDefault="007B5012" w:rsidP="007B5012">
      <w:r>
        <w:t xml:space="preserve">The geotechnical risk assessment system comprises two elements: base conditions and system responses. </w:t>
      </w:r>
      <w:r w:rsidRPr="00486E44">
        <w:t>The base conditions are the underlying factors that result in a basic risk setting.</w:t>
      </w:r>
      <w:r>
        <w:t xml:space="preserve"> </w:t>
      </w:r>
      <w:r w:rsidRPr="00486E44">
        <w:t>The presence of surface water bodies and geological structure were both considered base conditions that are the major drivers of instability at Yallourn</w:t>
      </w:r>
      <w:r w:rsidR="00374022">
        <w:t xml:space="preserve"> site</w:t>
      </w:r>
      <w:r w:rsidRPr="00486E44">
        <w:t xml:space="preserve">. </w:t>
      </w:r>
      <w:r>
        <w:t xml:space="preserve">The </w:t>
      </w:r>
      <w:r w:rsidRPr="006B4AA2">
        <w:t xml:space="preserve">important geological conditions in each of the </w:t>
      </w:r>
      <w:r>
        <w:t>Geotechnical</w:t>
      </w:r>
      <w:r w:rsidRPr="006B4AA2">
        <w:t xml:space="preserve"> Domains have been simplified and then classified into five typical geological settings and slope configurations</w:t>
      </w:r>
      <w:r>
        <w:t xml:space="preserve">. </w:t>
      </w:r>
      <w:r w:rsidRPr="006B4AA2">
        <w:t>The classifications from most to least favourable for stability are:</w:t>
      </w:r>
    </w:p>
    <w:p w14:paraId="166342A9" w14:textId="77777777" w:rsidR="007B5012" w:rsidRPr="006B4AA2" w:rsidRDefault="007B5012" w:rsidP="00ED69BB">
      <w:pPr>
        <w:pStyle w:val="ListParagraph"/>
        <w:numPr>
          <w:ilvl w:val="0"/>
          <w:numId w:val="138"/>
        </w:numPr>
      </w:pPr>
      <w:r w:rsidRPr="006B4AA2">
        <w:t>Bedding dipping into slope</w:t>
      </w:r>
    </w:p>
    <w:p w14:paraId="790102AA" w14:textId="77777777" w:rsidR="007B5012" w:rsidRPr="006B4AA2" w:rsidRDefault="007B5012" w:rsidP="00ED69BB">
      <w:pPr>
        <w:pStyle w:val="ListParagraph"/>
        <w:numPr>
          <w:ilvl w:val="0"/>
          <w:numId w:val="138"/>
        </w:numPr>
      </w:pPr>
      <w:r w:rsidRPr="006B4AA2">
        <w:t>Flat bedding</w:t>
      </w:r>
    </w:p>
    <w:p w14:paraId="36D03995" w14:textId="77777777" w:rsidR="007B5012" w:rsidRPr="006B4AA2" w:rsidRDefault="007B5012" w:rsidP="00ED69BB">
      <w:pPr>
        <w:pStyle w:val="ListParagraph"/>
        <w:numPr>
          <w:ilvl w:val="0"/>
          <w:numId w:val="138"/>
        </w:numPr>
      </w:pPr>
      <w:r w:rsidRPr="006B4AA2">
        <w:t>Bedding dipping out of slope</w:t>
      </w:r>
    </w:p>
    <w:p w14:paraId="6D3DCC7D" w14:textId="77777777" w:rsidR="007B5012" w:rsidRPr="006B4AA2" w:rsidRDefault="007B5012" w:rsidP="00ED69BB">
      <w:pPr>
        <w:pStyle w:val="ListParagraph"/>
        <w:numPr>
          <w:ilvl w:val="0"/>
          <w:numId w:val="138"/>
        </w:numPr>
      </w:pPr>
      <w:r w:rsidRPr="006B4AA2">
        <w:t>Steep folded bedding with flat topography</w:t>
      </w:r>
    </w:p>
    <w:p w14:paraId="76DABC8F" w14:textId="77777777" w:rsidR="007B5012" w:rsidRDefault="007B5012" w:rsidP="00ED69BB">
      <w:pPr>
        <w:pStyle w:val="ListParagraph"/>
        <w:numPr>
          <w:ilvl w:val="0"/>
          <w:numId w:val="138"/>
        </w:numPr>
      </w:pPr>
      <w:r w:rsidRPr="006B4AA2">
        <w:t>Steep folded bedding with rising topography</w:t>
      </w:r>
    </w:p>
    <w:p w14:paraId="4080C28B" w14:textId="4C7D82E2" w:rsidR="007B5012" w:rsidRDefault="007B5012" w:rsidP="007B5012">
      <w:r w:rsidRPr="00486E44">
        <w:t>The system responses identify whether other factors, including exposure, time, environment, mining and mine geometry, have collectively or individually exacerbated the underlying risk setting.  The groundwater responses in the domains, the movement monitoring and the mapped physical deformations are then combined to represent the responses of the system to these other factors that have occurred over time, that is the sensitivity factors.  Because this risk approach is focussed on the sensitivity factors that could compromise the rehabilitation strategy it highlights the domains where additional consideration is required.</w:t>
      </w:r>
      <w:r>
        <w:t xml:space="preserve"> The geotechnical risk ratings for each geotechnical domain are shown in </w:t>
      </w:r>
      <w:r w:rsidR="00DF656A">
        <w:fldChar w:fldCharType="begin"/>
      </w:r>
      <w:r w:rsidR="00DF656A">
        <w:instrText xml:space="preserve"> REF _Ref197424818 \h </w:instrText>
      </w:r>
      <w:r w:rsidR="00DF656A">
        <w:fldChar w:fldCharType="separate"/>
      </w:r>
      <w:r w:rsidR="00D35BC0">
        <w:t xml:space="preserve">Figure </w:t>
      </w:r>
      <w:r w:rsidR="00D35BC0">
        <w:rPr>
          <w:noProof/>
        </w:rPr>
        <w:t>8</w:t>
      </w:r>
      <w:r w:rsidR="00D35BC0">
        <w:noBreakHyphen/>
      </w:r>
      <w:r w:rsidR="00D35BC0">
        <w:rPr>
          <w:noProof/>
        </w:rPr>
        <w:t>76</w:t>
      </w:r>
      <w:r w:rsidR="00DF656A">
        <w:fldChar w:fldCharType="end"/>
      </w:r>
      <w:r>
        <w:t>.</w:t>
      </w:r>
    </w:p>
    <w:p w14:paraId="0C08173B" w14:textId="77777777" w:rsidR="007B5012" w:rsidRDefault="007B5012" w:rsidP="003D3486">
      <w:pPr>
        <w:keepNext/>
        <w:jc w:val="center"/>
      </w:pPr>
      <w:r w:rsidRPr="00951ACF">
        <w:rPr>
          <w:noProof/>
        </w:rPr>
        <w:drawing>
          <wp:inline distT="0" distB="0" distL="0" distR="0" wp14:anchorId="1C521B59" wp14:editId="14EFDFA1">
            <wp:extent cx="6479540" cy="4290695"/>
            <wp:effectExtent l="0" t="0" r="0" b="0"/>
            <wp:docPr id="58441880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18806" name="Picture 1" descr="A diagram of a diagram&#10;&#10;AI-generated content may be incorrect."/>
                    <pic:cNvPicPr/>
                  </pic:nvPicPr>
                  <pic:blipFill>
                    <a:blip r:embed="rId146"/>
                    <a:stretch>
                      <a:fillRect/>
                    </a:stretch>
                  </pic:blipFill>
                  <pic:spPr>
                    <a:xfrm>
                      <a:off x="0" y="0"/>
                      <a:ext cx="6479540" cy="4290695"/>
                    </a:xfrm>
                    <a:prstGeom prst="rect">
                      <a:avLst/>
                    </a:prstGeom>
                  </pic:spPr>
                </pic:pic>
              </a:graphicData>
            </a:graphic>
          </wp:inline>
        </w:drawing>
      </w:r>
    </w:p>
    <w:p w14:paraId="693FB41E" w14:textId="5DBA720B" w:rsidR="007B5012" w:rsidRDefault="000516F3" w:rsidP="003D3486">
      <w:pPr>
        <w:pStyle w:val="Caption"/>
      </w:pPr>
      <w:bookmarkStart w:id="573" w:name="_Ref197424818"/>
      <w:bookmarkStart w:id="574" w:name="_Toc21012557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6</w:t>
      </w:r>
      <w:r w:rsidR="00946086">
        <w:fldChar w:fldCharType="end"/>
      </w:r>
      <w:bookmarkEnd w:id="573"/>
      <w:r w:rsidR="002A04E4">
        <w:t xml:space="preserve">: </w:t>
      </w:r>
      <w:r w:rsidR="007B5012">
        <w:t xml:space="preserve">Geotechnical </w:t>
      </w:r>
      <w:r w:rsidR="00A21DF9">
        <w:t>r</w:t>
      </w:r>
      <w:r w:rsidR="007B5012">
        <w:t xml:space="preserve">isk </w:t>
      </w:r>
      <w:r w:rsidR="00A21DF9">
        <w:t>r</w:t>
      </w:r>
      <w:r w:rsidR="007B5012">
        <w:t>atings</w:t>
      </w:r>
      <w:r w:rsidR="00A21DF9">
        <w:t xml:space="preserve"> </w:t>
      </w:r>
      <w:r w:rsidR="00A21DF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A21DF9">
        <w:fldChar w:fldCharType="separate"/>
      </w:r>
      <w:r w:rsidR="004C52FC">
        <w:rPr>
          <w:noProof/>
        </w:rPr>
        <w:t>(PSM 2025b)</w:t>
      </w:r>
      <w:bookmarkEnd w:id="574"/>
      <w:r w:rsidR="00A21DF9">
        <w:fldChar w:fldCharType="end"/>
      </w:r>
    </w:p>
    <w:p w14:paraId="4BEDD6F6" w14:textId="77777777" w:rsidR="007B5012" w:rsidRDefault="007B5012" w:rsidP="007B5012">
      <w:pPr>
        <w:pStyle w:val="Heading5"/>
      </w:pPr>
      <w:r>
        <w:t>Surface Water Risk Assessment System</w:t>
      </w:r>
    </w:p>
    <w:p w14:paraId="7E5C8311" w14:textId="656238E8" w:rsidR="007B5012" w:rsidRDefault="007B5012" w:rsidP="007B5012">
      <w:r>
        <w:t>The surface water risk assessment system also comprises two elements: base conditions and complicating factors. The base conditions are the inherent factors that categori</w:t>
      </w:r>
      <w:r w:rsidR="00877D95">
        <w:t>s</w:t>
      </w:r>
      <w:r>
        <w:t xml:space="preserve">e the domain and </w:t>
      </w:r>
      <w:r w:rsidR="009037CB">
        <w:t>include</w:t>
      </w:r>
      <w:r>
        <w:t xml:space="preserve"> catchment size and the nature of the peripheral catchment. These are illustrated by two end members:</w:t>
      </w:r>
    </w:p>
    <w:p w14:paraId="3E1D0C00" w14:textId="77777777" w:rsidR="007B5012" w:rsidRDefault="007B5012" w:rsidP="00ED69BB">
      <w:pPr>
        <w:pStyle w:val="ListParagraph"/>
        <w:numPr>
          <w:ilvl w:val="0"/>
          <w:numId w:val="138"/>
        </w:numPr>
      </w:pPr>
      <w:r>
        <w:t>Low lying level terrain with small topographic relief which is considered to be a more easily controllable situation (low risk).</w:t>
      </w:r>
    </w:p>
    <w:p w14:paraId="7B623A55" w14:textId="77777777" w:rsidR="007B5012" w:rsidRDefault="007B5012" w:rsidP="00ED69BB">
      <w:pPr>
        <w:pStyle w:val="ListParagraph"/>
        <w:numPr>
          <w:ilvl w:val="0"/>
          <w:numId w:val="138"/>
        </w:numPr>
      </w:pPr>
      <w:r>
        <w:t>An elevated catchment in steep terrain, which practically will present greater engineering and design difficulties (high risk).</w:t>
      </w:r>
    </w:p>
    <w:p w14:paraId="0264C306" w14:textId="77777777" w:rsidR="007B5012" w:rsidRDefault="007B5012" w:rsidP="007B5012">
      <w:r>
        <w:t>The complicating factors are those elements that would increase the future design complexity and hence risk, and comprise:</w:t>
      </w:r>
    </w:p>
    <w:p w14:paraId="6E9A5F45" w14:textId="77777777" w:rsidR="007B5012" w:rsidRDefault="007B5012" w:rsidP="00ED69BB">
      <w:pPr>
        <w:pStyle w:val="ListParagraph"/>
        <w:numPr>
          <w:ilvl w:val="0"/>
          <w:numId w:val="139"/>
        </w:numPr>
      </w:pPr>
      <w:r>
        <w:t>The complexity of the existing diversion infrastructure,</w:t>
      </w:r>
    </w:p>
    <w:p w14:paraId="3345CCB6" w14:textId="77777777" w:rsidR="007B5012" w:rsidRDefault="007B5012" w:rsidP="00ED69BB">
      <w:pPr>
        <w:pStyle w:val="ListParagraph"/>
        <w:numPr>
          <w:ilvl w:val="0"/>
          <w:numId w:val="139"/>
        </w:numPr>
      </w:pPr>
      <w:r>
        <w:t>The ability to guarantee future control, which could be compromised by factors such as the location of the mine lease boundary, adjacent important infrastructure and or private land ownership close to the mine crest; and</w:t>
      </w:r>
    </w:p>
    <w:p w14:paraId="17CB293A" w14:textId="77777777" w:rsidR="007B5012" w:rsidRDefault="007B5012" w:rsidP="00ED69BB">
      <w:pPr>
        <w:pStyle w:val="ListParagraph"/>
        <w:numPr>
          <w:ilvl w:val="0"/>
          <w:numId w:val="139"/>
        </w:numPr>
      </w:pPr>
      <w:r>
        <w:t>The simplicity of the future surface water control systems required.</w:t>
      </w:r>
    </w:p>
    <w:p w14:paraId="67F95801" w14:textId="38F3D4F0" w:rsidR="007B5012" w:rsidRDefault="007B5012" w:rsidP="007B5012">
      <w:r>
        <w:t xml:space="preserve">The surface water risk ratings for each peripheral catchment domain are shown in </w:t>
      </w:r>
      <w:r w:rsidR="00920847">
        <w:fldChar w:fldCharType="begin"/>
      </w:r>
      <w:r w:rsidR="00920847">
        <w:instrText xml:space="preserve"> REF _Ref197424871 \h </w:instrText>
      </w:r>
      <w:r w:rsidR="00920847">
        <w:fldChar w:fldCharType="separate"/>
      </w:r>
      <w:r w:rsidR="00D35BC0">
        <w:t xml:space="preserve">Figure </w:t>
      </w:r>
      <w:r w:rsidR="00D35BC0">
        <w:rPr>
          <w:noProof/>
        </w:rPr>
        <w:t>8</w:t>
      </w:r>
      <w:r w:rsidR="00D35BC0">
        <w:noBreakHyphen/>
      </w:r>
      <w:r w:rsidR="00D35BC0">
        <w:rPr>
          <w:noProof/>
        </w:rPr>
        <w:t>77</w:t>
      </w:r>
      <w:r w:rsidR="00920847">
        <w:fldChar w:fldCharType="end"/>
      </w:r>
      <w:r>
        <w:t>.</w:t>
      </w:r>
    </w:p>
    <w:p w14:paraId="63B21892" w14:textId="77777777" w:rsidR="007B5012" w:rsidRDefault="007B5012" w:rsidP="007B5012"/>
    <w:p w14:paraId="4467AF94" w14:textId="03202E46" w:rsidR="007B5012" w:rsidRDefault="008270A7" w:rsidP="003D3486">
      <w:pPr>
        <w:keepNext/>
      </w:pPr>
      <w:r w:rsidRPr="005452D4">
        <w:rPr>
          <w:noProof/>
        </w:rPr>
        <w:drawing>
          <wp:inline distT="0" distB="0" distL="0" distR="0" wp14:anchorId="049BE99B" wp14:editId="6C5D9F4C">
            <wp:extent cx="6479540" cy="3514090"/>
            <wp:effectExtent l="0" t="0" r="0" b="0"/>
            <wp:docPr id="47279404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794046" name="Picture 1" descr="A diagram of a graph&#10;&#10;AI-generated content may be incorrect."/>
                    <pic:cNvPicPr/>
                  </pic:nvPicPr>
                  <pic:blipFill>
                    <a:blip r:embed="rId147"/>
                    <a:stretch>
                      <a:fillRect/>
                    </a:stretch>
                  </pic:blipFill>
                  <pic:spPr>
                    <a:xfrm>
                      <a:off x="0" y="0"/>
                      <a:ext cx="6479540" cy="3514090"/>
                    </a:xfrm>
                    <a:prstGeom prst="rect">
                      <a:avLst/>
                    </a:prstGeom>
                  </pic:spPr>
                </pic:pic>
              </a:graphicData>
            </a:graphic>
          </wp:inline>
        </w:drawing>
      </w:r>
    </w:p>
    <w:p w14:paraId="4A6D8278" w14:textId="475ED8B7" w:rsidR="007B5012" w:rsidRDefault="003D3486" w:rsidP="00FD7D65">
      <w:pPr>
        <w:pStyle w:val="Caption"/>
      </w:pPr>
      <w:bookmarkStart w:id="575" w:name="_Ref197424871"/>
      <w:bookmarkStart w:id="576" w:name="_Toc21012557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7</w:t>
      </w:r>
      <w:r w:rsidR="00946086">
        <w:fldChar w:fldCharType="end"/>
      </w:r>
      <w:bookmarkEnd w:id="575"/>
      <w:r w:rsidR="002A04E4">
        <w:t xml:space="preserve">: </w:t>
      </w:r>
      <w:r w:rsidR="007B5012">
        <w:t xml:space="preserve">Domain </w:t>
      </w:r>
      <w:r w:rsidR="00175442">
        <w:t>s</w:t>
      </w:r>
      <w:r w:rsidR="007B5012">
        <w:t xml:space="preserve">urface </w:t>
      </w:r>
      <w:r w:rsidR="00175442">
        <w:t>w</w:t>
      </w:r>
      <w:r w:rsidR="007B5012">
        <w:t xml:space="preserve">ater </w:t>
      </w:r>
      <w:r w:rsidR="00175442">
        <w:t>r</w:t>
      </w:r>
      <w:r w:rsidR="007B5012">
        <w:t xml:space="preserve">isk </w:t>
      </w:r>
      <w:r w:rsidR="00175442">
        <w:t>r</w:t>
      </w:r>
      <w:r w:rsidR="007B5012">
        <w:t>atings</w:t>
      </w:r>
      <w:r w:rsidR="00175442">
        <w:t xml:space="preserve"> </w:t>
      </w:r>
      <w:r w:rsidR="00175442">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175442">
        <w:fldChar w:fldCharType="separate"/>
      </w:r>
      <w:r w:rsidR="004C52FC">
        <w:rPr>
          <w:noProof/>
        </w:rPr>
        <w:t>(PSM 2025b)</w:t>
      </w:r>
      <w:bookmarkEnd w:id="576"/>
      <w:r w:rsidR="00175442">
        <w:fldChar w:fldCharType="end"/>
      </w:r>
    </w:p>
    <w:p w14:paraId="66330C35" w14:textId="2FA703E1" w:rsidR="007B5012" w:rsidRDefault="007B5012" w:rsidP="007B5012">
      <w:pPr>
        <w:pStyle w:val="Heading5"/>
      </w:pPr>
      <w:r>
        <w:t>Consequence Category Classification</w:t>
      </w:r>
    </w:p>
    <w:p w14:paraId="4F684C8E" w14:textId="77777777" w:rsidR="007B5012" w:rsidRDefault="007B5012" w:rsidP="007B5012">
      <w:r>
        <w:t>Geotechnical d</w:t>
      </w:r>
      <w:r w:rsidRPr="00486E44">
        <w:t>omain consequence categories are also considered in the risk ranking. The rehabilitation design uses a risk-based approach to assess the potential rehabilitation design impacts to understand the potential consequence of failure and to guide assessments of risk, design, evaluation of Factors of Safety (FoS) and remediation. Five</w:t>
      </w:r>
      <w:r>
        <w:t xml:space="preserve"> consequence categories have been developed for the Feasibility Rehabilitation Design studies based on current infrastructure and proposed / planned PMLU.  The categories ranked from highest to lowest consequence, their equivalent expression, and general infrastructure descriptors are:</w:t>
      </w:r>
    </w:p>
    <w:p w14:paraId="6F4DD4BA" w14:textId="77777777" w:rsidR="007B5012" w:rsidRDefault="007B5012" w:rsidP="00ED69BB">
      <w:pPr>
        <w:pStyle w:val="ListParagraph"/>
        <w:numPr>
          <w:ilvl w:val="0"/>
          <w:numId w:val="140"/>
        </w:numPr>
      </w:pPr>
      <w:r>
        <w:t>Severity 5 – Critical: highways and railway lines,</w:t>
      </w:r>
    </w:p>
    <w:p w14:paraId="17E6C80D" w14:textId="77777777" w:rsidR="007B5012" w:rsidRDefault="007B5012" w:rsidP="00ED69BB">
      <w:pPr>
        <w:pStyle w:val="ListParagraph"/>
        <w:numPr>
          <w:ilvl w:val="0"/>
          <w:numId w:val="140"/>
        </w:numPr>
      </w:pPr>
      <w:r>
        <w:t>Severity 4 – Major: rivers,</w:t>
      </w:r>
    </w:p>
    <w:p w14:paraId="0B956488" w14:textId="77777777" w:rsidR="007B5012" w:rsidRDefault="007B5012" w:rsidP="00ED69BB">
      <w:pPr>
        <w:pStyle w:val="ListParagraph"/>
        <w:numPr>
          <w:ilvl w:val="0"/>
          <w:numId w:val="140"/>
        </w:numPr>
      </w:pPr>
      <w:r>
        <w:t>Severity 3 – Moderate: secondary public roads,</w:t>
      </w:r>
    </w:p>
    <w:p w14:paraId="7D3E65A8" w14:textId="77777777" w:rsidR="007B5012" w:rsidRDefault="007B5012" w:rsidP="00ED69BB">
      <w:pPr>
        <w:pStyle w:val="ListParagraph"/>
        <w:numPr>
          <w:ilvl w:val="0"/>
          <w:numId w:val="140"/>
        </w:numPr>
      </w:pPr>
      <w:r>
        <w:t xml:space="preserve">Severity 2 – Minor: picnic spots or areas of temporary human occupation (for a few hours), </w:t>
      </w:r>
    </w:p>
    <w:p w14:paraId="5DCEDD55" w14:textId="77777777" w:rsidR="007B5012" w:rsidRDefault="007B5012" w:rsidP="00ED69BB">
      <w:pPr>
        <w:pStyle w:val="ListParagraph"/>
        <w:numPr>
          <w:ilvl w:val="0"/>
          <w:numId w:val="140"/>
        </w:numPr>
      </w:pPr>
      <w:r>
        <w:t>Severity 1 – Insignificant: farmland or areas with no extended or permanent human occupation.</w:t>
      </w:r>
    </w:p>
    <w:p w14:paraId="640DF718" w14:textId="251BCF63" w:rsidR="007B5012" w:rsidRDefault="007B5012" w:rsidP="007B5012">
      <w:r>
        <w:t xml:space="preserve">Each geotechnical stability section is also given a consequence rating, as these can sometimes vary within a domain. The geotechnical domain is then assigned the same rating as the highest consequence rating stability section within it. </w:t>
      </w:r>
      <w:r w:rsidRPr="003D5D8B">
        <w:t xml:space="preserve">A plan showing the consequence categories for each geotechnical domain is shown in </w:t>
      </w:r>
      <w:r w:rsidR="00920847" w:rsidRPr="003D5D8B">
        <w:fldChar w:fldCharType="begin"/>
      </w:r>
      <w:r w:rsidR="00920847" w:rsidRPr="003D5D8B">
        <w:instrText xml:space="preserve"> REF _Ref197424907 \h </w:instrText>
      </w:r>
      <w:r w:rsidR="003D5D8B">
        <w:instrText xml:space="preserve"> \* MERGEFORMAT </w:instrText>
      </w:r>
      <w:r w:rsidR="00920847" w:rsidRPr="003D5D8B">
        <w:fldChar w:fldCharType="separate"/>
      </w:r>
      <w:r w:rsidR="00D35BC0">
        <w:t xml:space="preserve">Figure </w:t>
      </w:r>
      <w:r w:rsidR="00D35BC0">
        <w:rPr>
          <w:noProof/>
        </w:rPr>
        <w:t>8</w:t>
      </w:r>
      <w:r w:rsidR="00D35BC0">
        <w:rPr>
          <w:noProof/>
        </w:rPr>
        <w:noBreakHyphen/>
        <w:t>78</w:t>
      </w:r>
      <w:r w:rsidR="00920847" w:rsidRPr="003D5D8B">
        <w:fldChar w:fldCharType="end"/>
      </w:r>
      <w:r w:rsidRPr="003D5D8B">
        <w:t>.</w:t>
      </w:r>
      <w:r>
        <w:t xml:space="preserve"> It is important to note that the planned PMLU are preliminary in nature and subject to further refinement based on outcomes of the future detailed design and stakeholder engagement.</w:t>
      </w:r>
    </w:p>
    <w:p w14:paraId="07F53BFE" w14:textId="77777777" w:rsidR="00770609" w:rsidRDefault="007B5012" w:rsidP="00770609">
      <w:pPr>
        <w:keepNext/>
        <w:jc w:val="center"/>
      </w:pPr>
      <w:r>
        <w:rPr>
          <w:noProof/>
        </w:rPr>
        <w:drawing>
          <wp:inline distT="0" distB="0" distL="0" distR="0" wp14:anchorId="32FBB219" wp14:editId="7CEC2745">
            <wp:extent cx="6838950" cy="5187950"/>
            <wp:effectExtent l="0" t="0" r="0" b="0"/>
            <wp:docPr id="5586331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838950" cy="5187950"/>
                    </a:xfrm>
                    <a:prstGeom prst="rect">
                      <a:avLst/>
                    </a:prstGeom>
                    <a:noFill/>
                    <a:ln>
                      <a:noFill/>
                    </a:ln>
                  </pic:spPr>
                </pic:pic>
              </a:graphicData>
            </a:graphic>
          </wp:inline>
        </w:drawing>
      </w:r>
    </w:p>
    <w:p w14:paraId="06CD3F2B" w14:textId="554A9D5F" w:rsidR="007B5012" w:rsidRDefault="00770609" w:rsidP="00770609">
      <w:pPr>
        <w:pStyle w:val="Caption"/>
      </w:pPr>
      <w:bookmarkStart w:id="577" w:name="_Ref197424907"/>
      <w:bookmarkStart w:id="578" w:name="_Toc21012557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8</w:t>
      </w:r>
      <w:r w:rsidR="00946086">
        <w:fldChar w:fldCharType="end"/>
      </w:r>
      <w:bookmarkEnd w:id="577"/>
      <w:r w:rsidR="002A04E4">
        <w:t>:</w:t>
      </w:r>
      <w:r>
        <w:t xml:space="preserve"> Geotechnical domain consequence category plan</w:t>
      </w:r>
      <w:bookmarkEnd w:id="578"/>
    </w:p>
    <w:p w14:paraId="0AFD1A3C" w14:textId="77777777" w:rsidR="007B5012" w:rsidRDefault="007B5012" w:rsidP="007B5012"/>
    <w:p w14:paraId="2AE41975" w14:textId="77777777" w:rsidR="007B5012" w:rsidRDefault="007B5012" w:rsidP="007B5012">
      <w:pPr>
        <w:pStyle w:val="Heading5"/>
      </w:pPr>
      <w:r>
        <w:t>Geotechnical Design Risk Assessment Outcomes</w:t>
      </w:r>
    </w:p>
    <w:p w14:paraId="0BB1770C" w14:textId="1D34AD65" w:rsidR="007B5012" w:rsidRDefault="007B5012" w:rsidP="007B5012">
      <w:r w:rsidRPr="001A30D8">
        <w:t xml:space="preserve">A summary </w:t>
      </w:r>
      <w:r w:rsidRPr="00AE29FA">
        <w:t xml:space="preserve">of the risk rankings is provided in </w:t>
      </w:r>
      <w:r w:rsidR="00F67E15">
        <w:fldChar w:fldCharType="begin"/>
      </w:r>
      <w:r w:rsidR="00F67E15">
        <w:instrText xml:space="preserve"> REF _Ref197425993 \h </w:instrText>
      </w:r>
      <w:r w:rsidR="00F67E15">
        <w:fldChar w:fldCharType="separate"/>
      </w:r>
      <w:r w:rsidR="00D35BC0" w:rsidRPr="001A30D8">
        <w:t xml:space="preserve">Table </w:t>
      </w:r>
      <w:r w:rsidR="00D35BC0">
        <w:rPr>
          <w:noProof/>
        </w:rPr>
        <w:t>8</w:t>
      </w:r>
      <w:r w:rsidR="00D35BC0">
        <w:noBreakHyphen/>
      </w:r>
      <w:r w:rsidR="00D35BC0">
        <w:rPr>
          <w:noProof/>
        </w:rPr>
        <w:t>29</w:t>
      </w:r>
      <w:r w:rsidR="00F67E15">
        <w:fldChar w:fldCharType="end"/>
      </w:r>
      <w:r w:rsidRPr="00AE29FA">
        <w:t xml:space="preserve">. The consequence categories are based on End of Mining (EOM). </w:t>
      </w:r>
      <w:r w:rsidR="00642558">
        <w:t>S</w:t>
      </w:r>
      <w:r w:rsidR="00F63726">
        <w:t>cores are assigned to each parameter as shown in parenthesis</w:t>
      </w:r>
      <w:r w:rsidR="00642558">
        <w:t xml:space="preserve"> and these are summed to create a total </w:t>
      </w:r>
      <w:r w:rsidR="0014145F">
        <w:t xml:space="preserve">relative </w:t>
      </w:r>
      <w:r w:rsidR="00642558">
        <w:t>risk ranking score</w:t>
      </w:r>
      <w:r w:rsidR="00F63726">
        <w:t xml:space="preserve">. </w:t>
      </w:r>
      <w:r w:rsidR="00642558">
        <w:t xml:space="preserve">The </w:t>
      </w:r>
      <w:r>
        <w:t xml:space="preserve">relative </w:t>
      </w:r>
      <w:r w:rsidR="00FF4279">
        <w:t xml:space="preserve">geotechnical design risk </w:t>
      </w:r>
      <w:r>
        <w:t>ranking</w:t>
      </w:r>
      <w:r w:rsidR="00642558">
        <w:t xml:space="preserve">s are colour coded and split into: </w:t>
      </w:r>
      <w:r w:rsidR="00B56B9E">
        <w:rPr>
          <w:shd w:val="clear" w:color="auto" w:fill="D6E3BC" w:themeFill="accent3" w:themeFillTint="66"/>
        </w:rPr>
        <w:t>L</w:t>
      </w:r>
      <w:r w:rsidRPr="00F63726">
        <w:rPr>
          <w:shd w:val="clear" w:color="auto" w:fill="D6E3BC" w:themeFill="accent3" w:themeFillTint="66"/>
        </w:rPr>
        <w:t>ow</w:t>
      </w:r>
      <w:r>
        <w:t xml:space="preserve"> (</w:t>
      </w:r>
      <w:r w:rsidR="00642558">
        <w:t xml:space="preserve">3-6), </w:t>
      </w:r>
      <w:r w:rsidR="00B56B9E">
        <w:rPr>
          <w:shd w:val="clear" w:color="auto" w:fill="FEEF94"/>
        </w:rPr>
        <w:t>M</w:t>
      </w:r>
      <w:r w:rsidR="00642558" w:rsidRPr="00F63726">
        <w:rPr>
          <w:shd w:val="clear" w:color="auto" w:fill="FEEF94"/>
        </w:rPr>
        <w:t>edium</w:t>
      </w:r>
      <w:r w:rsidR="00642558">
        <w:t xml:space="preserve"> (7-8) and) </w:t>
      </w:r>
      <w:r w:rsidR="00B56B9E">
        <w:rPr>
          <w:shd w:val="clear" w:color="auto" w:fill="F79646" w:themeFill="accent6"/>
        </w:rPr>
        <w:t>H</w:t>
      </w:r>
      <w:r w:rsidR="00642558" w:rsidRPr="00F63726">
        <w:rPr>
          <w:shd w:val="clear" w:color="auto" w:fill="F79646" w:themeFill="accent6"/>
        </w:rPr>
        <w:t>igh</w:t>
      </w:r>
      <w:r w:rsidR="00642558">
        <w:t xml:space="preserve"> (9</w:t>
      </w:r>
      <w:r w:rsidR="00845A95">
        <w:t>+</w:t>
      </w:r>
      <w:r w:rsidR="00642558">
        <w:t>)</w:t>
      </w:r>
      <w:r>
        <w:t xml:space="preserve">. </w:t>
      </w:r>
    </w:p>
    <w:p w14:paraId="3230BD29" w14:textId="116CD489" w:rsidR="007B5012" w:rsidRDefault="007B5012" w:rsidP="007B5012">
      <w:pPr>
        <w:rPr>
          <w:highlight w:val="yellow"/>
        </w:rPr>
      </w:pPr>
      <w:r>
        <w:t xml:space="preserve">Both the Geotechnical and Surface Water design risk ratings </w:t>
      </w:r>
      <w:r w:rsidR="003C5BF3">
        <w:t>have</w:t>
      </w:r>
      <w:r>
        <w:t xml:space="preserve"> educate</w:t>
      </w:r>
      <w:r w:rsidR="003C5BF3">
        <w:t>d</w:t>
      </w:r>
      <w:r>
        <w:t xml:space="preserve"> the </w:t>
      </w:r>
      <w:r w:rsidR="00F67E15">
        <w:t xml:space="preserve">detailed </w:t>
      </w:r>
      <w:r>
        <w:t xml:space="preserve">rehabilitation designs as </w:t>
      </w:r>
      <w:r w:rsidR="00E7538A">
        <w:t xml:space="preserve">being </w:t>
      </w:r>
      <w:r>
        <w:t xml:space="preserve">appropriate. The aim is to then use the consequence category ratings in the medium and </w:t>
      </w:r>
      <w:r w:rsidR="00B129B3">
        <w:t>high-risk</w:t>
      </w:r>
      <w:r>
        <w:t xml:space="preserve"> domains to define a targeted approach to selection of the design parameters. For example</w:t>
      </w:r>
      <w:r w:rsidR="00B129B3">
        <w:t>,</w:t>
      </w:r>
      <w:r>
        <w:t xml:space="preserve"> with surface water, domains with lower risk as measured by the consequence category can adopt lower design Annual Exceedance Probabilities (AEP’s) or Peak Design Flow Rates. Thus, the conventional risk classifications assist in defining what reliability is required and therefore how large a particular drainage structure is required.</w:t>
      </w:r>
    </w:p>
    <w:p w14:paraId="12D59168" w14:textId="6282920C" w:rsidR="007B5012" w:rsidRDefault="00A564BD">
      <w:pPr>
        <w:spacing w:after="0" w:line="240" w:lineRule="auto"/>
      </w:pPr>
      <w:r>
        <w:br w:type="page"/>
      </w:r>
    </w:p>
    <w:p w14:paraId="26380F82" w14:textId="0E3A4835" w:rsidR="007B5012" w:rsidRPr="001A30D8" w:rsidRDefault="007B5012" w:rsidP="007B5012">
      <w:pPr>
        <w:pStyle w:val="Caption"/>
      </w:pPr>
      <w:bookmarkStart w:id="579" w:name="_Ref197425993"/>
      <w:bookmarkStart w:id="580" w:name="_Toc210127002"/>
      <w:r w:rsidRPr="001A30D8">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9</w:t>
      </w:r>
      <w:r w:rsidR="00971AAD">
        <w:fldChar w:fldCharType="end"/>
      </w:r>
      <w:bookmarkEnd w:id="579"/>
      <w:r w:rsidR="002A04E4">
        <w:rPr>
          <w:noProof/>
        </w:rPr>
        <w:t>:</w:t>
      </w:r>
      <w:r w:rsidRPr="001A30D8">
        <w:t xml:space="preserve"> Geotechnical </w:t>
      </w:r>
      <w:r>
        <w:t>D</w:t>
      </w:r>
      <w:r w:rsidRPr="001A30D8">
        <w:t xml:space="preserve">omain </w:t>
      </w:r>
      <w:r w:rsidR="00C35BD1">
        <w:t xml:space="preserve">Design </w:t>
      </w:r>
      <w:r>
        <w:t>Risk R</w:t>
      </w:r>
      <w:r w:rsidRPr="001A30D8">
        <w:t>ankings</w:t>
      </w:r>
      <w:bookmarkEnd w:id="580"/>
    </w:p>
    <w:tbl>
      <w:tblPr>
        <w:tblStyle w:val="DMRPTable"/>
        <w:tblW w:w="5000" w:type="pct"/>
        <w:tblLook w:val="0420" w:firstRow="1" w:lastRow="0" w:firstColumn="0" w:lastColumn="0" w:noHBand="0" w:noVBand="1"/>
      </w:tblPr>
      <w:tblGrid>
        <w:gridCol w:w="1519"/>
        <w:gridCol w:w="1391"/>
        <w:gridCol w:w="1962"/>
        <w:gridCol w:w="1964"/>
        <w:gridCol w:w="1965"/>
        <w:gridCol w:w="1965"/>
      </w:tblGrid>
      <w:tr w:rsidR="004D5E73" w:rsidRPr="00D11B22" w14:paraId="442861E8" w14:textId="77777777" w:rsidTr="0037556F">
        <w:trPr>
          <w:cnfStyle w:val="100000000000" w:firstRow="1" w:lastRow="0" w:firstColumn="0" w:lastColumn="0" w:oddVBand="0" w:evenVBand="0" w:oddHBand="0" w:evenHBand="0" w:firstRowFirstColumn="0" w:firstRowLastColumn="0" w:lastRowFirstColumn="0" w:lastRowLastColumn="0"/>
        </w:trPr>
        <w:tc>
          <w:tcPr>
            <w:tcW w:w="671" w:type="pct"/>
          </w:tcPr>
          <w:p w14:paraId="4FB7C811" w14:textId="77777777" w:rsidR="007B5012" w:rsidRPr="00402195" w:rsidRDefault="007B5012">
            <w:pPr>
              <w:pStyle w:val="TableText"/>
              <w:jc w:val="left"/>
              <w:rPr>
                <w:rFonts w:ascii="Verdana" w:hAnsi="Verdana"/>
                <w:color w:val="auto"/>
                <w:sz w:val="18"/>
              </w:rPr>
            </w:pPr>
            <w:r>
              <w:rPr>
                <w:rFonts w:ascii="Verdana" w:hAnsi="Verdana"/>
                <w:color w:val="auto"/>
                <w:sz w:val="18"/>
              </w:rPr>
              <w:t>Geotechnical Domain</w:t>
            </w:r>
          </w:p>
        </w:tc>
        <w:tc>
          <w:tcPr>
            <w:tcW w:w="653" w:type="pct"/>
          </w:tcPr>
          <w:p w14:paraId="588305D9" w14:textId="77777777" w:rsidR="007B5012" w:rsidRPr="00402195" w:rsidRDefault="007B5012">
            <w:pPr>
              <w:pStyle w:val="TableText"/>
              <w:jc w:val="left"/>
              <w:rPr>
                <w:rFonts w:ascii="Verdana" w:hAnsi="Verdana"/>
                <w:color w:val="auto"/>
                <w:sz w:val="18"/>
              </w:rPr>
            </w:pPr>
            <w:r>
              <w:rPr>
                <w:rFonts w:ascii="Verdana" w:hAnsi="Verdana"/>
                <w:color w:val="auto"/>
                <w:sz w:val="18"/>
              </w:rPr>
              <w:t>Stability Section</w:t>
            </w:r>
          </w:p>
        </w:tc>
        <w:tc>
          <w:tcPr>
            <w:tcW w:w="918" w:type="pct"/>
          </w:tcPr>
          <w:p w14:paraId="604409B6" w14:textId="77777777" w:rsidR="007B5012" w:rsidRDefault="007B5012">
            <w:pPr>
              <w:pStyle w:val="TableText"/>
              <w:jc w:val="center"/>
              <w:rPr>
                <w:rFonts w:ascii="Verdana" w:hAnsi="Verdana"/>
                <w:b w:val="0"/>
                <w:color w:val="auto"/>
                <w:sz w:val="18"/>
              </w:rPr>
            </w:pPr>
            <w:r>
              <w:rPr>
                <w:rFonts w:ascii="Verdana" w:hAnsi="Verdana"/>
                <w:color w:val="auto"/>
                <w:sz w:val="18"/>
              </w:rPr>
              <w:t>Surface Water Risk Rating</w:t>
            </w:r>
          </w:p>
          <w:p w14:paraId="35842F39" w14:textId="197454C4" w:rsidR="007B5012" w:rsidRPr="00402195" w:rsidRDefault="009F03BC">
            <w:pPr>
              <w:pStyle w:val="TableText"/>
              <w:jc w:val="center"/>
              <w:rPr>
                <w:rFonts w:ascii="Verdana" w:hAnsi="Verdana"/>
                <w:color w:val="auto"/>
                <w:sz w:val="18"/>
              </w:rPr>
            </w:pPr>
            <w:r>
              <w:rPr>
                <w:rFonts w:ascii="Verdana" w:hAnsi="Verdana"/>
                <w:color w:val="auto"/>
                <w:sz w:val="18"/>
              </w:rPr>
              <w:t>(score)</w:t>
            </w:r>
          </w:p>
        </w:tc>
        <w:tc>
          <w:tcPr>
            <w:tcW w:w="919" w:type="pct"/>
          </w:tcPr>
          <w:p w14:paraId="428C61D9" w14:textId="77777777" w:rsidR="007B5012" w:rsidRDefault="007B5012">
            <w:pPr>
              <w:pStyle w:val="TableText"/>
              <w:jc w:val="center"/>
              <w:rPr>
                <w:rFonts w:ascii="Verdana" w:hAnsi="Verdana"/>
                <w:b w:val="0"/>
                <w:color w:val="auto"/>
                <w:sz w:val="18"/>
              </w:rPr>
            </w:pPr>
            <w:r>
              <w:rPr>
                <w:rFonts w:ascii="Verdana" w:hAnsi="Verdana"/>
                <w:color w:val="auto"/>
                <w:sz w:val="18"/>
              </w:rPr>
              <w:t>Geotechnical Risk Rating</w:t>
            </w:r>
          </w:p>
          <w:p w14:paraId="2B146BEF" w14:textId="75A1D670" w:rsidR="007B5012" w:rsidRPr="00402195" w:rsidRDefault="009F03BC">
            <w:pPr>
              <w:pStyle w:val="TableText"/>
              <w:jc w:val="center"/>
              <w:rPr>
                <w:rFonts w:ascii="Verdana" w:hAnsi="Verdana"/>
                <w:color w:val="auto"/>
                <w:sz w:val="18"/>
              </w:rPr>
            </w:pPr>
            <w:r>
              <w:rPr>
                <w:rFonts w:ascii="Verdana" w:hAnsi="Verdana"/>
                <w:color w:val="auto"/>
                <w:sz w:val="18"/>
              </w:rPr>
              <w:t>(score)</w:t>
            </w:r>
          </w:p>
        </w:tc>
        <w:tc>
          <w:tcPr>
            <w:tcW w:w="919" w:type="pct"/>
          </w:tcPr>
          <w:p w14:paraId="497D7B94" w14:textId="381B20DA" w:rsidR="007B5012" w:rsidRDefault="007B5012">
            <w:pPr>
              <w:pStyle w:val="TableText"/>
              <w:jc w:val="center"/>
              <w:rPr>
                <w:rFonts w:ascii="Verdana" w:hAnsi="Verdana"/>
                <w:color w:val="auto"/>
                <w:sz w:val="18"/>
              </w:rPr>
            </w:pPr>
            <w:r>
              <w:rPr>
                <w:rFonts w:ascii="Verdana" w:hAnsi="Verdana"/>
                <w:color w:val="auto"/>
                <w:sz w:val="18"/>
              </w:rPr>
              <w:t>EOM Consequence Category</w:t>
            </w:r>
            <w:r w:rsidR="00E23E5D">
              <w:rPr>
                <w:rFonts w:ascii="Verdana" w:hAnsi="Verdana"/>
                <w:color w:val="auto"/>
                <w:sz w:val="18"/>
              </w:rPr>
              <w:t>*</w:t>
            </w:r>
          </w:p>
        </w:tc>
        <w:tc>
          <w:tcPr>
            <w:tcW w:w="919" w:type="pct"/>
          </w:tcPr>
          <w:p w14:paraId="5049F6B9" w14:textId="77777777" w:rsidR="007B5012" w:rsidRDefault="007B5012">
            <w:pPr>
              <w:pStyle w:val="TableText"/>
              <w:jc w:val="center"/>
              <w:rPr>
                <w:rFonts w:ascii="Verdana" w:hAnsi="Verdana"/>
                <w:b w:val="0"/>
                <w:color w:val="auto"/>
                <w:sz w:val="18"/>
              </w:rPr>
            </w:pPr>
            <w:r>
              <w:rPr>
                <w:rFonts w:ascii="Verdana" w:hAnsi="Verdana"/>
                <w:color w:val="auto"/>
                <w:sz w:val="18"/>
              </w:rPr>
              <w:t>Geotechnical Design Risk Ranking</w:t>
            </w:r>
          </w:p>
          <w:p w14:paraId="6DFAA8BE" w14:textId="654824C2" w:rsidR="007B5012" w:rsidRDefault="009F03BC">
            <w:pPr>
              <w:pStyle w:val="TableText"/>
              <w:jc w:val="center"/>
              <w:rPr>
                <w:rFonts w:ascii="Verdana" w:hAnsi="Verdana"/>
                <w:color w:val="auto"/>
                <w:sz w:val="18"/>
              </w:rPr>
            </w:pPr>
            <w:r>
              <w:rPr>
                <w:rFonts w:ascii="Verdana" w:hAnsi="Verdana"/>
                <w:color w:val="auto"/>
                <w:sz w:val="18"/>
              </w:rPr>
              <w:t>(score)</w:t>
            </w:r>
          </w:p>
        </w:tc>
      </w:tr>
      <w:tr w:rsidR="007B5012" w:rsidRPr="00D11B22" w14:paraId="43A2F355" w14:textId="77777777" w:rsidTr="00F63726">
        <w:tc>
          <w:tcPr>
            <w:tcW w:w="671" w:type="pct"/>
            <w:shd w:val="clear" w:color="auto" w:fill="D6E3BC" w:themeFill="accent3" w:themeFillTint="66"/>
            <w:vAlign w:val="center"/>
          </w:tcPr>
          <w:p w14:paraId="5C40D5E0"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LS </w:t>
            </w:r>
          </w:p>
        </w:tc>
        <w:tc>
          <w:tcPr>
            <w:tcW w:w="653" w:type="pct"/>
            <w:vAlign w:val="center"/>
          </w:tcPr>
          <w:p w14:paraId="3E59CEFD"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31</w:t>
            </w:r>
          </w:p>
        </w:tc>
        <w:tc>
          <w:tcPr>
            <w:tcW w:w="918" w:type="pct"/>
            <w:vAlign w:val="center"/>
          </w:tcPr>
          <w:p w14:paraId="166686DF" w14:textId="525408C2"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7650CD02" w14:textId="12E93607"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14D5C82E" w14:textId="77777777" w:rsidR="007B5012" w:rsidRPr="00402195" w:rsidRDefault="007B5012">
            <w:pPr>
              <w:pStyle w:val="TableText"/>
              <w:jc w:val="center"/>
              <w:rPr>
                <w:rFonts w:ascii="Verdana" w:hAnsi="Verdana"/>
                <w:color w:val="auto"/>
                <w:sz w:val="18"/>
              </w:rPr>
            </w:pPr>
            <w:r>
              <w:rPr>
                <w:rFonts w:ascii="Verdana" w:hAnsi="Verdana"/>
                <w:color w:val="auto"/>
                <w:sz w:val="18"/>
              </w:rPr>
              <w:t>4</w:t>
            </w:r>
          </w:p>
        </w:tc>
        <w:tc>
          <w:tcPr>
            <w:tcW w:w="919" w:type="pct"/>
            <w:shd w:val="clear" w:color="auto" w:fill="D6E3BC" w:themeFill="accent3" w:themeFillTint="66"/>
            <w:vAlign w:val="center"/>
          </w:tcPr>
          <w:p w14:paraId="686D4953" w14:textId="3F295F84"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9F03BC">
              <w:rPr>
                <w:rFonts w:ascii="Verdana" w:hAnsi="Verdana"/>
                <w:sz w:val="18"/>
                <w:szCs w:val="16"/>
              </w:rPr>
              <w:t xml:space="preserve"> (6)</w:t>
            </w:r>
          </w:p>
        </w:tc>
      </w:tr>
      <w:tr w:rsidR="007B5012" w:rsidRPr="00D11B22" w14:paraId="092A7627" w14:textId="77777777" w:rsidTr="00F63726">
        <w:tc>
          <w:tcPr>
            <w:tcW w:w="671" w:type="pct"/>
            <w:shd w:val="clear" w:color="auto" w:fill="D6E3BC" w:themeFill="accent3" w:themeFillTint="66"/>
            <w:vAlign w:val="center"/>
          </w:tcPr>
          <w:p w14:paraId="5D5DD939"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RCB </w:t>
            </w:r>
          </w:p>
        </w:tc>
        <w:tc>
          <w:tcPr>
            <w:tcW w:w="653" w:type="pct"/>
            <w:vAlign w:val="center"/>
          </w:tcPr>
          <w:p w14:paraId="74633546"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30</w:t>
            </w:r>
          </w:p>
        </w:tc>
        <w:tc>
          <w:tcPr>
            <w:tcW w:w="918" w:type="pct"/>
            <w:vAlign w:val="center"/>
          </w:tcPr>
          <w:p w14:paraId="1CFFA8E8" w14:textId="327E905F"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16FF841B" w14:textId="4D1201CE"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637BBFA5"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D6E3BC" w:themeFill="accent3" w:themeFillTint="66"/>
            <w:vAlign w:val="center"/>
          </w:tcPr>
          <w:p w14:paraId="1D7413DB" w14:textId="02003E9C"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9F03BC">
              <w:rPr>
                <w:rFonts w:ascii="Verdana" w:hAnsi="Verdana"/>
                <w:sz w:val="18"/>
                <w:szCs w:val="16"/>
              </w:rPr>
              <w:t xml:space="preserve"> (5)</w:t>
            </w:r>
          </w:p>
        </w:tc>
      </w:tr>
      <w:tr w:rsidR="007B5012" w:rsidRPr="00D11B22" w14:paraId="3C8601C3" w14:textId="77777777" w:rsidTr="00F63726">
        <w:tc>
          <w:tcPr>
            <w:tcW w:w="671" w:type="pct"/>
            <w:shd w:val="clear" w:color="auto" w:fill="D6E3BC" w:themeFill="accent3" w:themeFillTint="66"/>
            <w:vAlign w:val="center"/>
          </w:tcPr>
          <w:p w14:paraId="3D03757C"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NB </w:t>
            </w:r>
          </w:p>
        </w:tc>
        <w:tc>
          <w:tcPr>
            <w:tcW w:w="653" w:type="pct"/>
            <w:vAlign w:val="center"/>
          </w:tcPr>
          <w:p w14:paraId="48BEDC2E"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29, 28</w:t>
            </w:r>
          </w:p>
        </w:tc>
        <w:tc>
          <w:tcPr>
            <w:tcW w:w="918" w:type="pct"/>
            <w:vAlign w:val="center"/>
          </w:tcPr>
          <w:p w14:paraId="5D11AB26" w14:textId="1BD78831"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09DFB3DD" w14:textId="46DC13A7"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6603DDB4" w14:textId="2CF172C6"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D6E3BC" w:themeFill="accent3" w:themeFillTint="66"/>
            <w:vAlign w:val="center"/>
          </w:tcPr>
          <w:p w14:paraId="3D5D39FA" w14:textId="1F957134"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9F03BC">
              <w:rPr>
                <w:rFonts w:ascii="Verdana" w:hAnsi="Verdana"/>
                <w:sz w:val="18"/>
                <w:szCs w:val="16"/>
              </w:rPr>
              <w:t xml:space="preserve"> (5)</w:t>
            </w:r>
          </w:p>
        </w:tc>
      </w:tr>
      <w:tr w:rsidR="007B5012" w:rsidRPr="00D11B22" w14:paraId="5CEBD2D7" w14:textId="77777777" w:rsidTr="0037556F">
        <w:tc>
          <w:tcPr>
            <w:tcW w:w="671" w:type="pct"/>
            <w:shd w:val="clear" w:color="auto" w:fill="FABF8F" w:themeFill="accent6" w:themeFillTint="99"/>
            <w:vAlign w:val="center"/>
          </w:tcPr>
          <w:p w14:paraId="7BFE7CCA"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WB </w:t>
            </w:r>
          </w:p>
        </w:tc>
        <w:tc>
          <w:tcPr>
            <w:tcW w:w="653" w:type="pct"/>
            <w:vAlign w:val="center"/>
          </w:tcPr>
          <w:p w14:paraId="6D064140" w14:textId="2E1A9DD7" w:rsidR="007B5012" w:rsidRPr="00402195" w:rsidRDefault="007B5012">
            <w:pPr>
              <w:pStyle w:val="TableText"/>
              <w:jc w:val="left"/>
              <w:rPr>
                <w:rFonts w:ascii="Verdana" w:hAnsi="Verdana"/>
                <w:color w:val="auto"/>
                <w:sz w:val="18"/>
              </w:rPr>
            </w:pPr>
            <w:r w:rsidRPr="00402195">
              <w:rPr>
                <w:rFonts w:ascii="Verdana" w:hAnsi="Verdana"/>
                <w:color w:val="auto"/>
                <w:sz w:val="18"/>
              </w:rPr>
              <w:t>25</w:t>
            </w:r>
            <w:r w:rsidR="00F63726">
              <w:rPr>
                <w:rFonts w:ascii="Verdana" w:hAnsi="Verdana"/>
                <w:color w:val="auto"/>
                <w:sz w:val="18"/>
              </w:rPr>
              <w:t>, 26,</w:t>
            </w:r>
            <w:r w:rsidRPr="00402195">
              <w:rPr>
                <w:rFonts w:ascii="Verdana" w:hAnsi="Verdana"/>
                <w:color w:val="auto"/>
                <w:sz w:val="18"/>
              </w:rPr>
              <w:t xml:space="preserve"> 27</w:t>
            </w:r>
          </w:p>
        </w:tc>
        <w:tc>
          <w:tcPr>
            <w:tcW w:w="918" w:type="pct"/>
            <w:vAlign w:val="center"/>
          </w:tcPr>
          <w:p w14:paraId="2402156F" w14:textId="473C719A"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w:t>
            </w: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3)</w:t>
            </w:r>
          </w:p>
        </w:tc>
        <w:tc>
          <w:tcPr>
            <w:tcW w:w="919" w:type="pct"/>
            <w:vAlign w:val="center"/>
          </w:tcPr>
          <w:p w14:paraId="7EFD0D6D" w14:textId="7AACC902"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w:t>
            </w:r>
            <w:r w:rsidR="00F63726">
              <w:rPr>
                <w:rFonts w:ascii="Verdana" w:hAnsi="Verdana"/>
                <w:color w:val="auto"/>
                <w:sz w:val="18"/>
              </w:rPr>
              <w:t>4</w:t>
            </w:r>
            <w:r w:rsidR="009F03BC">
              <w:rPr>
                <w:rFonts w:ascii="Verdana" w:hAnsi="Verdana"/>
                <w:color w:val="auto"/>
                <w:sz w:val="18"/>
              </w:rPr>
              <w:t>)</w:t>
            </w:r>
          </w:p>
        </w:tc>
        <w:tc>
          <w:tcPr>
            <w:tcW w:w="919" w:type="pct"/>
            <w:vAlign w:val="center"/>
          </w:tcPr>
          <w:p w14:paraId="4CF90116"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FABF8F" w:themeFill="accent6" w:themeFillTint="99"/>
            <w:vAlign w:val="center"/>
          </w:tcPr>
          <w:p w14:paraId="07AB97D1" w14:textId="2BFD0002"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9F03BC">
              <w:rPr>
                <w:rFonts w:ascii="Verdana" w:hAnsi="Verdana"/>
                <w:sz w:val="18"/>
                <w:szCs w:val="16"/>
              </w:rPr>
              <w:t xml:space="preserve"> (</w:t>
            </w:r>
            <w:r w:rsidR="00F63726">
              <w:rPr>
                <w:rFonts w:ascii="Verdana" w:hAnsi="Verdana"/>
                <w:sz w:val="18"/>
                <w:szCs w:val="16"/>
              </w:rPr>
              <w:t>10</w:t>
            </w:r>
            <w:r w:rsidR="009F03BC">
              <w:rPr>
                <w:rFonts w:ascii="Verdana" w:hAnsi="Verdana"/>
                <w:sz w:val="18"/>
                <w:szCs w:val="16"/>
              </w:rPr>
              <w:t>)</w:t>
            </w:r>
          </w:p>
        </w:tc>
      </w:tr>
      <w:tr w:rsidR="007B5012" w:rsidRPr="00D11B22" w14:paraId="63F41BC5" w14:textId="77777777" w:rsidTr="0037556F">
        <w:tc>
          <w:tcPr>
            <w:tcW w:w="671" w:type="pct"/>
            <w:shd w:val="clear" w:color="auto" w:fill="FABF8F" w:themeFill="accent6" w:themeFillTint="99"/>
            <w:vAlign w:val="center"/>
          </w:tcPr>
          <w:p w14:paraId="5E04587F"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TF – HOB North</w:t>
            </w:r>
          </w:p>
        </w:tc>
        <w:tc>
          <w:tcPr>
            <w:tcW w:w="653" w:type="pct"/>
            <w:vAlign w:val="center"/>
          </w:tcPr>
          <w:p w14:paraId="67C3EA88"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24, 23</w:t>
            </w:r>
          </w:p>
        </w:tc>
        <w:tc>
          <w:tcPr>
            <w:tcW w:w="918" w:type="pct"/>
            <w:vAlign w:val="center"/>
          </w:tcPr>
          <w:p w14:paraId="620960E9" w14:textId="0E6632BF"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w:t>
            </w: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3)</w:t>
            </w:r>
          </w:p>
        </w:tc>
        <w:tc>
          <w:tcPr>
            <w:tcW w:w="919" w:type="pct"/>
            <w:vAlign w:val="center"/>
          </w:tcPr>
          <w:p w14:paraId="1CD7AE00" w14:textId="1142B342"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w:t>
            </w:r>
            <w:r w:rsidR="00F63726">
              <w:rPr>
                <w:rFonts w:ascii="Verdana" w:hAnsi="Verdana"/>
                <w:color w:val="auto"/>
                <w:sz w:val="18"/>
              </w:rPr>
              <w:t>4</w:t>
            </w:r>
            <w:r w:rsidR="009F03BC">
              <w:rPr>
                <w:rFonts w:ascii="Verdana" w:hAnsi="Verdana"/>
                <w:color w:val="auto"/>
                <w:sz w:val="18"/>
              </w:rPr>
              <w:t>)</w:t>
            </w:r>
          </w:p>
        </w:tc>
        <w:tc>
          <w:tcPr>
            <w:tcW w:w="919" w:type="pct"/>
            <w:vAlign w:val="center"/>
          </w:tcPr>
          <w:p w14:paraId="193B0A4C"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FABF8F" w:themeFill="accent6" w:themeFillTint="99"/>
            <w:vAlign w:val="center"/>
          </w:tcPr>
          <w:p w14:paraId="0906C65A" w14:textId="7E220BB4"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9F03BC">
              <w:rPr>
                <w:rFonts w:ascii="Verdana" w:hAnsi="Verdana"/>
                <w:sz w:val="18"/>
                <w:szCs w:val="16"/>
              </w:rPr>
              <w:t xml:space="preserve"> (</w:t>
            </w:r>
            <w:r w:rsidR="00F63726">
              <w:rPr>
                <w:rFonts w:ascii="Verdana" w:hAnsi="Verdana"/>
                <w:sz w:val="18"/>
                <w:szCs w:val="16"/>
              </w:rPr>
              <w:t>10</w:t>
            </w:r>
            <w:r w:rsidR="009F03BC">
              <w:rPr>
                <w:rFonts w:ascii="Verdana" w:hAnsi="Verdana"/>
                <w:sz w:val="18"/>
                <w:szCs w:val="16"/>
              </w:rPr>
              <w:t>)</w:t>
            </w:r>
          </w:p>
        </w:tc>
      </w:tr>
      <w:tr w:rsidR="007B5012" w:rsidRPr="00D11B22" w14:paraId="22509D7A" w14:textId="77777777" w:rsidTr="0037556F">
        <w:tc>
          <w:tcPr>
            <w:tcW w:w="671" w:type="pct"/>
            <w:shd w:val="clear" w:color="auto" w:fill="FABF8F" w:themeFill="accent6" w:themeFillTint="99"/>
            <w:vAlign w:val="center"/>
          </w:tcPr>
          <w:p w14:paraId="26DA53CC"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TF – HOB South</w:t>
            </w:r>
          </w:p>
        </w:tc>
        <w:tc>
          <w:tcPr>
            <w:tcW w:w="653" w:type="pct"/>
            <w:vAlign w:val="center"/>
          </w:tcPr>
          <w:p w14:paraId="20CD7CEC"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22</w:t>
            </w:r>
          </w:p>
        </w:tc>
        <w:tc>
          <w:tcPr>
            <w:tcW w:w="918" w:type="pct"/>
            <w:vAlign w:val="center"/>
          </w:tcPr>
          <w:p w14:paraId="063E2BFA" w14:textId="442C9031"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4)</w:t>
            </w:r>
          </w:p>
        </w:tc>
        <w:tc>
          <w:tcPr>
            <w:tcW w:w="919" w:type="pct"/>
            <w:vAlign w:val="center"/>
          </w:tcPr>
          <w:p w14:paraId="1A29B8D1" w14:textId="79E4DE23"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4DA3D6BB"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FABF8F" w:themeFill="accent6" w:themeFillTint="99"/>
            <w:vAlign w:val="center"/>
          </w:tcPr>
          <w:p w14:paraId="2171B59A" w14:textId="71FA8D18"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9F03BC">
              <w:rPr>
                <w:rFonts w:ascii="Verdana" w:hAnsi="Verdana"/>
                <w:sz w:val="18"/>
                <w:szCs w:val="16"/>
              </w:rPr>
              <w:t xml:space="preserve"> (9)</w:t>
            </w:r>
          </w:p>
        </w:tc>
      </w:tr>
      <w:tr w:rsidR="007B5012" w:rsidRPr="00D11B22" w14:paraId="6AD981A8" w14:textId="77777777" w:rsidTr="0037556F">
        <w:tc>
          <w:tcPr>
            <w:tcW w:w="671" w:type="pct"/>
            <w:shd w:val="clear" w:color="auto" w:fill="FABF8F" w:themeFill="accent6" w:themeFillTint="99"/>
            <w:vAlign w:val="center"/>
          </w:tcPr>
          <w:p w14:paraId="09B62492"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SWB </w:t>
            </w:r>
          </w:p>
        </w:tc>
        <w:tc>
          <w:tcPr>
            <w:tcW w:w="653" w:type="pct"/>
            <w:vAlign w:val="center"/>
          </w:tcPr>
          <w:p w14:paraId="2BA5A0F3"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21, 20</w:t>
            </w:r>
          </w:p>
        </w:tc>
        <w:tc>
          <w:tcPr>
            <w:tcW w:w="918" w:type="pct"/>
            <w:vAlign w:val="center"/>
          </w:tcPr>
          <w:p w14:paraId="0C1C4EB1" w14:textId="655854B0"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4)</w:t>
            </w:r>
          </w:p>
        </w:tc>
        <w:tc>
          <w:tcPr>
            <w:tcW w:w="919" w:type="pct"/>
            <w:vAlign w:val="center"/>
          </w:tcPr>
          <w:p w14:paraId="3503898F" w14:textId="55174CA9"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63C101B2" w14:textId="77777777" w:rsidR="007B5012" w:rsidRPr="00402195" w:rsidRDefault="007B5012">
            <w:pPr>
              <w:pStyle w:val="TableText"/>
              <w:jc w:val="center"/>
              <w:rPr>
                <w:rFonts w:ascii="Verdana" w:hAnsi="Verdana"/>
                <w:color w:val="auto"/>
                <w:sz w:val="18"/>
              </w:rPr>
            </w:pPr>
            <w:r>
              <w:rPr>
                <w:rFonts w:ascii="Verdana" w:hAnsi="Verdana"/>
                <w:color w:val="auto"/>
                <w:sz w:val="18"/>
              </w:rPr>
              <w:t>5</w:t>
            </w:r>
          </w:p>
        </w:tc>
        <w:tc>
          <w:tcPr>
            <w:tcW w:w="919" w:type="pct"/>
            <w:shd w:val="clear" w:color="auto" w:fill="FABF8F" w:themeFill="accent6" w:themeFillTint="99"/>
            <w:vAlign w:val="center"/>
          </w:tcPr>
          <w:p w14:paraId="7E6B0631" w14:textId="00CE92C0"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9F03BC">
              <w:rPr>
                <w:rFonts w:ascii="Verdana" w:hAnsi="Verdana"/>
                <w:sz w:val="18"/>
                <w:szCs w:val="16"/>
              </w:rPr>
              <w:t xml:space="preserve"> (11)</w:t>
            </w:r>
          </w:p>
        </w:tc>
      </w:tr>
      <w:tr w:rsidR="007B5012" w:rsidRPr="00D11B22" w14:paraId="29905016" w14:textId="77777777" w:rsidTr="0037556F">
        <w:tc>
          <w:tcPr>
            <w:tcW w:w="671" w:type="pct"/>
            <w:shd w:val="clear" w:color="auto" w:fill="FABF8F" w:themeFill="accent6" w:themeFillTint="99"/>
            <w:vAlign w:val="center"/>
          </w:tcPr>
          <w:p w14:paraId="354FED9D"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SB </w:t>
            </w:r>
          </w:p>
        </w:tc>
        <w:tc>
          <w:tcPr>
            <w:tcW w:w="653" w:type="pct"/>
            <w:vAlign w:val="center"/>
          </w:tcPr>
          <w:p w14:paraId="565B62F2"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9</w:t>
            </w:r>
          </w:p>
        </w:tc>
        <w:tc>
          <w:tcPr>
            <w:tcW w:w="918" w:type="pct"/>
            <w:vAlign w:val="center"/>
          </w:tcPr>
          <w:p w14:paraId="0AEFBFA0" w14:textId="06D76CCD"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4)</w:t>
            </w:r>
          </w:p>
        </w:tc>
        <w:tc>
          <w:tcPr>
            <w:tcW w:w="919" w:type="pct"/>
            <w:vAlign w:val="center"/>
          </w:tcPr>
          <w:p w14:paraId="2A970B35" w14:textId="03EAC304"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7F95BEED" w14:textId="77777777" w:rsidR="007B5012" w:rsidRPr="00402195" w:rsidRDefault="007B5012">
            <w:pPr>
              <w:pStyle w:val="TableText"/>
              <w:jc w:val="center"/>
              <w:rPr>
                <w:rFonts w:ascii="Verdana" w:hAnsi="Verdana"/>
                <w:color w:val="auto"/>
                <w:sz w:val="18"/>
              </w:rPr>
            </w:pPr>
            <w:r>
              <w:rPr>
                <w:rFonts w:ascii="Verdana" w:hAnsi="Verdana"/>
                <w:color w:val="auto"/>
                <w:sz w:val="18"/>
              </w:rPr>
              <w:t>5</w:t>
            </w:r>
          </w:p>
        </w:tc>
        <w:tc>
          <w:tcPr>
            <w:tcW w:w="919" w:type="pct"/>
            <w:shd w:val="clear" w:color="auto" w:fill="FABF8F" w:themeFill="accent6" w:themeFillTint="99"/>
            <w:vAlign w:val="center"/>
          </w:tcPr>
          <w:p w14:paraId="2ECA7FA9" w14:textId="5AB9C93E"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9F03BC">
              <w:rPr>
                <w:rFonts w:ascii="Verdana" w:hAnsi="Verdana"/>
                <w:sz w:val="18"/>
                <w:szCs w:val="16"/>
              </w:rPr>
              <w:t xml:space="preserve"> (</w:t>
            </w:r>
            <w:r w:rsidR="00F63726">
              <w:rPr>
                <w:rFonts w:ascii="Verdana" w:hAnsi="Verdana"/>
                <w:sz w:val="18"/>
                <w:szCs w:val="16"/>
              </w:rPr>
              <w:t>10)</w:t>
            </w:r>
          </w:p>
        </w:tc>
      </w:tr>
      <w:tr w:rsidR="007B5012" w:rsidRPr="00D11B22" w14:paraId="6F69EC7B" w14:textId="77777777" w:rsidTr="00F63726">
        <w:tc>
          <w:tcPr>
            <w:tcW w:w="671" w:type="pct"/>
            <w:shd w:val="clear" w:color="auto" w:fill="D6E3BC" w:themeFill="accent3" w:themeFillTint="66"/>
            <w:vAlign w:val="center"/>
          </w:tcPr>
          <w:p w14:paraId="205D1FBB"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TF – FPB </w:t>
            </w:r>
          </w:p>
        </w:tc>
        <w:tc>
          <w:tcPr>
            <w:tcW w:w="653" w:type="pct"/>
            <w:vAlign w:val="center"/>
          </w:tcPr>
          <w:p w14:paraId="2F970434"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7, 18</w:t>
            </w:r>
          </w:p>
        </w:tc>
        <w:tc>
          <w:tcPr>
            <w:tcW w:w="918" w:type="pct"/>
            <w:vAlign w:val="center"/>
          </w:tcPr>
          <w:p w14:paraId="4F890C5E" w14:textId="27FD600A"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57AC44F1" w14:textId="60481FA8"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06DDC6BE" w14:textId="77777777" w:rsidR="007B5012" w:rsidRPr="00402195" w:rsidRDefault="007B5012">
            <w:pPr>
              <w:pStyle w:val="TableText"/>
              <w:jc w:val="center"/>
              <w:rPr>
                <w:rFonts w:ascii="Verdana" w:hAnsi="Verdana"/>
                <w:color w:val="auto"/>
                <w:sz w:val="18"/>
              </w:rPr>
            </w:pPr>
            <w:r>
              <w:rPr>
                <w:rFonts w:ascii="Verdana" w:hAnsi="Verdana"/>
                <w:color w:val="auto"/>
                <w:sz w:val="18"/>
              </w:rPr>
              <w:t>4</w:t>
            </w:r>
          </w:p>
        </w:tc>
        <w:tc>
          <w:tcPr>
            <w:tcW w:w="919" w:type="pct"/>
            <w:shd w:val="clear" w:color="auto" w:fill="D6E3BC" w:themeFill="accent3" w:themeFillTint="66"/>
            <w:vAlign w:val="center"/>
          </w:tcPr>
          <w:p w14:paraId="051E1DCD" w14:textId="7F1E6249"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6)</w:t>
            </w:r>
          </w:p>
        </w:tc>
      </w:tr>
      <w:tr w:rsidR="007B5012" w:rsidRPr="00D11B22" w14:paraId="3B3330F0" w14:textId="77777777" w:rsidTr="0037556F">
        <w:tc>
          <w:tcPr>
            <w:tcW w:w="671" w:type="pct"/>
            <w:shd w:val="clear" w:color="auto" w:fill="FEEF94"/>
            <w:vAlign w:val="center"/>
          </w:tcPr>
          <w:p w14:paraId="4DA20E90" w14:textId="2C34C5A7" w:rsidR="007B5012" w:rsidRPr="00402195" w:rsidRDefault="007B5012">
            <w:pPr>
              <w:pStyle w:val="TableText"/>
              <w:jc w:val="left"/>
              <w:rPr>
                <w:rFonts w:ascii="Verdana" w:hAnsi="Verdana"/>
                <w:color w:val="auto"/>
                <w:sz w:val="18"/>
              </w:rPr>
            </w:pPr>
            <w:r w:rsidRPr="00402195">
              <w:rPr>
                <w:rFonts w:ascii="Verdana" w:hAnsi="Verdana"/>
                <w:color w:val="auto"/>
                <w:sz w:val="18"/>
              </w:rPr>
              <w:t>YTF – FS</w:t>
            </w:r>
            <w:r w:rsidR="0000254D">
              <w:rPr>
                <w:rFonts w:ascii="Verdana" w:hAnsi="Verdana"/>
                <w:color w:val="auto"/>
                <w:sz w:val="18"/>
              </w:rPr>
              <w:t>P</w:t>
            </w:r>
            <w:r w:rsidRPr="00402195">
              <w:rPr>
                <w:rFonts w:ascii="Verdana" w:hAnsi="Verdana"/>
                <w:color w:val="auto"/>
                <w:sz w:val="18"/>
              </w:rPr>
              <w:t xml:space="preserve">B </w:t>
            </w:r>
          </w:p>
        </w:tc>
        <w:tc>
          <w:tcPr>
            <w:tcW w:w="653" w:type="pct"/>
            <w:vAlign w:val="center"/>
          </w:tcPr>
          <w:p w14:paraId="5D158918"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6</w:t>
            </w:r>
          </w:p>
        </w:tc>
        <w:tc>
          <w:tcPr>
            <w:tcW w:w="918" w:type="pct"/>
            <w:vAlign w:val="center"/>
          </w:tcPr>
          <w:p w14:paraId="1E39554F" w14:textId="267E2714"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188A6748" w14:textId="5D42572D"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10A8F5BF" w14:textId="77777777" w:rsidR="007B5012" w:rsidRPr="00402195" w:rsidRDefault="007B5012">
            <w:pPr>
              <w:pStyle w:val="TableText"/>
              <w:jc w:val="center"/>
              <w:rPr>
                <w:rFonts w:ascii="Verdana" w:hAnsi="Verdana"/>
                <w:color w:val="auto"/>
                <w:sz w:val="18"/>
              </w:rPr>
            </w:pPr>
            <w:r>
              <w:rPr>
                <w:rFonts w:ascii="Verdana" w:hAnsi="Verdana"/>
                <w:color w:val="auto"/>
                <w:sz w:val="18"/>
              </w:rPr>
              <w:t>4</w:t>
            </w:r>
          </w:p>
        </w:tc>
        <w:tc>
          <w:tcPr>
            <w:tcW w:w="919" w:type="pct"/>
            <w:shd w:val="clear" w:color="auto" w:fill="FEEF94"/>
            <w:vAlign w:val="center"/>
          </w:tcPr>
          <w:p w14:paraId="3CE869E4" w14:textId="65BFDF97" w:rsidR="007B5012" w:rsidRPr="00402195" w:rsidRDefault="007B5012">
            <w:pPr>
              <w:pStyle w:val="TableText"/>
              <w:jc w:val="center"/>
              <w:rPr>
                <w:rFonts w:ascii="Verdana" w:hAnsi="Verdana"/>
                <w:color w:val="auto"/>
                <w:sz w:val="18"/>
              </w:rPr>
            </w:pPr>
            <w:r w:rsidRPr="009F03BC">
              <w:rPr>
                <w:rFonts w:ascii="Verdana" w:hAnsi="Verdana"/>
                <w:sz w:val="18"/>
                <w:szCs w:val="16"/>
              </w:rPr>
              <w:t>Medium</w:t>
            </w:r>
            <w:r w:rsidR="00F63726">
              <w:rPr>
                <w:rFonts w:ascii="Verdana" w:hAnsi="Verdana"/>
                <w:sz w:val="18"/>
                <w:szCs w:val="16"/>
              </w:rPr>
              <w:t xml:space="preserve"> (7)</w:t>
            </w:r>
          </w:p>
        </w:tc>
      </w:tr>
      <w:tr w:rsidR="007B5012" w:rsidRPr="00D11B22" w14:paraId="286EE2FA" w14:textId="77777777" w:rsidTr="00F63726">
        <w:tc>
          <w:tcPr>
            <w:tcW w:w="671" w:type="pct"/>
            <w:shd w:val="clear" w:color="auto" w:fill="D6E3BC" w:themeFill="accent3" w:themeFillTint="66"/>
            <w:vAlign w:val="center"/>
          </w:tcPr>
          <w:p w14:paraId="35E92A40"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EF – NB (West)</w:t>
            </w:r>
          </w:p>
        </w:tc>
        <w:tc>
          <w:tcPr>
            <w:tcW w:w="653" w:type="pct"/>
            <w:vAlign w:val="center"/>
          </w:tcPr>
          <w:p w14:paraId="4D06A288"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 2</w:t>
            </w:r>
          </w:p>
        </w:tc>
        <w:tc>
          <w:tcPr>
            <w:tcW w:w="918" w:type="pct"/>
            <w:vAlign w:val="center"/>
          </w:tcPr>
          <w:p w14:paraId="1296079D" w14:textId="50ADF891"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20AEBB19" w14:textId="49F35A81"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6A4C763C" w14:textId="77777777" w:rsidR="007B5012" w:rsidRPr="00402195" w:rsidRDefault="007B5012">
            <w:pPr>
              <w:pStyle w:val="TableText"/>
              <w:jc w:val="center"/>
              <w:rPr>
                <w:rFonts w:ascii="Verdana" w:hAnsi="Verdana"/>
                <w:color w:val="auto"/>
                <w:sz w:val="18"/>
              </w:rPr>
            </w:pPr>
            <w:r>
              <w:rPr>
                <w:rFonts w:ascii="Verdana" w:hAnsi="Verdana"/>
                <w:color w:val="auto"/>
                <w:sz w:val="18"/>
              </w:rPr>
              <w:t>4</w:t>
            </w:r>
          </w:p>
        </w:tc>
        <w:tc>
          <w:tcPr>
            <w:tcW w:w="919" w:type="pct"/>
            <w:shd w:val="clear" w:color="auto" w:fill="D6E3BC" w:themeFill="accent3" w:themeFillTint="66"/>
            <w:vAlign w:val="center"/>
          </w:tcPr>
          <w:p w14:paraId="1260D8EE" w14:textId="0CC4340B"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6)</w:t>
            </w:r>
          </w:p>
        </w:tc>
      </w:tr>
      <w:tr w:rsidR="007B5012" w:rsidRPr="00D11B22" w14:paraId="4BB452B7" w14:textId="77777777" w:rsidTr="00F63726">
        <w:tc>
          <w:tcPr>
            <w:tcW w:w="671" w:type="pct"/>
            <w:shd w:val="clear" w:color="auto" w:fill="D6E3BC" w:themeFill="accent3" w:themeFillTint="66"/>
            <w:vAlign w:val="center"/>
          </w:tcPr>
          <w:p w14:paraId="4106535B"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EF – NB (East)</w:t>
            </w:r>
          </w:p>
        </w:tc>
        <w:tc>
          <w:tcPr>
            <w:tcW w:w="653" w:type="pct"/>
            <w:vAlign w:val="center"/>
          </w:tcPr>
          <w:p w14:paraId="2AB8AF4A"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3</w:t>
            </w:r>
          </w:p>
        </w:tc>
        <w:tc>
          <w:tcPr>
            <w:tcW w:w="918" w:type="pct"/>
            <w:vAlign w:val="center"/>
          </w:tcPr>
          <w:p w14:paraId="0A296C93" w14:textId="3D25A566"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7236E9D6" w14:textId="17E3E4FA"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3FB5BDEA" w14:textId="77777777" w:rsidR="007B5012" w:rsidRPr="00402195" w:rsidRDefault="007B5012">
            <w:pPr>
              <w:pStyle w:val="TableText"/>
              <w:jc w:val="center"/>
              <w:rPr>
                <w:rFonts w:ascii="Verdana" w:hAnsi="Verdana"/>
                <w:color w:val="auto"/>
                <w:sz w:val="18"/>
              </w:rPr>
            </w:pPr>
            <w:r>
              <w:rPr>
                <w:rFonts w:ascii="Verdana" w:hAnsi="Verdana"/>
                <w:color w:val="auto"/>
                <w:sz w:val="18"/>
              </w:rPr>
              <w:t>1</w:t>
            </w:r>
          </w:p>
        </w:tc>
        <w:tc>
          <w:tcPr>
            <w:tcW w:w="919" w:type="pct"/>
            <w:shd w:val="clear" w:color="auto" w:fill="D6E3BC" w:themeFill="accent3" w:themeFillTint="66"/>
            <w:vAlign w:val="center"/>
          </w:tcPr>
          <w:p w14:paraId="3A43878F" w14:textId="57B96E19"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3)</w:t>
            </w:r>
          </w:p>
        </w:tc>
      </w:tr>
      <w:tr w:rsidR="007B5012" w:rsidRPr="00D11B22" w14:paraId="562A5FAA" w14:textId="77777777" w:rsidTr="0037556F">
        <w:tc>
          <w:tcPr>
            <w:tcW w:w="671" w:type="pct"/>
            <w:shd w:val="clear" w:color="auto" w:fill="FABF8F" w:themeFill="accent6" w:themeFillTint="99"/>
            <w:vAlign w:val="center"/>
          </w:tcPr>
          <w:p w14:paraId="5FD6012F"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EF – LRB </w:t>
            </w:r>
          </w:p>
        </w:tc>
        <w:tc>
          <w:tcPr>
            <w:tcW w:w="653" w:type="pct"/>
            <w:vAlign w:val="center"/>
          </w:tcPr>
          <w:p w14:paraId="2FF84596" w14:textId="5CD167F3" w:rsidR="007B5012" w:rsidRPr="00402195" w:rsidRDefault="007B5012">
            <w:pPr>
              <w:pStyle w:val="TableText"/>
              <w:jc w:val="left"/>
              <w:rPr>
                <w:rFonts w:ascii="Verdana" w:hAnsi="Verdana"/>
                <w:color w:val="auto"/>
                <w:sz w:val="18"/>
              </w:rPr>
            </w:pPr>
            <w:r w:rsidRPr="00402195">
              <w:rPr>
                <w:rFonts w:ascii="Verdana" w:hAnsi="Verdana"/>
                <w:color w:val="auto"/>
                <w:sz w:val="18"/>
              </w:rPr>
              <w:t>4</w:t>
            </w:r>
            <w:r w:rsidR="00F63726">
              <w:rPr>
                <w:rFonts w:ascii="Verdana" w:hAnsi="Verdana"/>
                <w:color w:val="auto"/>
                <w:sz w:val="18"/>
              </w:rPr>
              <w:t>, 5,</w:t>
            </w:r>
            <w:r w:rsidRPr="00402195">
              <w:rPr>
                <w:rFonts w:ascii="Verdana" w:hAnsi="Verdana"/>
                <w:color w:val="auto"/>
                <w:sz w:val="18"/>
              </w:rPr>
              <w:t xml:space="preserve"> 6</w:t>
            </w:r>
          </w:p>
        </w:tc>
        <w:tc>
          <w:tcPr>
            <w:tcW w:w="918" w:type="pct"/>
            <w:vAlign w:val="center"/>
          </w:tcPr>
          <w:p w14:paraId="62925957" w14:textId="684701E9"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237A543F" w14:textId="2916CDB7" w:rsidR="007B5012" w:rsidRPr="00402195" w:rsidRDefault="007B5012">
            <w:pPr>
              <w:pStyle w:val="TableText"/>
              <w:jc w:val="center"/>
              <w:rPr>
                <w:rFonts w:ascii="Verdana" w:hAnsi="Verdana"/>
                <w:color w:val="auto"/>
                <w:sz w:val="18"/>
              </w:rPr>
            </w:pP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w:t>
            </w:r>
            <w:r w:rsidR="00F63726">
              <w:rPr>
                <w:rFonts w:ascii="Verdana" w:hAnsi="Verdana"/>
                <w:color w:val="auto"/>
                <w:sz w:val="18"/>
              </w:rPr>
              <w:t>4</w:t>
            </w:r>
            <w:r w:rsidR="009F03BC">
              <w:rPr>
                <w:rFonts w:ascii="Verdana" w:hAnsi="Verdana"/>
                <w:color w:val="auto"/>
                <w:sz w:val="18"/>
              </w:rPr>
              <w:t>)</w:t>
            </w:r>
          </w:p>
        </w:tc>
        <w:tc>
          <w:tcPr>
            <w:tcW w:w="919" w:type="pct"/>
            <w:vAlign w:val="center"/>
          </w:tcPr>
          <w:p w14:paraId="26FEAF1C" w14:textId="77777777" w:rsidR="007B5012" w:rsidRPr="00402195" w:rsidRDefault="007B5012">
            <w:pPr>
              <w:pStyle w:val="TableText"/>
              <w:jc w:val="center"/>
              <w:rPr>
                <w:rFonts w:ascii="Verdana" w:hAnsi="Verdana"/>
                <w:color w:val="auto"/>
                <w:sz w:val="18"/>
              </w:rPr>
            </w:pPr>
            <w:r>
              <w:rPr>
                <w:rFonts w:ascii="Verdana" w:hAnsi="Verdana"/>
                <w:color w:val="auto"/>
                <w:sz w:val="18"/>
              </w:rPr>
              <w:t>4</w:t>
            </w:r>
          </w:p>
        </w:tc>
        <w:tc>
          <w:tcPr>
            <w:tcW w:w="919" w:type="pct"/>
            <w:shd w:val="clear" w:color="auto" w:fill="FABF8F" w:themeFill="accent6" w:themeFillTint="99"/>
            <w:vAlign w:val="center"/>
          </w:tcPr>
          <w:p w14:paraId="2937A10E" w14:textId="229304DC" w:rsidR="007B5012" w:rsidRPr="00402195" w:rsidRDefault="007B5012">
            <w:pPr>
              <w:pStyle w:val="TableText"/>
              <w:jc w:val="center"/>
              <w:rPr>
                <w:rFonts w:ascii="Verdana" w:hAnsi="Verdana"/>
                <w:color w:val="auto"/>
                <w:sz w:val="18"/>
              </w:rPr>
            </w:pPr>
            <w:r w:rsidRPr="009F03BC">
              <w:rPr>
                <w:rFonts w:ascii="Verdana" w:hAnsi="Verdana"/>
                <w:sz w:val="18"/>
                <w:szCs w:val="16"/>
              </w:rPr>
              <w:t>High</w:t>
            </w:r>
            <w:r w:rsidR="00F63726">
              <w:rPr>
                <w:rFonts w:ascii="Verdana" w:hAnsi="Verdana"/>
                <w:sz w:val="18"/>
                <w:szCs w:val="16"/>
              </w:rPr>
              <w:t xml:space="preserve"> (9)</w:t>
            </w:r>
          </w:p>
        </w:tc>
      </w:tr>
      <w:tr w:rsidR="007B5012" w:rsidRPr="00D11B22" w14:paraId="52783ABC" w14:textId="77777777" w:rsidTr="0037556F">
        <w:tc>
          <w:tcPr>
            <w:tcW w:w="671" w:type="pct"/>
            <w:shd w:val="clear" w:color="auto" w:fill="FEEF94"/>
            <w:vAlign w:val="center"/>
          </w:tcPr>
          <w:p w14:paraId="32A4E4D6"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EF – LREB (North)</w:t>
            </w:r>
          </w:p>
        </w:tc>
        <w:tc>
          <w:tcPr>
            <w:tcW w:w="653" w:type="pct"/>
            <w:vAlign w:val="center"/>
          </w:tcPr>
          <w:p w14:paraId="7AEBA4AE"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7</w:t>
            </w:r>
          </w:p>
        </w:tc>
        <w:tc>
          <w:tcPr>
            <w:tcW w:w="918" w:type="pct"/>
            <w:vAlign w:val="center"/>
          </w:tcPr>
          <w:p w14:paraId="3D19973B" w14:textId="3DC91105"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w:t>
            </w:r>
            <w:r w:rsidRPr="00402195">
              <w:rPr>
                <w:rFonts w:ascii="Verdana" w:hAnsi="Verdana"/>
                <w:color w:val="auto"/>
                <w:sz w:val="18"/>
              </w:rPr>
              <w:t>-H</w:t>
            </w:r>
            <w:r>
              <w:rPr>
                <w:rFonts w:ascii="Verdana" w:hAnsi="Verdana"/>
                <w:color w:val="auto"/>
                <w:sz w:val="18"/>
              </w:rPr>
              <w:t>igh</w:t>
            </w:r>
            <w:r w:rsidR="009F03BC">
              <w:rPr>
                <w:rFonts w:ascii="Verdana" w:hAnsi="Verdana"/>
                <w:color w:val="auto"/>
                <w:sz w:val="18"/>
              </w:rPr>
              <w:t xml:space="preserve"> (3)</w:t>
            </w:r>
          </w:p>
        </w:tc>
        <w:tc>
          <w:tcPr>
            <w:tcW w:w="919" w:type="pct"/>
            <w:vAlign w:val="center"/>
          </w:tcPr>
          <w:p w14:paraId="19CB7B31" w14:textId="4189C473"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2E41C897"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FEEF94"/>
            <w:vAlign w:val="center"/>
          </w:tcPr>
          <w:p w14:paraId="2CB90EC4" w14:textId="193D0238" w:rsidR="007B5012" w:rsidRPr="00402195" w:rsidRDefault="007B5012">
            <w:pPr>
              <w:pStyle w:val="TableText"/>
              <w:jc w:val="center"/>
              <w:rPr>
                <w:rFonts w:ascii="Verdana" w:hAnsi="Verdana"/>
                <w:color w:val="auto"/>
                <w:sz w:val="18"/>
              </w:rPr>
            </w:pPr>
            <w:r w:rsidRPr="009F03BC">
              <w:rPr>
                <w:rFonts w:ascii="Verdana" w:hAnsi="Verdana"/>
                <w:sz w:val="18"/>
                <w:szCs w:val="16"/>
              </w:rPr>
              <w:t>Medium</w:t>
            </w:r>
            <w:r w:rsidR="00F63726">
              <w:rPr>
                <w:rFonts w:ascii="Verdana" w:hAnsi="Verdana"/>
                <w:sz w:val="18"/>
                <w:szCs w:val="16"/>
              </w:rPr>
              <w:t xml:space="preserve"> (8)</w:t>
            </w:r>
          </w:p>
        </w:tc>
      </w:tr>
      <w:tr w:rsidR="007B5012" w:rsidRPr="00D11B22" w14:paraId="111B004D" w14:textId="77777777" w:rsidTr="00F63726">
        <w:tc>
          <w:tcPr>
            <w:tcW w:w="671" w:type="pct"/>
            <w:shd w:val="clear" w:color="auto" w:fill="D6E3BC" w:themeFill="accent3" w:themeFillTint="66"/>
            <w:vAlign w:val="center"/>
          </w:tcPr>
          <w:p w14:paraId="69722DB7"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YEF – LREB (South)</w:t>
            </w:r>
          </w:p>
        </w:tc>
        <w:tc>
          <w:tcPr>
            <w:tcW w:w="653" w:type="pct"/>
            <w:vAlign w:val="center"/>
          </w:tcPr>
          <w:p w14:paraId="5C50A324"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8, 9</w:t>
            </w:r>
          </w:p>
        </w:tc>
        <w:tc>
          <w:tcPr>
            <w:tcW w:w="918" w:type="pct"/>
            <w:vAlign w:val="center"/>
          </w:tcPr>
          <w:p w14:paraId="1C8F77DE" w14:textId="24E7A432"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46F646AE" w14:textId="1CD403B2"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7102628A"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D6E3BC" w:themeFill="accent3" w:themeFillTint="66"/>
            <w:vAlign w:val="center"/>
          </w:tcPr>
          <w:p w14:paraId="038B4677" w14:textId="5BC12E74"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6)</w:t>
            </w:r>
          </w:p>
        </w:tc>
      </w:tr>
      <w:tr w:rsidR="007B5012" w:rsidRPr="00D11B22" w14:paraId="729EBB68" w14:textId="77777777" w:rsidTr="00F63726">
        <w:tc>
          <w:tcPr>
            <w:tcW w:w="671" w:type="pct"/>
            <w:shd w:val="clear" w:color="auto" w:fill="D6E3BC" w:themeFill="accent3" w:themeFillTint="66"/>
            <w:vAlign w:val="center"/>
          </w:tcPr>
          <w:p w14:paraId="53E73EDF"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YEFX – SB </w:t>
            </w:r>
          </w:p>
        </w:tc>
        <w:tc>
          <w:tcPr>
            <w:tcW w:w="653" w:type="pct"/>
            <w:vAlign w:val="center"/>
          </w:tcPr>
          <w:p w14:paraId="6963D3FD"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0</w:t>
            </w:r>
          </w:p>
        </w:tc>
        <w:tc>
          <w:tcPr>
            <w:tcW w:w="918" w:type="pct"/>
            <w:vAlign w:val="center"/>
          </w:tcPr>
          <w:p w14:paraId="35C88F17" w14:textId="78CB28C2"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6A263AB2" w14:textId="0C9E71F9"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57A6BA98" w14:textId="77777777" w:rsidR="007B5012" w:rsidRPr="00402195" w:rsidRDefault="007B5012">
            <w:pPr>
              <w:pStyle w:val="TableText"/>
              <w:jc w:val="center"/>
              <w:rPr>
                <w:rFonts w:ascii="Verdana" w:hAnsi="Verdana"/>
                <w:color w:val="auto"/>
                <w:sz w:val="18"/>
              </w:rPr>
            </w:pPr>
            <w:r>
              <w:rPr>
                <w:rFonts w:ascii="Verdana" w:hAnsi="Verdana"/>
                <w:color w:val="auto"/>
                <w:sz w:val="18"/>
              </w:rPr>
              <w:t>1</w:t>
            </w:r>
          </w:p>
        </w:tc>
        <w:tc>
          <w:tcPr>
            <w:tcW w:w="919" w:type="pct"/>
            <w:shd w:val="clear" w:color="auto" w:fill="D6E3BC" w:themeFill="accent3" w:themeFillTint="66"/>
            <w:vAlign w:val="center"/>
          </w:tcPr>
          <w:p w14:paraId="325143B1" w14:textId="67D9FADD"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4)</w:t>
            </w:r>
          </w:p>
        </w:tc>
      </w:tr>
      <w:tr w:rsidR="007B5012" w:rsidRPr="00D11B22" w14:paraId="7EA37CC5" w14:textId="77777777" w:rsidTr="00F63726">
        <w:tc>
          <w:tcPr>
            <w:tcW w:w="671" w:type="pct"/>
            <w:shd w:val="clear" w:color="auto" w:fill="D6E3BC" w:themeFill="accent3" w:themeFillTint="66"/>
            <w:vAlign w:val="center"/>
          </w:tcPr>
          <w:p w14:paraId="4E888A61"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MVF – EB </w:t>
            </w:r>
          </w:p>
        </w:tc>
        <w:tc>
          <w:tcPr>
            <w:tcW w:w="653" w:type="pct"/>
            <w:vAlign w:val="center"/>
          </w:tcPr>
          <w:p w14:paraId="67317FFB"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1</w:t>
            </w:r>
          </w:p>
        </w:tc>
        <w:tc>
          <w:tcPr>
            <w:tcW w:w="918" w:type="pct"/>
            <w:vAlign w:val="center"/>
          </w:tcPr>
          <w:p w14:paraId="7107AABB" w14:textId="4D59602B"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4E2DAD03" w14:textId="35871AAD"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49532747" w14:textId="77777777" w:rsidR="007B5012" w:rsidRPr="00402195" w:rsidRDefault="007B5012">
            <w:pPr>
              <w:pStyle w:val="TableText"/>
              <w:jc w:val="center"/>
              <w:rPr>
                <w:rFonts w:ascii="Verdana" w:hAnsi="Verdana"/>
                <w:color w:val="auto"/>
                <w:sz w:val="18"/>
              </w:rPr>
            </w:pPr>
            <w:r>
              <w:rPr>
                <w:rFonts w:ascii="Verdana" w:hAnsi="Verdana"/>
                <w:color w:val="auto"/>
                <w:sz w:val="18"/>
              </w:rPr>
              <w:t>2</w:t>
            </w:r>
          </w:p>
        </w:tc>
        <w:tc>
          <w:tcPr>
            <w:tcW w:w="919" w:type="pct"/>
            <w:shd w:val="clear" w:color="auto" w:fill="D6E3BC" w:themeFill="accent3" w:themeFillTint="66"/>
            <w:vAlign w:val="center"/>
          </w:tcPr>
          <w:p w14:paraId="1616AACF" w14:textId="79EFB3FE"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5)</w:t>
            </w:r>
          </w:p>
        </w:tc>
      </w:tr>
      <w:tr w:rsidR="007B5012" w:rsidRPr="00D11B22" w14:paraId="08D0B0AB" w14:textId="77777777" w:rsidTr="00F63726">
        <w:tc>
          <w:tcPr>
            <w:tcW w:w="671" w:type="pct"/>
            <w:shd w:val="clear" w:color="auto" w:fill="D6E3BC" w:themeFill="accent3" w:themeFillTint="66"/>
            <w:vAlign w:val="center"/>
          </w:tcPr>
          <w:p w14:paraId="60F68CE6"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MVF – SB </w:t>
            </w:r>
          </w:p>
        </w:tc>
        <w:tc>
          <w:tcPr>
            <w:tcW w:w="653" w:type="pct"/>
            <w:vAlign w:val="center"/>
          </w:tcPr>
          <w:p w14:paraId="6D882CCB"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2, 13</w:t>
            </w:r>
          </w:p>
        </w:tc>
        <w:tc>
          <w:tcPr>
            <w:tcW w:w="918" w:type="pct"/>
            <w:vAlign w:val="center"/>
          </w:tcPr>
          <w:p w14:paraId="1C2B4E66" w14:textId="648CD289"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446B7333" w14:textId="1B1721B0"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692F44B1" w14:textId="77777777" w:rsidR="007B5012" w:rsidRPr="00402195" w:rsidRDefault="007B5012">
            <w:pPr>
              <w:pStyle w:val="TableText"/>
              <w:jc w:val="center"/>
              <w:rPr>
                <w:rFonts w:ascii="Verdana" w:hAnsi="Verdana"/>
                <w:color w:val="auto"/>
                <w:sz w:val="18"/>
              </w:rPr>
            </w:pPr>
            <w:r>
              <w:rPr>
                <w:rFonts w:ascii="Verdana" w:hAnsi="Verdana"/>
                <w:color w:val="auto"/>
                <w:sz w:val="18"/>
              </w:rPr>
              <w:t>1</w:t>
            </w:r>
          </w:p>
        </w:tc>
        <w:tc>
          <w:tcPr>
            <w:tcW w:w="919" w:type="pct"/>
            <w:shd w:val="clear" w:color="auto" w:fill="D6E3BC" w:themeFill="accent3" w:themeFillTint="66"/>
            <w:vAlign w:val="center"/>
          </w:tcPr>
          <w:p w14:paraId="556B19FC" w14:textId="11C9F679"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4)</w:t>
            </w:r>
          </w:p>
        </w:tc>
      </w:tr>
      <w:tr w:rsidR="007B5012" w:rsidRPr="00D11B22" w14:paraId="39C86D43" w14:textId="77777777" w:rsidTr="00F63726">
        <w:tc>
          <w:tcPr>
            <w:tcW w:w="671" w:type="pct"/>
            <w:shd w:val="clear" w:color="auto" w:fill="D6E3BC" w:themeFill="accent3" w:themeFillTint="66"/>
            <w:vAlign w:val="center"/>
          </w:tcPr>
          <w:p w14:paraId="4916349C"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 xml:space="preserve">MVF – WB </w:t>
            </w:r>
          </w:p>
        </w:tc>
        <w:tc>
          <w:tcPr>
            <w:tcW w:w="653" w:type="pct"/>
            <w:vAlign w:val="center"/>
          </w:tcPr>
          <w:p w14:paraId="73ED301E" w14:textId="77777777" w:rsidR="007B5012" w:rsidRPr="00402195" w:rsidRDefault="007B5012">
            <w:pPr>
              <w:pStyle w:val="TableText"/>
              <w:jc w:val="left"/>
              <w:rPr>
                <w:rFonts w:ascii="Verdana" w:hAnsi="Verdana"/>
                <w:color w:val="auto"/>
                <w:sz w:val="18"/>
              </w:rPr>
            </w:pPr>
            <w:r w:rsidRPr="00402195">
              <w:rPr>
                <w:rFonts w:ascii="Verdana" w:hAnsi="Verdana"/>
                <w:color w:val="auto"/>
                <w:sz w:val="18"/>
              </w:rPr>
              <w:t>14, 15</w:t>
            </w:r>
          </w:p>
        </w:tc>
        <w:tc>
          <w:tcPr>
            <w:tcW w:w="918" w:type="pct"/>
            <w:vAlign w:val="center"/>
          </w:tcPr>
          <w:p w14:paraId="6D5BDADE" w14:textId="072128E8" w:rsidR="007B5012" w:rsidRPr="00402195" w:rsidRDefault="007B5012">
            <w:pPr>
              <w:pStyle w:val="TableText"/>
              <w:jc w:val="center"/>
              <w:rPr>
                <w:rFonts w:ascii="Verdana" w:hAnsi="Verdana"/>
                <w:color w:val="auto"/>
                <w:sz w:val="18"/>
              </w:rPr>
            </w:pPr>
            <w:r w:rsidRPr="00402195">
              <w:rPr>
                <w:rFonts w:ascii="Verdana" w:hAnsi="Verdana"/>
                <w:color w:val="auto"/>
                <w:sz w:val="18"/>
              </w:rPr>
              <w:t>L</w:t>
            </w:r>
            <w:r>
              <w:rPr>
                <w:rFonts w:ascii="Verdana" w:hAnsi="Verdana"/>
                <w:color w:val="auto"/>
                <w:sz w:val="18"/>
              </w:rPr>
              <w:t>ow</w:t>
            </w:r>
            <w:r w:rsidR="009F03BC">
              <w:rPr>
                <w:rFonts w:ascii="Verdana" w:hAnsi="Verdana"/>
                <w:color w:val="auto"/>
                <w:sz w:val="18"/>
              </w:rPr>
              <w:t xml:space="preserve"> (1)</w:t>
            </w:r>
          </w:p>
        </w:tc>
        <w:tc>
          <w:tcPr>
            <w:tcW w:w="919" w:type="pct"/>
            <w:vAlign w:val="center"/>
          </w:tcPr>
          <w:p w14:paraId="77E86D1B" w14:textId="1136201B" w:rsidR="007B5012" w:rsidRPr="00402195" w:rsidRDefault="007B5012">
            <w:pPr>
              <w:pStyle w:val="TableText"/>
              <w:jc w:val="center"/>
              <w:rPr>
                <w:rFonts w:ascii="Verdana" w:hAnsi="Verdana"/>
                <w:color w:val="auto"/>
                <w:sz w:val="18"/>
              </w:rPr>
            </w:pPr>
            <w:r w:rsidRPr="00402195">
              <w:rPr>
                <w:rFonts w:ascii="Verdana" w:hAnsi="Verdana"/>
                <w:color w:val="auto"/>
                <w:sz w:val="18"/>
              </w:rPr>
              <w:t>M</w:t>
            </w:r>
            <w:r>
              <w:rPr>
                <w:rFonts w:ascii="Verdana" w:hAnsi="Verdana"/>
                <w:color w:val="auto"/>
                <w:sz w:val="18"/>
              </w:rPr>
              <w:t>edium</w:t>
            </w:r>
            <w:r w:rsidR="009F03BC">
              <w:rPr>
                <w:rFonts w:ascii="Verdana" w:hAnsi="Verdana"/>
                <w:color w:val="auto"/>
                <w:sz w:val="18"/>
              </w:rPr>
              <w:t xml:space="preserve"> (2)</w:t>
            </w:r>
          </w:p>
        </w:tc>
        <w:tc>
          <w:tcPr>
            <w:tcW w:w="919" w:type="pct"/>
            <w:vAlign w:val="center"/>
          </w:tcPr>
          <w:p w14:paraId="2AAEABC2" w14:textId="77777777" w:rsidR="007B5012" w:rsidRPr="00402195" w:rsidRDefault="007B5012">
            <w:pPr>
              <w:pStyle w:val="TableText"/>
              <w:jc w:val="center"/>
              <w:rPr>
                <w:rFonts w:ascii="Verdana" w:hAnsi="Verdana"/>
                <w:color w:val="auto"/>
                <w:sz w:val="18"/>
              </w:rPr>
            </w:pPr>
            <w:r>
              <w:rPr>
                <w:rFonts w:ascii="Verdana" w:hAnsi="Verdana"/>
                <w:color w:val="auto"/>
                <w:sz w:val="18"/>
              </w:rPr>
              <w:t>3</w:t>
            </w:r>
          </w:p>
        </w:tc>
        <w:tc>
          <w:tcPr>
            <w:tcW w:w="919" w:type="pct"/>
            <w:shd w:val="clear" w:color="auto" w:fill="D6E3BC" w:themeFill="accent3" w:themeFillTint="66"/>
            <w:vAlign w:val="center"/>
          </w:tcPr>
          <w:p w14:paraId="09FFEA33" w14:textId="3959372A" w:rsidR="007B5012" w:rsidRPr="00402195" w:rsidRDefault="007B5012">
            <w:pPr>
              <w:pStyle w:val="TableText"/>
              <w:jc w:val="center"/>
              <w:rPr>
                <w:rFonts w:ascii="Verdana" w:hAnsi="Verdana"/>
                <w:color w:val="auto"/>
                <w:sz w:val="18"/>
              </w:rPr>
            </w:pPr>
            <w:r w:rsidRPr="009F03BC">
              <w:rPr>
                <w:rFonts w:ascii="Verdana" w:hAnsi="Verdana"/>
                <w:sz w:val="18"/>
                <w:szCs w:val="16"/>
              </w:rPr>
              <w:t>Low</w:t>
            </w:r>
            <w:r w:rsidR="00F63726">
              <w:rPr>
                <w:rFonts w:ascii="Verdana" w:hAnsi="Verdana"/>
                <w:sz w:val="18"/>
                <w:szCs w:val="16"/>
              </w:rPr>
              <w:t xml:space="preserve"> (6)</w:t>
            </w:r>
          </w:p>
        </w:tc>
      </w:tr>
    </w:tbl>
    <w:p w14:paraId="726A90D7" w14:textId="3DD2B4E6" w:rsidR="009C6134" w:rsidRPr="001B2982" w:rsidRDefault="00AA1987" w:rsidP="007B5012">
      <w:pPr>
        <w:rPr>
          <w:sz w:val="15"/>
          <w:szCs w:val="15"/>
        </w:rPr>
      </w:pPr>
      <w:r w:rsidRPr="00AA1987">
        <w:rPr>
          <w:b/>
          <w:sz w:val="15"/>
          <w:szCs w:val="15"/>
        </w:rPr>
        <w:t>*</w:t>
      </w:r>
      <w:r>
        <w:rPr>
          <w:b/>
          <w:sz w:val="15"/>
          <w:szCs w:val="15"/>
        </w:rPr>
        <w:t xml:space="preserve"> </w:t>
      </w:r>
      <w:r w:rsidR="00E23E5D" w:rsidRPr="001B2982">
        <w:rPr>
          <w:b/>
          <w:sz w:val="15"/>
          <w:szCs w:val="15"/>
        </w:rPr>
        <w:t xml:space="preserve">Note: </w:t>
      </w:r>
      <w:r w:rsidR="00E23E5D" w:rsidRPr="001B2982">
        <w:rPr>
          <w:sz w:val="15"/>
          <w:szCs w:val="15"/>
        </w:rPr>
        <w:t xml:space="preserve">The consequence categories are based on the End of Mining situation. Changes to </w:t>
      </w:r>
      <w:r w:rsidR="001B2982">
        <w:rPr>
          <w:sz w:val="15"/>
          <w:szCs w:val="15"/>
        </w:rPr>
        <w:t>P</w:t>
      </w:r>
      <w:r w:rsidR="00E23E5D" w:rsidRPr="001B2982">
        <w:rPr>
          <w:sz w:val="15"/>
          <w:szCs w:val="15"/>
        </w:rPr>
        <w:t>ost-</w:t>
      </w:r>
      <w:r w:rsidR="001B2982">
        <w:rPr>
          <w:sz w:val="15"/>
          <w:szCs w:val="15"/>
        </w:rPr>
        <w:t>M</w:t>
      </w:r>
      <w:r w:rsidR="00E23E5D" w:rsidRPr="001B2982">
        <w:rPr>
          <w:sz w:val="15"/>
          <w:szCs w:val="15"/>
        </w:rPr>
        <w:t xml:space="preserve">ining </w:t>
      </w:r>
      <w:r w:rsidR="001B2982">
        <w:rPr>
          <w:sz w:val="15"/>
          <w:szCs w:val="15"/>
        </w:rPr>
        <w:t>L</w:t>
      </w:r>
      <w:r w:rsidR="00E23E5D" w:rsidRPr="001B2982">
        <w:rPr>
          <w:sz w:val="15"/>
          <w:szCs w:val="15"/>
        </w:rPr>
        <w:t xml:space="preserve">and </w:t>
      </w:r>
      <w:r w:rsidR="001B2982">
        <w:rPr>
          <w:sz w:val="15"/>
          <w:szCs w:val="15"/>
        </w:rPr>
        <w:t>U</w:t>
      </w:r>
      <w:r w:rsidR="00E23E5D" w:rsidRPr="001B2982">
        <w:rPr>
          <w:sz w:val="15"/>
          <w:szCs w:val="15"/>
        </w:rPr>
        <w:t xml:space="preserve">se and </w:t>
      </w:r>
      <w:r w:rsidR="001B2982">
        <w:rPr>
          <w:sz w:val="15"/>
          <w:szCs w:val="15"/>
        </w:rPr>
        <w:t>G</w:t>
      </w:r>
      <w:r w:rsidR="00E23E5D" w:rsidRPr="001B2982">
        <w:rPr>
          <w:sz w:val="15"/>
          <w:szCs w:val="15"/>
        </w:rPr>
        <w:t xml:space="preserve">eotechnical </w:t>
      </w:r>
      <w:r w:rsidR="001B2982">
        <w:rPr>
          <w:sz w:val="15"/>
          <w:szCs w:val="15"/>
        </w:rPr>
        <w:t>R</w:t>
      </w:r>
      <w:r w:rsidR="00E23E5D" w:rsidRPr="001B2982">
        <w:rPr>
          <w:sz w:val="15"/>
          <w:szCs w:val="15"/>
        </w:rPr>
        <w:t xml:space="preserve">isk </w:t>
      </w:r>
      <w:r w:rsidR="001B2982">
        <w:rPr>
          <w:sz w:val="15"/>
          <w:szCs w:val="15"/>
        </w:rPr>
        <w:t>Z</w:t>
      </w:r>
      <w:r w:rsidR="00E23E5D" w:rsidRPr="001B2982">
        <w:rPr>
          <w:sz w:val="15"/>
          <w:szCs w:val="15"/>
        </w:rPr>
        <w:t>one</w:t>
      </w:r>
      <w:r w:rsidR="001B2982" w:rsidRPr="001B2982">
        <w:rPr>
          <w:sz w:val="15"/>
          <w:szCs w:val="15"/>
        </w:rPr>
        <w:t>s</w:t>
      </w:r>
      <w:r w:rsidR="00E23E5D" w:rsidRPr="001B2982">
        <w:rPr>
          <w:sz w:val="15"/>
          <w:szCs w:val="15"/>
        </w:rPr>
        <w:t xml:space="preserve"> may change the consequence category of a domain</w:t>
      </w:r>
      <w:r w:rsidR="001B2982" w:rsidRPr="001B2982">
        <w:rPr>
          <w:sz w:val="15"/>
          <w:szCs w:val="15"/>
        </w:rPr>
        <w:t xml:space="preserve"> during and post-rehabilitation</w:t>
      </w:r>
      <w:r w:rsidR="00E23E5D" w:rsidRPr="001B2982">
        <w:rPr>
          <w:sz w:val="15"/>
          <w:szCs w:val="15"/>
        </w:rPr>
        <w:t>. This will be examined in further detailed studies.</w:t>
      </w:r>
    </w:p>
    <w:p w14:paraId="4E0870CF" w14:textId="77777777" w:rsidR="00A564BD" w:rsidRDefault="00A564BD">
      <w:pPr>
        <w:spacing w:after="0" w:line="240" w:lineRule="auto"/>
      </w:pPr>
      <w:r>
        <w:br w:type="page"/>
      </w:r>
    </w:p>
    <w:p w14:paraId="6156D97D" w14:textId="5DD89F23" w:rsidR="00A00D82" w:rsidRDefault="00AF0EC6" w:rsidP="005E7C44">
      <w:pPr>
        <w:pStyle w:val="Heading4"/>
      </w:pPr>
      <w:r>
        <w:t>Stability Analysis</w:t>
      </w:r>
    </w:p>
    <w:p w14:paraId="3C062BD9" w14:textId="6A2DD1D6" w:rsidR="008C45B7" w:rsidRPr="00FF03B9" w:rsidRDefault="008C45B7" w:rsidP="008B5A2C">
      <w:pPr>
        <w:pStyle w:val="Heading5"/>
      </w:pPr>
      <w:bookmarkStart w:id="581" w:name="_Ref198111746"/>
      <w:r w:rsidRPr="00FF03B9">
        <w:t>Groundwater Conditions</w:t>
      </w:r>
      <w:bookmarkEnd w:id="581"/>
    </w:p>
    <w:p w14:paraId="53CCF102" w14:textId="40ED5021" w:rsidR="008C45B7" w:rsidRPr="00A72063" w:rsidRDefault="008C45B7" w:rsidP="008C45B7">
      <w:r w:rsidRPr="00A72063">
        <w:t>The Yallourn Mine groundwater situation is complex with the following main influence factors:</w:t>
      </w:r>
    </w:p>
    <w:p w14:paraId="7846B702" w14:textId="1AA59BF3" w:rsidR="008C45B7" w:rsidRPr="00A72063" w:rsidRDefault="008C45B7" w:rsidP="000C511A">
      <w:pPr>
        <w:pStyle w:val="ListParagraph"/>
      </w:pPr>
      <w:r w:rsidRPr="00A72063">
        <w:t>Regional and mine site deep aquifer depressurisation, lowering pore water pressures from relatively deep below the Yallourn Seam</w:t>
      </w:r>
    </w:p>
    <w:p w14:paraId="4BE7CD66" w14:textId="55E9CBEB" w:rsidR="008C45B7" w:rsidRPr="00A72063" w:rsidRDefault="008C45B7" w:rsidP="000C511A">
      <w:pPr>
        <w:pStyle w:val="ListParagraph"/>
      </w:pPr>
      <w:r w:rsidRPr="00A72063">
        <w:t xml:space="preserve">Surface water bodies, the Latrobe and Morwell </w:t>
      </w:r>
      <w:r>
        <w:t>R</w:t>
      </w:r>
      <w:r w:rsidRPr="00A72063">
        <w:t>ivers and their associated floodplains</w:t>
      </w:r>
    </w:p>
    <w:p w14:paraId="16BF9DB2" w14:textId="17CE4087" w:rsidR="008C45B7" w:rsidRPr="00A72063" w:rsidRDefault="008C45B7" w:rsidP="000C511A">
      <w:pPr>
        <w:pStyle w:val="ListParagraph"/>
      </w:pPr>
      <w:r w:rsidRPr="00A72063">
        <w:t>MRD low and high flow channels</w:t>
      </w:r>
    </w:p>
    <w:p w14:paraId="50116EC2" w14:textId="4BC372E0" w:rsidR="008C45B7" w:rsidRPr="00A72063" w:rsidRDefault="008C45B7" w:rsidP="000C511A">
      <w:pPr>
        <w:pStyle w:val="ListParagraph"/>
      </w:pPr>
      <w:r w:rsidRPr="00A72063">
        <w:t>Peripheral Catchments</w:t>
      </w:r>
    </w:p>
    <w:p w14:paraId="47D2F20D" w14:textId="4710A3C2" w:rsidR="008C45B7" w:rsidRPr="00A72063" w:rsidRDefault="008C45B7" w:rsidP="000C511A">
      <w:pPr>
        <w:pStyle w:val="ListParagraph"/>
      </w:pPr>
      <w:r w:rsidRPr="00A72063">
        <w:t>HHF with an irregularly developed basal more granular layer (HHFA</w:t>
      </w:r>
      <w:r w:rsidRPr="0096624D">
        <w:t>)</w:t>
      </w:r>
    </w:p>
    <w:p w14:paraId="029CB3F1" w14:textId="701DAAE8" w:rsidR="008C45B7" w:rsidRPr="00A72063" w:rsidRDefault="008C45B7" w:rsidP="000C511A">
      <w:pPr>
        <w:pStyle w:val="ListParagraph"/>
      </w:pPr>
      <w:r w:rsidRPr="00A72063">
        <w:t>The very thick Yallourn Seam comprising coal of very low permeability but with continuous sub-vertical joints of much higher hydraulic conductivity</w:t>
      </w:r>
    </w:p>
    <w:p w14:paraId="50AFE883" w14:textId="0A40C84D" w:rsidR="008C45B7" w:rsidRPr="00A72063" w:rsidRDefault="008C45B7" w:rsidP="000C511A">
      <w:pPr>
        <w:pStyle w:val="ListParagraph"/>
      </w:pPr>
      <w:r w:rsidRPr="00A72063">
        <w:t xml:space="preserve">Horizontal drains drilled into the mine batters, some of which are now </w:t>
      </w:r>
      <w:r w:rsidRPr="0096624D">
        <w:t>buried</w:t>
      </w:r>
      <w:r w:rsidRPr="00A72063">
        <w:t xml:space="preserve"> by in-pit dumps</w:t>
      </w:r>
    </w:p>
    <w:p w14:paraId="0777B9C5" w14:textId="544BF83E" w:rsidR="008C45B7" w:rsidRDefault="008C45B7" w:rsidP="000C511A">
      <w:pPr>
        <w:pStyle w:val="ListParagraph"/>
      </w:pPr>
      <w:r w:rsidRPr="00A72063">
        <w:t>Historic tension cracks developed in the coal due to the mining, stress and incipient instability induced batter movements</w:t>
      </w:r>
    </w:p>
    <w:p w14:paraId="171E6C52" w14:textId="74C494FC" w:rsidR="008C45B7" w:rsidRPr="008824B1" w:rsidRDefault="008C45B7" w:rsidP="008C45B7">
      <w:r w:rsidRPr="0096624D">
        <w:t>In this situation monitoring points (piezometers and standpipes) distributed around a domain in various locations relative to all the above factors can make accurate interpretation difficult. This is exacerbated by sub-vertical piezometers in the Yallourn</w:t>
      </w:r>
      <w:r>
        <w:t xml:space="preserve"> (coal)</w:t>
      </w:r>
      <w:r w:rsidRPr="0096624D">
        <w:t xml:space="preserve"> Seam, which has two radically different hydraulic conductivities related to intact coal or structure and where the structure is also sub-vertical.</w:t>
      </w:r>
      <w:r>
        <w:t xml:space="preserve"> </w:t>
      </w:r>
      <w:r w:rsidRPr="0096624D">
        <w:t xml:space="preserve">Consequently, </w:t>
      </w:r>
      <w:r w:rsidRPr="008824B1">
        <w:t xml:space="preserve">three compilations of the data have been used, all of which provide guidance as to </w:t>
      </w:r>
      <w:r w:rsidRPr="0096624D">
        <w:t>determining the</w:t>
      </w:r>
      <w:r w:rsidRPr="008824B1">
        <w:t xml:space="preserve"> groundwater </w:t>
      </w:r>
      <w:r w:rsidRPr="0096624D">
        <w:t xml:space="preserve">profile </w:t>
      </w:r>
      <w:r w:rsidRPr="008824B1">
        <w:t xml:space="preserve">in each </w:t>
      </w:r>
      <w:r w:rsidR="00A564BD">
        <w:t>geotechnical</w:t>
      </w:r>
      <w:r w:rsidRPr="008824B1">
        <w:t xml:space="preserve"> </w:t>
      </w:r>
      <w:r w:rsidR="00A564BD">
        <w:t>d</w:t>
      </w:r>
      <w:r w:rsidRPr="008824B1">
        <w:t>omain:</w:t>
      </w:r>
    </w:p>
    <w:p w14:paraId="052E50A5" w14:textId="71E9CF64" w:rsidR="008C45B7" w:rsidRPr="008824B1" w:rsidRDefault="008C45B7" w:rsidP="000C511A">
      <w:pPr>
        <w:pStyle w:val="ListParagraph"/>
      </w:pPr>
      <w:r w:rsidRPr="008824B1">
        <w:t xml:space="preserve">The </w:t>
      </w:r>
      <w:r w:rsidR="00DF705A">
        <w:t>stability</w:t>
      </w:r>
      <w:r w:rsidRPr="008824B1">
        <w:t xml:space="preserve"> sections, which relate water observations spatially to many of the other factors</w:t>
      </w:r>
    </w:p>
    <w:p w14:paraId="5CD88F06" w14:textId="3D353CD0" w:rsidR="008C45B7" w:rsidRPr="008824B1" w:rsidRDefault="008C45B7" w:rsidP="000C511A">
      <w:pPr>
        <w:pStyle w:val="ListParagraph"/>
      </w:pPr>
      <w:r w:rsidRPr="008824B1">
        <w:t xml:space="preserve">The </w:t>
      </w:r>
      <w:r w:rsidR="00A564BD">
        <w:t>p</w:t>
      </w:r>
      <w:r w:rsidRPr="008824B1">
        <w:t xml:space="preserve">ore </w:t>
      </w:r>
      <w:r w:rsidR="00A564BD">
        <w:t>p</w:t>
      </w:r>
      <w:r w:rsidRPr="008824B1">
        <w:t xml:space="preserve">ressure </w:t>
      </w:r>
      <w:r w:rsidR="00A564BD">
        <w:t>p</w:t>
      </w:r>
      <w:r w:rsidRPr="008824B1">
        <w:t xml:space="preserve">rofiles, which are focussed on the HFF and Yallourn Seam and their potential relationships with the geotechnical conditions and the </w:t>
      </w:r>
      <w:r w:rsidRPr="0096624D">
        <w:t xml:space="preserve">influence </w:t>
      </w:r>
      <w:r w:rsidRPr="008824B1">
        <w:t>factors listed above</w:t>
      </w:r>
    </w:p>
    <w:p w14:paraId="7AF3C526" w14:textId="08A96727" w:rsidR="008C45B7" w:rsidRDefault="008C45B7" w:rsidP="000C511A">
      <w:pPr>
        <w:pStyle w:val="ListParagraph"/>
      </w:pPr>
      <w:r w:rsidRPr="008824B1">
        <w:t>The hydrographs</w:t>
      </w:r>
      <w:r w:rsidRPr="0096624D">
        <w:t>, which</w:t>
      </w:r>
      <w:r w:rsidRPr="008824B1">
        <w:t xml:space="preserve"> illustrate the connections with surface rainfall/runoff, surface water bodies and also the degree of hydraulic connection through the vertical profile</w:t>
      </w:r>
    </w:p>
    <w:p w14:paraId="74DF3930" w14:textId="37AEF58E" w:rsidR="008C45B7" w:rsidRDefault="008C45B7" w:rsidP="008C45B7">
      <w:r>
        <w:t xml:space="preserve">Piezometric observations from available piezometer tips or standpipes have been linked spatially to interpret piezometric levels, pore pressures and groundwater responses in each geological unit. Generally, two piezometric levels were defined, </w:t>
      </w:r>
      <w:r w:rsidRPr="00BA1B91">
        <w:t>representing</w:t>
      </w:r>
      <w:r>
        <w:t xml:space="preserve"> a perched groundwater table in the HHF and a separate groundwater table for the Yallourn Seam and underlying interseam. The piezometric level in the destressed </w:t>
      </w:r>
      <w:r w:rsidRPr="005C4031">
        <w:t xml:space="preserve">zone of the </w:t>
      </w:r>
      <w:r>
        <w:t xml:space="preserve">mined </w:t>
      </w:r>
      <w:r w:rsidRPr="005C4031">
        <w:t xml:space="preserve">Yallourn </w:t>
      </w:r>
      <w:r>
        <w:t>S</w:t>
      </w:r>
      <w:r w:rsidRPr="005C4031">
        <w:t>eam</w:t>
      </w:r>
      <w:r>
        <w:t xml:space="preserve"> batters is typically depressurised to the base of horizontal drains. The average pore pressure coefficient (Hu), as a percentage of the full hydrostatic pressure for the Yallourn Seam and interseam for end of mining (EOM) conditions is shown for each </w:t>
      </w:r>
      <w:r w:rsidR="00CF4610">
        <w:t>geotechnical</w:t>
      </w:r>
      <w:r>
        <w:t xml:space="preserve"> domain in </w:t>
      </w:r>
      <w:r w:rsidR="00A564BD">
        <w:fldChar w:fldCharType="begin"/>
      </w:r>
      <w:r w:rsidR="00A564BD">
        <w:instrText xml:space="preserve"> REF _Ref195616637 \h </w:instrText>
      </w:r>
      <w:r w:rsidR="00A564BD">
        <w:fldChar w:fldCharType="separate"/>
      </w:r>
      <w:r w:rsidR="00D35BC0">
        <w:t xml:space="preserve">Table </w:t>
      </w:r>
      <w:r w:rsidR="00D35BC0">
        <w:rPr>
          <w:noProof/>
        </w:rPr>
        <w:t>8</w:t>
      </w:r>
      <w:r w:rsidR="00D35BC0">
        <w:noBreakHyphen/>
      </w:r>
      <w:r w:rsidR="00D35BC0">
        <w:rPr>
          <w:noProof/>
        </w:rPr>
        <w:t>30</w:t>
      </w:r>
      <w:r w:rsidR="00A564BD">
        <w:fldChar w:fldCharType="end"/>
      </w:r>
      <w:r>
        <w:t>.</w:t>
      </w:r>
    </w:p>
    <w:p w14:paraId="6CCC64AD" w14:textId="783F373B" w:rsidR="006B652C" w:rsidRDefault="006B652C">
      <w:pPr>
        <w:spacing w:after="0" w:line="240" w:lineRule="auto"/>
      </w:pPr>
      <w:r>
        <w:br w:type="page"/>
      </w:r>
    </w:p>
    <w:p w14:paraId="32A1E657" w14:textId="77AAC031" w:rsidR="008C45B7" w:rsidRDefault="008C45B7" w:rsidP="008C45B7">
      <w:pPr>
        <w:pStyle w:val="Caption"/>
      </w:pPr>
      <w:bookmarkStart w:id="582" w:name="_Ref195616637"/>
      <w:bookmarkStart w:id="583" w:name="_Toc210127003"/>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0</w:t>
      </w:r>
      <w:r w:rsidR="00971AAD">
        <w:fldChar w:fldCharType="end"/>
      </w:r>
      <w:bookmarkEnd w:id="582"/>
      <w:r w:rsidR="002A04E4">
        <w:rPr>
          <w:noProof/>
        </w:rPr>
        <w:t>:</w:t>
      </w:r>
      <w:r>
        <w:t xml:space="preserve"> Interpreted Yallourn Coal and Interseam Pore Pressures</w:t>
      </w:r>
      <w:bookmarkEnd w:id="583"/>
    </w:p>
    <w:tbl>
      <w:tblPr>
        <w:tblStyle w:val="DMRPTable"/>
        <w:tblW w:w="5000" w:type="pct"/>
        <w:tblLook w:val="0420" w:firstRow="1" w:lastRow="0" w:firstColumn="0" w:lastColumn="0" w:noHBand="0" w:noVBand="1"/>
      </w:tblPr>
      <w:tblGrid>
        <w:gridCol w:w="4552"/>
        <w:gridCol w:w="2935"/>
        <w:gridCol w:w="3279"/>
      </w:tblGrid>
      <w:tr w:rsidR="008C45B7" w:rsidRPr="0029658E" w14:paraId="6F1EB693" w14:textId="77777777" w:rsidTr="0037556F">
        <w:trPr>
          <w:cnfStyle w:val="100000000000" w:firstRow="1" w:lastRow="0" w:firstColumn="0" w:lastColumn="0" w:oddVBand="0" w:evenVBand="0" w:oddHBand="0" w:evenHBand="0" w:firstRowFirstColumn="0" w:firstRowLastColumn="0" w:lastRowFirstColumn="0" w:lastRowLastColumn="0"/>
        </w:trPr>
        <w:tc>
          <w:tcPr>
            <w:tcW w:w="2114" w:type="pct"/>
          </w:tcPr>
          <w:p w14:paraId="080E73D9" w14:textId="77777777" w:rsidR="008C45B7" w:rsidRPr="0029658E" w:rsidRDefault="008C45B7">
            <w:r w:rsidRPr="0029658E">
              <w:t>Pit Area</w:t>
            </w:r>
          </w:p>
        </w:tc>
        <w:tc>
          <w:tcPr>
            <w:tcW w:w="1363" w:type="pct"/>
          </w:tcPr>
          <w:p w14:paraId="2D7EEFF3" w14:textId="77777777" w:rsidR="008C45B7" w:rsidRPr="0029658E" w:rsidRDefault="008C45B7">
            <w:r w:rsidRPr="0029658E">
              <w:t>Geotechnical Domain</w:t>
            </w:r>
          </w:p>
        </w:tc>
        <w:tc>
          <w:tcPr>
            <w:tcW w:w="1523" w:type="pct"/>
          </w:tcPr>
          <w:p w14:paraId="79C805E1" w14:textId="77777777" w:rsidR="008C45B7" w:rsidRPr="0029658E" w:rsidRDefault="008C45B7">
            <w:r w:rsidRPr="0029658E">
              <w:t>Coal &amp; Interseam Pore Pressure Coefficient</w:t>
            </w:r>
            <w:r>
              <w:t xml:space="preserve"> (Hu)</w:t>
            </w:r>
          </w:p>
          <w:p w14:paraId="09968952" w14:textId="77777777" w:rsidR="008C45B7" w:rsidRPr="0029658E" w:rsidRDefault="008C45B7">
            <w:r w:rsidRPr="0029658E">
              <w:t>(% of hydrostatic)</w:t>
            </w:r>
          </w:p>
        </w:tc>
      </w:tr>
      <w:tr w:rsidR="008C45B7" w:rsidRPr="0029658E" w14:paraId="55A3DA6E" w14:textId="77777777" w:rsidTr="0037556F">
        <w:tc>
          <w:tcPr>
            <w:tcW w:w="2114" w:type="pct"/>
            <w:vMerge w:val="restart"/>
          </w:tcPr>
          <w:p w14:paraId="084F108E" w14:textId="77777777" w:rsidR="008C45B7" w:rsidRPr="0029658E" w:rsidRDefault="008C45B7">
            <w:r w:rsidRPr="0029658E">
              <w:t>Yallourn East Field (YEF)</w:t>
            </w:r>
          </w:p>
        </w:tc>
        <w:tc>
          <w:tcPr>
            <w:tcW w:w="1363" w:type="pct"/>
          </w:tcPr>
          <w:p w14:paraId="5C3AC178" w14:textId="77777777" w:rsidR="008C45B7" w:rsidRPr="0029658E" w:rsidRDefault="008C45B7">
            <w:r w:rsidRPr="0029658E">
              <w:t>YEF – NB (west)</w:t>
            </w:r>
          </w:p>
        </w:tc>
        <w:tc>
          <w:tcPr>
            <w:tcW w:w="1523" w:type="pct"/>
          </w:tcPr>
          <w:p w14:paraId="551D0709" w14:textId="77777777" w:rsidR="008C45B7" w:rsidRPr="0029658E" w:rsidRDefault="008C45B7">
            <w:r w:rsidRPr="0029658E">
              <w:t>60</w:t>
            </w:r>
          </w:p>
        </w:tc>
      </w:tr>
      <w:tr w:rsidR="008C45B7" w:rsidRPr="0029658E" w14:paraId="277DC90A" w14:textId="77777777" w:rsidTr="0037556F">
        <w:tc>
          <w:tcPr>
            <w:tcW w:w="2114" w:type="pct"/>
            <w:vMerge/>
          </w:tcPr>
          <w:p w14:paraId="09FF98F6" w14:textId="77777777" w:rsidR="008C45B7" w:rsidRPr="0029658E" w:rsidRDefault="008C45B7"/>
        </w:tc>
        <w:tc>
          <w:tcPr>
            <w:tcW w:w="1363" w:type="pct"/>
          </w:tcPr>
          <w:p w14:paraId="2D9BD788" w14:textId="77777777" w:rsidR="008C45B7" w:rsidRPr="0029658E" w:rsidRDefault="008C45B7">
            <w:r w:rsidRPr="0029658E">
              <w:t>YEF – NB (east)</w:t>
            </w:r>
          </w:p>
        </w:tc>
        <w:tc>
          <w:tcPr>
            <w:tcW w:w="1523" w:type="pct"/>
          </w:tcPr>
          <w:p w14:paraId="4EA83ECB" w14:textId="77777777" w:rsidR="008C45B7" w:rsidRPr="0029658E" w:rsidRDefault="008C45B7">
            <w:r w:rsidRPr="0029658E">
              <w:t>60</w:t>
            </w:r>
          </w:p>
        </w:tc>
      </w:tr>
      <w:tr w:rsidR="008C45B7" w:rsidRPr="0029658E" w14:paraId="6754439C" w14:textId="77777777" w:rsidTr="0037556F">
        <w:tc>
          <w:tcPr>
            <w:tcW w:w="2114" w:type="pct"/>
            <w:vMerge/>
          </w:tcPr>
          <w:p w14:paraId="1F964F90" w14:textId="77777777" w:rsidR="008C45B7" w:rsidRPr="0029658E" w:rsidRDefault="008C45B7"/>
        </w:tc>
        <w:tc>
          <w:tcPr>
            <w:tcW w:w="1363" w:type="pct"/>
          </w:tcPr>
          <w:p w14:paraId="6477135D" w14:textId="77777777" w:rsidR="008C45B7" w:rsidRPr="0029658E" w:rsidRDefault="008C45B7">
            <w:r w:rsidRPr="0029658E">
              <w:t>YEF – LRB</w:t>
            </w:r>
          </w:p>
        </w:tc>
        <w:tc>
          <w:tcPr>
            <w:tcW w:w="1523" w:type="pct"/>
          </w:tcPr>
          <w:p w14:paraId="472EBEA3" w14:textId="77777777" w:rsidR="008C45B7" w:rsidRPr="0029658E" w:rsidRDefault="008C45B7">
            <w:r w:rsidRPr="0029658E">
              <w:t>70</w:t>
            </w:r>
          </w:p>
        </w:tc>
      </w:tr>
      <w:tr w:rsidR="008C45B7" w:rsidRPr="0029658E" w14:paraId="1CBDD8A3" w14:textId="77777777" w:rsidTr="0037556F">
        <w:tc>
          <w:tcPr>
            <w:tcW w:w="2114" w:type="pct"/>
            <w:vMerge w:val="restart"/>
          </w:tcPr>
          <w:p w14:paraId="26B2B40E" w14:textId="77777777" w:rsidR="008C45B7" w:rsidRPr="0029658E" w:rsidRDefault="008C45B7">
            <w:r w:rsidRPr="0029658E">
              <w:t>Yallourn East Field Extension (YEFX)</w:t>
            </w:r>
          </w:p>
        </w:tc>
        <w:tc>
          <w:tcPr>
            <w:tcW w:w="1363" w:type="pct"/>
          </w:tcPr>
          <w:p w14:paraId="30B244A5" w14:textId="77777777" w:rsidR="008C45B7" w:rsidRPr="0029658E" w:rsidRDefault="008C45B7">
            <w:r w:rsidRPr="0029658E">
              <w:t>YEFX – LREB (north)</w:t>
            </w:r>
          </w:p>
        </w:tc>
        <w:tc>
          <w:tcPr>
            <w:tcW w:w="1523" w:type="pct"/>
          </w:tcPr>
          <w:p w14:paraId="42003353" w14:textId="77777777" w:rsidR="008C45B7" w:rsidRPr="0029658E" w:rsidRDefault="008C45B7">
            <w:r w:rsidRPr="0029658E">
              <w:t>60</w:t>
            </w:r>
          </w:p>
        </w:tc>
      </w:tr>
      <w:tr w:rsidR="008C45B7" w:rsidRPr="0029658E" w14:paraId="0937EFB5" w14:textId="77777777" w:rsidTr="0037556F">
        <w:tc>
          <w:tcPr>
            <w:tcW w:w="2114" w:type="pct"/>
            <w:vMerge/>
          </w:tcPr>
          <w:p w14:paraId="3A2CA4C1" w14:textId="77777777" w:rsidR="008C45B7" w:rsidRPr="0029658E" w:rsidRDefault="008C45B7"/>
        </w:tc>
        <w:tc>
          <w:tcPr>
            <w:tcW w:w="1363" w:type="pct"/>
          </w:tcPr>
          <w:p w14:paraId="5DB95B26" w14:textId="77777777" w:rsidR="008C45B7" w:rsidRPr="0029658E" w:rsidRDefault="008C45B7">
            <w:r w:rsidRPr="0029658E">
              <w:t>YEFX – LREB (south)</w:t>
            </w:r>
          </w:p>
        </w:tc>
        <w:tc>
          <w:tcPr>
            <w:tcW w:w="1523" w:type="pct"/>
          </w:tcPr>
          <w:p w14:paraId="2AEAB53F" w14:textId="77777777" w:rsidR="008C45B7" w:rsidRPr="0029658E" w:rsidRDefault="008C45B7">
            <w:r w:rsidRPr="0029658E">
              <w:t>50</w:t>
            </w:r>
          </w:p>
        </w:tc>
      </w:tr>
      <w:tr w:rsidR="008C45B7" w:rsidRPr="0029658E" w14:paraId="4913138B" w14:textId="77777777" w:rsidTr="0037556F">
        <w:tc>
          <w:tcPr>
            <w:tcW w:w="2114" w:type="pct"/>
            <w:vMerge/>
          </w:tcPr>
          <w:p w14:paraId="41F3A09C" w14:textId="77777777" w:rsidR="008C45B7" w:rsidRPr="0029658E" w:rsidRDefault="008C45B7"/>
        </w:tc>
        <w:tc>
          <w:tcPr>
            <w:tcW w:w="1363" w:type="pct"/>
          </w:tcPr>
          <w:p w14:paraId="3A6560CE" w14:textId="77777777" w:rsidR="008C45B7" w:rsidRPr="0029658E" w:rsidRDefault="008C45B7">
            <w:r w:rsidRPr="0029658E">
              <w:t>YEFX – SB</w:t>
            </w:r>
          </w:p>
        </w:tc>
        <w:tc>
          <w:tcPr>
            <w:tcW w:w="1523" w:type="pct"/>
          </w:tcPr>
          <w:p w14:paraId="5E3F9A66" w14:textId="77777777" w:rsidR="008C45B7" w:rsidRPr="0029658E" w:rsidRDefault="008C45B7">
            <w:r w:rsidRPr="0029658E">
              <w:t>50</w:t>
            </w:r>
          </w:p>
        </w:tc>
      </w:tr>
      <w:tr w:rsidR="008C45B7" w:rsidRPr="0029658E" w14:paraId="06243BE3" w14:textId="77777777" w:rsidTr="0037556F">
        <w:tc>
          <w:tcPr>
            <w:tcW w:w="2114" w:type="pct"/>
            <w:vMerge w:val="restart"/>
          </w:tcPr>
          <w:p w14:paraId="7BE1A930" w14:textId="77777777" w:rsidR="008C45B7" w:rsidRPr="0029658E" w:rsidRDefault="008C45B7">
            <w:r>
              <w:t xml:space="preserve">Yallourn </w:t>
            </w:r>
            <w:r w:rsidRPr="0029658E">
              <w:t>Maryvale Field (MVF)</w:t>
            </w:r>
          </w:p>
        </w:tc>
        <w:tc>
          <w:tcPr>
            <w:tcW w:w="1363" w:type="pct"/>
          </w:tcPr>
          <w:p w14:paraId="1B2493A5" w14:textId="77777777" w:rsidR="008C45B7" w:rsidRPr="0029658E" w:rsidRDefault="008C45B7">
            <w:r w:rsidRPr="0029658E">
              <w:t>MVF – EB</w:t>
            </w:r>
          </w:p>
        </w:tc>
        <w:tc>
          <w:tcPr>
            <w:tcW w:w="1523" w:type="pct"/>
          </w:tcPr>
          <w:p w14:paraId="6540E87F" w14:textId="77777777" w:rsidR="008C45B7" w:rsidRPr="0029658E" w:rsidRDefault="008C45B7">
            <w:r w:rsidRPr="0029658E">
              <w:t>50</w:t>
            </w:r>
          </w:p>
        </w:tc>
      </w:tr>
      <w:tr w:rsidR="008C45B7" w:rsidRPr="0029658E" w14:paraId="0D273AFF" w14:textId="77777777" w:rsidTr="0037556F">
        <w:tc>
          <w:tcPr>
            <w:tcW w:w="2114" w:type="pct"/>
            <w:vMerge/>
          </w:tcPr>
          <w:p w14:paraId="371A2E96" w14:textId="77777777" w:rsidR="008C45B7" w:rsidRPr="0029658E" w:rsidRDefault="008C45B7"/>
        </w:tc>
        <w:tc>
          <w:tcPr>
            <w:tcW w:w="1363" w:type="pct"/>
          </w:tcPr>
          <w:p w14:paraId="0279F009" w14:textId="77777777" w:rsidR="008C45B7" w:rsidRPr="0029658E" w:rsidRDefault="008C45B7">
            <w:r w:rsidRPr="0029658E">
              <w:t>MVF – SB</w:t>
            </w:r>
          </w:p>
        </w:tc>
        <w:tc>
          <w:tcPr>
            <w:tcW w:w="1523" w:type="pct"/>
          </w:tcPr>
          <w:p w14:paraId="1AFA3DF2" w14:textId="77777777" w:rsidR="008C45B7" w:rsidRPr="0029658E" w:rsidRDefault="008C45B7">
            <w:r w:rsidRPr="0029658E">
              <w:t>60</w:t>
            </w:r>
          </w:p>
        </w:tc>
      </w:tr>
      <w:tr w:rsidR="008C45B7" w:rsidRPr="0029658E" w14:paraId="5F5CD294" w14:textId="77777777" w:rsidTr="0037556F">
        <w:tc>
          <w:tcPr>
            <w:tcW w:w="2114" w:type="pct"/>
            <w:vMerge/>
          </w:tcPr>
          <w:p w14:paraId="350EF718" w14:textId="77777777" w:rsidR="008C45B7" w:rsidRPr="0029658E" w:rsidRDefault="008C45B7"/>
        </w:tc>
        <w:tc>
          <w:tcPr>
            <w:tcW w:w="1363" w:type="pct"/>
          </w:tcPr>
          <w:p w14:paraId="1A2A1EE0" w14:textId="77777777" w:rsidR="008C45B7" w:rsidRPr="0029658E" w:rsidRDefault="008C45B7">
            <w:r w:rsidRPr="0029658E">
              <w:t>MVF – WB</w:t>
            </w:r>
          </w:p>
        </w:tc>
        <w:tc>
          <w:tcPr>
            <w:tcW w:w="1523" w:type="pct"/>
          </w:tcPr>
          <w:p w14:paraId="5CEF31F8" w14:textId="77777777" w:rsidR="008C45B7" w:rsidRPr="0029658E" w:rsidRDefault="008C45B7">
            <w:r w:rsidRPr="0029658E">
              <w:t>60</w:t>
            </w:r>
          </w:p>
        </w:tc>
      </w:tr>
      <w:tr w:rsidR="008C45B7" w:rsidRPr="0029658E" w14:paraId="625D8CEF" w14:textId="77777777" w:rsidTr="0037556F">
        <w:tc>
          <w:tcPr>
            <w:tcW w:w="2114" w:type="pct"/>
            <w:vMerge w:val="restart"/>
          </w:tcPr>
          <w:p w14:paraId="07076FA8" w14:textId="77777777" w:rsidR="008C45B7" w:rsidRPr="0029658E" w:rsidRDefault="008C45B7">
            <w:r w:rsidRPr="0029658E">
              <w:t>Yallourn Township Field (YTF)</w:t>
            </w:r>
          </w:p>
        </w:tc>
        <w:tc>
          <w:tcPr>
            <w:tcW w:w="1363" w:type="pct"/>
          </w:tcPr>
          <w:p w14:paraId="4353251F" w14:textId="77777777" w:rsidR="008C45B7" w:rsidRPr="0029658E" w:rsidRDefault="008C45B7">
            <w:r w:rsidRPr="0029658E">
              <w:t>YTF – FSPB</w:t>
            </w:r>
          </w:p>
        </w:tc>
        <w:tc>
          <w:tcPr>
            <w:tcW w:w="1523" w:type="pct"/>
          </w:tcPr>
          <w:p w14:paraId="67C3ECBA" w14:textId="77777777" w:rsidR="008C45B7" w:rsidRPr="0029658E" w:rsidRDefault="008C45B7">
            <w:r w:rsidRPr="0029658E">
              <w:t>50</w:t>
            </w:r>
          </w:p>
        </w:tc>
      </w:tr>
      <w:tr w:rsidR="008C45B7" w:rsidRPr="0029658E" w14:paraId="63C6926F" w14:textId="77777777" w:rsidTr="0037556F">
        <w:tc>
          <w:tcPr>
            <w:tcW w:w="2114" w:type="pct"/>
            <w:vMerge/>
          </w:tcPr>
          <w:p w14:paraId="39F4A635" w14:textId="77777777" w:rsidR="008C45B7" w:rsidRPr="0029658E" w:rsidRDefault="008C45B7"/>
        </w:tc>
        <w:tc>
          <w:tcPr>
            <w:tcW w:w="1363" w:type="pct"/>
          </w:tcPr>
          <w:p w14:paraId="799922FB" w14:textId="77777777" w:rsidR="008C45B7" w:rsidRPr="0029658E" w:rsidRDefault="008C45B7">
            <w:r w:rsidRPr="0029658E">
              <w:t>YTF – FPB</w:t>
            </w:r>
          </w:p>
        </w:tc>
        <w:tc>
          <w:tcPr>
            <w:tcW w:w="1523" w:type="pct"/>
          </w:tcPr>
          <w:p w14:paraId="02DFEE53" w14:textId="77777777" w:rsidR="008C45B7" w:rsidRPr="0029658E" w:rsidRDefault="008C45B7">
            <w:r w:rsidRPr="0029658E">
              <w:t>50</w:t>
            </w:r>
          </w:p>
        </w:tc>
      </w:tr>
      <w:tr w:rsidR="008C45B7" w:rsidRPr="0029658E" w14:paraId="5C07BB26" w14:textId="77777777" w:rsidTr="0037556F">
        <w:tc>
          <w:tcPr>
            <w:tcW w:w="2114" w:type="pct"/>
            <w:vMerge/>
          </w:tcPr>
          <w:p w14:paraId="53EC9394" w14:textId="77777777" w:rsidR="008C45B7" w:rsidRPr="0029658E" w:rsidRDefault="008C45B7"/>
        </w:tc>
        <w:tc>
          <w:tcPr>
            <w:tcW w:w="1363" w:type="pct"/>
          </w:tcPr>
          <w:p w14:paraId="35E66AC9" w14:textId="77777777" w:rsidR="008C45B7" w:rsidRPr="0029658E" w:rsidRDefault="008C45B7">
            <w:r w:rsidRPr="0029658E">
              <w:t>YTF – SB</w:t>
            </w:r>
          </w:p>
        </w:tc>
        <w:tc>
          <w:tcPr>
            <w:tcW w:w="1523" w:type="pct"/>
          </w:tcPr>
          <w:p w14:paraId="639B6893" w14:textId="77777777" w:rsidR="008C45B7" w:rsidRPr="0029658E" w:rsidRDefault="008C45B7">
            <w:r w:rsidRPr="0029658E">
              <w:t>40</w:t>
            </w:r>
          </w:p>
        </w:tc>
      </w:tr>
      <w:tr w:rsidR="008C45B7" w:rsidRPr="0029658E" w14:paraId="1E967D82" w14:textId="77777777" w:rsidTr="0037556F">
        <w:tc>
          <w:tcPr>
            <w:tcW w:w="2114" w:type="pct"/>
            <w:vMerge/>
          </w:tcPr>
          <w:p w14:paraId="2FA3824A" w14:textId="77777777" w:rsidR="008C45B7" w:rsidRPr="0029658E" w:rsidRDefault="008C45B7"/>
        </w:tc>
        <w:tc>
          <w:tcPr>
            <w:tcW w:w="1363" w:type="pct"/>
          </w:tcPr>
          <w:p w14:paraId="2ECA106C" w14:textId="77777777" w:rsidR="008C45B7" w:rsidRPr="0029658E" w:rsidRDefault="008C45B7">
            <w:r w:rsidRPr="0029658E">
              <w:t>YTF – SWB</w:t>
            </w:r>
          </w:p>
        </w:tc>
        <w:tc>
          <w:tcPr>
            <w:tcW w:w="1523" w:type="pct"/>
          </w:tcPr>
          <w:p w14:paraId="18E4DA46" w14:textId="77777777" w:rsidR="008C45B7" w:rsidRPr="0029658E" w:rsidRDefault="008C45B7">
            <w:r w:rsidRPr="0029658E">
              <w:t>70</w:t>
            </w:r>
          </w:p>
        </w:tc>
      </w:tr>
      <w:tr w:rsidR="008C45B7" w:rsidRPr="0029658E" w14:paraId="5CF10E19" w14:textId="77777777" w:rsidTr="0037556F">
        <w:tc>
          <w:tcPr>
            <w:tcW w:w="2114" w:type="pct"/>
            <w:vMerge/>
          </w:tcPr>
          <w:p w14:paraId="0E59A20C" w14:textId="77777777" w:rsidR="008C45B7" w:rsidRPr="0029658E" w:rsidRDefault="008C45B7"/>
        </w:tc>
        <w:tc>
          <w:tcPr>
            <w:tcW w:w="1363" w:type="pct"/>
          </w:tcPr>
          <w:p w14:paraId="1FAA5438" w14:textId="77777777" w:rsidR="008C45B7" w:rsidRPr="0029658E" w:rsidRDefault="008C45B7">
            <w:r w:rsidRPr="0029658E">
              <w:t>YTF – HOB (south)</w:t>
            </w:r>
          </w:p>
        </w:tc>
        <w:tc>
          <w:tcPr>
            <w:tcW w:w="1523" w:type="pct"/>
          </w:tcPr>
          <w:p w14:paraId="646DA21D" w14:textId="77777777" w:rsidR="008C45B7" w:rsidRPr="0029658E" w:rsidRDefault="008C45B7">
            <w:r w:rsidRPr="0029658E">
              <w:t>50</w:t>
            </w:r>
          </w:p>
        </w:tc>
      </w:tr>
      <w:tr w:rsidR="008C45B7" w:rsidRPr="0029658E" w14:paraId="518D628F" w14:textId="77777777" w:rsidTr="0037556F">
        <w:tc>
          <w:tcPr>
            <w:tcW w:w="2114" w:type="pct"/>
            <w:vMerge/>
          </w:tcPr>
          <w:p w14:paraId="26B6AD93" w14:textId="77777777" w:rsidR="008C45B7" w:rsidRPr="0029658E" w:rsidRDefault="008C45B7"/>
        </w:tc>
        <w:tc>
          <w:tcPr>
            <w:tcW w:w="1363" w:type="pct"/>
          </w:tcPr>
          <w:p w14:paraId="492DA7BC" w14:textId="77777777" w:rsidR="008C45B7" w:rsidRPr="0029658E" w:rsidRDefault="008C45B7">
            <w:r w:rsidRPr="0029658E">
              <w:t>YTF – HOB (north)</w:t>
            </w:r>
          </w:p>
        </w:tc>
        <w:tc>
          <w:tcPr>
            <w:tcW w:w="1523" w:type="pct"/>
          </w:tcPr>
          <w:p w14:paraId="7788AE23" w14:textId="77777777" w:rsidR="008C45B7" w:rsidRPr="0029658E" w:rsidRDefault="008C45B7">
            <w:r w:rsidRPr="0029658E">
              <w:t>60</w:t>
            </w:r>
          </w:p>
        </w:tc>
      </w:tr>
      <w:tr w:rsidR="008C45B7" w:rsidRPr="0029658E" w14:paraId="6865D28E" w14:textId="77777777" w:rsidTr="0037556F">
        <w:tc>
          <w:tcPr>
            <w:tcW w:w="2114" w:type="pct"/>
            <w:vMerge/>
          </w:tcPr>
          <w:p w14:paraId="380AECE1" w14:textId="77777777" w:rsidR="008C45B7" w:rsidRPr="0029658E" w:rsidRDefault="008C45B7"/>
        </w:tc>
        <w:tc>
          <w:tcPr>
            <w:tcW w:w="1363" w:type="pct"/>
          </w:tcPr>
          <w:p w14:paraId="162E40EB" w14:textId="77777777" w:rsidR="008C45B7" w:rsidRPr="0029658E" w:rsidRDefault="008C45B7">
            <w:r w:rsidRPr="0029658E">
              <w:t>YTF – WB</w:t>
            </w:r>
          </w:p>
        </w:tc>
        <w:tc>
          <w:tcPr>
            <w:tcW w:w="1523" w:type="pct"/>
          </w:tcPr>
          <w:p w14:paraId="077D2E4C" w14:textId="77777777" w:rsidR="008C45B7" w:rsidRPr="0029658E" w:rsidRDefault="008C45B7">
            <w:r w:rsidRPr="0029658E">
              <w:t>60</w:t>
            </w:r>
          </w:p>
        </w:tc>
      </w:tr>
      <w:tr w:rsidR="008C45B7" w:rsidRPr="0029658E" w14:paraId="72920198" w14:textId="77777777" w:rsidTr="0037556F">
        <w:tc>
          <w:tcPr>
            <w:tcW w:w="2114" w:type="pct"/>
            <w:vMerge/>
          </w:tcPr>
          <w:p w14:paraId="254B6D3A" w14:textId="77777777" w:rsidR="008C45B7" w:rsidRPr="0029658E" w:rsidRDefault="008C45B7"/>
        </w:tc>
        <w:tc>
          <w:tcPr>
            <w:tcW w:w="1363" w:type="pct"/>
          </w:tcPr>
          <w:p w14:paraId="59AA032A" w14:textId="77777777" w:rsidR="008C45B7" w:rsidRPr="0029658E" w:rsidRDefault="008C45B7">
            <w:r w:rsidRPr="0029658E">
              <w:t>YTF – NB</w:t>
            </w:r>
          </w:p>
        </w:tc>
        <w:tc>
          <w:tcPr>
            <w:tcW w:w="1523" w:type="pct"/>
          </w:tcPr>
          <w:p w14:paraId="6A484BD4" w14:textId="77777777" w:rsidR="008C45B7" w:rsidRPr="0029658E" w:rsidRDefault="008C45B7">
            <w:r w:rsidRPr="0029658E">
              <w:t>60</w:t>
            </w:r>
          </w:p>
        </w:tc>
      </w:tr>
      <w:tr w:rsidR="008C45B7" w:rsidRPr="0029658E" w14:paraId="52854064" w14:textId="77777777" w:rsidTr="0037556F">
        <w:tc>
          <w:tcPr>
            <w:tcW w:w="2114" w:type="pct"/>
            <w:vMerge/>
          </w:tcPr>
          <w:p w14:paraId="66540E8A" w14:textId="77777777" w:rsidR="008C45B7" w:rsidRPr="0029658E" w:rsidRDefault="008C45B7"/>
        </w:tc>
        <w:tc>
          <w:tcPr>
            <w:tcW w:w="1363" w:type="pct"/>
          </w:tcPr>
          <w:p w14:paraId="41BEBABF" w14:textId="77777777" w:rsidR="008C45B7" w:rsidRPr="0029658E" w:rsidRDefault="008C45B7">
            <w:r w:rsidRPr="0029658E">
              <w:t>YTF – RCB</w:t>
            </w:r>
          </w:p>
        </w:tc>
        <w:tc>
          <w:tcPr>
            <w:tcW w:w="1523" w:type="pct"/>
          </w:tcPr>
          <w:p w14:paraId="4D0EF978" w14:textId="77777777" w:rsidR="008C45B7" w:rsidRPr="0029658E" w:rsidRDefault="008C45B7">
            <w:r w:rsidRPr="0029658E">
              <w:t>80</w:t>
            </w:r>
          </w:p>
        </w:tc>
      </w:tr>
      <w:tr w:rsidR="008C45B7" w:rsidRPr="0029658E" w14:paraId="154800E0" w14:textId="77777777" w:rsidTr="0037556F">
        <w:tc>
          <w:tcPr>
            <w:tcW w:w="2114" w:type="pct"/>
            <w:vMerge/>
          </w:tcPr>
          <w:p w14:paraId="5D042753" w14:textId="77777777" w:rsidR="008C45B7" w:rsidRPr="0029658E" w:rsidRDefault="008C45B7"/>
        </w:tc>
        <w:tc>
          <w:tcPr>
            <w:tcW w:w="1363" w:type="pct"/>
          </w:tcPr>
          <w:p w14:paraId="036583AE" w14:textId="77777777" w:rsidR="008C45B7" w:rsidRPr="0029658E" w:rsidRDefault="008C45B7">
            <w:r w:rsidRPr="0029658E">
              <w:t>YTF – LS</w:t>
            </w:r>
          </w:p>
        </w:tc>
        <w:tc>
          <w:tcPr>
            <w:tcW w:w="1523" w:type="pct"/>
          </w:tcPr>
          <w:p w14:paraId="68796C98" w14:textId="77777777" w:rsidR="008C45B7" w:rsidRPr="0029658E" w:rsidRDefault="008C45B7">
            <w:r w:rsidRPr="0029658E">
              <w:t>100</w:t>
            </w:r>
          </w:p>
        </w:tc>
      </w:tr>
    </w:tbl>
    <w:p w14:paraId="37144C74" w14:textId="77777777" w:rsidR="006B652C" w:rsidRDefault="006B652C" w:rsidP="00A1204E"/>
    <w:p w14:paraId="6D4E8755" w14:textId="019E75A8" w:rsidR="00A1204E" w:rsidRDefault="00A1204E" w:rsidP="00A1204E">
      <w:r>
        <w:t>Two main groundwater cases are modelled for the lake filling period due to the uncertainty about how quickly the groundwater conditions behind the mine batters will equilibrate to the rising lake levels:</w:t>
      </w:r>
    </w:p>
    <w:p w14:paraId="78AABC64" w14:textId="77777777" w:rsidR="00A1204E" w:rsidRDefault="00A1204E" w:rsidP="00A1204E">
      <w:r>
        <w:t>•</w:t>
      </w:r>
      <w:r>
        <w:tab/>
        <w:t>EOM pore pressures continuing during lake filling.</w:t>
      </w:r>
    </w:p>
    <w:p w14:paraId="490A338D" w14:textId="77777777" w:rsidR="00A1204E" w:rsidRDefault="00A1204E" w:rsidP="00A1204E">
      <w:r>
        <w:t>•</w:t>
      </w:r>
      <w:r>
        <w:tab/>
        <w:t>Hydrostatic pore pressures recover instantaneously during lake filling.</w:t>
      </w:r>
    </w:p>
    <w:p w14:paraId="06565C4F" w14:textId="333A2D4F" w:rsidR="008C45B7" w:rsidRDefault="00A1204E" w:rsidP="008C45B7">
      <w:r>
        <w:t>Piezometric levels during lake filling were modelled so that the batter is saturated to the respective elevation of the pit lake level being analysed</w:t>
      </w:r>
      <w:r w:rsidR="00377BA4">
        <w:t xml:space="preserve">, i.e., EOM piezometric levels are maintained above lake level (where applicable). </w:t>
      </w:r>
      <w:r w:rsidR="00FF528E">
        <w:t>Cross validation of the adopted hydraulic gradients has been conducted with the groundwater numerical modelling</w:t>
      </w:r>
      <w:r w:rsidR="00B71695">
        <w:t xml:space="preserve"> (refer Section </w:t>
      </w:r>
      <w:r w:rsidR="00B71695">
        <w:fldChar w:fldCharType="begin"/>
      </w:r>
      <w:r w:rsidR="00B71695">
        <w:instrText xml:space="preserve"> REF _Ref198109208 \n \h </w:instrText>
      </w:r>
      <w:r w:rsidR="00B71695">
        <w:fldChar w:fldCharType="separate"/>
      </w:r>
      <w:r w:rsidR="00D35BC0">
        <w:t>8.3</w:t>
      </w:r>
      <w:r w:rsidR="00B71695">
        <w:fldChar w:fldCharType="end"/>
      </w:r>
      <w:r w:rsidR="00B71695">
        <w:t>)</w:t>
      </w:r>
      <w:r w:rsidR="00FF528E">
        <w:t>.</w:t>
      </w:r>
      <w:r>
        <w:t xml:space="preserve"> </w:t>
      </w:r>
      <w:r w:rsidR="000576E4">
        <w:t xml:space="preserve">The </w:t>
      </w:r>
      <w:r>
        <w:t xml:space="preserve">Lake filling situations were modelled to the final pit lake level at </w:t>
      </w:r>
      <w:r w:rsidR="00B73C82">
        <w:t>RL +</w:t>
      </w:r>
      <w:r>
        <w:t xml:space="preserve">37 </w:t>
      </w:r>
      <w:r w:rsidR="00B73C82">
        <w:t>mAHD</w:t>
      </w:r>
      <w:r>
        <w:t>.</w:t>
      </w:r>
    </w:p>
    <w:p w14:paraId="3A1FE864" w14:textId="75E5F3AB" w:rsidR="008C45B7" w:rsidRDefault="008C45B7" w:rsidP="000A6A5D">
      <w:pPr>
        <w:pStyle w:val="Heading5"/>
      </w:pPr>
      <w:r>
        <w:t>Geotechnical Material Parameters</w:t>
      </w:r>
    </w:p>
    <w:p w14:paraId="752305D0" w14:textId="756DA0F2" w:rsidR="008C45B7" w:rsidRPr="00051B7D" w:rsidRDefault="008C45B7" w:rsidP="008C45B7">
      <w:r w:rsidRPr="00051B7D">
        <w:t xml:space="preserve">Material properties adopted for the stability analyses are summarised in </w:t>
      </w:r>
      <w:r w:rsidR="00A564BD">
        <w:fldChar w:fldCharType="begin"/>
      </w:r>
      <w:r w:rsidR="00A564BD">
        <w:instrText xml:space="preserve"> REF _Ref197426197 \h </w:instrText>
      </w:r>
      <w:r w:rsidR="00A564BD">
        <w:fldChar w:fldCharType="separate"/>
      </w:r>
      <w:r w:rsidR="00D35BC0">
        <w:t xml:space="preserve">Table </w:t>
      </w:r>
      <w:r w:rsidR="00D35BC0">
        <w:rPr>
          <w:noProof/>
        </w:rPr>
        <w:t>8</w:t>
      </w:r>
      <w:r w:rsidR="00D35BC0">
        <w:noBreakHyphen/>
      </w:r>
      <w:r w:rsidR="00D35BC0">
        <w:rPr>
          <w:noProof/>
        </w:rPr>
        <w:t>31</w:t>
      </w:r>
      <w:r w:rsidR="00A564BD">
        <w:fldChar w:fldCharType="end"/>
      </w:r>
      <w:r w:rsidRPr="00051B7D">
        <w:t xml:space="preserve"> for:</w:t>
      </w:r>
    </w:p>
    <w:p w14:paraId="5BA2F353" w14:textId="642BE066" w:rsidR="008C45B7" w:rsidRPr="00051B7D" w:rsidRDefault="008C45B7" w:rsidP="000C511A">
      <w:pPr>
        <w:pStyle w:val="ListParagraph"/>
      </w:pPr>
      <w:r w:rsidRPr="00051B7D">
        <w:t>Haunted Hills Formation (HHF) overburden</w:t>
      </w:r>
    </w:p>
    <w:p w14:paraId="155D8D3F" w14:textId="1B21AD23" w:rsidR="008C45B7" w:rsidRPr="00051B7D" w:rsidRDefault="008C45B7" w:rsidP="000C511A">
      <w:pPr>
        <w:pStyle w:val="ListParagraph"/>
      </w:pPr>
      <w:r w:rsidRPr="00051B7D">
        <w:t>Yallourn Seam</w:t>
      </w:r>
      <w:r>
        <w:t xml:space="preserve"> (Coal)</w:t>
      </w:r>
    </w:p>
    <w:p w14:paraId="41007869" w14:textId="76EBAD7C" w:rsidR="008C45B7" w:rsidRPr="00051B7D" w:rsidRDefault="008C45B7" w:rsidP="000C511A">
      <w:pPr>
        <w:pStyle w:val="ListParagraph"/>
      </w:pPr>
      <w:r w:rsidRPr="00051B7D">
        <w:t>Disturbed Yallourn Seam, representing the zone of displaced coal within the Latrobe River Batters failure</w:t>
      </w:r>
    </w:p>
    <w:p w14:paraId="4A183BC5" w14:textId="2C96EC21" w:rsidR="008C45B7" w:rsidRPr="00051B7D" w:rsidRDefault="008C45B7" w:rsidP="000C511A">
      <w:pPr>
        <w:pStyle w:val="ListParagraph"/>
      </w:pPr>
      <w:r w:rsidRPr="00051B7D">
        <w:t>Interseam</w:t>
      </w:r>
    </w:p>
    <w:p w14:paraId="1EB9D66D" w14:textId="5E5FC917" w:rsidR="008C45B7" w:rsidRPr="00051B7D" w:rsidRDefault="008C45B7" w:rsidP="000C511A">
      <w:pPr>
        <w:pStyle w:val="ListParagraph"/>
      </w:pPr>
      <w:r w:rsidRPr="00051B7D">
        <w:t>Fill material</w:t>
      </w:r>
      <w:r>
        <w:t xml:space="preserve"> (</w:t>
      </w:r>
      <w:r w:rsidRPr="008030FA">
        <w:t>buttress, MRD embankment or engineered fill, dumps</w:t>
      </w:r>
      <w:r>
        <w:t>)</w:t>
      </w:r>
    </w:p>
    <w:p w14:paraId="5A63CF9D" w14:textId="41688899" w:rsidR="008C45B7" w:rsidRPr="00051B7D" w:rsidRDefault="008C45B7" w:rsidP="008C45B7">
      <w:r w:rsidRPr="00051B7D">
        <w:t xml:space="preserve">Properties for the HHF and Yallourn Seam are based on laboratory testing and adopted parameters in other design reports. The collation and review of data from the various sources </w:t>
      </w:r>
      <w:r>
        <w:t>is detailed</w:t>
      </w:r>
      <w:r w:rsidRPr="00051B7D">
        <w:t xml:space="preserve"> in PSM4487-001R</w:t>
      </w:r>
      <w:r w:rsidR="003D1B89">
        <w:t xml:space="preserve"> </w:t>
      </w:r>
      <w:r w:rsidR="00722575">
        <w:fldChar w:fldCharType="begin"/>
      </w:r>
      <w:r w:rsidR="001B655D">
        <w:instrText xml:space="preserve"> ADDIN EN.CITE &lt;EndNote&gt;&lt;Cite&gt;&lt;Author&gt;PSM&lt;/Author&gt;&lt;Year&gt;2021&lt;/Year&gt;&lt;RecNum&gt;103&lt;/RecNum&gt;&lt;DisplayText&gt;(PSM 2021)&lt;/DisplayText&gt;&lt;record&gt;&lt;rec-number&gt;103&lt;/rec-number&gt;&lt;foreign-keys&gt;&lt;key app="EN" db-id="spaff0s0osz0sqe0t5a55fezradpx9psfrzt" timestamp="1747554596" guid="6fe4dc39-ab74-416e-a210-d9ae785bcec7"&gt;103&lt;/key&gt;&lt;/foreign-keys&gt;&lt;ref-type name="Report"&gt;27&lt;/ref-type&gt;&lt;contributors&gt;&lt;authors&gt;&lt;author&gt;PSM&lt;/author&gt;&lt;/authors&gt;&lt;secondary-authors&gt;&lt;author&gt;Pells Sullivan Meynink,&lt;/author&gt;&lt;/secondary-authors&gt;&lt;/contributors&gt;&lt;titles&gt;&lt;title&gt;Yallourn Mine Morwell River Diversion Investigation&lt;/title&gt;&lt;/titles&gt;&lt;number&gt;A2084582&lt;/number&gt;&lt;dates&gt;&lt;year&gt;2021&lt;/year&gt;&lt;pub-dates&gt;&lt;date&gt;28/03/2022&lt;/date&gt;&lt;/pub-dates&gt;&lt;/dates&gt;&lt;isbn&gt;PSM4487-001R&lt;/isbn&gt;&lt;urls&gt;&lt;/urls&gt;&lt;/record&gt;&lt;/Cite&gt;&lt;/EndNote&gt;</w:instrText>
      </w:r>
      <w:r w:rsidR="00722575">
        <w:fldChar w:fldCharType="separate"/>
      </w:r>
      <w:r w:rsidR="00722575">
        <w:rPr>
          <w:noProof/>
        </w:rPr>
        <w:t>(PSM 2021)</w:t>
      </w:r>
      <w:r w:rsidR="00722575">
        <w:fldChar w:fldCharType="end"/>
      </w:r>
      <w:r w:rsidRPr="00051B7D">
        <w:t xml:space="preserve">. </w:t>
      </w:r>
      <w:r w:rsidR="00460200" w:rsidRPr="00051B7D">
        <w:t>For</w:t>
      </w:r>
      <w:r w:rsidRPr="00051B7D">
        <w:t xml:space="preserve"> </w:t>
      </w:r>
      <w:r>
        <w:t xml:space="preserve">the </w:t>
      </w:r>
      <w:r w:rsidRPr="00051B7D">
        <w:t>geotechnical assessments</w:t>
      </w:r>
      <w:r>
        <w:t>, t</w:t>
      </w:r>
      <w:r w:rsidRPr="00051B7D">
        <w:t>he parameters for the Haunted Hill Aquifer (HHFA) are assumed to be the same as HHF.</w:t>
      </w:r>
    </w:p>
    <w:p w14:paraId="4220A6D5" w14:textId="2CAE99C5" w:rsidR="008C45B7" w:rsidRDefault="008C45B7" w:rsidP="008C45B7">
      <w:r w:rsidRPr="00051B7D">
        <w:t>Disturbed Yallourn Seam parameters are based on measured shear wave velocities (Vs30) of intact Yallourn Coal and the Disturbed Yallourn Seam within the Latrobe River Batters failure. The strength parameters have been reduced by the same reduction between the measured shear wave velocity of intact coal and disturbed coal.</w:t>
      </w:r>
    </w:p>
    <w:p w14:paraId="79AD0953" w14:textId="4706CB81" w:rsidR="008C45B7" w:rsidRDefault="008C45B7" w:rsidP="008C45B7">
      <w:r w:rsidRPr="00AA2C03">
        <w:t xml:space="preserve">Selection of parameters for engineered fill material are based on construction </w:t>
      </w:r>
      <w:r>
        <w:t xml:space="preserve">(including lab) </w:t>
      </w:r>
      <w:r w:rsidRPr="00AA2C03">
        <w:t>records for the MRD engineered fill.  These records indicate that the material was compacted at 100% standard and close to Optimum Moisture Content with a bulk density of about 20 kN/m3.</w:t>
      </w:r>
      <w:r>
        <w:t xml:space="preserve"> Other fill materials are based on typical conservative estimates for uncompacted fills.</w:t>
      </w:r>
    </w:p>
    <w:p w14:paraId="5F85E621" w14:textId="38EDF9FF" w:rsidR="006B652C" w:rsidRDefault="006B652C">
      <w:pPr>
        <w:spacing w:after="0" w:line="240" w:lineRule="auto"/>
      </w:pPr>
      <w:r>
        <w:br w:type="page"/>
      </w:r>
    </w:p>
    <w:p w14:paraId="1C9C785E" w14:textId="77777777" w:rsidR="006B652C" w:rsidRDefault="006B652C" w:rsidP="008C45B7"/>
    <w:p w14:paraId="7E4BAE15" w14:textId="1B164593" w:rsidR="008C45B7" w:rsidRDefault="008C45B7" w:rsidP="008C45B7">
      <w:pPr>
        <w:pStyle w:val="Caption"/>
      </w:pPr>
      <w:bookmarkStart w:id="584" w:name="_Ref197426197"/>
      <w:bookmarkStart w:id="585" w:name="_Toc210127004"/>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1</w:t>
      </w:r>
      <w:r w:rsidR="00971AAD">
        <w:fldChar w:fldCharType="end"/>
      </w:r>
      <w:bookmarkEnd w:id="584"/>
      <w:r w:rsidR="002A04E4">
        <w:rPr>
          <w:noProof/>
        </w:rPr>
        <w:t>:</w:t>
      </w:r>
      <w:r>
        <w:t xml:space="preserve"> Stability model Mohr-Coulomb material parameters</w:t>
      </w:r>
      <w:bookmarkEnd w:id="585"/>
    </w:p>
    <w:tbl>
      <w:tblPr>
        <w:tblStyle w:val="DMRPTable"/>
        <w:tblW w:w="5000" w:type="pct"/>
        <w:tblLook w:val="0420" w:firstRow="1" w:lastRow="0" w:firstColumn="0" w:lastColumn="0" w:noHBand="0" w:noVBand="1"/>
      </w:tblPr>
      <w:tblGrid>
        <w:gridCol w:w="3420"/>
        <w:gridCol w:w="2719"/>
        <w:gridCol w:w="2114"/>
        <w:gridCol w:w="2513"/>
      </w:tblGrid>
      <w:tr w:rsidR="008C45B7" w:rsidRPr="00991559" w14:paraId="634A5344" w14:textId="77777777" w:rsidTr="0037556F">
        <w:trPr>
          <w:cnfStyle w:val="100000000000" w:firstRow="1" w:lastRow="0" w:firstColumn="0" w:lastColumn="0" w:oddVBand="0" w:evenVBand="0" w:oddHBand="0" w:evenHBand="0" w:firstRowFirstColumn="0" w:firstRowLastColumn="0" w:lastRowFirstColumn="0" w:lastRowLastColumn="0"/>
          <w:trHeight w:val="729"/>
        </w:trPr>
        <w:tc>
          <w:tcPr>
            <w:tcW w:w="1588" w:type="pct"/>
          </w:tcPr>
          <w:p w14:paraId="3862626D" w14:textId="77777777" w:rsidR="008C45B7" w:rsidRPr="00FF03B9" w:rsidRDefault="008C45B7">
            <w:r w:rsidRPr="00FF03B9">
              <w:t>Unit</w:t>
            </w:r>
          </w:p>
        </w:tc>
        <w:tc>
          <w:tcPr>
            <w:tcW w:w="1263" w:type="pct"/>
          </w:tcPr>
          <w:p w14:paraId="3166C0BF" w14:textId="77777777" w:rsidR="008C45B7" w:rsidRPr="00FF03B9" w:rsidRDefault="008C45B7">
            <w:r w:rsidRPr="00FF03B9">
              <w:t>Unit weight, γ</w:t>
            </w:r>
            <w:r w:rsidRPr="00FF03B9">
              <w:br/>
              <w:t>(kN/m</w:t>
            </w:r>
            <w:r w:rsidRPr="00FF03B9">
              <w:rPr>
                <w:vertAlign w:val="superscript"/>
              </w:rPr>
              <w:t>3</w:t>
            </w:r>
            <w:r w:rsidRPr="00FF03B9">
              <w:t>)</w:t>
            </w:r>
          </w:p>
        </w:tc>
        <w:tc>
          <w:tcPr>
            <w:tcW w:w="982" w:type="pct"/>
          </w:tcPr>
          <w:p w14:paraId="4DFD2E5C" w14:textId="77777777" w:rsidR="008C45B7" w:rsidRPr="00FF03B9" w:rsidRDefault="008C45B7">
            <w:r w:rsidRPr="00FF03B9">
              <w:t>Cohesion, c’</w:t>
            </w:r>
            <w:r w:rsidRPr="00FF03B9">
              <w:br/>
              <w:t>(kPa)</w:t>
            </w:r>
          </w:p>
        </w:tc>
        <w:tc>
          <w:tcPr>
            <w:tcW w:w="1167" w:type="pct"/>
          </w:tcPr>
          <w:p w14:paraId="04E86A80" w14:textId="77777777" w:rsidR="008C45B7" w:rsidRPr="00FF03B9" w:rsidRDefault="008C45B7">
            <w:r w:rsidRPr="00FF03B9">
              <w:t>Friction angle, Φ’</w:t>
            </w:r>
            <w:r w:rsidRPr="00FF03B9">
              <w:br/>
              <w:t>(°)</w:t>
            </w:r>
          </w:p>
        </w:tc>
      </w:tr>
      <w:tr w:rsidR="008C45B7" w14:paraId="477DD350" w14:textId="77777777" w:rsidTr="0037556F">
        <w:tc>
          <w:tcPr>
            <w:tcW w:w="1588" w:type="pct"/>
          </w:tcPr>
          <w:p w14:paraId="35693C55" w14:textId="77777777" w:rsidR="008C45B7" w:rsidRPr="002A2C22" w:rsidRDefault="008C45B7">
            <w:r w:rsidRPr="002A2C22">
              <w:t>New Buttress Fill</w:t>
            </w:r>
          </w:p>
        </w:tc>
        <w:tc>
          <w:tcPr>
            <w:tcW w:w="1263" w:type="pct"/>
          </w:tcPr>
          <w:p w14:paraId="213C608C" w14:textId="77777777" w:rsidR="008C45B7" w:rsidRPr="002A2C22" w:rsidRDefault="008C45B7">
            <w:r w:rsidRPr="002A2C22">
              <w:t>15.0</w:t>
            </w:r>
          </w:p>
        </w:tc>
        <w:tc>
          <w:tcPr>
            <w:tcW w:w="982" w:type="pct"/>
          </w:tcPr>
          <w:p w14:paraId="2450A245" w14:textId="77777777" w:rsidR="008C45B7" w:rsidRPr="002A2C22" w:rsidRDefault="008C45B7">
            <w:r w:rsidRPr="002A2C22">
              <w:t>2</w:t>
            </w:r>
          </w:p>
        </w:tc>
        <w:tc>
          <w:tcPr>
            <w:tcW w:w="1167" w:type="pct"/>
          </w:tcPr>
          <w:p w14:paraId="446DE883" w14:textId="77777777" w:rsidR="008C45B7" w:rsidRPr="002A2C22" w:rsidRDefault="008C45B7">
            <w:r w:rsidRPr="002A2C22">
              <w:t>32</w:t>
            </w:r>
          </w:p>
        </w:tc>
      </w:tr>
      <w:tr w:rsidR="008C45B7" w14:paraId="1FC21215" w14:textId="77777777" w:rsidTr="0037556F">
        <w:tc>
          <w:tcPr>
            <w:tcW w:w="1588" w:type="pct"/>
          </w:tcPr>
          <w:p w14:paraId="41208937" w14:textId="77777777" w:rsidR="008C45B7" w:rsidRPr="002A2C22" w:rsidRDefault="008C45B7">
            <w:r w:rsidRPr="002A2C22">
              <w:t>MRD Engineered Fill (Design Parameters)</w:t>
            </w:r>
          </w:p>
        </w:tc>
        <w:tc>
          <w:tcPr>
            <w:tcW w:w="1263" w:type="pct"/>
          </w:tcPr>
          <w:p w14:paraId="183CE510" w14:textId="77777777" w:rsidR="008C45B7" w:rsidRPr="002A2C22" w:rsidRDefault="008C45B7">
            <w:r w:rsidRPr="002A2C22">
              <w:t>20.0</w:t>
            </w:r>
          </w:p>
        </w:tc>
        <w:tc>
          <w:tcPr>
            <w:tcW w:w="982" w:type="pct"/>
          </w:tcPr>
          <w:p w14:paraId="732C67BB" w14:textId="77777777" w:rsidR="008C45B7" w:rsidRPr="002A2C22" w:rsidRDefault="008C45B7">
            <w:r w:rsidRPr="002A2C22">
              <w:t>5</w:t>
            </w:r>
          </w:p>
        </w:tc>
        <w:tc>
          <w:tcPr>
            <w:tcW w:w="1167" w:type="pct"/>
          </w:tcPr>
          <w:p w14:paraId="099477BC" w14:textId="77777777" w:rsidR="008C45B7" w:rsidRPr="002A2C22" w:rsidRDefault="008C45B7">
            <w:r w:rsidRPr="002A2C22">
              <w:t>28</w:t>
            </w:r>
          </w:p>
        </w:tc>
      </w:tr>
      <w:tr w:rsidR="008C45B7" w14:paraId="683F1EFF" w14:textId="77777777" w:rsidTr="0037556F">
        <w:tc>
          <w:tcPr>
            <w:tcW w:w="1588" w:type="pct"/>
          </w:tcPr>
          <w:p w14:paraId="733C7E9A" w14:textId="77777777" w:rsidR="008C45B7" w:rsidRPr="002A2C22" w:rsidRDefault="008C45B7">
            <w:r w:rsidRPr="002A2C22">
              <w:t>MRD Engineered Fill (Adverse Parameters)</w:t>
            </w:r>
          </w:p>
        </w:tc>
        <w:tc>
          <w:tcPr>
            <w:tcW w:w="1263" w:type="pct"/>
          </w:tcPr>
          <w:p w14:paraId="72D1C504" w14:textId="77777777" w:rsidR="008C45B7" w:rsidRPr="002A2C22" w:rsidRDefault="008C45B7">
            <w:r w:rsidRPr="002A2C22">
              <w:t>20.0</w:t>
            </w:r>
          </w:p>
        </w:tc>
        <w:tc>
          <w:tcPr>
            <w:tcW w:w="982" w:type="pct"/>
          </w:tcPr>
          <w:p w14:paraId="74801A05" w14:textId="77777777" w:rsidR="008C45B7" w:rsidRPr="002A2C22" w:rsidRDefault="008C45B7">
            <w:r w:rsidRPr="002A2C22">
              <w:t>2</w:t>
            </w:r>
          </w:p>
        </w:tc>
        <w:tc>
          <w:tcPr>
            <w:tcW w:w="1167" w:type="pct"/>
          </w:tcPr>
          <w:p w14:paraId="71731D7C" w14:textId="77777777" w:rsidR="008C45B7" w:rsidRPr="002A2C22" w:rsidRDefault="008C45B7">
            <w:r w:rsidRPr="002A2C22">
              <w:t>25</w:t>
            </w:r>
          </w:p>
        </w:tc>
      </w:tr>
      <w:tr w:rsidR="008C45B7" w14:paraId="64216AB0" w14:textId="77777777" w:rsidTr="0037556F">
        <w:tc>
          <w:tcPr>
            <w:tcW w:w="1588" w:type="pct"/>
          </w:tcPr>
          <w:p w14:paraId="58950DB4" w14:textId="77777777" w:rsidR="008C45B7" w:rsidRPr="002A2C22" w:rsidRDefault="008C45B7">
            <w:r w:rsidRPr="002A2C22">
              <w:t>Stabilising Fill</w:t>
            </w:r>
          </w:p>
        </w:tc>
        <w:tc>
          <w:tcPr>
            <w:tcW w:w="1263" w:type="pct"/>
          </w:tcPr>
          <w:p w14:paraId="693B8FE6" w14:textId="77777777" w:rsidR="008C45B7" w:rsidRPr="002A2C22" w:rsidRDefault="008C45B7">
            <w:r w:rsidRPr="002A2C22">
              <w:t>20.0</w:t>
            </w:r>
          </w:p>
        </w:tc>
        <w:tc>
          <w:tcPr>
            <w:tcW w:w="982" w:type="pct"/>
          </w:tcPr>
          <w:p w14:paraId="2D0C5EC5" w14:textId="77777777" w:rsidR="008C45B7" w:rsidRPr="002A2C22" w:rsidRDefault="008C45B7">
            <w:r w:rsidRPr="002A2C22">
              <w:t>5</w:t>
            </w:r>
          </w:p>
        </w:tc>
        <w:tc>
          <w:tcPr>
            <w:tcW w:w="1167" w:type="pct"/>
          </w:tcPr>
          <w:p w14:paraId="4E9C7AD7" w14:textId="77777777" w:rsidR="008C45B7" w:rsidRPr="002A2C22" w:rsidRDefault="008C45B7">
            <w:r w:rsidRPr="002A2C22">
              <w:t>28</w:t>
            </w:r>
          </w:p>
        </w:tc>
      </w:tr>
      <w:tr w:rsidR="008C45B7" w14:paraId="58612383" w14:textId="77777777" w:rsidTr="0037556F">
        <w:tc>
          <w:tcPr>
            <w:tcW w:w="1588" w:type="pct"/>
          </w:tcPr>
          <w:p w14:paraId="7106C0F2" w14:textId="77777777" w:rsidR="008C45B7" w:rsidRPr="002A2C22" w:rsidRDefault="008C45B7">
            <w:r w:rsidRPr="002A2C22">
              <w:t>Existing Fill &amp; In-Pit Dumps</w:t>
            </w:r>
          </w:p>
        </w:tc>
        <w:tc>
          <w:tcPr>
            <w:tcW w:w="1263" w:type="pct"/>
          </w:tcPr>
          <w:p w14:paraId="2B24EA0B" w14:textId="77777777" w:rsidR="008C45B7" w:rsidRPr="002A2C22" w:rsidRDefault="008C45B7">
            <w:r w:rsidRPr="002A2C22">
              <w:t>18.0</w:t>
            </w:r>
          </w:p>
        </w:tc>
        <w:tc>
          <w:tcPr>
            <w:tcW w:w="982" w:type="pct"/>
          </w:tcPr>
          <w:p w14:paraId="423371A7" w14:textId="77777777" w:rsidR="008C45B7" w:rsidRPr="002A2C22" w:rsidRDefault="008C45B7">
            <w:r w:rsidRPr="002A2C22">
              <w:t>2</w:t>
            </w:r>
          </w:p>
        </w:tc>
        <w:tc>
          <w:tcPr>
            <w:tcW w:w="1167" w:type="pct"/>
          </w:tcPr>
          <w:p w14:paraId="4A9BDC59" w14:textId="77777777" w:rsidR="008C45B7" w:rsidRPr="002A2C22" w:rsidRDefault="008C45B7">
            <w:r w:rsidRPr="002A2C22">
              <w:t>32</w:t>
            </w:r>
          </w:p>
        </w:tc>
      </w:tr>
      <w:tr w:rsidR="008C45B7" w14:paraId="0900F6A6" w14:textId="77777777" w:rsidTr="0037556F">
        <w:tc>
          <w:tcPr>
            <w:tcW w:w="1588" w:type="pct"/>
          </w:tcPr>
          <w:p w14:paraId="219C48FC" w14:textId="77777777" w:rsidR="008C45B7" w:rsidRPr="002A2C22" w:rsidRDefault="008C45B7">
            <w:r w:rsidRPr="002A2C22">
              <w:t>Haunted Hills Formation (HHF) &amp; Haunted Hills Aquifer (HHFA)</w:t>
            </w:r>
          </w:p>
        </w:tc>
        <w:tc>
          <w:tcPr>
            <w:tcW w:w="1263" w:type="pct"/>
          </w:tcPr>
          <w:p w14:paraId="03A8B0B6" w14:textId="77777777" w:rsidR="008C45B7" w:rsidRPr="002A2C22" w:rsidRDefault="008C45B7">
            <w:r w:rsidRPr="002A2C22">
              <w:t>20.0</w:t>
            </w:r>
          </w:p>
        </w:tc>
        <w:tc>
          <w:tcPr>
            <w:tcW w:w="982" w:type="pct"/>
          </w:tcPr>
          <w:p w14:paraId="798FDC54" w14:textId="77777777" w:rsidR="008C45B7" w:rsidRPr="002A2C22" w:rsidRDefault="008C45B7">
            <w:r w:rsidRPr="002A2C22">
              <w:t>20</w:t>
            </w:r>
          </w:p>
        </w:tc>
        <w:tc>
          <w:tcPr>
            <w:tcW w:w="1167" w:type="pct"/>
          </w:tcPr>
          <w:p w14:paraId="1F0474C9" w14:textId="77777777" w:rsidR="008C45B7" w:rsidRPr="002A2C22" w:rsidRDefault="008C45B7">
            <w:r w:rsidRPr="002A2C22">
              <w:t>24</w:t>
            </w:r>
          </w:p>
        </w:tc>
      </w:tr>
      <w:tr w:rsidR="008C45B7" w14:paraId="4263F264" w14:textId="77777777" w:rsidTr="0037556F">
        <w:tc>
          <w:tcPr>
            <w:tcW w:w="1588" w:type="pct"/>
          </w:tcPr>
          <w:p w14:paraId="0502F78E" w14:textId="77777777" w:rsidR="008C45B7" w:rsidRPr="002A2C22" w:rsidRDefault="008C45B7">
            <w:r w:rsidRPr="002A2C22">
              <w:t>Yallourn Coal</w:t>
            </w:r>
          </w:p>
        </w:tc>
        <w:tc>
          <w:tcPr>
            <w:tcW w:w="1263" w:type="pct"/>
          </w:tcPr>
          <w:p w14:paraId="5DDFAD5E" w14:textId="77777777" w:rsidR="008C45B7" w:rsidRPr="002A2C22" w:rsidRDefault="008C45B7">
            <w:r w:rsidRPr="002A2C22">
              <w:t>11.2</w:t>
            </w:r>
          </w:p>
        </w:tc>
        <w:tc>
          <w:tcPr>
            <w:tcW w:w="982" w:type="pct"/>
          </w:tcPr>
          <w:p w14:paraId="690AE47C" w14:textId="77777777" w:rsidR="008C45B7" w:rsidRPr="002A2C22" w:rsidRDefault="008C45B7">
            <w:r w:rsidRPr="002A2C22">
              <w:t>150</w:t>
            </w:r>
          </w:p>
        </w:tc>
        <w:tc>
          <w:tcPr>
            <w:tcW w:w="1167" w:type="pct"/>
          </w:tcPr>
          <w:p w14:paraId="61EC541E" w14:textId="77777777" w:rsidR="008C45B7" w:rsidRPr="002A2C22" w:rsidRDefault="008C45B7">
            <w:r w:rsidRPr="002A2C22">
              <w:t>40</w:t>
            </w:r>
          </w:p>
        </w:tc>
      </w:tr>
      <w:tr w:rsidR="008C45B7" w14:paraId="6AD1A3F0" w14:textId="77777777" w:rsidTr="0037556F">
        <w:tc>
          <w:tcPr>
            <w:tcW w:w="1588" w:type="pct"/>
          </w:tcPr>
          <w:p w14:paraId="0F56CAF6" w14:textId="77777777" w:rsidR="008C45B7" w:rsidRPr="002A2C22" w:rsidRDefault="008C45B7">
            <w:r w:rsidRPr="002A2C22">
              <w:t>Disturbed Yallourn Coal*</w:t>
            </w:r>
          </w:p>
        </w:tc>
        <w:tc>
          <w:tcPr>
            <w:tcW w:w="1263" w:type="pct"/>
          </w:tcPr>
          <w:p w14:paraId="0FB4F0AC" w14:textId="77777777" w:rsidR="008C45B7" w:rsidRPr="002A2C22" w:rsidRDefault="008C45B7">
            <w:r w:rsidRPr="002A2C22">
              <w:t>11.2</w:t>
            </w:r>
          </w:p>
        </w:tc>
        <w:tc>
          <w:tcPr>
            <w:tcW w:w="982" w:type="pct"/>
          </w:tcPr>
          <w:p w14:paraId="2B81BDE5" w14:textId="77777777" w:rsidR="008C45B7" w:rsidRPr="002A2C22" w:rsidRDefault="008C45B7">
            <w:r w:rsidRPr="002A2C22">
              <w:t>90</w:t>
            </w:r>
          </w:p>
        </w:tc>
        <w:tc>
          <w:tcPr>
            <w:tcW w:w="1167" w:type="pct"/>
          </w:tcPr>
          <w:p w14:paraId="2B5EB1A4" w14:textId="77777777" w:rsidR="008C45B7" w:rsidRPr="002A2C22" w:rsidRDefault="008C45B7">
            <w:r w:rsidRPr="002A2C22">
              <w:t>24</w:t>
            </w:r>
          </w:p>
        </w:tc>
      </w:tr>
      <w:tr w:rsidR="008C45B7" w14:paraId="54EE1647" w14:textId="77777777" w:rsidTr="0037556F">
        <w:tc>
          <w:tcPr>
            <w:tcW w:w="1588" w:type="pct"/>
          </w:tcPr>
          <w:p w14:paraId="078B1358" w14:textId="77777777" w:rsidR="008C45B7" w:rsidRPr="002A2C22" w:rsidRDefault="008C45B7">
            <w:r w:rsidRPr="002A2C22">
              <w:t>Interseam (residual) Lower Bound</w:t>
            </w:r>
          </w:p>
        </w:tc>
        <w:tc>
          <w:tcPr>
            <w:tcW w:w="1263" w:type="pct"/>
          </w:tcPr>
          <w:p w14:paraId="7D71D2D5" w14:textId="77777777" w:rsidR="008C45B7" w:rsidRPr="002A2C22" w:rsidRDefault="008C45B7">
            <w:r w:rsidRPr="002A2C22">
              <w:t>19.6</w:t>
            </w:r>
          </w:p>
        </w:tc>
        <w:tc>
          <w:tcPr>
            <w:tcW w:w="982" w:type="pct"/>
          </w:tcPr>
          <w:p w14:paraId="12B23A9B" w14:textId="77777777" w:rsidR="008C45B7" w:rsidRPr="002A2C22" w:rsidRDefault="008C45B7">
            <w:r w:rsidRPr="002A2C22">
              <w:t>0</w:t>
            </w:r>
          </w:p>
        </w:tc>
        <w:tc>
          <w:tcPr>
            <w:tcW w:w="1167" w:type="pct"/>
          </w:tcPr>
          <w:p w14:paraId="5A7EFE49" w14:textId="77777777" w:rsidR="008C45B7" w:rsidRPr="002A2C22" w:rsidRDefault="008C45B7">
            <w:r w:rsidRPr="002A2C22">
              <w:t>11</w:t>
            </w:r>
          </w:p>
        </w:tc>
      </w:tr>
      <w:tr w:rsidR="008C45B7" w14:paraId="23DB4FCA" w14:textId="77777777" w:rsidTr="0037556F">
        <w:tc>
          <w:tcPr>
            <w:tcW w:w="1588" w:type="pct"/>
          </w:tcPr>
          <w:p w14:paraId="4CD980E0" w14:textId="77777777" w:rsidR="008C45B7" w:rsidRPr="002A2C22" w:rsidRDefault="008C45B7">
            <w:r w:rsidRPr="002A2C22">
              <w:t>Interseam (residual) Mean</w:t>
            </w:r>
          </w:p>
        </w:tc>
        <w:tc>
          <w:tcPr>
            <w:tcW w:w="1263" w:type="pct"/>
          </w:tcPr>
          <w:p w14:paraId="4F31FE78" w14:textId="77777777" w:rsidR="008C45B7" w:rsidRPr="002A2C22" w:rsidRDefault="008C45B7">
            <w:r w:rsidRPr="002A2C22">
              <w:t>19.6</w:t>
            </w:r>
          </w:p>
        </w:tc>
        <w:tc>
          <w:tcPr>
            <w:tcW w:w="982" w:type="pct"/>
          </w:tcPr>
          <w:p w14:paraId="4BFC2D6A" w14:textId="77777777" w:rsidR="008C45B7" w:rsidRPr="002A2C22" w:rsidRDefault="008C45B7">
            <w:r w:rsidRPr="002A2C22">
              <w:t>0</w:t>
            </w:r>
          </w:p>
        </w:tc>
        <w:tc>
          <w:tcPr>
            <w:tcW w:w="1167" w:type="pct"/>
          </w:tcPr>
          <w:p w14:paraId="246723F6" w14:textId="77777777" w:rsidR="008C45B7" w:rsidRPr="002A2C22" w:rsidRDefault="008C45B7">
            <w:r w:rsidRPr="002A2C22">
              <w:t>18</w:t>
            </w:r>
          </w:p>
        </w:tc>
      </w:tr>
    </w:tbl>
    <w:p w14:paraId="2F90AD6F" w14:textId="70BFBE36" w:rsidR="008C45B7" w:rsidRPr="00792B28" w:rsidRDefault="008C45B7" w:rsidP="008C45B7">
      <w:r>
        <w:rPr>
          <w:b/>
        </w:rPr>
        <w:t xml:space="preserve">*Note: </w:t>
      </w:r>
      <w:r>
        <w:t>Zones of displaced coal, e.g. Latrobe River Batters failure area.</w:t>
      </w:r>
    </w:p>
    <w:p w14:paraId="5C5A45E0" w14:textId="59BA3877" w:rsidR="008C45B7" w:rsidRDefault="008C45B7" w:rsidP="008C45B7">
      <w:pPr>
        <w:pStyle w:val="Heading5"/>
      </w:pPr>
      <w:bookmarkStart w:id="586" w:name="_Ref195687133"/>
      <w:bookmarkStart w:id="587" w:name="_Ref197437598"/>
      <w:r>
        <w:t>Interseam Shear Strength</w:t>
      </w:r>
      <w:bookmarkEnd w:id="586"/>
      <w:bookmarkEnd w:id="587"/>
    </w:p>
    <w:p w14:paraId="0E379851" w14:textId="7FF5C2E7" w:rsidR="008C45B7" w:rsidRPr="00907002" w:rsidRDefault="008C45B7" w:rsidP="008C45B7">
      <w:r w:rsidRPr="00907002">
        <w:t>Experience has shown the critical failure mechanisms for geotechnical stability of the mined batters at Yallourn always includes a component of sliding along low strength interseam clays at the base of the Yallourn Seam.  This mechanism has been the dominant failure mode for all large-scale stability issues in the Latrobe Valley and at Yallourn and hence the interseam shear strength is a key parameter for stability and design. A complete review of all available shear strength testing data for the Yallourn Interseam unit has been conducted and this is presented in PSM4487-200R</w:t>
      </w:r>
      <w:r w:rsidR="00C431C0">
        <w:t xml:space="preserve"> </w:t>
      </w:r>
      <w:r w:rsidR="00C431C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431C0">
        <w:fldChar w:fldCharType="separate"/>
      </w:r>
      <w:r w:rsidR="004C52FC">
        <w:rPr>
          <w:noProof/>
        </w:rPr>
        <w:t>(PSM 2025b)</w:t>
      </w:r>
      <w:r w:rsidR="00C431C0">
        <w:fldChar w:fldCharType="end"/>
      </w:r>
      <w:r w:rsidRPr="00907002">
        <w:t xml:space="preserve">. A summary of the </w:t>
      </w:r>
      <w:r w:rsidR="00996852" w:rsidRPr="00907002">
        <w:t>results</w:t>
      </w:r>
      <w:r w:rsidRPr="00907002">
        <w:t xml:space="preserve"> is provided here.</w:t>
      </w:r>
    </w:p>
    <w:p w14:paraId="0E4F67EE" w14:textId="4D4A2DA9" w:rsidR="00931D51" w:rsidRPr="00907002" w:rsidRDefault="00996852" w:rsidP="00931D51">
      <w:r w:rsidRPr="00907002">
        <w:fldChar w:fldCharType="begin"/>
      </w:r>
      <w:r w:rsidRPr="00907002">
        <w:instrText xml:space="preserve"> REF _Ref197426735 \h </w:instrText>
      </w:r>
      <w:r w:rsidR="00584838" w:rsidRPr="00907002">
        <w:instrText xml:space="preserve"> \* MERGEFORMAT </w:instrText>
      </w:r>
      <w:r w:rsidRPr="00907002">
        <w:fldChar w:fldCharType="separate"/>
      </w:r>
      <w:r w:rsidR="00D35BC0" w:rsidRPr="00907002">
        <w:t xml:space="preserve">Table </w:t>
      </w:r>
      <w:r w:rsidR="00D35BC0">
        <w:rPr>
          <w:noProof/>
        </w:rPr>
        <w:t>8</w:t>
      </w:r>
      <w:r w:rsidR="00D35BC0">
        <w:rPr>
          <w:noProof/>
        </w:rPr>
        <w:noBreakHyphen/>
        <w:t>32</w:t>
      </w:r>
      <w:r w:rsidRPr="00907002">
        <w:fldChar w:fldCharType="end"/>
      </w:r>
      <w:r w:rsidRPr="00907002">
        <w:t xml:space="preserve"> </w:t>
      </w:r>
      <w:r w:rsidR="00931D51" w:rsidRPr="00907002">
        <w:t>presents the statistical spread of the shear strength values</w:t>
      </w:r>
      <w:r w:rsidR="000108A2" w:rsidRPr="00907002">
        <w:t xml:space="preserve"> and </w:t>
      </w:r>
      <w:r w:rsidR="00803847" w:rsidRPr="00907002">
        <w:t xml:space="preserve">a plot of the direct shear failure envelopes is provided in </w:t>
      </w:r>
      <w:r w:rsidR="00803847" w:rsidRPr="00907002">
        <w:fldChar w:fldCharType="begin"/>
      </w:r>
      <w:r w:rsidR="00803847" w:rsidRPr="00907002">
        <w:instrText xml:space="preserve"> REF _Ref197430930 \h </w:instrText>
      </w:r>
      <w:r w:rsidR="00584838" w:rsidRPr="00907002">
        <w:instrText xml:space="preserve"> \* MERGEFORMAT </w:instrText>
      </w:r>
      <w:r w:rsidR="00803847" w:rsidRPr="00907002">
        <w:fldChar w:fldCharType="separate"/>
      </w:r>
      <w:r w:rsidR="00D35BC0" w:rsidRPr="00907002">
        <w:t xml:space="preserve">Figure </w:t>
      </w:r>
      <w:r w:rsidR="00D35BC0">
        <w:rPr>
          <w:noProof/>
        </w:rPr>
        <w:t>8</w:t>
      </w:r>
      <w:r w:rsidR="00D35BC0">
        <w:rPr>
          <w:noProof/>
        </w:rPr>
        <w:noBreakHyphen/>
        <w:t>79</w:t>
      </w:r>
      <w:r w:rsidR="00803847" w:rsidRPr="00907002">
        <w:fldChar w:fldCharType="end"/>
      </w:r>
      <w:r w:rsidR="00441766" w:rsidRPr="00907002">
        <w:t xml:space="preserve">. </w:t>
      </w:r>
      <w:r w:rsidR="00586EC6" w:rsidRPr="00907002">
        <w:t>Analysis of the validated database indicates</w:t>
      </w:r>
      <w:r w:rsidR="00931D51" w:rsidRPr="00907002">
        <w:t>:</w:t>
      </w:r>
    </w:p>
    <w:p w14:paraId="4442F851" w14:textId="10CBD2E1" w:rsidR="00394C27" w:rsidRPr="00907002" w:rsidRDefault="00394C27" w:rsidP="00ED69BB">
      <w:pPr>
        <w:pStyle w:val="ListBullet"/>
        <w:numPr>
          <w:ilvl w:val="0"/>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 xml:space="preserve">There are four </w:t>
      </w:r>
      <w:r w:rsidR="003F4A82" w:rsidRPr="00907002">
        <w:rPr>
          <w:rFonts w:ascii="Verdana" w:hAnsi="Verdana"/>
          <w:color w:val="000000" w:themeColor="text1"/>
          <w:sz w:val="18"/>
          <w:szCs w:val="16"/>
          <w:lang w:eastAsia="en-US"/>
        </w:rPr>
        <w:t>material populations:</w:t>
      </w:r>
    </w:p>
    <w:p w14:paraId="3A94A63C" w14:textId="38DD1810" w:rsidR="003F4A82" w:rsidRPr="00907002" w:rsidRDefault="003F4A82" w:rsidP="00ED69BB">
      <w:pPr>
        <w:pStyle w:val="ListBullet"/>
        <w:numPr>
          <w:ilvl w:val="1"/>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ype 1</w:t>
      </w:r>
      <w:r w:rsidR="000639D0" w:rsidRPr="00907002">
        <w:rPr>
          <w:rFonts w:ascii="Verdana" w:hAnsi="Verdana"/>
          <w:color w:val="000000" w:themeColor="text1"/>
          <w:sz w:val="18"/>
          <w:szCs w:val="16"/>
          <w:lang w:eastAsia="en-US"/>
        </w:rPr>
        <w:t>: &gt;60% Clay</w:t>
      </w:r>
    </w:p>
    <w:p w14:paraId="778DFF0D" w14:textId="417D0334" w:rsidR="000639D0" w:rsidRPr="00907002" w:rsidRDefault="000639D0" w:rsidP="00ED69BB">
      <w:pPr>
        <w:pStyle w:val="ListBullet"/>
        <w:numPr>
          <w:ilvl w:val="1"/>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ype 2: 40-60% Clay with silt</w:t>
      </w:r>
    </w:p>
    <w:p w14:paraId="73C0D93A" w14:textId="597E7CB7" w:rsidR="000639D0" w:rsidRPr="00907002" w:rsidRDefault="000639D0" w:rsidP="00ED69BB">
      <w:pPr>
        <w:pStyle w:val="ListBullet"/>
        <w:numPr>
          <w:ilvl w:val="1"/>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ype 3: Silt with 20-40% clay</w:t>
      </w:r>
    </w:p>
    <w:p w14:paraId="2177B1BC" w14:textId="4AE50CCE" w:rsidR="000639D0" w:rsidRPr="00907002" w:rsidRDefault="000639D0" w:rsidP="00ED69BB">
      <w:pPr>
        <w:pStyle w:val="ListBullet"/>
        <w:numPr>
          <w:ilvl w:val="1"/>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ype 4: Sand and silt with &lt;20&lt; clay</w:t>
      </w:r>
    </w:p>
    <w:p w14:paraId="64D75004" w14:textId="66D55482" w:rsidR="00931D51" w:rsidRPr="00907002" w:rsidRDefault="00931D51" w:rsidP="00ED69BB">
      <w:pPr>
        <w:pStyle w:val="ListBullet"/>
        <w:numPr>
          <w:ilvl w:val="0"/>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here is a clear differentiation according to clay contents (</w:t>
      </w:r>
      <w:r w:rsidR="00586EC6" w:rsidRPr="00907002">
        <w:rPr>
          <w:rFonts w:ascii="Verdana" w:hAnsi="Verdana"/>
          <w:color w:val="000000" w:themeColor="text1"/>
          <w:sz w:val="18"/>
          <w:szCs w:val="16"/>
          <w:lang w:eastAsia="en-US"/>
        </w:rPr>
        <w:t>population</w:t>
      </w:r>
      <w:r w:rsidR="000639D0" w:rsidRPr="00907002">
        <w:rPr>
          <w:rFonts w:ascii="Verdana" w:hAnsi="Verdana"/>
          <w:color w:val="000000" w:themeColor="text1"/>
          <w:sz w:val="18"/>
          <w:szCs w:val="16"/>
          <w:lang w:eastAsia="en-US"/>
        </w:rPr>
        <w:t xml:space="preserve"> type</w:t>
      </w:r>
      <w:r w:rsidRPr="00907002">
        <w:rPr>
          <w:rFonts w:ascii="Verdana" w:hAnsi="Verdana"/>
          <w:color w:val="000000" w:themeColor="text1"/>
          <w:sz w:val="18"/>
          <w:szCs w:val="16"/>
          <w:lang w:eastAsia="en-US"/>
        </w:rPr>
        <w:t>), with higher friction angles for lower clay contents (Types 3 and 4) and lower friction angles for higher clay contents (Types 1 and 2).</w:t>
      </w:r>
    </w:p>
    <w:p w14:paraId="33259CFE" w14:textId="0847F486" w:rsidR="00931D51" w:rsidRPr="00907002" w:rsidRDefault="00931D51" w:rsidP="00ED69BB">
      <w:pPr>
        <w:pStyle w:val="ListBullet"/>
        <w:numPr>
          <w:ilvl w:val="0"/>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Samples with &lt; 40% clay have higher residual secant friction angles, ranging between 1</w:t>
      </w:r>
      <w:r w:rsidR="004F64BC" w:rsidRPr="00907002">
        <w:rPr>
          <w:rFonts w:ascii="Verdana" w:hAnsi="Verdana"/>
          <w:color w:val="000000" w:themeColor="text1"/>
          <w:sz w:val="18"/>
          <w:szCs w:val="16"/>
          <w:lang w:eastAsia="en-US"/>
        </w:rPr>
        <w:t>3</w:t>
      </w:r>
      <w:r w:rsidRPr="00907002">
        <w:rPr>
          <w:rFonts w:ascii="Verdana" w:hAnsi="Verdana"/>
          <w:color w:val="000000" w:themeColor="text1"/>
          <w:sz w:val="18"/>
          <w:szCs w:val="16"/>
          <w:lang w:eastAsia="en-US"/>
        </w:rPr>
        <w:t xml:space="preserve">° and </w:t>
      </w:r>
      <w:r w:rsidR="00CE5A4D" w:rsidRPr="00907002">
        <w:rPr>
          <w:rFonts w:ascii="Verdana" w:hAnsi="Verdana"/>
          <w:color w:val="000000" w:themeColor="text1"/>
          <w:sz w:val="18"/>
          <w:szCs w:val="16"/>
          <w:lang w:eastAsia="en-US"/>
        </w:rPr>
        <w:t>25</w:t>
      </w:r>
      <w:r w:rsidRPr="00907002">
        <w:rPr>
          <w:rFonts w:ascii="Verdana" w:hAnsi="Verdana"/>
          <w:color w:val="000000" w:themeColor="text1"/>
          <w:sz w:val="18"/>
          <w:szCs w:val="16"/>
          <w:lang w:eastAsia="en-US"/>
        </w:rPr>
        <w:t>° with a me</w:t>
      </w:r>
      <w:r w:rsidR="00CE5A4D" w:rsidRPr="00907002">
        <w:rPr>
          <w:rFonts w:ascii="Verdana" w:hAnsi="Verdana"/>
          <w:color w:val="000000" w:themeColor="text1"/>
          <w:sz w:val="18"/>
          <w:szCs w:val="16"/>
          <w:lang w:eastAsia="en-US"/>
        </w:rPr>
        <w:t>dian</w:t>
      </w:r>
      <w:r w:rsidRPr="00907002">
        <w:rPr>
          <w:rFonts w:ascii="Verdana" w:hAnsi="Verdana"/>
          <w:color w:val="000000" w:themeColor="text1"/>
          <w:sz w:val="18"/>
          <w:szCs w:val="16"/>
          <w:lang w:eastAsia="en-US"/>
        </w:rPr>
        <w:t xml:space="preserve"> of 2</w:t>
      </w:r>
      <w:r w:rsidR="00CE5A4D" w:rsidRPr="00907002">
        <w:rPr>
          <w:rFonts w:ascii="Verdana" w:hAnsi="Verdana"/>
          <w:color w:val="000000" w:themeColor="text1"/>
          <w:sz w:val="18"/>
          <w:szCs w:val="16"/>
          <w:lang w:eastAsia="en-US"/>
        </w:rPr>
        <w:t>3</w:t>
      </w:r>
      <w:r w:rsidRPr="00907002">
        <w:rPr>
          <w:rFonts w:ascii="Verdana" w:hAnsi="Verdana"/>
          <w:color w:val="000000" w:themeColor="text1"/>
          <w:sz w:val="18"/>
          <w:szCs w:val="16"/>
          <w:lang w:eastAsia="en-US"/>
        </w:rPr>
        <w:t>°.</w:t>
      </w:r>
    </w:p>
    <w:p w14:paraId="4504998F" w14:textId="6F11842E" w:rsidR="00931D51" w:rsidRPr="00907002" w:rsidRDefault="00931D51" w:rsidP="00ED69BB">
      <w:pPr>
        <w:pStyle w:val="ListBullet"/>
        <w:numPr>
          <w:ilvl w:val="0"/>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Higher clay content samples with &gt; 40% have lower residual secant friction angles ranging between 1</w:t>
      </w:r>
      <w:r w:rsidR="00CE5A4D" w:rsidRPr="00907002">
        <w:rPr>
          <w:rFonts w:ascii="Verdana" w:hAnsi="Verdana"/>
          <w:color w:val="000000" w:themeColor="text1"/>
          <w:sz w:val="18"/>
          <w:szCs w:val="16"/>
          <w:lang w:eastAsia="en-US"/>
        </w:rPr>
        <w:t>1</w:t>
      </w:r>
      <w:r w:rsidRPr="00907002">
        <w:rPr>
          <w:rFonts w:ascii="Verdana" w:hAnsi="Verdana"/>
          <w:color w:val="000000" w:themeColor="text1"/>
          <w:sz w:val="18"/>
          <w:szCs w:val="16"/>
          <w:lang w:eastAsia="en-US"/>
        </w:rPr>
        <w:t>° and 2</w:t>
      </w:r>
      <w:r w:rsidR="00CE5A4D" w:rsidRPr="00907002">
        <w:rPr>
          <w:rFonts w:ascii="Verdana" w:hAnsi="Verdana"/>
          <w:color w:val="000000" w:themeColor="text1"/>
          <w:sz w:val="18"/>
          <w:szCs w:val="16"/>
          <w:lang w:eastAsia="en-US"/>
        </w:rPr>
        <w:t>8</w:t>
      </w:r>
      <w:r w:rsidRPr="00907002">
        <w:rPr>
          <w:rFonts w:ascii="Verdana" w:hAnsi="Verdana"/>
          <w:color w:val="000000" w:themeColor="text1"/>
          <w:sz w:val="18"/>
          <w:szCs w:val="16"/>
          <w:lang w:eastAsia="en-US"/>
        </w:rPr>
        <w:t xml:space="preserve">° with a mean of </w:t>
      </w:r>
      <w:r w:rsidR="00756179" w:rsidRPr="00907002">
        <w:rPr>
          <w:rFonts w:ascii="Verdana" w:hAnsi="Verdana"/>
          <w:color w:val="000000" w:themeColor="text1"/>
          <w:sz w:val="18"/>
          <w:szCs w:val="16"/>
          <w:lang w:eastAsia="en-US"/>
        </w:rPr>
        <w:t xml:space="preserve">median </w:t>
      </w:r>
      <w:r w:rsidRPr="00907002">
        <w:rPr>
          <w:rFonts w:ascii="Verdana" w:hAnsi="Verdana"/>
          <w:color w:val="000000" w:themeColor="text1"/>
          <w:sz w:val="18"/>
          <w:szCs w:val="16"/>
          <w:lang w:eastAsia="en-US"/>
        </w:rPr>
        <w:t>approximately 18°.</w:t>
      </w:r>
    </w:p>
    <w:p w14:paraId="4A8BD99D" w14:textId="148DCE92" w:rsidR="00931D51" w:rsidRPr="00907002" w:rsidRDefault="00931D51" w:rsidP="00ED69BB">
      <w:pPr>
        <w:pStyle w:val="ListBullet"/>
        <w:numPr>
          <w:ilvl w:val="0"/>
          <w:numId w:val="190"/>
        </w:numPr>
        <w:rPr>
          <w:rFonts w:ascii="Verdana" w:hAnsi="Verdana"/>
          <w:color w:val="000000" w:themeColor="text1"/>
          <w:sz w:val="18"/>
          <w:szCs w:val="16"/>
          <w:lang w:eastAsia="en-US"/>
        </w:rPr>
      </w:pPr>
      <w:r w:rsidRPr="00907002">
        <w:rPr>
          <w:rFonts w:ascii="Verdana" w:hAnsi="Verdana"/>
          <w:color w:val="000000" w:themeColor="text1"/>
          <w:sz w:val="18"/>
          <w:szCs w:val="16"/>
          <w:lang w:eastAsia="en-US"/>
        </w:rPr>
        <w:t>Type 1 materials with clay contents greater than 60% define the lower boundary of the shear strength envelope.</w:t>
      </w:r>
    </w:p>
    <w:p w14:paraId="01504233" w14:textId="77777777" w:rsidR="006B652C" w:rsidRPr="00907002" w:rsidRDefault="006B652C" w:rsidP="006B652C">
      <w:pPr>
        <w:pStyle w:val="ListBullet"/>
        <w:numPr>
          <w:ilvl w:val="0"/>
          <w:numId w:val="0"/>
        </w:numPr>
        <w:ind w:left="720"/>
        <w:rPr>
          <w:rFonts w:ascii="Verdana" w:hAnsi="Verdana"/>
          <w:color w:val="000000" w:themeColor="text1"/>
          <w:sz w:val="18"/>
          <w:szCs w:val="16"/>
          <w:lang w:eastAsia="en-US"/>
        </w:rPr>
      </w:pPr>
    </w:p>
    <w:p w14:paraId="0BFC97A9" w14:textId="5C2F6158" w:rsidR="00996852" w:rsidRPr="00907002" w:rsidRDefault="00996852" w:rsidP="00996852">
      <w:pPr>
        <w:pStyle w:val="Caption"/>
        <w:keepNext/>
      </w:pPr>
      <w:bookmarkStart w:id="588" w:name="_Ref197426735"/>
      <w:bookmarkStart w:id="589" w:name="_Toc210127005"/>
      <w:r w:rsidRPr="00907002">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2</w:t>
      </w:r>
      <w:r w:rsidR="00971AAD">
        <w:fldChar w:fldCharType="end"/>
      </w:r>
      <w:bookmarkEnd w:id="588"/>
      <w:r w:rsidR="002A04E4" w:rsidRPr="00907002">
        <w:t>:</w:t>
      </w:r>
      <w:r w:rsidRPr="00907002">
        <w:t xml:space="preserve"> Statistical spread of laboratory interseam residual shear strength values</w:t>
      </w:r>
      <w:bookmarkEnd w:id="589"/>
    </w:p>
    <w:tbl>
      <w:tblPr>
        <w:tblStyle w:val="DMRPTable"/>
        <w:tblW w:w="2924" w:type="pct"/>
        <w:jc w:val="center"/>
        <w:tblLook w:val="0420" w:firstRow="1" w:lastRow="0" w:firstColumn="0" w:lastColumn="0" w:noHBand="0" w:noVBand="1"/>
      </w:tblPr>
      <w:tblGrid>
        <w:gridCol w:w="1253"/>
        <w:gridCol w:w="1690"/>
        <w:gridCol w:w="1662"/>
        <w:gridCol w:w="1691"/>
      </w:tblGrid>
      <w:tr w:rsidR="00931D51" w:rsidRPr="00584838" w14:paraId="60077DA1" w14:textId="77777777" w:rsidTr="00907002">
        <w:trPr>
          <w:cnfStyle w:val="100000000000" w:firstRow="1" w:lastRow="0" w:firstColumn="0" w:lastColumn="0" w:oddVBand="0" w:evenVBand="0" w:oddHBand="0" w:evenHBand="0" w:firstRowFirstColumn="0" w:firstRowLastColumn="0" w:lastRowFirstColumn="0" w:lastRowLastColumn="0"/>
          <w:trHeight w:val="285"/>
          <w:jc w:val="center"/>
        </w:trPr>
        <w:tc>
          <w:tcPr>
            <w:tcW w:w="1253" w:type="dxa"/>
            <w:hideMark/>
          </w:tcPr>
          <w:p w14:paraId="4BA83F91" w14:textId="58F849A5" w:rsidR="00931D51" w:rsidRPr="00907002" w:rsidRDefault="00996852">
            <w:pPr>
              <w:pStyle w:val="TableHeading"/>
              <w:rPr>
                <w:rFonts w:ascii="Verdana" w:hAnsi="Verdana"/>
                <w:b/>
                <w:sz w:val="18"/>
                <w:szCs w:val="18"/>
              </w:rPr>
            </w:pPr>
            <w:r w:rsidRPr="00907002">
              <w:rPr>
                <w:rFonts w:ascii="Verdana" w:hAnsi="Verdana"/>
                <w:b/>
                <w:sz w:val="18"/>
                <w:szCs w:val="18"/>
              </w:rPr>
              <w:t>Parameter</w:t>
            </w:r>
          </w:p>
        </w:tc>
        <w:tc>
          <w:tcPr>
            <w:tcW w:w="1690" w:type="dxa"/>
            <w:noWrap/>
            <w:hideMark/>
          </w:tcPr>
          <w:p w14:paraId="24DB9AED" w14:textId="6CB5F455" w:rsidR="00931D51" w:rsidRPr="00907002" w:rsidRDefault="00931D51">
            <w:pPr>
              <w:pStyle w:val="TableHeading"/>
              <w:rPr>
                <w:rFonts w:ascii="Verdana" w:hAnsi="Verdana"/>
                <w:b/>
                <w:sz w:val="18"/>
                <w:szCs w:val="18"/>
              </w:rPr>
            </w:pPr>
            <w:r w:rsidRPr="00907002">
              <w:rPr>
                <w:rFonts w:ascii="Verdana" w:hAnsi="Verdana"/>
                <w:b/>
                <w:sz w:val="18"/>
                <w:szCs w:val="18"/>
              </w:rPr>
              <w:t>Total</w:t>
            </w:r>
            <w:r w:rsidR="00996852" w:rsidRPr="00907002">
              <w:rPr>
                <w:rFonts w:ascii="Verdana" w:hAnsi="Verdana"/>
                <w:b/>
                <w:sz w:val="18"/>
                <w:szCs w:val="18"/>
              </w:rPr>
              <w:t xml:space="preserve"> </w:t>
            </w:r>
            <w:r w:rsidRPr="00907002">
              <w:rPr>
                <w:rFonts w:ascii="Verdana" w:hAnsi="Verdana"/>
                <w:b/>
                <w:sz w:val="18"/>
                <w:szCs w:val="18"/>
              </w:rPr>
              <w:t>population</w:t>
            </w:r>
          </w:p>
        </w:tc>
        <w:tc>
          <w:tcPr>
            <w:tcW w:w="1662" w:type="dxa"/>
            <w:noWrap/>
            <w:hideMark/>
          </w:tcPr>
          <w:p w14:paraId="17D333EB" w14:textId="77777777" w:rsidR="00931D51" w:rsidRPr="00907002" w:rsidRDefault="00931D51">
            <w:pPr>
              <w:pStyle w:val="TableHeading"/>
              <w:rPr>
                <w:rFonts w:ascii="Verdana" w:hAnsi="Verdana"/>
                <w:b/>
                <w:sz w:val="18"/>
                <w:szCs w:val="18"/>
              </w:rPr>
            </w:pPr>
            <w:r w:rsidRPr="00907002">
              <w:rPr>
                <w:rFonts w:ascii="Verdana" w:hAnsi="Verdana"/>
                <w:b/>
                <w:sz w:val="18"/>
                <w:szCs w:val="18"/>
              </w:rPr>
              <w:t>Lower population</w:t>
            </w:r>
          </w:p>
          <w:p w14:paraId="1C7B6C3B" w14:textId="77777777" w:rsidR="00931D51" w:rsidRPr="00907002" w:rsidRDefault="00931D51">
            <w:pPr>
              <w:pStyle w:val="TableHeading"/>
              <w:rPr>
                <w:rFonts w:ascii="Verdana" w:hAnsi="Verdana"/>
                <w:b/>
                <w:sz w:val="18"/>
                <w:szCs w:val="18"/>
              </w:rPr>
            </w:pPr>
            <w:r w:rsidRPr="00907002">
              <w:rPr>
                <w:rFonts w:ascii="Verdana" w:hAnsi="Verdana"/>
                <w:b/>
                <w:sz w:val="18"/>
                <w:szCs w:val="18"/>
              </w:rPr>
              <w:t>(&gt;40% Clay)</w:t>
            </w:r>
          </w:p>
        </w:tc>
        <w:tc>
          <w:tcPr>
            <w:tcW w:w="1691" w:type="dxa"/>
            <w:noWrap/>
            <w:hideMark/>
          </w:tcPr>
          <w:p w14:paraId="45F3CD34" w14:textId="77777777" w:rsidR="00931D51" w:rsidRPr="00907002" w:rsidRDefault="00931D51">
            <w:pPr>
              <w:pStyle w:val="TableHeading"/>
              <w:rPr>
                <w:rFonts w:ascii="Verdana" w:hAnsi="Verdana"/>
                <w:b/>
                <w:sz w:val="18"/>
                <w:szCs w:val="18"/>
              </w:rPr>
            </w:pPr>
            <w:r w:rsidRPr="00907002">
              <w:rPr>
                <w:rFonts w:ascii="Verdana" w:hAnsi="Verdana"/>
                <w:b/>
                <w:sz w:val="18"/>
                <w:szCs w:val="18"/>
              </w:rPr>
              <w:t>Higher population</w:t>
            </w:r>
          </w:p>
          <w:p w14:paraId="35141F74" w14:textId="77777777" w:rsidR="00931D51" w:rsidRPr="00907002" w:rsidRDefault="00931D51">
            <w:pPr>
              <w:pStyle w:val="TableHeading"/>
              <w:rPr>
                <w:rFonts w:ascii="Verdana" w:hAnsi="Verdana"/>
                <w:b/>
                <w:sz w:val="18"/>
                <w:szCs w:val="18"/>
              </w:rPr>
            </w:pPr>
            <w:r w:rsidRPr="00907002">
              <w:rPr>
                <w:rFonts w:ascii="Verdana" w:hAnsi="Verdana"/>
                <w:b/>
                <w:sz w:val="18"/>
                <w:szCs w:val="18"/>
              </w:rPr>
              <w:t>(&lt;40% Clay)</w:t>
            </w:r>
          </w:p>
        </w:tc>
      </w:tr>
      <w:tr w:rsidR="00931D51" w:rsidRPr="00584838" w14:paraId="79A04011" w14:textId="77777777" w:rsidTr="00907002">
        <w:trPr>
          <w:trHeight w:val="285"/>
          <w:jc w:val="center"/>
        </w:trPr>
        <w:tc>
          <w:tcPr>
            <w:tcW w:w="1253" w:type="dxa"/>
            <w:noWrap/>
            <w:hideMark/>
          </w:tcPr>
          <w:p w14:paraId="1A6B7730" w14:textId="77777777" w:rsidR="00931D51" w:rsidRPr="00907002" w:rsidRDefault="00931D51">
            <w:pPr>
              <w:pStyle w:val="TableText"/>
              <w:rPr>
                <w:rFonts w:ascii="Verdana" w:hAnsi="Verdana"/>
                <w:sz w:val="18"/>
              </w:rPr>
            </w:pPr>
            <w:r w:rsidRPr="00907002">
              <w:rPr>
                <w:rFonts w:ascii="Verdana" w:hAnsi="Verdana"/>
                <w:sz w:val="18"/>
              </w:rPr>
              <w:t>Count </w:t>
            </w:r>
          </w:p>
        </w:tc>
        <w:tc>
          <w:tcPr>
            <w:tcW w:w="1690" w:type="dxa"/>
            <w:noWrap/>
            <w:hideMark/>
          </w:tcPr>
          <w:p w14:paraId="37F62310" w14:textId="0824EEA2" w:rsidR="00931D51" w:rsidRPr="00907002" w:rsidRDefault="00756179">
            <w:pPr>
              <w:pStyle w:val="TableText"/>
              <w:jc w:val="center"/>
              <w:rPr>
                <w:rFonts w:ascii="Verdana" w:hAnsi="Verdana"/>
                <w:sz w:val="18"/>
              </w:rPr>
            </w:pPr>
            <w:r w:rsidRPr="00907002">
              <w:rPr>
                <w:rFonts w:ascii="Verdana" w:hAnsi="Verdana"/>
                <w:sz w:val="18"/>
              </w:rPr>
              <w:t>24</w:t>
            </w:r>
          </w:p>
        </w:tc>
        <w:tc>
          <w:tcPr>
            <w:tcW w:w="1662" w:type="dxa"/>
            <w:noWrap/>
            <w:hideMark/>
          </w:tcPr>
          <w:p w14:paraId="78ABDBF9" w14:textId="4A9DDEB5" w:rsidR="00931D51" w:rsidRPr="00907002" w:rsidRDefault="00756179">
            <w:pPr>
              <w:pStyle w:val="TableText"/>
              <w:jc w:val="center"/>
              <w:rPr>
                <w:rFonts w:ascii="Verdana" w:hAnsi="Verdana"/>
                <w:sz w:val="18"/>
              </w:rPr>
            </w:pPr>
            <w:r w:rsidRPr="00907002">
              <w:rPr>
                <w:rFonts w:ascii="Verdana" w:hAnsi="Verdana"/>
                <w:sz w:val="18"/>
              </w:rPr>
              <w:t>8</w:t>
            </w:r>
          </w:p>
        </w:tc>
        <w:tc>
          <w:tcPr>
            <w:tcW w:w="1691" w:type="dxa"/>
            <w:noWrap/>
            <w:hideMark/>
          </w:tcPr>
          <w:p w14:paraId="7422E461" w14:textId="1C00B98F" w:rsidR="00931D51" w:rsidRPr="00907002" w:rsidRDefault="00756179">
            <w:pPr>
              <w:pStyle w:val="TableText"/>
              <w:jc w:val="center"/>
              <w:rPr>
                <w:rFonts w:ascii="Verdana" w:hAnsi="Verdana"/>
                <w:sz w:val="18"/>
              </w:rPr>
            </w:pPr>
            <w:r w:rsidRPr="00907002">
              <w:rPr>
                <w:rFonts w:ascii="Verdana" w:hAnsi="Verdana"/>
                <w:sz w:val="18"/>
              </w:rPr>
              <w:t>5</w:t>
            </w:r>
          </w:p>
        </w:tc>
      </w:tr>
      <w:tr w:rsidR="00931D51" w:rsidRPr="00584838" w14:paraId="5DEA6CD1" w14:textId="77777777" w:rsidTr="00907002">
        <w:trPr>
          <w:trHeight w:val="285"/>
          <w:jc w:val="center"/>
        </w:trPr>
        <w:tc>
          <w:tcPr>
            <w:tcW w:w="1253" w:type="dxa"/>
            <w:noWrap/>
            <w:hideMark/>
          </w:tcPr>
          <w:p w14:paraId="13C6BC7F" w14:textId="77777777" w:rsidR="00931D51" w:rsidRPr="00907002" w:rsidRDefault="00931D51">
            <w:pPr>
              <w:pStyle w:val="TableText"/>
              <w:rPr>
                <w:rFonts w:ascii="Verdana" w:hAnsi="Verdana"/>
                <w:sz w:val="18"/>
              </w:rPr>
            </w:pPr>
            <w:r w:rsidRPr="00907002">
              <w:rPr>
                <w:rFonts w:ascii="Verdana" w:hAnsi="Verdana"/>
                <w:sz w:val="18"/>
              </w:rPr>
              <w:t>Mean</w:t>
            </w:r>
          </w:p>
        </w:tc>
        <w:tc>
          <w:tcPr>
            <w:tcW w:w="1690" w:type="dxa"/>
            <w:noWrap/>
          </w:tcPr>
          <w:p w14:paraId="1C9626DE" w14:textId="3DD888B2" w:rsidR="00931D51" w:rsidRPr="00907002" w:rsidRDefault="00931D51">
            <w:pPr>
              <w:pStyle w:val="TableText"/>
              <w:jc w:val="center"/>
              <w:rPr>
                <w:rFonts w:ascii="Verdana" w:hAnsi="Verdana"/>
                <w:sz w:val="18"/>
              </w:rPr>
            </w:pPr>
            <w:r w:rsidRPr="00907002">
              <w:t>20.</w:t>
            </w:r>
            <w:r w:rsidR="00907002" w:rsidRPr="00907002">
              <w:t>05</w:t>
            </w:r>
          </w:p>
        </w:tc>
        <w:tc>
          <w:tcPr>
            <w:tcW w:w="1662" w:type="dxa"/>
            <w:noWrap/>
          </w:tcPr>
          <w:p w14:paraId="475DD602" w14:textId="3700F519" w:rsidR="00931D51" w:rsidRPr="00907002" w:rsidRDefault="00907002">
            <w:pPr>
              <w:pStyle w:val="TableText"/>
              <w:jc w:val="center"/>
              <w:rPr>
                <w:rFonts w:ascii="Verdana" w:hAnsi="Verdana"/>
                <w:sz w:val="18"/>
              </w:rPr>
            </w:pPr>
            <w:r w:rsidRPr="00907002">
              <w:t>19.40</w:t>
            </w:r>
          </w:p>
        </w:tc>
        <w:tc>
          <w:tcPr>
            <w:tcW w:w="1691" w:type="dxa"/>
            <w:noWrap/>
          </w:tcPr>
          <w:p w14:paraId="75E7EFE0" w14:textId="3AC79128" w:rsidR="00931D51" w:rsidRPr="00907002" w:rsidRDefault="00907002">
            <w:pPr>
              <w:pStyle w:val="TableText"/>
              <w:jc w:val="center"/>
              <w:rPr>
                <w:rFonts w:ascii="Verdana" w:hAnsi="Verdana"/>
                <w:sz w:val="18"/>
              </w:rPr>
            </w:pPr>
            <w:r w:rsidRPr="00907002">
              <w:t>19.90</w:t>
            </w:r>
          </w:p>
        </w:tc>
      </w:tr>
      <w:tr w:rsidR="00931D51" w:rsidRPr="00584838" w14:paraId="73AC77C1" w14:textId="77777777" w:rsidTr="00907002">
        <w:trPr>
          <w:trHeight w:val="285"/>
          <w:jc w:val="center"/>
        </w:trPr>
        <w:tc>
          <w:tcPr>
            <w:tcW w:w="1253" w:type="dxa"/>
            <w:noWrap/>
            <w:hideMark/>
          </w:tcPr>
          <w:p w14:paraId="055D854A" w14:textId="77777777" w:rsidR="00931D51" w:rsidRPr="00907002" w:rsidRDefault="00931D51">
            <w:pPr>
              <w:pStyle w:val="TableText"/>
              <w:rPr>
                <w:rFonts w:ascii="Verdana" w:hAnsi="Verdana"/>
                <w:sz w:val="18"/>
              </w:rPr>
            </w:pPr>
            <w:r w:rsidRPr="00907002">
              <w:rPr>
                <w:rFonts w:ascii="Verdana" w:hAnsi="Verdana"/>
                <w:sz w:val="18"/>
              </w:rPr>
              <w:t>Std. Dev.</w:t>
            </w:r>
          </w:p>
        </w:tc>
        <w:tc>
          <w:tcPr>
            <w:tcW w:w="1690" w:type="dxa"/>
            <w:noWrap/>
          </w:tcPr>
          <w:p w14:paraId="0464390C" w14:textId="1518738A" w:rsidR="00931D51" w:rsidRPr="00907002" w:rsidRDefault="00907002">
            <w:pPr>
              <w:pStyle w:val="TableText"/>
              <w:jc w:val="center"/>
              <w:rPr>
                <w:rFonts w:ascii="Verdana" w:hAnsi="Verdana"/>
                <w:sz w:val="18"/>
              </w:rPr>
            </w:pPr>
            <w:r w:rsidRPr="00907002">
              <w:t>5.54</w:t>
            </w:r>
          </w:p>
        </w:tc>
        <w:tc>
          <w:tcPr>
            <w:tcW w:w="1662" w:type="dxa"/>
            <w:noWrap/>
          </w:tcPr>
          <w:p w14:paraId="13ED385C" w14:textId="66153DF6" w:rsidR="00931D51" w:rsidRPr="00907002" w:rsidRDefault="00907002">
            <w:pPr>
              <w:pStyle w:val="TableText"/>
              <w:jc w:val="center"/>
              <w:rPr>
                <w:rFonts w:ascii="Verdana" w:hAnsi="Verdana"/>
                <w:sz w:val="18"/>
              </w:rPr>
            </w:pPr>
            <w:r w:rsidRPr="00907002">
              <w:t>5.59</w:t>
            </w:r>
          </w:p>
        </w:tc>
        <w:tc>
          <w:tcPr>
            <w:tcW w:w="1691" w:type="dxa"/>
            <w:noWrap/>
          </w:tcPr>
          <w:p w14:paraId="0E97E157" w14:textId="57F6F57C" w:rsidR="00931D51" w:rsidRPr="00907002" w:rsidRDefault="00907002">
            <w:pPr>
              <w:pStyle w:val="TableText"/>
              <w:jc w:val="center"/>
              <w:rPr>
                <w:rFonts w:ascii="Verdana" w:hAnsi="Verdana"/>
                <w:sz w:val="18"/>
              </w:rPr>
            </w:pPr>
            <w:r w:rsidRPr="00907002">
              <w:t>4.62</w:t>
            </w:r>
          </w:p>
        </w:tc>
      </w:tr>
      <w:tr w:rsidR="00931D51" w:rsidRPr="00584838" w14:paraId="38A7300E" w14:textId="77777777" w:rsidTr="00907002">
        <w:trPr>
          <w:trHeight w:val="285"/>
          <w:jc w:val="center"/>
        </w:trPr>
        <w:tc>
          <w:tcPr>
            <w:tcW w:w="1253" w:type="dxa"/>
            <w:noWrap/>
            <w:hideMark/>
          </w:tcPr>
          <w:p w14:paraId="3A7B2D4F" w14:textId="77777777" w:rsidR="00931D51" w:rsidRPr="00907002" w:rsidRDefault="00931D51">
            <w:pPr>
              <w:pStyle w:val="TableText"/>
              <w:rPr>
                <w:rFonts w:ascii="Verdana" w:hAnsi="Verdana"/>
                <w:sz w:val="18"/>
              </w:rPr>
            </w:pPr>
            <w:r w:rsidRPr="00907002">
              <w:rPr>
                <w:rFonts w:ascii="Verdana" w:hAnsi="Verdana"/>
                <w:sz w:val="18"/>
              </w:rPr>
              <w:t>COV</w:t>
            </w:r>
          </w:p>
        </w:tc>
        <w:tc>
          <w:tcPr>
            <w:tcW w:w="1690" w:type="dxa"/>
            <w:noWrap/>
          </w:tcPr>
          <w:p w14:paraId="2BE09C8D" w14:textId="38347E33" w:rsidR="00931D51" w:rsidRPr="00907002" w:rsidRDefault="00931D51">
            <w:pPr>
              <w:pStyle w:val="TableText"/>
              <w:jc w:val="center"/>
              <w:rPr>
                <w:rFonts w:ascii="Verdana" w:hAnsi="Verdana"/>
                <w:sz w:val="18"/>
              </w:rPr>
            </w:pPr>
            <w:r w:rsidRPr="00907002">
              <w:t>0.</w:t>
            </w:r>
            <w:r w:rsidR="00907002" w:rsidRPr="00907002">
              <w:t>28</w:t>
            </w:r>
          </w:p>
        </w:tc>
        <w:tc>
          <w:tcPr>
            <w:tcW w:w="1662" w:type="dxa"/>
            <w:noWrap/>
          </w:tcPr>
          <w:p w14:paraId="62E296E0" w14:textId="50DA306F" w:rsidR="00931D51" w:rsidRPr="00907002" w:rsidRDefault="00931D51">
            <w:pPr>
              <w:pStyle w:val="TableText"/>
              <w:jc w:val="center"/>
              <w:rPr>
                <w:rFonts w:ascii="Verdana" w:hAnsi="Verdana"/>
                <w:sz w:val="18"/>
              </w:rPr>
            </w:pPr>
            <w:r w:rsidRPr="00907002">
              <w:t>0.</w:t>
            </w:r>
            <w:r w:rsidR="00907002" w:rsidRPr="00907002">
              <w:t>29</w:t>
            </w:r>
          </w:p>
        </w:tc>
        <w:tc>
          <w:tcPr>
            <w:tcW w:w="1691" w:type="dxa"/>
            <w:noWrap/>
          </w:tcPr>
          <w:p w14:paraId="29C2FE6C" w14:textId="5D80FE38" w:rsidR="00931D51" w:rsidRPr="00907002" w:rsidRDefault="00931D51">
            <w:pPr>
              <w:pStyle w:val="TableText"/>
              <w:jc w:val="center"/>
              <w:rPr>
                <w:rFonts w:ascii="Verdana" w:hAnsi="Verdana"/>
                <w:sz w:val="18"/>
              </w:rPr>
            </w:pPr>
            <w:r w:rsidRPr="00907002">
              <w:t>0.23</w:t>
            </w:r>
          </w:p>
        </w:tc>
      </w:tr>
      <w:tr w:rsidR="00931D51" w:rsidRPr="00584838" w14:paraId="147B9E88" w14:textId="77777777" w:rsidTr="00907002">
        <w:trPr>
          <w:trHeight w:val="285"/>
          <w:jc w:val="center"/>
        </w:trPr>
        <w:tc>
          <w:tcPr>
            <w:tcW w:w="1253" w:type="dxa"/>
            <w:noWrap/>
            <w:hideMark/>
          </w:tcPr>
          <w:p w14:paraId="00EB531F" w14:textId="77777777" w:rsidR="00931D51" w:rsidRPr="00907002" w:rsidRDefault="00931D51">
            <w:pPr>
              <w:pStyle w:val="TableText"/>
              <w:rPr>
                <w:rFonts w:ascii="Verdana" w:hAnsi="Verdana"/>
                <w:sz w:val="18"/>
              </w:rPr>
            </w:pPr>
            <w:r w:rsidRPr="00907002">
              <w:rPr>
                <w:rFonts w:ascii="Verdana" w:hAnsi="Verdana"/>
                <w:sz w:val="18"/>
              </w:rPr>
              <w:t>Min.</w:t>
            </w:r>
          </w:p>
        </w:tc>
        <w:tc>
          <w:tcPr>
            <w:tcW w:w="1690" w:type="dxa"/>
            <w:noWrap/>
          </w:tcPr>
          <w:p w14:paraId="2C93B68B" w14:textId="38A599C3" w:rsidR="00931D51" w:rsidRPr="00907002" w:rsidRDefault="00907002">
            <w:pPr>
              <w:pStyle w:val="TableText"/>
              <w:jc w:val="center"/>
              <w:rPr>
                <w:rFonts w:ascii="Verdana" w:hAnsi="Verdana"/>
                <w:sz w:val="18"/>
              </w:rPr>
            </w:pPr>
            <w:r w:rsidRPr="00907002">
              <w:t>11.00</w:t>
            </w:r>
          </w:p>
        </w:tc>
        <w:tc>
          <w:tcPr>
            <w:tcW w:w="1662" w:type="dxa"/>
            <w:noWrap/>
          </w:tcPr>
          <w:p w14:paraId="39CEBA6E" w14:textId="4408AB80" w:rsidR="00931D51" w:rsidRPr="00907002" w:rsidRDefault="00931D51">
            <w:pPr>
              <w:pStyle w:val="TableText"/>
              <w:jc w:val="center"/>
              <w:rPr>
                <w:rFonts w:ascii="Verdana" w:hAnsi="Verdana"/>
                <w:sz w:val="18"/>
              </w:rPr>
            </w:pPr>
            <w:r w:rsidRPr="00907002">
              <w:t>11.12</w:t>
            </w:r>
          </w:p>
        </w:tc>
        <w:tc>
          <w:tcPr>
            <w:tcW w:w="1691" w:type="dxa"/>
            <w:noWrap/>
          </w:tcPr>
          <w:p w14:paraId="4AD2CFD3" w14:textId="1BA8294A" w:rsidR="00931D51" w:rsidRPr="00907002" w:rsidRDefault="00907002">
            <w:pPr>
              <w:pStyle w:val="TableText"/>
              <w:jc w:val="center"/>
              <w:rPr>
                <w:rFonts w:ascii="Verdana" w:hAnsi="Verdana"/>
                <w:sz w:val="18"/>
              </w:rPr>
            </w:pPr>
            <w:r w:rsidRPr="00907002">
              <w:t>13.25</w:t>
            </w:r>
          </w:p>
        </w:tc>
      </w:tr>
      <w:tr w:rsidR="00931D51" w:rsidRPr="00584838" w14:paraId="128AA3B8" w14:textId="77777777" w:rsidTr="00907002">
        <w:trPr>
          <w:trHeight w:val="285"/>
          <w:jc w:val="center"/>
        </w:trPr>
        <w:tc>
          <w:tcPr>
            <w:tcW w:w="1253" w:type="dxa"/>
            <w:noWrap/>
            <w:hideMark/>
          </w:tcPr>
          <w:p w14:paraId="657D88D1" w14:textId="77777777" w:rsidR="00931D51" w:rsidRPr="00907002" w:rsidRDefault="00931D51">
            <w:pPr>
              <w:pStyle w:val="TableText"/>
              <w:rPr>
                <w:rFonts w:ascii="Verdana" w:hAnsi="Verdana"/>
                <w:sz w:val="18"/>
              </w:rPr>
            </w:pPr>
            <w:r w:rsidRPr="00907002">
              <w:rPr>
                <w:rFonts w:ascii="Verdana" w:hAnsi="Verdana"/>
                <w:sz w:val="18"/>
              </w:rPr>
              <w:t>25</w:t>
            </w:r>
            <w:r w:rsidRPr="00907002">
              <w:rPr>
                <w:rFonts w:ascii="Verdana" w:hAnsi="Verdana"/>
                <w:sz w:val="18"/>
                <w:vertAlign w:val="superscript"/>
              </w:rPr>
              <w:t>th</w:t>
            </w:r>
            <w:r w:rsidRPr="00907002">
              <w:rPr>
                <w:rFonts w:ascii="Verdana" w:hAnsi="Verdana"/>
                <w:sz w:val="18"/>
              </w:rPr>
              <w:t> %</w:t>
            </w:r>
          </w:p>
        </w:tc>
        <w:tc>
          <w:tcPr>
            <w:tcW w:w="1690" w:type="dxa"/>
            <w:noWrap/>
          </w:tcPr>
          <w:p w14:paraId="465309D7" w14:textId="1D44C2EB" w:rsidR="00931D51" w:rsidRPr="00907002" w:rsidRDefault="00931D51">
            <w:pPr>
              <w:pStyle w:val="TableText"/>
              <w:jc w:val="center"/>
              <w:rPr>
                <w:rFonts w:ascii="Verdana" w:hAnsi="Verdana"/>
                <w:sz w:val="18"/>
              </w:rPr>
            </w:pPr>
            <w:r w:rsidRPr="00907002">
              <w:t>16.</w:t>
            </w:r>
            <w:r w:rsidR="00907002" w:rsidRPr="00907002">
              <w:t>06</w:t>
            </w:r>
          </w:p>
        </w:tc>
        <w:tc>
          <w:tcPr>
            <w:tcW w:w="1662" w:type="dxa"/>
            <w:noWrap/>
          </w:tcPr>
          <w:p w14:paraId="7AAD4CD3" w14:textId="71F66C56" w:rsidR="00931D51" w:rsidRPr="00907002" w:rsidRDefault="00907002">
            <w:pPr>
              <w:pStyle w:val="TableText"/>
              <w:jc w:val="center"/>
              <w:rPr>
                <w:rFonts w:ascii="Verdana" w:hAnsi="Verdana"/>
                <w:sz w:val="18"/>
              </w:rPr>
            </w:pPr>
            <w:r w:rsidRPr="00907002">
              <w:t>16.05</w:t>
            </w:r>
          </w:p>
        </w:tc>
        <w:tc>
          <w:tcPr>
            <w:tcW w:w="1691" w:type="dxa"/>
            <w:noWrap/>
          </w:tcPr>
          <w:p w14:paraId="6569450B" w14:textId="15A71D93" w:rsidR="00931D51" w:rsidRPr="00907002" w:rsidRDefault="00907002">
            <w:pPr>
              <w:pStyle w:val="TableText"/>
              <w:jc w:val="center"/>
              <w:rPr>
                <w:rFonts w:ascii="Verdana" w:hAnsi="Verdana"/>
                <w:sz w:val="18"/>
              </w:rPr>
            </w:pPr>
            <w:r w:rsidRPr="00907002">
              <w:t>15.51</w:t>
            </w:r>
          </w:p>
        </w:tc>
      </w:tr>
      <w:tr w:rsidR="00931D51" w:rsidRPr="00584838" w14:paraId="1043BA7E" w14:textId="77777777" w:rsidTr="00907002">
        <w:trPr>
          <w:trHeight w:val="285"/>
          <w:jc w:val="center"/>
        </w:trPr>
        <w:tc>
          <w:tcPr>
            <w:tcW w:w="1253" w:type="dxa"/>
            <w:noWrap/>
            <w:hideMark/>
          </w:tcPr>
          <w:p w14:paraId="6BB792D2" w14:textId="77777777" w:rsidR="00931D51" w:rsidRPr="00907002" w:rsidRDefault="00931D51">
            <w:pPr>
              <w:pStyle w:val="TableText"/>
              <w:rPr>
                <w:rFonts w:ascii="Verdana" w:hAnsi="Verdana"/>
                <w:sz w:val="18"/>
              </w:rPr>
            </w:pPr>
            <w:r w:rsidRPr="00907002">
              <w:rPr>
                <w:rFonts w:ascii="Verdana" w:hAnsi="Verdana"/>
                <w:sz w:val="18"/>
              </w:rPr>
              <w:t>50</w:t>
            </w:r>
            <w:r w:rsidRPr="00907002">
              <w:rPr>
                <w:rFonts w:ascii="Verdana" w:hAnsi="Verdana"/>
                <w:sz w:val="18"/>
                <w:vertAlign w:val="superscript"/>
              </w:rPr>
              <w:t>th</w:t>
            </w:r>
            <w:r w:rsidRPr="00907002">
              <w:rPr>
                <w:rFonts w:ascii="Verdana" w:hAnsi="Verdana"/>
                <w:sz w:val="18"/>
              </w:rPr>
              <w:t> %</w:t>
            </w:r>
          </w:p>
        </w:tc>
        <w:tc>
          <w:tcPr>
            <w:tcW w:w="1690" w:type="dxa"/>
            <w:noWrap/>
          </w:tcPr>
          <w:p w14:paraId="4468594E" w14:textId="47264D78" w:rsidR="00931D51" w:rsidRPr="00907002" w:rsidRDefault="00931D51">
            <w:pPr>
              <w:pStyle w:val="TableText"/>
              <w:jc w:val="center"/>
              <w:rPr>
                <w:rFonts w:ascii="Verdana" w:hAnsi="Verdana"/>
                <w:sz w:val="18"/>
              </w:rPr>
            </w:pPr>
            <w:r w:rsidRPr="00907002">
              <w:t>20.</w:t>
            </w:r>
            <w:r w:rsidR="00907002" w:rsidRPr="00907002">
              <w:t>50</w:t>
            </w:r>
          </w:p>
        </w:tc>
        <w:tc>
          <w:tcPr>
            <w:tcW w:w="1662" w:type="dxa"/>
            <w:noWrap/>
          </w:tcPr>
          <w:p w14:paraId="7236EE28" w14:textId="2376CFDC" w:rsidR="00931D51" w:rsidRPr="00907002" w:rsidRDefault="00931D51">
            <w:pPr>
              <w:pStyle w:val="TableText"/>
              <w:jc w:val="center"/>
              <w:rPr>
                <w:rFonts w:ascii="Verdana" w:hAnsi="Verdana"/>
                <w:sz w:val="18"/>
              </w:rPr>
            </w:pPr>
            <w:r w:rsidRPr="00907002">
              <w:t>18.</w:t>
            </w:r>
            <w:r w:rsidR="00907002" w:rsidRPr="00907002">
              <w:t>68</w:t>
            </w:r>
          </w:p>
        </w:tc>
        <w:tc>
          <w:tcPr>
            <w:tcW w:w="1691" w:type="dxa"/>
            <w:noWrap/>
          </w:tcPr>
          <w:p w14:paraId="405B7928" w14:textId="2010E78B" w:rsidR="00931D51" w:rsidRPr="00907002" w:rsidRDefault="00907002">
            <w:pPr>
              <w:pStyle w:val="TableText"/>
              <w:jc w:val="center"/>
              <w:rPr>
                <w:rFonts w:ascii="Verdana" w:hAnsi="Verdana"/>
                <w:sz w:val="18"/>
              </w:rPr>
            </w:pPr>
            <w:r w:rsidRPr="00907002">
              <w:t>22.73</w:t>
            </w:r>
          </w:p>
        </w:tc>
      </w:tr>
      <w:tr w:rsidR="00931D51" w:rsidRPr="00584838" w14:paraId="2618B3E7" w14:textId="77777777" w:rsidTr="00907002">
        <w:trPr>
          <w:trHeight w:val="285"/>
          <w:jc w:val="center"/>
        </w:trPr>
        <w:tc>
          <w:tcPr>
            <w:tcW w:w="1253" w:type="dxa"/>
            <w:noWrap/>
            <w:hideMark/>
          </w:tcPr>
          <w:p w14:paraId="115627C7" w14:textId="77777777" w:rsidR="00931D51" w:rsidRPr="00907002" w:rsidRDefault="00931D51">
            <w:pPr>
              <w:pStyle w:val="TableText"/>
              <w:rPr>
                <w:rFonts w:ascii="Verdana" w:hAnsi="Verdana"/>
                <w:sz w:val="18"/>
              </w:rPr>
            </w:pPr>
            <w:r w:rsidRPr="00907002">
              <w:rPr>
                <w:rFonts w:ascii="Verdana" w:hAnsi="Verdana"/>
                <w:sz w:val="18"/>
              </w:rPr>
              <w:t>75</w:t>
            </w:r>
            <w:r w:rsidRPr="00907002">
              <w:rPr>
                <w:rFonts w:ascii="Verdana" w:hAnsi="Verdana"/>
                <w:sz w:val="18"/>
                <w:vertAlign w:val="superscript"/>
              </w:rPr>
              <w:t>th</w:t>
            </w:r>
            <w:r w:rsidRPr="00907002">
              <w:rPr>
                <w:rFonts w:ascii="Verdana" w:hAnsi="Verdana"/>
                <w:sz w:val="18"/>
              </w:rPr>
              <w:t xml:space="preserve"> % </w:t>
            </w:r>
          </w:p>
        </w:tc>
        <w:tc>
          <w:tcPr>
            <w:tcW w:w="1690" w:type="dxa"/>
            <w:noWrap/>
          </w:tcPr>
          <w:p w14:paraId="27DAFD88" w14:textId="438F70F3" w:rsidR="00931D51" w:rsidRPr="00907002" w:rsidRDefault="00931D51">
            <w:pPr>
              <w:pStyle w:val="TableText"/>
              <w:jc w:val="center"/>
              <w:rPr>
                <w:rFonts w:ascii="Verdana" w:hAnsi="Verdana"/>
                <w:sz w:val="18"/>
              </w:rPr>
            </w:pPr>
            <w:r w:rsidRPr="00907002">
              <w:t>24.</w:t>
            </w:r>
            <w:r w:rsidR="00907002" w:rsidRPr="00907002">
              <w:t>71</w:t>
            </w:r>
          </w:p>
        </w:tc>
        <w:tc>
          <w:tcPr>
            <w:tcW w:w="1662" w:type="dxa"/>
            <w:noWrap/>
          </w:tcPr>
          <w:p w14:paraId="173D1FC1" w14:textId="70ECEF9E" w:rsidR="00931D51" w:rsidRPr="00907002" w:rsidRDefault="00907002">
            <w:pPr>
              <w:pStyle w:val="TableText"/>
              <w:jc w:val="center"/>
              <w:rPr>
                <w:rFonts w:ascii="Verdana" w:hAnsi="Verdana"/>
                <w:sz w:val="18"/>
              </w:rPr>
            </w:pPr>
            <w:r w:rsidRPr="00907002">
              <w:t>23</w:t>
            </w:r>
            <w:r w:rsidR="00931D51" w:rsidRPr="00907002">
              <w:t>.23</w:t>
            </w:r>
          </w:p>
        </w:tc>
        <w:tc>
          <w:tcPr>
            <w:tcW w:w="1691" w:type="dxa"/>
            <w:noWrap/>
          </w:tcPr>
          <w:p w14:paraId="1EF7DE52" w14:textId="4CB17C54" w:rsidR="00931D51" w:rsidRPr="00907002" w:rsidRDefault="00907002">
            <w:pPr>
              <w:pStyle w:val="TableText"/>
              <w:jc w:val="center"/>
              <w:rPr>
                <w:rFonts w:ascii="Verdana" w:hAnsi="Verdana"/>
                <w:sz w:val="18"/>
              </w:rPr>
            </w:pPr>
            <w:r w:rsidRPr="00907002">
              <w:t>23</w:t>
            </w:r>
            <w:r w:rsidR="00931D51" w:rsidRPr="00907002">
              <w:t>.07</w:t>
            </w:r>
          </w:p>
        </w:tc>
      </w:tr>
      <w:tr w:rsidR="00931D51" w:rsidRPr="00584838" w14:paraId="4FCA6983" w14:textId="77777777" w:rsidTr="00907002">
        <w:trPr>
          <w:trHeight w:val="285"/>
          <w:jc w:val="center"/>
        </w:trPr>
        <w:tc>
          <w:tcPr>
            <w:tcW w:w="1253" w:type="dxa"/>
            <w:noWrap/>
            <w:hideMark/>
          </w:tcPr>
          <w:p w14:paraId="1CBA5CAB" w14:textId="77777777" w:rsidR="00931D51" w:rsidRPr="00907002" w:rsidRDefault="00931D51">
            <w:pPr>
              <w:pStyle w:val="TableText"/>
              <w:rPr>
                <w:rFonts w:ascii="Verdana" w:hAnsi="Verdana"/>
                <w:sz w:val="18"/>
              </w:rPr>
            </w:pPr>
            <w:r w:rsidRPr="00907002">
              <w:rPr>
                <w:rFonts w:ascii="Verdana" w:hAnsi="Verdana"/>
                <w:sz w:val="18"/>
              </w:rPr>
              <w:t>Max.</w:t>
            </w:r>
          </w:p>
        </w:tc>
        <w:tc>
          <w:tcPr>
            <w:tcW w:w="1690" w:type="dxa"/>
            <w:noWrap/>
          </w:tcPr>
          <w:p w14:paraId="3EF71043" w14:textId="4FFB8D23" w:rsidR="00931D51" w:rsidRPr="00907002" w:rsidRDefault="00907002">
            <w:pPr>
              <w:pStyle w:val="TableText"/>
              <w:jc w:val="center"/>
              <w:rPr>
                <w:rFonts w:ascii="Verdana" w:hAnsi="Verdana"/>
                <w:sz w:val="18"/>
              </w:rPr>
            </w:pPr>
            <w:r w:rsidRPr="00907002">
              <w:t>29.58</w:t>
            </w:r>
          </w:p>
        </w:tc>
        <w:tc>
          <w:tcPr>
            <w:tcW w:w="1662" w:type="dxa"/>
            <w:noWrap/>
          </w:tcPr>
          <w:p w14:paraId="2737BC0C" w14:textId="006263C4" w:rsidR="00931D51" w:rsidRPr="00907002" w:rsidRDefault="00931D51">
            <w:pPr>
              <w:pStyle w:val="TableText"/>
              <w:jc w:val="center"/>
              <w:rPr>
                <w:rFonts w:ascii="Verdana" w:hAnsi="Verdana"/>
                <w:sz w:val="18"/>
              </w:rPr>
            </w:pPr>
            <w:r w:rsidRPr="00907002">
              <w:t>28.14</w:t>
            </w:r>
          </w:p>
        </w:tc>
        <w:tc>
          <w:tcPr>
            <w:tcW w:w="1691" w:type="dxa"/>
            <w:noWrap/>
          </w:tcPr>
          <w:p w14:paraId="2035ECCE" w14:textId="599A06D5" w:rsidR="00931D51" w:rsidRPr="00907002" w:rsidRDefault="00907002">
            <w:pPr>
              <w:pStyle w:val="TableText"/>
              <w:jc w:val="center"/>
              <w:rPr>
                <w:rFonts w:ascii="Verdana" w:hAnsi="Verdana"/>
                <w:sz w:val="18"/>
              </w:rPr>
            </w:pPr>
            <w:r w:rsidRPr="00907002">
              <w:t>24.94</w:t>
            </w:r>
          </w:p>
        </w:tc>
      </w:tr>
    </w:tbl>
    <w:p w14:paraId="5D58EA22" w14:textId="77777777" w:rsidR="00B46CE9" w:rsidRPr="00197F19" w:rsidRDefault="00B46CE9" w:rsidP="004C468F">
      <w:pPr>
        <w:spacing w:before="240"/>
      </w:pPr>
    </w:p>
    <w:p w14:paraId="537BE559" w14:textId="77777777" w:rsidR="00803847" w:rsidRPr="00197F19" w:rsidRDefault="009A427E" w:rsidP="005C4FF9">
      <w:pPr>
        <w:keepNext/>
        <w:spacing w:before="240"/>
        <w:jc w:val="center"/>
      </w:pPr>
      <w:r w:rsidRPr="00197F19">
        <w:rPr>
          <w:noProof/>
        </w:rPr>
        <w:drawing>
          <wp:inline distT="0" distB="0" distL="0" distR="0" wp14:anchorId="15C42FDA" wp14:editId="697BE9EC">
            <wp:extent cx="4345674" cy="4325510"/>
            <wp:effectExtent l="0" t="0" r="0" b="0"/>
            <wp:docPr id="778790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90743" name=""/>
                    <pic:cNvPicPr/>
                  </pic:nvPicPr>
                  <pic:blipFill>
                    <a:blip r:embed="rId149"/>
                    <a:stretch>
                      <a:fillRect/>
                    </a:stretch>
                  </pic:blipFill>
                  <pic:spPr>
                    <a:xfrm>
                      <a:off x="0" y="0"/>
                      <a:ext cx="4347253" cy="4327081"/>
                    </a:xfrm>
                    <a:prstGeom prst="rect">
                      <a:avLst/>
                    </a:prstGeom>
                  </pic:spPr>
                </pic:pic>
              </a:graphicData>
            </a:graphic>
          </wp:inline>
        </w:drawing>
      </w:r>
    </w:p>
    <w:p w14:paraId="210B227B" w14:textId="4968A089" w:rsidR="009A427E" w:rsidRPr="00907002" w:rsidRDefault="00803847" w:rsidP="005C4FF9">
      <w:pPr>
        <w:pStyle w:val="Caption"/>
      </w:pPr>
      <w:bookmarkStart w:id="590" w:name="_Ref197430930"/>
      <w:bookmarkStart w:id="591" w:name="_Toc210125578"/>
      <w:r w:rsidRPr="00907002">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9</w:t>
      </w:r>
      <w:r w:rsidR="00946086">
        <w:fldChar w:fldCharType="end"/>
      </w:r>
      <w:bookmarkEnd w:id="590"/>
      <w:r w:rsidR="002A04E4" w:rsidRPr="00907002">
        <w:t>:</w:t>
      </w:r>
      <w:r w:rsidRPr="00907002">
        <w:t xml:space="preserve"> Validated direct shear failure envelope plots</w:t>
      </w:r>
      <w:r w:rsidR="005C4FF9" w:rsidRPr="00907002">
        <w:t xml:space="preserve"> (residual shear strength)</w:t>
      </w:r>
      <w:r w:rsidR="00DD4486">
        <w:t xml:space="preserve"> </w:t>
      </w:r>
      <w:r w:rsidR="00DD448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D4486">
        <w:fldChar w:fldCharType="separate"/>
      </w:r>
      <w:r w:rsidR="004C52FC">
        <w:rPr>
          <w:noProof/>
        </w:rPr>
        <w:t>(PSM 2025b)</w:t>
      </w:r>
      <w:bookmarkEnd w:id="591"/>
      <w:r w:rsidR="00DD4486">
        <w:fldChar w:fldCharType="end"/>
      </w:r>
    </w:p>
    <w:p w14:paraId="7A6BF85E" w14:textId="3B1C03A7" w:rsidR="00656488" w:rsidRPr="00321047" w:rsidRDefault="00803847" w:rsidP="004C468F">
      <w:pPr>
        <w:spacing w:before="240"/>
      </w:pPr>
      <w:r w:rsidRPr="00321047">
        <w:fldChar w:fldCharType="begin"/>
      </w:r>
      <w:r w:rsidRPr="00197F19">
        <w:instrText xml:space="preserve"> REF _Ref197430930 \h </w:instrText>
      </w:r>
      <w:r w:rsidR="00584838" w:rsidRPr="00197F19">
        <w:instrText xml:space="preserve"> \* MERGEFORMAT </w:instrText>
      </w:r>
      <w:r w:rsidRPr="00321047">
        <w:fldChar w:fldCharType="separate"/>
      </w:r>
      <w:r w:rsidR="00D35BC0" w:rsidRPr="00907002">
        <w:t xml:space="preserve">Figure </w:t>
      </w:r>
      <w:r w:rsidR="00D35BC0">
        <w:t>8</w:t>
      </w:r>
      <w:r w:rsidR="00D35BC0">
        <w:noBreakHyphen/>
        <w:t>79</w:t>
      </w:r>
      <w:r w:rsidRPr="00321047">
        <w:fldChar w:fldCharType="end"/>
      </w:r>
      <w:r w:rsidR="005C4FF9" w:rsidRPr="00321047">
        <w:t xml:space="preserve"> shows that the</w:t>
      </w:r>
      <w:r w:rsidR="00656488" w:rsidRPr="00321047">
        <w:t xml:space="preserve"> residual shear strengths have an upper bound of 27° and cohesion of </w:t>
      </w:r>
      <w:r w:rsidR="005C4FF9" w:rsidRPr="00321047">
        <w:t>10kPa</w:t>
      </w:r>
      <w:r w:rsidR="00656488" w:rsidRPr="00321047">
        <w:t xml:space="preserve"> cohesion</w:t>
      </w:r>
      <w:r w:rsidR="005C4FF9" w:rsidRPr="00321047">
        <w:t>,</w:t>
      </w:r>
      <w:r w:rsidR="00656488" w:rsidRPr="00321047">
        <w:t xml:space="preserve"> and a lower bound friction angle of 11</w:t>
      </w:r>
      <w:r w:rsidR="005C4FF9" w:rsidRPr="00321047">
        <w:t>° and no cohesion.</w:t>
      </w:r>
      <w:r w:rsidR="00656488" w:rsidRPr="00321047">
        <w:t xml:space="preserve"> Mean residual shear strengths have no cohesion and a friction angle of 18°. Tests are categorised by their clay content where PSD results are available. Interseam materials with clay contents &gt; 60% define the lower boundary of the shear strength envelope.</w:t>
      </w:r>
    </w:p>
    <w:p w14:paraId="1B242BF5" w14:textId="04B4703E" w:rsidR="00656488" w:rsidRPr="00321047" w:rsidRDefault="00656488" w:rsidP="00656488">
      <w:r w:rsidRPr="00321047">
        <w:t xml:space="preserve">It is considered there is insufficient valid testing data to allow domaining of interseam shear strengths, let alone sub-domaining around the </w:t>
      </w:r>
      <w:r w:rsidR="005C4FF9" w:rsidRPr="00321047">
        <w:t>site</w:t>
      </w:r>
      <w:r w:rsidRPr="00321047">
        <w:t xml:space="preserve">. </w:t>
      </w:r>
      <w:r w:rsidR="005C4FF9" w:rsidRPr="00321047">
        <w:t>Therefore,</w:t>
      </w:r>
      <w:r w:rsidRPr="00321047">
        <w:t xml:space="preserve"> a very conservative design approach has been adopted for all the static limit equilibrium analysis, entailing:</w:t>
      </w:r>
    </w:p>
    <w:p w14:paraId="55B70894" w14:textId="77777777" w:rsidR="00656488" w:rsidRPr="00321047" w:rsidRDefault="00656488" w:rsidP="00ED69BB">
      <w:pPr>
        <w:pStyle w:val="ListParagraph"/>
        <w:numPr>
          <w:ilvl w:val="0"/>
          <w:numId w:val="191"/>
        </w:numPr>
      </w:pPr>
      <w:r w:rsidRPr="00321047">
        <w:t>The absolute lower bound,</w:t>
      </w:r>
    </w:p>
    <w:p w14:paraId="69D106E8" w14:textId="77777777" w:rsidR="00656488" w:rsidRPr="00321047" w:rsidRDefault="00656488" w:rsidP="00ED69BB">
      <w:pPr>
        <w:pStyle w:val="ListParagraph"/>
        <w:numPr>
          <w:ilvl w:val="0"/>
          <w:numId w:val="191"/>
        </w:numPr>
      </w:pPr>
      <w:r w:rsidRPr="00321047">
        <w:t>Residual strength = 11°, and</w:t>
      </w:r>
    </w:p>
    <w:p w14:paraId="1302D6C3" w14:textId="65F8B03C" w:rsidR="00656488" w:rsidRPr="00321047" w:rsidRDefault="00656488" w:rsidP="00ED69BB">
      <w:pPr>
        <w:pStyle w:val="ListParagraph"/>
        <w:numPr>
          <w:ilvl w:val="0"/>
          <w:numId w:val="191"/>
        </w:numPr>
      </w:pPr>
      <w:r w:rsidRPr="00321047">
        <w:t>Applied universally in all domains.</w:t>
      </w:r>
    </w:p>
    <w:p w14:paraId="22B0022F" w14:textId="6F36C677" w:rsidR="00F3458C" w:rsidRDefault="00F3458C" w:rsidP="00F3458C">
      <w:r>
        <w:t>This lower bound value is chosen to assess geotechnical stability of individual slopes, with the assumption that a low-strength band of interseam materials (likely more fine-grained) can occur anywhere locally and impact on the stability of the batter.</w:t>
      </w:r>
    </w:p>
    <w:p w14:paraId="1071AE3E" w14:textId="7036F920" w:rsidR="00F3458C" w:rsidRDefault="00F3458C" w:rsidP="00F3458C">
      <w:r>
        <w:t>Back analysis of the specific 2018 cracking and 2021 stability event on the MRD was undertaken as part of the investigation of the 2021 Stability Incident. Assuming a FoS of 1 during the event and with the highest water loading, a shear strength of between 11 and 12° was calculated for failure through the specific crack location. Back analysis using the same loading conditions of the 2021 stability event along the MRD indicates failure would occur in other locations unless the shear strength is much higher, above 16°. This demonstrates that variable interseam strengths can dictate the failure location and extent</w:t>
      </w:r>
      <w:r w:rsidR="00C45218">
        <w:t xml:space="preserve"> and that 11° is likely the lowest residual friction angle present</w:t>
      </w:r>
      <w:r>
        <w:t>.</w:t>
      </w:r>
    </w:p>
    <w:p w14:paraId="5D716D19" w14:textId="24F6EBD8" w:rsidR="001E0528" w:rsidRPr="00F511F8" w:rsidRDefault="00F3458C" w:rsidP="001E0528">
      <w:r>
        <w:t xml:space="preserve">Batter stability assessment of the 2007 Latrobe River incident reported by </w:t>
      </w:r>
      <w:r w:rsidR="009363CD">
        <w:t xml:space="preserve">Geotechnical and Hydrogeological Engineering Research Group of Federation University </w:t>
      </w:r>
      <w:r w:rsidR="009363CD">
        <w:fldChar w:fldCharType="begin"/>
      </w:r>
      <w:r w:rsidR="001B655D">
        <w:instrText xml:space="preserve"> ADDIN EN.CITE &lt;EndNote&gt;&lt;Cite&gt;&lt;Author&gt;Baumgartl&lt;/Author&gt;&lt;Year&gt;2020&lt;/Year&gt;&lt;RecNum&gt;75&lt;/RecNum&gt;&lt;DisplayText&gt;(Baumgartl 2020)&lt;/DisplayText&gt;&lt;record&gt;&lt;rec-number&gt;75&lt;/rec-number&gt;&lt;foreign-keys&gt;&lt;key app="EN" db-id="spaff0s0osz0sqe0t5a55fezradpx9psfrzt" timestamp="1747024886" guid="fbfcdced-a1d7-4943-b6cc-957b66bc17dc"&gt;75&lt;/key&gt;&lt;/foreign-keys&gt;&lt;ref-type name="Report"&gt;27&lt;/ref-type&gt;&lt;contributors&gt;&lt;authors&gt;&lt;author&gt;Baumgartl, Thomas&lt;/author&gt;&lt;/authors&gt;&lt;secondary-authors&gt;&lt;author&gt;Geotechnical and Hydrogeological Engineering Research Group (GHERG) of Federation University Australia,&lt;/author&gt;&lt;/secondary-authors&gt;&lt;/contributors&gt;&lt;titles&gt;&lt;title&gt;Batter Stability Project Report&lt;/title&gt;&lt;/titles&gt;&lt;number&gt;A2407355&lt;/number&gt;&lt;dates&gt;&lt;year&gt;2020&lt;/year&gt;&lt;pub-dates&gt;&lt;date&gt;05/08/2020&lt;/date&gt;&lt;/pub-dates&gt;&lt;/dates&gt;&lt;urls&gt;&lt;related-urls&gt;&lt;url&gt;https://crctime.com.au/research/projects/project-1-7/&lt;/url&gt;&lt;/related-urls&gt;&lt;/urls&gt;&lt;access-date&gt;29/4/2025&lt;/access-date&gt;&lt;/record&gt;&lt;/Cite&gt;&lt;/EndNote&gt;</w:instrText>
      </w:r>
      <w:r w:rsidR="009363CD">
        <w:fldChar w:fldCharType="separate"/>
      </w:r>
      <w:r w:rsidR="009363CD">
        <w:rPr>
          <w:noProof/>
        </w:rPr>
        <w:t>(Baumgartl 2020)</w:t>
      </w:r>
      <w:r w:rsidR="009363CD">
        <w:fldChar w:fldCharType="end"/>
      </w:r>
      <w:r w:rsidR="009363CD">
        <w:t xml:space="preserve"> </w:t>
      </w:r>
      <w:r>
        <w:t>included additional shear strength testing and reported higher values (Minimum 14.9°, Mean 23.7°, Maximum 32°) of the interseam material.</w:t>
      </w:r>
    </w:p>
    <w:p w14:paraId="6766631E" w14:textId="77777777" w:rsidR="001E0528" w:rsidRPr="00F511F8" w:rsidRDefault="001E0528" w:rsidP="001E0528"/>
    <w:p w14:paraId="2C6CE3D8" w14:textId="052E0126" w:rsidR="00846F5E" w:rsidRPr="00F511F8" w:rsidRDefault="00CE468B" w:rsidP="00846F5E">
      <w:r w:rsidRPr="00F511F8">
        <w:t>For seismic analysis, a more realistic design value has been chose</w:t>
      </w:r>
      <w:r w:rsidR="00E20C75" w:rsidRPr="00F511F8">
        <w:t>n</w:t>
      </w:r>
      <w:r w:rsidRPr="00F511F8">
        <w:t xml:space="preserve">, being the </w:t>
      </w:r>
      <w:r w:rsidR="00E20C75" w:rsidRPr="00F511F8">
        <w:t>median (50</w:t>
      </w:r>
      <w:r w:rsidR="00E20C75" w:rsidRPr="00F511F8">
        <w:rPr>
          <w:vertAlign w:val="superscript"/>
        </w:rPr>
        <w:t>th</w:t>
      </w:r>
      <w:r w:rsidR="00E20C75" w:rsidRPr="00F511F8">
        <w:t xml:space="preserve"> percentile)</w:t>
      </w:r>
      <w:r w:rsidRPr="00F511F8">
        <w:t xml:space="preserve"> of the residual strength of the lower population (&gt;40% clay) for the validated test results. This value is considered to represent the more realistic design condition because:</w:t>
      </w:r>
    </w:p>
    <w:p w14:paraId="37963036" w14:textId="3AFA5664" w:rsidR="00CE468B" w:rsidRPr="00F511F8" w:rsidRDefault="00CE468B" w:rsidP="00ED69BB">
      <w:pPr>
        <w:pStyle w:val="ListParagraph"/>
        <w:numPr>
          <w:ilvl w:val="0"/>
          <w:numId w:val="192"/>
        </w:numPr>
      </w:pPr>
      <w:r w:rsidRPr="00F511F8">
        <w:t xml:space="preserve">During an earthquake, the entire </w:t>
      </w:r>
      <w:r w:rsidR="00E20C75" w:rsidRPr="00F511F8">
        <w:t>region</w:t>
      </w:r>
      <w:r w:rsidRPr="00F511F8">
        <w:t xml:space="preserve"> undergoes uniform disturbance</w:t>
      </w:r>
      <w:r w:rsidR="00E20C75" w:rsidRPr="00F511F8">
        <w:t>, not just the mine or a singular batter.</w:t>
      </w:r>
    </w:p>
    <w:p w14:paraId="3355E496" w14:textId="2B693C7F" w:rsidR="00CE468B" w:rsidRPr="00F511F8" w:rsidRDefault="00E20C75" w:rsidP="00ED69BB">
      <w:pPr>
        <w:pStyle w:val="ListParagraph"/>
        <w:numPr>
          <w:ilvl w:val="0"/>
          <w:numId w:val="192"/>
        </w:numPr>
      </w:pPr>
      <w:r w:rsidRPr="00F511F8">
        <w:t>Failure would include a much</w:t>
      </w:r>
      <w:r w:rsidR="00CE468B" w:rsidRPr="00F511F8">
        <w:t xml:space="preserve"> larger</w:t>
      </w:r>
      <w:r w:rsidRPr="00F511F8">
        <w:t xml:space="preserve"> area, which can be over </w:t>
      </w:r>
      <w:r w:rsidR="00CE468B" w:rsidRPr="00F511F8">
        <w:t>2km in length and 500-600m in width</w:t>
      </w:r>
      <w:r w:rsidRPr="00F511F8">
        <w:t>.</w:t>
      </w:r>
    </w:p>
    <w:p w14:paraId="0879A49F" w14:textId="4091FC8E" w:rsidR="00CE468B" w:rsidRPr="00F511F8" w:rsidRDefault="00CE468B" w:rsidP="00ED69BB">
      <w:pPr>
        <w:pStyle w:val="ListParagraph"/>
        <w:numPr>
          <w:ilvl w:val="0"/>
          <w:numId w:val="192"/>
        </w:numPr>
      </w:pPr>
      <w:r w:rsidRPr="00F511F8">
        <w:t>This scale is large relative to the inferred area of deposition of very rich clay materials in the interseam</w:t>
      </w:r>
      <w:r w:rsidR="00E20C75" w:rsidRPr="00F511F8">
        <w:t>, therefore isolated or localised area of low strength interseam would not govern stability for the full pit slope.</w:t>
      </w:r>
    </w:p>
    <w:p w14:paraId="03DD8E3E" w14:textId="6B18CABE" w:rsidR="00E20C75" w:rsidRPr="00F511F8" w:rsidRDefault="00E20C75" w:rsidP="00ED69BB">
      <w:pPr>
        <w:pStyle w:val="ListParagraph"/>
        <w:numPr>
          <w:ilvl w:val="0"/>
          <w:numId w:val="192"/>
        </w:numPr>
      </w:pPr>
      <w:r w:rsidRPr="00F511F8">
        <w:t xml:space="preserve">Back analyses of previous seismic events and </w:t>
      </w:r>
      <w:r w:rsidR="003D3B82" w:rsidRPr="00F511F8">
        <w:t xml:space="preserve">stability incidents have indicated higher shear strengths are present, more towards the median value of 18°, refer Section </w:t>
      </w:r>
      <w:r w:rsidR="003D3B82" w:rsidRPr="00F511F8">
        <w:fldChar w:fldCharType="begin"/>
      </w:r>
      <w:r w:rsidR="003D3B82" w:rsidRPr="00F511F8">
        <w:instrText xml:space="preserve"> REF _Ref195689018 \n \h </w:instrText>
      </w:r>
      <w:r w:rsidR="00F511F8">
        <w:instrText xml:space="preserve"> \* MERGEFORMAT </w:instrText>
      </w:r>
      <w:r w:rsidR="003D3B82" w:rsidRPr="00F511F8">
        <w:fldChar w:fldCharType="separate"/>
      </w:r>
      <w:r w:rsidR="00D35BC0">
        <w:t>8.10.2.3</w:t>
      </w:r>
      <w:r w:rsidR="003D3B82" w:rsidRPr="00F511F8">
        <w:fldChar w:fldCharType="end"/>
      </w:r>
      <w:r w:rsidR="003D3B82" w:rsidRPr="00F511F8">
        <w:t>.</w:t>
      </w:r>
    </w:p>
    <w:p w14:paraId="43477BB1" w14:textId="36FABCC1" w:rsidR="00CE468B" w:rsidRPr="00F511F8" w:rsidRDefault="00CE468B" w:rsidP="00ED69BB">
      <w:pPr>
        <w:pStyle w:val="ListParagraph"/>
        <w:numPr>
          <w:ilvl w:val="0"/>
          <w:numId w:val="192"/>
        </w:numPr>
      </w:pPr>
      <w:r w:rsidRPr="00F511F8">
        <w:t xml:space="preserve">It is justified to use the average shear strength value </w:t>
      </w:r>
      <w:r w:rsidR="003D3B82" w:rsidRPr="00F511F8">
        <w:t xml:space="preserve">to assess this transient loading condition, as per the back analysis in Section </w:t>
      </w:r>
      <w:r w:rsidR="003D3B82" w:rsidRPr="00F511F8">
        <w:fldChar w:fldCharType="begin"/>
      </w:r>
      <w:r w:rsidR="003D3B82" w:rsidRPr="00F511F8">
        <w:instrText xml:space="preserve"> REF _Ref195689018 \n \h </w:instrText>
      </w:r>
      <w:r w:rsidR="00F511F8">
        <w:instrText xml:space="preserve"> \* MERGEFORMAT </w:instrText>
      </w:r>
      <w:r w:rsidR="003D3B82" w:rsidRPr="00F511F8">
        <w:fldChar w:fldCharType="separate"/>
      </w:r>
      <w:r w:rsidR="00D35BC0">
        <w:t>8.10.2.3</w:t>
      </w:r>
      <w:r w:rsidR="003D3B82" w:rsidRPr="00F511F8">
        <w:fldChar w:fldCharType="end"/>
      </w:r>
      <w:r w:rsidR="003D3B82" w:rsidRPr="00F511F8">
        <w:t>.</w:t>
      </w:r>
    </w:p>
    <w:p w14:paraId="76E7D843" w14:textId="4DEDFEB9" w:rsidR="00CE468B" w:rsidRPr="00F511F8" w:rsidRDefault="00CE468B" w:rsidP="00ED69BB">
      <w:pPr>
        <w:pStyle w:val="ListParagraph"/>
        <w:numPr>
          <w:ilvl w:val="0"/>
          <w:numId w:val="192"/>
        </w:numPr>
      </w:pPr>
      <w:r w:rsidRPr="00F511F8">
        <w:t>For conservatism:</w:t>
      </w:r>
    </w:p>
    <w:p w14:paraId="67285A33" w14:textId="75D047A4" w:rsidR="00CE468B" w:rsidRPr="00F511F8" w:rsidRDefault="00CE468B" w:rsidP="00ED69BB">
      <w:pPr>
        <w:pStyle w:val="ListParagraph"/>
        <w:numPr>
          <w:ilvl w:val="1"/>
          <w:numId w:val="192"/>
        </w:numPr>
      </w:pPr>
      <w:r w:rsidRPr="00F511F8">
        <w:t>Residual s</w:t>
      </w:r>
      <w:r w:rsidR="00ED5E14" w:rsidRPr="00F511F8">
        <w:t>hear strength is used, not peak shear strength</w:t>
      </w:r>
    </w:p>
    <w:p w14:paraId="481D6145" w14:textId="53C172D5" w:rsidR="00ED5E14" w:rsidRPr="00F511F8" w:rsidRDefault="00ED5E14" w:rsidP="00ED69BB">
      <w:pPr>
        <w:pStyle w:val="ListParagraph"/>
        <w:numPr>
          <w:ilvl w:val="1"/>
          <w:numId w:val="192"/>
        </w:numPr>
      </w:pPr>
      <w:r w:rsidRPr="00F511F8">
        <w:t>Only the clay-rich (lower population) strength is used, not the full population</w:t>
      </w:r>
    </w:p>
    <w:p w14:paraId="0490FC5B" w14:textId="37513A4E" w:rsidR="00846F5E" w:rsidRPr="00F511F8" w:rsidRDefault="00D6575F" w:rsidP="00846F5E">
      <w:r w:rsidRPr="00F511F8">
        <w:t xml:space="preserve">This is discussed further in Section </w:t>
      </w:r>
      <w:r w:rsidRPr="00F511F8">
        <w:fldChar w:fldCharType="begin"/>
      </w:r>
      <w:r w:rsidRPr="00F511F8">
        <w:instrText xml:space="preserve"> REF _Ref195685490 \n \h </w:instrText>
      </w:r>
      <w:r w:rsidR="00F511F8">
        <w:instrText xml:space="preserve"> \* MERGEFORMAT </w:instrText>
      </w:r>
      <w:r w:rsidRPr="00F511F8">
        <w:fldChar w:fldCharType="separate"/>
      </w:r>
      <w:r w:rsidR="00D35BC0">
        <w:t>8.10</w:t>
      </w:r>
      <w:r w:rsidRPr="00F511F8">
        <w:fldChar w:fldCharType="end"/>
      </w:r>
      <w:r w:rsidRPr="00F511F8">
        <w:t>.</w:t>
      </w:r>
    </w:p>
    <w:p w14:paraId="42DE506A" w14:textId="77777777" w:rsidR="00AA392F" w:rsidRDefault="00AA392F" w:rsidP="00AA392F">
      <w:pPr>
        <w:pStyle w:val="Heading5"/>
      </w:pPr>
      <w:bookmarkStart w:id="592" w:name="_Ref197434450"/>
      <w:r>
        <w:t>Failure Mechanisms</w:t>
      </w:r>
      <w:bookmarkEnd w:id="592"/>
    </w:p>
    <w:p w14:paraId="65BFC1B4" w14:textId="35F4AEBE" w:rsidR="00AA392F" w:rsidRPr="00426EE7" w:rsidRDefault="00AA392F" w:rsidP="00AA392F">
      <w:r w:rsidRPr="00CB349D">
        <w:t xml:space="preserve">Global stability checks have been undertaken on representative </w:t>
      </w:r>
      <w:r>
        <w:t xml:space="preserve">stability </w:t>
      </w:r>
      <w:r w:rsidRPr="00CB349D">
        <w:t>sections for each of the geotechnical domains for the current as-mined terminal batter profile</w:t>
      </w:r>
      <w:r>
        <w:t xml:space="preserve"> (with the exception of MVF SB, which is the current operating face). </w:t>
      </w:r>
      <w:r w:rsidRPr="00426EE7">
        <w:t xml:space="preserve">Two primary stability mechanisms have therefore been analysed around the </w:t>
      </w:r>
      <w:r w:rsidR="009037CB" w:rsidRPr="00426EE7">
        <w:t>mine,</w:t>
      </w:r>
      <w:r>
        <w:t xml:space="preserve"> and these are represented graphically in </w:t>
      </w:r>
      <w:r>
        <w:fldChar w:fldCharType="begin"/>
      </w:r>
      <w:r>
        <w:instrText xml:space="preserve"> REF _Ref195278024 \h </w:instrText>
      </w:r>
      <w:r>
        <w:fldChar w:fldCharType="separate"/>
      </w:r>
      <w:r w:rsidR="00D35BC0">
        <w:t xml:space="preserve">Figure </w:t>
      </w:r>
      <w:r w:rsidR="00D35BC0">
        <w:rPr>
          <w:noProof/>
        </w:rPr>
        <w:t>8</w:t>
      </w:r>
      <w:r w:rsidR="00D35BC0">
        <w:noBreakHyphen/>
      </w:r>
      <w:r w:rsidR="00D35BC0">
        <w:rPr>
          <w:noProof/>
        </w:rPr>
        <w:t>80</w:t>
      </w:r>
      <w:r>
        <w:fldChar w:fldCharType="end"/>
      </w:r>
      <w:r w:rsidRPr="00426EE7">
        <w:t>:</w:t>
      </w:r>
    </w:p>
    <w:p w14:paraId="0877165F" w14:textId="77777777" w:rsidR="00AA392F" w:rsidRPr="00AC75EE" w:rsidRDefault="00AA392F" w:rsidP="00ED69BB">
      <w:pPr>
        <w:pStyle w:val="ListParagraph"/>
        <w:numPr>
          <w:ilvl w:val="0"/>
          <w:numId w:val="144"/>
        </w:numPr>
      </w:pPr>
      <w:r w:rsidRPr="00AC75EE">
        <w:t>Multilinear failure path with sliding along the base of the Yallourn Seam, and</w:t>
      </w:r>
    </w:p>
    <w:p w14:paraId="5BA1F747" w14:textId="77777777" w:rsidR="00AA392F" w:rsidRDefault="00AA392F" w:rsidP="00ED69BB">
      <w:pPr>
        <w:pStyle w:val="ListParagraph"/>
        <w:numPr>
          <w:ilvl w:val="0"/>
          <w:numId w:val="144"/>
        </w:numPr>
      </w:pPr>
      <w:r w:rsidRPr="00AC75EE">
        <w:t>Block sliding along the base of the Yallourn Seam with a tension crack from the base of coal to surface and filled with water.</w:t>
      </w:r>
    </w:p>
    <w:p w14:paraId="6F98448B" w14:textId="77777777" w:rsidR="00AA392F" w:rsidRDefault="00AA392F" w:rsidP="00AA392F">
      <w:pPr>
        <w:keepNext/>
      </w:pPr>
      <w:r w:rsidRPr="00E7139C">
        <w:rPr>
          <w:noProof/>
        </w:rPr>
        <w:drawing>
          <wp:inline distT="0" distB="0" distL="0" distR="0" wp14:anchorId="60BFE788" wp14:editId="3D223528">
            <wp:extent cx="6842760" cy="2724785"/>
            <wp:effectExtent l="0" t="0" r="0" b="0"/>
            <wp:docPr id="1073852269"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852269" name="Picture 1" descr="A diagram of a graph&#10;&#10;AI-generated content may be incorrect."/>
                    <pic:cNvPicPr/>
                  </pic:nvPicPr>
                  <pic:blipFill>
                    <a:blip r:embed="rId150"/>
                    <a:stretch>
                      <a:fillRect/>
                    </a:stretch>
                  </pic:blipFill>
                  <pic:spPr>
                    <a:xfrm>
                      <a:off x="0" y="0"/>
                      <a:ext cx="6842760" cy="2724785"/>
                    </a:xfrm>
                    <a:prstGeom prst="rect">
                      <a:avLst/>
                    </a:prstGeom>
                  </pic:spPr>
                </pic:pic>
              </a:graphicData>
            </a:graphic>
          </wp:inline>
        </w:drawing>
      </w:r>
    </w:p>
    <w:p w14:paraId="3F8A7BF6" w14:textId="188F87F6" w:rsidR="00AA392F" w:rsidRDefault="00AA392F" w:rsidP="00BA5B50">
      <w:pPr>
        <w:pStyle w:val="Caption"/>
      </w:pPr>
      <w:bookmarkStart w:id="593" w:name="_Ref195278024"/>
      <w:bookmarkStart w:id="594" w:name="_Toc21012557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0</w:t>
      </w:r>
      <w:r w:rsidR="00946086">
        <w:fldChar w:fldCharType="end"/>
      </w:r>
      <w:bookmarkEnd w:id="593"/>
      <w:r>
        <w:t xml:space="preserve"> Multilinear and Block sliding failure mechanisms</w:t>
      </w:r>
      <w:r w:rsidR="00BA5B50">
        <w:t xml:space="preserve"> </w:t>
      </w:r>
      <w:r w:rsidR="00BA5B5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BA5B50">
        <w:fldChar w:fldCharType="separate"/>
      </w:r>
      <w:r w:rsidR="004C52FC">
        <w:rPr>
          <w:noProof/>
        </w:rPr>
        <w:t>(PSM 2025b)</w:t>
      </w:r>
      <w:bookmarkEnd w:id="594"/>
      <w:r w:rsidR="00BA5B50">
        <w:fldChar w:fldCharType="end"/>
      </w:r>
    </w:p>
    <w:p w14:paraId="766F2A5E" w14:textId="77777777" w:rsidR="00DC76C7" w:rsidRDefault="00DC76C7" w:rsidP="00AA392F"/>
    <w:p w14:paraId="3EC262C3" w14:textId="7DCCA308" w:rsidR="00AA392F" w:rsidRDefault="00AA392F" w:rsidP="00AA392F">
      <w:r w:rsidRPr="00426EE7">
        <w:t>Generally</w:t>
      </w:r>
      <w:r w:rsidR="00E15576">
        <w:t>,</w:t>
      </w:r>
      <w:r w:rsidRPr="00426EE7">
        <w:t xml:space="preserve"> the critical failure mechanism at Yallourn is a block sliding mechanism</w:t>
      </w:r>
      <w:r>
        <w:t>,</w:t>
      </w:r>
      <w:r w:rsidRPr="00426EE7">
        <w:t xml:space="preserve"> primarily driven by water loading within coal joints. This mechanism is feasible in domains prone to flooding from rivers and </w:t>
      </w:r>
      <w:r>
        <w:t>where there are major surface water drainage structures</w:t>
      </w:r>
      <w:r w:rsidRPr="00426EE7">
        <w:t>. However, the critical failure mechanism becomes a multilinear failure path where drain</w:t>
      </w:r>
      <w:r>
        <w:t>age</w:t>
      </w:r>
      <w:r w:rsidRPr="00426EE7">
        <w:t xml:space="preserve"> control measures have been designed to eliminate the risk of water loading from peripheral catchments.</w:t>
      </w:r>
      <w:r>
        <w:t xml:space="preserve"> Therefore, the design failure modes are prescribed and the basis for that are the domain characteristics, for which there are three types, refer </w:t>
      </w:r>
      <w:r>
        <w:fldChar w:fldCharType="begin"/>
      </w:r>
      <w:r>
        <w:instrText xml:space="preserve"> REF _Ref195610148 \h </w:instrText>
      </w:r>
      <w:r>
        <w:fldChar w:fldCharType="separate"/>
      </w:r>
      <w:r w:rsidR="00D35BC0">
        <w:t xml:space="preserve">Table </w:t>
      </w:r>
      <w:r w:rsidR="00D35BC0">
        <w:rPr>
          <w:noProof/>
        </w:rPr>
        <w:t>8</w:t>
      </w:r>
      <w:r w:rsidR="00D35BC0">
        <w:noBreakHyphen/>
      </w:r>
      <w:r w:rsidR="00D35BC0">
        <w:rPr>
          <w:noProof/>
        </w:rPr>
        <w:t>33</w:t>
      </w:r>
      <w:r>
        <w:fldChar w:fldCharType="end"/>
      </w:r>
      <w:r>
        <w:t xml:space="preserve"> and Figure 32</w:t>
      </w:r>
      <w:r w:rsidR="009B1EC7">
        <w:t xml:space="preserve"> </w:t>
      </w:r>
      <w:r w:rsidR="009B1EC7">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9B1EC7">
        <w:fldChar w:fldCharType="separate"/>
      </w:r>
      <w:r w:rsidR="004C52FC">
        <w:rPr>
          <w:noProof/>
        </w:rPr>
        <w:t>(PSM 2025b)</w:t>
      </w:r>
      <w:r w:rsidR="009B1EC7">
        <w:fldChar w:fldCharType="end"/>
      </w:r>
      <w:r>
        <w:t>. T</w:t>
      </w:r>
      <w:r w:rsidRPr="00A803E3">
        <w:t xml:space="preserve">he Design Failure Modes for these different domain types are different and </w:t>
      </w:r>
      <w:r>
        <w:t xml:space="preserve">for some the failure mode changes between the end of mining (EOM) and lake full design periods, refer </w:t>
      </w:r>
      <w:r>
        <w:fldChar w:fldCharType="begin"/>
      </w:r>
      <w:r>
        <w:instrText xml:space="preserve"> REF _Ref195610148 \h </w:instrText>
      </w:r>
      <w:r>
        <w:fldChar w:fldCharType="separate"/>
      </w:r>
      <w:r w:rsidR="00D35BC0">
        <w:t xml:space="preserve">Table </w:t>
      </w:r>
      <w:r w:rsidR="00D35BC0">
        <w:rPr>
          <w:noProof/>
        </w:rPr>
        <w:t>8</w:t>
      </w:r>
      <w:r w:rsidR="00D35BC0">
        <w:noBreakHyphen/>
      </w:r>
      <w:r w:rsidR="00D35BC0">
        <w:rPr>
          <w:noProof/>
        </w:rPr>
        <w:t>33</w:t>
      </w:r>
      <w:r>
        <w:fldChar w:fldCharType="end"/>
      </w:r>
      <w:r>
        <w:t xml:space="preserve">. EOM conditions and corresponding failure modes are assumed to extend though the lake fill period. The Morwell River Diversion has different failure mechanisms to the coal </w:t>
      </w:r>
      <w:r w:rsidR="009037CB">
        <w:t>batters,</w:t>
      </w:r>
      <w:r>
        <w:t xml:space="preserve"> and these are addressed separately in Section </w:t>
      </w:r>
      <w:r w:rsidR="00F1310F">
        <w:fldChar w:fldCharType="begin"/>
      </w:r>
      <w:r w:rsidR="00F1310F">
        <w:instrText xml:space="preserve"> REF _Ref196817010 \n \h </w:instrText>
      </w:r>
      <w:r w:rsidR="00F1310F">
        <w:fldChar w:fldCharType="separate"/>
      </w:r>
      <w:r w:rsidR="00D35BC0">
        <w:t>8.12</w:t>
      </w:r>
      <w:r w:rsidR="00F1310F">
        <w:fldChar w:fldCharType="end"/>
      </w:r>
      <w:r w:rsidR="00F1310F">
        <w:t>.</w:t>
      </w:r>
    </w:p>
    <w:p w14:paraId="5D93910C" w14:textId="6FE04CD4" w:rsidR="00DC76C7" w:rsidRDefault="00DC76C7">
      <w:pPr>
        <w:spacing w:after="0" w:line="240" w:lineRule="auto"/>
      </w:pPr>
      <w:r>
        <w:br w:type="page"/>
      </w:r>
    </w:p>
    <w:p w14:paraId="425396E0" w14:textId="58F3A738" w:rsidR="00AA392F" w:rsidRDefault="00AA392F" w:rsidP="00AA392F">
      <w:pPr>
        <w:pStyle w:val="Caption"/>
        <w:keepNext/>
      </w:pPr>
      <w:bookmarkStart w:id="595" w:name="_Ref195610148"/>
      <w:bookmarkStart w:id="596" w:name="_Toc210127006"/>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3</w:t>
      </w:r>
      <w:r w:rsidR="00971AAD">
        <w:fldChar w:fldCharType="end"/>
      </w:r>
      <w:bookmarkEnd w:id="595"/>
      <w:r w:rsidR="002A04E4">
        <w:rPr>
          <w:noProof/>
        </w:rPr>
        <w:t>:</w:t>
      </w:r>
      <w:r>
        <w:t xml:space="preserve"> Domain failure modes</w:t>
      </w:r>
      <w:bookmarkEnd w:id="596"/>
    </w:p>
    <w:tbl>
      <w:tblPr>
        <w:tblStyle w:val="DMRPTable"/>
        <w:tblW w:w="5000" w:type="pct"/>
        <w:tblLook w:val="04A0" w:firstRow="1" w:lastRow="0" w:firstColumn="1" w:lastColumn="0" w:noHBand="0" w:noVBand="1"/>
      </w:tblPr>
      <w:tblGrid>
        <w:gridCol w:w="1016"/>
        <w:gridCol w:w="2472"/>
        <w:gridCol w:w="3204"/>
        <w:gridCol w:w="4074"/>
      </w:tblGrid>
      <w:tr w:rsidR="00AA392F" w14:paraId="77A88C50" w14:textId="77777777" w:rsidTr="0037556F">
        <w:trPr>
          <w:cnfStyle w:val="100000000000" w:firstRow="1" w:lastRow="0" w:firstColumn="0" w:lastColumn="0" w:oddVBand="0" w:evenVBand="0" w:oddHBand="0" w:evenHBand="0" w:firstRowFirstColumn="0" w:firstRowLastColumn="0" w:lastRowFirstColumn="0" w:lastRowLastColumn="0"/>
        </w:trPr>
        <w:tc>
          <w:tcPr>
            <w:tcW w:w="472" w:type="pct"/>
            <w:vAlign w:val="bottom"/>
          </w:tcPr>
          <w:p w14:paraId="1BCFE685" w14:textId="77777777" w:rsidR="00AA392F" w:rsidRDefault="00AA392F">
            <w:pPr>
              <w:spacing w:before="60" w:after="60"/>
            </w:pPr>
            <w:r>
              <w:t>Domain Type</w:t>
            </w:r>
          </w:p>
        </w:tc>
        <w:tc>
          <w:tcPr>
            <w:tcW w:w="1148" w:type="pct"/>
            <w:vAlign w:val="bottom"/>
          </w:tcPr>
          <w:p w14:paraId="11CB3950" w14:textId="77777777" w:rsidR="00AA392F" w:rsidRDefault="00AA392F">
            <w:pPr>
              <w:spacing w:before="60" w:after="60"/>
            </w:pPr>
            <w:r>
              <w:t>Domain Characteristics</w:t>
            </w:r>
          </w:p>
        </w:tc>
        <w:tc>
          <w:tcPr>
            <w:tcW w:w="1488" w:type="pct"/>
            <w:vAlign w:val="bottom"/>
          </w:tcPr>
          <w:p w14:paraId="3C625FFE" w14:textId="654A19A0" w:rsidR="00AA392F" w:rsidRDefault="00AA392F">
            <w:pPr>
              <w:spacing w:before="60" w:after="60"/>
            </w:pPr>
            <w:r>
              <w:t>Design Failure Mode</w:t>
            </w:r>
            <w:r>
              <w:br/>
              <w:t>EOM</w:t>
            </w:r>
            <w:r w:rsidR="00370B0A">
              <w:t xml:space="preserve"> (and during lake fill)</w:t>
            </w:r>
          </w:p>
        </w:tc>
        <w:tc>
          <w:tcPr>
            <w:tcW w:w="1892" w:type="pct"/>
            <w:vAlign w:val="bottom"/>
          </w:tcPr>
          <w:p w14:paraId="25097A60" w14:textId="77777777" w:rsidR="00AA392F" w:rsidRDefault="00AA392F">
            <w:pPr>
              <w:spacing w:before="60" w:after="60"/>
            </w:pPr>
            <w:r>
              <w:t>Design Failure Mode</w:t>
            </w:r>
            <w:r>
              <w:br/>
              <w:t>Lake Full</w:t>
            </w:r>
          </w:p>
        </w:tc>
      </w:tr>
      <w:tr w:rsidR="00AA392F" w14:paraId="5E6E7B90" w14:textId="77777777" w:rsidTr="0037556F">
        <w:tc>
          <w:tcPr>
            <w:tcW w:w="472" w:type="pct"/>
          </w:tcPr>
          <w:p w14:paraId="181BD84B" w14:textId="77777777" w:rsidR="00AA392F" w:rsidRDefault="00AA392F">
            <w:r>
              <w:t>Type 1</w:t>
            </w:r>
          </w:p>
        </w:tc>
        <w:tc>
          <w:tcPr>
            <w:tcW w:w="1148" w:type="pct"/>
          </w:tcPr>
          <w:p w14:paraId="7F457934" w14:textId="77777777" w:rsidR="00AA392F" w:rsidRDefault="00AA392F">
            <w:r w:rsidRPr="00506E16">
              <w:t>A domain with relatively flat topography and no concentrated surface water flow paths, for example YEF NB</w:t>
            </w:r>
            <w:r>
              <w:t>.</w:t>
            </w:r>
          </w:p>
        </w:tc>
        <w:tc>
          <w:tcPr>
            <w:tcW w:w="1488" w:type="pct"/>
          </w:tcPr>
          <w:p w14:paraId="2747B66E" w14:textId="77777777" w:rsidR="00AA392F" w:rsidRDefault="00AA392F">
            <w:r w:rsidRPr="00F7689F">
              <w:t>Multilinear, because the topographic setting is such that concentrated water bodies or flows are not of sufficient magnitude to facilitate large scale block sliding</w:t>
            </w:r>
            <w:r>
              <w:t>.</w:t>
            </w:r>
          </w:p>
        </w:tc>
        <w:tc>
          <w:tcPr>
            <w:tcW w:w="1892" w:type="pct"/>
          </w:tcPr>
          <w:p w14:paraId="052E5B3A" w14:textId="2DE8B796" w:rsidR="00AA392F" w:rsidRDefault="00AA392F">
            <w:r>
              <w:t>Multilinear</w:t>
            </w:r>
            <w:r w:rsidR="00A26868">
              <w:t>,</w:t>
            </w:r>
            <w:r>
              <w:t xml:space="preserve"> as for EOM.</w:t>
            </w:r>
          </w:p>
        </w:tc>
      </w:tr>
      <w:tr w:rsidR="00AA392F" w14:paraId="3E5DB49B" w14:textId="77777777" w:rsidTr="0037556F">
        <w:tc>
          <w:tcPr>
            <w:tcW w:w="472" w:type="pct"/>
          </w:tcPr>
          <w:p w14:paraId="4F8725B1" w14:textId="77777777" w:rsidR="00AA392F" w:rsidRDefault="00AA392F">
            <w:r>
              <w:t>Type 2</w:t>
            </w:r>
          </w:p>
        </w:tc>
        <w:tc>
          <w:tcPr>
            <w:tcW w:w="1148" w:type="pct"/>
          </w:tcPr>
          <w:p w14:paraId="0EBDE41A" w14:textId="77777777" w:rsidR="00AA392F" w:rsidRDefault="00AA392F">
            <w:r w:rsidRPr="00D67836">
              <w:t>Domains with permanent or semi-permanent water bodies such as floodplains or the MRD, for example YTF FPB</w:t>
            </w:r>
            <w:r>
              <w:t>.</w:t>
            </w:r>
          </w:p>
        </w:tc>
        <w:tc>
          <w:tcPr>
            <w:tcW w:w="1488" w:type="pct"/>
          </w:tcPr>
          <w:p w14:paraId="25E46308" w14:textId="31089DD5" w:rsidR="00AA392F" w:rsidRDefault="00AA392F">
            <w:r w:rsidRPr="00342E60">
              <w:t>Multilinear or Block Sliding, whichever generates the lowest FoS</w:t>
            </w:r>
            <w:r>
              <w:t>.</w:t>
            </w:r>
            <w:r w:rsidR="00A26868">
              <w:t xml:space="preserve"> It is not feasible to eliminate block sliding risk.</w:t>
            </w:r>
          </w:p>
        </w:tc>
        <w:tc>
          <w:tcPr>
            <w:tcW w:w="1892" w:type="pct"/>
          </w:tcPr>
          <w:p w14:paraId="45B7FC7A" w14:textId="27AC9B04" w:rsidR="00AA392F" w:rsidRDefault="00AA392F">
            <w:r>
              <w:t>Multilinear or Block Sliding, whichever generates the lowest FoS.</w:t>
            </w:r>
            <w:r w:rsidR="00A26868">
              <w:t xml:space="preserve"> It is not feasible to eliminate </w:t>
            </w:r>
            <w:r w:rsidR="00B830D4">
              <w:t>the risk of</w:t>
            </w:r>
            <w:r w:rsidR="00A26868">
              <w:t xml:space="preserve"> block sliding.</w:t>
            </w:r>
          </w:p>
        </w:tc>
      </w:tr>
      <w:tr w:rsidR="00AA392F" w14:paraId="0134C6EB" w14:textId="77777777" w:rsidTr="0037556F">
        <w:tc>
          <w:tcPr>
            <w:tcW w:w="472" w:type="pct"/>
          </w:tcPr>
          <w:p w14:paraId="2BE66172" w14:textId="77777777" w:rsidR="00AA392F" w:rsidRDefault="00AA392F">
            <w:r>
              <w:t>Type 3</w:t>
            </w:r>
          </w:p>
        </w:tc>
        <w:tc>
          <w:tcPr>
            <w:tcW w:w="1148" w:type="pct"/>
          </w:tcPr>
          <w:p w14:paraId="403522AA" w14:textId="77777777" w:rsidR="00AA392F" w:rsidRDefault="00AA392F">
            <w:r w:rsidRPr="00953831">
              <w:t>Domains with significant Peripheral Catchments and concentrated creek lines, for example YTF HOB</w:t>
            </w:r>
            <w:r>
              <w:t>.</w:t>
            </w:r>
          </w:p>
        </w:tc>
        <w:tc>
          <w:tcPr>
            <w:tcW w:w="1488" w:type="pct"/>
          </w:tcPr>
          <w:p w14:paraId="517F9BD7" w14:textId="77777777" w:rsidR="00AA392F" w:rsidRDefault="00AA392F">
            <w:r w:rsidRPr="00B33EB3">
              <w:t>Block Sliding because the Peripheral Catchment drainage structures have not yet been constructed</w:t>
            </w:r>
            <w:r>
              <w:t>.</w:t>
            </w:r>
          </w:p>
        </w:tc>
        <w:tc>
          <w:tcPr>
            <w:tcW w:w="1892" w:type="pct"/>
          </w:tcPr>
          <w:p w14:paraId="278A56E8" w14:textId="4953DA4D" w:rsidR="00AA392F" w:rsidRDefault="00AA392F">
            <w:r w:rsidRPr="00427AC6">
              <w:t xml:space="preserve">Multilinear, because the Peripheral Catchment drains required to control adverse water loading events leading to </w:t>
            </w:r>
            <w:r w:rsidR="00A26868">
              <w:t>b</w:t>
            </w:r>
            <w:r w:rsidRPr="00427AC6">
              <w:t xml:space="preserve">lock </w:t>
            </w:r>
            <w:r w:rsidR="00A26868">
              <w:t>s</w:t>
            </w:r>
            <w:r w:rsidRPr="00427AC6">
              <w:t xml:space="preserve">liding have been constructed and are in operation, eliminating the risk of </w:t>
            </w:r>
            <w:r w:rsidR="00B830D4">
              <w:t>b</w:t>
            </w:r>
            <w:r w:rsidRPr="00427AC6">
              <w:t xml:space="preserve">lock </w:t>
            </w:r>
            <w:r w:rsidR="00B830D4">
              <w:t>s</w:t>
            </w:r>
            <w:r w:rsidRPr="00427AC6">
              <w:t>liding</w:t>
            </w:r>
            <w:r w:rsidR="00B830D4">
              <w:t>.</w:t>
            </w:r>
          </w:p>
        </w:tc>
      </w:tr>
    </w:tbl>
    <w:p w14:paraId="5EA7AD50" w14:textId="77777777" w:rsidR="00B830D4" w:rsidRPr="00B830D4" w:rsidRDefault="00B830D4" w:rsidP="00B830D4">
      <w:pPr>
        <w:pStyle w:val="BodyTextFirstIndent"/>
        <w:ind w:firstLine="0"/>
      </w:pPr>
    </w:p>
    <w:p w14:paraId="5D9E4BFC" w14:textId="53F26D23" w:rsidR="0012291F" w:rsidRDefault="00E77560" w:rsidP="00E77560">
      <w:pPr>
        <w:pStyle w:val="Heading5"/>
      </w:pPr>
      <w:r>
        <w:t>Scenarios</w:t>
      </w:r>
    </w:p>
    <w:p w14:paraId="2E022809" w14:textId="7CF90CE4" w:rsidR="00C14722" w:rsidRDefault="00400DDC" w:rsidP="00C14722">
      <w:r>
        <w:t>Four</w:t>
      </w:r>
      <w:r w:rsidR="00C14722" w:rsidRPr="00F365A4">
        <w:t xml:space="preserve"> base case </w:t>
      </w:r>
      <w:r>
        <w:t>scenarios</w:t>
      </w:r>
      <w:r w:rsidR="00C14722" w:rsidRPr="00F365A4">
        <w:t xml:space="preserve"> were conducted for the following conditions using the lower bound interseam shear strengths:</w:t>
      </w:r>
    </w:p>
    <w:p w14:paraId="758393BA" w14:textId="6F49AD4C" w:rsidR="00441D81" w:rsidRDefault="00441D81" w:rsidP="00441D81">
      <w:pPr>
        <w:pStyle w:val="Caption"/>
        <w:keepNext/>
      </w:pPr>
      <w:bookmarkStart w:id="597" w:name="_Toc210127007"/>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4</w:t>
      </w:r>
      <w:r w:rsidR="00971AAD">
        <w:fldChar w:fldCharType="end"/>
      </w:r>
      <w:r>
        <w:t xml:space="preserve"> Stability analysis base case scenarios</w:t>
      </w:r>
      <w:bookmarkEnd w:id="597"/>
    </w:p>
    <w:tbl>
      <w:tblPr>
        <w:tblStyle w:val="DMRPTable"/>
        <w:tblW w:w="5000" w:type="pct"/>
        <w:tblLook w:val="04A0" w:firstRow="1" w:lastRow="0" w:firstColumn="1" w:lastColumn="0" w:noHBand="0" w:noVBand="1"/>
      </w:tblPr>
      <w:tblGrid>
        <w:gridCol w:w="1533"/>
        <w:gridCol w:w="9233"/>
      </w:tblGrid>
      <w:tr w:rsidR="00C14722" w14:paraId="3DB40285" w14:textId="77777777" w:rsidTr="00C241D0">
        <w:trPr>
          <w:cnfStyle w:val="100000000000" w:firstRow="1" w:lastRow="0" w:firstColumn="0" w:lastColumn="0" w:oddVBand="0" w:evenVBand="0" w:oddHBand="0" w:evenHBand="0" w:firstRowFirstColumn="0" w:firstRowLastColumn="0" w:lastRowFirstColumn="0" w:lastRowLastColumn="0"/>
        </w:trPr>
        <w:tc>
          <w:tcPr>
            <w:tcW w:w="712" w:type="pct"/>
          </w:tcPr>
          <w:p w14:paraId="23C6A35C" w14:textId="77777777" w:rsidR="00C14722" w:rsidRPr="009E669B" w:rsidRDefault="00C14722" w:rsidP="00C45EAC">
            <w:pPr>
              <w:spacing w:before="60" w:after="60"/>
            </w:pPr>
            <w:r w:rsidRPr="009E669B">
              <w:t>Base Case</w:t>
            </w:r>
          </w:p>
        </w:tc>
        <w:tc>
          <w:tcPr>
            <w:tcW w:w="4288" w:type="pct"/>
          </w:tcPr>
          <w:p w14:paraId="1675BBD8" w14:textId="44BBF5F1" w:rsidR="00C14722" w:rsidRPr="009E669B" w:rsidRDefault="00C14722" w:rsidP="00C45EAC">
            <w:pPr>
              <w:spacing w:before="60" w:after="60"/>
            </w:pPr>
            <w:r w:rsidRPr="009E669B">
              <w:t>Description</w:t>
            </w:r>
          </w:p>
        </w:tc>
      </w:tr>
      <w:tr w:rsidR="00C14722" w14:paraId="1026E497" w14:textId="77777777" w:rsidTr="00C241D0">
        <w:tc>
          <w:tcPr>
            <w:tcW w:w="712" w:type="pct"/>
          </w:tcPr>
          <w:p w14:paraId="3DD172DF" w14:textId="77777777" w:rsidR="00C14722" w:rsidRDefault="00C14722" w:rsidP="00C45EAC">
            <w:pPr>
              <w:spacing w:before="60" w:after="60"/>
            </w:pPr>
            <w:r>
              <w:t>BC 1</w:t>
            </w:r>
          </w:p>
        </w:tc>
        <w:tc>
          <w:tcPr>
            <w:tcW w:w="4288" w:type="pct"/>
          </w:tcPr>
          <w:p w14:paraId="2730A496" w14:textId="237E1FC2" w:rsidR="00C14722" w:rsidRDefault="00C14722" w:rsidP="00C45EAC">
            <w:pPr>
              <w:spacing w:before="60" w:after="60"/>
            </w:pPr>
            <w:r w:rsidRPr="00C45EAC">
              <w:t>EOM</w:t>
            </w:r>
            <w:r w:rsidRPr="00F365A4">
              <w:t xml:space="preserve"> situation with current piezometric levels and pore pressure conditions (</w:t>
            </w:r>
            <w:r w:rsidRPr="00C45EAC">
              <w:t>Hu values in</w:t>
            </w:r>
            <w:r w:rsidR="00C45EAC" w:rsidRPr="00C45EAC">
              <w:t xml:space="preserve"> </w:t>
            </w:r>
            <w:r w:rsidR="00C45EAC" w:rsidRPr="00C45EAC">
              <w:fldChar w:fldCharType="begin"/>
            </w:r>
            <w:r w:rsidR="00C45EAC" w:rsidRPr="00C45EAC">
              <w:instrText xml:space="preserve"> REF _Ref195616637 \h </w:instrText>
            </w:r>
            <w:r w:rsidR="00C45EAC">
              <w:instrText xml:space="preserve"> \* MERGEFORMAT </w:instrText>
            </w:r>
            <w:r w:rsidR="00C45EAC" w:rsidRPr="00C45EAC">
              <w:fldChar w:fldCharType="separate"/>
            </w:r>
            <w:r w:rsidR="00D35BC0">
              <w:t xml:space="preserve">Table </w:t>
            </w:r>
            <w:r w:rsidR="00D35BC0">
              <w:rPr>
                <w:noProof/>
              </w:rPr>
              <w:t>8</w:t>
            </w:r>
            <w:r w:rsidR="00D35BC0">
              <w:rPr>
                <w:noProof/>
              </w:rPr>
              <w:noBreakHyphen/>
              <w:t>30</w:t>
            </w:r>
            <w:r w:rsidR="00C45EAC" w:rsidRPr="00C45EAC">
              <w:fldChar w:fldCharType="end"/>
            </w:r>
            <w:r w:rsidRPr="00C45EAC">
              <w:t>)</w:t>
            </w:r>
          </w:p>
        </w:tc>
      </w:tr>
      <w:tr w:rsidR="00C14722" w14:paraId="6199831F" w14:textId="77777777" w:rsidTr="00C241D0">
        <w:tc>
          <w:tcPr>
            <w:tcW w:w="712" w:type="pct"/>
          </w:tcPr>
          <w:p w14:paraId="3F1C1D04" w14:textId="77777777" w:rsidR="00C14722" w:rsidRDefault="00C14722" w:rsidP="00C45EAC">
            <w:pPr>
              <w:spacing w:before="60" w:after="60"/>
            </w:pPr>
            <w:r>
              <w:t>BC 2</w:t>
            </w:r>
          </w:p>
        </w:tc>
        <w:tc>
          <w:tcPr>
            <w:tcW w:w="4288" w:type="pct"/>
          </w:tcPr>
          <w:p w14:paraId="34920A14" w14:textId="1E563CD1" w:rsidR="00C14722" w:rsidRDefault="00C14722" w:rsidP="00C45EAC">
            <w:pPr>
              <w:spacing w:before="60" w:after="60"/>
            </w:pPr>
            <w:r w:rsidRPr="00F365A4">
              <w:t xml:space="preserve">Lake filling situation using EOM pore pressures (Hu values in </w:t>
            </w:r>
            <w:r w:rsidR="00C45EAC" w:rsidRPr="00C45EAC">
              <w:fldChar w:fldCharType="begin"/>
            </w:r>
            <w:r w:rsidR="00C45EAC" w:rsidRPr="00C45EAC">
              <w:instrText xml:space="preserve"> REF _Ref195616637 \h </w:instrText>
            </w:r>
            <w:r w:rsidR="00C45EAC">
              <w:instrText xml:space="preserve"> \* MERGEFORMAT </w:instrText>
            </w:r>
            <w:r w:rsidR="00C45EAC" w:rsidRPr="00C45EAC">
              <w:fldChar w:fldCharType="separate"/>
            </w:r>
            <w:r w:rsidR="00D35BC0">
              <w:t xml:space="preserve">Table </w:t>
            </w:r>
            <w:r w:rsidR="00D35BC0">
              <w:rPr>
                <w:noProof/>
              </w:rPr>
              <w:t>8</w:t>
            </w:r>
            <w:r w:rsidR="00D35BC0">
              <w:rPr>
                <w:noProof/>
              </w:rPr>
              <w:noBreakHyphen/>
              <w:t>30</w:t>
            </w:r>
            <w:r w:rsidR="00C45EAC" w:rsidRPr="00C45EAC">
              <w:fldChar w:fldCharType="end"/>
            </w:r>
            <w:r w:rsidRPr="00F365A4">
              <w:t>)</w:t>
            </w:r>
          </w:p>
        </w:tc>
      </w:tr>
      <w:tr w:rsidR="00C14722" w14:paraId="428040D3" w14:textId="77777777" w:rsidTr="00C241D0">
        <w:tc>
          <w:tcPr>
            <w:tcW w:w="712" w:type="pct"/>
          </w:tcPr>
          <w:p w14:paraId="59481EA4" w14:textId="77777777" w:rsidR="00C14722" w:rsidRDefault="00C14722" w:rsidP="00C45EAC">
            <w:pPr>
              <w:spacing w:before="60" w:after="60"/>
            </w:pPr>
            <w:r>
              <w:t>BC 3</w:t>
            </w:r>
          </w:p>
        </w:tc>
        <w:tc>
          <w:tcPr>
            <w:tcW w:w="4288" w:type="pct"/>
          </w:tcPr>
          <w:p w14:paraId="3ECC6660" w14:textId="77777777" w:rsidR="00C14722" w:rsidRDefault="00C14722" w:rsidP="00C45EAC">
            <w:pPr>
              <w:spacing w:before="60" w:after="60"/>
            </w:pPr>
            <w:r w:rsidRPr="00F365A4">
              <w:t>Lake filling situation with pore pressures equilibrated to hydrostatic pore pressures (Hu = 1).</w:t>
            </w:r>
          </w:p>
        </w:tc>
      </w:tr>
      <w:tr w:rsidR="00C14722" w14:paraId="52894E69" w14:textId="77777777" w:rsidTr="00C241D0">
        <w:tc>
          <w:tcPr>
            <w:tcW w:w="712" w:type="pct"/>
          </w:tcPr>
          <w:p w14:paraId="4D43B139" w14:textId="77777777" w:rsidR="00C14722" w:rsidRDefault="00C14722" w:rsidP="00C45EAC">
            <w:pPr>
              <w:spacing w:before="60" w:after="60"/>
            </w:pPr>
            <w:r>
              <w:t>BC 4</w:t>
            </w:r>
          </w:p>
        </w:tc>
        <w:tc>
          <w:tcPr>
            <w:tcW w:w="4288" w:type="pct"/>
          </w:tcPr>
          <w:p w14:paraId="38F2B7FE" w14:textId="77777777" w:rsidR="00C14722" w:rsidRDefault="00C14722" w:rsidP="00C45EAC">
            <w:pPr>
              <w:spacing w:before="60" w:after="60"/>
            </w:pPr>
            <w:r w:rsidRPr="00F365A4">
              <w:t xml:space="preserve">Lake full situation with the final pit lake level at </w:t>
            </w:r>
            <w:r>
              <w:t xml:space="preserve">RL </w:t>
            </w:r>
            <w:r w:rsidRPr="00F365A4">
              <w:t>37m and hydrostatic pore pressures (Hu = 1).</w:t>
            </w:r>
          </w:p>
        </w:tc>
      </w:tr>
    </w:tbl>
    <w:p w14:paraId="0FA704C7" w14:textId="5072A67D" w:rsidR="00C14722" w:rsidRPr="00E6789E" w:rsidRDefault="00C14722" w:rsidP="00377BA4">
      <w:pPr>
        <w:spacing w:before="240"/>
      </w:pPr>
      <w:r w:rsidRPr="00E6789E">
        <w:t>Base cases 2 and 3 are modelled for the lake filling period due to the uncertainty about how quickly the groundwater conditions behind the mine batters will equilibrate to the rising lake levels. For base case 4 (lake</w:t>
      </w:r>
      <w:r w:rsidR="00A14498">
        <w:t xml:space="preserve"> full</w:t>
      </w:r>
      <w:r w:rsidRPr="00E6789E">
        <w:t>) the pore pressures were assumed to be hydrostatic (Hu = 1).</w:t>
      </w:r>
    </w:p>
    <w:p w14:paraId="256E19E9" w14:textId="77777777" w:rsidR="00D4309D" w:rsidRDefault="00D4309D">
      <w:pPr>
        <w:spacing w:after="0" w:line="240" w:lineRule="auto"/>
      </w:pPr>
      <w:r>
        <w:br w:type="page"/>
      </w:r>
    </w:p>
    <w:p w14:paraId="5A7FA9AE" w14:textId="42DFF95C" w:rsidR="00C14722" w:rsidRPr="008562D9" w:rsidRDefault="00C14722" w:rsidP="00C14722">
      <w:r w:rsidRPr="008562D9">
        <w:t>Sensitivity checks were also undertaken as follows:</w:t>
      </w:r>
    </w:p>
    <w:p w14:paraId="6E9D6ED2" w14:textId="4A7AA77A" w:rsidR="00C14722" w:rsidRPr="008562D9" w:rsidRDefault="00C14722" w:rsidP="00ED69BB">
      <w:pPr>
        <w:pStyle w:val="ListParagraph"/>
        <w:numPr>
          <w:ilvl w:val="0"/>
          <w:numId w:val="145"/>
        </w:numPr>
      </w:pPr>
      <w:r w:rsidRPr="008562D9">
        <w:t xml:space="preserve">Multilinear failure mechanism with mean </w:t>
      </w:r>
      <w:r>
        <w:t>residual interseam shear</w:t>
      </w:r>
      <w:r w:rsidRPr="008562D9">
        <w:t xml:space="preserve"> strength for Base Cases 1, 2, and 4.</w:t>
      </w:r>
    </w:p>
    <w:p w14:paraId="28B15CBC" w14:textId="4717033B" w:rsidR="00C14722" w:rsidRPr="008562D9" w:rsidRDefault="00C14722" w:rsidP="00ED69BB">
      <w:pPr>
        <w:pStyle w:val="ListParagraph"/>
        <w:numPr>
          <w:ilvl w:val="0"/>
          <w:numId w:val="145"/>
        </w:numPr>
      </w:pPr>
      <w:r w:rsidRPr="008562D9">
        <w:t xml:space="preserve">Buttressing assessment for Base Cases 1, 3 and 4 </w:t>
      </w:r>
      <w:r>
        <w:t xml:space="preserve">for </w:t>
      </w:r>
      <w:r w:rsidR="00DF705A">
        <w:t xml:space="preserve">stability </w:t>
      </w:r>
      <w:r>
        <w:t xml:space="preserve">sections </w:t>
      </w:r>
      <w:r w:rsidRPr="008562D9">
        <w:t xml:space="preserve">with a </w:t>
      </w:r>
      <w:r>
        <w:t>factor of safety (</w:t>
      </w:r>
      <w:r w:rsidRPr="008562D9">
        <w:t>FoS</w:t>
      </w:r>
      <w:r>
        <w:t>) less than</w:t>
      </w:r>
      <w:r w:rsidRPr="008562D9">
        <w:t xml:space="preserve"> 1.3.</w:t>
      </w:r>
    </w:p>
    <w:p w14:paraId="059BA7A7" w14:textId="43CAA33A" w:rsidR="00EC44A7" w:rsidRDefault="003B7E1C" w:rsidP="00EC44A7">
      <w:r>
        <w:t xml:space="preserve">The Morwell River Diversion stability analyses are included in Section </w:t>
      </w:r>
      <w:r w:rsidR="00F1310F">
        <w:fldChar w:fldCharType="begin"/>
      </w:r>
      <w:r w:rsidR="00F1310F">
        <w:instrText xml:space="preserve"> REF _Ref196817010 \n \h </w:instrText>
      </w:r>
      <w:r w:rsidR="00F1310F">
        <w:fldChar w:fldCharType="separate"/>
      </w:r>
      <w:r w:rsidR="00D35BC0">
        <w:t>8.12</w:t>
      </w:r>
      <w:r w:rsidR="00F1310F">
        <w:fldChar w:fldCharType="end"/>
      </w:r>
      <w:r>
        <w:t>.</w:t>
      </w:r>
    </w:p>
    <w:p w14:paraId="7DEC56B4" w14:textId="15C1DB63" w:rsidR="00EC44A7" w:rsidRDefault="00210779" w:rsidP="00EC44A7">
      <w:r>
        <w:t xml:space="preserve">Seismic analysis is detailed in Section </w:t>
      </w:r>
      <w:r>
        <w:fldChar w:fldCharType="begin"/>
      </w:r>
      <w:r>
        <w:instrText xml:space="preserve"> REF _Ref195685490 \n \h </w:instrText>
      </w:r>
      <w:r>
        <w:fldChar w:fldCharType="separate"/>
      </w:r>
      <w:r w:rsidR="00D35BC0">
        <w:t>8.10</w:t>
      </w:r>
      <w:r>
        <w:fldChar w:fldCharType="end"/>
      </w:r>
      <w:r>
        <w:t>.</w:t>
      </w:r>
    </w:p>
    <w:p w14:paraId="6B52E1E1" w14:textId="276909E9" w:rsidR="001E4817" w:rsidRDefault="001E4817" w:rsidP="00E554DE">
      <w:r>
        <w:t xml:space="preserve">Additional stability analyses were undertaken to determine the extent of drainage infrastructure required to eliminate the risk of a block slide event being triggered by peripheral catchment surface water flows and this is detailed in Section </w:t>
      </w:r>
      <w:r w:rsidR="00362ACF">
        <w:fldChar w:fldCharType="begin"/>
      </w:r>
      <w:r w:rsidR="00362ACF">
        <w:instrText xml:space="preserve"> REF _Ref195781618 \n \h </w:instrText>
      </w:r>
      <w:r w:rsidR="00E554DE">
        <w:instrText xml:space="preserve"> \* MERGEFORMAT </w:instrText>
      </w:r>
      <w:r w:rsidR="00362ACF">
        <w:fldChar w:fldCharType="separate"/>
      </w:r>
      <w:r w:rsidR="00D35BC0">
        <w:t>8.7</w:t>
      </w:r>
      <w:r w:rsidR="00362ACF">
        <w:fldChar w:fldCharType="end"/>
      </w:r>
      <w:r>
        <w:t>. The analysis includes:</w:t>
      </w:r>
    </w:p>
    <w:p w14:paraId="65B06042" w14:textId="77777777" w:rsidR="001E4817" w:rsidRDefault="001E4817" w:rsidP="00ED69BB">
      <w:pPr>
        <w:pStyle w:val="BodyTextFirstIndent"/>
        <w:numPr>
          <w:ilvl w:val="0"/>
          <w:numId w:val="150"/>
        </w:numPr>
      </w:pPr>
      <w:r>
        <w:t>Assessing FoS of block sliding along the base of the Yallourn Seam with a tension crack from the base of coal to surface and filled with water to assess consequence of no drain or overtopped drain.</w:t>
      </w:r>
    </w:p>
    <w:p w14:paraId="3A69B6FE" w14:textId="77777777" w:rsidR="001E4817" w:rsidRDefault="001E4817" w:rsidP="00ED69BB">
      <w:pPr>
        <w:pStyle w:val="BodyTextFirstIndent"/>
        <w:numPr>
          <w:ilvl w:val="0"/>
          <w:numId w:val="150"/>
        </w:numPr>
      </w:pPr>
      <w:r>
        <w:t>Assessing changes in FoS with distance from mine crest to assess where individual drains should start / finish.</w:t>
      </w:r>
    </w:p>
    <w:p w14:paraId="7694E68E" w14:textId="7542C785" w:rsidR="00F5771A" w:rsidRDefault="00F5771A" w:rsidP="004E7B68">
      <w:pPr>
        <w:pStyle w:val="Heading4"/>
      </w:pPr>
      <w:bookmarkStart w:id="598" w:name="_Ref198117072"/>
      <w:r>
        <w:t>Design Acceptance Criteria</w:t>
      </w:r>
      <w:bookmarkEnd w:id="598"/>
    </w:p>
    <w:p w14:paraId="76151FB7" w14:textId="77777777" w:rsidR="002838AD" w:rsidRDefault="002838AD" w:rsidP="002838AD">
      <w:pPr>
        <w:pStyle w:val="Heading5"/>
      </w:pPr>
      <w:r>
        <w:t>DEECA Draft Guideline</w:t>
      </w:r>
    </w:p>
    <w:p w14:paraId="236EB8C0" w14:textId="50E8A354" w:rsidR="002838AD" w:rsidRDefault="002838AD" w:rsidP="002838AD">
      <w:r>
        <w:t>A draft Design Acceptance Criteria (DAC) guideline for Latrobe Valley mines was provided to EAY by DEECA in February 2025. The guidance outlines a risk</w:t>
      </w:r>
      <w:r w:rsidR="00622F7C">
        <w:t>-</w:t>
      </w:r>
      <w:r>
        <w:t>based approach for determining site specific DAC and highlights the requirement for geotechnical designs and DAC to address both data uncertainty and design reliability. The draft guideline lists four main objectives that closure designs must meet:</w:t>
      </w:r>
    </w:p>
    <w:p w14:paraId="69B26E98" w14:textId="77777777" w:rsidR="002838AD" w:rsidRDefault="002838AD" w:rsidP="00ED69BB">
      <w:pPr>
        <w:pStyle w:val="ListParagraph"/>
        <w:numPr>
          <w:ilvl w:val="0"/>
          <w:numId w:val="172"/>
        </w:numPr>
      </w:pPr>
      <w:r>
        <w:t>An appreciation of the control mechanisms is critical.</w:t>
      </w:r>
    </w:p>
    <w:p w14:paraId="7D49BD0B" w14:textId="77777777" w:rsidR="002838AD" w:rsidRDefault="002838AD" w:rsidP="00ED69BB">
      <w:pPr>
        <w:pStyle w:val="ListParagraph"/>
        <w:numPr>
          <w:ilvl w:val="0"/>
          <w:numId w:val="172"/>
        </w:numPr>
      </w:pPr>
      <w:r>
        <w:t>Data reliability and the level of understanding of underlying site-specific geotechnical information must be commensurate with the level of identified risk.</w:t>
      </w:r>
    </w:p>
    <w:p w14:paraId="10E64A8E" w14:textId="77777777" w:rsidR="002838AD" w:rsidRDefault="002838AD" w:rsidP="00ED69BB">
      <w:pPr>
        <w:pStyle w:val="ListParagraph"/>
        <w:numPr>
          <w:ilvl w:val="0"/>
          <w:numId w:val="172"/>
        </w:numPr>
      </w:pPr>
      <w:r>
        <w:t>At relinquishment, final slope geometries must be in harmony with long-term material strengths and pore pressure conditions.</w:t>
      </w:r>
    </w:p>
    <w:p w14:paraId="6DC6F14A" w14:textId="77777777" w:rsidR="002838AD" w:rsidRDefault="002838AD" w:rsidP="00ED69BB">
      <w:pPr>
        <w:pStyle w:val="ListParagraph"/>
        <w:numPr>
          <w:ilvl w:val="0"/>
          <w:numId w:val="172"/>
        </w:numPr>
      </w:pPr>
      <w:r>
        <w:t>Long-term profiles adopted in the design should allow for flexibility to be upgraded in the future if performance is not meeting the design.</w:t>
      </w:r>
    </w:p>
    <w:p w14:paraId="7541A505" w14:textId="605DE9AB" w:rsidR="0071196D" w:rsidRDefault="002838AD" w:rsidP="0071196D">
      <w:r w:rsidRPr="009C7EC2">
        <w:t>It is noted that while the rehabilitation design needs to be cognisant, Objective 4 can only be achieved with collaboration with and approvals from DEECA and other stakeholders, to agree on a progressive, observational design approach</w:t>
      </w:r>
      <w:r w:rsidR="00842A7A">
        <w:t xml:space="preserve"> </w:t>
      </w:r>
      <w:r w:rsidR="00C26D8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26D8C">
        <w:fldChar w:fldCharType="separate"/>
      </w:r>
      <w:r w:rsidR="00C26D8C">
        <w:rPr>
          <w:noProof/>
        </w:rPr>
        <w:t>(PSM 2025b)</w:t>
      </w:r>
      <w:r w:rsidR="00C26D8C">
        <w:fldChar w:fldCharType="end"/>
      </w:r>
      <w:r w:rsidRPr="009C7EC2">
        <w:t>.</w:t>
      </w:r>
      <w:r w:rsidR="00894086">
        <w:t xml:space="preserve"> </w:t>
      </w:r>
      <w:r w:rsidR="0071196D" w:rsidRPr="0071196D">
        <w:t>The process for achieving Objective 4 imposes constraints on the range of corrective actions that can be implemented once rehabilitation enters its advanced stages or approaches the lake-full condition. Notably, the design accommodates the implementation of corrective measures in areas situated above the final lake level.</w:t>
      </w:r>
      <w:r w:rsidR="0071196D">
        <w:t xml:space="preserve"> </w:t>
      </w:r>
    </w:p>
    <w:p w14:paraId="65609CEA" w14:textId="77777777" w:rsidR="002838AD" w:rsidRDefault="002838AD" w:rsidP="0071196D">
      <w:r>
        <w:t>In order to address and reduce data uncertainty, the following 7 technical questions need to be addressed:</w:t>
      </w:r>
    </w:p>
    <w:p w14:paraId="4670A3A9" w14:textId="77777777" w:rsidR="002838AD" w:rsidRDefault="002838AD" w:rsidP="00ED69BB">
      <w:pPr>
        <w:pStyle w:val="BodyTextFirstIndent"/>
        <w:numPr>
          <w:ilvl w:val="0"/>
          <w:numId w:val="174"/>
        </w:numPr>
      </w:pPr>
      <w:r>
        <w:t>Is there sufficient data to capture natural variations in the rock mass?</w:t>
      </w:r>
    </w:p>
    <w:p w14:paraId="6A435E63" w14:textId="77777777" w:rsidR="002838AD" w:rsidRDefault="002838AD" w:rsidP="00ED69BB">
      <w:pPr>
        <w:pStyle w:val="BodyTextFirstIndent"/>
        <w:numPr>
          <w:ilvl w:val="0"/>
          <w:numId w:val="174"/>
        </w:numPr>
      </w:pPr>
      <w:r>
        <w:t>Is the spread of the data sufficient to adequately define boundaries between different lithological units and identify critical structures or zones that could be problematic?</w:t>
      </w:r>
    </w:p>
    <w:p w14:paraId="3588ED8F" w14:textId="77777777" w:rsidR="002838AD" w:rsidRDefault="002838AD" w:rsidP="00ED69BB">
      <w:pPr>
        <w:pStyle w:val="BodyTextFirstIndent"/>
        <w:numPr>
          <w:ilvl w:val="0"/>
          <w:numId w:val="174"/>
        </w:numPr>
      </w:pPr>
      <w:r>
        <w:t>Is the data collection consistent using industry accepted practices?</w:t>
      </w:r>
    </w:p>
    <w:p w14:paraId="610E4883" w14:textId="77777777" w:rsidR="002838AD" w:rsidRDefault="002838AD" w:rsidP="00ED69BB">
      <w:pPr>
        <w:pStyle w:val="BodyTextFirstIndent"/>
        <w:numPr>
          <w:ilvl w:val="0"/>
          <w:numId w:val="174"/>
        </w:numPr>
      </w:pPr>
      <w:r>
        <w:t>How good is the quality of data collection and what quality assurance and quality control processes are used?</w:t>
      </w:r>
    </w:p>
    <w:p w14:paraId="7C00A0F4" w14:textId="77777777" w:rsidR="002838AD" w:rsidRDefault="002838AD" w:rsidP="00ED69BB">
      <w:pPr>
        <w:pStyle w:val="BodyTextFirstIndent"/>
        <w:numPr>
          <w:ilvl w:val="0"/>
          <w:numId w:val="174"/>
        </w:numPr>
      </w:pPr>
      <w:r>
        <w:t>Is there a bias in the data such as direction of drilling, or sampling of stronger materials?</w:t>
      </w:r>
    </w:p>
    <w:p w14:paraId="3F2BA8E7" w14:textId="77777777" w:rsidR="002838AD" w:rsidRDefault="002838AD" w:rsidP="00ED69BB">
      <w:pPr>
        <w:pStyle w:val="BodyTextFirstIndent"/>
        <w:numPr>
          <w:ilvl w:val="0"/>
          <w:numId w:val="174"/>
        </w:numPr>
      </w:pPr>
      <w:r>
        <w:t>How good is the laboratory testing programme, both in quantity and quality of testing?</w:t>
      </w:r>
    </w:p>
    <w:p w14:paraId="08FB6DEE" w14:textId="77777777" w:rsidR="002838AD" w:rsidRDefault="002838AD" w:rsidP="00ED69BB">
      <w:pPr>
        <w:pStyle w:val="BodyTextFirstIndent"/>
        <w:numPr>
          <w:ilvl w:val="0"/>
          <w:numId w:val="174"/>
        </w:numPr>
      </w:pPr>
      <w:r>
        <w:t>How is the data managed and interpreted?</w:t>
      </w:r>
    </w:p>
    <w:p w14:paraId="30B4E5EE" w14:textId="77777777" w:rsidR="002838AD" w:rsidRDefault="002838AD" w:rsidP="00350802">
      <w:r>
        <w:t>The draft guideline notes that the impacts of climate change should be considered in the design, however, it is also acknowledged that there is a high level of uncertainty in the current science and potential impacts.</w:t>
      </w:r>
    </w:p>
    <w:p w14:paraId="26E5A438" w14:textId="6319701C" w:rsidR="002838AD" w:rsidRDefault="002838AD" w:rsidP="00350802">
      <w:r>
        <w:t>The draft guideline suggests incorporating Coefficient of Variation (CoV) and Probability of Failure (PoF) as a means of quantifying the data uncertainty and design reliability. Following the risk</w:t>
      </w:r>
      <w:r w:rsidR="00B219D4">
        <w:t>-</w:t>
      </w:r>
      <w:r>
        <w:t xml:space="preserve">based approach, consequence categories are assigned different values, with higher consequence slopes requiring higher confidence values. FoS are also suggested for each consequence category, with higher FoS required for higher consequence slopes. The DEECA DAC are shown below in </w:t>
      </w:r>
      <w:r>
        <w:fldChar w:fldCharType="begin"/>
      </w:r>
      <w:r>
        <w:instrText xml:space="preserve"> REF _Ref196830248 \h </w:instrText>
      </w:r>
      <w:r w:rsidR="00350802">
        <w:instrText xml:space="preserve"> \* MERGEFORMAT </w:instrText>
      </w:r>
      <w:r>
        <w:fldChar w:fldCharType="separate"/>
      </w:r>
      <w:r w:rsidR="00D35BC0">
        <w:t xml:space="preserve">Table </w:t>
      </w:r>
      <w:r w:rsidR="00D35BC0">
        <w:rPr>
          <w:noProof/>
        </w:rPr>
        <w:t>8</w:t>
      </w:r>
      <w:r w:rsidR="00D35BC0">
        <w:rPr>
          <w:noProof/>
        </w:rPr>
        <w:noBreakHyphen/>
        <w:t>35</w:t>
      </w:r>
      <w:r>
        <w:fldChar w:fldCharType="end"/>
      </w:r>
      <w:r>
        <w:t xml:space="preserve">. </w:t>
      </w:r>
      <w:r w:rsidRPr="00161FF3">
        <w:t>The EAY rehabilitation design approach adequately addresses and satisfies the DEECA DAC</w:t>
      </w:r>
      <w:r>
        <w:t>,</w:t>
      </w:r>
      <w:r w:rsidRPr="00161FF3">
        <w:t xml:space="preserve"> objectives and technical questions. This is detailed in the following sections.</w:t>
      </w:r>
    </w:p>
    <w:p w14:paraId="52D9BA21" w14:textId="6AF993D6" w:rsidR="002838AD" w:rsidRPr="00597A80" w:rsidRDefault="002838AD" w:rsidP="00F63812">
      <w:pPr>
        <w:pStyle w:val="Caption"/>
        <w:keepNext/>
        <w:rPr>
          <w:sz w:val="20"/>
          <w:szCs w:val="20"/>
        </w:rPr>
      </w:pPr>
      <w:bookmarkStart w:id="599" w:name="_Ref196830248"/>
      <w:bookmarkStart w:id="600" w:name="_Toc210127008"/>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5</w:t>
      </w:r>
      <w:r w:rsidR="00971AAD">
        <w:fldChar w:fldCharType="end"/>
      </w:r>
      <w:bookmarkEnd w:id="599"/>
      <w:r w:rsidR="00F63812">
        <w:rPr>
          <w:noProof/>
        </w:rPr>
        <w:t>:</w:t>
      </w:r>
      <w:r>
        <w:t xml:space="preserve"> DEECA design acceptance criteria</w:t>
      </w:r>
      <w:r w:rsidR="00842A7A">
        <w:t xml:space="preserve"> </w:t>
      </w:r>
      <w:r w:rsidR="00C26D8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26D8C">
        <w:fldChar w:fldCharType="separate"/>
      </w:r>
      <w:r w:rsidR="00C26D8C">
        <w:rPr>
          <w:noProof/>
        </w:rPr>
        <w:t>(PSM 2025b)</w:t>
      </w:r>
      <w:bookmarkEnd w:id="600"/>
      <w:r w:rsidR="00C26D8C">
        <w:fldChar w:fldCharType="end"/>
      </w:r>
    </w:p>
    <w:tbl>
      <w:tblPr>
        <w:tblStyle w:val="DMRPTable"/>
        <w:tblW w:w="5000" w:type="pct"/>
        <w:tblLook w:val="0420" w:firstRow="1" w:lastRow="0" w:firstColumn="0" w:lastColumn="0" w:noHBand="0" w:noVBand="1"/>
      </w:tblPr>
      <w:tblGrid>
        <w:gridCol w:w="897"/>
        <w:gridCol w:w="2395"/>
        <w:gridCol w:w="1946"/>
        <w:gridCol w:w="1946"/>
        <w:gridCol w:w="1791"/>
        <w:gridCol w:w="1791"/>
      </w:tblGrid>
      <w:tr w:rsidR="002838AD" w:rsidRPr="001549E0" w14:paraId="6EAF7D6D" w14:textId="77777777">
        <w:trPr>
          <w:cnfStyle w:val="100000000000" w:firstRow="1" w:lastRow="0" w:firstColumn="0" w:lastColumn="0" w:oddVBand="0" w:evenVBand="0" w:oddHBand="0" w:evenHBand="0" w:firstRowFirstColumn="0" w:firstRowLastColumn="0" w:lastRowFirstColumn="0" w:lastRowLastColumn="0"/>
          <w:trHeight w:val="329"/>
        </w:trPr>
        <w:tc>
          <w:tcPr>
            <w:tcW w:w="416" w:type="pct"/>
            <w:vMerge w:val="restart"/>
            <w:vAlign w:val="bottom"/>
          </w:tcPr>
          <w:p w14:paraId="05C67043" w14:textId="77777777" w:rsidR="002838AD" w:rsidRPr="001549E0" w:rsidRDefault="002838AD">
            <w:pPr>
              <w:pStyle w:val="TableText"/>
              <w:jc w:val="center"/>
              <w:rPr>
                <w:rFonts w:ascii="Verdana" w:hAnsi="Verdana"/>
                <w:b w:val="0"/>
                <w:sz w:val="18"/>
              </w:rPr>
            </w:pPr>
            <w:r w:rsidRPr="001549E0">
              <w:rPr>
                <w:rFonts w:ascii="Verdana" w:hAnsi="Verdana"/>
                <w:sz w:val="18"/>
              </w:rPr>
              <w:t>DAC</w:t>
            </w:r>
          </w:p>
        </w:tc>
        <w:tc>
          <w:tcPr>
            <w:tcW w:w="4584" w:type="pct"/>
            <w:gridSpan w:val="5"/>
          </w:tcPr>
          <w:p w14:paraId="28CD7FE0" w14:textId="77777777" w:rsidR="002838AD" w:rsidRPr="001549E0" w:rsidRDefault="002838AD">
            <w:pPr>
              <w:pStyle w:val="TableText"/>
              <w:jc w:val="center"/>
              <w:rPr>
                <w:rFonts w:ascii="Verdana" w:hAnsi="Verdana"/>
                <w:b w:val="0"/>
                <w:sz w:val="18"/>
              </w:rPr>
            </w:pPr>
            <w:r w:rsidRPr="001549E0">
              <w:rPr>
                <w:rFonts w:ascii="Verdana" w:hAnsi="Verdana"/>
                <w:sz w:val="18"/>
              </w:rPr>
              <w:t>Consequence Category</w:t>
            </w:r>
          </w:p>
        </w:tc>
      </w:tr>
      <w:tr w:rsidR="002838AD" w:rsidRPr="001549E0" w14:paraId="68CF07F4" w14:textId="77777777">
        <w:trPr>
          <w:trHeight w:val="328"/>
        </w:trPr>
        <w:tc>
          <w:tcPr>
            <w:tcW w:w="416" w:type="pct"/>
            <w:vMerge/>
          </w:tcPr>
          <w:p w14:paraId="5D6BC29F" w14:textId="77777777" w:rsidR="002838AD" w:rsidRPr="001549E0" w:rsidRDefault="002838AD">
            <w:pPr>
              <w:pStyle w:val="TableText"/>
              <w:jc w:val="center"/>
              <w:rPr>
                <w:rFonts w:ascii="Verdana" w:hAnsi="Verdana"/>
                <w:sz w:val="18"/>
              </w:rPr>
            </w:pPr>
          </w:p>
        </w:tc>
        <w:tc>
          <w:tcPr>
            <w:tcW w:w="1112" w:type="pct"/>
            <w:shd w:val="clear" w:color="auto" w:fill="8BC600"/>
          </w:tcPr>
          <w:p w14:paraId="0A1629B4" w14:textId="77777777" w:rsidR="002838AD" w:rsidRPr="001549E0" w:rsidRDefault="002838AD">
            <w:pPr>
              <w:pStyle w:val="TableText"/>
              <w:jc w:val="center"/>
              <w:rPr>
                <w:rFonts w:ascii="Verdana" w:hAnsi="Verdana"/>
                <w:b/>
                <w:bCs/>
                <w:sz w:val="18"/>
              </w:rPr>
            </w:pPr>
            <w:r w:rsidRPr="001549E0">
              <w:rPr>
                <w:rFonts w:ascii="Verdana" w:hAnsi="Verdana"/>
                <w:b/>
                <w:bCs/>
                <w:sz w:val="18"/>
              </w:rPr>
              <w:t>Insignificant</w:t>
            </w:r>
          </w:p>
        </w:tc>
        <w:tc>
          <w:tcPr>
            <w:tcW w:w="904" w:type="pct"/>
            <w:shd w:val="clear" w:color="auto" w:fill="8BC600"/>
          </w:tcPr>
          <w:p w14:paraId="0F4A8D00" w14:textId="77777777" w:rsidR="002838AD" w:rsidRPr="001549E0" w:rsidRDefault="002838AD">
            <w:pPr>
              <w:pStyle w:val="TableText"/>
              <w:jc w:val="center"/>
              <w:rPr>
                <w:rFonts w:ascii="Verdana" w:hAnsi="Verdana"/>
                <w:b/>
                <w:bCs/>
                <w:sz w:val="18"/>
              </w:rPr>
            </w:pPr>
            <w:r w:rsidRPr="001549E0">
              <w:rPr>
                <w:rFonts w:ascii="Verdana" w:hAnsi="Verdana"/>
                <w:b/>
                <w:bCs/>
                <w:sz w:val="18"/>
              </w:rPr>
              <w:t>Minor</w:t>
            </w:r>
          </w:p>
        </w:tc>
        <w:tc>
          <w:tcPr>
            <w:tcW w:w="904" w:type="pct"/>
            <w:shd w:val="clear" w:color="auto" w:fill="8BC600"/>
          </w:tcPr>
          <w:p w14:paraId="3A0FEBBA" w14:textId="77777777" w:rsidR="002838AD" w:rsidRPr="001549E0" w:rsidRDefault="002838AD">
            <w:pPr>
              <w:pStyle w:val="TableText"/>
              <w:jc w:val="center"/>
              <w:rPr>
                <w:rFonts w:ascii="Verdana" w:hAnsi="Verdana"/>
                <w:b/>
                <w:bCs/>
                <w:sz w:val="18"/>
              </w:rPr>
            </w:pPr>
            <w:r w:rsidRPr="001549E0">
              <w:rPr>
                <w:rFonts w:ascii="Verdana" w:hAnsi="Verdana"/>
                <w:b/>
                <w:bCs/>
                <w:sz w:val="18"/>
              </w:rPr>
              <w:t>Moderate</w:t>
            </w:r>
          </w:p>
        </w:tc>
        <w:tc>
          <w:tcPr>
            <w:tcW w:w="832" w:type="pct"/>
            <w:shd w:val="clear" w:color="auto" w:fill="8BC600"/>
          </w:tcPr>
          <w:p w14:paraId="0FD3174A" w14:textId="77777777" w:rsidR="002838AD" w:rsidRPr="001549E0" w:rsidRDefault="002838AD">
            <w:pPr>
              <w:pStyle w:val="TableText"/>
              <w:jc w:val="center"/>
              <w:rPr>
                <w:rFonts w:ascii="Verdana" w:hAnsi="Verdana"/>
                <w:b/>
                <w:bCs/>
                <w:sz w:val="18"/>
              </w:rPr>
            </w:pPr>
            <w:r w:rsidRPr="001549E0">
              <w:rPr>
                <w:rFonts w:ascii="Verdana" w:hAnsi="Verdana"/>
                <w:b/>
                <w:bCs/>
                <w:sz w:val="18"/>
              </w:rPr>
              <w:t>Major</w:t>
            </w:r>
          </w:p>
        </w:tc>
        <w:tc>
          <w:tcPr>
            <w:tcW w:w="833" w:type="pct"/>
            <w:shd w:val="clear" w:color="auto" w:fill="8BC600"/>
          </w:tcPr>
          <w:p w14:paraId="303127C2" w14:textId="77777777" w:rsidR="002838AD" w:rsidRPr="001549E0" w:rsidRDefault="002838AD">
            <w:pPr>
              <w:pStyle w:val="TableText"/>
              <w:jc w:val="center"/>
              <w:rPr>
                <w:rFonts w:ascii="Verdana" w:hAnsi="Verdana"/>
                <w:b/>
                <w:bCs/>
                <w:sz w:val="18"/>
              </w:rPr>
            </w:pPr>
            <w:r w:rsidRPr="001549E0">
              <w:rPr>
                <w:rFonts w:ascii="Verdana" w:hAnsi="Verdana"/>
                <w:b/>
                <w:bCs/>
                <w:sz w:val="18"/>
              </w:rPr>
              <w:t>Critical</w:t>
            </w:r>
          </w:p>
        </w:tc>
      </w:tr>
      <w:tr w:rsidR="002838AD" w:rsidRPr="001549E0" w14:paraId="6A5E732C" w14:textId="77777777">
        <w:tc>
          <w:tcPr>
            <w:tcW w:w="416" w:type="pct"/>
          </w:tcPr>
          <w:p w14:paraId="69710A9B" w14:textId="77777777" w:rsidR="002838AD" w:rsidRPr="001549E0" w:rsidRDefault="002838AD">
            <w:pPr>
              <w:pStyle w:val="TableText"/>
              <w:jc w:val="center"/>
              <w:rPr>
                <w:rFonts w:ascii="Verdana" w:hAnsi="Verdana"/>
                <w:sz w:val="18"/>
              </w:rPr>
            </w:pPr>
            <w:r w:rsidRPr="001549E0">
              <w:rPr>
                <w:rFonts w:ascii="Verdana" w:hAnsi="Verdana"/>
                <w:sz w:val="18"/>
              </w:rPr>
              <w:t>CoV</w:t>
            </w:r>
          </w:p>
        </w:tc>
        <w:tc>
          <w:tcPr>
            <w:tcW w:w="1112" w:type="pct"/>
          </w:tcPr>
          <w:p w14:paraId="30B0DCE3" w14:textId="77777777" w:rsidR="002838AD" w:rsidRPr="001549E0" w:rsidRDefault="002838AD">
            <w:pPr>
              <w:pStyle w:val="TableText"/>
              <w:jc w:val="center"/>
              <w:rPr>
                <w:rFonts w:ascii="Verdana" w:hAnsi="Verdana"/>
                <w:sz w:val="18"/>
              </w:rPr>
            </w:pPr>
            <w:r w:rsidRPr="001549E0">
              <w:rPr>
                <w:rFonts w:ascii="Verdana" w:hAnsi="Verdana"/>
                <w:sz w:val="18"/>
              </w:rPr>
              <w:t>≤0.20 (low confidence)</w:t>
            </w:r>
          </w:p>
        </w:tc>
        <w:tc>
          <w:tcPr>
            <w:tcW w:w="1808" w:type="pct"/>
            <w:gridSpan w:val="2"/>
          </w:tcPr>
          <w:p w14:paraId="0C16BE9E" w14:textId="77777777" w:rsidR="002838AD" w:rsidRPr="001549E0" w:rsidRDefault="002838AD">
            <w:pPr>
              <w:pStyle w:val="TableText"/>
              <w:jc w:val="center"/>
              <w:rPr>
                <w:rFonts w:ascii="Verdana" w:hAnsi="Verdana"/>
                <w:sz w:val="18"/>
              </w:rPr>
            </w:pPr>
            <w:r w:rsidRPr="001549E0">
              <w:rPr>
                <w:rFonts w:ascii="Verdana" w:hAnsi="Verdana"/>
                <w:sz w:val="18"/>
              </w:rPr>
              <w:t>≤0.15 (high confidence)</w:t>
            </w:r>
          </w:p>
        </w:tc>
        <w:tc>
          <w:tcPr>
            <w:tcW w:w="1665" w:type="pct"/>
            <w:gridSpan w:val="2"/>
          </w:tcPr>
          <w:p w14:paraId="5F9B782E" w14:textId="77777777" w:rsidR="002838AD" w:rsidRPr="001549E0" w:rsidRDefault="002838AD">
            <w:pPr>
              <w:pStyle w:val="TableText"/>
              <w:jc w:val="center"/>
              <w:rPr>
                <w:rFonts w:ascii="Verdana" w:hAnsi="Verdana"/>
                <w:sz w:val="18"/>
              </w:rPr>
            </w:pPr>
            <w:r w:rsidRPr="001549E0">
              <w:rPr>
                <w:rFonts w:ascii="Verdana" w:hAnsi="Verdana"/>
                <w:sz w:val="18"/>
              </w:rPr>
              <w:t>≤0.10 (very high confidence)</w:t>
            </w:r>
          </w:p>
        </w:tc>
      </w:tr>
      <w:tr w:rsidR="002838AD" w:rsidRPr="001549E0" w14:paraId="47AF77E0" w14:textId="77777777">
        <w:tc>
          <w:tcPr>
            <w:tcW w:w="416" w:type="pct"/>
          </w:tcPr>
          <w:p w14:paraId="44753F7E" w14:textId="77777777" w:rsidR="002838AD" w:rsidRPr="001549E0" w:rsidRDefault="002838AD">
            <w:pPr>
              <w:pStyle w:val="TableText"/>
              <w:jc w:val="center"/>
              <w:rPr>
                <w:rFonts w:ascii="Verdana" w:hAnsi="Verdana"/>
                <w:sz w:val="18"/>
              </w:rPr>
            </w:pPr>
            <w:r w:rsidRPr="001549E0">
              <w:rPr>
                <w:rFonts w:ascii="Verdana" w:hAnsi="Verdana"/>
                <w:sz w:val="18"/>
              </w:rPr>
              <w:t>PoF</w:t>
            </w:r>
          </w:p>
        </w:tc>
        <w:tc>
          <w:tcPr>
            <w:tcW w:w="1112" w:type="pct"/>
          </w:tcPr>
          <w:p w14:paraId="61119CD0" w14:textId="77777777" w:rsidR="002838AD" w:rsidRPr="001549E0" w:rsidRDefault="002838AD">
            <w:pPr>
              <w:pStyle w:val="TableText"/>
              <w:jc w:val="center"/>
              <w:rPr>
                <w:rFonts w:ascii="Verdana" w:hAnsi="Verdana"/>
                <w:sz w:val="18"/>
              </w:rPr>
            </w:pPr>
            <w:r w:rsidRPr="001549E0">
              <w:rPr>
                <w:rFonts w:ascii="Verdana" w:hAnsi="Verdana"/>
                <w:sz w:val="18"/>
              </w:rPr>
              <w:t>≤30%</w:t>
            </w:r>
          </w:p>
        </w:tc>
        <w:tc>
          <w:tcPr>
            <w:tcW w:w="1808" w:type="pct"/>
            <w:gridSpan w:val="2"/>
          </w:tcPr>
          <w:p w14:paraId="7BB9C1CF" w14:textId="77777777" w:rsidR="002838AD" w:rsidRPr="001549E0" w:rsidRDefault="002838AD">
            <w:pPr>
              <w:pStyle w:val="TableText"/>
              <w:jc w:val="center"/>
              <w:rPr>
                <w:rFonts w:ascii="Verdana" w:hAnsi="Verdana"/>
                <w:sz w:val="18"/>
              </w:rPr>
            </w:pPr>
            <w:r w:rsidRPr="001549E0">
              <w:rPr>
                <w:rFonts w:ascii="Verdana" w:hAnsi="Verdana"/>
                <w:sz w:val="18"/>
              </w:rPr>
              <w:t>≤20%</w:t>
            </w:r>
          </w:p>
        </w:tc>
        <w:tc>
          <w:tcPr>
            <w:tcW w:w="1665" w:type="pct"/>
            <w:gridSpan w:val="2"/>
          </w:tcPr>
          <w:p w14:paraId="204D11C5" w14:textId="77777777" w:rsidR="002838AD" w:rsidRPr="001549E0" w:rsidRDefault="002838AD">
            <w:pPr>
              <w:pStyle w:val="TableText"/>
              <w:jc w:val="center"/>
              <w:rPr>
                <w:rFonts w:ascii="Verdana" w:hAnsi="Verdana"/>
                <w:sz w:val="18"/>
              </w:rPr>
            </w:pPr>
            <w:r w:rsidRPr="001549E0">
              <w:rPr>
                <w:rFonts w:ascii="Verdana" w:hAnsi="Verdana"/>
                <w:sz w:val="18"/>
              </w:rPr>
              <w:t>≤10%</w:t>
            </w:r>
          </w:p>
        </w:tc>
      </w:tr>
      <w:tr w:rsidR="002838AD" w:rsidRPr="001549E0" w14:paraId="7F3F74BC" w14:textId="77777777">
        <w:tc>
          <w:tcPr>
            <w:tcW w:w="416" w:type="pct"/>
          </w:tcPr>
          <w:p w14:paraId="3196A6E4" w14:textId="77777777" w:rsidR="002838AD" w:rsidRPr="001549E0" w:rsidRDefault="002838AD">
            <w:pPr>
              <w:pStyle w:val="TableText"/>
              <w:jc w:val="center"/>
              <w:rPr>
                <w:rFonts w:ascii="Verdana" w:hAnsi="Verdana"/>
                <w:sz w:val="18"/>
              </w:rPr>
            </w:pPr>
            <w:r w:rsidRPr="001549E0">
              <w:rPr>
                <w:rFonts w:ascii="Verdana" w:hAnsi="Verdana"/>
                <w:sz w:val="18"/>
              </w:rPr>
              <w:t>FoS</w:t>
            </w:r>
          </w:p>
        </w:tc>
        <w:tc>
          <w:tcPr>
            <w:tcW w:w="1112" w:type="pct"/>
          </w:tcPr>
          <w:p w14:paraId="7B8D3C7C" w14:textId="77777777" w:rsidR="002838AD" w:rsidRPr="001549E0" w:rsidRDefault="002838AD">
            <w:pPr>
              <w:pStyle w:val="TableText"/>
              <w:jc w:val="center"/>
              <w:rPr>
                <w:rFonts w:ascii="Verdana" w:hAnsi="Verdana"/>
                <w:sz w:val="18"/>
              </w:rPr>
            </w:pPr>
            <w:r w:rsidRPr="001549E0">
              <w:rPr>
                <w:rFonts w:ascii="Verdana" w:hAnsi="Verdana"/>
                <w:sz w:val="18"/>
              </w:rPr>
              <w:t>≥1.3</w:t>
            </w:r>
          </w:p>
        </w:tc>
        <w:tc>
          <w:tcPr>
            <w:tcW w:w="1808" w:type="pct"/>
            <w:gridSpan w:val="2"/>
          </w:tcPr>
          <w:p w14:paraId="74566212" w14:textId="77777777" w:rsidR="002838AD" w:rsidRPr="001549E0" w:rsidRDefault="002838AD">
            <w:pPr>
              <w:pStyle w:val="TableText"/>
              <w:jc w:val="center"/>
              <w:rPr>
                <w:rFonts w:ascii="Verdana" w:hAnsi="Verdana"/>
                <w:sz w:val="18"/>
              </w:rPr>
            </w:pPr>
            <w:r w:rsidRPr="001549E0">
              <w:rPr>
                <w:rFonts w:ascii="Verdana" w:hAnsi="Verdana"/>
                <w:sz w:val="18"/>
              </w:rPr>
              <w:t>≥1.4</w:t>
            </w:r>
          </w:p>
        </w:tc>
        <w:tc>
          <w:tcPr>
            <w:tcW w:w="1665" w:type="pct"/>
            <w:gridSpan w:val="2"/>
          </w:tcPr>
          <w:p w14:paraId="30FD44A6" w14:textId="77777777" w:rsidR="002838AD" w:rsidRPr="001549E0" w:rsidRDefault="002838AD">
            <w:pPr>
              <w:pStyle w:val="TableText"/>
              <w:jc w:val="center"/>
              <w:rPr>
                <w:rFonts w:ascii="Verdana" w:hAnsi="Verdana"/>
                <w:sz w:val="18"/>
              </w:rPr>
            </w:pPr>
            <w:r w:rsidRPr="001549E0">
              <w:rPr>
                <w:rFonts w:ascii="Verdana" w:hAnsi="Verdana"/>
                <w:sz w:val="18"/>
              </w:rPr>
              <w:t>≥1.6</w:t>
            </w:r>
          </w:p>
        </w:tc>
      </w:tr>
    </w:tbl>
    <w:p w14:paraId="406E47BC" w14:textId="77777777" w:rsidR="002838AD" w:rsidRDefault="002838AD" w:rsidP="002838AD">
      <w:pPr>
        <w:pStyle w:val="BodyTextFirstIndent"/>
        <w:ind w:firstLine="0"/>
      </w:pPr>
    </w:p>
    <w:p w14:paraId="61C2BF73" w14:textId="77777777" w:rsidR="002838AD" w:rsidRPr="002C3D4C" w:rsidRDefault="002838AD" w:rsidP="002838AD">
      <w:pPr>
        <w:pStyle w:val="Heading5"/>
      </w:pPr>
      <w:r w:rsidRPr="002C3D4C">
        <w:t>Design Objectives</w:t>
      </w:r>
    </w:p>
    <w:p w14:paraId="07379BE9" w14:textId="7D512CD2" w:rsidR="002838AD" w:rsidRPr="002C3D4C" w:rsidRDefault="002838AD" w:rsidP="00350802">
      <w:r w:rsidRPr="002C3D4C">
        <w:t xml:space="preserve">The DEECA CDAC Objective 1 (appreciation of critical control mechanism) and Objective 2 (level of understanding commensurate with level of risk) are addressed via the design geotechnical model, </w:t>
      </w:r>
      <w:r w:rsidRPr="002C3D4C">
        <w:fldChar w:fldCharType="begin"/>
      </w:r>
      <w:r w:rsidRPr="002C3D4C">
        <w:instrText xml:space="preserve"> REF _Ref196833654 \h </w:instrText>
      </w:r>
      <w:r>
        <w:instrText xml:space="preserve"> \* MERGEFORMAT </w:instrText>
      </w:r>
      <w:r w:rsidRPr="002C3D4C">
        <w:fldChar w:fldCharType="separate"/>
      </w:r>
      <w:r w:rsidR="00D35BC0">
        <w:t xml:space="preserve">Figure </w:t>
      </w:r>
      <w:r w:rsidR="00D35BC0">
        <w:rPr>
          <w:noProof/>
        </w:rPr>
        <w:t>8</w:t>
      </w:r>
      <w:r w:rsidR="00D35BC0">
        <w:rPr>
          <w:noProof/>
        </w:rPr>
        <w:noBreakHyphen/>
        <w:t>81</w:t>
      </w:r>
      <w:r w:rsidRPr="002C3D4C">
        <w:fldChar w:fldCharType="end"/>
      </w:r>
      <w:r w:rsidRPr="002C3D4C">
        <w:t>, that underpins the rehabilitation strategy:</w:t>
      </w:r>
    </w:p>
    <w:p w14:paraId="7B64FA28" w14:textId="77777777" w:rsidR="002838AD" w:rsidRPr="002C3D4C" w:rsidRDefault="002838AD" w:rsidP="00ED69BB">
      <w:pPr>
        <w:pStyle w:val="BodyTextFirstIndent"/>
        <w:numPr>
          <w:ilvl w:val="0"/>
          <w:numId w:val="176"/>
        </w:numPr>
      </w:pPr>
      <w:r w:rsidRPr="002C3D4C">
        <w:t>To achieve “Safe, Stable and Sustainable” the mine requires stable slopes.</w:t>
      </w:r>
    </w:p>
    <w:p w14:paraId="6BDDB96E" w14:textId="380751B3" w:rsidR="002838AD" w:rsidRPr="002C3D4C" w:rsidRDefault="002838AD" w:rsidP="00ED69BB">
      <w:pPr>
        <w:pStyle w:val="BodyTextFirstIndent"/>
        <w:numPr>
          <w:ilvl w:val="0"/>
          <w:numId w:val="176"/>
        </w:numPr>
      </w:pPr>
      <w:r w:rsidRPr="002C3D4C">
        <w:t>The key slope failure mechanism is identified at Yallourn</w:t>
      </w:r>
      <w:r>
        <w:t xml:space="preserve"> (Section </w:t>
      </w:r>
      <w:r w:rsidR="00F1310F">
        <w:fldChar w:fldCharType="begin"/>
      </w:r>
      <w:r w:rsidR="00F1310F">
        <w:instrText xml:space="preserve"> REF _Ref197434450 \n \h </w:instrText>
      </w:r>
      <w:r w:rsidR="00F1310F">
        <w:fldChar w:fldCharType="separate"/>
      </w:r>
      <w:r w:rsidR="00D35BC0">
        <w:t>8.9.2.3.4</w:t>
      </w:r>
      <w:r w:rsidR="00F1310F">
        <w:fldChar w:fldCharType="end"/>
      </w:r>
      <w:r>
        <w:t>)</w:t>
      </w:r>
      <w:r w:rsidRPr="002C3D4C">
        <w:t>.</w:t>
      </w:r>
    </w:p>
    <w:p w14:paraId="341F9631" w14:textId="46A62F71" w:rsidR="002838AD" w:rsidRPr="002C3D4C" w:rsidRDefault="002838AD" w:rsidP="00ED69BB">
      <w:pPr>
        <w:pStyle w:val="BodyTextFirstIndent"/>
        <w:numPr>
          <w:ilvl w:val="0"/>
          <w:numId w:val="176"/>
        </w:numPr>
      </w:pPr>
      <w:r w:rsidRPr="002C3D4C">
        <w:t xml:space="preserve">Assessing historic large scale batter performance which show old batters are highly sensitive with large deformations and open joints/cracks, and these </w:t>
      </w:r>
      <w:r w:rsidR="00CC680F" w:rsidRPr="002C3D4C">
        <w:t>large-scale</w:t>
      </w:r>
      <w:r w:rsidRPr="002C3D4C">
        <w:t xml:space="preserve"> movements are primarily associated with water loading events (critical control mechanism).</w:t>
      </w:r>
    </w:p>
    <w:p w14:paraId="3AD19890" w14:textId="77777777" w:rsidR="002838AD" w:rsidRPr="002C3D4C" w:rsidRDefault="002838AD" w:rsidP="00ED69BB">
      <w:pPr>
        <w:pStyle w:val="BodyTextFirstIndent"/>
        <w:numPr>
          <w:ilvl w:val="0"/>
          <w:numId w:val="176"/>
        </w:numPr>
      </w:pPr>
      <w:r w:rsidRPr="002C3D4C">
        <w:t>To control water loading events, it is not enough to rely on diversions around the pit crest for long term rehabilitation, instead, it is only possible with control of peripheral drainage where they are critical to stability, and with the filling of the pit lakes (level of understanding commensurate with level of risk).</w:t>
      </w:r>
    </w:p>
    <w:p w14:paraId="15D6A016" w14:textId="77777777" w:rsidR="002838AD" w:rsidRPr="002C3D4C" w:rsidRDefault="002838AD" w:rsidP="00ED69BB">
      <w:pPr>
        <w:pStyle w:val="BodyTextFirstIndent"/>
        <w:numPr>
          <w:ilvl w:val="0"/>
          <w:numId w:val="176"/>
        </w:numPr>
      </w:pPr>
      <w:r w:rsidRPr="002C3D4C">
        <w:t xml:space="preserve">In assessing peripheral catchment drainage and mine geometry where many large peripheral catchments historically drained into the mine, it is </w:t>
      </w:r>
      <w:r>
        <w:t>determined</w:t>
      </w:r>
      <w:r w:rsidRPr="002C3D4C">
        <w:t xml:space="preserve"> that the successful rehab requires a drainage design that </w:t>
      </w:r>
      <w:r>
        <w:t xml:space="preserve">is in harmony with the natural landscape, and this requires </w:t>
      </w:r>
      <w:r w:rsidRPr="002C3D4C">
        <w:t>mov</w:t>
      </w:r>
      <w:r>
        <w:t>ing</w:t>
      </w:r>
      <w:r w:rsidRPr="002C3D4C">
        <w:t xml:space="preserve"> the water effectively and efficiently into the </w:t>
      </w:r>
      <w:r>
        <w:t>pit void / lake</w:t>
      </w:r>
      <w:r w:rsidRPr="002C3D4C">
        <w:t>.</w:t>
      </w:r>
    </w:p>
    <w:p w14:paraId="65C82250" w14:textId="77777777" w:rsidR="002838AD" w:rsidRDefault="002838AD" w:rsidP="00F63812">
      <w:pPr>
        <w:pStyle w:val="BodyTextFirstIndent"/>
        <w:keepNext/>
        <w:ind w:firstLine="0"/>
        <w:jc w:val="center"/>
      </w:pPr>
      <w:r w:rsidRPr="0045212C">
        <w:rPr>
          <w:noProof/>
        </w:rPr>
        <w:drawing>
          <wp:inline distT="0" distB="0" distL="0" distR="0" wp14:anchorId="048FBD9B" wp14:editId="196993F1">
            <wp:extent cx="6842760" cy="3414395"/>
            <wp:effectExtent l="0" t="0" r="0" b="0"/>
            <wp:docPr id="1135720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20581" name=""/>
                    <pic:cNvPicPr/>
                  </pic:nvPicPr>
                  <pic:blipFill>
                    <a:blip r:embed="rId151"/>
                    <a:stretch>
                      <a:fillRect/>
                    </a:stretch>
                  </pic:blipFill>
                  <pic:spPr>
                    <a:xfrm>
                      <a:off x="0" y="0"/>
                      <a:ext cx="6842760" cy="3414395"/>
                    </a:xfrm>
                    <a:prstGeom prst="rect">
                      <a:avLst/>
                    </a:prstGeom>
                  </pic:spPr>
                </pic:pic>
              </a:graphicData>
            </a:graphic>
          </wp:inline>
        </w:drawing>
      </w:r>
    </w:p>
    <w:p w14:paraId="49D94B5A" w14:textId="11DFFC64" w:rsidR="002838AD" w:rsidRPr="004163AC" w:rsidRDefault="002838AD" w:rsidP="00231F42">
      <w:pPr>
        <w:pStyle w:val="Caption"/>
        <w:rPr>
          <w:highlight w:val="cyan"/>
        </w:rPr>
      </w:pPr>
      <w:bookmarkStart w:id="601" w:name="_Ref196833654"/>
      <w:bookmarkStart w:id="602" w:name="_Toc21012558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1</w:t>
      </w:r>
      <w:r w:rsidR="00946086">
        <w:fldChar w:fldCharType="end"/>
      </w:r>
      <w:bookmarkEnd w:id="601"/>
      <w:r w:rsidR="00F63812">
        <w:t>:</w:t>
      </w:r>
      <w:r>
        <w:t xml:space="preserve"> Summary model of principal factors and considerations for rehabilitation</w:t>
      </w:r>
      <w:r w:rsidR="00382D39">
        <w:t xml:space="preserve"> </w:t>
      </w:r>
      <w:r w:rsidR="00382D3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382D39">
        <w:fldChar w:fldCharType="separate"/>
      </w:r>
      <w:r w:rsidR="004C52FC">
        <w:rPr>
          <w:noProof/>
        </w:rPr>
        <w:t>(PSM 2025b)</w:t>
      </w:r>
      <w:bookmarkEnd w:id="602"/>
      <w:r w:rsidR="00382D39">
        <w:fldChar w:fldCharType="end"/>
      </w:r>
      <w:r w:rsidR="00382D39">
        <w:t xml:space="preserve"> </w:t>
      </w:r>
      <w:r w:rsidR="00231F42">
        <w:t xml:space="preserve"> </w:t>
      </w:r>
    </w:p>
    <w:p w14:paraId="302C91F0" w14:textId="4E837E5A" w:rsidR="002838AD" w:rsidRPr="002C3D4C" w:rsidRDefault="002838AD" w:rsidP="00350802">
      <w:r w:rsidRPr="002C3D4C">
        <w:t xml:space="preserve">Objective 3 (final slope in harmony with long term strength and pore pressure conditions) is addressed via a sound understanding of the geomorphic process around the site in the environment, Section </w:t>
      </w:r>
      <w:r w:rsidR="000B0A94">
        <w:fldChar w:fldCharType="begin"/>
      </w:r>
      <w:r w:rsidR="000B0A94">
        <w:instrText xml:space="preserve"> REF _Ref198109817 \n \h </w:instrText>
      </w:r>
      <w:r w:rsidR="00350802">
        <w:instrText xml:space="preserve"> \* MERGEFORMAT </w:instrText>
      </w:r>
      <w:r w:rsidR="000B0A94">
        <w:fldChar w:fldCharType="separate"/>
      </w:r>
      <w:r w:rsidR="00D35BC0">
        <w:t>8.13</w:t>
      </w:r>
      <w:r w:rsidR="000B0A94">
        <w:fldChar w:fldCharType="end"/>
      </w:r>
      <w:r>
        <w:t xml:space="preserve">. The long-term strength is primarily dependent on the interseam layer, which is detailed in Section </w:t>
      </w:r>
      <w:r w:rsidR="000B0A94">
        <w:fldChar w:fldCharType="begin"/>
      </w:r>
      <w:r w:rsidR="000B0A94">
        <w:instrText xml:space="preserve"> REF _Ref195687133 \n \h </w:instrText>
      </w:r>
      <w:r w:rsidR="00350802">
        <w:instrText xml:space="preserve"> \* MERGEFORMAT </w:instrText>
      </w:r>
      <w:r w:rsidR="000B0A94">
        <w:fldChar w:fldCharType="separate"/>
      </w:r>
      <w:r w:rsidR="00D35BC0">
        <w:t>8.9.2.3.3</w:t>
      </w:r>
      <w:r w:rsidR="000B0A94">
        <w:fldChar w:fldCharType="end"/>
      </w:r>
      <w:r>
        <w:t xml:space="preserve">. Long-term groundwater conditions have been assessed utilising a groundwater numerical model, as detailed in Section </w:t>
      </w:r>
      <w:r w:rsidR="000B0A94">
        <w:fldChar w:fldCharType="begin"/>
      </w:r>
      <w:r w:rsidR="000B0A94">
        <w:instrText xml:space="preserve"> REF _Ref198109875 \n \h </w:instrText>
      </w:r>
      <w:r w:rsidR="00350802">
        <w:instrText xml:space="preserve"> \* MERGEFORMAT </w:instrText>
      </w:r>
      <w:r w:rsidR="000B0A94">
        <w:fldChar w:fldCharType="separate"/>
      </w:r>
      <w:r w:rsidR="00D35BC0">
        <w:t>8.3</w:t>
      </w:r>
      <w:r w:rsidR="000B0A94">
        <w:fldChar w:fldCharType="end"/>
      </w:r>
      <w:r>
        <w:t xml:space="preserve">. </w:t>
      </w:r>
      <w:r w:rsidRPr="002C3D4C">
        <w:t>Geomorphology provides a framework for understanding the current and future behaviour of a physical system and at Yallourn the mine batters are subject to episodic progressive change where no recovery occurs. On that basis, the rehab strategy must deal with the batter, which it does in three areas: below lake, above lake, and outside crest:</w:t>
      </w:r>
    </w:p>
    <w:p w14:paraId="38E780A6" w14:textId="180DE1B2" w:rsidR="002838AD" w:rsidRPr="002C3D4C" w:rsidRDefault="002838AD" w:rsidP="00ED69BB">
      <w:pPr>
        <w:pStyle w:val="BodyTextFirstIndent"/>
        <w:numPr>
          <w:ilvl w:val="0"/>
          <w:numId w:val="177"/>
        </w:numPr>
      </w:pPr>
      <w:r w:rsidRPr="002C3D4C">
        <w:t>Below lake: no landform changes, lake level to control block sliding</w:t>
      </w:r>
      <w:r>
        <w:t xml:space="preserve"> (refer Section </w:t>
      </w:r>
      <w:r w:rsidR="00683E45">
        <w:fldChar w:fldCharType="begin"/>
      </w:r>
      <w:r w:rsidR="00683E45">
        <w:instrText xml:space="preserve"> REF _Ref198109934 \n \h </w:instrText>
      </w:r>
      <w:r w:rsidR="00683E45">
        <w:fldChar w:fldCharType="separate"/>
      </w:r>
      <w:r w:rsidR="00D35BC0">
        <w:t>8.9</w:t>
      </w:r>
      <w:r w:rsidR="00683E45">
        <w:fldChar w:fldCharType="end"/>
      </w:r>
      <w:r>
        <w:t>)</w:t>
      </w:r>
      <w:r w:rsidRPr="002C3D4C">
        <w:t>.</w:t>
      </w:r>
    </w:p>
    <w:p w14:paraId="243F3FB1" w14:textId="50E7E828" w:rsidR="002838AD" w:rsidRPr="002C3D4C" w:rsidRDefault="002838AD" w:rsidP="00ED69BB">
      <w:pPr>
        <w:pStyle w:val="BodyTextFirstIndent"/>
        <w:numPr>
          <w:ilvl w:val="0"/>
          <w:numId w:val="177"/>
        </w:numPr>
      </w:pPr>
      <w:r w:rsidRPr="002C3D4C">
        <w:t>Above lake: rehabilitate upper slopes above lake level in accordance with geomorphology educated by local performance</w:t>
      </w:r>
      <w:r>
        <w:t xml:space="preserve"> (refer Section </w:t>
      </w:r>
      <w:r w:rsidR="00683E45">
        <w:fldChar w:fldCharType="begin"/>
      </w:r>
      <w:r w:rsidR="00683E45">
        <w:instrText xml:space="preserve"> REF _Ref198109966 \n \h </w:instrText>
      </w:r>
      <w:r w:rsidR="00683E45">
        <w:fldChar w:fldCharType="separate"/>
      </w:r>
      <w:r w:rsidR="00D35BC0">
        <w:t>8.13</w:t>
      </w:r>
      <w:r w:rsidR="00683E45">
        <w:fldChar w:fldCharType="end"/>
      </w:r>
      <w:r>
        <w:t>)</w:t>
      </w:r>
      <w:r w:rsidRPr="002C3D4C">
        <w:t>.</w:t>
      </w:r>
    </w:p>
    <w:p w14:paraId="297B258B" w14:textId="11359020" w:rsidR="002838AD" w:rsidRPr="00AC4D76" w:rsidRDefault="002838AD" w:rsidP="00ED69BB">
      <w:pPr>
        <w:pStyle w:val="BodyTextFirstIndent"/>
        <w:numPr>
          <w:ilvl w:val="0"/>
          <w:numId w:val="177"/>
        </w:numPr>
      </w:pPr>
      <w:r w:rsidRPr="002C3D4C">
        <w:t xml:space="preserve">Outside crest in natural landform: Remove existing diversions and control water into mine quickly and </w:t>
      </w:r>
      <w:r w:rsidRPr="00AC4D76">
        <w:t xml:space="preserve">efficiently, primarily driven by surface water requirements (refer Section </w:t>
      </w:r>
      <w:r w:rsidRPr="00AC4D76">
        <w:fldChar w:fldCharType="begin"/>
      </w:r>
      <w:r w:rsidRPr="00AC4D76">
        <w:instrText xml:space="preserve"> REF _Ref195781618 \n \h </w:instrText>
      </w:r>
      <w:r>
        <w:instrText xml:space="preserve"> \* MERGEFORMAT </w:instrText>
      </w:r>
      <w:r w:rsidRPr="00AC4D76">
        <w:fldChar w:fldCharType="separate"/>
      </w:r>
      <w:r w:rsidR="00D35BC0">
        <w:t>8.7</w:t>
      </w:r>
      <w:r w:rsidRPr="00AC4D76">
        <w:fldChar w:fldCharType="end"/>
      </w:r>
      <w:r w:rsidRPr="00AC4D76">
        <w:t>).</w:t>
      </w:r>
    </w:p>
    <w:p w14:paraId="72046D59" w14:textId="45089AE3" w:rsidR="005A43C0" w:rsidRPr="00B252A5" w:rsidRDefault="005A43C0" w:rsidP="007E0083">
      <w:pPr>
        <w:pStyle w:val="BodyTextFirstIndent"/>
        <w:spacing w:line="360" w:lineRule="auto"/>
        <w:ind w:firstLine="0"/>
      </w:pPr>
      <w:r w:rsidRPr="005A43C0">
        <w:t xml:space="preserve">As previously discussed, achieving the requirements of Objective 4 introduces constraints on the range of corrective actions available during the advanced stages of rehabilitation. For example, once the slope becomes submerged due to the rising lake level, constructing additional toe buttresses is no longer feasible. To address such potential limitations, it is essential to validate the rehabilitation design at an early stage, ensuring alignment with identified risks across all phases of rehabilitation and </w:t>
      </w:r>
      <w:r w:rsidR="00127402">
        <w:t xml:space="preserve">service the </w:t>
      </w:r>
      <w:r w:rsidRPr="005A43C0">
        <w:t xml:space="preserve">design </w:t>
      </w:r>
      <w:r w:rsidR="007E0083">
        <w:t>intent period</w:t>
      </w:r>
      <w:r w:rsidRPr="005A43C0">
        <w:t>. Additionally, the monitoring and maintenance regime must be adaptive to evolving site conditions and capable of facilitating early detection and timely intervention.</w:t>
      </w:r>
    </w:p>
    <w:p w14:paraId="0D647555" w14:textId="77777777" w:rsidR="002838AD" w:rsidRPr="00C00E1F" w:rsidRDefault="002838AD" w:rsidP="002838AD">
      <w:pPr>
        <w:pStyle w:val="Heading5"/>
      </w:pPr>
      <w:r w:rsidRPr="00C00E1F">
        <w:t>Data uncertainty and reliability</w:t>
      </w:r>
    </w:p>
    <w:p w14:paraId="61F5EB5C" w14:textId="77777777" w:rsidR="002838AD" w:rsidRDefault="002838AD" w:rsidP="002838AD">
      <w:pPr>
        <w:pStyle w:val="Heading6"/>
      </w:pPr>
      <w:r>
        <w:t>Geological Model</w:t>
      </w:r>
    </w:p>
    <w:p w14:paraId="32530C14" w14:textId="77777777" w:rsidR="002838AD" w:rsidRPr="00C00E1F" w:rsidRDefault="002838AD" w:rsidP="00FB2E5E">
      <w:r w:rsidRPr="00C00E1F">
        <w:t xml:space="preserve">The Geological Model is the basis for all stability analyses and is critical for mine rehabilitation design. Therefore, understanding the level of confidence in the </w:t>
      </w:r>
      <w:r>
        <w:t>g</w:t>
      </w:r>
      <w:r w:rsidRPr="00C00E1F">
        <w:t xml:space="preserve">eological </w:t>
      </w:r>
      <w:r>
        <w:t>m</w:t>
      </w:r>
      <w:r w:rsidRPr="00C00E1F">
        <w:t xml:space="preserve">odel is also an essential input into the considerations for the </w:t>
      </w:r>
      <w:r>
        <w:t>DAC</w:t>
      </w:r>
      <w:r w:rsidRPr="00C00E1F">
        <w:t xml:space="preserve"> and Post Mining Land Use (PMLU) flexibility.  The lower the confidence in the </w:t>
      </w:r>
      <w:r>
        <w:t>g</w:t>
      </w:r>
      <w:r w:rsidRPr="00C00E1F">
        <w:t xml:space="preserve">eological </w:t>
      </w:r>
      <w:r>
        <w:t>m</w:t>
      </w:r>
      <w:r w:rsidRPr="00C00E1F">
        <w:t>odel, the more conservative the rehabilitation design and/or the greater limitations imposed on acceptable PMLU.</w:t>
      </w:r>
    </w:p>
    <w:p w14:paraId="37032512" w14:textId="14BA1590" w:rsidR="002838AD" w:rsidRPr="005250BA" w:rsidRDefault="002838AD" w:rsidP="00FB2E5E">
      <w:r w:rsidRPr="00E643C0">
        <w:t xml:space="preserve">Section </w:t>
      </w:r>
      <w:r w:rsidR="00683E45">
        <w:fldChar w:fldCharType="begin"/>
      </w:r>
      <w:r w:rsidR="00683E45">
        <w:instrText xml:space="preserve"> REF _Ref196860407 \n \h </w:instrText>
      </w:r>
      <w:r w:rsidR="00FB2E5E">
        <w:instrText xml:space="preserve"> \* MERGEFORMAT </w:instrText>
      </w:r>
      <w:r w:rsidR="00683E45">
        <w:fldChar w:fldCharType="separate"/>
      </w:r>
      <w:r w:rsidR="00D35BC0">
        <w:t>8.2</w:t>
      </w:r>
      <w:r w:rsidR="00683E45">
        <w:fldChar w:fldCharType="end"/>
      </w:r>
      <w:r w:rsidR="00185927">
        <w:t xml:space="preserve"> </w:t>
      </w:r>
      <w:r w:rsidRPr="00E643C0">
        <w:t xml:space="preserve">presents the Yallourn </w:t>
      </w:r>
      <w:r>
        <w:t>g</w:t>
      </w:r>
      <w:r w:rsidRPr="00E643C0">
        <w:t xml:space="preserve">eological </w:t>
      </w:r>
      <w:r>
        <w:t>m</w:t>
      </w:r>
      <w:r w:rsidRPr="00E643C0">
        <w:t xml:space="preserve">odel in detail. All available borehole data has been collated, assessed </w:t>
      </w:r>
      <w:r w:rsidRPr="005250BA">
        <w:t xml:space="preserve">and tested to identify high confidence borehole and geophysical logging data that was then used to develop models, Section </w:t>
      </w:r>
      <w:r w:rsidR="00683E45">
        <w:fldChar w:fldCharType="begin"/>
      </w:r>
      <w:r w:rsidR="00683E45">
        <w:instrText xml:space="preserve"> REF _Ref198110059 \n \h </w:instrText>
      </w:r>
      <w:r w:rsidR="00FB2E5E">
        <w:instrText xml:space="preserve"> \* MERGEFORMAT </w:instrText>
      </w:r>
      <w:r w:rsidR="00683E45">
        <w:fldChar w:fldCharType="separate"/>
      </w:r>
      <w:r w:rsidR="00D35BC0">
        <w:t>8.2.2</w:t>
      </w:r>
      <w:r w:rsidR="00683E45">
        <w:fldChar w:fldCharType="end"/>
      </w:r>
      <w:r w:rsidR="00683E45">
        <w:t>.</w:t>
      </w:r>
      <w:r w:rsidRPr="005250BA">
        <w:t xml:space="preserve"> A rigorous validation approach was followed on the model geometry and strength to ensure a very high reliability on all aspects of the geological and geotechnical model. This process has sufficiently addressed the questions on data quantity, coverage, collection, bias and interpretation.</w:t>
      </w:r>
    </w:p>
    <w:p w14:paraId="0EB1FA29" w14:textId="77777777" w:rsidR="002838AD" w:rsidRPr="005250BA" w:rsidRDefault="002838AD" w:rsidP="002838AD">
      <w:pPr>
        <w:pStyle w:val="Heading6"/>
      </w:pPr>
      <w:r w:rsidRPr="005250BA">
        <w:t>Geotechnical Model</w:t>
      </w:r>
    </w:p>
    <w:p w14:paraId="5CD6A978" w14:textId="77777777" w:rsidR="002838AD" w:rsidRPr="005250BA" w:rsidRDefault="002838AD" w:rsidP="002838AD">
      <w:pPr>
        <w:pStyle w:val="BodyTextFirstIndent"/>
        <w:ind w:firstLine="0"/>
      </w:pPr>
      <w:r w:rsidRPr="005250BA">
        <w:t>A reliable stability model has been developed using:</w:t>
      </w:r>
    </w:p>
    <w:p w14:paraId="323051BD" w14:textId="77777777" w:rsidR="002838AD" w:rsidRPr="005250BA" w:rsidRDefault="002838AD" w:rsidP="00ED69BB">
      <w:pPr>
        <w:pStyle w:val="BodyTextFirstIndent"/>
        <w:numPr>
          <w:ilvl w:val="0"/>
          <w:numId w:val="178"/>
        </w:numPr>
      </w:pPr>
      <w:r w:rsidRPr="005250BA">
        <w:t>A highly accurate geological model (previous section)</w:t>
      </w:r>
    </w:p>
    <w:p w14:paraId="02BC7DC8" w14:textId="61D54742" w:rsidR="002838AD" w:rsidRPr="005250BA" w:rsidRDefault="002838AD" w:rsidP="00ED69BB">
      <w:pPr>
        <w:pStyle w:val="BodyTextFirstIndent"/>
        <w:numPr>
          <w:ilvl w:val="0"/>
          <w:numId w:val="178"/>
        </w:numPr>
      </w:pPr>
      <w:r w:rsidRPr="005250BA">
        <w:t>Use of lower bound shear strength at the base of coal</w:t>
      </w:r>
      <w:r>
        <w:t xml:space="preserve"> (critical for slope stability)</w:t>
      </w:r>
      <w:r w:rsidRPr="005250BA">
        <w:t xml:space="preserve"> (Section </w:t>
      </w:r>
      <w:r w:rsidRPr="005250BA">
        <w:fldChar w:fldCharType="begin"/>
      </w:r>
      <w:r w:rsidRPr="005250BA">
        <w:instrText xml:space="preserve"> REF _Ref195687133 \n \h </w:instrText>
      </w:r>
      <w:r>
        <w:instrText xml:space="preserve"> \* MERGEFORMAT </w:instrText>
      </w:r>
      <w:r w:rsidRPr="005250BA">
        <w:fldChar w:fldCharType="separate"/>
      </w:r>
      <w:r w:rsidR="00D35BC0">
        <w:t>8.9.2.3.3</w:t>
      </w:r>
      <w:r w:rsidRPr="005250BA">
        <w:fldChar w:fldCharType="end"/>
      </w:r>
      <w:r w:rsidRPr="005250BA">
        <w:t>)</w:t>
      </w:r>
    </w:p>
    <w:p w14:paraId="14320507" w14:textId="12A43CDC" w:rsidR="002838AD" w:rsidRPr="005250BA" w:rsidRDefault="002838AD" w:rsidP="00ED69BB">
      <w:pPr>
        <w:pStyle w:val="BodyTextFirstIndent"/>
        <w:numPr>
          <w:ilvl w:val="0"/>
          <w:numId w:val="178"/>
        </w:numPr>
      </w:pPr>
      <w:r w:rsidRPr="005250BA">
        <w:t xml:space="preserve">Well defined failure mechanisms (Section </w:t>
      </w:r>
      <w:r w:rsidR="00F1310F">
        <w:fldChar w:fldCharType="begin"/>
      </w:r>
      <w:r w:rsidR="00F1310F">
        <w:instrText xml:space="preserve"> REF _Ref197434450 \n \h </w:instrText>
      </w:r>
      <w:r w:rsidR="00F1310F">
        <w:fldChar w:fldCharType="separate"/>
      </w:r>
      <w:r w:rsidR="00D35BC0">
        <w:t>8.9.2.3.4</w:t>
      </w:r>
      <w:r w:rsidR="00F1310F">
        <w:fldChar w:fldCharType="end"/>
      </w:r>
      <w:r w:rsidRPr="005250BA">
        <w:t>)</w:t>
      </w:r>
    </w:p>
    <w:p w14:paraId="5DF786D4" w14:textId="77777777" w:rsidR="002838AD" w:rsidRPr="005250BA" w:rsidRDefault="002838AD" w:rsidP="00ED69BB">
      <w:pPr>
        <w:pStyle w:val="BodyTextFirstIndent"/>
        <w:numPr>
          <w:ilvl w:val="0"/>
          <w:numId w:val="178"/>
        </w:numPr>
      </w:pPr>
      <w:r w:rsidRPr="005250BA">
        <w:t>Software (Rocscience Slide2) to automatically search for minimum FoS</w:t>
      </w:r>
    </w:p>
    <w:p w14:paraId="7BFC6714" w14:textId="3082E352" w:rsidR="002838AD" w:rsidRPr="005250BA" w:rsidRDefault="002838AD" w:rsidP="00ED69BB">
      <w:pPr>
        <w:pStyle w:val="BodyTextFirstIndent"/>
        <w:numPr>
          <w:ilvl w:val="0"/>
          <w:numId w:val="178"/>
        </w:numPr>
      </w:pPr>
      <w:r w:rsidRPr="005250BA">
        <w:t>Worst case loading conditions, with water filled tension crack to the surface for block slide mechanism</w:t>
      </w:r>
    </w:p>
    <w:p w14:paraId="1D0B51F8" w14:textId="41A07D82" w:rsidR="002838AD" w:rsidRPr="005250BA" w:rsidRDefault="002838AD" w:rsidP="00ED69BB">
      <w:pPr>
        <w:pStyle w:val="BodyTextFirstIndent"/>
        <w:numPr>
          <w:ilvl w:val="0"/>
          <w:numId w:val="178"/>
        </w:numPr>
      </w:pPr>
      <w:r w:rsidRPr="005250BA">
        <w:t>Checking other failure mechanisms and for critical pool mechanism</w:t>
      </w:r>
    </w:p>
    <w:p w14:paraId="5654598E" w14:textId="67D8E6CC" w:rsidR="002838AD" w:rsidRPr="00A07119" w:rsidRDefault="002838AD" w:rsidP="00127579">
      <w:r w:rsidRPr="005250BA">
        <w:t xml:space="preserve">This resulted in outputs for stability analyses are rigorous and </w:t>
      </w:r>
      <w:r w:rsidRPr="0066455C">
        <w:t xml:space="preserve">highly reliable, i.e., </w:t>
      </w:r>
      <w:r>
        <w:t>assuming worst case conditions</w:t>
      </w:r>
      <w:r w:rsidRPr="0066455C">
        <w:t>.</w:t>
      </w:r>
      <w:r w:rsidRPr="005250BA">
        <w:t xml:space="preserve"> Results are </w:t>
      </w:r>
      <w:r w:rsidRPr="00A07119">
        <w:t>presented in Section</w:t>
      </w:r>
      <w:r w:rsidR="00D94589">
        <w:t xml:space="preserve"> </w:t>
      </w:r>
      <w:r w:rsidR="00B10AFF">
        <w:fldChar w:fldCharType="begin"/>
      </w:r>
      <w:r w:rsidR="00B10AFF">
        <w:instrText xml:space="preserve"> REF _Ref197437563 \r \h </w:instrText>
      </w:r>
      <w:r w:rsidR="00B10AFF">
        <w:fldChar w:fldCharType="separate"/>
      </w:r>
      <w:r w:rsidR="00D35BC0">
        <w:t>8.9.3</w:t>
      </w:r>
      <w:r w:rsidR="00B10AFF">
        <w:fldChar w:fldCharType="end"/>
      </w:r>
      <w:r w:rsidRPr="00A07119">
        <w:t>.</w:t>
      </w:r>
    </w:p>
    <w:p w14:paraId="7CFC7AD8" w14:textId="4730BCAB" w:rsidR="002838AD" w:rsidRPr="00A07119" w:rsidRDefault="002838AD" w:rsidP="002838AD">
      <w:pPr>
        <w:pStyle w:val="Heading6"/>
      </w:pPr>
      <w:r w:rsidRPr="00A07119">
        <w:t>CoV and PoF</w:t>
      </w:r>
    </w:p>
    <w:p w14:paraId="7D019DA3" w14:textId="77777777" w:rsidR="002838AD" w:rsidRPr="00A07119" w:rsidRDefault="002838AD" w:rsidP="00127579">
      <w:r w:rsidRPr="00A07119">
        <w:t>Stability of all mines in the Latrobe Valley is controlled principally by the strength along the interseam at the base of the coal. Investigation and sampling programs for shear strength testing need to be cognisant that stability problems are three dimensional and controlled by geology. The majority of the Latrobe Valley coal measures were deposited in a coal swamp and the interseam sediments deposited as fine-grained silts and clays on top of the coal during flood phases. The main area of interest for stability at Yallourn are therefore these fine-grained low strength interseam layers underlying the main Yallourn coal seam that enables the block sliding mechanism.</w:t>
      </w:r>
    </w:p>
    <w:p w14:paraId="42096915" w14:textId="0FE5E6CA" w:rsidR="002838AD" w:rsidRPr="00A07119" w:rsidRDefault="002838AD" w:rsidP="00127579">
      <w:r w:rsidRPr="00A07119">
        <w:t>The shear strength test database, testing, sampling and methodology has been carefully</w:t>
      </w:r>
      <w:r>
        <w:t xml:space="preserve"> and fully</w:t>
      </w:r>
      <w:r w:rsidRPr="00A07119">
        <w:t xml:space="preserve"> reviewed and validated, Section </w:t>
      </w:r>
      <w:r w:rsidRPr="00A07119">
        <w:fldChar w:fldCharType="begin"/>
      </w:r>
      <w:r w:rsidRPr="00A07119">
        <w:instrText xml:space="preserve"> REF _Ref195687133 \n \h  \* MERGEFORMAT </w:instrText>
      </w:r>
      <w:r w:rsidRPr="00A07119">
        <w:fldChar w:fldCharType="separate"/>
      </w:r>
      <w:r w:rsidR="00D35BC0">
        <w:t>8.9.2.3.3</w:t>
      </w:r>
      <w:r w:rsidRPr="00A07119">
        <w:fldChar w:fldCharType="end"/>
      </w:r>
      <w:r w:rsidRPr="00A07119">
        <w:t xml:space="preserve">. There is insufficient valid data to allow domaining of strengths, let alone sub-domaining. On that basis, the EAY rehabilitation design has adopted the lower bound residual strength (11°) in all domains, </w:t>
      </w:r>
      <w:r w:rsidR="00141B7E">
        <w:t xml:space="preserve">Section </w:t>
      </w:r>
      <w:r w:rsidR="00141B7E">
        <w:fldChar w:fldCharType="begin"/>
      </w:r>
      <w:r w:rsidR="00141B7E">
        <w:instrText xml:space="preserve"> REF _Ref197437598 \n \h </w:instrText>
      </w:r>
      <w:r w:rsidR="00127579">
        <w:instrText xml:space="preserve"> \* MERGEFORMAT </w:instrText>
      </w:r>
      <w:r w:rsidR="00141B7E">
        <w:fldChar w:fldCharType="separate"/>
      </w:r>
      <w:r w:rsidR="00D35BC0">
        <w:t>8.9.2.3.3</w:t>
      </w:r>
      <w:r w:rsidR="00141B7E">
        <w:fldChar w:fldCharType="end"/>
      </w:r>
      <w:r w:rsidRPr="00A07119">
        <w:t>. The adoption of the lower bound residual strength for long term rehabilitation design means there is now a very high level of confidence in the geotechnical strength.</w:t>
      </w:r>
    </w:p>
    <w:p w14:paraId="7E110FA2" w14:textId="6BC335CF" w:rsidR="002838AD" w:rsidRDefault="002838AD" w:rsidP="00127579">
      <w:r>
        <w:t>Despite the exhaustive rigor of the data validation process on the model and the interseam shear strength, the resulting CoV for interseam shear strength does not meet the criteria listed in the DEECA draft guideline (</w:t>
      </w:r>
      <w:r>
        <w:fldChar w:fldCharType="begin"/>
      </w:r>
      <w:r>
        <w:instrText xml:space="preserve"> REF _Ref196830248 \h </w:instrText>
      </w:r>
      <w:r w:rsidR="00127579">
        <w:instrText xml:space="preserve"> \* MERGEFORMAT </w:instrText>
      </w:r>
      <w:r>
        <w:fldChar w:fldCharType="separate"/>
      </w:r>
      <w:r w:rsidR="00D35BC0">
        <w:t xml:space="preserve">Table </w:t>
      </w:r>
      <w:r w:rsidR="00D35BC0">
        <w:rPr>
          <w:noProof/>
        </w:rPr>
        <w:t>8</w:t>
      </w:r>
      <w:r w:rsidR="00D35BC0">
        <w:rPr>
          <w:noProof/>
        </w:rPr>
        <w:noBreakHyphen/>
        <w:t>35</w:t>
      </w:r>
      <w:r>
        <w:fldChar w:fldCharType="end"/>
      </w:r>
      <w:r>
        <w:t>) in any consequence category. Martin (2020)</w:t>
      </w:r>
      <w:r w:rsidR="00F4350A">
        <w:t xml:space="preserve"> (as referenced in </w:t>
      </w:r>
      <w:r w:rsidR="00F4350A">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F4350A">
        <w:fldChar w:fldCharType="separate"/>
      </w:r>
      <w:r w:rsidR="004C52FC">
        <w:rPr>
          <w:noProof/>
        </w:rPr>
        <w:t>(PSM 2025b)</w:t>
      </w:r>
      <w:r w:rsidR="00F4350A">
        <w:fldChar w:fldCharType="end"/>
      </w:r>
      <w:r w:rsidR="00683E45">
        <w:t>)</w:t>
      </w:r>
      <w:r>
        <w:t xml:space="preserve"> provides some commentary on typical CoV as it exists in nature and suggests that the shear strength of soils can exhibit a natural CoV of up to 50%. In which case, the DEECA guideline CoV requirement would unlikely be ever met. Martin (2020) suggests that while in a manufactured material such as concrete or steel, the CoV may be less than 20%, in a natural material the variation can be very high and cannot be reduced by increased testing. For the Yallourn interseam shear strength, with 59 direct shear test results, the CoV is around 30% (Section </w:t>
      </w:r>
      <w:r>
        <w:fldChar w:fldCharType="begin"/>
      </w:r>
      <w:r>
        <w:instrText xml:space="preserve"> REF _Ref195687133 \n \h </w:instrText>
      </w:r>
      <w:r w:rsidR="00127579">
        <w:instrText xml:space="preserve"> \* MERGEFORMAT </w:instrText>
      </w:r>
      <w:r>
        <w:fldChar w:fldCharType="separate"/>
      </w:r>
      <w:r w:rsidR="00D35BC0">
        <w:t>8.9.2.3.3</w:t>
      </w:r>
      <w:r>
        <w:fldChar w:fldCharType="end"/>
      </w:r>
      <w:r>
        <w:t>).</w:t>
      </w:r>
    </w:p>
    <w:p w14:paraId="6F91C537" w14:textId="159F1A51" w:rsidR="002838AD" w:rsidRDefault="002838AD" w:rsidP="00127579">
      <w:pPr>
        <w:rPr>
          <w:highlight w:val="green"/>
        </w:rPr>
      </w:pPr>
      <w:r>
        <w:t>Nonetheless, since the lower bound value is adopted, it is considered to have satisfied this requirement. Whilst CoV and PoF are significant when utilising mean shear strength values, the adoption of the lower bound residual shear strength means that CoV and PoF no longer have a meaningful impact on the rehabilitation design. The use of a lower bound friction angle ensures that the uncertainty associated with a relatively high CoV is already captured in the selected residual friction angle. This approach provides inherent robustness, reduces sensitivity to statistical variability, and effectively accounts for failure risk without the need for further probabilistic analysis. As a result, the design becomes independent of both CoV and PoF, offering a high level of certainty and reliability.</w:t>
      </w:r>
    </w:p>
    <w:p w14:paraId="4647C97D" w14:textId="125CC4F9" w:rsidR="002838AD" w:rsidRPr="00907111" w:rsidRDefault="002838AD" w:rsidP="00127579">
      <w:r w:rsidRPr="00907111">
        <w:t xml:space="preserve">Therefore, the choice to use the lower bound value with a corresponding DAC satisfies the intent of the DEECA DAC guideline. In this way, </w:t>
      </w:r>
      <w:r>
        <w:t>it</w:t>
      </w:r>
      <w:r w:rsidRPr="00907111">
        <w:t xml:space="preserve"> address</w:t>
      </w:r>
      <w:r>
        <w:t>es</w:t>
      </w:r>
      <w:r w:rsidRPr="00907111">
        <w:t xml:space="preserve"> Objective 1, 2, 3</w:t>
      </w:r>
      <w:r w:rsidR="005824A3">
        <w:t xml:space="preserve"> </w:t>
      </w:r>
      <w:r w:rsidRPr="00907111">
        <w:t>and satisf</w:t>
      </w:r>
      <w:r>
        <w:t>ies</w:t>
      </w:r>
      <w:r w:rsidRPr="00907111">
        <w:t xml:space="preserve"> Technical Questions 1 to 7.</w:t>
      </w:r>
    </w:p>
    <w:p w14:paraId="4B0999A6" w14:textId="77777777" w:rsidR="002838AD" w:rsidRPr="006261AC" w:rsidRDefault="002838AD" w:rsidP="002838AD">
      <w:pPr>
        <w:pStyle w:val="Heading5"/>
      </w:pPr>
      <w:bookmarkStart w:id="603" w:name="_Ref198717125"/>
      <w:r>
        <w:t>Yallourn Design Acceptance Criteria</w:t>
      </w:r>
      <w:bookmarkEnd w:id="603"/>
    </w:p>
    <w:p w14:paraId="4A585BF5" w14:textId="6C47E004" w:rsidR="002838AD" w:rsidRPr="00FC1261" w:rsidRDefault="002838AD" w:rsidP="00127579">
      <w:pPr>
        <w:rPr>
          <w:highlight w:val="cyan"/>
        </w:rPr>
      </w:pPr>
      <w:r w:rsidRPr="00AE0701">
        <w:t xml:space="preserve">The DEECA draft DAC guideline, </w:t>
      </w:r>
      <w:r w:rsidRPr="00AE0701">
        <w:fldChar w:fldCharType="begin"/>
      </w:r>
      <w:r w:rsidRPr="00AE0701">
        <w:instrText xml:space="preserve"> REF _Ref196830248 \h </w:instrText>
      </w:r>
      <w:r>
        <w:instrText xml:space="preserve"> \* MERGEFORMAT </w:instrText>
      </w:r>
      <w:r w:rsidRPr="00AE0701">
        <w:fldChar w:fldCharType="separate"/>
      </w:r>
      <w:r w:rsidR="00D35BC0">
        <w:t xml:space="preserve">Table </w:t>
      </w:r>
      <w:r w:rsidR="00D35BC0">
        <w:rPr>
          <w:noProof/>
        </w:rPr>
        <w:t>8</w:t>
      </w:r>
      <w:r w:rsidR="00D35BC0">
        <w:rPr>
          <w:noProof/>
        </w:rPr>
        <w:noBreakHyphen/>
        <w:t>35</w:t>
      </w:r>
      <w:r w:rsidRPr="00AE0701">
        <w:fldChar w:fldCharType="end"/>
      </w:r>
      <w:r w:rsidRPr="00AE0701">
        <w:t xml:space="preserve">, calls for a minimum mean FoS that is dependent on the risk-based consequence category. It assumes a probabilistic analysis approach, where CoV and PoF values, along with the corresponding mean FoS, are also specified for each risk-based </w:t>
      </w:r>
      <w:r>
        <w:t>c</w:t>
      </w:r>
      <w:r w:rsidRPr="00AE0701">
        <w:t xml:space="preserve">onsequence </w:t>
      </w:r>
      <w:r>
        <w:t>c</w:t>
      </w:r>
      <w:r w:rsidRPr="00AE0701">
        <w:t xml:space="preserve">ategory. The EAY </w:t>
      </w:r>
      <w:r>
        <w:t>s</w:t>
      </w:r>
      <w:r w:rsidRPr="00AE0701">
        <w:t>trategy is aligned to this</w:t>
      </w:r>
      <w:r>
        <w:t>,</w:t>
      </w:r>
      <w:r w:rsidRPr="00AE0701">
        <w:t xml:space="preserve"> albeit with slightly different and deterministic FoS values</w:t>
      </w:r>
      <w:r>
        <w:t xml:space="preserve">, as listed in </w:t>
      </w:r>
      <w:r>
        <w:rPr>
          <w:highlight w:val="cyan"/>
        </w:rPr>
        <w:fldChar w:fldCharType="begin"/>
      </w:r>
      <w:r>
        <w:rPr>
          <w:highlight w:val="cyan"/>
        </w:rPr>
        <w:instrText xml:space="preserve"> REF _Ref196908205 \h </w:instrText>
      </w:r>
      <w:r w:rsidR="00127579">
        <w:rPr>
          <w:highlight w:val="cyan"/>
        </w:rPr>
        <w:instrText xml:space="preserve"> \* MERGEFORMAT </w:instrText>
      </w:r>
      <w:r>
        <w:rPr>
          <w:highlight w:val="cyan"/>
        </w:rPr>
      </w:r>
      <w:r>
        <w:rPr>
          <w:highlight w:val="cyan"/>
        </w:rPr>
        <w:fldChar w:fldCharType="separate"/>
      </w:r>
      <w:r w:rsidR="00D35BC0">
        <w:t xml:space="preserve">Table </w:t>
      </w:r>
      <w:r w:rsidR="00D35BC0">
        <w:rPr>
          <w:noProof/>
        </w:rPr>
        <w:t>8</w:t>
      </w:r>
      <w:r w:rsidR="00D35BC0">
        <w:rPr>
          <w:noProof/>
        </w:rPr>
        <w:noBreakHyphen/>
        <w:t>36</w:t>
      </w:r>
      <w:r>
        <w:rPr>
          <w:highlight w:val="cyan"/>
        </w:rPr>
        <w:fldChar w:fldCharType="end"/>
      </w:r>
      <w:r w:rsidRPr="00AE0701">
        <w:t>. Due to the conservatism in all the model inputs</w:t>
      </w:r>
      <w:r w:rsidR="00FB2FEE">
        <w:t>,</w:t>
      </w:r>
      <w:r w:rsidRPr="00AE0701">
        <w:t xml:space="preserve"> lower FoS are used in the design</w:t>
      </w:r>
      <w:r>
        <w:t xml:space="preserve"> and different FoS are assigned to different failure mechanisms. This conservative approach to the geotechnical stability model satisfies the intent of the DEECA DAC guideline, </w:t>
      </w:r>
      <w:r w:rsidRPr="00FC1261">
        <w:t>and results in slope designs more conservative than the guideline requires.</w:t>
      </w:r>
    </w:p>
    <w:p w14:paraId="3ACC9A00" w14:textId="51465C68" w:rsidR="002838AD" w:rsidRDefault="002838AD" w:rsidP="00F63812">
      <w:pPr>
        <w:pStyle w:val="Caption"/>
        <w:keepNext/>
      </w:pPr>
      <w:bookmarkStart w:id="604" w:name="_Ref196908205"/>
      <w:bookmarkStart w:id="605" w:name="_Toc210127009"/>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6</w:t>
      </w:r>
      <w:r w:rsidR="00971AAD">
        <w:fldChar w:fldCharType="end"/>
      </w:r>
      <w:bookmarkEnd w:id="604"/>
      <w:r w:rsidR="00F63812">
        <w:rPr>
          <w:noProof/>
        </w:rPr>
        <w:t>:</w:t>
      </w:r>
      <w:r>
        <w:t xml:space="preserve"> EAY Geotechnical DAC</w:t>
      </w:r>
      <w:bookmarkEnd w:id="605"/>
    </w:p>
    <w:tbl>
      <w:tblPr>
        <w:tblStyle w:val="DMRPTable"/>
        <w:tblW w:w="0" w:type="auto"/>
        <w:tblLook w:val="04A0" w:firstRow="1" w:lastRow="0" w:firstColumn="1" w:lastColumn="0" w:noHBand="0" w:noVBand="1"/>
      </w:tblPr>
      <w:tblGrid>
        <w:gridCol w:w="1688"/>
        <w:gridCol w:w="2040"/>
        <w:gridCol w:w="2037"/>
        <w:gridCol w:w="1668"/>
        <w:gridCol w:w="1666"/>
        <w:gridCol w:w="1667"/>
      </w:tblGrid>
      <w:tr w:rsidR="002838AD" w14:paraId="36D4AB01" w14:textId="77777777">
        <w:trPr>
          <w:cnfStyle w:val="100000000000" w:firstRow="1" w:lastRow="0" w:firstColumn="0" w:lastColumn="0" w:oddVBand="0" w:evenVBand="0" w:oddHBand="0" w:evenHBand="0" w:firstRowFirstColumn="0" w:firstRowLastColumn="0" w:lastRowFirstColumn="0" w:lastRowLastColumn="0"/>
        </w:trPr>
        <w:tc>
          <w:tcPr>
            <w:tcW w:w="1688" w:type="dxa"/>
            <w:vMerge w:val="restart"/>
            <w:vAlign w:val="bottom"/>
          </w:tcPr>
          <w:p w14:paraId="563CBD3A" w14:textId="77777777" w:rsidR="002838AD" w:rsidRPr="00D03653" w:rsidRDefault="002838AD">
            <w:pPr>
              <w:pStyle w:val="BodyTextFirstIndent"/>
              <w:rPr>
                <w:bCs/>
              </w:rPr>
            </w:pPr>
            <w:r w:rsidRPr="00D03653">
              <w:rPr>
                <w:bCs/>
              </w:rPr>
              <w:t>Mechanism</w:t>
            </w:r>
          </w:p>
        </w:tc>
        <w:tc>
          <w:tcPr>
            <w:tcW w:w="9078" w:type="dxa"/>
            <w:gridSpan w:val="5"/>
            <w:vAlign w:val="center"/>
          </w:tcPr>
          <w:p w14:paraId="733441FE" w14:textId="77777777" w:rsidR="002838AD" w:rsidRDefault="002838AD">
            <w:pPr>
              <w:pStyle w:val="BodyTextFirstIndent"/>
              <w:ind w:firstLine="0"/>
              <w:jc w:val="center"/>
            </w:pPr>
            <w:r>
              <w:t>Consequence Category</w:t>
            </w:r>
          </w:p>
        </w:tc>
      </w:tr>
      <w:tr w:rsidR="002838AD" w14:paraId="0E5B9477" w14:textId="77777777">
        <w:tc>
          <w:tcPr>
            <w:tcW w:w="1688" w:type="dxa"/>
            <w:vMerge/>
            <w:shd w:val="clear" w:color="auto" w:fill="8BC600"/>
          </w:tcPr>
          <w:p w14:paraId="17B1176A" w14:textId="77777777" w:rsidR="002838AD" w:rsidRPr="00D03653" w:rsidRDefault="002838AD">
            <w:pPr>
              <w:pStyle w:val="BodyTextFirstIndent"/>
              <w:ind w:firstLine="0"/>
              <w:rPr>
                <w:b/>
              </w:rPr>
            </w:pPr>
          </w:p>
        </w:tc>
        <w:tc>
          <w:tcPr>
            <w:tcW w:w="2040" w:type="dxa"/>
            <w:shd w:val="clear" w:color="auto" w:fill="8BC600"/>
          </w:tcPr>
          <w:p w14:paraId="7FDBED02" w14:textId="77777777" w:rsidR="002838AD" w:rsidRPr="00D03653" w:rsidRDefault="002838AD">
            <w:pPr>
              <w:pStyle w:val="BodyTextFirstIndent"/>
              <w:ind w:firstLine="0"/>
              <w:rPr>
                <w:b/>
              </w:rPr>
            </w:pPr>
            <w:r w:rsidRPr="00D03653">
              <w:rPr>
                <w:b/>
              </w:rPr>
              <w:t>1</w:t>
            </w:r>
            <w:r>
              <w:rPr>
                <w:b/>
              </w:rPr>
              <w:t>:</w:t>
            </w:r>
            <w:r w:rsidRPr="00D03653">
              <w:rPr>
                <w:b/>
              </w:rPr>
              <w:t xml:space="preserve"> Insignificant</w:t>
            </w:r>
          </w:p>
        </w:tc>
        <w:tc>
          <w:tcPr>
            <w:tcW w:w="2037" w:type="dxa"/>
            <w:shd w:val="clear" w:color="auto" w:fill="8BC600"/>
          </w:tcPr>
          <w:p w14:paraId="33206C13" w14:textId="77777777" w:rsidR="002838AD" w:rsidRPr="00D03653" w:rsidRDefault="002838AD">
            <w:pPr>
              <w:pStyle w:val="BodyTextFirstIndent"/>
              <w:ind w:firstLine="0"/>
              <w:rPr>
                <w:b/>
              </w:rPr>
            </w:pPr>
            <w:r w:rsidRPr="00D03653">
              <w:rPr>
                <w:b/>
              </w:rPr>
              <w:t>2</w:t>
            </w:r>
            <w:r>
              <w:rPr>
                <w:b/>
              </w:rPr>
              <w:t>:</w:t>
            </w:r>
            <w:r w:rsidRPr="00D03653">
              <w:rPr>
                <w:b/>
              </w:rPr>
              <w:t xml:space="preserve"> Minor</w:t>
            </w:r>
          </w:p>
        </w:tc>
        <w:tc>
          <w:tcPr>
            <w:tcW w:w="1668" w:type="dxa"/>
            <w:shd w:val="clear" w:color="auto" w:fill="8BC600"/>
          </w:tcPr>
          <w:p w14:paraId="7DDEE299" w14:textId="77777777" w:rsidR="002838AD" w:rsidRPr="00D03653" w:rsidRDefault="002838AD">
            <w:pPr>
              <w:pStyle w:val="BodyTextFirstIndent"/>
              <w:ind w:firstLine="0"/>
              <w:rPr>
                <w:b/>
              </w:rPr>
            </w:pPr>
            <w:r w:rsidRPr="00D03653">
              <w:rPr>
                <w:b/>
              </w:rPr>
              <w:t>3</w:t>
            </w:r>
            <w:r>
              <w:rPr>
                <w:b/>
              </w:rPr>
              <w:t>:</w:t>
            </w:r>
            <w:r w:rsidRPr="00D03653">
              <w:rPr>
                <w:b/>
              </w:rPr>
              <w:t xml:space="preserve"> Moderate</w:t>
            </w:r>
          </w:p>
        </w:tc>
        <w:tc>
          <w:tcPr>
            <w:tcW w:w="1666" w:type="dxa"/>
            <w:shd w:val="clear" w:color="auto" w:fill="8BC600"/>
          </w:tcPr>
          <w:p w14:paraId="6AA815A5" w14:textId="77777777" w:rsidR="002838AD" w:rsidRPr="00D03653" w:rsidRDefault="002838AD">
            <w:pPr>
              <w:pStyle w:val="BodyTextFirstIndent"/>
              <w:ind w:firstLine="0"/>
              <w:rPr>
                <w:b/>
              </w:rPr>
            </w:pPr>
            <w:r w:rsidRPr="00D03653">
              <w:rPr>
                <w:b/>
              </w:rPr>
              <w:t>4</w:t>
            </w:r>
            <w:r>
              <w:rPr>
                <w:b/>
              </w:rPr>
              <w:t>:</w:t>
            </w:r>
            <w:r w:rsidRPr="00D03653">
              <w:rPr>
                <w:b/>
              </w:rPr>
              <w:t xml:space="preserve"> Major</w:t>
            </w:r>
          </w:p>
        </w:tc>
        <w:tc>
          <w:tcPr>
            <w:tcW w:w="1667" w:type="dxa"/>
            <w:shd w:val="clear" w:color="auto" w:fill="8BC600"/>
          </w:tcPr>
          <w:p w14:paraId="4D5343C4" w14:textId="77777777" w:rsidR="002838AD" w:rsidRPr="00D03653" w:rsidRDefault="002838AD">
            <w:pPr>
              <w:pStyle w:val="BodyTextFirstIndent"/>
              <w:ind w:firstLine="0"/>
              <w:rPr>
                <w:b/>
              </w:rPr>
            </w:pPr>
            <w:r w:rsidRPr="00D03653">
              <w:rPr>
                <w:b/>
              </w:rPr>
              <w:t>5</w:t>
            </w:r>
            <w:r>
              <w:rPr>
                <w:b/>
              </w:rPr>
              <w:t>:</w:t>
            </w:r>
            <w:r w:rsidRPr="00D03653">
              <w:rPr>
                <w:b/>
              </w:rPr>
              <w:t xml:space="preserve"> Critical</w:t>
            </w:r>
          </w:p>
        </w:tc>
      </w:tr>
      <w:tr w:rsidR="002838AD" w14:paraId="45FAF773" w14:textId="77777777">
        <w:tc>
          <w:tcPr>
            <w:tcW w:w="1688" w:type="dxa"/>
            <w:vAlign w:val="center"/>
          </w:tcPr>
          <w:p w14:paraId="6A5B6009" w14:textId="77777777" w:rsidR="002838AD" w:rsidRDefault="002838AD">
            <w:pPr>
              <w:pStyle w:val="BodyTextFirstIndent"/>
              <w:ind w:firstLine="0"/>
              <w:jc w:val="right"/>
            </w:pPr>
            <w:r>
              <w:t>Multilinear FoS:</w:t>
            </w:r>
          </w:p>
        </w:tc>
        <w:tc>
          <w:tcPr>
            <w:tcW w:w="5745" w:type="dxa"/>
            <w:gridSpan w:val="3"/>
          </w:tcPr>
          <w:p w14:paraId="4E802C0F" w14:textId="410E781F" w:rsidR="002838AD" w:rsidRDefault="002838AD">
            <w:pPr>
              <w:pStyle w:val="BodyTextFirstIndent"/>
              <w:ind w:firstLine="0"/>
              <w:jc w:val="center"/>
            </w:pPr>
            <w:r w:rsidRPr="001549E0">
              <w:t>≥</w:t>
            </w:r>
            <w:r>
              <w:t>1.3</w:t>
            </w:r>
            <w:r w:rsidR="006B50E2">
              <w:t>0</w:t>
            </w:r>
          </w:p>
        </w:tc>
        <w:tc>
          <w:tcPr>
            <w:tcW w:w="3333" w:type="dxa"/>
            <w:gridSpan w:val="2"/>
            <w:vMerge w:val="restart"/>
            <w:vAlign w:val="center"/>
          </w:tcPr>
          <w:p w14:paraId="26271FC8" w14:textId="53FDB4D5" w:rsidR="002838AD" w:rsidRDefault="002838AD">
            <w:pPr>
              <w:pStyle w:val="BodyTextFirstIndent"/>
              <w:ind w:firstLine="0"/>
              <w:jc w:val="center"/>
            </w:pPr>
            <w:r w:rsidRPr="001549E0">
              <w:t>≥</w:t>
            </w:r>
            <w:r>
              <w:t>1.5</w:t>
            </w:r>
            <w:r w:rsidR="006B50E2">
              <w:t>0</w:t>
            </w:r>
          </w:p>
        </w:tc>
      </w:tr>
      <w:tr w:rsidR="002838AD" w14:paraId="3D65997D" w14:textId="77777777">
        <w:tc>
          <w:tcPr>
            <w:tcW w:w="1688" w:type="dxa"/>
            <w:vAlign w:val="center"/>
          </w:tcPr>
          <w:p w14:paraId="47F3CEAB" w14:textId="77777777" w:rsidR="002838AD" w:rsidRDefault="002838AD">
            <w:pPr>
              <w:pStyle w:val="BodyTextFirstIndent"/>
              <w:ind w:firstLine="0"/>
              <w:jc w:val="right"/>
            </w:pPr>
            <w:r>
              <w:t>Block Slide FoS:</w:t>
            </w:r>
          </w:p>
        </w:tc>
        <w:tc>
          <w:tcPr>
            <w:tcW w:w="5745" w:type="dxa"/>
            <w:gridSpan w:val="3"/>
          </w:tcPr>
          <w:p w14:paraId="6F4C526E" w14:textId="63231587" w:rsidR="002838AD" w:rsidRDefault="002838AD">
            <w:pPr>
              <w:pStyle w:val="BodyTextFirstIndent"/>
              <w:ind w:firstLine="0"/>
              <w:jc w:val="center"/>
            </w:pPr>
            <w:r w:rsidRPr="001549E0">
              <w:t>≥</w:t>
            </w:r>
            <w:r>
              <w:t>1.1</w:t>
            </w:r>
            <w:r w:rsidR="006B50E2">
              <w:t>0</w:t>
            </w:r>
          </w:p>
        </w:tc>
        <w:tc>
          <w:tcPr>
            <w:tcW w:w="3333" w:type="dxa"/>
            <w:gridSpan w:val="2"/>
            <w:vMerge/>
            <w:vAlign w:val="center"/>
          </w:tcPr>
          <w:p w14:paraId="5E033DC5" w14:textId="77777777" w:rsidR="002838AD" w:rsidRDefault="002838AD">
            <w:pPr>
              <w:pStyle w:val="BodyTextFirstIndent"/>
              <w:ind w:firstLine="0"/>
              <w:jc w:val="center"/>
            </w:pPr>
          </w:p>
        </w:tc>
      </w:tr>
    </w:tbl>
    <w:p w14:paraId="0B488ACE" w14:textId="02EDC576" w:rsidR="00620C71" w:rsidRDefault="00D32496" w:rsidP="001E4817">
      <w:pPr>
        <w:pStyle w:val="Heading3"/>
        <w:ind w:left="567"/>
      </w:pPr>
      <w:bookmarkStart w:id="606" w:name="_Ref197437563"/>
      <w:r>
        <w:t>Findings</w:t>
      </w:r>
      <w:bookmarkEnd w:id="606"/>
    </w:p>
    <w:p w14:paraId="71BFF430" w14:textId="77777777" w:rsidR="00D3516A" w:rsidRPr="005B6612" w:rsidRDefault="00D3516A" w:rsidP="00D3516A">
      <w:pPr>
        <w:pStyle w:val="Heading4"/>
      </w:pPr>
      <w:bookmarkStart w:id="607" w:name="_Ref197413788"/>
      <w:r w:rsidRPr="005B6612">
        <w:t>Base Case Sta</w:t>
      </w:r>
      <w:r w:rsidR="0038053D" w:rsidRPr="005B6612">
        <w:t>bility Analysis Results</w:t>
      </w:r>
      <w:bookmarkEnd w:id="607"/>
    </w:p>
    <w:p w14:paraId="6C07C89A" w14:textId="17D2BB05" w:rsidR="0058009B" w:rsidRPr="001E513E" w:rsidRDefault="002E0715" w:rsidP="0058009B">
      <w:r w:rsidRPr="005B6612">
        <w:t xml:space="preserve">The results from the base case stability analyses for all </w:t>
      </w:r>
      <w:r w:rsidR="000F7308">
        <w:t>stability</w:t>
      </w:r>
      <w:r w:rsidRPr="005B6612">
        <w:t xml:space="preserve"> sections are provided in </w:t>
      </w:r>
      <w:r w:rsidR="005B6612" w:rsidRPr="005B6612">
        <w:fldChar w:fldCharType="begin"/>
      </w:r>
      <w:r w:rsidR="005B6612" w:rsidRPr="005B6612">
        <w:instrText xml:space="preserve"> REF _Ref196817766 \h </w:instrText>
      </w:r>
      <w:r w:rsidR="005B6612">
        <w:instrText xml:space="preserve"> \* MERGEFORMAT </w:instrText>
      </w:r>
      <w:r w:rsidR="005B6612" w:rsidRPr="005B6612">
        <w:fldChar w:fldCharType="separate"/>
      </w:r>
      <w:r w:rsidR="00D35BC0">
        <w:t xml:space="preserve">Table </w:t>
      </w:r>
      <w:r w:rsidR="00D35BC0">
        <w:rPr>
          <w:noProof/>
        </w:rPr>
        <w:t>8</w:t>
      </w:r>
      <w:r w:rsidR="00D35BC0">
        <w:rPr>
          <w:noProof/>
        </w:rPr>
        <w:noBreakHyphen/>
        <w:t>37</w:t>
      </w:r>
      <w:r w:rsidR="005B6612" w:rsidRPr="005B6612">
        <w:fldChar w:fldCharType="end"/>
      </w:r>
      <w:r w:rsidR="0058009B" w:rsidRPr="005B6612">
        <w:t xml:space="preserve">. A </w:t>
      </w:r>
      <w:r w:rsidR="0058009B">
        <w:t>range</w:t>
      </w:r>
      <w:r w:rsidR="0058009B" w:rsidRPr="005B6612">
        <w:t xml:space="preserve"> of lake fill levels have been analysed as part of the rehabilitation studies</w:t>
      </w:r>
      <w:r w:rsidR="0058009B">
        <w:t xml:space="preserve"> (PSM4487-200R</w:t>
      </w:r>
      <w:r w:rsidR="00C431C0">
        <w:t xml:space="preserve"> </w:t>
      </w:r>
      <w:r w:rsidR="00C431C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431C0">
        <w:fldChar w:fldCharType="separate"/>
      </w:r>
      <w:r w:rsidR="004C52FC">
        <w:rPr>
          <w:noProof/>
        </w:rPr>
        <w:t>(PSM 2025b)</w:t>
      </w:r>
      <w:r w:rsidR="00C431C0">
        <w:fldChar w:fldCharType="end"/>
      </w:r>
      <w:r w:rsidR="0058009B">
        <w:t>)</w:t>
      </w:r>
      <w:r w:rsidR="0058009B" w:rsidRPr="005B6612">
        <w:t xml:space="preserve">, only the minimum (critical) </w:t>
      </w:r>
      <w:r w:rsidR="0058009B" w:rsidRPr="001E513E">
        <w:t>lake level FoS is presented here.</w:t>
      </w:r>
    </w:p>
    <w:p w14:paraId="01A7A85F" w14:textId="37C1C1F1" w:rsidR="00816CAD" w:rsidRPr="001E513E" w:rsidRDefault="0058009B" w:rsidP="002E0715">
      <w:r>
        <w:t>Cells that ar</w:t>
      </w:r>
      <w:r w:rsidRPr="00F2242C">
        <w:t xml:space="preserve">e shown with </w:t>
      </w:r>
      <w:r w:rsidRPr="00F2242C">
        <w:rPr>
          <w:b/>
          <w:bCs/>
          <w:color w:val="FF0000"/>
        </w:rPr>
        <w:t>red text</w:t>
      </w:r>
      <w:r w:rsidRPr="00F2242C">
        <w:rPr>
          <w:color w:val="FF0000"/>
        </w:rPr>
        <w:t xml:space="preserve"> </w:t>
      </w:r>
      <w:r>
        <w:t>are those that do not meet the DAC (</w:t>
      </w:r>
      <w:r>
        <w:fldChar w:fldCharType="begin"/>
      </w:r>
      <w:r>
        <w:instrText xml:space="preserve"> REF _Ref196908205 \h </w:instrText>
      </w:r>
      <w:r>
        <w:fldChar w:fldCharType="separate"/>
      </w:r>
      <w:r w:rsidR="00D35BC0">
        <w:t xml:space="preserve">Table </w:t>
      </w:r>
      <w:r w:rsidR="00D35BC0">
        <w:rPr>
          <w:noProof/>
        </w:rPr>
        <w:t>8</w:t>
      </w:r>
      <w:r w:rsidR="00D35BC0">
        <w:noBreakHyphen/>
      </w:r>
      <w:r w:rsidR="00D35BC0">
        <w:rPr>
          <w:noProof/>
        </w:rPr>
        <w:t>36</w:t>
      </w:r>
      <w:r>
        <w:fldChar w:fldCharType="end"/>
      </w:r>
      <w:r>
        <w:t xml:space="preserve">). </w:t>
      </w:r>
      <w:r w:rsidR="003772FC">
        <w:t xml:space="preserve">Cells that are </w:t>
      </w:r>
      <w:r w:rsidR="003772FC" w:rsidRPr="00F2242C">
        <w:rPr>
          <w:shd w:val="clear" w:color="auto" w:fill="F2DBDB" w:themeFill="accent2" w:themeFillTint="33"/>
        </w:rPr>
        <w:t>shaded red</w:t>
      </w:r>
      <w:r>
        <w:t xml:space="preserve"> do not meet the DAC for block </w:t>
      </w:r>
      <w:r w:rsidR="009037CB">
        <w:t>slide;</w:t>
      </w:r>
      <w:r>
        <w:t xml:space="preserve"> however, the multilinear </w:t>
      </w:r>
      <w:r w:rsidR="005356AC">
        <w:t xml:space="preserve">mechanism </w:t>
      </w:r>
      <w:r>
        <w:t>meet</w:t>
      </w:r>
      <w:r w:rsidR="005356AC">
        <w:t>s</w:t>
      </w:r>
      <w:r>
        <w:t xml:space="preserve"> the DAC and </w:t>
      </w:r>
      <w:r w:rsidR="005356AC">
        <w:t>is</w:t>
      </w:r>
      <w:r>
        <w:t xml:space="preserve"> applicable once the peripheral catchment drainage infrastructure is installed.</w:t>
      </w:r>
    </w:p>
    <w:p w14:paraId="1CBB6501" w14:textId="1AAD9DBA" w:rsidR="00C13359" w:rsidRPr="001E513E" w:rsidRDefault="00C13359" w:rsidP="00C13359">
      <w:r w:rsidRPr="0094665C">
        <w:t>The sensitivity checks using higher interseam strengths and multilinear failure path show higher FoS, typically &gt;+0.4</w:t>
      </w:r>
      <w:r w:rsidR="00501825">
        <w:t>. T</w:t>
      </w:r>
      <w:r>
        <w:t>hese</w:t>
      </w:r>
      <w:r w:rsidR="00501825">
        <w:t xml:space="preserve"> results</w:t>
      </w:r>
      <w:r>
        <w:t xml:space="preserve"> are detailed in PSM4487-200R </w:t>
      </w:r>
      <w:r>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fldChar w:fldCharType="separate"/>
      </w:r>
      <w:r w:rsidR="004C52FC">
        <w:rPr>
          <w:noProof/>
        </w:rPr>
        <w:t>(PSM 2025b)</w:t>
      </w:r>
      <w:r>
        <w:fldChar w:fldCharType="end"/>
      </w:r>
      <w:r>
        <w:t>.</w:t>
      </w:r>
    </w:p>
    <w:p w14:paraId="3B04E762" w14:textId="77777777" w:rsidR="002D28D2" w:rsidRDefault="002D28D2">
      <w:pPr>
        <w:spacing w:after="0" w:line="240" w:lineRule="auto"/>
        <w:rPr>
          <w:b/>
          <w:bCs/>
        </w:rPr>
      </w:pPr>
      <w:r>
        <w:rPr>
          <w:b/>
          <w:bCs/>
        </w:rPr>
        <w:br w:type="page"/>
      </w:r>
    </w:p>
    <w:p w14:paraId="17F2F1B2" w14:textId="44E25C8A" w:rsidR="003E7D1E" w:rsidRPr="003138E6" w:rsidRDefault="001E513E" w:rsidP="002E0715">
      <w:pPr>
        <w:rPr>
          <w:b/>
        </w:rPr>
      </w:pPr>
      <w:r w:rsidRPr="003138E6">
        <w:rPr>
          <w:b/>
          <w:bCs/>
        </w:rPr>
        <w:t>At lake full:</w:t>
      </w:r>
    </w:p>
    <w:p w14:paraId="5E2F0172" w14:textId="6573AECD" w:rsidR="001E513E" w:rsidRDefault="00C24D52" w:rsidP="002E0715">
      <w:r>
        <w:t xml:space="preserve">The majority of </w:t>
      </w:r>
      <w:r w:rsidR="000F7308">
        <w:t xml:space="preserve">stability </w:t>
      </w:r>
      <w:r>
        <w:t>sections meet the</w:t>
      </w:r>
      <w:r w:rsidR="001E513E">
        <w:t xml:space="preserve"> DAC</w:t>
      </w:r>
      <w:r>
        <w:t>,</w:t>
      </w:r>
      <w:r w:rsidR="001E513E">
        <w:t xml:space="preserve"> with following exceptions:</w:t>
      </w:r>
    </w:p>
    <w:p w14:paraId="4C575834" w14:textId="0FF9AB5A" w:rsidR="001E513E" w:rsidRDefault="000F7308" w:rsidP="00ED69BB">
      <w:pPr>
        <w:pStyle w:val="ListParagraph"/>
        <w:numPr>
          <w:ilvl w:val="0"/>
          <w:numId w:val="182"/>
        </w:numPr>
      </w:pPr>
      <w:r>
        <w:t xml:space="preserve">Stability </w:t>
      </w:r>
      <w:r w:rsidR="001E513E">
        <w:t>Section</w:t>
      </w:r>
      <w:r w:rsidR="004367C1">
        <w:t xml:space="preserve"> 21</w:t>
      </w:r>
      <w:r w:rsidR="00336B0A">
        <w:t xml:space="preserve"> (YTF SWB)</w:t>
      </w:r>
      <w:r w:rsidR="004367C1">
        <w:t xml:space="preserve">: </w:t>
      </w:r>
      <w:r w:rsidR="002C03E4" w:rsidRPr="002C03E4">
        <w:t xml:space="preserve">While </w:t>
      </w:r>
      <w:r w:rsidR="00EA7F76">
        <w:t>this is</w:t>
      </w:r>
      <w:r w:rsidR="002C03E4" w:rsidRPr="002C03E4">
        <w:t xml:space="preserve"> above the DAC for a normal slope, the presence of the railway gives the domain a high consequence level. When reviewing the applicable FoS at the railway, which is located 170m from the crest, it is over 1.5.  Nonetheless, drainage structures in this area need to be specifically designed carefully and effectively to avoid further future loading of the batters. </w:t>
      </w:r>
      <w:r w:rsidR="0058009B" w:rsidRPr="002C03E4">
        <w:t>They also need to be permanent structures.</w:t>
      </w:r>
      <w:r w:rsidR="0058009B">
        <w:t xml:space="preserve"> Further geotechnical investigation and testing is planned for this domain, the results of which will inform the detailed design</w:t>
      </w:r>
      <w:r w:rsidR="00563C5F">
        <w:t xml:space="preserve"> and has been note</w:t>
      </w:r>
      <w:r w:rsidR="00A56825">
        <w:t>d in knowledge gap</w:t>
      </w:r>
      <w:r w:rsidR="00EE2707">
        <w:t xml:space="preserve"> in</w:t>
      </w:r>
      <w:r w:rsidR="00A56825">
        <w:t xml:space="preserve"> </w:t>
      </w:r>
      <w:r w:rsidR="00A56825">
        <w:fldChar w:fldCharType="begin"/>
      </w:r>
      <w:r w:rsidR="00A56825">
        <w:instrText xml:space="preserve"> REF _Ref195079004 \r \h </w:instrText>
      </w:r>
      <w:r w:rsidR="00A56825">
        <w:fldChar w:fldCharType="separate"/>
      </w:r>
      <w:r w:rsidR="00D35BC0">
        <w:t>Chapter 17</w:t>
      </w:r>
      <w:r w:rsidR="00A56825">
        <w:fldChar w:fldCharType="end"/>
      </w:r>
      <w:r w:rsidR="0058009B">
        <w:t>.</w:t>
      </w:r>
      <w:r w:rsidR="00EE2707">
        <w:t xml:space="preserve"> </w:t>
      </w:r>
    </w:p>
    <w:p w14:paraId="4DDFA6B2" w14:textId="4A3C59D0" w:rsidR="0058009B" w:rsidRDefault="000F7308" w:rsidP="00ED69BB">
      <w:pPr>
        <w:pStyle w:val="ListParagraph"/>
        <w:numPr>
          <w:ilvl w:val="0"/>
          <w:numId w:val="182"/>
        </w:numPr>
      </w:pPr>
      <w:r>
        <w:t xml:space="preserve">Stability </w:t>
      </w:r>
      <w:r w:rsidR="0058009B">
        <w:t xml:space="preserve">Section 28 (YTF WB): Current geometry FoS is below 1.30 and buttressing is required to increase the FoS above the </w:t>
      </w:r>
      <w:r w:rsidR="009037CB">
        <w:t>DAC,</w:t>
      </w:r>
      <w:r w:rsidR="0058009B">
        <w:t xml:space="preserve"> and this is discussed in Section </w:t>
      </w:r>
      <w:r w:rsidR="003020AB">
        <w:fldChar w:fldCharType="begin"/>
      </w:r>
      <w:r w:rsidR="003020AB">
        <w:instrText xml:space="preserve"> REF _Ref198294994 \n \h </w:instrText>
      </w:r>
      <w:r w:rsidR="003020AB">
        <w:fldChar w:fldCharType="separate"/>
      </w:r>
      <w:r w:rsidR="00D35BC0">
        <w:t>8.9.3.2</w:t>
      </w:r>
      <w:r w:rsidR="003020AB">
        <w:fldChar w:fldCharType="end"/>
      </w:r>
      <w:r w:rsidR="0058009B">
        <w:t xml:space="preserve"> .</w:t>
      </w:r>
    </w:p>
    <w:p w14:paraId="180AD268" w14:textId="7833C621" w:rsidR="0058009B" w:rsidRDefault="000F7308" w:rsidP="00ED69BB">
      <w:pPr>
        <w:pStyle w:val="ListParagraph"/>
        <w:numPr>
          <w:ilvl w:val="0"/>
          <w:numId w:val="182"/>
        </w:numPr>
      </w:pPr>
      <w:r>
        <w:t xml:space="preserve">Stability </w:t>
      </w:r>
      <w:r w:rsidR="0058009B">
        <w:t>Section 32 (MRD): Marginally below DAC. Action/s to address this will be determined through the detailed design process.</w:t>
      </w:r>
    </w:p>
    <w:p w14:paraId="7236AE27" w14:textId="7894C9E5" w:rsidR="0052194B" w:rsidRDefault="0052194B" w:rsidP="000602E2">
      <w:r>
        <w:t>The results for both multilinear and block</w:t>
      </w:r>
      <w:r w:rsidR="006908CC">
        <w:t xml:space="preserve"> </w:t>
      </w:r>
      <w:r>
        <w:t xml:space="preserve">slide mechanisms are shown for </w:t>
      </w:r>
      <w:r w:rsidR="000F7308">
        <w:t xml:space="preserve">stability </w:t>
      </w:r>
      <w:r>
        <w:t>s</w:t>
      </w:r>
      <w:r w:rsidR="00372D2A">
        <w:t xml:space="preserve">ections </w:t>
      </w:r>
      <w:r w:rsidR="002F51A5">
        <w:t>9, 11, 15, 16,</w:t>
      </w:r>
      <w:r w:rsidR="00372D2A">
        <w:t xml:space="preserve"> 19, 20, 22, 24 and 25</w:t>
      </w:r>
      <w:r w:rsidR="00C66FC1">
        <w:t>. Th</w:t>
      </w:r>
      <w:r w:rsidR="00204520">
        <w:t xml:space="preserve">is highlights the </w:t>
      </w:r>
      <w:r w:rsidR="003C2FFA">
        <w:t>criticality</w:t>
      </w:r>
      <w:r w:rsidR="00204520">
        <w:t xml:space="preserve"> of controlling the </w:t>
      </w:r>
      <w:r w:rsidR="00201C99">
        <w:t xml:space="preserve">surface water flows from the peripheral catchments, where </w:t>
      </w:r>
      <w:r w:rsidR="00901FB9">
        <w:t>the</w:t>
      </w:r>
      <w:r w:rsidR="00D550CD">
        <w:t xml:space="preserve"> block</w:t>
      </w:r>
      <w:r w:rsidR="006908CC">
        <w:t xml:space="preserve"> </w:t>
      </w:r>
      <w:r w:rsidR="00D550CD">
        <w:t>slide scenario</w:t>
      </w:r>
      <w:r w:rsidR="00901FB9">
        <w:t xml:space="preserve"> (</w:t>
      </w:r>
      <w:r w:rsidR="009B7D7F">
        <w:t xml:space="preserve">with </w:t>
      </w:r>
      <w:r w:rsidR="00901FB9">
        <w:t>tension cracks filled to ground surface)</w:t>
      </w:r>
      <w:r w:rsidR="00D550CD">
        <w:t xml:space="preserve"> results in</w:t>
      </w:r>
      <w:r w:rsidR="0023331B">
        <w:t xml:space="preserve"> </w:t>
      </w:r>
      <w:r w:rsidR="00283D15">
        <w:t>FoS</w:t>
      </w:r>
      <w:r w:rsidR="00901FB9">
        <w:t xml:space="preserve"> near or below 1.0</w:t>
      </w:r>
      <w:r w:rsidR="0015167F">
        <w:t>.</w:t>
      </w:r>
    </w:p>
    <w:p w14:paraId="36C40E39" w14:textId="77777777" w:rsidR="002606B2" w:rsidRDefault="00DC541F" w:rsidP="002E0715">
      <w:pPr>
        <w:rPr>
          <w:b/>
        </w:rPr>
      </w:pPr>
      <w:r>
        <w:rPr>
          <w:b/>
          <w:bCs/>
        </w:rPr>
        <w:t xml:space="preserve">EOM + Lake </w:t>
      </w:r>
      <w:r w:rsidR="00D06F76">
        <w:rPr>
          <w:b/>
          <w:bCs/>
        </w:rPr>
        <w:t>Filling</w:t>
      </w:r>
    </w:p>
    <w:p w14:paraId="1A626485" w14:textId="12300E05" w:rsidR="00C24D52" w:rsidRDefault="00C24D52" w:rsidP="00C24D52">
      <w:r>
        <w:t xml:space="preserve">The majority of </w:t>
      </w:r>
      <w:r w:rsidR="000F7308">
        <w:t xml:space="preserve">stability </w:t>
      </w:r>
      <w:r>
        <w:t>sections meet the DAC, with following exceptions:</w:t>
      </w:r>
    </w:p>
    <w:p w14:paraId="4BB7048D" w14:textId="3EC70BEC" w:rsidR="00DC541F" w:rsidRDefault="000F7308" w:rsidP="00ED69BB">
      <w:pPr>
        <w:pStyle w:val="ListParagraph"/>
        <w:numPr>
          <w:ilvl w:val="0"/>
          <w:numId w:val="183"/>
        </w:numPr>
      </w:pPr>
      <w:r>
        <w:t xml:space="preserve">Stability </w:t>
      </w:r>
      <w:r w:rsidR="00664CC2">
        <w:t>Section 6</w:t>
      </w:r>
      <w:r w:rsidR="00336B0A">
        <w:t xml:space="preserve"> (YEF LRB): </w:t>
      </w:r>
      <w:r w:rsidR="00D06F76">
        <w:t>Block</w:t>
      </w:r>
      <w:r w:rsidR="00FF4EE7">
        <w:t xml:space="preserve"> </w:t>
      </w:r>
      <w:r w:rsidR="00D06F76">
        <w:t xml:space="preserve">slide </w:t>
      </w:r>
      <w:r w:rsidR="00336B0A">
        <w:t>FoS of</w:t>
      </w:r>
      <w:r w:rsidR="005E2CC9">
        <w:t xml:space="preserve"> </w:t>
      </w:r>
      <w:r w:rsidR="00B5107F">
        <w:t>1.29</w:t>
      </w:r>
      <w:r w:rsidR="00336B0A">
        <w:t xml:space="preserve"> (EOM) and</w:t>
      </w:r>
      <w:r w:rsidR="00B5107F">
        <w:t xml:space="preserve"> 1.32</w:t>
      </w:r>
      <w:r w:rsidR="00D06F76">
        <w:t xml:space="preserve"> (critical lake level</w:t>
      </w:r>
      <w:r w:rsidR="00325609">
        <w:t xml:space="preserve"> @ RL</w:t>
      </w:r>
      <w:r w:rsidR="008A0C2C">
        <w:t>-20m).</w:t>
      </w:r>
      <w:r w:rsidR="00584366">
        <w:t xml:space="preserve"> </w:t>
      </w:r>
      <w:r w:rsidR="003C7669">
        <w:t>This is for the current geometry and does not include the planned backfilling of the North-East pond</w:t>
      </w:r>
      <w:r w:rsidR="00F210E5">
        <w:t>.</w:t>
      </w:r>
      <w:r w:rsidR="00851712">
        <w:t xml:space="preserve"> </w:t>
      </w:r>
      <w:r w:rsidR="0058009B">
        <w:t xml:space="preserve">Buttressing </w:t>
      </w:r>
      <w:r w:rsidR="00321FE5">
        <w:t>requirements are</w:t>
      </w:r>
      <w:r w:rsidR="00851712">
        <w:t xml:space="preserve"> discussed in Section</w:t>
      </w:r>
      <w:r w:rsidR="0055142B">
        <w:t xml:space="preserve"> </w:t>
      </w:r>
      <w:r w:rsidR="0055142B">
        <w:fldChar w:fldCharType="begin"/>
      </w:r>
      <w:r w:rsidR="0055142B">
        <w:instrText xml:space="preserve"> REF _Ref198294994 \w \h </w:instrText>
      </w:r>
      <w:r w:rsidR="0055142B">
        <w:fldChar w:fldCharType="separate"/>
      </w:r>
      <w:r w:rsidR="00D35BC0">
        <w:t>8.9.3.2</w:t>
      </w:r>
      <w:r w:rsidR="0055142B">
        <w:fldChar w:fldCharType="end"/>
      </w:r>
      <w:r w:rsidR="006A6FC4">
        <w:t>.</w:t>
      </w:r>
    </w:p>
    <w:p w14:paraId="473684F1" w14:textId="13FE50AF" w:rsidR="00664CC2" w:rsidRDefault="000F7308" w:rsidP="00ED69BB">
      <w:pPr>
        <w:pStyle w:val="ListParagraph"/>
        <w:numPr>
          <w:ilvl w:val="0"/>
          <w:numId w:val="183"/>
        </w:numPr>
      </w:pPr>
      <w:r>
        <w:t xml:space="preserve">Stability </w:t>
      </w:r>
      <w:r w:rsidR="005D6CF9">
        <w:t>Section 16</w:t>
      </w:r>
      <w:r w:rsidR="00452D14">
        <w:t xml:space="preserve"> (YTF FSPB)</w:t>
      </w:r>
      <w:r w:rsidR="008C56D3">
        <w:t>: Block</w:t>
      </w:r>
      <w:r w:rsidR="00FF4EE7">
        <w:t xml:space="preserve"> </w:t>
      </w:r>
      <w:r w:rsidR="008C56D3">
        <w:t>slide FoS of 1.21 (EOM) and 1.33 (critical lake level @ RL0m).</w:t>
      </w:r>
      <w:r w:rsidR="005D6CF9">
        <w:t xml:space="preserve"> </w:t>
      </w:r>
      <w:r w:rsidR="00851712">
        <w:t xml:space="preserve">There is potential </w:t>
      </w:r>
      <w:r w:rsidR="00A06D71">
        <w:t>that</w:t>
      </w:r>
      <w:r w:rsidR="00851712">
        <w:t xml:space="preserve"> further buttressing </w:t>
      </w:r>
      <w:r w:rsidR="00A06D71">
        <w:t>will be required</w:t>
      </w:r>
      <w:r w:rsidR="00851712">
        <w:t xml:space="preserve"> in this </w:t>
      </w:r>
      <w:r w:rsidR="009037CB">
        <w:t>domain,</w:t>
      </w:r>
      <w:r w:rsidR="00851712">
        <w:t xml:space="preserve"> and </w:t>
      </w:r>
      <w:r w:rsidR="00A06D71">
        <w:t>this is discussed in</w:t>
      </w:r>
      <w:r w:rsidR="00A06D71" w:rsidRPr="00A06D71">
        <w:t xml:space="preserve"> </w:t>
      </w:r>
      <w:r w:rsidR="00A06D71">
        <w:t>Section</w:t>
      </w:r>
      <w:r w:rsidR="00E76EE9">
        <w:t xml:space="preserve"> </w:t>
      </w:r>
      <w:r w:rsidR="00E76EE9">
        <w:fldChar w:fldCharType="begin"/>
      </w:r>
      <w:r w:rsidR="00E76EE9">
        <w:instrText xml:space="preserve"> REF _Ref198294994 \w \h </w:instrText>
      </w:r>
      <w:r w:rsidR="00E76EE9">
        <w:fldChar w:fldCharType="separate"/>
      </w:r>
      <w:r w:rsidR="00D35BC0">
        <w:t>8.9.3.2</w:t>
      </w:r>
      <w:r w:rsidR="00E76EE9">
        <w:fldChar w:fldCharType="end"/>
      </w:r>
      <w:r w:rsidR="00A06D71">
        <w:t>.</w:t>
      </w:r>
    </w:p>
    <w:p w14:paraId="1196E4B9" w14:textId="5697B85E" w:rsidR="005B6612" w:rsidRPr="00FF4EE7" w:rsidRDefault="00C73AC9" w:rsidP="002E0715">
      <w:r>
        <w:t>The results for both multilinear and block</w:t>
      </w:r>
      <w:r w:rsidR="00FF4EE7">
        <w:t xml:space="preserve"> </w:t>
      </w:r>
      <w:r>
        <w:t xml:space="preserve">slide mechanisms are shown for </w:t>
      </w:r>
      <w:r w:rsidR="00D91593">
        <w:t xml:space="preserve">stability </w:t>
      </w:r>
      <w:r>
        <w:t>sections 19, 20</w:t>
      </w:r>
      <w:r w:rsidR="00E01AB0">
        <w:t>, 22</w:t>
      </w:r>
      <w:r w:rsidR="0058009B">
        <w:t>,</w:t>
      </w:r>
      <w:r>
        <w:t xml:space="preserve"> 24 </w:t>
      </w:r>
      <w:r w:rsidR="0058009B">
        <w:t xml:space="preserve">and 25 </w:t>
      </w:r>
      <w:r w:rsidR="00107325">
        <w:t>(</w:t>
      </w:r>
      <w:r w:rsidR="00107325" w:rsidRPr="00107325">
        <w:rPr>
          <w:shd w:val="clear" w:color="auto" w:fill="F2DBDB" w:themeFill="accent2" w:themeFillTint="33"/>
        </w:rPr>
        <w:t>red</w:t>
      </w:r>
      <w:r w:rsidR="005E0322">
        <w:rPr>
          <w:shd w:val="clear" w:color="auto" w:fill="F2DBDB" w:themeFill="accent2" w:themeFillTint="33"/>
        </w:rPr>
        <w:t xml:space="preserve"> </w:t>
      </w:r>
      <w:r w:rsidR="00107325" w:rsidRPr="00107325">
        <w:rPr>
          <w:shd w:val="clear" w:color="auto" w:fill="F2DBDB" w:themeFill="accent2" w:themeFillTint="33"/>
        </w:rPr>
        <w:t>shading</w:t>
      </w:r>
      <w:r w:rsidR="00107325">
        <w:t>)</w:t>
      </w:r>
      <w:r w:rsidR="0058009B">
        <w:t>.</w:t>
      </w:r>
      <w:r>
        <w:t xml:space="preserve"> This highlights the </w:t>
      </w:r>
      <w:r w:rsidRPr="00FF4EE7">
        <w:t>criticality of controlling the surface water flows from the peripheral catchments, where the block</w:t>
      </w:r>
      <w:r w:rsidR="00FF4EE7" w:rsidRPr="00FF4EE7">
        <w:t xml:space="preserve"> </w:t>
      </w:r>
      <w:r w:rsidRPr="00FF4EE7">
        <w:t>slide scenario (</w:t>
      </w:r>
      <w:r w:rsidR="00833CDA">
        <w:t xml:space="preserve">worst case scenario, </w:t>
      </w:r>
      <w:r w:rsidRPr="00FF4EE7">
        <w:t>with tension cracks filled to ground surface) results in FoS near or below 1.0.</w:t>
      </w:r>
    </w:p>
    <w:p w14:paraId="64D15882" w14:textId="77777777" w:rsidR="00FF4EE7" w:rsidRPr="00FF4EE7" w:rsidRDefault="00FF4EE7" w:rsidP="002E0715">
      <w:pPr>
        <w:pStyle w:val="BodyTextFirstIndent"/>
        <w:ind w:firstLine="0"/>
        <w:rPr>
          <w:b/>
          <w:bCs/>
        </w:rPr>
      </w:pPr>
      <w:r w:rsidRPr="00FF4EE7">
        <w:rPr>
          <w:b/>
          <w:bCs/>
        </w:rPr>
        <w:t>Further Works</w:t>
      </w:r>
    </w:p>
    <w:p w14:paraId="4E3D621F" w14:textId="778696D2" w:rsidR="00C37B63" w:rsidRDefault="00C87091" w:rsidP="0093794A">
      <w:r>
        <w:t xml:space="preserve">The above stability analysis results are for the feasibility design. </w:t>
      </w:r>
      <w:r w:rsidR="005043A7">
        <w:t xml:space="preserve">The results show that all </w:t>
      </w:r>
      <w:r w:rsidR="00D91593">
        <w:t>stability</w:t>
      </w:r>
      <w:r w:rsidR="005043A7">
        <w:t xml:space="preserve"> sections can meet the DAC if </w:t>
      </w:r>
      <w:r w:rsidR="00BB52C9">
        <w:t xml:space="preserve">the peripheral catchment flows are </w:t>
      </w:r>
      <w:r w:rsidR="009037CB">
        <w:t>controlled,</w:t>
      </w:r>
      <w:r w:rsidR="00BB52C9">
        <w:t xml:space="preserve"> and </w:t>
      </w:r>
      <w:r w:rsidR="008666F6">
        <w:t>buttressing is constructed in a select few locations</w:t>
      </w:r>
      <w:r w:rsidR="009E207E">
        <w:t>.</w:t>
      </w:r>
      <w:r>
        <w:t xml:space="preserve"> </w:t>
      </w:r>
      <w:r w:rsidR="00C37B63">
        <w:t xml:space="preserve">They also highlight the significant </w:t>
      </w:r>
      <w:r w:rsidR="00636D84">
        <w:t>reduction in FoS which occurs, if the block slide mechanism (</w:t>
      </w:r>
      <w:r w:rsidR="005E5408">
        <w:t>tension crack filled to ground surface) is allowed to manifest.</w:t>
      </w:r>
      <w:r w:rsidR="00F16D7A">
        <w:t xml:space="preserve"> Hence, peripheral </w:t>
      </w:r>
      <w:r w:rsidR="000E0CD3">
        <w:t>catchment management is critical to the successful rehabilitation of the site.</w:t>
      </w:r>
    </w:p>
    <w:p w14:paraId="23EA1282" w14:textId="08CC04A5" w:rsidR="00FF4EE7" w:rsidRPr="00FF4EE7" w:rsidRDefault="00C87091" w:rsidP="0093794A">
      <w:r>
        <w:t xml:space="preserve">Detailed design work is </w:t>
      </w:r>
      <w:r w:rsidR="00E559B6">
        <w:t>still</w:t>
      </w:r>
      <w:r>
        <w:t xml:space="preserve"> required to determine the exact profile of the landform above the final lake level and the final buttressing </w:t>
      </w:r>
      <w:r w:rsidR="00C11C70">
        <w:t xml:space="preserve">requirements to ensure the DAC is met for all </w:t>
      </w:r>
      <w:r w:rsidR="00D91593">
        <w:t xml:space="preserve">stability </w:t>
      </w:r>
      <w:r w:rsidR="00C11C70">
        <w:t>sections</w:t>
      </w:r>
      <w:r w:rsidR="0058009B">
        <w:t>. Feasibility design</w:t>
      </w:r>
      <w:r w:rsidR="00E559B6">
        <w:t xml:space="preserve"> buttressing analysis is presented in the following section.</w:t>
      </w:r>
    </w:p>
    <w:p w14:paraId="65D4D77F" w14:textId="77777777" w:rsidR="00C4726D" w:rsidRDefault="00C4726D" w:rsidP="008807E6">
      <w:pPr>
        <w:pStyle w:val="BodyTextFirstIndent"/>
        <w:ind w:firstLine="0"/>
      </w:pPr>
    </w:p>
    <w:p w14:paraId="315C0DE9" w14:textId="77777777" w:rsidR="00BC2DB9" w:rsidRDefault="00BC2DB9" w:rsidP="008807E6">
      <w:pPr>
        <w:pStyle w:val="BodyTextFirstIndent"/>
        <w:ind w:firstLine="0"/>
        <w:sectPr w:rsidR="00BC2DB9" w:rsidSect="00602833">
          <w:pgSz w:w="11910" w:h="16840"/>
          <w:pgMar w:top="1134" w:right="567" w:bottom="1315" w:left="567" w:header="720" w:footer="356" w:gutter="0"/>
          <w:cols w:space="709"/>
          <w:titlePg/>
          <w:docGrid w:linePitch="299"/>
        </w:sectPr>
      </w:pPr>
    </w:p>
    <w:p w14:paraId="338E7744" w14:textId="78194770" w:rsidR="003E7D1E" w:rsidRDefault="003E7D1E" w:rsidP="00F63812">
      <w:pPr>
        <w:pStyle w:val="Caption"/>
        <w:keepNext/>
      </w:pPr>
      <w:bookmarkStart w:id="608" w:name="_Ref196817766"/>
      <w:bookmarkStart w:id="609" w:name="_Toc197339128"/>
      <w:bookmarkStart w:id="610" w:name="_Toc210127010"/>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7</w:t>
      </w:r>
      <w:r w:rsidR="00971AAD">
        <w:fldChar w:fldCharType="end"/>
      </w:r>
      <w:bookmarkEnd w:id="608"/>
      <w:r w:rsidR="00F63812">
        <w:rPr>
          <w:noProof/>
        </w:rPr>
        <w:t>:</w:t>
      </w:r>
      <w:r>
        <w:t xml:space="preserve"> Stability analysis results</w:t>
      </w:r>
      <w:bookmarkEnd w:id="609"/>
      <w:bookmarkEnd w:id="610"/>
    </w:p>
    <w:tbl>
      <w:tblPr>
        <w:tblStyle w:val="PSM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478"/>
        <w:gridCol w:w="1123"/>
        <w:gridCol w:w="999"/>
        <w:gridCol w:w="1187"/>
        <w:gridCol w:w="1606"/>
        <w:gridCol w:w="1648"/>
        <w:gridCol w:w="1273"/>
        <w:gridCol w:w="21"/>
        <w:gridCol w:w="1170"/>
        <w:gridCol w:w="1512"/>
        <w:gridCol w:w="1601"/>
        <w:gridCol w:w="1132"/>
        <w:gridCol w:w="1080"/>
        <w:gridCol w:w="1226"/>
        <w:gridCol w:w="1469"/>
        <w:gridCol w:w="1097"/>
        <w:gridCol w:w="1683"/>
        <w:gridCol w:w="47"/>
      </w:tblGrid>
      <w:tr w:rsidR="0058009B" w:rsidRPr="00400EEC" w14:paraId="5E893A91" w14:textId="77777777">
        <w:trPr>
          <w:cnfStyle w:val="100000000000" w:firstRow="1" w:lastRow="0" w:firstColumn="0" w:lastColumn="0" w:oddVBand="0" w:evenVBand="0" w:oddHBand="0" w:evenHBand="0" w:firstRowFirstColumn="0" w:firstRowLastColumn="0" w:lastRowFirstColumn="0" w:lastRowLastColumn="0"/>
          <w:cantSplit/>
          <w:trHeight w:val="225"/>
        </w:trPr>
        <w:tc>
          <w:tcPr>
            <w:tcW w:w="346" w:type="pct"/>
            <w:vMerge w:val="restart"/>
            <w:shd w:val="clear" w:color="auto" w:fill="8BC600"/>
          </w:tcPr>
          <w:p w14:paraId="7B823A73" w14:textId="77777777" w:rsidR="0058009B" w:rsidRPr="007A6146" w:rsidRDefault="0058009B">
            <w:pPr>
              <w:pStyle w:val="TableHeading"/>
              <w:rPr>
                <w:rFonts w:ascii="Verdana" w:hAnsi="Verdana"/>
                <w:sz w:val="18"/>
                <w:szCs w:val="18"/>
              </w:rPr>
            </w:pPr>
            <w:r w:rsidRPr="007A6146">
              <w:rPr>
                <w:rFonts w:ascii="Verdana" w:hAnsi="Verdana"/>
                <w:sz w:val="18"/>
                <w:szCs w:val="18"/>
              </w:rPr>
              <w:t>Domain</w:t>
            </w:r>
          </w:p>
        </w:tc>
        <w:tc>
          <w:tcPr>
            <w:tcW w:w="263" w:type="pct"/>
            <w:vMerge w:val="restart"/>
            <w:shd w:val="clear" w:color="auto" w:fill="8BC600"/>
          </w:tcPr>
          <w:p w14:paraId="4E094A4F" w14:textId="77777777" w:rsidR="0058009B" w:rsidRPr="007A6146" w:rsidRDefault="0058009B">
            <w:pPr>
              <w:pStyle w:val="TableHeading"/>
              <w:rPr>
                <w:rFonts w:ascii="Verdana" w:hAnsi="Verdana"/>
                <w:sz w:val="18"/>
                <w:szCs w:val="18"/>
              </w:rPr>
            </w:pPr>
            <w:r w:rsidRPr="007A6146">
              <w:rPr>
                <w:rFonts w:ascii="Verdana" w:hAnsi="Verdana"/>
                <w:sz w:val="18"/>
                <w:szCs w:val="18"/>
              </w:rPr>
              <w:t xml:space="preserve">Land-form Type </w:t>
            </w:r>
            <w:r w:rsidRPr="007A6146">
              <w:rPr>
                <w:rFonts w:ascii="Verdana" w:hAnsi="Verdana"/>
                <w:sz w:val="18"/>
                <w:szCs w:val="18"/>
                <w:vertAlign w:val="superscript"/>
              </w:rPr>
              <w:t>(10)</w:t>
            </w:r>
          </w:p>
        </w:tc>
        <w:tc>
          <w:tcPr>
            <w:tcW w:w="234" w:type="pct"/>
            <w:vMerge w:val="restart"/>
            <w:shd w:val="clear" w:color="auto" w:fill="8BC600"/>
          </w:tcPr>
          <w:p w14:paraId="55748E57" w14:textId="1EAF140E" w:rsidR="0058009B" w:rsidRPr="007A6146" w:rsidRDefault="00D91593">
            <w:pPr>
              <w:pStyle w:val="TableHeading"/>
              <w:rPr>
                <w:rFonts w:ascii="Verdana" w:hAnsi="Verdana"/>
                <w:sz w:val="18"/>
                <w:szCs w:val="18"/>
              </w:rPr>
            </w:pPr>
            <w:r>
              <w:rPr>
                <w:rFonts w:ascii="Verdana" w:hAnsi="Verdana"/>
                <w:sz w:val="18"/>
                <w:szCs w:val="18"/>
              </w:rPr>
              <w:t xml:space="preserve">Stability </w:t>
            </w:r>
            <w:r w:rsidR="0058009B" w:rsidRPr="007A6146">
              <w:rPr>
                <w:rFonts w:ascii="Verdana" w:hAnsi="Verdana"/>
                <w:sz w:val="18"/>
                <w:szCs w:val="18"/>
              </w:rPr>
              <w:t>Section</w:t>
            </w:r>
            <w:r w:rsidR="0058009B">
              <w:rPr>
                <w:rFonts w:ascii="Verdana" w:hAnsi="Verdana"/>
                <w:sz w:val="18"/>
                <w:szCs w:val="18"/>
              </w:rPr>
              <w:t xml:space="preserve"> #</w:t>
            </w:r>
          </w:p>
        </w:tc>
        <w:tc>
          <w:tcPr>
            <w:tcW w:w="1343" w:type="pct"/>
            <w:gridSpan w:val="5"/>
            <w:shd w:val="clear" w:color="auto" w:fill="8BC600"/>
          </w:tcPr>
          <w:p w14:paraId="7385910B" w14:textId="77777777" w:rsidR="0058009B" w:rsidRPr="007A6146" w:rsidRDefault="0058009B">
            <w:pPr>
              <w:pStyle w:val="TableHeading"/>
              <w:rPr>
                <w:rFonts w:ascii="Verdana" w:hAnsi="Verdana"/>
                <w:sz w:val="18"/>
                <w:szCs w:val="18"/>
              </w:rPr>
            </w:pPr>
            <w:r w:rsidRPr="007A6146">
              <w:rPr>
                <w:rFonts w:ascii="Verdana" w:hAnsi="Verdana"/>
                <w:sz w:val="18"/>
                <w:szCs w:val="18"/>
              </w:rPr>
              <w:t>End of Mining (2028)</w:t>
            </w:r>
          </w:p>
        </w:tc>
        <w:tc>
          <w:tcPr>
            <w:tcW w:w="1521" w:type="pct"/>
            <w:gridSpan w:val="5"/>
            <w:shd w:val="clear" w:color="auto" w:fill="8BC600"/>
          </w:tcPr>
          <w:p w14:paraId="661A5359" w14:textId="77777777" w:rsidR="0058009B" w:rsidRPr="007A6146" w:rsidRDefault="0058009B">
            <w:pPr>
              <w:pStyle w:val="TableHeading"/>
              <w:rPr>
                <w:rFonts w:ascii="Verdana" w:hAnsi="Verdana"/>
                <w:sz w:val="18"/>
                <w:szCs w:val="18"/>
              </w:rPr>
            </w:pPr>
            <w:r w:rsidRPr="007A6146">
              <w:rPr>
                <w:rFonts w:ascii="Verdana" w:hAnsi="Verdana"/>
                <w:sz w:val="18"/>
                <w:szCs w:val="18"/>
              </w:rPr>
              <w:t>Lake Filling (30 years)</w:t>
            </w:r>
          </w:p>
        </w:tc>
        <w:tc>
          <w:tcPr>
            <w:tcW w:w="1293" w:type="pct"/>
            <w:gridSpan w:val="5"/>
            <w:shd w:val="clear" w:color="auto" w:fill="8BC600"/>
          </w:tcPr>
          <w:p w14:paraId="1AFC5D05" w14:textId="77777777" w:rsidR="0058009B" w:rsidRPr="007A6146" w:rsidRDefault="0058009B">
            <w:pPr>
              <w:pStyle w:val="TableHeading"/>
              <w:rPr>
                <w:rFonts w:ascii="Verdana" w:hAnsi="Verdana"/>
                <w:sz w:val="18"/>
                <w:szCs w:val="18"/>
              </w:rPr>
            </w:pPr>
            <w:r w:rsidRPr="007A6146">
              <w:rPr>
                <w:rFonts w:ascii="Verdana" w:hAnsi="Verdana"/>
                <w:sz w:val="18"/>
                <w:szCs w:val="18"/>
              </w:rPr>
              <w:t>Lake Full - Post Relinquishment (100 years)</w:t>
            </w:r>
          </w:p>
        </w:tc>
      </w:tr>
      <w:tr w:rsidR="0058009B" w:rsidRPr="00400EEC" w14:paraId="55F75259" w14:textId="77777777">
        <w:trPr>
          <w:gridAfter w:val="1"/>
          <w:wAfter w:w="11" w:type="pct"/>
          <w:cantSplit/>
          <w:trHeight w:val="469"/>
        </w:trPr>
        <w:tc>
          <w:tcPr>
            <w:tcW w:w="346" w:type="pct"/>
            <w:vMerge/>
            <w:shd w:val="clear" w:color="auto" w:fill="8BC600"/>
          </w:tcPr>
          <w:p w14:paraId="5198BDE4" w14:textId="77777777" w:rsidR="0058009B" w:rsidRPr="007A6146" w:rsidRDefault="0058009B">
            <w:pPr>
              <w:pStyle w:val="TableHeading"/>
              <w:rPr>
                <w:rFonts w:ascii="Verdana" w:hAnsi="Verdana"/>
                <w:sz w:val="18"/>
                <w:szCs w:val="18"/>
              </w:rPr>
            </w:pPr>
          </w:p>
        </w:tc>
        <w:tc>
          <w:tcPr>
            <w:tcW w:w="263" w:type="pct"/>
            <w:vMerge/>
            <w:shd w:val="clear" w:color="auto" w:fill="8BC600"/>
          </w:tcPr>
          <w:p w14:paraId="6BB9BF46" w14:textId="77777777" w:rsidR="0058009B" w:rsidRPr="007A6146" w:rsidRDefault="0058009B">
            <w:pPr>
              <w:pStyle w:val="TableHeading"/>
              <w:rPr>
                <w:rFonts w:ascii="Verdana" w:hAnsi="Verdana"/>
                <w:sz w:val="18"/>
                <w:szCs w:val="18"/>
              </w:rPr>
            </w:pPr>
          </w:p>
        </w:tc>
        <w:tc>
          <w:tcPr>
            <w:tcW w:w="234" w:type="pct"/>
            <w:vMerge/>
            <w:shd w:val="clear" w:color="auto" w:fill="8BC600"/>
          </w:tcPr>
          <w:p w14:paraId="4FEBCC67" w14:textId="77777777" w:rsidR="0058009B" w:rsidRPr="007A6146" w:rsidRDefault="0058009B">
            <w:pPr>
              <w:pStyle w:val="TableHeading"/>
              <w:rPr>
                <w:rFonts w:ascii="Verdana" w:hAnsi="Verdana"/>
                <w:sz w:val="18"/>
                <w:szCs w:val="18"/>
              </w:rPr>
            </w:pPr>
          </w:p>
        </w:tc>
        <w:tc>
          <w:tcPr>
            <w:tcW w:w="278" w:type="pct"/>
            <w:shd w:val="clear" w:color="auto" w:fill="8BC600"/>
          </w:tcPr>
          <w:p w14:paraId="240D5B85" w14:textId="77777777" w:rsidR="0058009B" w:rsidRPr="007A6146" w:rsidRDefault="0058009B">
            <w:pPr>
              <w:pStyle w:val="TableHeading"/>
              <w:rPr>
                <w:rFonts w:ascii="Verdana" w:hAnsi="Verdana"/>
                <w:sz w:val="18"/>
                <w:szCs w:val="18"/>
              </w:rPr>
            </w:pPr>
            <w:r w:rsidRPr="007A6146">
              <w:rPr>
                <w:rFonts w:ascii="Verdana" w:hAnsi="Verdana"/>
                <w:sz w:val="18"/>
                <w:szCs w:val="18"/>
              </w:rPr>
              <w:t xml:space="preserve">Consequence Category </w:t>
            </w:r>
            <w:r w:rsidRPr="007A6146">
              <w:rPr>
                <w:rFonts w:ascii="Verdana" w:hAnsi="Verdana"/>
                <w:sz w:val="18"/>
                <w:szCs w:val="18"/>
                <w:vertAlign w:val="superscript"/>
              </w:rPr>
              <w:t>(2)</w:t>
            </w:r>
          </w:p>
        </w:tc>
        <w:tc>
          <w:tcPr>
            <w:tcW w:w="376" w:type="pct"/>
            <w:shd w:val="clear" w:color="auto" w:fill="8BC600"/>
          </w:tcPr>
          <w:p w14:paraId="2F7CB776" w14:textId="77777777" w:rsidR="0058009B" w:rsidRPr="007A6146" w:rsidRDefault="0058009B">
            <w:pPr>
              <w:pStyle w:val="TableHeading"/>
              <w:rPr>
                <w:rFonts w:ascii="Verdana" w:hAnsi="Verdana"/>
                <w:sz w:val="18"/>
                <w:szCs w:val="18"/>
              </w:rPr>
            </w:pPr>
            <w:r w:rsidRPr="007A6146">
              <w:rPr>
                <w:rFonts w:ascii="Verdana" w:hAnsi="Verdana"/>
                <w:sz w:val="18"/>
                <w:szCs w:val="18"/>
              </w:rPr>
              <w:t>Ground-water Condition</w:t>
            </w:r>
          </w:p>
          <w:p w14:paraId="5E9701E8"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 xml:space="preserve">(Hu) </w:t>
            </w:r>
            <w:r w:rsidRPr="007A6146">
              <w:rPr>
                <w:rFonts w:ascii="Verdana" w:hAnsi="Verdana"/>
                <w:sz w:val="18"/>
                <w:szCs w:val="18"/>
                <w:vertAlign w:val="superscript"/>
              </w:rPr>
              <w:t>(7)</w:t>
            </w:r>
          </w:p>
        </w:tc>
        <w:tc>
          <w:tcPr>
            <w:tcW w:w="386" w:type="pct"/>
            <w:shd w:val="clear" w:color="auto" w:fill="8BC600"/>
          </w:tcPr>
          <w:p w14:paraId="62310B87"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 xml:space="preserve">DAC / Target FoS </w:t>
            </w:r>
            <w:r w:rsidRPr="007A6146">
              <w:rPr>
                <w:rFonts w:ascii="Verdana" w:hAnsi="Verdana"/>
                <w:sz w:val="18"/>
                <w:szCs w:val="18"/>
                <w:vertAlign w:val="superscript"/>
              </w:rPr>
              <w:t>(1)</w:t>
            </w:r>
          </w:p>
        </w:tc>
        <w:tc>
          <w:tcPr>
            <w:tcW w:w="298" w:type="pct"/>
            <w:shd w:val="clear" w:color="auto" w:fill="8BC600"/>
          </w:tcPr>
          <w:p w14:paraId="0E94299D" w14:textId="77777777" w:rsidR="0058009B" w:rsidRPr="007A6146" w:rsidRDefault="0058009B">
            <w:pPr>
              <w:pStyle w:val="TableHeading"/>
              <w:rPr>
                <w:rFonts w:ascii="Verdana" w:hAnsi="Verdana"/>
                <w:sz w:val="18"/>
                <w:szCs w:val="18"/>
              </w:rPr>
            </w:pPr>
            <w:r w:rsidRPr="007A6146">
              <w:rPr>
                <w:rFonts w:ascii="Verdana" w:hAnsi="Verdana"/>
                <w:sz w:val="18"/>
                <w:szCs w:val="18"/>
              </w:rPr>
              <w:t>Min FoS</w:t>
            </w:r>
          </w:p>
        </w:tc>
        <w:tc>
          <w:tcPr>
            <w:tcW w:w="279" w:type="pct"/>
            <w:gridSpan w:val="2"/>
            <w:shd w:val="clear" w:color="auto" w:fill="8BC600"/>
          </w:tcPr>
          <w:p w14:paraId="650D3144"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Consequence Category</w:t>
            </w:r>
            <w:r w:rsidRPr="007A6146">
              <w:rPr>
                <w:rFonts w:ascii="Verdana" w:hAnsi="Verdana"/>
                <w:sz w:val="18"/>
                <w:szCs w:val="18"/>
                <w:vertAlign w:val="superscript"/>
              </w:rPr>
              <w:t xml:space="preserve"> (2,3)</w:t>
            </w:r>
          </w:p>
        </w:tc>
        <w:tc>
          <w:tcPr>
            <w:tcW w:w="354" w:type="pct"/>
            <w:shd w:val="clear" w:color="auto" w:fill="8BC600"/>
          </w:tcPr>
          <w:p w14:paraId="4627F79D" w14:textId="77777777" w:rsidR="0058009B" w:rsidRPr="007A6146" w:rsidRDefault="0058009B">
            <w:pPr>
              <w:pStyle w:val="TableHeading"/>
              <w:rPr>
                <w:rFonts w:ascii="Verdana" w:hAnsi="Verdana"/>
                <w:sz w:val="18"/>
                <w:szCs w:val="18"/>
              </w:rPr>
            </w:pPr>
            <w:r w:rsidRPr="007A6146">
              <w:rPr>
                <w:rFonts w:ascii="Verdana" w:hAnsi="Verdana"/>
                <w:sz w:val="18"/>
                <w:szCs w:val="18"/>
              </w:rPr>
              <w:t>Ground-water Condition</w:t>
            </w:r>
          </w:p>
          <w:p w14:paraId="065309D2"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 xml:space="preserve">(Hu) </w:t>
            </w:r>
            <w:r w:rsidRPr="007A6146">
              <w:rPr>
                <w:rFonts w:ascii="Verdana" w:hAnsi="Verdana"/>
                <w:sz w:val="18"/>
                <w:szCs w:val="18"/>
                <w:vertAlign w:val="superscript"/>
              </w:rPr>
              <w:t>(4)</w:t>
            </w:r>
          </w:p>
        </w:tc>
        <w:tc>
          <w:tcPr>
            <w:tcW w:w="375" w:type="pct"/>
            <w:shd w:val="clear" w:color="auto" w:fill="8BC600"/>
          </w:tcPr>
          <w:p w14:paraId="3AAC7137" w14:textId="77777777" w:rsidR="0058009B" w:rsidRPr="007A6146" w:rsidRDefault="0058009B">
            <w:pPr>
              <w:pStyle w:val="TableHeading"/>
              <w:rPr>
                <w:rFonts w:ascii="Verdana" w:hAnsi="Verdana"/>
                <w:sz w:val="18"/>
                <w:szCs w:val="18"/>
              </w:rPr>
            </w:pPr>
            <w:r w:rsidRPr="007A6146">
              <w:rPr>
                <w:rFonts w:ascii="Verdana" w:hAnsi="Verdana"/>
                <w:sz w:val="18"/>
                <w:szCs w:val="18"/>
              </w:rPr>
              <w:t xml:space="preserve">DAC / Target FoS </w:t>
            </w:r>
            <w:r w:rsidRPr="007A6146">
              <w:rPr>
                <w:rFonts w:ascii="Verdana" w:hAnsi="Verdana"/>
                <w:sz w:val="18"/>
                <w:szCs w:val="18"/>
                <w:vertAlign w:val="superscript"/>
              </w:rPr>
              <w:t>(1)</w:t>
            </w:r>
          </w:p>
        </w:tc>
        <w:tc>
          <w:tcPr>
            <w:tcW w:w="265" w:type="pct"/>
            <w:shd w:val="clear" w:color="auto" w:fill="8BC600"/>
          </w:tcPr>
          <w:p w14:paraId="0480201A" w14:textId="77777777" w:rsidR="0058009B" w:rsidRPr="007A6146" w:rsidRDefault="0058009B">
            <w:pPr>
              <w:pStyle w:val="TableHeading"/>
              <w:rPr>
                <w:rFonts w:ascii="Verdana" w:hAnsi="Verdana"/>
                <w:sz w:val="18"/>
                <w:szCs w:val="18"/>
              </w:rPr>
            </w:pPr>
            <w:r w:rsidRPr="007A6146">
              <w:rPr>
                <w:rFonts w:ascii="Verdana" w:hAnsi="Verdana"/>
                <w:sz w:val="18"/>
                <w:szCs w:val="18"/>
              </w:rPr>
              <w:t>Critical Lake Level (RL)</w:t>
            </w:r>
          </w:p>
        </w:tc>
        <w:tc>
          <w:tcPr>
            <w:tcW w:w="253" w:type="pct"/>
            <w:shd w:val="clear" w:color="auto" w:fill="8BC600"/>
          </w:tcPr>
          <w:p w14:paraId="425C461C" w14:textId="77777777" w:rsidR="0058009B" w:rsidRPr="007A6146" w:rsidRDefault="0058009B">
            <w:pPr>
              <w:pStyle w:val="TableHeading"/>
              <w:rPr>
                <w:rFonts w:ascii="Verdana" w:hAnsi="Verdana"/>
                <w:sz w:val="18"/>
                <w:szCs w:val="18"/>
              </w:rPr>
            </w:pPr>
            <w:r w:rsidRPr="007A6146">
              <w:rPr>
                <w:rFonts w:ascii="Verdana" w:hAnsi="Verdana"/>
                <w:sz w:val="18"/>
                <w:szCs w:val="18"/>
              </w:rPr>
              <w:t>Min FoS</w:t>
            </w:r>
          </w:p>
        </w:tc>
        <w:tc>
          <w:tcPr>
            <w:tcW w:w="287" w:type="pct"/>
            <w:shd w:val="clear" w:color="auto" w:fill="8BC600"/>
          </w:tcPr>
          <w:p w14:paraId="68FA70A5"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Consequence Category</w:t>
            </w:r>
            <w:r w:rsidRPr="007A6146">
              <w:rPr>
                <w:rFonts w:ascii="Verdana" w:hAnsi="Verdana"/>
                <w:sz w:val="18"/>
                <w:szCs w:val="18"/>
                <w:vertAlign w:val="superscript"/>
              </w:rPr>
              <w:t xml:space="preserve">  (2)</w:t>
            </w:r>
          </w:p>
        </w:tc>
        <w:tc>
          <w:tcPr>
            <w:tcW w:w="344" w:type="pct"/>
            <w:shd w:val="clear" w:color="auto" w:fill="8BC600"/>
          </w:tcPr>
          <w:p w14:paraId="6AC046ED" w14:textId="77777777" w:rsidR="0058009B" w:rsidRPr="007A6146" w:rsidRDefault="0058009B">
            <w:pPr>
              <w:pStyle w:val="TableHeading"/>
              <w:rPr>
                <w:rFonts w:ascii="Verdana" w:hAnsi="Verdana"/>
                <w:sz w:val="18"/>
                <w:szCs w:val="18"/>
              </w:rPr>
            </w:pPr>
            <w:r w:rsidRPr="007A6146">
              <w:rPr>
                <w:rFonts w:ascii="Verdana" w:hAnsi="Verdana"/>
                <w:sz w:val="18"/>
                <w:szCs w:val="18"/>
              </w:rPr>
              <w:t>Ground-water Condition</w:t>
            </w:r>
          </w:p>
          <w:p w14:paraId="6D6DDBE5" w14:textId="77777777" w:rsidR="0058009B" w:rsidRPr="007A6146" w:rsidRDefault="0058009B">
            <w:pPr>
              <w:pStyle w:val="TableHeading"/>
              <w:rPr>
                <w:rFonts w:ascii="Verdana" w:hAnsi="Verdana"/>
                <w:sz w:val="18"/>
                <w:szCs w:val="18"/>
                <w:vertAlign w:val="superscript"/>
              </w:rPr>
            </w:pPr>
            <w:r w:rsidRPr="007A6146">
              <w:rPr>
                <w:rFonts w:ascii="Verdana" w:hAnsi="Verdana"/>
                <w:sz w:val="18"/>
                <w:szCs w:val="18"/>
              </w:rPr>
              <w:t xml:space="preserve">(Hu) </w:t>
            </w:r>
            <w:r w:rsidRPr="007A6146">
              <w:rPr>
                <w:rFonts w:ascii="Verdana" w:hAnsi="Verdana"/>
                <w:sz w:val="18"/>
                <w:szCs w:val="18"/>
                <w:vertAlign w:val="superscript"/>
              </w:rPr>
              <w:t>(9)</w:t>
            </w:r>
          </w:p>
        </w:tc>
        <w:tc>
          <w:tcPr>
            <w:tcW w:w="257" w:type="pct"/>
            <w:shd w:val="clear" w:color="auto" w:fill="8BC600"/>
          </w:tcPr>
          <w:p w14:paraId="2A99CC51" w14:textId="77777777" w:rsidR="0058009B" w:rsidRPr="007A6146" w:rsidRDefault="0058009B">
            <w:pPr>
              <w:pStyle w:val="TableHeading"/>
              <w:rPr>
                <w:rFonts w:ascii="Verdana" w:hAnsi="Verdana"/>
                <w:sz w:val="18"/>
                <w:szCs w:val="18"/>
              </w:rPr>
            </w:pPr>
            <w:r w:rsidRPr="007A6146">
              <w:rPr>
                <w:rFonts w:ascii="Verdana" w:hAnsi="Verdana"/>
                <w:sz w:val="18"/>
                <w:szCs w:val="18"/>
              </w:rPr>
              <w:t xml:space="preserve">DAC / Target FoS </w:t>
            </w:r>
            <w:r w:rsidRPr="007A6146">
              <w:rPr>
                <w:rFonts w:ascii="Verdana" w:hAnsi="Verdana"/>
                <w:sz w:val="18"/>
                <w:szCs w:val="18"/>
                <w:vertAlign w:val="superscript"/>
              </w:rPr>
              <w:t>(1)</w:t>
            </w:r>
          </w:p>
        </w:tc>
        <w:tc>
          <w:tcPr>
            <w:tcW w:w="394" w:type="pct"/>
            <w:shd w:val="clear" w:color="auto" w:fill="8BC600"/>
          </w:tcPr>
          <w:p w14:paraId="693FF718" w14:textId="77777777" w:rsidR="0058009B" w:rsidRPr="007A6146" w:rsidRDefault="0058009B">
            <w:pPr>
              <w:pStyle w:val="TableHeading"/>
              <w:rPr>
                <w:rFonts w:ascii="Verdana" w:hAnsi="Verdana"/>
                <w:sz w:val="18"/>
                <w:szCs w:val="18"/>
              </w:rPr>
            </w:pPr>
            <w:r w:rsidRPr="007A6146">
              <w:rPr>
                <w:rFonts w:ascii="Verdana" w:hAnsi="Verdana"/>
                <w:sz w:val="18"/>
                <w:szCs w:val="18"/>
              </w:rPr>
              <w:t>Min FoS</w:t>
            </w:r>
          </w:p>
        </w:tc>
      </w:tr>
      <w:tr w:rsidR="0058009B" w:rsidRPr="00507374" w14:paraId="2AF820A8" w14:textId="77777777">
        <w:trPr>
          <w:gridAfter w:val="1"/>
          <w:wAfter w:w="11" w:type="pct"/>
          <w:cantSplit/>
          <w:trHeight w:val="368"/>
        </w:trPr>
        <w:tc>
          <w:tcPr>
            <w:tcW w:w="346" w:type="pct"/>
            <w:vMerge w:val="restart"/>
          </w:tcPr>
          <w:p w14:paraId="0C1EF920" w14:textId="77777777" w:rsidR="0058009B" w:rsidRPr="007A6146" w:rsidRDefault="0058009B">
            <w:pPr>
              <w:pStyle w:val="TableText"/>
              <w:rPr>
                <w:rFonts w:ascii="Verdana" w:hAnsi="Verdana"/>
                <w:sz w:val="18"/>
              </w:rPr>
            </w:pPr>
            <w:r w:rsidRPr="007A6146">
              <w:rPr>
                <w:rFonts w:ascii="Verdana" w:hAnsi="Verdana"/>
                <w:sz w:val="18"/>
              </w:rPr>
              <w:t>YEF NB</w:t>
            </w:r>
          </w:p>
        </w:tc>
        <w:tc>
          <w:tcPr>
            <w:tcW w:w="263" w:type="pct"/>
            <w:vMerge w:val="restart"/>
          </w:tcPr>
          <w:p w14:paraId="1B47FD78" w14:textId="77777777" w:rsidR="0058009B" w:rsidRPr="007A6146" w:rsidRDefault="0058009B">
            <w:pPr>
              <w:pStyle w:val="TableText"/>
              <w:rPr>
                <w:rFonts w:ascii="Verdana" w:hAnsi="Verdana"/>
                <w:sz w:val="18"/>
              </w:rPr>
            </w:pPr>
            <w:r w:rsidRPr="007A6146">
              <w:rPr>
                <w:rFonts w:ascii="Verdana" w:hAnsi="Verdana"/>
                <w:sz w:val="18"/>
              </w:rPr>
              <w:t>Type 1</w:t>
            </w:r>
          </w:p>
        </w:tc>
        <w:tc>
          <w:tcPr>
            <w:tcW w:w="234" w:type="pct"/>
          </w:tcPr>
          <w:p w14:paraId="33D3AAF4"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27)</w:t>
            </w:r>
          </w:p>
        </w:tc>
        <w:tc>
          <w:tcPr>
            <w:tcW w:w="278" w:type="pct"/>
          </w:tcPr>
          <w:p w14:paraId="5A521B9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val="restart"/>
          </w:tcPr>
          <w:p w14:paraId="1AFA7975"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1612370D"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1.5</w:t>
            </w:r>
          </w:p>
        </w:tc>
        <w:tc>
          <w:tcPr>
            <w:tcW w:w="298" w:type="pct"/>
          </w:tcPr>
          <w:p w14:paraId="53D6B461" w14:textId="77777777" w:rsidR="0058009B" w:rsidRPr="007A6146" w:rsidRDefault="0058009B">
            <w:pPr>
              <w:pStyle w:val="TableText"/>
              <w:jc w:val="center"/>
              <w:rPr>
                <w:rFonts w:ascii="Verdana" w:hAnsi="Verdana"/>
                <w:sz w:val="18"/>
              </w:rPr>
            </w:pPr>
            <w:r w:rsidRPr="007A6146">
              <w:rPr>
                <w:rFonts w:ascii="Verdana" w:hAnsi="Verdana"/>
                <w:sz w:val="18"/>
              </w:rPr>
              <w:t xml:space="preserve">3.27 </w:t>
            </w:r>
            <w:r w:rsidRPr="007A6146">
              <w:rPr>
                <w:rFonts w:ascii="Verdana" w:hAnsi="Verdana"/>
                <w:sz w:val="18"/>
                <w:vertAlign w:val="superscript"/>
              </w:rPr>
              <w:t>(11)</w:t>
            </w:r>
          </w:p>
        </w:tc>
        <w:tc>
          <w:tcPr>
            <w:tcW w:w="279" w:type="pct"/>
            <w:gridSpan w:val="2"/>
          </w:tcPr>
          <w:p w14:paraId="6ED2D21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tcPr>
          <w:p w14:paraId="28D2A8EE"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34A76D95"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1623ACAC" w14:textId="77777777" w:rsidR="0058009B" w:rsidRPr="007A6146" w:rsidRDefault="0058009B">
            <w:pPr>
              <w:pStyle w:val="TableText"/>
              <w:jc w:val="center"/>
              <w:rPr>
                <w:rFonts w:ascii="Verdana" w:hAnsi="Verdana"/>
                <w:sz w:val="18"/>
              </w:rPr>
            </w:pPr>
            <w:r w:rsidRPr="007A6146">
              <w:rPr>
                <w:rFonts w:ascii="Verdana" w:hAnsi="Verdana"/>
                <w:sz w:val="18"/>
              </w:rPr>
              <w:t>20 m</w:t>
            </w:r>
          </w:p>
        </w:tc>
        <w:tc>
          <w:tcPr>
            <w:tcW w:w="253" w:type="pct"/>
          </w:tcPr>
          <w:p w14:paraId="71A3F728" w14:textId="77777777" w:rsidR="0058009B" w:rsidRPr="007A6146" w:rsidRDefault="0058009B">
            <w:pPr>
              <w:pStyle w:val="TableText"/>
              <w:jc w:val="center"/>
              <w:rPr>
                <w:rFonts w:ascii="Verdana" w:hAnsi="Verdana"/>
                <w:sz w:val="18"/>
              </w:rPr>
            </w:pPr>
            <w:r w:rsidRPr="007A6146">
              <w:rPr>
                <w:rFonts w:ascii="Verdana" w:hAnsi="Verdana"/>
                <w:sz w:val="18"/>
              </w:rPr>
              <w:t>3.24</w:t>
            </w:r>
          </w:p>
        </w:tc>
        <w:tc>
          <w:tcPr>
            <w:tcW w:w="287" w:type="pct"/>
          </w:tcPr>
          <w:p w14:paraId="3A4DADF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tcPr>
          <w:p w14:paraId="5117E76C"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1</w:t>
            </w:r>
            <w:r w:rsidRPr="007A6146">
              <w:rPr>
                <w:rFonts w:ascii="Verdana" w:hAnsi="Verdana"/>
                <w:sz w:val="18"/>
                <w:vertAlign w:val="superscript"/>
              </w:rPr>
              <w:t>(8)</w:t>
            </w:r>
          </w:p>
        </w:tc>
        <w:tc>
          <w:tcPr>
            <w:tcW w:w="257" w:type="pct"/>
          </w:tcPr>
          <w:p w14:paraId="1D15FC65"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6F806037" w14:textId="77777777" w:rsidR="0058009B" w:rsidRPr="007A6146" w:rsidRDefault="0058009B">
            <w:pPr>
              <w:pStyle w:val="TableText"/>
              <w:jc w:val="center"/>
              <w:rPr>
                <w:rFonts w:ascii="Verdana" w:hAnsi="Verdana"/>
                <w:sz w:val="18"/>
              </w:rPr>
            </w:pPr>
            <w:r w:rsidRPr="007A6146">
              <w:rPr>
                <w:rFonts w:ascii="Verdana" w:hAnsi="Verdana"/>
                <w:sz w:val="18"/>
              </w:rPr>
              <w:t>2.80</w:t>
            </w:r>
          </w:p>
        </w:tc>
      </w:tr>
      <w:tr w:rsidR="0058009B" w:rsidRPr="00507374" w14:paraId="2232907E" w14:textId="77777777">
        <w:trPr>
          <w:gridAfter w:val="1"/>
          <w:wAfter w:w="11" w:type="pct"/>
          <w:cantSplit/>
          <w:trHeight w:val="368"/>
        </w:trPr>
        <w:tc>
          <w:tcPr>
            <w:tcW w:w="346" w:type="pct"/>
            <w:vMerge/>
          </w:tcPr>
          <w:p w14:paraId="0C099E7B" w14:textId="77777777" w:rsidR="0058009B" w:rsidRPr="007A6146" w:rsidRDefault="0058009B">
            <w:pPr>
              <w:pStyle w:val="TableText"/>
              <w:rPr>
                <w:rFonts w:ascii="Verdana" w:hAnsi="Verdana"/>
                <w:sz w:val="18"/>
              </w:rPr>
            </w:pPr>
          </w:p>
        </w:tc>
        <w:tc>
          <w:tcPr>
            <w:tcW w:w="263" w:type="pct"/>
            <w:vMerge/>
          </w:tcPr>
          <w:p w14:paraId="6811992A" w14:textId="77777777" w:rsidR="0058009B" w:rsidRPr="007A6146" w:rsidRDefault="0058009B">
            <w:pPr>
              <w:pStyle w:val="TableText"/>
              <w:rPr>
                <w:rFonts w:ascii="Verdana" w:hAnsi="Verdana"/>
                <w:sz w:val="18"/>
              </w:rPr>
            </w:pPr>
          </w:p>
        </w:tc>
        <w:tc>
          <w:tcPr>
            <w:tcW w:w="234" w:type="pct"/>
          </w:tcPr>
          <w:p w14:paraId="062DE137" w14:textId="77777777" w:rsidR="0058009B" w:rsidRPr="007A6146" w:rsidRDefault="0058009B">
            <w:pPr>
              <w:pStyle w:val="TableText"/>
              <w:jc w:val="center"/>
              <w:rPr>
                <w:rFonts w:ascii="Verdana" w:hAnsi="Verdana"/>
                <w:sz w:val="18"/>
              </w:rPr>
            </w:pPr>
            <w:r w:rsidRPr="007A6146">
              <w:rPr>
                <w:rFonts w:ascii="Verdana" w:hAnsi="Verdana"/>
                <w:sz w:val="18"/>
              </w:rPr>
              <w:t>2</w:t>
            </w:r>
          </w:p>
        </w:tc>
        <w:tc>
          <w:tcPr>
            <w:tcW w:w="278" w:type="pct"/>
          </w:tcPr>
          <w:p w14:paraId="29259F3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76" w:type="pct"/>
            <w:vMerge/>
          </w:tcPr>
          <w:p w14:paraId="235B0A6E" w14:textId="77777777" w:rsidR="0058009B" w:rsidRPr="007A6146" w:rsidRDefault="0058009B">
            <w:pPr>
              <w:pStyle w:val="TableText"/>
              <w:jc w:val="center"/>
              <w:rPr>
                <w:rFonts w:ascii="Verdana" w:hAnsi="Verdana"/>
                <w:sz w:val="18"/>
              </w:rPr>
            </w:pPr>
          </w:p>
        </w:tc>
        <w:tc>
          <w:tcPr>
            <w:tcW w:w="386" w:type="pct"/>
          </w:tcPr>
          <w:p w14:paraId="76ABEFEE"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3D2072B9" w14:textId="77777777" w:rsidR="0058009B" w:rsidRPr="007A6146" w:rsidRDefault="0058009B">
            <w:pPr>
              <w:pStyle w:val="TableText"/>
              <w:jc w:val="center"/>
              <w:rPr>
                <w:rFonts w:ascii="Verdana" w:hAnsi="Verdana"/>
                <w:sz w:val="18"/>
              </w:rPr>
            </w:pPr>
            <w:r w:rsidRPr="007A6146">
              <w:rPr>
                <w:rFonts w:ascii="Verdana" w:hAnsi="Verdana"/>
                <w:sz w:val="18"/>
              </w:rPr>
              <w:t>1.90</w:t>
            </w:r>
          </w:p>
        </w:tc>
        <w:tc>
          <w:tcPr>
            <w:tcW w:w="279" w:type="pct"/>
            <w:gridSpan w:val="2"/>
          </w:tcPr>
          <w:p w14:paraId="20DE076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54" w:type="pct"/>
            <w:vMerge w:val="restart"/>
          </w:tcPr>
          <w:p w14:paraId="00CE3530"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01DB2C36"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503BC8D1"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2093DDEB" w14:textId="77777777" w:rsidR="0058009B" w:rsidRPr="007A6146" w:rsidRDefault="0058009B">
            <w:pPr>
              <w:pStyle w:val="TableText"/>
              <w:jc w:val="center"/>
              <w:rPr>
                <w:rFonts w:ascii="Verdana" w:hAnsi="Verdana"/>
                <w:sz w:val="18"/>
              </w:rPr>
            </w:pPr>
            <w:r w:rsidRPr="007A6146">
              <w:rPr>
                <w:rFonts w:ascii="Verdana" w:hAnsi="Verdana"/>
                <w:sz w:val="18"/>
              </w:rPr>
              <w:t>1.92</w:t>
            </w:r>
          </w:p>
        </w:tc>
        <w:tc>
          <w:tcPr>
            <w:tcW w:w="287" w:type="pct"/>
          </w:tcPr>
          <w:p w14:paraId="63B53F6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44" w:type="pct"/>
            <w:vMerge w:val="restart"/>
          </w:tcPr>
          <w:p w14:paraId="3B4D8997"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p w14:paraId="28A42A6B"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3CFC0611"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2B8180AF" w14:textId="77777777" w:rsidR="0058009B" w:rsidRPr="007A6146" w:rsidRDefault="0058009B">
            <w:pPr>
              <w:pStyle w:val="TableText"/>
              <w:jc w:val="center"/>
              <w:rPr>
                <w:rFonts w:ascii="Verdana" w:hAnsi="Verdana"/>
                <w:sz w:val="18"/>
              </w:rPr>
            </w:pPr>
            <w:r w:rsidRPr="007A6146">
              <w:rPr>
                <w:rFonts w:ascii="Verdana" w:hAnsi="Verdana"/>
                <w:sz w:val="18"/>
              </w:rPr>
              <w:t>1.72</w:t>
            </w:r>
          </w:p>
        </w:tc>
      </w:tr>
      <w:tr w:rsidR="0058009B" w:rsidRPr="00507374" w14:paraId="1E46B069" w14:textId="77777777">
        <w:trPr>
          <w:gridAfter w:val="1"/>
          <w:wAfter w:w="11" w:type="pct"/>
          <w:cantSplit/>
          <w:trHeight w:val="368"/>
        </w:trPr>
        <w:tc>
          <w:tcPr>
            <w:tcW w:w="346" w:type="pct"/>
            <w:vMerge/>
          </w:tcPr>
          <w:p w14:paraId="08DE003A" w14:textId="77777777" w:rsidR="0058009B" w:rsidRPr="007A6146" w:rsidRDefault="0058009B">
            <w:pPr>
              <w:pStyle w:val="TableText"/>
              <w:rPr>
                <w:rFonts w:ascii="Verdana" w:hAnsi="Verdana"/>
                <w:sz w:val="18"/>
              </w:rPr>
            </w:pPr>
          </w:p>
        </w:tc>
        <w:tc>
          <w:tcPr>
            <w:tcW w:w="263" w:type="pct"/>
            <w:vMerge/>
          </w:tcPr>
          <w:p w14:paraId="47BB6B5D" w14:textId="77777777" w:rsidR="0058009B" w:rsidRPr="007A6146" w:rsidRDefault="0058009B">
            <w:pPr>
              <w:pStyle w:val="TableText"/>
              <w:rPr>
                <w:rFonts w:ascii="Verdana" w:hAnsi="Verdana"/>
                <w:sz w:val="18"/>
              </w:rPr>
            </w:pPr>
          </w:p>
        </w:tc>
        <w:tc>
          <w:tcPr>
            <w:tcW w:w="234" w:type="pct"/>
          </w:tcPr>
          <w:p w14:paraId="7C12B4C2" w14:textId="77777777" w:rsidR="0058009B" w:rsidRPr="007A6146" w:rsidRDefault="0058009B">
            <w:pPr>
              <w:pStyle w:val="TableText"/>
              <w:jc w:val="center"/>
              <w:rPr>
                <w:rFonts w:ascii="Verdana" w:hAnsi="Verdana"/>
                <w:sz w:val="18"/>
              </w:rPr>
            </w:pPr>
            <w:r w:rsidRPr="007A6146">
              <w:rPr>
                <w:rFonts w:ascii="Verdana" w:hAnsi="Verdana"/>
                <w:sz w:val="18"/>
              </w:rPr>
              <w:t>3</w:t>
            </w:r>
          </w:p>
        </w:tc>
        <w:tc>
          <w:tcPr>
            <w:tcW w:w="278" w:type="pct"/>
          </w:tcPr>
          <w:p w14:paraId="74AD7ED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vMerge/>
          </w:tcPr>
          <w:p w14:paraId="3EE814C9" w14:textId="77777777" w:rsidR="0058009B" w:rsidRPr="007A6146" w:rsidRDefault="0058009B">
            <w:pPr>
              <w:pStyle w:val="TableText"/>
              <w:jc w:val="center"/>
              <w:rPr>
                <w:rFonts w:ascii="Verdana" w:hAnsi="Verdana"/>
                <w:sz w:val="18"/>
              </w:rPr>
            </w:pPr>
          </w:p>
        </w:tc>
        <w:tc>
          <w:tcPr>
            <w:tcW w:w="386" w:type="pct"/>
          </w:tcPr>
          <w:p w14:paraId="687247A5"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033382FA" w14:textId="77777777" w:rsidR="0058009B" w:rsidRPr="007A6146" w:rsidRDefault="0058009B">
            <w:pPr>
              <w:pStyle w:val="TableText"/>
              <w:jc w:val="center"/>
              <w:rPr>
                <w:rFonts w:ascii="Verdana" w:hAnsi="Verdana"/>
                <w:sz w:val="18"/>
              </w:rPr>
            </w:pPr>
            <w:r w:rsidRPr="007A6146">
              <w:rPr>
                <w:rFonts w:ascii="Verdana" w:hAnsi="Verdana"/>
                <w:sz w:val="18"/>
              </w:rPr>
              <w:t>2.40</w:t>
            </w:r>
          </w:p>
        </w:tc>
        <w:tc>
          <w:tcPr>
            <w:tcW w:w="279" w:type="pct"/>
            <w:gridSpan w:val="2"/>
          </w:tcPr>
          <w:p w14:paraId="6A3451DD"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vMerge/>
          </w:tcPr>
          <w:p w14:paraId="74356918" w14:textId="77777777" w:rsidR="0058009B" w:rsidRPr="007A6146" w:rsidRDefault="0058009B">
            <w:pPr>
              <w:pStyle w:val="TableText"/>
              <w:jc w:val="center"/>
              <w:rPr>
                <w:rFonts w:ascii="Verdana" w:hAnsi="Verdana"/>
                <w:sz w:val="18"/>
              </w:rPr>
            </w:pPr>
          </w:p>
        </w:tc>
        <w:tc>
          <w:tcPr>
            <w:tcW w:w="375" w:type="pct"/>
          </w:tcPr>
          <w:p w14:paraId="400DBE72"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6A4FF7A6"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18DC8C26" w14:textId="77777777" w:rsidR="0058009B" w:rsidRPr="007A6146" w:rsidRDefault="0058009B">
            <w:pPr>
              <w:pStyle w:val="TableText"/>
              <w:jc w:val="center"/>
              <w:rPr>
                <w:rFonts w:ascii="Verdana" w:hAnsi="Verdana"/>
                <w:sz w:val="18"/>
              </w:rPr>
            </w:pPr>
            <w:r w:rsidRPr="007A6146">
              <w:rPr>
                <w:rFonts w:ascii="Verdana" w:hAnsi="Verdana"/>
                <w:sz w:val="18"/>
              </w:rPr>
              <w:t>2.36</w:t>
            </w:r>
          </w:p>
        </w:tc>
        <w:tc>
          <w:tcPr>
            <w:tcW w:w="287" w:type="pct"/>
          </w:tcPr>
          <w:p w14:paraId="5FF9566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44" w:type="pct"/>
            <w:vMerge/>
          </w:tcPr>
          <w:p w14:paraId="7B74D45B" w14:textId="77777777" w:rsidR="0058009B" w:rsidRPr="007A6146" w:rsidRDefault="0058009B">
            <w:pPr>
              <w:pStyle w:val="TableText"/>
              <w:jc w:val="center"/>
              <w:rPr>
                <w:rFonts w:ascii="Verdana" w:hAnsi="Verdana"/>
                <w:sz w:val="18"/>
              </w:rPr>
            </w:pPr>
          </w:p>
        </w:tc>
        <w:tc>
          <w:tcPr>
            <w:tcW w:w="257" w:type="pct"/>
          </w:tcPr>
          <w:p w14:paraId="4C039B92"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41741B43" w14:textId="77777777" w:rsidR="0058009B" w:rsidRPr="007A6146" w:rsidRDefault="0058009B">
            <w:pPr>
              <w:pStyle w:val="TableText"/>
              <w:jc w:val="center"/>
              <w:rPr>
                <w:rFonts w:ascii="Verdana" w:hAnsi="Verdana"/>
                <w:sz w:val="18"/>
              </w:rPr>
            </w:pPr>
            <w:r w:rsidRPr="007A6146">
              <w:rPr>
                <w:rFonts w:ascii="Verdana" w:hAnsi="Verdana"/>
                <w:sz w:val="18"/>
              </w:rPr>
              <w:t>2.82</w:t>
            </w:r>
          </w:p>
        </w:tc>
      </w:tr>
      <w:tr w:rsidR="0058009B" w:rsidRPr="00507374" w14:paraId="5A7DA39C" w14:textId="77777777">
        <w:trPr>
          <w:gridAfter w:val="1"/>
          <w:wAfter w:w="11" w:type="pct"/>
          <w:cantSplit/>
          <w:trHeight w:val="368"/>
        </w:trPr>
        <w:tc>
          <w:tcPr>
            <w:tcW w:w="346" w:type="pct"/>
            <w:vMerge w:val="restart"/>
          </w:tcPr>
          <w:p w14:paraId="18EA622C" w14:textId="77777777" w:rsidR="0058009B" w:rsidRPr="007A6146" w:rsidRDefault="0058009B">
            <w:pPr>
              <w:pStyle w:val="TableText"/>
              <w:rPr>
                <w:rFonts w:ascii="Verdana" w:hAnsi="Verdana"/>
                <w:sz w:val="18"/>
              </w:rPr>
            </w:pPr>
            <w:r w:rsidRPr="007A6146">
              <w:rPr>
                <w:rFonts w:ascii="Verdana" w:hAnsi="Verdana"/>
                <w:sz w:val="18"/>
              </w:rPr>
              <w:t>YEF LRB</w:t>
            </w:r>
          </w:p>
        </w:tc>
        <w:tc>
          <w:tcPr>
            <w:tcW w:w="263" w:type="pct"/>
            <w:vMerge w:val="restart"/>
          </w:tcPr>
          <w:p w14:paraId="72C4E409" w14:textId="77777777" w:rsidR="0058009B" w:rsidRPr="007A6146" w:rsidRDefault="0058009B">
            <w:pPr>
              <w:pStyle w:val="TableText"/>
              <w:rPr>
                <w:rFonts w:ascii="Verdana" w:hAnsi="Verdana"/>
                <w:sz w:val="18"/>
              </w:rPr>
            </w:pPr>
            <w:r w:rsidRPr="007A6146">
              <w:rPr>
                <w:rFonts w:ascii="Verdana" w:hAnsi="Verdana"/>
                <w:sz w:val="18"/>
              </w:rPr>
              <w:t>Type 2</w:t>
            </w:r>
          </w:p>
        </w:tc>
        <w:tc>
          <w:tcPr>
            <w:tcW w:w="234" w:type="pct"/>
          </w:tcPr>
          <w:p w14:paraId="066D1400" w14:textId="77777777" w:rsidR="0058009B" w:rsidRPr="007A6146" w:rsidRDefault="0058009B">
            <w:pPr>
              <w:pStyle w:val="TableText"/>
              <w:jc w:val="center"/>
              <w:rPr>
                <w:rFonts w:ascii="Verdana" w:hAnsi="Verdana"/>
                <w:sz w:val="18"/>
              </w:rPr>
            </w:pPr>
            <w:r w:rsidRPr="007A6146">
              <w:rPr>
                <w:rFonts w:ascii="Verdana" w:hAnsi="Verdana"/>
                <w:sz w:val="18"/>
              </w:rPr>
              <w:t xml:space="preserve">4 </w:t>
            </w:r>
            <w:r w:rsidRPr="007A6146">
              <w:rPr>
                <w:rFonts w:ascii="Verdana" w:hAnsi="Verdana"/>
                <w:sz w:val="18"/>
                <w:vertAlign w:val="superscript"/>
              </w:rPr>
              <w:t>(27)</w:t>
            </w:r>
          </w:p>
        </w:tc>
        <w:tc>
          <w:tcPr>
            <w:tcW w:w="278" w:type="pct"/>
          </w:tcPr>
          <w:p w14:paraId="21A4F8AD"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val="restart"/>
          </w:tcPr>
          <w:p w14:paraId="50E4D2EC" w14:textId="77777777" w:rsidR="0058009B" w:rsidRPr="007A6146" w:rsidRDefault="0058009B">
            <w:pPr>
              <w:pStyle w:val="TableText"/>
              <w:jc w:val="center"/>
              <w:rPr>
                <w:rFonts w:ascii="Verdana" w:hAnsi="Verdana"/>
                <w:sz w:val="18"/>
              </w:rPr>
            </w:pPr>
            <w:r w:rsidRPr="007A6146">
              <w:rPr>
                <w:rFonts w:ascii="Verdana" w:hAnsi="Verdana"/>
                <w:sz w:val="18"/>
              </w:rPr>
              <w:t>0.7</w:t>
            </w:r>
            <w:r w:rsidRPr="007A6146">
              <w:rPr>
                <w:rFonts w:ascii="Verdana" w:hAnsi="Verdana"/>
                <w:sz w:val="18"/>
                <w:vertAlign w:val="superscript"/>
              </w:rPr>
              <w:t>(5)</w:t>
            </w:r>
          </w:p>
        </w:tc>
        <w:tc>
          <w:tcPr>
            <w:tcW w:w="386" w:type="pct"/>
          </w:tcPr>
          <w:p w14:paraId="757C8BE9"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4610643A" w14:textId="77777777" w:rsidR="0058009B" w:rsidRPr="007A6146" w:rsidRDefault="0058009B">
            <w:pPr>
              <w:pStyle w:val="TableText"/>
              <w:jc w:val="center"/>
              <w:rPr>
                <w:rFonts w:ascii="Verdana" w:hAnsi="Verdana"/>
                <w:sz w:val="18"/>
              </w:rPr>
            </w:pPr>
            <w:r w:rsidRPr="007A6146">
              <w:rPr>
                <w:rFonts w:ascii="Verdana" w:hAnsi="Verdana"/>
                <w:sz w:val="18"/>
              </w:rPr>
              <w:t xml:space="preserve">2.24 </w:t>
            </w:r>
            <w:r w:rsidRPr="007A6146">
              <w:rPr>
                <w:rFonts w:ascii="Verdana" w:hAnsi="Verdana"/>
                <w:sz w:val="18"/>
                <w:vertAlign w:val="superscript"/>
              </w:rPr>
              <w:t>(15)</w:t>
            </w:r>
          </w:p>
        </w:tc>
        <w:tc>
          <w:tcPr>
            <w:tcW w:w="279" w:type="pct"/>
            <w:gridSpan w:val="2"/>
          </w:tcPr>
          <w:p w14:paraId="7DE1E53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val="restart"/>
          </w:tcPr>
          <w:p w14:paraId="5E22D774"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 xml:space="preserve">0.7 </w:t>
            </w:r>
            <w:r w:rsidRPr="007A6146">
              <w:rPr>
                <w:rFonts w:ascii="Verdana" w:hAnsi="Verdana"/>
                <w:sz w:val="18"/>
                <w:vertAlign w:val="superscript"/>
              </w:rPr>
              <w:t>(5)(6)</w:t>
            </w:r>
          </w:p>
        </w:tc>
        <w:tc>
          <w:tcPr>
            <w:tcW w:w="375" w:type="pct"/>
          </w:tcPr>
          <w:p w14:paraId="79B055C7"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7CD7AEEC"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795E88D8" w14:textId="77777777" w:rsidR="0058009B" w:rsidRPr="007A6146" w:rsidRDefault="0058009B">
            <w:pPr>
              <w:pStyle w:val="TableText"/>
              <w:jc w:val="center"/>
              <w:rPr>
                <w:rFonts w:ascii="Verdana" w:hAnsi="Verdana"/>
                <w:sz w:val="18"/>
              </w:rPr>
            </w:pPr>
            <w:r w:rsidRPr="007A6146">
              <w:rPr>
                <w:rFonts w:ascii="Verdana" w:hAnsi="Verdana"/>
                <w:sz w:val="18"/>
              </w:rPr>
              <w:t xml:space="preserve">2.38 </w:t>
            </w:r>
            <w:r w:rsidRPr="007A6146">
              <w:rPr>
                <w:rFonts w:ascii="Verdana" w:hAnsi="Verdana"/>
                <w:sz w:val="18"/>
                <w:vertAlign w:val="superscript"/>
              </w:rPr>
              <w:t>(15)</w:t>
            </w:r>
          </w:p>
        </w:tc>
        <w:tc>
          <w:tcPr>
            <w:tcW w:w="287" w:type="pct"/>
          </w:tcPr>
          <w:p w14:paraId="3AB4C31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val="restart"/>
          </w:tcPr>
          <w:p w14:paraId="43AC8C70"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5)</w:t>
            </w:r>
          </w:p>
        </w:tc>
        <w:tc>
          <w:tcPr>
            <w:tcW w:w="257" w:type="pct"/>
          </w:tcPr>
          <w:p w14:paraId="4D948B0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56A6DD1E" w14:textId="77777777" w:rsidR="0058009B" w:rsidRPr="007A6146" w:rsidRDefault="0058009B">
            <w:pPr>
              <w:pStyle w:val="TableText"/>
              <w:jc w:val="center"/>
              <w:rPr>
                <w:rFonts w:ascii="Verdana" w:hAnsi="Verdana"/>
                <w:sz w:val="18"/>
              </w:rPr>
            </w:pPr>
            <w:r w:rsidRPr="007A6146">
              <w:rPr>
                <w:rFonts w:ascii="Verdana" w:hAnsi="Verdana"/>
                <w:sz w:val="18"/>
              </w:rPr>
              <w:t>3.01</w:t>
            </w:r>
          </w:p>
        </w:tc>
      </w:tr>
      <w:tr w:rsidR="0058009B" w:rsidRPr="00507374" w14:paraId="705701AD" w14:textId="77777777">
        <w:trPr>
          <w:gridAfter w:val="1"/>
          <w:wAfter w:w="11" w:type="pct"/>
          <w:cantSplit/>
          <w:trHeight w:val="368"/>
        </w:trPr>
        <w:tc>
          <w:tcPr>
            <w:tcW w:w="346" w:type="pct"/>
            <w:vMerge/>
          </w:tcPr>
          <w:p w14:paraId="20FA7E1A" w14:textId="77777777" w:rsidR="0058009B" w:rsidRPr="007A6146" w:rsidRDefault="0058009B">
            <w:pPr>
              <w:pStyle w:val="TableText"/>
              <w:rPr>
                <w:rFonts w:ascii="Verdana" w:hAnsi="Verdana"/>
                <w:sz w:val="18"/>
              </w:rPr>
            </w:pPr>
          </w:p>
        </w:tc>
        <w:tc>
          <w:tcPr>
            <w:tcW w:w="263" w:type="pct"/>
            <w:vMerge/>
          </w:tcPr>
          <w:p w14:paraId="44C46A89" w14:textId="77777777" w:rsidR="0058009B" w:rsidRPr="007A6146" w:rsidRDefault="0058009B">
            <w:pPr>
              <w:pStyle w:val="TableText"/>
              <w:rPr>
                <w:rFonts w:ascii="Verdana" w:hAnsi="Verdana"/>
                <w:sz w:val="18"/>
              </w:rPr>
            </w:pPr>
          </w:p>
        </w:tc>
        <w:tc>
          <w:tcPr>
            <w:tcW w:w="234" w:type="pct"/>
          </w:tcPr>
          <w:p w14:paraId="3E37E15C" w14:textId="77777777" w:rsidR="0058009B" w:rsidRPr="007A6146" w:rsidRDefault="0058009B">
            <w:pPr>
              <w:pStyle w:val="TableText"/>
              <w:jc w:val="center"/>
              <w:rPr>
                <w:rFonts w:ascii="Verdana" w:hAnsi="Verdana"/>
                <w:sz w:val="18"/>
              </w:rPr>
            </w:pPr>
            <w:r w:rsidRPr="007A6146">
              <w:rPr>
                <w:rFonts w:ascii="Verdana" w:hAnsi="Verdana"/>
                <w:sz w:val="18"/>
              </w:rPr>
              <w:t xml:space="preserve">5 </w:t>
            </w:r>
            <w:r w:rsidRPr="007A6146">
              <w:rPr>
                <w:rFonts w:ascii="Verdana" w:hAnsi="Verdana"/>
                <w:sz w:val="18"/>
                <w:vertAlign w:val="superscript"/>
              </w:rPr>
              <w:t>(27)</w:t>
            </w:r>
          </w:p>
        </w:tc>
        <w:tc>
          <w:tcPr>
            <w:tcW w:w="278" w:type="pct"/>
          </w:tcPr>
          <w:p w14:paraId="00CD6D3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tcPr>
          <w:p w14:paraId="63E405A3" w14:textId="77777777" w:rsidR="0058009B" w:rsidRPr="007A6146" w:rsidRDefault="0058009B">
            <w:pPr>
              <w:pStyle w:val="TableText"/>
              <w:jc w:val="center"/>
              <w:rPr>
                <w:rFonts w:ascii="Verdana" w:hAnsi="Verdana"/>
                <w:sz w:val="18"/>
              </w:rPr>
            </w:pPr>
          </w:p>
        </w:tc>
        <w:tc>
          <w:tcPr>
            <w:tcW w:w="386" w:type="pct"/>
          </w:tcPr>
          <w:p w14:paraId="3DB92791"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032FB375" w14:textId="77777777" w:rsidR="0058009B" w:rsidRPr="007A6146" w:rsidRDefault="0058009B">
            <w:pPr>
              <w:pStyle w:val="TableText"/>
              <w:jc w:val="center"/>
              <w:rPr>
                <w:rFonts w:ascii="Verdana" w:hAnsi="Verdana"/>
                <w:sz w:val="18"/>
              </w:rPr>
            </w:pPr>
            <w:r w:rsidRPr="007A6146">
              <w:rPr>
                <w:rFonts w:ascii="Verdana" w:hAnsi="Verdana"/>
                <w:sz w:val="18"/>
              </w:rPr>
              <w:t>1.90</w:t>
            </w:r>
          </w:p>
        </w:tc>
        <w:tc>
          <w:tcPr>
            <w:tcW w:w="279" w:type="pct"/>
            <w:gridSpan w:val="2"/>
          </w:tcPr>
          <w:p w14:paraId="5804317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tcPr>
          <w:p w14:paraId="33E9C71F" w14:textId="77777777" w:rsidR="0058009B" w:rsidRPr="007A6146" w:rsidRDefault="0058009B">
            <w:pPr>
              <w:pStyle w:val="TableText"/>
              <w:jc w:val="center"/>
              <w:rPr>
                <w:rFonts w:ascii="Verdana" w:hAnsi="Verdana"/>
                <w:sz w:val="18"/>
              </w:rPr>
            </w:pPr>
          </w:p>
        </w:tc>
        <w:tc>
          <w:tcPr>
            <w:tcW w:w="375" w:type="pct"/>
          </w:tcPr>
          <w:p w14:paraId="2A88BF8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5B28CB5A" w14:textId="77777777" w:rsidR="0058009B" w:rsidRPr="007A6146" w:rsidRDefault="0058009B">
            <w:pPr>
              <w:pStyle w:val="TableText"/>
              <w:jc w:val="center"/>
              <w:rPr>
                <w:rFonts w:ascii="Verdana" w:hAnsi="Verdana"/>
                <w:sz w:val="18"/>
              </w:rPr>
            </w:pPr>
            <w:r w:rsidRPr="007A6146">
              <w:rPr>
                <w:rFonts w:ascii="Verdana" w:hAnsi="Verdana"/>
                <w:sz w:val="18"/>
              </w:rPr>
              <w:t>-20 m</w:t>
            </w:r>
          </w:p>
        </w:tc>
        <w:tc>
          <w:tcPr>
            <w:tcW w:w="253" w:type="pct"/>
          </w:tcPr>
          <w:p w14:paraId="470E1AB4" w14:textId="77777777" w:rsidR="0058009B" w:rsidRPr="007A6146" w:rsidRDefault="0058009B">
            <w:pPr>
              <w:pStyle w:val="TableText"/>
              <w:jc w:val="center"/>
              <w:rPr>
                <w:rFonts w:ascii="Verdana" w:hAnsi="Verdana"/>
                <w:sz w:val="18"/>
              </w:rPr>
            </w:pPr>
            <w:r w:rsidRPr="007A6146">
              <w:rPr>
                <w:rFonts w:ascii="Verdana" w:hAnsi="Verdana"/>
                <w:sz w:val="18"/>
              </w:rPr>
              <w:t>1.84</w:t>
            </w:r>
          </w:p>
        </w:tc>
        <w:tc>
          <w:tcPr>
            <w:tcW w:w="287" w:type="pct"/>
          </w:tcPr>
          <w:p w14:paraId="0323518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tcPr>
          <w:p w14:paraId="7CFB24E5" w14:textId="77777777" w:rsidR="0058009B" w:rsidRPr="007A6146" w:rsidRDefault="0058009B">
            <w:pPr>
              <w:pStyle w:val="TableText"/>
              <w:jc w:val="center"/>
              <w:rPr>
                <w:rFonts w:ascii="Verdana" w:hAnsi="Verdana"/>
                <w:sz w:val="18"/>
              </w:rPr>
            </w:pPr>
          </w:p>
        </w:tc>
        <w:tc>
          <w:tcPr>
            <w:tcW w:w="257" w:type="pct"/>
          </w:tcPr>
          <w:p w14:paraId="49C34D45"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64782602" w14:textId="77777777" w:rsidR="0058009B" w:rsidRPr="007A6146" w:rsidRDefault="0058009B">
            <w:pPr>
              <w:pStyle w:val="TableText"/>
              <w:jc w:val="center"/>
              <w:rPr>
                <w:rFonts w:ascii="Verdana" w:hAnsi="Verdana"/>
                <w:sz w:val="18"/>
              </w:rPr>
            </w:pPr>
            <w:r w:rsidRPr="007A6146">
              <w:rPr>
                <w:rFonts w:ascii="Verdana" w:hAnsi="Verdana"/>
                <w:sz w:val="18"/>
              </w:rPr>
              <w:t>3.88</w:t>
            </w:r>
          </w:p>
        </w:tc>
      </w:tr>
      <w:tr w:rsidR="0058009B" w:rsidRPr="00507374" w14:paraId="2D877155" w14:textId="77777777">
        <w:trPr>
          <w:gridAfter w:val="1"/>
          <w:wAfter w:w="11" w:type="pct"/>
          <w:cantSplit/>
          <w:trHeight w:val="368"/>
        </w:trPr>
        <w:tc>
          <w:tcPr>
            <w:tcW w:w="346" w:type="pct"/>
            <w:vMerge/>
          </w:tcPr>
          <w:p w14:paraId="54E839B7" w14:textId="77777777" w:rsidR="0058009B" w:rsidRPr="007A6146" w:rsidRDefault="0058009B">
            <w:pPr>
              <w:pStyle w:val="TableText"/>
              <w:rPr>
                <w:rFonts w:ascii="Verdana" w:hAnsi="Verdana"/>
                <w:sz w:val="18"/>
              </w:rPr>
            </w:pPr>
          </w:p>
        </w:tc>
        <w:tc>
          <w:tcPr>
            <w:tcW w:w="263" w:type="pct"/>
            <w:vMerge/>
          </w:tcPr>
          <w:p w14:paraId="6BFB02A9" w14:textId="77777777" w:rsidR="0058009B" w:rsidRPr="007A6146" w:rsidRDefault="0058009B">
            <w:pPr>
              <w:pStyle w:val="TableText"/>
              <w:rPr>
                <w:rFonts w:ascii="Verdana" w:hAnsi="Verdana"/>
                <w:sz w:val="18"/>
              </w:rPr>
            </w:pPr>
          </w:p>
        </w:tc>
        <w:tc>
          <w:tcPr>
            <w:tcW w:w="234" w:type="pct"/>
          </w:tcPr>
          <w:p w14:paraId="17A1FDCA" w14:textId="77777777" w:rsidR="0058009B" w:rsidRPr="007A6146" w:rsidRDefault="0058009B">
            <w:pPr>
              <w:pStyle w:val="TableText"/>
              <w:jc w:val="center"/>
              <w:rPr>
                <w:rFonts w:ascii="Verdana" w:hAnsi="Verdana"/>
                <w:sz w:val="18"/>
              </w:rPr>
            </w:pPr>
            <w:r w:rsidRPr="007A6146">
              <w:rPr>
                <w:rFonts w:ascii="Verdana" w:hAnsi="Verdana"/>
                <w:sz w:val="18"/>
              </w:rPr>
              <w:t xml:space="preserve">6 </w:t>
            </w:r>
            <w:r w:rsidRPr="007A6146">
              <w:rPr>
                <w:rFonts w:ascii="Verdana" w:hAnsi="Verdana"/>
                <w:sz w:val="18"/>
                <w:vertAlign w:val="superscript"/>
              </w:rPr>
              <w:t>(27)</w:t>
            </w:r>
          </w:p>
        </w:tc>
        <w:tc>
          <w:tcPr>
            <w:tcW w:w="278" w:type="pct"/>
          </w:tcPr>
          <w:p w14:paraId="3C91F38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tcPr>
          <w:p w14:paraId="4638E813" w14:textId="77777777" w:rsidR="0058009B" w:rsidRPr="007A6146" w:rsidRDefault="0058009B">
            <w:pPr>
              <w:pStyle w:val="TableText"/>
              <w:jc w:val="center"/>
              <w:rPr>
                <w:rFonts w:ascii="Verdana" w:hAnsi="Verdana"/>
                <w:sz w:val="18"/>
              </w:rPr>
            </w:pPr>
          </w:p>
        </w:tc>
        <w:tc>
          <w:tcPr>
            <w:tcW w:w="386" w:type="pct"/>
          </w:tcPr>
          <w:p w14:paraId="102BECCF"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002874C1" w14:textId="1A89713F" w:rsidR="0058009B" w:rsidRPr="00F2242C" w:rsidRDefault="0058009B">
            <w:pPr>
              <w:pStyle w:val="TableText"/>
              <w:jc w:val="center"/>
              <w:rPr>
                <w:rFonts w:ascii="Verdana" w:hAnsi="Verdana"/>
                <w:b/>
                <w:bCs/>
                <w:sz w:val="18"/>
              </w:rPr>
            </w:pPr>
            <w:r w:rsidRPr="00F2242C">
              <w:rPr>
                <w:rFonts w:ascii="Verdana" w:hAnsi="Verdana"/>
                <w:b/>
                <w:bCs/>
                <w:color w:val="FF0000"/>
                <w:sz w:val="18"/>
              </w:rPr>
              <w:t>1.29</w:t>
            </w:r>
            <w:r w:rsidR="009F1296" w:rsidRPr="007A6146">
              <w:rPr>
                <w:rFonts w:ascii="Verdana" w:hAnsi="Verdana"/>
                <w:sz w:val="18"/>
              </w:rPr>
              <w:t xml:space="preserve"> </w:t>
            </w:r>
            <w:r w:rsidR="009F1296" w:rsidRPr="007A6146">
              <w:rPr>
                <w:rFonts w:ascii="Verdana" w:hAnsi="Verdana"/>
                <w:sz w:val="18"/>
                <w:vertAlign w:val="superscript"/>
              </w:rPr>
              <w:t>(</w:t>
            </w:r>
            <w:r w:rsidR="009F1296">
              <w:rPr>
                <w:rFonts w:ascii="Verdana" w:hAnsi="Verdana"/>
                <w:sz w:val="18"/>
                <w:vertAlign w:val="superscript"/>
              </w:rPr>
              <w:t>32</w:t>
            </w:r>
            <w:r w:rsidR="009F1296" w:rsidRPr="007A6146">
              <w:rPr>
                <w:rFonts w:ascii="Verdana" w:hAnsi="Verdana"/>
                <w:sz w:val="18"/>
                <w:vertAlign w:val="superscript"/>
              </w:rPr>
              <w:t>)</w:t>
            </w:r>
          </w:p>
        </w:tc>
        <w:tc>
          <w:tcPr>
            <w:tcW w:w="279" w:type="pct"/>
            <w:gridSpan w:val="2"/>
          </w:tcPr>
          <w:p w14:paraId="2B13C26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tcPr>
          <w:p w14:paraId="30154B99" w14:textId="77777777" w:rsidR="0058009B" w:rsidRPr="007A6146" w:rsidRDefault="0058009B">
            <w:pPr>
              <w:pStyle w:val="TableText"/>
              <w:jc w:val="center"/>
              <w:rPr>
                <w:rFonts w:ascii="Verdana" w:hAnsi="Verdana"/>
                <w:sz w:val="18"/>
              </w:rPr>
            </w:pPr>
          </w:p>
        </w:tc>
        <w:tc>
          <w:tcPr>
            <w:tcW w:w="375" w:type="pct"/>
          </w:tcPr>
          <w:p w14:paraId="3C02099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3535E97A" w14:textId="77777777" w:rsidR="0058009B" w:rsidRPr="007A6146" w:rsidRDefault="0058009B">
            <w:pPr>
              <w:pStyle w:val="TableText"/>
              <w:jc w:val="center"/>
              <w:rPr>
                <w:rFonts w:ascii="Verdana" w:hAnsi="Verdana"/>
                <w:sz w:val="18"/>
              </w:rPr>
            </w:pPr>
            <w:r w:rsidRPr="007A6146">
              <w:rPr>
                <w:rFonts w:ascii="Verdana" w:hAnsi="Verdana"/>
                <w:sz w:val="18"/>
              </w:rPr>
              <w:t>-20 m</w:t>
            </w:r>
          </w:p>
        </w:tc>
        <w:tc>
          <w:tcPr>
            <w:tcW w:w="253" w:type="pct"/>
          </w:tcPr>
          <w:p w14:paraId="704AB313" w14:textId="69DB398D" w:rsidR="0058009B" w:rsidRPr="00F2242C" w:rsidRDefault="0058009B">
            <w:pPr>
              <w:pStyle w:val="TableText"/>
              <w:jc w:val="center"/>
              <w:rPr>
                <w:rFonts w:ascii="Verdana" w:hAnsi="Verdana"/>
                <w:b/>
                <w:bCs/>
                <w:sz w:val="18"/>
              </w:rPr>
            </w:pPr>
            <w:r w:rsidRPr="00F2242C">
              <w:rPr>
                <w:rFonts w:ascii="Verdana" w:hAnsi="Verdana"/>
                <w:b/>
                <w:bCs/>
                <w:color w:val="FF0000"/>
                <w:sz w:val="18"/>
              </w:rPr>
              <w:t>1.32</w:t>
            </w:r>
            <w:r w:rsidR="00256528" w:rsidRPr="007A6146">
              <w:rPr>
                <w:rFonts w:ascii="Verdana" w:hAnsi="Verdana"/>
                <w:color w:val="auto"/>
                <w:sz w:val="18"/>
              </w:rPr>
              <w:t xml:space="preserve"> </w:t>
            </w:r>
            <w:r w:rsidR="00256528" w:rsidRPr="007A6146">
              <w:rPr>
                <w:rFonts w:ascii="Verdana" w:hAnsi="Verdana"/>
                <w:color w:val="auto"/>
                <w:sz w:val="18"/>
                <w:vertAlign w:val="superscript"/>
              </w:rPr>
              <w:t>(</w:t>
            </w:r>
            <w:r w:rsidR="00B32CBB">
              <w:rPr>
                <w:rFonts w:ascii="Verdana" w:hAnsi="Verdana"/>
                <w:color w:val="auto"/>
                <w:sz w:val="18"/>
                <w:vertAlign w:val="superscript"/>
              </w:rPr>
              <w:t>32</w:t>
            </w:r>
            <w:r w:rsidR="00256528" w:rsidRPr="007A6146">
              <w:rPr>
                <w:rFonts w:ascii="Verdana" w:hAnsi="Verdana"/>
                <w:color w:val="auto"/>
                <w:sz w:val="18"/>
                <w:vertAlign w:val="superscript"/>
              </w:rPr>
              <w:t>)</w:t>
            </w:r>
          </w:p>
        </w:tc>
        <w:tc>
          <w:tcPr>
            <w:tcW w:w="287" w:type="pct"/>
          </w:tcPr>
          <w:p w14:paraId="7CC4E43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tcPr>
          <w:p w14:paraId="28745685" w14:textId="77777777" w:rsidR="0058009B" w:rsidRPr="007A6146" w:rsidRDefault="0058009B">
            <w:pPr>
              <w:pStyle w:val="TableText"/>
              <w:jc w:val="center"/>
              <w:rPr>
                <w:rFonts w:ascii="Verdana" w:hAnsi="Verdana"/>
                <w:sz w:val="18"/>
              </w:rPr>
            </w:pPr>
          </w:p>
        </w:tc>
        <w:tc>
          <w:tcPr>
            <w:tcW w:w="257" w:type="pct"/>
          </w:tcPr>
          <w:p w14:paraId="1227F0E1"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2150A2E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15</w:t>
            </w:r>
          </w:p>
        </w:tc>
      </w:tr>
      <w:tr w:rsidR="0058009B" w:rsidRPr="00507374" w14:paraId="2D8E7CFA" w14:textId="77777777">
        <w:trPr>
          <w:gridAfter w:val="1"/>
          <w:wAfter w:w="11" w:type="pct"/>
          <w:cantSplit/>
          <w:trHeight w:val="368"/>
        </w:trPr>
        <w:tc>
          <w:tcPr>
            <w:tcW w:w="346" w:type="pct"/>
            <w:vMerge w:val="restart"/>
          </w:tcPr>
          <w:p w14:paraId="4013A0CC" w14:textId="77777777" w:rsidR="0058009B" w:rsidRPr="007A6146" w:rsidRDefault="0058009B">
            <w:pPr>
              <w:pStyle w:val="TableText"/>
              <w:rPr>
                <w:rFonts w:ascii="Verdana" w:hAnsi="Verdana"/>
                <w:sz w:val="18"/>
              </w:rPr>
            </w:pPr>
            <w:r w:rsidRPr="007A6146">
              <w:rPr>
                <w:rFonts w:ascii="Verdana" w:hAnsi="Verdana"/>
                <w:sz w:val="18"/>
              </w:rPr>
              <w:t>YEF LREB</w:t>
            </w:r>
          </w:p>
        </w:tc>
        <w:tc>
          <w:tcPr>
            <w:tcW w:w="263" w:type="pct"/>
            <w:vMerge w:val="restart"/>
          </w:tcPr>
          <w:p w14:paraId="4C0C808F"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tcPr>
          <w:p w14:paraId="16ACCE9C" w14:textId="77777777" w:rsidR="0058009B" w:rsidRPr="007A6146" w:rsidRDefault="0058009B">
            <w:pPr>
              <w:pStyle w:val="TableText"/>
              <w:jc w:val="center"/>
              <w:rPr>
                <w:rFonts w:ascii="Verdana" w:hAnsi="Verdana"/>
                <w:sz w:val="18"/>
              </w:rPr>
            </w:pPr>
            <w:r w:rsidRPr="007A6146">
              <w:rPr>
                <w:rFonts w:ascii="Verdana" w:hAnsi="Verdana"/>
                <w:sz w:val="18"/>
              </w:rPr>
              <w:t>7</w:t>
            </w:r>
          </w:p>
        </w:tc>
        <w:tc>
          <w:tcPr>
            <w:tcW w:w="278" w:type="pct"/>
          </w:tcPr>
          <w:p w14:paraId="7E7EF64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tcPr>
          <w:p w14:paraId="67BB3086"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1341750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51323F31" w14:textId="77777777" w:rsidR="0058009B" w:rsidRPr="007A6146" w:rsidRDefault="0058009B">
            <w:pPr>
              <w:pStyle w:val="TableText"/>
              <w:jc w:val="center"/>
              <w:rPr>
                <w:rFonts w:ascii="Verdana" w:hAnsi="Verdana"/>
                <w:sz w:val="18"/>
              </w:rPr>
            </w:pPr>
            <w:r w:rsidRPr="007A6146">
              <w:rPr>
                <w:rFonts w:ascii="Verdana" w:hAnsi="Verdana"/>
                <w:sz w:val="18"/>
              </w:rPr>
              <w:t>1.80</w:t>
            </w:r>
          </w:p>
        </w:tc>
        <w:tc>
          <w:tcPr>
            <w:tcW w:w="279" w:type="pct"/>
            <w:gridSpan w:val="2"/>
          </w:tcPr>
          <w:p w14:paraId="0FAF0B80"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tcPr>
          <w:p w14:paraId="4958F907"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75565EFA"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0D868A12" w14:textId="77777777" w:rsidR="0058009B" w:rsidRPr="007A6146" w:rsidRDefault="0058009B">
            <w:pPr>
              <w:pStyle w:val="TableText"/>
              <w:jc w:val="center"/>
              <w:rPr>
                <w:rFonts w:ascii="Verdana" w:hAnsi="Verdana"/>
                <w:sz w:val="18"/>
              </w:rPr>
            </w:pPr>
            <w:r w:rsidRPr="007A6146">
              <w:rPr>
                <w:rFonts w:ascii="Verdana" w:hAnsi="Verdana"/>
                <w:sz w:val="18"/>
              </w:rPr>
              <w:t>-25 m</w:t>
            </w:r>
          </w:p>
        </w:tc>
        <w:tc>
          <w:tcPr>
            <w:tcW w:w="253" w:type="pct"/>
          </w:tcPr>
          <w:p w14:paraId="7D6B81B8" w14:textId="77777777" w:rsidR="0058009B" w:rsidRPr="007A6146" w:rsidRDefault="0058009B">
            <w:pPr>
              <w:pStyle w:val="TableText"/>
              <w:jc w:val="center"/>
              <w:rPr>
                <w:rFonts w:ascii="Verdana" w:hAnsi="Verdana"/>
                <w:sz w:val="18"/>
              </w:rPr>
            </w:pPr>
            <w:r w:rsidRPr="007A6146">
              <w:rPr>
                <w:rFonts w:ascii="Verdana" w:hAnsi="Verdana"/>
                <w:sz w:val="18"/>
              </w:rPr>
              <w:t>1.82</w:t>
            </w:r>
          </w:p>
        </w:tc>
        <w:tc>
          <w:tcPr>
            <w:tcW w:w="287" w:type="pct"/>
          </w:tcPr>
          <w:p w14:paraId="205C5DF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val="restart"/>
          </w:tcPr>
          <w:p w14:paraId="128E8D5A"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01D17264"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5B1E1EB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18</w:t>
            </w:r>
          </w:p>
        </w:tc>
      </w:tr>
      <w:tr w:rsidR="0058009B" w:rsidRPr="00507374" w14:paraId="00B89C72" w14:textId="77777777">
        <w:trPr>
          <w:gridAfter w:val="1"/>
          <w:wAfter w:w="11" w:type="pct"/>
          <w:cantSplit/>
          <w:trHeight w:val="368"/>
        </w:trPr>
        <w:tc>
          <w:tcPr>
            <w:tcW w:w="346" w:type="pct"/>
            <w:vMerge/>
          </w:tcPr>
          <w:p w14:paraId="4E5D4967" w14:textId="77777777" w:rsidR="0058009B" w:rsidRPr="007A6146" w:rsidRDefault="0058009B">
            <w:pPr>
              <w:pStyle w:val="TableText"/>
              <w:rPr>
                <w:rFonts w:ascii="Verdana" w:hAnsi="Verdana"/>
                <w:sz w:val="18"/>
              </w:rPr>
            </w:pPr>
          </w:p>
        </w:tc>
        <w:tc>
          <w:tcPr>
            <w:tcW w:w="263" w:type="pct"/>
            <w:vMerge/>
          </w:tcPr>
          <w:p w14:paraId="6BD5D24D" w14:textId="77777777" w:rsidR="0058009B" w:rsidRPr="007A6146" w:rsidRDefault="0058009B">
            <w:pPr>
              <w:pStyle w:val="TableText"/>
              <w:rPr>
                <w:rFonts w:ascii="Verdana" w:hAnsi="Verdana"/>
                <w:sz w:val="18"/>
              </w:rPr>
            </w:pPr>
          </w:p>
        </w:tc>
        <w:tc>
          <w:tcPr>
            <w:tcW w:w="234" w:type="pct"/>
          </w:tcPr>
          <w:p w14:paraId="04F1C4AB" w14:textId="77777777" w:rsidR="0058009B" w:rsidRPr="007A6146" w:rsidRDefault="0058009B">
            <w:pPr>
              <w:pStyle w:val="TableText"/>
              <w:jc w:val="center"/>
              <w:rPr>
                <w:rFonts w:ascii="Verdana" w:hAnsi="Verdana"/>
                <w:sz w:val="18"/>
              </w:rPr>
            </w:pPr>
            <w:r w:rsidRPr="007A6146">
              <w:rPr>
                <w:rFonts w:ascii="Verdana" w:hAnsi="Verdana"/>
                <w:sz w:val="18"/>
              </w:rPr>
              <w:t>7b</w:t>
            </w:r>
          </w:p>
        </w:tc>
        <w:tc>
          <w:tcPr>
            <w:tcW w:w="278" w:type="pct"/>
          </w:tcPr>
          <w:p w14:paraId="4A128EC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tcPr>
          <w:p w14:paraId="44FCBDD7" w14:textId="77777777" w:rsidR="0058009B" w:rsidRPr="007A6146" w:rsidRDefault="0058009B">
            <w:pPr>
              <w:pStyle w:val="TableText"/>
              <w:jc w:val="center"/>
              <w:rPr>
                <w:rFonts w:ascii="Verdana" w:hAnsi="Verdana"/>
                <w:sz w:val="18"/>
              </w:rPr>
            </w:pPr>
          </w:p>
        </w:tc>
        <w:tc>
          <w:tcPr>
            <w:tcW w:w="386" w:type="pct"/>
          </w:tcPr>
          <w:p w14:paraId="2F0BAE82"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6E327D0D"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56 </w:t>
            </w:r>
            <w:r w:rsidRPr="007A6146">
              <w:rPr>
                <w:rFonts w:ascii="Verdana" w:hAnsi="Verdana"/>
                <w:color w:val="auto"/>
                <w:sz w:val="18"/>
                <w:vertAlign w:val="superscript"/>
              </w:rPr>
              <w:t>(23)</w:t>
            </w:r>
          </w:p>
        </w:tc>
        <w:tc>
          <w:tcPr>
            <w:tcW w:w="279" w:type="pct"/>
            <w:gridSpan w:val="2"/>
          </w:tcPr>
          <w:p w14:paraId="21F4550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tcPr>
          <w:p w14:paraId="356EF0BE" w14:textId="77777777" w:rsidR="0058009B" w:rsidRPr="007A6146" w:rsidRDefault="0058009B">
            <w:pPr>
              <w:pStyle w:val="TableText"/>
              <w:jc w:val="center"/>
              <w:rPr>
                <w:rFonts w:ascii="Verdana" w:hAnsi="Verdana"/>
                <w:sz w:val="18"/>
              </w:rPr>
            </w:pPr>
          </w:p>
        </w:tc>
        <w:tc>
          <w:tcPr>
            <w:tcW w:w="375" w:type="pct"/>
          </w:tcPr>
          <w:p w14:paraId="7C1684E2"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06F4C678"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776EA083" w14:textId="77777777" w:rsidR="0058009B" w:rsidRPr="007A6146" w:rsidRDefault="0058009B">
            <w:pPr>
              <w:pStyle w:val="TableText"/>
              <w:jc w:val="center"/>
              <w:rPr>
                <w:rFonts w:ascii="Verdana" w:hAnsi="Verdana"/>
                <w:sz w:val="18"/>
              </w:rPr>
            </w:pPr>
            <w:r w:rsidRPr="007A6146">
              <w:rPr>
                <w:rFonts w:ascii="Verdana" w:hAnsi="Verdana"/>
                <w:sz w:val="18"/>
              </w:rPr>
              <w:t>1.53</w:t>
            </w:r>
          </w:p>
        </w:tc>
        <w:tc>
          <w:tcPr>
            <w:tcW w:w="287" w:type="pct"/>
          </w:tcPr>
          <w:p w14:paraId="6A10C74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tcPr>
          <w:p w14:paraId="20B930FB" w14:textId="77777777" w:rsidR="0058009B" w:rsidRPr="007A6146" w:rsidRDefault="0058009B">
            <w:pPr>
              <w:pStyle w:val="TableText"/>
              <w:jc w:val="center"/>
              <w:rPr>
                <w:rFonts w:ascii="Verdana" w:hAnsi="Verdana"/>
                <w:sz w:val="18"/>
              </w:rPr>
            </w:pPr>
          </w:p>
        </w:tc>
        <w:tc>
          <w:tcPr>
            <w:tcW w:w="257" w:type="pct"/>
          </w:tcPr>
          <w:p w14:paraId="7B98C647"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394" w:type="pct"/>
          </w:tcPr>
          <w:p w14:paraId="2EFB7B5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50 </w:t>
            </w:r>
            <w:r w:rsidRPr="007A6146">
              <w:rPr>
                <w:rFonts w:ascii="Verdana" w:hAnsi="Verdana"/>
                <w:color w:val="auto"/>
                <w:sz w:val="18"/>
                <w:vertAlign w:val="superscript"/>
              </w:rPr>
              <w:t>(28)</w:t>
            </w:r>
          </w:p>
        </w:tc>
      </w:tr>
      <w:tr w:rsidR="0058009B" w:rsidRPr="00507374" w14:paraId="74FC9FF4" w14:textId="77777777">
        <w:trPr>
          <w:gridAfter w:val="1"/>
          <w:wAfter w:w="11" w:type="pct"/>
          <w:cantSplit/>
          <w:trHeight w:val="368"/>
        </w:trPr>
        <w:tc>
          <w:tcPr>
            <w:tcW w:w="346" w:type="pct"/>
            <w:vMerge/>
          </w:tcPr>
          <w:p w14:paraId="455665FB" w14:textId="77777777" w:rsidR="0058009B" w:rsidRPr="007A6146" w:rsidRDefault="0058009B">
            <w:pPr>
              <w:pStyle w:val="TableText"/>
              <w:rPr>
                <w:rFonts w:ascii="Verdana" w:hAnsi="Verdana"/>
                <w:sz w:val="18"/>
              </w:rPr>
            </w:pPr>
          </w:p>
        </w:tc>
        <w:tc>
          <w:tcPr>
            <w:tcW w:w="263" w:type="pct"/>
            <w:vMerge/>
          </w:tcPr>
          <w:p w14:paraId="1E931A3D" w14:textId="77777777" w:rsidR="0058009B" w:rsidRPr="007A6146" w:rsidRDefault="0058009B">
            <w:pPr>
              <w:pStyle w:val="TableText"/>
              <w:rPr>
                <w:rFonts w:ascii="Verdana" w:hAnsi="Verdana"/>
                <w:sz w:val="18"/>
              </w:rPr>
            </w:pPr>
          </w:p>
        </w:tc>
        <w:tc>
          <w:tcPr>
            <w:tcW w:w="234" w:type="pct"/>
          </w:tcPr>
          <w:p w14:paraId="0C62631D" w14:textId="77777777" w:rsidR="0058009B" w:rsidRPr="007A6146" w:rsidRDefault="0058009B">
            <w:pPr>
              <w:pStyle w:val="TableText"/>
              <w:jc w:val="center"/>
              <w:rPr>
                <w:rFonts w:ascii="Verdana" w:hAnsi="Verdana"/>
                <w:sz w:val="18"/>
              </w:rPr>
            </w:pPr>
            <w:r w:rsidRPr="007A6146">
              <w:rPr>
                <w:rFonts w:ascii="Verdana" w:hAnsi="Verdana"/>
                <w:sz w:val="18"/>
              </w:rPr>
              <w:t>8</w:t>
            </w:r>
          </w:p>
        </w:tc>
        <w:tc>
          <w:tcPr>
            <w:tcW w:w="278" w:type="pct"/>
          </w:tcPr>
          <w:p w14:paraId="358117E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tcPr>
          <w:p w14:paraId="347F57AE"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145388BA"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63B10B3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08</w:t>
            </w:r>
          </w:p>
        </w:tc>
        <w:tc>
          <w:tcPr>
            <w:tcW w:w="279" w:type="pct"/>
            <w:gridSpan w:val="2"/>
          </w:tcPr>
          <w:p w14:paraId="1A08B11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restart"/>
          </w:tcPr>
          <w:p w14:paraId="5A7EDDAD"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500B2EA2"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5808CF32"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6501A2E7" w14:textId="77777777" w:rsidR="0058009B" w:rsidRPr="007A6146" w:rsidRDefault="0058009B">
            <w:pPr>
              <w:pStyle w:val="TableText"/>
              <w:jc w:val="center"/>
              <w:rPr>
                <w:rFonts w:ascii="Verdana" w:hAnsi="Verdana"/>
                <w:sz w:val="18"/>
              </w:rPr>
            </w:pPr>
            <w:r w:rsidRPr="007A6146">
              <w:rPr>
                <w:rFonts w:ascii="Verdana" w:hAnsi="Verdana"/>
                <w:sz w:val="18"/>
              </w:rPr>
              <w:t>2.01</w:t>
            </w:r>
          </w:p>
        </w:tc>
        <w:tc>
          <w:tcPr>
            <w:tcW w:w="287" w:type="pct"/>
          </w:tcPr>
          <w:p w14:paraId="0AD36DC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tcPr>
          <w:p w14:paraId="6C2760C7" w14:textId="77777777" w:rsidR="0058009B" w:rsidRPr="007A6146" w:rsidRDefault="0058009B">
            <w:pPr>
              <w:pStyle w:val="TableText"/>
              <w:jc w:val="center"/>
              <w:rPr>
                <w:rFonts w:ascii="Verdana" w:hAnsi="Verdana"/>
                <w:sz w:val="18"/>
              </w:rPr>
            </w:pPr>
          </w:p>
        </w:tc>
        <w:tc>
          <w:tcPr>
            <w:tcW w:w="257" w:type="pct"/>
          </w:tcPr>
          <w:p w14:paraId="3DB8AB4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7090904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73</w:t>
            </w:r>
          </w:p>
        </w:tc>
      </w:tr>
      <w:tr w:rsidR="0058009B" w:rsidRPr="00507374" w14:paraId="00ADE506" w14:textId="77777777">
        <w:trPr>
          <w:gridAfter w:val="1"/>
          <w:wAfter w:w="11" w:type="pct"/>
          <w:cantSplit/>
          <w:trHeight w:val="368"/>
        </w:trPr>
        <w:tc>
          <w:tcPr>
            <w:tcW w:w="346" w:type="pct"/>
            <w:vMerge/>
          </w:tcPr>
          <w:p w14:paraId="1A9146A8" w14:textId="77777777" w:rsidR="0058009B" w:rsidRPr="007A6146" w:rsidRDefault="0058009B">
            <w:pPr>
              <w:pStyle w:val="TableText"/>
              <w:rPr>
                <w:rFonts w:ascii="Verdana" w:hAnsi="Verdana"/>
                <w:sz w:val="18"/>
              </w:rPr>
            </w:pPr>
          </w:p>
        </w:tc>
        <w:tc>
          <w:tcPr>
            <w:tcW w:w="263" w:type="pct"/>
            <w:vMerge/>
          </w:tcPr>
          <w:p w14:paraId="52506DFA" w14:textId="77777777" w:rsidR="0058009B" w:rsidRPr="007A6146" w:rsidRDefault="0058009B">
            <w:pPr>
              <w:pStyle w:val="TableText"/>
              <w:rPr>
                <w:rFonts w:ascii="Verdana" w:hAnsi="Verdana"/>
                <w:sz w:val="18"/>
              </w:rPr>
            </w:pPr>
          </w:p>
        </w:tc>
        <w:tc>
          <w:tcPr>
            <w:tcW w:w="234" w:type="pct"/>
            <w:vMerge w:val="restart"/>
          </w:tcPr>
          <w:p w14:paraId="7297EC94" w14:textId="77777777" w:rsidR="0058009B" w:rsidRPr="007A6146" w:rsidRDefault="0058009B">
            <w:pPr>
              <w:pStyle w:val="TableText"/>
              <w:jc w:val="center"/>
              <w:rPr>
                <w:rFonts w:ascii="Verdana" w:hAnsi="Verdana"/>
                <w:sz w:val="18"/>
              </w:rPr>
            </w:pPr>
            <w:r w:rsidRPr="007A6146">
              <w:rPr>
                <w:rFonts w:ascii="Verdana" w:hAnsi="Verdana"/>
                <w:sz w:val="18"/>
              </w:rPr>
              <w:t>9</w:t>
            </w:r>
          </w:p>
        </w:tc>
        <w:tc>
          <w:tcPr>
            <w:tcW w:w="278" w:type="pct"/>
            <w:vMerge w:val="restart"/>
          </w:tcPr>
          <w:p w14:paraId="495BE50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tcPr>
          <w:p w14:paraId="656DE960" w14:textId="77777777" w:rsidR="0058009B" w:rsidRPr="007A6146" w:rsidRDefault="0058009B">
            <w:pPr>
              <w:pStyle w:val="TableText"/>
              <w:jc w:val="center"/>
              <w:rPr>
                <w:rFonts w:ascii="Verdana" w:hAnsi="Verdana"/>
                <w:sz w:val="18"/>
              </w:rPr>
            </w:pPr>
          </w:p>
        </w:tc>
        <w:tc>
          <w:tcPr>
            <w:tcW w:w="386" w:type="pct"/>
          </w:tcPr>
          <w:p w14:paraId="449EEBAE"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1FC449F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33 </w:t>
            </w:r>
            <w:r w:rsidRPr="007A6146">
              <w:rPr>
                <w:rFonts w:ascii="Verdana" w:hAnsi="Verdana"/>
                <w:color w:val="auto"/>
                <w:sz w:val="18"/>
                <w:vertAlign w:val="superscript"/>
              </w:rPr>
              <w:t>(25)</w:t>
            </w:r>
          </w:p>
        </w:tc>
        <w:tc>
          <w:tcPr>
            <w:tcW w:w="279" w:type="pct"/>
            <w:gridSpan w:val="2"/>
            <w:vMerge w:val="restart"/>
          </w:tcPr>
          <w:p w14:paraId="4855E40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tcPr>
          <w:p w14:paraId="22194725" w14:textId="77777777" w:rsidR="0058009B" w:rsidRPr="007A6146" w:rsidRDefault="0058009B">
            <w:pPr>
              <w:pStyle w:val="TableText"/>
              <w:jc w:val="center"/>
              <w:rPr>
                <w:rFonts w:ascii="Verdana" w:hAnsi="Verdana"/>
                <w:sz w:val="18"/>
              </w:rPr>
            </w:pPr>
          </w:p>
        </w:tc>
        <w:tc>
          <w:tcPr>
            <w:tcW w:w="375" w:type="pct"/>
          </w:tcPr>
          <w:p w14:paraId="3ECB1A2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10B811FC"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009697A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24 </w:t>
            </w:r>
            <w:r w:rsidRPr="007A6146">
              <w:rPr>
                <w:rFonts w:ascii="Verdana" w:hAnsi="Verdana"/>
                <w:color w:val="auto"/>
                <w:sz w:val="18"/>
                <w:vertAlign w:val="superscript"/>
              </w:rPr>
              <w:t>(25)</w:t>
            </w:r>
          </w:p>
        </w:tc>
        <w:tc>
          <w:tcPr>
            <w:tcW w:w="287" w:type="pct"/>
            <w:vMerge w:val="restart"/>
          </w:tcPr>
          <w:p w14:paraId="2C450131"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tcPr>
          <w:p w14:paraId="6E4B83A0" w14:textId="77777777" w:rsidR="0058009B" w:rsidRPr="007A6146" w:rsidRDefault="0058009B">
            <w:pPr>
              <w:pStyle w:val="TableText"/>
              <w:jc w:val="center"/>
              <w:rPr>
                <w:rFonts w:ascii="Verdana" w:hAnsi="Verdana"/>
                <w:sz w:val="18"/>
              </w:rPr>
            </w:pPr>
          </w:p>
        </w:tc>
        <w:tc>
          <w:tcPr>
            <w:tcW w:w="257" w:type="pct"/>
          </w:tcPr>
          <w:p w14:paraId="620579C3"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071D0DF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03 </w:t>
            </w:r>
            <w:r w:rsidRPr="007A6146">
              <w:rPr>
                <w:rFonts w:ascii="Verdana" w:hAnsi="Verdana"/>
                <w:color w:val="auto"/>
                <w:sz w:val="18"/>
                <w:vertAlign w:val="superscript"/>
              </w:rPr>
              <w:t>(25)</w:t>
            </w:r>
          </w:p>
        </w:tc>
      </w:tr>
      <w:tr w:rsidR="0058009B" w:rsidRPr="00507374" w14:paraId="6B3515B8" w14:textId="77777777">
        <w:trPr>
          <w:gridAfter w:val="1"/>
          <w:wAfter w:w="11" w:type="pct"/>
          <w:cantSplit/>
          <w:trHeight w:val="368"/>
        </w:trPr>
        <w:tc>
          <w:tcPr>
            <w:tcW w:w="346" w:type="pct"/>
            <w:vMerge/>
          </w:tcPr>
          <w:p w14:paraId="2A37C94F" w14:textId="77777777" w:rsidR="0058009B" w:rsidRPr="007A6146" w:rsidRDefault="0058009B">
            <w:pPr>
              <w:pStyle w:val="TableText"/>
              <w:rPr>
                <w:rFonts w:ascii="Verdana" w:hAnsi="Verdana"/>
                <w:sz w:val="18"/>
              </w:rPr>
            </w:pPr>
          </w:p>
        </w:tc>
        <w:tc>
          <w:tcPr>
            <w:tcW w:w="263" w:type="pct"/>
            <w:vMerge/>
          </w:tcPr>
          <w:p w14:paraId="3932A308" w14:textId="77777777" w:rsidR="0058009B" w:rsidRPr="007A6146" w:rsidRDefault="0058009B">
            <w:pPr>
              <w:pStyle w:val="TableText"/>
              <w:rPr>
                <w:rFonts w:ascii="Verdana" w:hAnsi="Verdana"/>
                <w:sz w:val="18"/>
              </w:rPr>
            </w:pPr>
          </w:p>
        </w:tc>
        <w:tc>
          <w:tcPr>
            <w:tcW w:w="234" w:type="pct"/>
            <w:vMerge/>
          </w:tcPr>
          <w:p w14:paraId="66A54C3F" w14:textId="77777777" w:rsidR="0058009B" w:rsidRPr="007A6146" w:rsidRDefault="0058009B">
            <w:pPr>
              <w:pStyle w:val="TableText"/>
              <w:jc w:val="center"/>
              <w:rPr>
                <w:rFonts w:ascii="Verdana" w:hAnsi="Verdana"/>
                <w:sz w:val="18"/>
              </w:rPr>
            </w:pPr>
          </w:p>
        </w:tc>
        <w:tc>
          <w:tcPr>
            <w:tcW w:w="278" w:type="pct"/>
            <w:vMerge/>
          </w:tcPr>
          <w:p w14:paraId="6E6B096A" w14:textId="77777777" w:rsidR="0058009B" w:rsidRPr="007A6146" w:rsidRDefault="0058009B">
            <w:pPr>
              <w:pStyle w:val="TableText"/>
              <w:jc w:val="center"/>
              <w:rPr>
                <w:rFonts w:ascii="Verdana" w:hAnsi="Verdana"/>
                <w:color w:val="auto"/>
                <w:sz w:val="18"/>
              </w:rPr>
            </w:pPr>
          </w:p>
        </w:tc>
        <w:tc>
          <w:tcPr>
            <w:tcW w:w="376" w:type="pct"/>
            <w:vMerge/>
          </w:tcPr>
          <w:p w14:paraId="1B55235E" w14:textId="77777777" w:rsidR="0058009B" w:rsidRPr="007A6146" w:rsidRDefault="0058009B">
            <w:pPr>
              <w:pStyle w:val="TableText"/>
              <w:jc w:val="center"/>
              <w:rPr>
                <w:rFonts w:ascii="Verdana" w:hAnsi="Verdana"/>
                <w:sz w:val="18"/>
              </w:rPr>
            </w:pPr>
          </w:p>
        </w:tc>
        <w:tc>
          <w:tcPr>
            <w:tcW w:w="386" w:type="pct"/>
          </w:tcPr>
          <w:p w14:paraId="2C3A8A5E"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5CDAFAF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26 </w:t>
            </w:r>
            <w:r w:rsidRPr="007A6146">
              <w:rPr>
                <w:rFonts w:ascii="Verdana" w:hAnsi="Verdana"/>
                <w:color w:val="auto"/>
                <w:sz w:val="18"/>
                <w:vertAlign w:val="superscript"/>
              </w:rPr>
              <w:t>(24)</w:t>
            </w:r>
          </w:p>
        </w:tc>
        <w:tc>
          <w:tcPr>
            <w:tcW w:w="279" w:type="pct"/>
            <w:gridSpan w:val="2"/>
            <w:vMerge/>
          </w:tcPr>
          <w:p w14:paraId="57DB7049" w14:textId="77777777" w:rsidR="0058009B" w:rsidRPr="007A6146" w:rsidRDefault="0058009B">
            <w:pPr>
              <w:pStyle w:val="TableText"/>
              <w:jc w:val="center"/>
              <w:rPr>
                <w:rFonts w:ascii="Verdana" w:hAnsi="Verdana"/>
                <w:color w:val="auto"/>
                <w:sz w:val="18"/>
              </w:rPr>
            </w:pPr>
          </w:p>
        </w:tc>
        <w:tc>
          <w:tcPr>
            <w:tcW w:w="354" w:type="pct"/>
            <w:vMerge/>
          </w:tcPr>
          <w:p w14:paraId="186F7916" w14:textId="77777777" w:rsidR="0058009B" w:rsidRPr="007A6146" w:rsidRDefault="0058009B">
            <w:pPr>
              <w:pStyle w:val="TableText"/>
              <w:jc w:val="center"/>
              <w:rPr>
                <w:rFonts w:ascii="Verdana" w:hAnsi="Verdana"/>
                <w:sz w:val="18"/>
              </w:rPr>
            </w:pPr>
          </w:p>
        </w:tc>
        <w:tc>
          <w:tcPr>
            <w:tcW w:w="375" w:type="pct"/>
          </w:tcPr>
          <w:p w14:paraId="07850F4C"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16A882F8"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59B52BF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16 </w:t>
            </w:r>
            <w:r w:rsidRPr="007A6146">
              <w:rPr>
                <w:rFonts w:ascii="Verdana" w:hAnsi="Verdana"/>
                <w:color w:val="auto"/>
                <w:sz w:val="18"/>
                <w:vertAlign w:val="superscript"/>
              </w:rPr>
              <w:t>(24)</w:t>
            </w:r>
          </w:p>
        </w:tc>
        <w:tc>
          <w:tcPr>
            <w:tcW w:w="287" w:type="pct"/>
            <w:vMerge/>
          </w:tcPr>
          <w:p w14:paraId="1663EA8A" w14:textId="77777777" w:rsidR="0058009B" w:rsidRPr="007A6146" w:rsidRDefault="0058009B">
            <w:pPr>
              <w:pStyle w:val="TableText"/>
              <w:jc w:val="center"/>
              <w:rPr>
                <w:rFonts w:ascii="Verdana" w:hAnsi="Verdana"/>
                <w:color w:val="auto"/>
                <w:sz w:val="18"/>
              </w:rPr>
            </w:pPr>
          </w:p>
        </w:tc>
        <w:tc>
          <w:tcPr>
            <w:tcW w:w="344" w:type="pct"/>
            <w:vMerge/>
          </w:tcPr>
          <w:p w14:paraId="12295AC5" w14:textId="77777777" w:rsidR="0058009B" w:rsidRPr="007A6146" w:rsidRDefault="0058009B">
            <w:pPr>
              <w:pStyle w:val="TableText"/>
              <w:jc w:val="center"/>
              <w:rPr>
                <w:rFonts w:ascii="Verdana" w:hAnsi="Verdana"/>
                <w:sz w:val="18"/>
              </w:rPr>
            </w:pPr>
          </w:p>
        </w:tc>
        <w:tc>
          <w:tcPr>
            <w:tcW w:w="257" w:type="pct"/>
          </w:tcPr>
          <w:p w14:paraId="578BF89A"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394" w:type="pct"/>
          </w:tcPr>
          <w:p w14:paraId="2FCD1F4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17 </w:t>
            </w:r>
            <w:r w:rsidRPr="007A6146">
              <w:rPr>
                <w:rFonts w:ascii="Verdana" w:hAnsi="Verdana"/>
                <w:color w:val="auto"/>
                <w:sz w:val="18"/>
                <w:vertAlign w:val="superscript"/>
              </w:rPr>
              <w:t>(26)</w:t>
            </w:r>
          </w:p>
        </w:tc>
      </w:tr>
      <w:tr w:rsidR="0058009B" w:rsidRPr="00507374" w14:paraId="0B0EE8D7" w14:textId="77777777">
        <w:trPr>
          <w:gridAfter w:val="1"/>
          <w:wAfter w:w="11" w:type="pct"/>
          <w:cantSplit/>
          <w:trHeight w:val="368"/>
        </w:trPr>
        <w:tc>
          <w:tcPr>
            <w:tcW w:w="346" w:type="pct"/>
          </w:tcPr>
          <w:p w14:paraId="6E8F1F83" w14:textId="77777777" w:rsidR="0058009B" w:rsidRPr="007A6146" w:rsidRDefault="0058009B">
            <w:pPr>
              <w:pStyle w:val="TableText"/>
              <w:rPr>
                <w:rFonts w:ascii="Verdana" w:hAnsi="Verdana"/>
                <w:sz w:val="18"/>
              </w:rPr>
            </w:pPr>
            <w:r w:rsidRPr="007A6146">
              <w:rPr>
                <w:rFonts w:ascii="Verdana" w:hAnsi="Verdana"/>
                <w:sz w:val="18"/>
              </w:rPr>
              <w:t>YEFX SB</w:t>
            </w:r>
          </w:p>
        </w:tc>
        <w:tc>
          <w:tcPr>
            <w:tcW w:w="263" w:type="pct"/>
          </w:tcPr>
          <w:p w14:paraId="03B8E58C"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tcPr>
          <w:p w14:paraId="674AD033" w14:textId="77777777" w:rsidR="0058009B" w:rsidRPr="007A6146" w:rsidRDefault="0058009B">
            <w:pPr>
              <w:pStyle w:val="TableText"/>
              <w:jc w:val="center"/>
              <w:rPr>
                <w:rFonts w:ascii="Verdana" w:hAnsi="Verdana"/>
                <w:sz w:val="18"/>
              </w:rPr>
            </w:pPr>
            <w:r w:rsidRPr="007A6146">
              <w:rPr>
                <w:rFonts w:ascii="Verdana" w:hAnsi="Verdana"/>
                <w:sz w:val="18"/>
              </w:rPr>
              <w:t>10</w:t>
            </w:r>
          </w:p>
        </w:tc>
        <w:tc>
          <w:tcPr>
            <w:tcW w:w="278" w:type="pct"/>
          </w:tcPr>
          <w:p w14:paraId="3C22120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tcPr>
          <w:p w14:paraId="021AD77D"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5AC97F52"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7F264D5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84 </w:t>
            </w:r>
            <w:r w:rsidRPr="007A6146">
              <w:rPr>
                <w:rFonts w:ascii="Verdana" w:hAnsi="Verdana"/>
                <w:color w:val="auto"/>
                <w:sz w:val="18"/>
                <w:vertAlign w:val="superscript"/>
              </w:rPr>
              <w:t>(23)</w:t>
            </w:r>
          </w:p>
        </w:tc>
        <w:tc>
          <w:tcPr>
            <w:tcW w:w="279" w:type="pct"/>
            <w:gridSpan w:val="2"/>
          </w:tcPr>
          <w:p w14:paraId="7B732B8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tcPr>
          <w:p w14:paraId="0C5990D2"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6315735F"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48F7EE5C" w14:textId="77777777" w:rsidR="0058009B" w:rsidRPr="007A6146" w:rsidRDefault="0058009B">
            <w:pPr>
              <w:pStyle w:val="TableText"/>
              <w:jc w:val="center"/>
              <w:rPr>
                <w:rFonts w:ascii="Verdana" w:hAnsi="Verdana"/>
                <w:sz w:val="18"/>
              </w:rPr>
            </w:pPr>
            <w:r w:rsidRPr="007A6146">
              <w:rPr>
                <w:rFonts w:ascii="Verdana" w:hAnsi="Verdana"/>
                <w:sz w:val="18"/>
              </w:rPr>
              <w:t>0 m</w:t>
            </w:r>
          </w:p>
        </w:tc>
        <w:tc>
          <w:tcPr>
            <w:tcW w:w="253" w:type="pct"/>
          </w:tcPr>
          <w:p w14:paraId="6A801A0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82</w:t>
            </w:r>
          </w:p>
        </w:tc>
        <w:tc>
          <w:tcPr>
            <w:tcW w:w="287" w:type="pct"/>
          </w:tcPr>
          <w:p w14:paraId="4F72AFB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44" w:type="pct"/>
          </w:tcPr>
          <w:p w14:paraId="7DCBFC62"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159E33F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713B4D3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22</w:t>
            </w:r>
          </w:p>
        </w:tc>
      </w:tr>
      <w:tr w:rsidR="0058009B" w:rsidRPr="00507374" w14:paraId="42EA6B08" w14:textId="77777777">
        <w:trPr>
          <w:gridAfter w:val="1"/>
          <w:wAfter w:w="11" w:type="pct"/>
          <w:cantSplit/>
          <w:trHeight w:val="368"/>
        </w:trPr>
        <w:tc>
          <w:tcPr>
            <w:tcW w:w="346" w:type="pct"/>
            <w:vMerge w:val="restart"/>
          </w:tcPr>
          <w:p w14:paraId="56074543" w14:textId="77777777" w:rsidR="0058009B" w:rsidRPr="007A6146" w:rsidRDefault="0058009B">
            <w:pPr>
              <w:pStyle w:val="TableText"/>
              <w:rPr>
                <w:rFonts w:ascii="Verdana" w:hAnsi="Verdana"/>
                <w:sz w:val="18"/>
              </w:rPr>
            </w:pPr>
            <w:r w:rsidRPr="007A6146">
              <w:rPr>
                <w:rFonts w:ascii="Verdana" w:hAnsi="Verdana"/>
                <w:sz w:val="18"/>
              </w:rPr>
              <w:t>MVF EB</w:t>
            </w:r>
          </w:p>
        </w:tc>
        <w:tc>
          <w:tcPr>
            <w:tcW w:w="263" w:type="pct"/>
            <w:vMerge w:val="restart"/>
          </w:tcPr>
          <w:p w14:paraId="6FF90E47"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vMerge w:val="restart"/>
          </w:tcPr>
          <w:p w14:paraId="40A5AC0F"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78" w:type="pct"/>
            <w:vMerge w:val="restart"/>
          </w:tcPr>
          <w:p w14:paraId="2EC69571"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76" w:type="pct"/>
            <w:vMerge w:val="restart"/>
          </w:tcPr>
          <w:p w14:paraId="135FC94D"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5CBA39C1"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6F46967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38 </w:t>
            </w:r>
            <w:r w:rsidRPr="007A6146">
              <w:rPr>
                <w:rFonts w:ascii="Verdana" w:hAnsi="Verdana"/>
                <w:color w:val="auto"/>
                <w:sz w:val="18"/>
                <w:vertAlign w:val="superscript"/>
              </w:rPr>
              <w:t>(25)</w:t>
            </w:r>
          </w:p>
        </w:tc>
        <w:tc>
          <w:tcPr>
            <w:tcW w:w="279" w:type="pct"/>
            <w:gridSpan w:val="2"/>
            <w:vMerge w:val="restart"/>
          </w:tcPr>
          <w:p w14:paraId="0206A4D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54" w:type="pct"/>
            <w:vMerge w:val="restart"/>
          </w:tcPr>
          <w:p w14:paraId="53EF0866"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14221CA8"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7BB21D36"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7B17AC0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32 </w:t>
            </w:r>
            <w:r w:rsidRPr="007A6146">
              <w:rPr>
                <w:rFonts w:ascii="Verdana" w:hAnsi="Verdana"/>
                <w:color w:val="auto"/>
                <w:sz w:val="18"/>
                <w:vertAlign w:val="superscript"/>
              </w:rPr>
              <w:t>(25)</w:t>
            </w:r>
          </w:p>
        </w:tc>
        <w:tc>
          <w:tcPr>
            <w:tcW w:w="287" w:type="pct"/>
            <w:vMerge w:val="restart"/>
          </w:tcPr>
          <w:p w14:paraId="563096A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w:t>
            </w:r>
          </w:p>
        </w:tc>
        <w:tc>
          <w:tcPr>
            <w:tcW w:w="344" w:type="pct"/>
            <w:vMerge w:val="restart"/>
          </w:tcPr>
          <w:p w14:paraId="210FC74E"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755DB7E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2764039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96 </w:t>
            </w:r>
            <w:r w:rsidRPr="007A6146">
              <w:rPr>
                <w:rFonts w:ascii="Verdana" w:hAnsi="Verdana"/>
                <w:color w:val="auto"/>
                <w:sz w:val="18"/>
                <w:vertAlign w:val="superscript"/>
              </w:rPr>
              <w:t>(25)</w:t>
            </w:r>
          </w:p>
        </w:tc>
      </w:tr>
      <w:tr w:rsidR="0058009B" w:rsidRPr="00507374" w14:paraId="55A82B22" w14:textId="77777777">
        <w:trPr>
          <w:gridAfter w:val="1"/>
          <w:wAfter w:w="11" w:type="pct"/>
          <w:cantSplit/>
          <w:trHeight w:val="368"/>
        </w:trPr>
        <w:tc>
          <w:tcPr>
            <w:tcW w:w="346" w:type="pct"/>
            <w:vMerge/>
          </w:tcPr>
          <w:p w14:paraId="3618EE12" w14:textId="77777777" w:rsidR="0058009B" w:rsidRPr="007A6146" w:rsidRDefault="0058009B">
            <w:pPr>
              <w:pStyle w:val="TableText"/>
              <w:rPr>
                <w:rFonts w:ascii="Verdana" w:hAnsi="Verdana"/>
                <w:sz w:val="18"/>
              </w:rPr>
            </w:pPr>
          </w:p>
        </w:tc>
        <w:tc>
          <w:tcPr>
            <w:tcW w:w="263" w:type="pct"/>
            <w:vMerge/>
          </w:tcPr>
          <w:p w14:paraId="7571EC0C" w14:textId="77777777" w:rsidR="0058009B" w:rsidRPr="007A6146" w:rsidRDefault="0058009B">
            <w:pPr>
              <w:pStyle w:val="TableText"/>
              <w:rPr>
                <w:rFonts w:ascii="Verdana" w:hAnsi="Verdana"/>
                <w:sz w:val="18"/>
              </w:rPr>
            </w:pPr>
          </w:p>
        </w:tc>
        <w:tc>
          <w:tcPr>
            <w:tcW w:w="234" w:type="pct"/>
            <w:vMerge/>
          </w:tcPr>
          <w:p w14:paraId="2E797B73" w14:textId="77777777" w:rsidR="0058009B" w:rsidRPr="007A6146" w:rsidRDefault="0058009B">
            <w:pPr>
              <w:pStyle w:val="TableText"/>
              <w:jc w:val="center"/>
              <w:rPr>
                <w:rFonts w:ascii="Verdana" w:hAnsi="Verdana"/>
                <w:sz w:val="18"/>
              </w:rPr>
            </w:pPr>
          </w:p>
        </w:tc>
        <w:tc>
          <w:tcPr>
            <w:tcW w:w="278" w:type="pct"/>
            <w:vMerge/>
          </w:tcPr>
          <w:p w14:paraId="0581C49F" w14:textId="77777777" w:rsidR="0058009B" w:rsidRPr="007A6146" w:rsidRDefault="0058009B">
            <w:pPr>
              <w:pStyle w:val="TableText"/>
              <w:jc w:val="center"/>
              <w:rPr>
                <w:rFonts w:ascii="Verdana" w:hAnsi="Verdana"/>
                <w:color w:val="auto"/>
                <w:sz w:val="18"/>
              </w:rPr>
            </w:pPr>
          </w:p>
        </w:tc>
        <w:tc>
          <w:tcPr>
            <w:tcW w:w="376" w:type="pct"/>
            <w:vMerge/>
          </w:tcPr>
          <w:p w14:paraId="5E60B312" w14:textId="77777777" w:rsidR="0058009B" w:rsidRPr="007A6146" w:rsidRDefault="0058009B">
            <w:pPr>
              <w:pStyle w:val="TableText"/>
              <w:jc w:val="center"/>
              <w:rPr>
                <w:rFonts w:ascii="Verdana" w:hAnsi="Verdana"/>
                <w:sz w:val="18"/>
              </w:rPr>
            </w:pPr>
          </w:p>
        </w:tc>
        <w:tc>
          <w:tcPr>
            <w:tcW w:w="386" w:type="pct"/>
          </w:tcPr>
          <w:p w14:paraId="3EC292EE"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498B82B0"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30 </w:t>
            </w:r>
            <w:r w:rsidRPr="007A6146">
              <w:rPr>
                <w:rFonts w:ascii="Verdana" w:hAnsi="Verdana"/>
                <w:color w:val="auto"/>
                <w:sz w:val="18"/>
                <w:vertAlign w:val="superscript"/>
              </w:rPr>
              <w:t>(24)</w:t>
            </w:r>
          </w:p>
        </w:tc>
        <w:tc>
          <w:tcPr>
            <w:tcW w:w="279" w:type="pct"/>
            <w:gridSpan w:val="2"/>
            <w:vMerge/>
          </w:tcPr>
          <w:p w14:paraId="082165B2" w14:textId="77777777" w:rsidR="0058009B" w:rsidRPr="007A6146" w:rsidRDefault="0058009B">
            <w:pPr>
              <w:pStyle w:val="TableText"/>
              <w:jc w:val="center"/>
              <w:rPr>
                <w:rFonts w:ascii="Verdana" w:hAnsi="Verdana"/>
                <w:color w:val="auto"/>
                <w:sz w:val="18"/>
              </w:rPr>
            </w:pPr>
          </w:p>
        </w:tc>
        <w:tc>
          <w:tcPr>
            <w:tcW w:w="354" w:type="pct"/>
            <w:vMerge/>
          </w:tcPr>
          <w:p w14:paraId="04470348" w14:textId="77777777" w:rsidR="0058009B" w:rsidRPr="007A6146" w:rsidRDefault="0058009B">
            <w:pPr>
              <w:pStyle w:val="TableText"/>
              <w:jc w:val="center"/>
              <w:rPr>
                <w:rFonts w:ascii="Verdana" w:hAnsi="Verdana"/>
                <w:sz w:val="18"/>
              </w:rPr>
            </w:pPr>
          </w:p>
        </w:tc>
        <w:tc>
          <w:tcPr>
            <w:tcW w:w="375" w:type="pct"/>
          </w:tcPr>
          <w:p w14:paraId="33559BAD"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7642105D"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5F7ABBC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19 </w:t>
            </w:r>
            <w:r w:rsidRPr="007A6146">
              <w:rPr>
                <w:rFonts w:ascii="Verdana" w:hAnsi="Verdana"/>
                <w:color w:val="auto"/>
                <w:sz w:val="18"/>
                <w:vertAlign w:val="superscript"/>
              </w:rPr>
              <w:t>(24)</w:t>
            </w:r>
          </w:p>
        </w:tc>
        <w:tc>
          <w:tcPr>
            <w:tcW w:w="287" w:type="pct"/>
            <w:vMerge/>
          </w:tcPr>
          <w:p w14:paraId="028325E7" w14:textId="77777777" w:rsidR="0058009B" w:rsidRPr="007A6146" w:rsidRDefault="0058009B">
            <w:pPr>
              <w:pStyle w:val="TableText"/>
              <w:jc w:val="center"/>
              <w:rPr>
                <w:rFonts w:ascii="Verdana" w:hAnsi="Verdana"/>
                <w:color w:val="auto"/>
                <w:sz w:val="18"/>
              </w:rPr>
            </w:pPr>
          </w:p>
        </w:tc>
        <w:tc>
          <w:tcPr>
            <w:tcW w:w="344" w:type="pct"/>
            <w:vMerge/>
          </w:tcPr>
          <w:p w14:paraId="7C51C982" w14:textId="77777777" w:rsidR="0058009B" w:rsidRPr="007A6146" w:rsidRDefault="0058009B">
            <w:pPr>
              <w:pStyle w:val="TableText"/>
              <w:jc w:val="center"/>
              <w:rPr>
                <w:rFonts w:ascii="Verdana" w:hAnsi="Verdana"/>
                <w:sz w:val="18"/>
              </w:rPr>
            </w:pPr>
          </w:p>
        </w:tc>
        <w:tc>
          <w:tcPr>
            <w:tcW w:w="257" w:type="pct"/>
          </w:tcPr>
          <w:p w14:paraId="68AC8214"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394" w:type="pct"/>
          </w:tcPr>
          <w:p w14:paraId="3D0721C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32 </w:t>
            </w:r>
            <w:r w:rsidRPr="007A6146">
              <w:rPr>
                <w:rFonts w:ascii="Verdana" w:hAnsi="Verdana"/>
                <w:color w:val="auto"/>
                <w:sz w:val="18"/>
                <w:vertAlign w:val="superscript"/>
              </w:rPr>
              <w:t>(28)</w:t>
            </w:r>
          </w:p>
        </w:tc>
      </w:tr>
      <w:tr w:rsidR="0058009B" w:rsidRPr="00507374" w14:paraId="5EBDF6E6" w14:textId="77777777">
        <w:trPr>
          <w:gridAfter w:val="1"/>
          <w:wAfter w:w="11" w:type="pct"/>
          <w:cantSplit/>
          <w:trHeight w:val="368"/>
        </w:trPr>
        <w:tc>
          <w:tcPr>
            <w:tcW w:w="346" w:type="pct"/>
            <w:vMerge w:val="restart"/>
          </w:tcPr>
          <w:p w14:paraId="2F8B8EA5" w14:textId="77777777" w:rsidR="0058009B" w:rsidRPr="007A6146" w:rsidRDefault="0058009B">
            <w:pPr>
              <w:pStyle w:val="TableText"/>
              <w:rPr>
                <w:rFonts w:ascii="Verdana" w:hAnsi="Verdana"/>
                <w:sz w:val="18"/>
              </w:rPr>
            </w:pPr>
            <w:r w:rsidRPr="007A6146">
              <w:rPr>
                <w:rFonts w:ascii="Verdana" w:hAnsi="Verdana"/>
                <w:sz w:val="18"/>
              </w:rPr>
              <w:t xml:space="preserve">MVF SB </w:t>
            </w:r>
          </w:p>
        </w:tc>
        <w:tc>
          <w:tcPr>
            <w:tcW w:w="263" w:type="pct"/>
            <w:vMerge w:val="restart"/>
          </w:tcPr>
          <w:p w14:paraId="17EC1ADF"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tcPr>
          <w:p w14:paraId="57CFA910" w14:textId="77777777" w:rsidR="0058009B" w:rsidRPr="007A6146" w:rsidRDefault="0058009B">
            <w:pPr>
              <w:pStyle w:val="TableText"/>
              <w:jc w:val="center"/>
              <w:rPr>
                <w:rFonts w:ascii="Verdana" w:hAnsi="Verdana"/>
                <w:sz w:val="18"/>
              </w:rPr>
            </w:pPr>
            <w:r w:rsidRPr="007A6146">
              <w:rPr>
                <w:rFonts w:ascii="Verdana" w:hAnsi="Verdana"/>
                <w:sz w:val="18"/>
              </w:rPr>
              <w:t>12</w:t>
            </w:r>
          </w:p>
        </w:tc>
        <w:tc>
          <w:tcPr>
            <w:tcW w:w="278" w:type="pct"/>
          </w:tcPr>
          <w:p w14:paraId="5495B2A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vMerge w:val="restart"/>
          </w:tcPr>
          <w:p w14:paraId="0DF3F429"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62EA788C"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1.1</w:t>
            </w:r>
          </w:p>
        </w:tc>
        <w:tc>
          <w:tcPr>
            <w:tcW w:w="298" w:type="pct"/>
          </w:tcPr>
          <w:p w14:paraId="581F80C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40 </w:t>
            </w:r>
            <w:r w:rsidRPr="007A6146">
              <w:rPr>
                <w:rFonts w:ascii="Verdana" w:hAnsi="Verdana"/>
                <w:color w:val="auto"/>
                <w:sz w:val="18"/>
                <w:vertAlign w:val="superscript"/>
              </w:rPr>
              <w:t>(14) (23)</w:t>
            </w:r>
          </w:p>
        </w:tc>
        <w:tc>
          <w:tcPr>
            <w:tcW w:w="279" w:type="pct"/>
            <w:gridSpan w:val="2"/>
          </w:tcPr>
          <w:p w14:paraId="4B9C3E0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vMerge w:val="restart"/>
          </w:tcPr>
          <w:p w14:paraId="4404E71D"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0B232971"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5EF988B9"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25FF15A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26 </w:t>
            </w:r>
            <w:r w:rsidRPr="007A6146">
              <w:rPr>
                <w:rFonts w:ascii="Verdana" w:hAnsi="Verdana"/>
                <w:color w:val="auto"/>
                <w:sz w:val="18"/>
                <w:vertAlign w:val="superscript"/>
              </w:rPr>
              <w:t>(14)</w:t>
            </w:r>
          </w:p>
        </w:tc>
        <w:tc>
          <w:tcPr>
            <w:tcW w:w="287" w:type="pct"/>
          </w:tcPr>
          <w:p w14:paraId="45EE3F1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44" w:type="pct"/>
          </w:tcPr>
          <w:p w14:paraId="5FF85C7B"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5600BAD1"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750BBF7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23 </w:t>
            </w:r>
            <w:r w:rsidRPr="007A6146">
              <w:rPr>
                <w:rFonts w:ascii="Verdana" w:hAnsi="Verdana"/>
                <w:color w:val="auto"/>
                <w:sz w:val="18"/>
                <w:vertAlign w:val="superscript"/>
              </w:rPr>
              <w:t>(14)</w:t>
            </w:r>
          </w:p>
        </w:tc>
      </w:tr>
      <w:tr w:rsidR="0058009B" w:rsidRPr="00507374" w14:paraId="1F91B530" w14:textId="77777777">
        <w:trPr>
          <w:gridAfter w:val="1"/>
          <w:wAfter w:w="11" w:type="pct"/>
          <w:cantSplit/>
          <w:trHeight w:val="368"/>
        </w:trPr>
        <w:tc>
          <w:tcPr>
            <w:tcW w:w="346" w:type="pct"/>
            <w:vMerge/>
          </w:tcPr>
          <w:p w14:paraId="38B5C353" w14:textId="77777777" w:rsidR="0058009B" w:rsidRPr="007A6146" w:rsidRDefault="0058009B">
            <w:pPr>
              <w:pStyle w:val="TableText"/>
              <w:rPr>
                <w:rFonts w:ascii="Verdana" w:hAnsi="Verdana"/>
                <w:sz w:val="18"/>
              </w:rPr>
            </w:pPr>
          </w:p>
        </w:tc>
        <w:tc>
          <w:tcPr>
            <w:tcW w:w="263" w:type="pct"/>
            <w:vMerge/>
          </w:tcPr>
          <w:p w14:paraId="301324F7" w14:textId="77777777" w:rsidR="0058009B" w:rsidRPr="007A6146" w:rsidRDefault="0058009B">
            <w:pPr>
              <w:pStyle w:val="TableText"/>
              <w:rPr>
                <w:rFonts w:ascii="Verdana" w:hAnsi="Verdana"/>
                <w:sz w:val="18"/>
              </w:rPr>
            </w:pPr>
          </w:p>
        </w:tc>
        <w:tc>
          <w:tcPr>
            <w:tcW w:w="234" w:type="pct"/>
          </w:tcPr>
          <w:p w14:paraId="697DDB17" w14:textId="77777777" w:rsidR="0058009B" w:rsidRPr="007A6146" w:rsidRDefault="0058009B">
            <w:pPr>
              <w:pStyle w:val="TableText"/>
              <w:jc w:val="center"/>
              <w:rPr>
                <w:rFonts w:ascii="Verdana" w:hAnsi="Verdana"/>
                <w:sz w:val="18"/>
              </w:rPr>
            </w:pPr>
            <w:r w:rsidRPr="007A6146">
              <w:rPr>
                <w:rFonts w:ascii="Verdana" w:hAnsi="Verdana"/>
                <w:sz w:val="18"/>
              </w:rPr>
              <w:t xml:space="preserve">13 </w:t>
            </w:r>
            <w:r w:rsidRPr="007A6146">
              <w:rPr>
                <w:rFonts w:ascii="Verdana" w:hAnsi="Verdana"/>
                <w:sz w:val="18"/>
                <w:vertAlign w:val="superscript"/>
              </w:rPr>
              <w:t>(13)</w:t>
            </w:r>
          </w:p>
        </w:tc>
        <w:tc>
          <w:tcPr>
            <w:tcW w:w="278" w:type="pct"/>
          </w:tcPr>
          <w:p w14:paraId="1C4AE68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vMerge/>
          </w:tcPr>
          <w:p w14:paraId="0079EB50" w14:textId="77777777" w:rsidR="0058009B" w:rsidRPr="007A6146" w:rsidRDefault="0058009B">
            <w:pPr>
              <w:pStyle w:val="TableText"/>
              <w:jc w:val="center"/>
              <w:rPr>
                <w:rFonts w:ascii="Verdana" w:hAnsi="Verdana"/>
                <w:sz w:val="18"/>
              </w:rPr>
            </w:pPr>
          </w:p>
        </w:tc>
        <w:tc>
          <w:tcPr>
            <w:tcW w:w="386" w:type="pct"/>
          </w:tcPr>
          <w:p w14:paraId="6045069F"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531BE23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43</w:t>
            </w:r>
          </w:p>
        </w:tc>
        <w:tc>
          <w:tcPr>
            <w:tcW w:w="279" w:type="pct"/>
            <w:gridSpan w:val="2"/>
          </w:tcPr>
          <w:p w14:paraId="6FC174B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vMerge/>
          </w:tcPr>
          <w:p w14:paraId="6BA6DD61" w14:textId="77777777" w:rsidR="0058009B" w:rsidRPr="007A6146" w:rsidRDefault="0058009B">
            <w:pPr>
              <w:pStyle w:val="TableText"/>
              <w:jc w:val="center"/>
              <w:rPr>
                <w:rFonts w:ascii="Verdana" w:hAnsi="Verdana"/>
                <w:sz w:val="18"/>
              </w:rPr>
            </w:pPr>
          </w:p>
        </w:tc>
        <w:tc>
          <w:tcPr>
            <w:tcW w:w="375" w:type="pct"/>
          </w:tcPr>
          <w:p w14:paraId="7B87B0DF"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1F9944BD" w14:textId="77777777" w:rsidR="0058009B" w:rsidRPr="007A6146" w:rsidRDefault="0058009B">
            <w:pPr>
              <w:pStyle w:val="TableText"/>
              <w:jc w:val="center"/>
              <w:rPr>
                <w:rFonts w:ascii="Verdana" w:hAnsi="Verdana"/>
                <w:sz w:val="18"/>
              </w:rPr>
            </w:pPr>
            <w:r w:rsidRPr="007A6146">
              <w:rPr>
                <w:rFonts w:ascii="Verdana" w:hAnsi="Verdana"/>
                <w:sz w:val="18"/>
              </w:rPr>
              <w:t>-40 m</w:t>
            </w:r>
          </w:p>
        </w:tc>
        <w:tc>
          <w:tcPr>
            <w:tcW w:w="253" w:type="pct"/>
          </w:tcPr>
          <w:p w14:paraId="55EEC586" w14:textId="77777777" w:rsidR="0058009B" w:rsidRPr="007A6146" w:rsidRDefault="0058009B">
            <w:pPr>
              <w:pStyle w:val="TableText"/>
              <w:jc w:val="center"/>
              <w:rPr>
                <w:rFonts w:ascii="Verdana" w:hAnsi="Verdana"/>
                <w:sz w:val="18"/>
              </w:rPr>
            </w:pPr>
            <w:r w:rsidRPr="007A6146">
              <w:rPr>
                <w:rFonts w:ascii="Verdana" w:hAnsi="Verdana"/>
                <w:sz w:val="18"/>
              </w:rPr>
              <w:t>1.43</w:t>
            </w:r>
          </w:p>
        </w:tc>
        <w:tc>
          <w:tcPr>
            <w:tcW w:w="287" w:type="pct"/>
          </w:tcPr>
          <w:p w14:paraId="441C8EB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44" w:type="pct"/>
          </w:tcPr>
          <w:p w14:paraId="169C68BD"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tcPr>
          <w:p w14:paraId="096AD51C"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627E3A5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34</w:t>
            </w:r>
          </w:p>
        </w:tc>
      </w:tr>
      <w:tr w:rsidR="0058009B" w:rsidRPr="00507374" w14:paraId="19FA1851" w14:textId="77777777" w:rsidTr="00673F2C">
        <w:trPr>
          <w:gridAfter w:val="1"/>
          <w:wAfter w:w="11" w:type="pct"/>
          <w:cantSplit/>
          <w:trHeight w:val="368"/>
        </w:trPr>
        <w:tc>
          <w:tcPr>
            <w:tcW w:w="346" w:type="pct"/>
            <w:vMerge w:val="restart"/>
          </w:tcPr>
          <w:p w14:paraId="33E0BD24" w14:textId="77777777" w:rsidR="0058009B" w:rsidRPr="007A6146" w:rsidRDefault="0058009B">
            <w:pPr>
              <w:pStyle w:val="TableText"/>
              <w:rPr>
                <w:rFonts w:ascii="Verdana" w:hAnsi="Verdana"/>
                <w:sz w:val="18"/>
              </w:rPr>
            </w:pPr>
            <w:r w:rsidRPr="007A6146">
              <w:rPr>
                <w:rFonts w:ascii="Verdana" w:hAnsi="Verdana"/>
                <w:sz w:val="18"/>
              </w:rPr>
              <w:t>MVF WB</w:t>
            </w:r>
          </w:p>
        </w:tc>
        <w:tc>
          <w:tcPr>
            <w:tcW w:w="263" w:type="pct"/>
            <w:vMerge w:val="restart"/>
          </w:tcPr>
          <w:p w14:paraId="4FC4EB97" w14:textId="77777777" w:rsidR="0058009B" w:rsidRPr="007A6146" w:rsidRDefault="0058009B">
            <w:pPr>
              <w:pStyle w:val="TableText"/>
              <w:rPr>
                <w:rFonts w:ascii="Verdana" w:hAnsi="Verdana"/>
                <w:sz w:val="18"/>
              </w:rPr>
            </w:pPr>
            <w:r w:rsidRPr="007A6146">
              <w:rPr>
                <w:rFonts w:ascii="Verdana" w:hAnsi="Verdana"/>
                <w:sz w:val="18"/>
              </w:rPr>
              <w:t>Type 1</w:t>
            </w:r>
          </w:p>
        </w:tc>
        <w:tc>
          <w:tcPr>
            <w:tcW w:w="234" w:type="pct"/>
          </w:tcPr>
          <w:p w14:paraId="508ECDB5" w14:textId="77777777" w:rsidR="0058009B" w:rsidRPr="007A6146" w:rsidRDefault="0058009B">
            <w:pPr>
              <w:pStyle w:val="TableText"/>
              <w:jc w:val="center"/>
              <w:rPr>
                <w:rFonts w:ascii="Verdana" w:hAnsi="Verdana"/>
                <w:sz w:val="18"/>
              </w:rPr>
            </w:pPr>
            <w:r w:rsidRPr="007A6146">
              <w:rPr>
                <w:rFonts w:ascii="Verdana" w:hAnsi="Verdana"/>
                <w:sz w:val="18"/>
              </w:rPr>
              <w:t>14</w:t>
            </w:r>
          </w:p>
        </w:tc>
        <w:tc>
          <w:tcPr>
            <w:tcW w:w="278" w:type="pct"/>
          </w:tcPr>
          <w:p w14:paraId="1176680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vAlign w:val="center"/>
          </w:tcPr>
          <w:p w14:paraId="0681B521"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vAlign w:val="center"/>
          </w:tcPr>
          <w:p w14:paraId="390E6BA3"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vAlign w:val="center"/>
          </w:tcPr>
          <w:p w14:paraId="79440BFA" w14:textId="77777777" w:rsidR="0058009B" w:rsidRPr="007A6146" w:rsidRDefault="0058009B">
            <w:pPr>
              <w:pStyle w:val="TableText"/>
              <w:jc w:val="center"/>
              <w:rPr>
                <w:rFonts w:ascii="Verdana" w:hAnsi="Verdana"/>
                <w:sz w:val="18"/>
              </w:rPr>
            </w:pPr>
            <w:r w:rsidRPr="007A6146">
              <w:rPr>
                <w:rFonts w:ascii="Verdana" w:hAnsi="Verdana"/>
                <w:sz w:val="18"/>
              </w:rPr>
              <w:t>1.71</w:t>
            </w:r>
          </w:p>
        </w:tc>
        <w:tc>
          <w:tcPr>
            <w:tcW w:w="279" w:type="pct"/>
            <w:gridSpan w:val="2"/>
            <w:vAlign w:val="center"/>
          </w:tcPr>
          <w:p w14:paraId="428C65C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restart"/>
            <w:vAlign w:val="center"/>
          </w:tcPr>
          <w:p w14:paraId="1F28D211"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vAlign w:val="center"/>
          </w:tcPr>
          <w:p w14:paraId="7C0FA30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vAlign w:val="center"/>
          </w:tcPr>
          <w:p w14:paraId="7EEF117F" w14:textId="77777777" w:rsidR="0058009B" w:rsidRPr="007A6146" w:rsidRDefault="0058009B">
            <w:pPr>
              <w:pStyle w:val="TableText"/>
              <w:jc w:val="center"/>
              <w:rPr>
                <w:rFonts w:ascii="Verdana" w:hAnsi="Verdana"/>
                <w:sz w:val="18"/>
              </w:rPr>
            </w:pPr>
            <w:r w:rsidRPr="007A6146">
              <w:rPr>
                <w:rFonts w:ascii="Verdana" w:hAnsi="Verdana"/>
                <w:sz w:val="18"/>
              </w:rPr>
              <w:t>-30 m</w:t>
            </w:r>
          </w:p>
        </w:tc>
        <w:tc>
          <w:tcPr>
            <w:tcW w:w="253" w:type="pct"/>
            <w:vAlign w:val="center"/>
          </w:tcPr>
          <w:p w14:paraId="347F2501" w14:textId="77777777" w:rsidR="0058009B" w:rsidRPr="007A6146" w:rsidRDefault="0058009B">
            <w:pPr>
              <w:pStyle w:val="TableText"/>
              <w:jc w:val="center"/>
              <w:rPr>
                <w:rFonts w:ascii="Verdana" w:hAnsi="Verdana"/>
                <w:sz w:val="18"/>
              </w:rPr>
            </w:pPr>
            <w:r w:rsidRPr="007A6146">
              <w:rPr>
                <w:rFonts w:ascii="Verdana" w:hAnsi="Verdana"/>
                <w:sz w:val="18"/>
              </w:rPr>
              <w:t>1.70</w:t>
            </w:r>
          </w:p>
        </w:tc>
        <w:tc>
          <w:tcPr>
            <w:tcW w:w="287" w:type="pct"/>
            <w:vAlign w:val="center"/>
          </w:tcPr>
          <w:p w14:paraId="0CBB788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 </w:t>
            </w:r>
            <w:r w:rsidRPr="007A6146">
              <w:rPr>
                <w:rFonts w:ascii="Verdana" w:hAnsi="Verdana"/>
                <w:color w:val="auto"/>
                <w:sz w:val="18"/>
                <w:vertAlign w:val="superscript"/>
              </w:rPr>
              <w:t>(18)</w:t>
            </w:r>
          </w:p>
        </w:tc>
        <w:tc>
          <w:tcPr>
            <w:tcW w:w="344" w:type="pct"/>
            <w:vMerge w:val="restart"/>
            <w:vAlign w:val="center"/>
          </w:tcPr>
          <w:p w14:paraId="0F0C5CE4"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8)</w:t>
            </w:r>
          </w:p>
        </w:tc>
        <w:tc>
          <w:tcPr>
            <w:tcW w:w="257" w:type="pct"/>
            <w:vAlign w:val="center"/>
          </w:tcPr>
          <w:p w14:paraId="68545BFC"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0759C57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78</w:t>
            </w:r>
          </w:p>
        </w:tc>
      </w:tr>
      <w:tr w:rsidR="0058009B" w:rsidRPr="00507374" w14:paraId="33FA3170" w14:textId="77777777" w:rsidTr="00673F2C">
        <w:trPr>
          <w:gridAfter w:val="1"/>
          <w:wAfter w:w="11" w:type="pct"/>
          <w:cantSplit/>
          <w:trHeight w:val="368"/>
        </w:trPr>
        <w:tc>
          <w:tcPr>
            <w:tcW w:w="346" w:type="pct"/>
            <w:vMerge/>
          </w:tcPr>
          <w:p w14:paraId="2A838EFA" w14:textId="77777777" w:rsidR="0058009B" w:rsidRPr="007A6146" w:rsidRDefault="0058009B">
            <w:pPr>
              <w:pStyle w:val="TableText"/>
              <w:rPr>
                <w:rFonts w:ascii="Verdana" w:hAnsi="Verdana"/>
                <w:sz w:val="18"/>
              </w:rPr>
            </w:pPr>
          </w:p>
        </w:tc>
        <w:tc>
          <w:tcPr>
            <w:tcW w:w="263" w:type="pct"/>
            <w:vMerge/>
          </w:tcPr>
          <w:p w14:paraId="1410E577" w14:textId="77777777" w:rsidR="0058009B" w:rsidRPr="007A6146" w:rsidRDefault="0058009B">
            <w:pPr>
              <w:pStyle w:val="TableText"/>
              <w:rPr>
                <w:rFonts w:ascii="Verdana" w:hAnsi="Verdana"/>
                <w:sz w:val="18"/>
              </w:rPr>
            </w:pPr>
          </w:p>
        </w:tc>
        <w:tc>
          <w:tcPr>
            <w:tcW w:w="234" w:type="pct"/>
            <w:vMerge w:val="restart"/>
          </w:tcPr>
          <w:p w14:paraId="673FB52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78" w:type="pct"/>
            <w:vMerge w:val="restart"/>
          </w:tcPr>
          <w:p w14:paraId="1214CE51"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ign w:val="center"/>
          </w:tcPr>
          <w:p w14:paraId="433BC1A8" w14:textId="77777777" w:rsidR="0058009B" w:rsidRPr="007A6146" w:rsidRDefault="0058009B">
            <w:pPr>
              <w:pStyle w:val="TableText"/>
              <w:jc w:val="center"/>
              <w:rPr>
                <w:rFonts w:ascii="Verdana" w:hAnsi="Verdana"/>
                <w:sz w:val="18"/>
              </w:rPr>
            </w:pPr>
          </w:p>
        </w:tc>
        <w:tc>
          <w:tcPr>
            <w:tcW w:w="386" w:type="pct"/>
            <w:vAlign w:val="center"/>
          </w:tcPr>
          <w:p w14:paraId="668127C4" w14:textId="77777777" w:rsidR="0058009B" w:rsidRPr="00135323" w:rsidRDefault="0058009B">
            <w:pPr>
              <w:pStyle w:val="TableText"/>
              <w:jc w:val="center"/>
              <w:rPr>
                <w:rFonts w:ascii="Verdana" w:hAnsi="Verdana"/>
                <w:sz w:val="18"/>
              </w:rPr>
            </w:pPr>
            <w:r w:rsidRPr="00135323">
              <w:rPr>
                <w:rFonts w:ascii="Verdana" w:hAnsi="Verdana"/>
                <w:sz w:val="18"/>
              </w:rPr>
              <w:t>1.3</w:t>
            </w:r>
          </w:p>
        </w:tc>
        <w:tc>
          <w:tcPr>
            <w:tcW w:w="298" w:type="pct"/>
            <w:vAlign w:val="center"/>
          </w:tcPr>
          <w:p w14:paraId="03DF6CF6" w14:textId="70701C51" w:rsidR="0058009B" w:rsidRPr="007A6146" w:rsidRDefault="0058009B">
            <w:pPr>
              <w:pStyle w:val="TableText"/>
              <w:jc w:val="center"/>
              <w:rPr>
                <w:rFonts w:ascii="Verdana" w:hAnsi="Verdana"/>
                <w:sz w:val="18"/>
              </w:rPr>
            </w:pPr>
            <w:r w:rsidRPr="007A6146">
              <w:rPr>
                <w:rFonts w:ascii="Verdana" w:hAnsi="Verdana"/>
                <w:sz w:val="18"/>
              </w:rPr>
              <w:t>1.83</w:t>
            </w:r>
            <w:r w:rsidR="00077ED2">
              <w:rPr>
                <w:rFonts w:ascii="Verdana" w:hAnsi="Verdana"/>
                <w:sz w:val="18"/>
              </w:rPr>
              <w:t xml:space="preserve"> </w:t>
            </w:r>
            <w:r w:rsidR="00077ED2">
              <w:rPr>
                <w:rFonts w:ascii="Verdana" w:hAnsi="Verdana"/>
                <w:sz w:val="18"/>
                <w:vertAlign w:val="superscript"/>
              </w:rPr>
              <w:t>(</w:t>
            </w:r>
            <w:r w:rsidR="00673F2C">
              <w:rPr>
                <w:rFonts w:ascii="Verdana" w:hAnsi="Verdana"/>
                <w:sz w:val="18"/>
                <w:vertAlign w:val="superscript"/>
              </w:rPr>
              <w:t>25</w:t>
            </w:r>
            <w:r w:rsidR="00077ED2">
              <w:rPr>
                <w:rFonts w:ascii="Verdana" w:hAnsi="Verdana"/>
                <w:sz w:val="18"/>
                <w:vertAlign w:val="superscript"/>
              </w:rPr>
              <w:t>)</w:t>
            </w:r>
          </w:p>
        </w:tc>
        <w:tc>
          <w:tcPr>
            <w:tcW w:w="279" w:type="pct"/>
            <w:gridSpan w:val="2"/>
            <w:vAlign w:val="center"/>
          </w:tcPr>
          <w:p w14:paraId="2D63DC4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ign w:val="center"/>
          </w:tcPr>
          <w:p w14:paraId="6B06717F" w14:textId="77777777" w:rsidR="0058009B" w:rsidRPr="007A6146" w:rsidRDefault="0058009B">
            <w:pPr>
              <w:pStyle w:val="TableText"/>
              <w:jc w:val="center"/>
              <w:rPr>
                <w:rFonts w:ascii="Verdana" w:hAnsi="Verdana"/>
                <w:sz w:val="18"/>
              </w:rPr>
            </w:pPr>
          </w:p>
        </w:tc>
        <w:tc>
          <w:tcPr>
            <w:tcW w:w="375" w:type="pct"/>
            <w:vAlign w:val="center"/>
          </w:tcPr>
          <w:p w14:paraId="713D0FF1"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vAlign w:val="center"/>
          </w:tcPr>
          <w:p w14:paraId="4E9985AA" w14:textId="77777777" w:rsidR="0058009B" w:rsidRPr="007A6146" w:rsidRDefault="0058009B">
            <w:pPr>
              <w:pStyle w:val="TableText"/>
              <w:jc w:val="center"/>
              <w:rPr>
                <w:rFonts w:ascii="Verdana" w:hAnsi="Verdana"/>
                <w:sz w:val="18"/>
              </w:rPr>
            </w:pPr>
            <w:r w:rsidRPr="007A6146">
              <w:rPr>
                <w:rFonts w:ascii="Verdana" w:hAnsi="Verdana"/>
                <w:sz w:val="18"/>
              </w:rPr>
              <w:t>-25 m</w:t>
            </w:r>
          </w:p>
        </w:tc>
        <w:tc>
          <w:tcPr>
            <w:tcW w:w="253" w:type="pct"/>
            <w:vAlign w:val="center"/>
          </w:tcPr>
          <w:p w14:paraId="72A9A0FF" w14:textId="34ED129B" w:rsidR="0058009B" w:rsidRPr="007A6146" w:rsidRDefault="0058009B">
            <w:pPr>
              <w:pStyle w:val="TableText"/>
              <w:jc w:val="center"/>
              <w:rPr>
                <w:rFonts w:ascii="Verdana" w:hAnsi="Verdana"/>
                <w:sz w:val="18"/>
              </w:rPr>
            </w:pPr>
            <w:r w:rsidRPr="007A6146">
              <w:rPr>
                <w:rFonts w:ascii="Verdana" w:hAnsi="Verdana"/>
                <w:sz w:val="18"/>
              </w:rPr>
              <w:t>1.90</w:t>
            </w:r>
            <w:r w:rsidR="00673F2C">
              <w:rPr>
                <w:rFonts w:ascii="Verdana" w:hAnsi="Verdana"/>
                <w:sz w:val="18"/>
              </w:rPr>
              <w:t xml:space="preserve"> </w:t>
            </w:r>
            <w:r w:rsidR="00673F2C">
              <w:rPr>
                <w:rFonts w:ascii="Verdana" w:hAnsi="Verdana"/>
                <w:sz w:val="18"/>
                <w:vertAlign w:val="superscript"/>
              </w:rPr>
              <w:t>(25)</w:t>
            </w:r>
          </w:p>
        </w:tc>
        <w:tc>
          <w:tcPr>
            <w:tcW w:w="287" w:type="pct"/>
            <w:vMerge w:val="restart"/>
            <w:vAlign w:val="center"/>
          </w:tcPr>
          <w:p w14:paraId="7092597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 </w:t>
            </w:r>
            <w:r w:rsidRPr="007A6146">
              <w:rPr>
                <w:rFonts w:ascii="Verdana" w:hAnsi="Verdana"/>
                <w:color w:val="auto"/>
                <w:sz w:val="18"/>
                <w:vertAlign w:val="superscript"/>
              </w:rPr>
              <w:t>(18)</w:t>
            </w:r>
          </w:p>
        </w:tc>
        <w:tc>
          <w:tcPr>
            <w:tcW w:w="344" w:type="pct"/>
            <w:vMerge/>
            <w:vAlign w:val="center"/>
          </w:tcPr>
          <w:p w14:paraId="397EE367" w14:textId="77777777" w:rsidR="0058009B" w:rsidRPr="007A6146" w:rsidRDefault="0058009B">
            <w:pPr>
              <w:pStyle w:val="TableText"/>
              <w:jc w:val="center"/>
              <w:rPr>
                <w:rFonts w:ascii="Verdana" w:hAnsi="Verdana"/>
                <w:sz w:val="18"/>
              </w:rPr>
            </w:pPr>
          </w:p>
        </w:tc>
        <w:tc>
          <w:tcPr>
            <w:tcW w:w="257" w:type="pct"/>
            <w:vAlign w:val="center"/>
          </w:tcPr>
          <w:p w14:paraId="53E6B0AC"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5414908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94</w:t>
            </w:r>
          </w:p>
        </w:tc>
      </w:tr>
      <w:tr w:rsidR="00EA1710" w:rsidRPr="00507374" w14:paraId="4366D482" w14:textId="77777777" w:rsidTr="00673F2C">
        <w:trPr>
          <w:cantSplit/>
          <w:trHeight w:val="368"/>
        </w:trPr>
        <w:tc>
          <w:tcPr>
            <w:tcW w:w="346" w:type="pct"/>
            <w:vMerge/>
          </w:tcPr>
          <w:p w14:paraId="54450EC1" w14:textId="77777777" w:rsidR="00EA1710" w:rsidRPr="007A6146" w:rsidRDefault="00EA1710">
            <w:pPr>
              <w:pStyle w:val="TableText"/>
              <w:rPr>
                <w:rFonts w:ascii="Verdana" w:hAnsi="Verdana"/>
                <w:sz w:val="18"/>
              </w:rPr>
            </w:pPr>
          </w:p>
        </w:tc>
        <w:tc>
          <w:tcPr>
            <w:tcW w:w="263" w:type="pct"/>
            <w:vMerge/>
          </w:tcPr>
          <w:p w14:paraId="7853E2EB" w14:textId="77777777" w:rsidR="00EA1710" w:rsidRPr="007A6146" w:rsidRDefault="00EA1710">
            <w:pPr>
              <w:pStyle w:val="TableText"/>
              <w:rPr>
                <w:rFonts w:ascii="Verdana" w:hAnsi="Verdana"/>
                <w:sz w:val="18"/>
              </w:rPr>
            </w:pPr>
          </w:p>
        </w:tc>
        <w:tc>
          <w:tcPr>
            <w:tcW w:w="234" w:type="pct"/>
            <w:vMerge/>
          </w:tcPr>
          <w:p w14:paraId="45354549" w14:textId="77777777" w:rsidR="00EA1710" w:rsidRPr="007A6146" w:rsidRDefault="00EA1710">
            <w:pPr>
              <w:pStyle w:val="TableText"/>
              <w:jc w:val="center"/>
              <w:rPr>
                <w:rFonts w:ascii="Verdana" w:hAnsi="Verdana"/>
                <w:sz w:val="18"/>
              </w:rPr>
            </w:pPr>
          </w:p>
        </w:tc>
        <w:tc>
          <w:tcPr>
            <w:tcW w:w="278" w:type="pct"/>
            <w:vMerge/>
          </w:tcPr>
          <w:p w14:paraId="27AFDB5C" w14:textId="77777777" w:rsidR="00EA1710" w:rsidRPr="007A6146" w:rsidRDefault="00EA1710">
            <w:pPr>
              <w:pStyle w:val="TableText"/>
              <w:jc w:val="center"/>
              <w:rPr>
                <w:rFonts w:ascii="Verdana" w:hAnsi="Verdana"/>
                <w:color w:val="auto"/>
                <w:sz w:val="18"/>
              </w:rPr>
            </w:pPr>
          </w:p>
        </w:tc>
        <w:tc>
          <w:tcPr>
            <w:tcW w:w="376" w:type="pct"/>
            <w:vMerge/>
            <w:vAlign w:val="center"/>
          </w:tcPr>
          <w:p w14:paraId="207F2A19" w14:textId="77777777" w:rsidR="00EA1710" w:rsidRPr="007A6146" w:rsidRDefault="00EA1710">
            <w:pPr>
              <w:pStyle w:val="TableText"/>
              <w:jc w:val="center"/>
              <w:rPr>
                <w:rFonts w:ascii="Verdana" w:hAnsi="Verdana"/>
                <w:sz w:val="18"/>
              </w:rPr>
            </w:pPr>
          </w:p>
        </w:tc>
        <w:tc>
          <w:tcPr>
            <w:tcW w:w="386" w:type="pct"/>
            <w:vAlign w:val="center"/>
          </w:tcPr>
          <w:p w14:paraId="497EB41C" w14:textId="469E0045" w:rsidR="00EA1710" w:rsidRPr="00135323" w:rsidRDefault="00EA1710">
            <w:pPr>
              <w:pStyle w:val="TableText"/>
              <w:jc w:val="center"/>
              <w:rPr>
                <w:rFonts w:ascii="Verdana" w:hAnsi="Verdana"/>
                <w:sz w:val="18"/>
              </w:rPr>
            </w:pPr>
            <w:r>
              <w:rPr>
                <w:rFonts w:ascii="Verdana" w:hAnsi="Verdana"/>
                <w:sz w:val="18"/>
              </w:rPr>
              <w:t>1.1</w:t>
            </w:r>
          </w:p>
        </w:tc>
        <w:tc>
          <w:tcPr>
            <w:tcW w:w="298" w:type="pct"/>
            <w:vAlign w:val="center"/>
          </w:tcPr>
          <w:p w14:paraId="1CD06466" w14:textId="1292525A" w:rsidR="00EA1710" w:rsidRPr="00EA1710" w:rsidRDefault="00EA1710">
            <w:pPr>
              <w:pStyle w:val="TableText"/>
              <w:jc w:val="center"/>
              <w:rPr>
                <w:rFonts w:ascii="Verdana" w:hAnsi="Verdana"/>
                <w:sz w:val="18"/>
                <w:vertAlign w:val="superscript"/>
              </w:rPr>
            </w:pPr>
            <w:r>
              <w:rPr>
                <w:rFonts w:ascii="Verdana" w:hAnsi="Verdana"/>
                <w:sz w:val="18"/>
              </w:rPr>
              <w:t xml:space="preserve">1.87 </w:t>
            </w:r>
            <w:r>
              <w:rPr>
                <w:rFonts w:ascii="Verdana" w:hAnsi="Verdana"/>
                <w:sz w:val="18"/>
                <w:vertAlign w:val="superscript"/>
              </w:rPr>
              <w:t>(24</w:t>
            </w:r>
            <w:r w:rsidR="00077ED2">
              <w:rPr>
                <w:rFonts w:ascii="Verdana" w:hAnsi="Verdana"/>
                <w:sz w:val="18"/>
                <w:vertAlign w:val="superscript"/>
              </w:rPr>
              <w:t>)</w:t>
            </w:r>
          </w:p>
        </w:tc>
        <w:tc>
          <w:tcPr>
            <w:tcW w:w="279" w:type="pct"/>
            <w:gridSpan w:val="2"/>
            <w:vAlign w:val="center"/>
          </w:tcPr>
          <w:p w14:paraId="01A868D0" w14:textId="77777777" w:rsidR="00EA1710" w:rsidRPr="007A6146" w:rsidRDefault="00EA1710">
            <w:pPr>
              <w:pStyle w:val="TableText"/>
              <w:jc w:val="center"/>
              <w:rPr>
                <w:rFonts w:ascii="Verdana" w:hAnsi="Verdana"/>
                <w:color w:val="auto"/>
                <w:sz w:val="18"/>
              </w:rPr>
            </w:pPr>
          </w:p>
        </w:tc>
        <w:tc>
          <w:tcPr>
            <w:tcW w:w="354" w:type="pct"/>
            <w:vMerge/>
            <w:vAlign w:val="center"/>
          </w:tcPr>
          <w:p w14:paraId="34C9992D" w14:textId="77777777" w:rsidR="00EA1710" w:rsidRPr="007A6146" w:rsidRDefault="00EA1710">
            <w:pPr>
              <w:pStyle w:val="TableText"/>
              <w:jc w:val="center"/>
              <w:rPr>
                <w:rFonts w:ascii="Verdana" w:hAnsi="Verdana"/>
                <w:sz w:val="18"/>
              </w:rPr>
            </w:pPr>
          </w:p>
        </w:tc>
        <w:tc>
          <w:tcPr>
            <w:tcW w:w="375" w:type="pct"/>
            <w:vAlign w:val="center"/>
          </w:tcPr>
          <w:p w14:paraId="3506343B" w14:textId="0F78BE0E" w:rsidR="00EA1710" w:rsidRPr="007A6146" w:rsidRDefault="00673F2C">
            <w:pPr>
              <w:pStyle w:val="TableText"/>
              <w:jc w:val="center"/>
              <w:rPr>
                <w:rFonts w:ascii="Verdana" w:hAnsi="Verdana"/>
                <w:sz w:val="18"/>
              </w:rPr>
            </w:pPr>
            <w:r>
              <w:rPr>
                <w:rFonts w:ascii="Verdana" w:hAnsi="Verdana"/>
                <w:sz w:val="18"/>
              </w:rPr>
              <w:t>1.1</w:t>
            </w:r>
          </w:p>
        </w:tc>
        <w:tc>
          <w:tcPr>
            <w:tcW w:w="265" w:type="pct"/>
            <w:vAlign w:val="center"/>
          </w:tcPr>
          <w:p w14:paraId="4A0E9B74" w14:textId="649C9046" w:rsidR="00EA1710" w:rsidRPr="007A6146" w:rsidRDefault="00673F2C">
            <w:pPr>
              <w:pStyle w:val="TableText"/>
              <w:jc w:val="center"/>
              <w:rPr>
                <w:rFonts w:ascii="Verdana" w:hAnsi="Verdana"/>
                <w:sz w:val="18"/>
              </w:rPr>
            </w:pPr>
            <w:r>
              <w:rPr>
                <w:rFonts w:ascii="Verdana" w:hAnsi="Verdana"/>
                <w:sz w:val="18"/>
              </w:rPr>
              <w:t>-25 m</w:t>
            </w:r>
          </w:p>
        </w:tc>
        <w:tc>
          <w:tcPr>
            <w:tcW w:w="253" w:type="pct"/>
            <w:vAlign w:val="center"/>
          </w:tcPr>
          <w:p w14:paraId="2D6E956F" w14:textId="38101E60" w:rsidR="00EA1710" w:rsidRPr="007A6146" w:rsidRDefault="00673F2C">
            <w:pPr>
              <w:pStyle w:val="TableText"/>
              <w:jc w:val="center"/>
              <w:rPr>
                <w:rFonts w:ascii="Verdana" w:hAnsi="Verdana"/>
                <w:sz w:val="18"/>
              </w:rPr>
            </w:pPr>
            <w:r>
              <w:rPr>
                <w:rFonts w:ascii="Verdana" w:hAnsi="Verdana"/>
                <w:sz w:val="18"/>
              </w:rPr>
              <w:t xml:space="preserve">1.92 </w:t>
            </w:r>
            <w:r>
              <w:rPr>
                <w:rFonts w:ascii="Verdana" w:hAnsi="Verdana"/>
                <w:sz w:val="18"/>
                <w:vertAlign w:val="superscript"/>
              </w:rPr>
              <w:t>(24)</w:t>
            </w:r>
          </w:p>
        </w:tc>
        <w:tc>
          <w:tcPr>
            <w:tcW w:w="287" w:type="pct"/>
            <w:vMerge/>
            <w:vAlign w:val="center"/>
          </w:tcPr>
          <w:p w14:paraId="06678EDB" w14:textId="77777777" w:rsidR="00EA1710" w:rsidRPr="007A6146" w:rsidRDefault="00EA1710">
            <w:pPr>
              <w:pStyle w:val="TableText"/>
              <w:jc w:val="center"/>
              <w:rPr>
                <w:rFonts w:ascii="Verdana" w:hAnsi="Verdana"/>
                <w:color w:val="auto"/>
                <w:sz w:val="18"/>
              </w:rPr>
            </w:pPr>
          </w:p>
        </w:tc>
        <w:tc>
          <w:tcPr>
            <w:tcW w:w="344" w:type="pct"/>
            <w:vMerge/>
            <w:vAlign w:val="center"/>
          </w:tcPr>
          <w:p w14:paraId="4DE01EA1" w14:textId="77777777" w:rsidR="00EA1710" w:rsidRPr="007A6146" w:rsidRDefault="00EA1710">
            <w:pPr>
              <w:pStyle w:val="TableText"/>
              <w:jc w:val="center"/>
              <w:rPr>
                <w:rFonts w:ascii="Verdana" w:hAnsi="Verdana"/>
                <w:sz w:val="18"/>
              </w:rPr>
            </w:pPr>
          </w:p>
        </w:tc>
        <w:tc>
          <w:tcPr>
            <w:tcW w:w="257" w:type="pct"/>
            <w:vAlign w:val="center"/>
          </w:tcPr>
          <w:p w14:paraId="2A03F3BC" w14:textId="483440D3" w:rsidR="00EA1710" w:rsidRPr="007A6146" w:rsidRDefault="00673F2C">
            <w:pPr>
              <w:pStyle w:val="TableText"/>
              <w:jc w:val="center"/>
              <w:rPr>
                <w:rFonts w:ascii="Verdana" w:hAnsi="Verdana"/>
                <w:sz w:val="18"/>
              </w:rPr>
            </w:pPr>
            <w:r>
              <w:rPr>
                <w:rFonts w:ascii="Verdana" w:hAnsi="Verdana"/>
                <w:sz w:val="18"/>
              </w:rPr>
              <w:t>1.1</w:t>
            </w:r>
          </w:p>
        </w:tc>
        <w:tc>
          <w:tcPr>
            <w:tcW w:w="394" w:type="pct"/>
            <w:gridSpan w:val="2"/>
          </w:tcPr>
          <w:p w14:paraId="74AA46B0" w14:textId="697EDFFA" w:rsidR="00EA1710" w:rsidRPr="007A6146" w:rsidRDefault="00673F2C">
            <w:pPr>
              <w:pStyle w:val="TableText"/>
              <w:jc w:val="center"/>
              <w:rPr>
                <w:rFonts w:ascii="Verdana" w:hAnsi="Verdana"/>
                <w:color w:val="auto"/>
                <w:sz w:val="18"/>
              </w:rPr>
            </w:pPr>
            <w:r>
              <w:rPr>
                <w:rFonts w:ascii="Verdana" w:hAnsi="Verdana"/>
                <w:color w:val="auto"/>
                <w:sz w:val="18"/>
              </w:rPr>
              <w:t>19.1</w:t>
            </w:r>
          </w:p>
        </w:tc>
      </w:tr>
      <w:tr w:rsidR="0058009B" w:rsidRPr="00507374" w14:paraId="524B754B" w14:textId="77777777">
        <w:trPr>
          <w:gridAfter w:val="1"/>
          <w:wAfter w:w="11" w:type="pct"/>
          <w:cantSplit/>
          <w:trHeight w:val="368"/>
        </w:trPr>
        <w:tc>
          <w:tcPr>
            <w:tcW w:w="346" w:type="pct"/>
            <w:vMerge w:val="restart"/>
          </w:tcPr>
          <w:p w14:paraId="204762B7" w14:textId="77777777" w:rsidR="0058009B" w:rsidRPr="007A6146" w:rsidRDefault="0058009B">
            <w:pPr>
              <w:pStyle w:val="TableText"/>
              <w:rPr>
                <w:rFonts w:ascii="Verdana" w:hAnsi="Verdana"/>
                <w:sz w:val="18"/>
              </w:rPr>
            </w:pPr>
            <w:r w:rsidRPr="007A6146">
              <w:rPr>
                <w:rFonts w:ascii="Verdana" w:hAnsi="Verdana"/>
                <w:sz w:val="18"/>
              </w:rPr>
              <w:t>YTF FSPB</w:t>
            </w:r>
          </w:p>
        </w:tc>
        <w:tc>
          <w:tcPr>
            <w:tcW w:w="263" w:type="pct"/>
            <w:vMerge w:val="restart"/>
          </w:tcPr>
          <w:p w14:paraId="6DA2D5D4" w14:textId="77777777" w:rsidR="0058009B" w:rsidRPr="007A6146" w:rsidRDefault="0058009B">
            <w:pPr>
              <w:pStyle w:val="TableText"/>
              <w:rPr>
                <w:rFonts w:ascii="Verdana" w:hAnsi="Verdana"/>
                <w:sz w:val="18"/>
              </w:rPr>
            </w:pPr>
            <w:r w:rsidRPr="007A6146">
              <w:rPr>
                <w:rFonts w:ascii="Verdana" w:hAnsi="Verdana"/>
                <w:sz w:val="18"/>
              </w:rPr>
              <w:t>Type 2</w:t>
            </w:r>
          </w:p>
        </w:tc>
        <w:tc>
          <w:tcPr>
            <w:tcW w:w="234" w:type="pct"/>
            <w:vMerge w:val="restart"/>
          </w:tcPr>
          <w:p w14:paraId="1AF20D92" w14:textId="77777777" w:rsidR="0058009B" w:rsidRPr="007A6146" w:rsidRDefault="0058009B">
            <w:pPr>
              <w:pStyle w:val="TableText"/>
              <w:jc w:val="center"/>
              <w:rPr>
                <w:rFonts w:ascii="Verdana" w:hAnsi="Verdana"/>
                <w:sz w:val="18"/>
              </w:rPr>
            </w:pPr>
            <w:r w:rsidRPr="007A6146">
              <w:rPr>
                <w:rFonts w:ascii="Verdana" w:hAnsi="Verdana"/>
                <w:sz w:val="18"/>
              </w:rPr>
              <w:t xml:space="preserve">16 </w:t>
            </w:r>
            <w:r w:rsidRPr="007A6146">
              <w:rPr>
                <w:rFonts w:ascii="Verdana" w:hAnsi="Verdana"/>
                <w:sz w:val="18"/>
                <w:vertAlign w:val="superscript"/>
              </w:rPr>
              <w:t>(27)</w:t>
            </w:r>
          </w:p>
        </w:tc>
        <w:tc>
          <w:tcPr>
            <w:tcW w:w="278" w:type="pct"/>
            <w:vMerge w:val="restart"/>
          </w:tcPr>
          <w:p w14:paraId="52FF4EB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val="restart"/>
          </w:tcPr>
          <w:p w14:paraId="277B908F" w14:textId="77777777" w:rsidR="0058009B" w:rsidRPr="007A6146" w:rsidRDefault="0058009B">
            <w:pPr>
              <w:pStyle w:val="TableText"/>
              <w:jc w:val="center"/>
              <w:rPr>
                <w:rFonts w:ascii="Verdana" w:hAnsi="Verdana"/>
                <w:sz w:val="18"/>
              </w:rPr>
            </w:pPr>
            <w:r w:rsidRPr="007A6146">
              <w:rPr>
                <w:rFonts w:ascii="Verdana" w:hAnsi="Verdana"/>
                <w:sz w:val="18"/>
              </w:rPr>
              <w:t>0.5</w:t>
            </w:r>
            <w:r w:rsidRPr="007A6146">
              <w:rPr>
                <w:rFonts w:ascii="Verdana" w:hAnsi="Verdana"/>
                <w:sz w:val="18"/>
                <w:vertAlign w:val="superscript"/>
              </w:rPr>
              <w:t>(5)</w:t>
            </w:r>
          </w:p>
        </w:tc>
        <w:tc>
          <w:tcPr>
            <w:tcW w:w="386" w:type="pct"/>
          </w:tcPr>
          <w:p w14:paraId="4A657BC4"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1.5</w:t>
            </w:r>
          </w:p>
        </w:tc>
        <w:tc>
          <w:tcPr>
            <w:tcW w:w="298" w:type="pct"/>
          </w:tcPr>
          <w:p w14:paraId="3249E26C" w14:textId="77777777" w:rsidR="0058009B" w:rsidRPr="007A6146" w:rsidRDefault="0058009B">
            <w:pPr>
              <w:pStyle w:val="TableText"/>
              <w:jc w:val="center"/>
              <w:rPr>
                <w:rFonts w:ascii="Verdana" w:hAnsi="Verdana"/>
                <w:sz w:val="18"/>
              </w:rPr>
            </w:pPr>
            <w:r w:rsidRPr="007A6146">
              <w:rPr>
                <w:rFonts w:ascii="Verdana" w:hAnsi="Verdana"/>
                <w:color w:val="auto"/>
                <w:sz w:val="18"/>
              </w:rPr>
              <w:t xml:space="preserve">2.01 </w:t>
            </w:r>
            <w:r w:rsidRPr="007A6146">
              <w:rPr>
                <w:rFonts w:ascii="Verdana" w:hAnsi="Verdana"/>
                <w:color w:val="auto"/>
                <w:sz w:val="18"/>
                <w:vertAlign w:val="superscript"/>
              </w:rPr>
              <w:t>(31)</w:t>
            </w:r>
          </w:p>
        </w:tc>
        <w:tc>
          <w:tcPr>
            <w:tcW w:w="279" w:type="pct"/>
            <w:gridSpan w:val="2"/>
            <w:vMerge w:val="restart"/>
          </w:tcPr>
          <w:p w14:paraId="5780295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val="restart"/>
          </w:tcPr>
          <w:p w14:paraId="6ABFD6B5" w14:textId="77777777" w:rsidR="0058009B" w:rsidRPr="007A6146" w:rsidRDefault="0058009B">
            <w:pPr>
              <w:pStyle w:val="TableText"/>
              <w:jc w:val="center"/>
              <w:rPr>
                <w:rFonts w:ascii="Verdana" w:hAnsi="Verdana"/>
                <w:sz w:val="18"/>
                <w:vertAlign w:val="superscript"/>
              </w:rPr>
            </w:pPr>
            <w:r w:rsidRPr="007A6146">
              <w:rPr>
                <w:rFonts w:ascii="Verdana" w:hAnsi="Verdana"/>
                <w:sz w:val="18"/>
              </w:rPr>
              <w:t xml:space="preserve">0.5 </w:t>
            </w:r>
            <w:r w:rsidRPr="007A6146">
              <w:rPr>
                <w:rFonts w:ascii="Verdana" w:hAnsi="Verdana"/>
                <w:sz w:val="18"/>
                <w:vertAlign w:val="superscript"/>
              </w:rPr>
              <w:t>(5)</w:t>
            </w:r>
          </w:p>
        </w:tc>
        <w:tc>
          <w:tcPr>
            <w:tcW w:w="375" w:type="pct"/>
          </w:tcPr>
          <w:p w14:paraId="5C9CDC9B"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08C81402" w14:textId="77777777" w:rsidR="0058009B" w:rsidRPr="007A6146" w:rsidRDefault="0058009B">
            <w:pPr>
              <w:pStyle w:val="TableText"/>
              <w:jc w:val="center"/>
              <w:rPr>
                <w:rFonts w:ascii="Verdana" w:hAnsi="Verdana"/>
                <w:sz w:val="18"/>
              </w:rPr>
            </w:pPr>
            <w:r w:rsidRPr="007A6146">
              <w:rPr>
                <w:rFonts w:ascii="Verdana" w:hAnsi="Verdana"/>
                <w:sz w:val="18"/>
              </w:rPr>
              <w:t>0 m</w:t>
            </w:r>
          </w:p>
        </w:tc>
        <w:tc>
          <w:tcPr>
            <w:tcW w:w="253" w:type="pct"/>
          </w:tcPr>
          <w:p w14:paraId="7EB44134" w14:textId="77777777" w:rsidR="0058009B" w:rsidRPr="007A6146" w:rsidRDefault="0058009B">
            <w:pPr>
              <w:pStyle w:val="TableText"/>
              <w:jc w:val="center"/>
              <w:rPr>
                <w:rFonts w:ascii="Verdana" w:hAnsi="Verdana"/>
                <w:sz w:val="18"/>
              </w:rPr>
            </w:pPr>
            <w:r w:rsidRPr="007A6146">
              <w:rPr>
                <w:rFonts w:ascii="Verdana" w:hAnsi="Verdana"/>
                <w:sz w:val="18"/>
              </w:rPr>
              <w:t xml:space="preserve">2.17 </w:t>
            </w:r>
            <w:r w:rsidRPr="007A6146">
              <w:rPr>
                <w:rFonts w:ascii="Verdana" w:hAnsi="Verdana"/>
                <w:color w:val="auto"/>
                <w:sz w:val="18"/>
                <w:vertAlign w:val="superscript"/>
              </w:rPr>
              <w:t>(31)</w:t>
            </w:r>
          </w:p>
        </w:tc>
        <w:tc>
          <w:tcPr>
            <w:tcW w:w="287" w:type="pct"/>
            <w:vMerge w:val="restart"/>
          </w:tcPr>
          <w:p w14:paraId="643655B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val="restart"/>
          </w:tcPr>
          <w:p w14:paraId="1383F23A"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sz w:val="18"/>
                <w:vertAlign w:val="superscript"/>
              </w:rPr>
              <w:t>(5)</w:t>
            </w:r>
          </w:p>
        </w:tc>
        <w:tc>
          <w:tcPr>
            <w:tcW w:w="257" w:type="pct"/>
            <w:vMerge w:val="restart"/>
          </w:tcPr>
          <w:p w14:paraId="47F0683F"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394" w:type="pct"/>
            <w:vMerge w:val="restart"/>
          </w:tcPr>
          <w:p w14:paraId="6CDC162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2.13 </w:t>
            </w:r>
            <w:r w:rsidRPr="007A6146">
              <w:rPr>
                <w:rFonts w:ascii="Verdana" w:hAnsi="Verdana"/>
                <w:color w:val="auto"/>
                <w:sz w:val="18"/>
                <w:vertAlign w:val="superscript"/>
              </w:rPr>
              <w:t>(12)</w:t>
            </w:r>
          </w:p>
        </w:tc>
      </w:tr>
      <w:tr w:rsidR="0058009B" w:rsidRPr="00507374" w14:paraId="345B2FC4" w14:textId="77777777">
        <w:trPr>
          <w:gridAfter w:val="1"/>
          <w:wAfter w:w="11" w:type="pct"/>
          <w:cantSplit/>
          <w:trHeight w:val="368"/>
        </w:trPr>
        <w:tc>
          <w:tcPr>
            <w:tcW w:w="346" w:type="pct"/>
            <w:vMerge/>
          </w:tcPr>
          <w:p w14:paraId="33DF99E2" w14:textId="77777777" w:rsidR="0058009B" w:rsidRPr="007A6146" w:rsidRDefault="0058009B">
            <w:pPr>
              <w:pStyle w:val="TableText"/>
              <w:rPr>
                <w:rFonts w:ascii="Verdana" w:hAnsi="Verdana"/>
                <w:sz w:val="18"/>
              </w:rPr>
            </w:pPr>
          </w:p>
        </w:tc>
        <w:tc>
          <w:tcPr>
            <w:tcW w:w="263" w:type="pct"/>
            <w:vMerge/>
          </w:tcPr>
          <w:p w14:paraId="241F5290" w14:textId="77777777" w:rsidR="0058009B" w:rsidRPr="007A6146" w:rsidRDefault="0058009B">
            <w:pPr>
              <w:pStyle w:val="TableText"/>
              <w:rPr>
                <w:rFonts w:ascii="Verdana" w:hAnsi="Verdana"/>
                <w:sz w:val="18"/>
              </w:rPr>
            </w:pPr>
          </w:p>
        </w:tc>
        <w:tc>
          <w:tcPr>
            <w:tcW w:w="234" w:type="pct"/>
            <w:vMerge/>
          </w:tcPr>
          <w:p w14:paraId="60AF2186" w14:textId="77777777" w:rsidR="0058009B" w:rsidRPr="007A6146" w:rsidRDefault="0058009B">
            <w:pPr>
              <w:pStyle w:val="TableText"/>
              <w:jc w:val="center"/>
              <w:rPr>
                <w:rFonts w:ascii="Verdana" w:hAnsi="Verdana"/>
                <w:sz w:val="18"/>
              </w:rPr>
            </w:pPr>
          </w:p>
        </w:tc>
        <w:tc>
          <w:tcPr>
            <w:tcW w:w="278" w:type="pct"/>
            <w:vMerge/>
          </w:tcPr>
          <w:p w14:paraId="39A5E8E6" w14:textId="77777777" w:rsidR="0058009B" w:rsidRPr="007A6146" w:rsidRDefault="0058009B">
            <w:pPr>
              <w:pStyle w:val="TableText"/>
              <w:jc w:val="center"/>
              <w:rPr>
                <w:rFonts w:ascii="Verdana" w:hAnsi="Verdana"/>
                <w:color w:val="auto"/>
                <w:sz w:val="18"/>
              </w:rPr>
            </w:pPr>
          </w:p>
        </w:tc>
        <w:tc>
          <w:tcPr>
            <w:tcW w:w="376" w:type="pct"/>
            <w:vMerge/>
          </w:tcPr>
          <w:p w14:paraId="2CE48384" w14:textId="77777777" w:rsidR="0058009B" w:rsidRPr="007A6146" w:rsidRDefault="0058009B">
            <w:pPr>
              <w:pStyle w:val="TableText"/>
              <w:jc w:val="center"/>
              <w:rPr>
                <w:rFonts w:ascii="Verdana" w:hAnsi="Verdana"/>
                <w:sz w:val="18"/>
              </w:rPr>
            </w:pPr>
          </w:p>
        </w:tc>
        <w:tc>
          <w:tcPr>
            <w:tcW w:w="386" w:type="pct"/>
          </w:tcPr>
          <w:p w14:paraId="55962F20"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7D9AC619" w14:textId="77777777" w:rsidR="0058009B" w:rsidRPr="00F2242C" w:rsidRDefault="0058009B">
            <w:pPr>
              <w:pStyle w:val="TableText"/>
              <w:jc w:val="center"/>
              <w:rPr>
                <w:rFonts w:ascii="Verdana" w:hAnsi="Verdana"/>
                <w:b/>
                <w:bCs/>
                <w:color w:val="FF0000"/>
                <w:sz w:val="18"/>
              </w:rPr>
            </w:pPr>
            <w:r w:rsidRPr="00F2242C">
              <w:rPr>
                <w:rFonts w:ascii="Verdana" w:hAnsi="Verdana"/>
                <w:b/>
                <w:bCs/>
                <w:color w:val="FF0000"/>
                <w:sz w:val="18"/>
              </w:rPr>
              <w:t>1.21</w:t>
            </w:r>
            <w:r w:rsidRPr="00B42938">
              <w:rPr>
                <w:rFonts w:ascii="Verdana" w:hAnsi="Verdana"/>
                <w:color w:val="auto"/>
                <w:sz w:val="18"/>
              </w:rPr>
              <w:t xml:space="preserve"> </w:t>
            </w:r>
            <w:r w:rsidRPr="00B42938">
              <w:rPr>
                <w:rFonts w:ascii="Verdana" w:hAnsi="Verdana"/>
                <w:color w:val="auto"/>
                <w:sz w:val="18"/>
                <w:vertAlign w:val="superscript"/>
              </w:rPr>
              <w:t>(30)</w:t>
            </w:r>
          </w:p>
        </w:tc>
        <w:tc>
          <w:tcPr>
            <w:tcW w:w="279" w:type="pct"/>
            <w:gridSpan w:val="2"/>
            <w:vMerge/>
          </w:tcPr>
          <w:p w14:paraId="35AEA75E" w14:textId="77777777" w:rsidR="0058009B" w:rsidRPr="00F2242C" w:rsidRDefault="0058009B">
            <w:pPr>
              <w:pStyle w:val="TableText"/>
              <w:jc w:val="center"/>
              <w:rPr>
                <w:rFonts w:ascii="Verdana" w:hAnsi="Verdana"/>
                <w:b/>
                <w:bCs/>
                <w:color w:val="auto"/>
                <w:sz w:val="18"/>
              </w:rPr>
            </w:pPr>
          </w:p>
        </w:tc>
        <w:tc>
          <w:tcPr>
            <w:tcW w:w="354" w:type="pct"/>
            <w:vMerge/>
          </w:tcPr>
          <w:p w14:paraId="08578569" w14:textId="77777777" w:rsidR="0058009B" w:rsidRPr="00F2242C" w:rsidRDefault="0058009B">
            <w:pPr>
              <w:pStyle w:val="TableText"/>
              <w:jc w:val="center"/>
              <w:rPr>
                <w:rFonts w:ascii="Verdana" w:hAnsi="Verdana"/>
                <w:b/>
                <w:bCs/>
                <w:sz w:val="18"/>
              </w:rPr>
            </w:pPr>
          </w:p>
        </w:tc>
        <w:tc>
          <w:tcPr>
            <w:tcW w:w="375" w:type="pct"/>
          </w:tcPr>
          <w:p w14:paraId="20A5D2D5" w14:textId="77777777" w:rsidR="0058009B" w:rsidRPr="00135323" w:rsidRDefault="0058009B">
            <w:pPr>
              <w:pStyle w:val="TableText"/>
              <w:jc w:val="center"/>
              <w:rPr>
                <w:rFonts w:ascii="Verdana" w:hAnsi="Verdana"/>
                <w:sz w:val="18"/>
              </w:rPr>
            </w:pPr>
            <w:r w:rsidRPr="00135323">
              <w:rPr>
                <w:rFonts w:ascii="Verdana" w:hAnsi="Verdana"/>
                <w:sz w:val="18"/>
              </w:rPr>
              <w:t>1.5</w:t>
            </w:r>
          </w:p>
        </w:tc>
        <w:tc>
          <w:tcPr>
            <w:tcW w:w="265" w:type="pct"/>
          </w:tcPr>
          <w:p w14:paraId="1495E603" w14:textId="77777777" w:rsidR="0058009B" w:rsidRPr="00135323" w:rsidRDefault="0058009B">
            <w:pPr>
              <w:pStyle w:val="TableText"/>
              <w:jc w:val="center"/>
              <w:rPr>
                <w:rFonts w:ascii="Verdana" w:hAnsi="Verdana"/>
                <w:sz w:val="18"/>
              </w:rPr>
            </w:pPr>
            <w:r w:rsidRPr="00135323">
              <w:rPr>
                <w:rFonts w:ascii="Verdana" w:hAnsi="Verdana"/>
                <w:sz w:val="18"/>
              </w:rPr>
              <w:t>0 m</w:t>
            </w:r>
          </w:p>
        </w:tc>
        <w:tc>
          <w:tcPr>
            <w:tcW w:w="253" w:type="pct"/>
          </w:tcPr>
          <w:p w14:paraId="55A5B025" w14:textId="77777777" w:rsidR="0058009B" w:rsidRPr="00F2242C" w:rsidRDefault="0058009B">
            <w:pPr>
              <w:pStyle w:val="TableText"/>
              <w:jc w:val="center"/>
              <w:rPr>
                <w:rFonts w:ascii="Verdana" w:hAnsi="Verdana"/>
                <w:b/>
                <w:bCs/>
                <w:color w:val="FF0000"/>
                <w:sz w:val="18"/>
              </w:rPr>
            </w:pPr>
            <w:r w:rsidRPr="00F2242C">
              <w:rPr>
                <w:rFonts w:ascii="Verdana" w:hAnsi="Verdana"/>
                <w:b/>
                <w:bCs/>
                <w:color w:val="FF0000"/>
                <w:sz w:val="18"/>
              </w:rPr>
              <w:t>1.33</w:t>
            </w:r>
            <w:r w:rsidRPr="00B42938">
              <w:rPr>
                <w:rFonts w:ascii="Verdana" w:hAnsi="Verdana"/>
                <w:color w:val="auto"/>
                <w:sz w:val="18"/>
              </w:rPr>
              <w:t xml:space="preserve"> </w:t>
            </w:r>
            <w:r w:rsidRPr="00B42938">
              <w:rPr>
                <w:rFonts w:ascii="Verdana" w:hAnsi="Verdana"/>
                <w:color w:val="auto"/>
                <w:sz w:val="18"/>
                <w:vertAlign w:val="superscript"/>
              </w:rPr>
              <w:t>(30)</w:t>
            </w:r>
          </w:p>
        </w:tc>
        <w:tc>
          <w:tcPr>
            <w:tcW w:w="287" w:type="pct"/>
            <w:vMerge/>
          </w:tcPr>
          <w:p w14:paraId="506357FA" w14:textId="77777777" w:rsidR="0058009B" w:rsidRPr="007A6146" w:rsidRDefault="0058009B">
            <w:pPr>
              <w:pStyle w:val="TableText"/>
              <w:jc w:val="center"/>
              <w:rPr>
                <w:rFonts w:ascii="Verdana" w:hAnsi="Verdana"/>
                <w:color w:val="auto"/>
                <w:sz w:val="18"/>
              </w:rPr>
            </w:pPr>
          </w:p>
        </w:tc>
        <w:tc>
          <w:tcPr>
            <w:tcW w:w="344" w:type="pct"/>
            <w:vMerge/>
          </w:tcPr>
          <w:p w14:paraId="0E32F82D" w14:textId="77777777" w:rsidR="0058009B" w:rsidRPr="007A6146" w:rsidRDefault="0058009B">
            <w:pPr>
              <w:pStyle w:val="TableText"/>
              <w:jc w:val="center"/>
              <w:rPr>
                <w:rFonts w:ascii="Verdana" w:hAnsi="Verdana"/>
                <w:sz w:val="18"/>
              </w:rPr>
            </w:pPr>
          </w:p>
        </w:tc>
        <w:tc>
          <w:tcPr>
            <w:tcW w:w="257" w:type="pct"/>
            <w:vMerge/>
          </w:tcPr>
          <w:p w14:paraId="54678E78" w14:textId="77777777" w:rsidR="0058009B" w:rsidRPr="007A6146" w:rsidRDefault="0058009B">
            <w:pPr>
              <w:pStyle w:val="TableText"/>
              <w:jc w:val="center"/>
              <w:rPr>
                <w:rFonts w:ascii="Verdana" w:hAnsi="Verdana"/>
                <w:sz w:val="18"/>
              </w:rPr>
            </w:pPr>
          </w:p>
        </w:tc>
        <w:tc>
          <w:tcPr>
            <w:tcW w:w="394" w:type="pct"/>
            <w:vMerge/>
          </w:tcPr>
          <w:p w14:paraId="23D16D4F" w14:textId="77777777" w:rsidR="0058009B" w:rsidRPr="007A6146" w:rsidRDefault="0058009B">
            <w:pPr>
              <w:pStyle w:val="TableText"/>
              <w:jc w:val="center"/>
              <w:rPr>
                <w:rFonts w:ascii="Verdana" w:hAnsi="Verdana"/>
                <w:color w:val="auto"/>
                <w:sz w:val="18"/>
              </w:rPr>
            </w:pPr>
          </w:p>
        </w:tc>
      </w:tr>
      <w:tr w:rsidR="0058009B" w:rsidRPr="00507374" w14:paraId="2327626E" w14:textId="77777777">
        <w:trPr>
          <w:gridAfter w:val="1"/>
          <w:wAfter w:w="11" w:type="pct"/>
          <w:cantSplit/>
          <w:trHeight w:val="368"/>
        </w:trPr>
        <w:tc>
          <w:tcPr>
            <w:tcW w:w="346" w:type="pct"/>
            <w:vMerge w:val="restart"/>
          </w:tcPr>
          <w:p w14:paraId="2944314B" w14:textId="77777777" w:rsidR="0058009B" w:rsidRPr="007A6146" w:rsidRDefault="0058009B">
            <w:pPr>
              <w:pStyle w:val="TableText"/>
              <w:rPr>
                <w:rFonts w:ascii="Verdana" w:hAnsi="Verdana"/>
                <w:sz w:val="18"/>
              </w:rPr>
            </w:pPr>
            <w:r w:rsidRPr="007A6146">
              <w:rPr>
                <w:rFonts w:ascii="Verdana" w:hAnsi="Verdana"/>
                <w:sz w:val="18"/>
              </w:rPr>
              <w:t>YTF FPB</w:t>
            </w:r>
          </w:p>
        </w:tc>
        <w:tc>
          <w:tcPr>
            <w:tcW w:w="263" w:type="pct"/>
            <w:vMerge w:val="restart"/>
          </w:tcPr>
          <w:p w14:paraId="3823E1D7" w14:textId="77777777" w:rsidR="0058009B" w:rsidRPr="007A6146" w:rsidRDefault="0058009B">
            <w:pPr>
              <w:pStyle w:val="TableText"/>
              <w:rPr>
                <w:rFonts w:ascii="Verdana" w:hAnsi="Verdana"/>
                <w:sz w:val="18"/>
              </w:rPr>
            </w:pPr>
            <w:r w:rsidRPr="007A6146">
              <w:rPr>
                <w:rFonts w:ascii="Verdana" w:hAnsi="Verdana"/>
                <w:sz w:val="18"/>
              </w:rPr>
              <w:t>Type 2</w:t>
            </w:r>
          </w:p>
        </w:tc>
        <w:tc>
          <w:tcPr>
            <w:tcW w:w="234" w:type="pct"/>
          </w:tcPr>
          <w:p w14:paraId="539BB58B" w14:textId="77777777" w:rsidR="0058009B" w:rsidRPr="007A6146" w:rsidRDefault="0058009B">
            <w:pPr>
              <w:pStyle w:val="TableText"/>
              <w:jc w:val="center"/>
              <w:rPr>
                <w:rFonts w:ascii="Verdana" w:hAnsi="Verdana"/>
                <w:sz w:val="18"/>
              </w:rPr>
            </w:pPr>
            <w:r w:rsidRPr="007A6146">
              <w:rPr>
                <w:rFonts w:ascii="Verdana" w:hAnsi="Verdana"/>
                <w:sz w:val="18"/>
              </w:rPr>
              <w:t xml:space="preserve">17 </w:t>
            </w:r>
            <w:r w:rsidRPr="007A6146">
              <w:rPr>
                <w:rFonts w:ascii="Verdana" w:hAnsi="Verdana"/>
                <w:sz w:val="18"/>
                <w:vertAlign w:val="superscript"/>
              </w:rPr>
              <w:t>(27)</w:t>
            </w:r>
          </w:p>
        </w:tc>
        <w:tc>
          <w:tcPr>
            <w:tcW w:w="278" w:type="pct"/>
          </w:tcPr>
          <w:p w14:paraId="1790776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val="restart"/>
          </w:tcPr>
          <w:p w14:paraId="1C4279F3"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3D4D2197"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530E6E2E" w14:textId="77777777" w:rsidR="0058009B" w:rsidRPr="007A6146" w:rsidRDefault="0058009B">
            <w:pPr>
              <w:pStyle w:val="TableText"/>
              <w:jc w:val="center"/>
              <w:rPr>
                <w:rFonts w:ascii="Verdana" w:hAnsi="Verdana"/>
                <w:sz w:val="18"/>
              </w:rPr>
            </w:pPr>
            <w:r w:rsidRPr="007A6146">
              <w:rPr>
                <w:rFonts w:ascii="Verdana" w:hAnsi="Verdana"/>
                <w:sz w:val="18"/>
              </w:rPr>
              <w:t>1.76</w:t>
            </w:r>
          </w:p>
        </w:tc>
        <w:tc>
          <w:tcPr>
            <w:tcW w:w="279" w:type="pct"/>
            <w:gridSpan w:val="2"/>
          </w:tcPr>
          <w:p w14:paraId="6BA5A9C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val="restart"/>
          </w:tcPr>
          <w:p w14:paraId="4D6E6984"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1FD2D87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76C78CE5" w14:textId="77777777" w:rsidR="0058009B" w:rsidRPr="007A6146" w:rsidRDefault="0058009B">
            <w:pPr>
              <w:pStyle w:val="TableText"/>
              <w:jc w:val="center"/>
              <w:rPr>
                <w:rFonts w:ascii="Verdana" w:hAnsi="Verdana"/>
                <w:sz w:val="18"/>
              </w:rPr>
            </w:pPr>
            <w:r w:rsidRPr="007A6146">
              <w:rPr>
                <w:rFonts w:ascii="Verdana" w:hAnsi="Verdana"/>
                <w:sz w:val="18"/>
              </w:rPr>
              <w:t>0 m</w:t>
            </w:r>
          </w:p>
        </w:tc>
        <w:tc>
          <w:tcPr>
            <w:tcW w:w="253" w:type="pct"/>
          </w:tcPr>
          <w:p w14:paraId="60751F75" w14:textId="77777777" w:rsidR="0058009B" w:rsidRPr="007A6146" w:rsidRDefault="0058009B">
            <w:pPr>
              <w:pStyle w:val="TableText"/>
              <w:jc w:val="center"/>
              <w:rPr>
                <w:rFonts w:ascii="Verdana" w:hAnsi="Verdana"/>
                <w:sz w:val="18"/>
              </w:rPr>
            </w:pPr>
            <w:r w:rsidRPr="007A6146">
              <w:rPr>
                <w:rFonts w:ascii="Verdana" w:hAnsi="Verdana"/>
                <w:sz w:val="18"/>
              </w:rPr>
              <w:t>1.86</w:t>
            </w:r>
          </w:p>
        </w:tc>
        <w:tc>
          <w:tcPr>
            <w:tcW w:w="287" w:type="pct"/>
          </w:tcPr>
          <w:p w14:paraId="0844A57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val="restart"/>
          </w:tcPr>
          <w:p w14:paraId="4C8DB262"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73012ABF"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0ED1D6B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95</w:t>
            </w:r>
          </w:p>
        </w:tc>
      </w:tr>
      <w:tr w:rsidR="0058009B" w:rsidRPr="00507374" w14:paraId="38516CD5" w14:textId="77777777">
        <w:trPr>
          <w:gridAfter w:val="1"/>
          <w:wAfter w:w="11" w:type="pct"/>
          <w:cantSplit/>
          <w:trHeight w:val="377"/>
        </w:trPr>
        <w:tc>
          <w:tcPr>
            <w:tcW w:w="346" w:type="pct"/>
            <w:vMerge/>
          </w:tcPr>
          <w:p w14:paraId="38F7ED07" w14:textId="77777777" w:rsidR="0058009B" w:rsidRPr="007A6146" w:rsidRDefault="0058009B">
            <w:pPr>
              <w:pStyle w:val="TableText"/>
              <w:rPr>
                <w:rFonts w:ascii="Verdana" w:hAnsi="Verdana"/>
                <w:sz w:val="18"/>
              </w:rPr>
            </w:pPr>
          </w:p>
        </w:tc>
        <w:tc>
          <w:tcPr>
            <w:tcW w:w="263" w:type="pct"/>
            <w:vMerge/>
          </w:tcPr>
          <w:p w14:paraId="1A4D01EF" w14:textId="77777777" w:rsidR="0058009B" w:rsidRPr="007A6146" w:rsidRDefault="0058009B">
            <w:pPr>
              <w:pStyle w:val="TableText"/>
              <w:rPr>
                <w:rFonts w:ascii="Verdana" w:hAnsi="Verdana"/>
                <w:sz w:val="18"/>
              </w:rPr>
            </w:pPr>
          </w:p>
        </w:tc>
        <w:tc>
          <w:tcPr>
            <w:tcW w:w="234" w:type="pct"/>
          </w:tcPr>
          <w:p w14:paraId="174FDFE1" w14:textId="77777777" w:rsidR="0058009B" w:rsidRPr="007A6146" w:rsidRDefault="0058009B">
            <w:pPr>
              <w:pStyle w:val="TableText"/>
              <w:jc w:val="center"/>
              <w:rPr>
                <w:rFonts w:ascii="Verdana" w:hAnsi="Verdana"/>
                <w:sz w:val="18"/>
              </w:rPr>
            </w:pPr>
            <w:r w:rsidRPr="007A6146">
              <w:rPr>
                <w:rFonts w:ascii="Verdana" w:hAnsi="Verdana"/>
                <w:sz w:val="18"/>
              </w:rPr>
              <w:t xml:space="preserve">18 </w:t>
            </w:r>
            <w:r w:rsidRPr="007A6146">
              <w:rPr>
                <w:rFonts w:ascii="Verdana" w:hAnsi="Verdana"/>
                <w:sz w:val="18"/>
                <w:vertAlign w:val="superscript"/>
              </w:rPr>
              <w:t>(27)</w:t>
            </w:r>
          </w:p>
        </w:tc>
        <w:tc>
          <w:tcPr>
            <w:tcW w:w="278" w:type="pct"/>
          </w:tcPr>
          <w:p w14:paraId="6E4C7B1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vMerge/>
          </w:tcPr>
          <w:p w14:paraId="071B6F69" w14:textId="77777777" w:rsidR="0058009B" w:rsidRPr="007A6146" w:rsidRDefault="0058009B">
            <w:pPr>
              <w:pStyle w:val="TableText"/>
              <w:jc w:val="center"/>
              <w:rPr>
                <w:rFonts w:ascii="Verdana" w:hAnsi="Verdana"/>
                <w:sz w:val="18"/>
              </w:rPr>
            </w:pPr>
          </w:p>
        </w:tc>
        <w:tc>
          <w:tcPr>
            <w:tcW w:w="386" w:type="pct"/>
          </w:tcPr>
          <w:p w14:paraId="428DD667"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5666FD4A" w14:textId="77777777" w:rsidR="0058009B" w:rsidRPr="007A6146" w:rsidRDefault="0058009B">
            <w:pPr>
              <w:pStyle w:val="TableText"/>
              <w:jc w:val="center"/>
              <w:rPr>
                <w:rFonts w:ascii="Verdana" w:hAnsi="Verdana"/>
                <w:sz w:val="18"/>
              </w:rPr>
            </w:pPr>
            <w:r w:rsidRPr="007A6146">
              <w:rPr>
                <w:rFonts w:ascii="Verdana" w:hAnsi="Verdana"/>
                <w:sz w:val="18"/>
              </w:rPr>
              <w:t>1.75</w:t>
            </w:r>
          </w:p>
        </w:tc>
        <w:tc>
          <w:tcPr>
            <w:tcW w:w="279" w:type="pct"/>
            <w:gridSpan w:val="2"/>
          </w:tcPr>
          <w:p w14:paraId="480FF1D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vMerge/>
          </w:tcPr>
          <w:p w14:paraId="26BDF63D" w14:textId="77777777" w:rsidR="0058009B" w:rsidRPr="007A6146" w:rsidRDefault="0058009B">
            <w:pPr>
              <w:pStyle w:val="TableText"/>
              <w:jc w:val="center"/>
              <w:rPr>
                <w:rFonts w:ascii="Verdana" w:hAnsi="Verdana"/>
                <w:sz w:val="18"/>
              </w:rPr>
            </w:pPr>
          </w:p>
        </w:tc>
        <w:tc>
          <w:tcPr>
            <w:tcW w:w="375" w:type="pct"/>
          </w:tcPr>
          <w:p w14:paraId="609C44EB"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660CE581"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17CD628D" w14:textId="77777777" w:rsidR="0058009B" w:rsidRPr="007A6146" w:rsidRDefault="0058009B">
            <w:pPr>
              <w:pStyle w:val="TableText"/>
              <w:jc w:val="center"/>
              <w:rPr>
                <w:rFonts w:ascii="Verdana" w:hAnsi="Verdana"/>
                <w:sz w:val="18"/>
              </w:rPr>
            </w:pPr>
            <w:r w:rsidRPr="007A6146">
              <w:rPr>
                <w:rFonts w:ascii="Verdana" w:hAnsi="Verdana"/>
                <w:sz w:val="18"/>
              </w:rPr>
              <w:t>1.77</w:t>
            </w:r>
          </w:p>
        </w:tc>
        <w:tc>
          <w:tcPr>
            <w:tcW w:w="287" w:type="pct"/>
          </w:tcPr>
          <w:p w14:paraId="3D4A892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vMerge/>
          </w:tcPr>
          <w:p w14:paraId="6F7C4D0B" w14:textId="77777777" w:rsidR="0058009B" w:rsidRPr="007A6146" w:rsidRDefault="0058009B">
            <w:pPr>
              <w:pStyle w:val="TableText"/>
              <w:jc w:val="center"/>
              <w:rPr>
                <w:rFonts w:ascii="Verdana" w:hAnsi="Verdana"/>
                <w:sz w:val="18"/>
              </w:rPr>
            </w:pPr>
          </w:p>
        </w:tc>
        <w:tc>
          <w:tcPr>
            <w:tcW w:w="257" w:type="pct"/>
          </w:tcPr>
          <w:p w14:paraId="0EA4A1D3"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5CE0D4D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05</w:t>
            </w:r>
          </w:p>
        </w:tc>
      </w:tr>
      <w:tr w:rsidR="0058009B" w:rsidRPr="00507374" w14:paraId="266CF3AB" w14:textId="77777777">
        <w:trPr>
          <w:gridAfter w:val="1"/>
          <w:wAfter w:w="11" w:type="pct"/>
          <w:cantSplit/>
          <w:trHeight w:val="368"/>
        </w:trPr>
        <w:tc>
          <w:tcPr>
            <w:tcW w:w="346" w:type="pct"/>
            <w:vMerge w:val="restart"/>
          </w:tcPr>
          <w:p w14:paraId="26C8FA7A" w14:textId="77777777" w:rsidR="0058009B" w:rsidRPr="007A6146" w:rsidRDefault="0058009B">
            <w:pPr>
              <w:pStyle w:val="TableText"/>
              <w:rPr>
                <w:rFonts w:ascii="Verdana" w:hAnsi="Verdana"/>
                <w:sz w:val="18"/>
              </w:rPr>
            </w:pPr>
            <w:r w:rsidRPr="007A6146">
              <w:rPr>
                <w:rFonts w:ascii="Verdana" w:hAnsi="Verdana"/>
                <w:sz w:val="18"/>
              </w:rPr>
              <w:t>YTF SB</w:t>
            </w:r>
          </w:p>
        </w:tc>
        <w:tc>
          <w:tcPr>
            <w:tcW w:w="263" w:type="pct"/>
            <w:vMerge/>
          </w:tcPr>
          <w:p w14:paraId="073DDEA9" w14:textId="77777777" w:rsidR="0058009B" w:rsidRPr="007A6146" w:rsidRDefault="0058009B">
            <w:pPr>
              <w:pStyle w:val="TableText"/>
              <w:rPr>
                <w:rFonts w:ascii="Verdana" w:hAnsi="Verdana"/>
                <w:sz w:val="18"/>
              </w:rPr>
            </w:pPr>
          </w:p>
        </w:tc>
        <w:tc>
          <w:tcPr>
            <w:tcW w:w="234" w:type="pct"/>
          </w:tcPr>
          <w:p w14:paraId="6B939FAE" w14:textId="77777777" w:rsidR="0058009B" w:rsidRPr="007A6146" w:rsidRDefault="0058009B">
            <w:pPr>
              <w:pStyle w:val="TableText"/>
              <w:jc w:val="center"/>
              <w:rPr>
                <w:rFonts w:ascii="Verdana" w:hAnsi="Verdana"/>
                <w:sz w:val="18"/>
              </w:rPr>
            </w:pPr>
            <w:r w:rsidRPr="007A6146">
              <w:rPr>
                <w:rFonts w:ascii="Verdana" w:hAnsi="Verdana"/>
                <w:sz w:val="18"/>
              </w:rPr>
              <w:t xml:space="preserve">18b </w:t>
            </w:r>
            <w:r w:rsidRPr="007A6146">
              <w:rPr>
                <w:rFonts w:ascii="Verdana" w:hAnsi="Verdana"/>
                <w:sz w:val="18"/>
                <w:vertAlign w:val="superscript"/>
              </w:rPr>
              <w:t>(27)</w:t>
            </w:r>
          </w:p>
        </w:tc>
        <w:tc>
          <w:tcPr>
            <w:tcW w:w="278" w:type="pct"/>
          </w:tcPr>
          <w:p w14:paraId="1961CF7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76" w:type="pct"/>
          </w:tcPr>
          <w:p w14:paraId="58601E5B" w14:textId="77777777" w:rsidR="0058009B" w:rsidRPr="007A6146" w:rsidRDefault="0058009B">
            <w:pPr>
              <w:pStyle w:val="TableText"/>
              <w:jc w:val="center"/>
              <w:rPr>
                <w:rFonts w:ascii="Verdana" w:hAnsi="Verdana"/>
                <w:sz w:val="18"/>
              </w:rPr>
            </w:pPr>
            <w:r w:rsidRPr="007A6146">
              <w:rPr>
                <w:rFonts w:ascii="Verdana" w:hAnsi="Verdana"/>
                <w:sz w:val="18"/>
              </w:rPr>
              <w:t>0.5</w:t>
            </w:r>
            <w:r w:rsidRPr="007A6146">
              <w:rPr>
                <w:rFonts w:ascii="Verdana" w:hAnsi="Verdana"/>
                <w:sz w:val="18"/>
                <w:vertAlign w:val="superscript"/>
              </w:rPr>
              <w:t>(5)</w:t>
            </w:r>
          </w:p>
        </w:tc>
        <w:tc>
          <w:tcPr>
            <w:tcW w:w="386" w:type="pct"/>
          </w:tcPr>
          <w:p w14:paraId="7A79700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1FCAEC99" w14:textId="77777777" w:rsidR="0058009B" w:rsidRPr="007A6146" w:rsidRDefault="0058009B">
            <w:pPr>
              <w:pStyle w:val="TableText"/>
              <w:jc w:val="center"/>
              <w:rPr>
                <w:rFonts w:ascii="Verdana" w:hAnsi="Verdana"/>
                <w:sz w:val="18"/>
              </w:rPr>
            </w:pPr>
            <w:r w:rsidRPr="007A6146">
              <w:rPr>
                <w:rFonts w:ascii="Verdana" w:hAnsi="Verdana"/>
                <w:sz w:val="18"/>
              </w:rPr>
              <w:t>1.96</w:t>
            </w:r>
          </w:p>
        </w:tc>
        <w:tc>
          <w:tcPr>
            <w:tcW w:w="279" w:type="pct"/>
            <w:gridSpan w:val="2"/>
          </w:tcPr>
          <w:p w14:paraId="46E3646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54" w:type="pct"/>
          </w:tcPr>
          <w:p w14:paraId="1C8F8D73" w14:textId="77777777" w:rsidR="0058009B" w:rsidRPr="007A6146" w:rsidRDefault="0058009B">
            <w:pPr>
              <w:pStyle w:val="TableText"/>
              <w:jc w:val="center"/>
              <w:rPr>
                <w:rFonts w:ascii="Verdana" w:hAnsi="Verdana"/>
                <w:sz w:val="18"/>
              </w:rPr>
            </w:pPr>
            <w:r w:rsidRPr="007A6146">
              <w:rPr>
                <w:rFonts w:ascii="Verdana" w:hAnsi="Verdana"/>
                <w:sz w:val="18"/>
              </w:rPr>
              <w:t>0.5</w:t>
            </w:r>
            <w:r w:rsidRPr="007A6146">
              <w:rPr>
                <w:rFonts w:ascii="Verdana" w:hAnsi="Verdana"/>
                <w:sz w:val="18"/>
                <w:vertAlign w:val="superscript"/>
              </w:rPr>
              <w:t>(5)</w:t>
            </w:r>
          </w:p>
        </w:tc>
        <w:tc>
          <w:tcPr>
            <w:tcW w:w="375" w:type="pct"/>
          </w:tcPr>
          <w:p w14:paraId="4A3239F0"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03E578C5"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1556C31C" w14:textId="77777777" w:rsidR="0058009B" w:rsidRPr="007A6146" w:rsidRDefault="0058009B">
            <w:pPr>
              <w:pStyle w:val="TableText"/>
              <w:jc w:val="center"/>
              <w:rPr>
                <w:rFonts w:ascii="Verdana" w:hAnsi="Verdana"/>
                <w:sz w:val="18"/>
              </w:rPr>
            </w:pPr>
            <w:r w:rsidRPr="007A6146">
              <w:rPr>
                <w:rFonts w:ascii="Verdana" w:hAnsi="Verdana"/>
                <w:sz w:val="18"/>
              </w:rPr>
              <w:t>1.94</w:t>
            </w:r>
          </w:p>
        </w:tc>
        <w:tc>
          <w:tcPr>
            <w:tcW w:w="287" w:type="pct"/>
          </w:tcPr>
          <w:p w14:paraId="3C87BCB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44" w:type="pct"/>
          </w:tcPr>
          <w:p w14:paraId="3E5FDDD9"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7ECEA319"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5853EB0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2.30</w:t>
            </w:r>
          </w:p>
        </w:tc>
      </w:tr>
      <w:tr w:rsidR="0058009B" w:rsidRPr="00507374" w14:paraId="7FD3AA12" w14:textId="77777777">
        <w:trPr>
          <w:gridAfter w:val="1"/>
          <w:wAfter w:w="11" w:type="pct"/>
          <w:cantSplit/>
          <w:trHeight w:val="368"/>
        </w:trPr>
        <w:tc>
          <w:tcPr>
            <w:tcW w:w="346" w:type="pct"/>
            <w:vMerge/>
          </w:tcPr>
          <w:p w14:paraId="3CCCA576" w14:textId="77777777" w:rsidR="0058009B" w:rsidRPr="007A6146" w:rsidRDefault="0058009B">
            <w:pPr>
              <w:pStyle w:val="TableText"/>
              <w:rPr>
                <w:rFonts w:ascii="Verdana" w:hAnsi="Verdana"/>
                <w:sz w:val="18"/>
              </w:rPr>
            </w:pPr>
          </w:p>
        </w:tc>
        <w:tc>
          <w:tcPr>
            <w:tcW w:w="263" w:type="pct"/>
            <w:vMerge w:val="restart"/>
          </w:tcPr>
          <w:p w14:paraId="11F47E81"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vMerge w:val="restart"/>
          </w:tcPr>
          <w:p w14:paraId="6BA5DE26" w14:textId="77777777" w:rsidR="0058009B" w:rsidRPr="007A6146" w:rsidRDefault="0058009B">
            <w:pPr>
              <w:pStyle w:val="TableText"/>
              <w:jc w:val="center"/>
              <w:rPr>
                <w:rFonts w:ascii="Verdana" w:hAnsi="Verdana"/>
                <w:sz w:val="18"/>
              </w:rPr>
            </w:pPr>
            <w:r w:rsidRPr="007A6146">
              <w:rPr>
                <w:rFonts w:ascii="Verdana" w:hAnsi="Verdana"/>
                <w:sz w:val="18"/>
              </w:rPr>
              <w:t>19</w:t>
            </w:r>
          </w:p>
        </w:tc>
        <w:tc>
          <w:tcPr>
            <w:tcW w:w="278" w:type="pct"/>
            <w:vMerge w:val="restart"/>
          </w:tcPr>
          <w:p w14:paraId="554835FD"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76" w:type="pct"/>
            <w:vMerge w:val="restart"/>
          </w:tcPr>
          <w:p w14:paraId="4E4C1130" w14:textId="77777777" w:rsidR="0058009B" w:rsidRPr="007A6146" w:rsidRDefault="0058009B">
            <w:pPr>
              <w:pStyle w:val="TableText"/>
              <w:jc w:val="center"/>
              <w:rPr>
                <w:rFonts w:ascii="Verdana" w:hAnsi="Verdana"/>
                <w:sz w:val="18"/>
              </w:rPr>
            </w:pPr>
            <w:r w:rsidRPr="007A6146">
              <w:rPr>
                <w:rFonts w:ascii="Verdana" w:hAnsi="Verdana"/>
                <w:sz w:val="18"/>
              </w:rPr>
              <w:t>0.4</w:t>
            </w:r>
          </w:p>
        </w:tc>
        <w:tc>
          <w:tcPr>
            <w:tcW w:w="386" w:type="pct"/>
          </w:tcPr>
          <w:p w14:paraId="573C35F4"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3BEEB17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92 </w:t>
            </w:r>
            <w:r w:rsidRPr="007A6146">
              <w:rPr>
                <w:rFonts w:ascii="Verdana" w:hAnsi="Verdana"/>
                <w:sz w:val="18"/>
                <w:vertAlign w:val="superscript"/>
              </w:rPr>
              <w:t>(25)</w:t>
            </w:r>
          </w:p>
        </w:tc>
        <w:tc>
          <w:tcPr>
            <w:tcW w:w="279" w:type="pct"/>
            <w:gridSpan w:val="2"/>
            <w:vMerge w:val="restart"/>
          </w:tcPr>
          <w:p w14:paraId="4F1B550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54" w:type="pct"/>
            <w:vMerge w:val="restart"/>
          </w:tcPr>
          <w:p w14:paraId="669916B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0.4</w:t>
            </w:r>
          </w:p>
        </w:tc>
        <w:tc>
          <w:tcPr>
            <w:tcW w:w="375" w:type="pct"/>
          </w:tcPr>
          <w:p w14:paraId="1A08BD3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5</w:t>
            </w:r>
          </w:p>
        </w:tc>
        <w:tc>
          <w:tcPr>
            <w:tcW w:w="265" w:type="pct"/>
          </w:tcPr>
          <w:p w14:paraId="5C5018A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3.4 m</w:t>
            </w:r>
          </w:p>
        </w:tc>
        <w:tc>
          <w:tcPr>
            <w:tcW w:w="253" w:type="pct"/>
          </w:tcPr>
          <w:p w14:paraId="07CDF26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92 </w:t>
            </w:r>
            <w:r w:rsidRPr="007A6146">
              <w:rPr>
                <w:rFonts w:ascii="Verdana" w:hAnsi="Verdana"/>
                <w:sz w:val="18"/>
                <w:vertAlign w:val="superscript"/>
              </w:rPr>
              <w:t>(25)</w:t>
            </w:r>
          </w:p>
        </w:tc>
        <w:tc>
          <w:tcPr>
            <w:tcW w:w="287" w:type="pct"/>
            <w:vMerge w:val="restart"/>
          </w:tcPr>
          <w:p w14:paraId="02D8C39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44" w:type="pct"/>
            <w:vMerge w:val="restart"/>
          </w:tcPr>
          <w:p w14:paraId="50D53D58"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 </w:t>
            </w:r>
            <w:r w:rsidRPr="007A6146">
              <w:rPr>
                <w:rFonts w:ascii="Verdana" w:hAnsi="Verdana"/>
                <w:color w:val="auto"/>
                <w:sz w:val="18"/>
                <w:vertAlign w:val="superscript"/>
              </w:rPr>
              <w:t>(8)</w:t>
            </w:r>
          </w:p>
        </w:tc>
        <w:tc>
          <w:tcPr>
            <w:tcW w:w="257" w:type="pct"/>
          </w:tcPr>
          <w:p w14:paraId="1F9F349C"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39B214C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54 </w:t>
            </w:r>
            <w:r w:rsidRPr="007A6146">
              <w:rPr>
                <w:rFonts w:ascii="Verdana" w:hAnsi="Verdana"/>
                <w:color w:val="auto"/>
                <w:sz w:val="18"/>
                <w:vertAlign w:val="superscript"/>
              </w:rPr>
              <w:t>(25)</w:t>
            </w:r>
          </w:p>
        </w:tc>
      </w:tr>
      <w:tr w:rsidR="0058009B" w:rsidRPr="00507374" w14:paraId="4BE69AD1" w14:textId="77777777">
        <w:trPr>
          <w:gridAfter w:val="1"/>
          <w:wAfter w:w="11" w:type="pct"/>
          <w:cantSplit/>
          <w:trHeight w:val="368"/>
        </w:trPr>
        <w:tc>
          <w:tcPr>
            <w:tcW w:w="346" w:type="pct"/>
            <w:vMerge/>
          </w:tcPr>
          <w:p w14:paraId="763072F1" w14:textId="77777777" w:rsidR="0058009B" w:rsidRPr="007A6146" w:rsidRDefault="0058009B">
            <w:pPr>
              <w:pStyle w:val="TableText"/>
              <w:rPr>
                <w:rFonts w:ascii="Verdana" w:hAnsi="Verdana"/>
                <w:sz w:val="18"/>
              </w:rPr>
            </w:pPr>
          </w:p>
        </w:tc>
        <w:tc>
          <w:tcPr>
            <w:tcW w:w="263" w:type="pct"/>
            <w:vMerge/>
          </w:tcPr>
          <w:p w14:paraId="3BB671E0" w14:textId="77777777" w:rsidR="0058009B" w:rsidRPr="007A6146" w:rsidRDefault="0058009B">
            <w:pPr>
              <w:pStyle w:val="TableText"/>
              <w:rPr>
                <w:rFonts w:ascii="Verdana" w:hAnsi="Verdana"/>
                <w:sz w:val="18"/>
              </w:rPr>
            </w:pPr>
          </w:p>
        </w:tc>
        <w:tc>
          <w:tcPr>
            <w:tcW w:w="234" w:type="pct"/>
            <w:vMerge/>
          </w:tcPr>
          <w:p w14:paraId="613B6E9F" w14:textId="77777777" w:rsidR="0058009B" w:rsidRPr="007A6146" w:rsidRDefault="0058009B">
            <w:pPr>
              <w:pStyle w:val="TableText"/>
              <w:jc w:val="center"/>
              <w:rPr>
                <w:rFonts w:ascii="Verdana" w:hAnsi="Verdana"/>
                <w:sz w:val="18"/>
              </w:rPr>
            </w:pPr>
          </w:p>
        </w:tc>
        <w:tc>
          <w:tcPr>
            <w:tcW w:w="278" w:type="pct"/>
            <w:vMerge/>
          </w:tcPr>
          <w:p w14:paraId="400FB835" w14:textId="77777777" w:rsidR="0058009B" w:rsidRPr="007A6146" w:rsidRDefault="0058009B">
            <w:pPr>
              <w:pStyle w:val="TableText"/>
              <w:jc w:val="center"/>
              <w:rPr>
                <w:rFonts w:ascii="Verdana" w:hAnsi="Verdana"/>
                <w:color w:val="auto"/>
                <w:sz w:val="18"/>
              </w:rPr>
            </w:pPr>
          </w:p>
        </w:tc>
        <w:tc>
          <w:tcPr>
            <w:tcW w:w="376" w:type="pct"/>
            <w:vMerge/>
          </w:tcPr>
          <w:p w14:paraId="361A990E" w14:textId="77777777" w:rsidR="0058009B" w:rsidRPr="007A6146" w:rsidRDefault="0058009B">
            <w:pPr>
              <w:pStyle w:val="TableText"/>
              <w:jc w:val="center"/>
              <w:rPr>
                <w:rFonts w:ascii="Verdana" w:hAnsi="Verdana"/>
                <w:sz w:val="18"/>
              </w:rPr>
            </w:pPr>
          </w:p>
        </w:tc>
        <w:tc>
          <w:tcPr>
            <w:tcW w:w="386" w:type="pct"/>
          </w:tcPr>
          <w:p w14:paraId="356E72B9"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shd w:val="clear" w:color="auto" w:fill="F2DBDB" w:themeFill="accent2" w:themeFillTint="33"/>
          </w:tcPr>
          <w:p w14:paraId="6933E55E" w14:textId="77777777" w:rsidR="0058009B" w:rsidRPr="00F2242C" w:rsidRDefault="0058009B">
            <w:pPr>
              <w:pStyle w:val="TableText"/>
              <w:jc w:val="center"/>
              <w:rPr>
                <w:rFonts w:ascii="Verdana" w:hAnsi="Verdana"/>
                <w:sz w:val="18"/>
              </w:rPr>
            </w:pPr>
            <w:r w:rsidRPr="00F2242C">
              <w:rPr>
                <w:rFonts w:ascii="Verdana" w:hAnsi="Verdana"/>
                <w:sz w:val="18"/>
              </w:rPr>
              <w:t xml:space="preserve">1.04 </w:t>
            </w:r>
            <w:r w:rsidRPr="00F2242C">
              <w:rPr>
                <w:rFonts w:ascii="Verdana" w:hAnsi="Verdana"/>
                <w:sz w:val="18"/>
                <w:vertAlign w:val="superscript"/>
              </w:rPr>
              <w:t>(24)</w:t>
            </w:r>
          </w:p>
        </w:tc>
        <w:tc>
          <w:tcPr>
            <w:tcW w:w="279" w:type="pct"/>
            <w:gridSpan w:val="2"/>
            <w:vMerge/>
          </w:tcPr>
          <w:p w14:paraId="06F32FE7" w14:textId="77777777" w:rsidR="0058009B" w:rsidRPr="00F2242C" w:rsidRDefault="0058009B">
            <w:pPr>
              <w:pStyle w:val="TableText"/>
              <w:jc w:val="center"/>
              <w:rPr>
                <w:rFonts w:ascii="Verdana" w:hAnsi="Verdana"/>
                <w:sz w:val="18"/>
              </w:rPr>
            </w:pPr>
          </w:p>
        </w:tc>
        <w:tc>
          <w:tcPr>
            <w:tcW w:w="354" w:type="pct"/>
            <w:vMerge/>
          </w:tcPr>
          <w:p w14:paraId="3A8161D9" w14:textId="77777777" w:rsidR="0058009B" w:rsidRPr="00F2242C" w:rsidRDefault="0058009B">
            <w:pPr>
              <w:pStyle w:val="TableText"/>
              <w:jc w:val="center"/>
              <w:rPr>
                <w:rFonts w:ascii="Verdana" w:hAnsi="Verdana"/>
                <w:sz w:val="18"/>
              </w:rPr>
            </w:pPr>
          </w:p>
        </w:tc>
        <w:tc>
          <w:tcPr>
            <w:tcW w:w="375" w:type="pct"/>
          </w:tcPr>
          <w:p w14:paraId="10938CC3" w14:textId="77777777" w:rsidR="0058009B" w:rsidRPr="00F2242C" w:rsidRDefault="0058009B">
            <w:pPr>
              <w:pStyle w:val="TableText"/>
              <w:jc w:val="center"/>
              <w:rPr>
                <w:rFonts w:ascii="Verdana" w:hAnsi="Verdana"/>
                <w:sz w:val="18"/>
              </w:rPr>
            </w:pPr>
            <w:r w:rsidRPr="00F2242C">
              <w:rPr>
                <w:rFonts w:ascii="Verdana" w:hAnsi="Verdana"/>
                <w:sz w:val="18"/>
              </w:rPr>
              <w:t>1.5</w:t>
            </w:r>
          </w:p>
        </w:tc>
        <w:tc>
          <w:tcPr>
            <w:tcW w:w="265" w:type="pct"/>
          </w:tcPr>
          <w:p w14:paraId="078BE0E5" w14:textId="77777777" w:rsidR="0058009B" w:rsidRPr="00F2242C" w:rsidRDefault="0058009B">
            <w:pPr>
              <w:pStyle w:val="TableText"/>
              <w:jc w:val="center"/>
              <w:rPr>
                <w:rFonts w:ascii="Verdana" w:hAnsi="Verdana"/>
                <w:sz w:val="18"/>
              </w:rPr>
            </w:pPr>
            <w:r w:rsidRPr="00F2242C">
              <w:rPr>
                <w:rFonts w:ascii="Verdana" w:hAnsi="Verdana"/>
                <w:sz w:val="18"/>
              </w:rPr>
              <w:t>33 m</w:t>
            </w:r>
          </w:p>
        </w:tc>
        <w:tc>
          <w:tcPr>
            <w:tcW w:w="253" w:type="pct"/>
            <w:shd w:val="clear" w:color="auto" w:fill="F2DBDB" w:themeFill="accent2" w:themeFillTint="33"/>
          </w:tcPr>
          <w:p w14:paraId="1C3F72AE" w14:textId="77777777" w:rsidR="0058009B" w:rsidRPr="00F2242C" w:rsidRDefault="0058009B">
            <w:pPr>
              <w:pStyle w:val="TableText"/>
              <w:jc w:val="center"/>
              <w:rPr>
                <w:rFonts w:ascii="Verdana" w:hAnsi="Verdana"/>
                <w:sz w:val="18"/>
              </w:rPr>
            </w:pPr>
            <w:r w:rsidRPr="00F2242C">
              <w:rPr>
                <w:rFonts w:ascii="Verdana" w:hAnsi="Verdana"/>
                <w:sz w:val="18"/>
              </w:rPr>
              <w:t xml:space="preserve">1.04 </w:t>
            </w:r>
            <w:r w:rsidRPr="00F2242C">
              <w:rPr>
                <w:rFonts w:ascii="Verdana" w:hAnsi="Verdana"/>
                <w:sz w:val="18"/>
                <w:vertAlign w:val="superscript"/>
              </w:rPr>
              <w:t>(24)</w:t>
            </w:r>
          </w:p>
        </w:tc>
        <w:tc>
          <w:tcPr>
            <w:tcW w:w="287" w:type="pct"/>
            <w:vMerge/>
          </w:tcPr>
          <w:p w14:paraId="491F4D9C" w14:textId="77777777" w:rsidR="0058009B" w:rsidRPr="007A6146" w:rsidRDefault="0058009B">
            <w:pPr>
              <w:pStyle w:val="TableText"/>
              <w:jc w:val="center"/>
              <w:rPr>
                <w:rFonts w:ascii="Verdana" w:hAnsi="Verdana"/>
                <w:color w:val="auto"/>
                <w:sz w:val="18"/>
              </w:rPr>
            </w:pPr>
          </w:p>
        </w:tc>
        <w:tc>
          <w:tcPr>
            <w:tcW w:w="344" w:type="pct"/>
            <w:vMerge/>
          </w:tcPr>
          <w:p w14:paraId="50F12FB0" w14:textId="77777777" w:rsidR="0058009B" w:rsidRPr="007A6146" w:rsidRDefault="0058009B">
            <w:pPr>
              <w:pStyle w:val="TableText"/>
              <w:jc w:val="center"/>
              <w:rPr>
                <w:rFonts w:ascii="Verdana" w:hAnsi="Verdana"/>
                <w:sz w:val="18"/>
              </w:rPr>
            </w:pPr>
          </w:p>
        </w:tc>
        <w:tc>
          <w:tcPr>
            <w:tcW w:w="257" w:type="pct"/>
          </w:tcPr>
          <w:p w14:paraId="4FBF60DB"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shd w:val="clear" w:color="auto" w:fill="F2DBDB" w:themeFill="accent2" w:themeFillTint="33"/>
          </w:tcPr>
          <w:p w14:paraId="7BF39D4D" w14:textId="77777777" w:rsidR="0058009B" w:rsidRPr="00F2242C" w:rsidRDefault="0058009B">
            <w:pPr>
              <w:pStyle w:val="TableText"/>
              <w:jc w:val="center"/>
              <w:rPr>
                <w:rFonts w:ascii="Verdana" w:hAnsi="Verdana"/>
                <w:sz w:val="18"/>
              </w:rPr>
            </w:pPr>
            <w:r w:rsidRPr="00F2242C">
              <w:rPr>
                <w:rFonts w:ascii="Verdana" w:hAnsi="Verdana"/>
                <w:sz w:val="18"/>
              </w:rPr>
              <w:t xml:space="preserve">0.74 </w:t>
            </w:r>
            <w:r w:rsidRPr="00F2242C">
              <w:rPr>
                <w:rFonts w:ascii="Verdana" w:hAnsi="Verdana"/>
                <w:sz w:val="18"/>
                <w:vertAlign w:val="superscript"/>
              </w:rPr>
              <w:t>(26)</w:t>
            </w:r>
          </w:p>
        </w:tc>
      </w:tr>
      <w:tr w:rsidR="0058009B" w:rsidRPr="00507374" w14:paraId="61B46D50" w14:textId="77777777">
        <w:trPr>
          <w:gridAfter w:val="1"/>
          <w:wAfter w:w="11" w:type="pct"/>
          <w:cantSplit/>
          <w:trHeight w:val="368"/>
        </w:trPr>
        <w:tc>
          <w:tcPr>
            <w:tcW w:w="346" w:type="pct"/>
            <w:vMerge w:val="restart"/>
          </w:tcPr>
          <w:p w14:paraId="68CE29E7" w14:textId="77777777" w:rsidR="0058009B" w:rsidRPr="007A6146" w:rsidRDefault="0058009B">
            <w:pPr>
              <w:pStyle w:val="TableText"/>
              <w:rPr>
                <w:rFonts w:ascii="Verdana" w:hAnsi="Verdana"/>
                <w:sz w:val="18"/>
              </w:rPr>
            </w:pPr>
            <w:r w:rsidRPr="007A6146">
              <w:rPr>
                <w:rFonts w:ascii="Verdana" w:hAnsi="Verdana"/>
                <w:sz w:val="18"/>
              </w:rPr>
              <w:t>YTF SWB</w:t>
            </w:r>
          </w:p>
        </w:tc>
        <w:tc>
          <w:tcPr>
            <w:tcW w:w="263" w:type="pct"/>
            <w:vMerge w:val="restart"/>
          </w:tcPr>
          <w:p w14:paraId="482A64ED"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vMerge w:val="restart"/>
          </w:tcPr>
          <w:p w14:paraId="1D6EA20E" w14:textId="77777777" w:rsidR="0058009B" w:rsidRPr="007A6146" w:rsidRDefault="0058009B">
            <w:pPr>
              <w:pStyle w:val="TableText"/>
              <w:jc w:val="center"/>
              <w:rPr>
                <w:rFonts w:ascii="Verdana" w:hAnsi="Verdana"/>
                <w:sz w:val="18"/>
              </w:rPr>
            </w:pPr>
            <w:r w:rsidRPr="007A6146">
              <w:rPr>
                <w:rFonts w:ascii="Verdana" w:hAnsi="Verdana"/>
                <w:sz w:val="18"/>
              </w:rPr>
              <w:t>20</w:t>
            </w:r>
          </w:p>
        </w:tc>
        <w:tc>
          <w:tcPr>
            <w:tcW w:w="278" w:type="pct"/>
            <w:vMerge w:val="restart"/>
          </w:tcPr>
          <w:p w14:paraId="384BB14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76" w:type="pct"/>
            <w:vMerge w:val="restart"/>
          </w:tcPr>
          <w:p w14:paraId="4ADCC17E" w14:textId="77777777" w:rsidR="0058009B" w:rsidRPr="007A6146" w:rsidRDefault="0058009B">
            <w:pPr>
              <w:pStyle w:val="TableText"/>
              <w:jc w:val="center"/>
              <w:rPr>
                <w:rFonts w:ascii="Verdana" w:hAnsi="Verdana"/>
                <w:sz w:val="18"/>
              </w:rPr>
            </w:pPr>
            <w:r w:rsidRPr="007A6146">
              <w:rPr>
                <w:rFonts w:ascii="Verdana" w:hAnsi="Verdana"/>
                <w:sz w:val="18"/>
              </w:rPr>
              <w:t>0.7</w:t>
            </w:r>
          </w:p>
        </w:tc>
        <w:tc>
          <w:tcPr>
            <w:tcW w:w="386" w:type="pct"/>
          </w:tcPr>
          <w:p w14:paraId="11F7CA4E" w14:textId="77777777" w:rsidR="0058009B" w:rsidRPr="00F2242C" w:rsidRDefault="0058009B">
            <w:pPr>
              <w:pStyle w:val="TableText"/>
              <w:jc w:val="center"/>
              <w:rPr>
                <w:rFonts w:ascii="Verdana" w:hAnsi="Verdana"/>
                <w:sz w:val="18"/>
              </w:rPr>
            </w:pPr>
            <w:r w:rsidRPr="00F2242C">
              <w:rPr>
                <w:rFonts w:ascii="Verdana" w:hAnsi="Verdana"/>
                <w:sz w:val="18"/>
              </w:rPr>
              <w:t>1.5</w:t>
            </w:r>
          </w:p>
        </w:tc>
        <w:tc>
          <w:tcPr>
            <w:tcW w:w="298" w:type="pct"/>
          </w:tcPr>
          <w:p w14:paraId="6A18C968" w14:textId="77777777" w:rsidR="0058009B" w:rsidRPr="00F2242C" w:rsidRDefault="0058009B">
            <w:pPr>
              <w:pStyle w:val="TableText"/>
              <w:jc w:val="center"/>
              <w:rPr>
                <w:rFonts w:ascii="Verdana" w:hAnsi="Verdana"/>
                <w:sz w:val="18"/>
              </w:rPr>
            </w:pPr>
            <w:r w:rsidRPr="00F2242C">
              <w:rPr>
                <w:rFonts w:ascii="Verdana" w:hAnsi="Verdana"/>
                <w:sz w:val="18"/>
              </w:rPr>
              <w:t xml:space="preserve">1.81 </w:t>
            </w:r>
            <w:r w:rsidRPr="00F2242C">
              <w:rPr>
                <w:rFonts w:ascii="Verdana" w:hAnsi="Verdana"/>
                <w:sz w:val="18"/>
                <w:vertAlign w:val="superscript"/>
              </w:rPr>
              <w:t>(25)</w:t>
            </w:r>
          </w:p>
        </w:tc>
        <w:tc>
          <w:tcPr>
            <w:tcW w:w="279" w:type="pct"/>
            <w:gridSpan w:val="2"/>
            <w:vMerge w:val="restart"/>
          </w:tcPr>
          <w:p w14:paraId="53F38807" w14:textId="77777777" w:rsidR="0058009B" w:rsidRPr="00F2242C" w:rsidRDefault="0058009B">
            <w:pPr>
              <w:pStyle w:val="TableText"/>
              <w:jc w:val="center"/>
              <w:rPr>
                <w:rFonts w:ascii="Verdana" w:hAnsi="Verdana"/>
                <w:sz w:val="18"/>
              </w:rPr>
            </w:pPr>
            <w:r w:rsidRPr="00F2242C">
              <w:rPr>
                <w:rFonts w:ascii="Verdana" w:hAnsi="Verdana"/>
                <w:sz w:val="18"/>
              </w:rPr>
              <w:t>5</w:t>
            </w:r>
          </w:p>
        </w:tc>
        <w:tc>
          <w:tcPr>
            <w:tcW w:w="354" w:type="pct"/>
            <w:vMerge w:val="restart"/>
          </w:tcPr>
          <w:p w14:paraId="40B647F0" w14:textId="77777777" w:rsidR="0058009B" w:rsidRPr="00F2242C" w:rsidRDefault="0058009B">
            <w:pPr>
              <w:pStyle w:val="TableText"/>
              <w:jc w:val="center"/>
              <w:rPr>
                <w:rFonts w:ascii="Verdana" w:hAnsi="Verdana"/>
                <w:sz w:val="18"/>
              </w:rPr>
            </w:pPr>
            <w:r w:rsidRPr="00F2242C">
              <w:rPr>
                <w:rFonts w:ascii="Verdana" w:hAnsi="Verdana"/>
                <w:sz w:val="18"/>
              </w:rPr>
              <w:t>0.7</w:t>
            </w:r>
          </w:p>
        </w:tc>
        <w:tc>
          <w:tcPr>
            <w:tcW w:w="375" w:type="pct"/>
          </w:tcPr>
          <w:p w14:paraId="2BF2A266" w14:textId="77777777" w:rsidR="0058009B" w:rsidRPr="00F2242C" w:rsidRDefault="0058009B">
            <w:pPr>
              <w:pStyle w:val="TableText"/>
              <w:jc w:val="center"/>
              <w:rPr>
                <w:rFonts w:ascii="Verdana" w:hAnsi="Verdana"/>
                <w:sz w:val="18"/>
              </w:rPr>
            </w:pPr>
            <w:r w:rsidRPr="00F2242C">
              <w:rPr>
                <w:rFonts w:ascii="Verdana" w:hAnsi="Verdana"/>
                <w:sz w:val="18"/>
              </w:rPr>
              <w:t>1.5</w:t>
            </w:r>
          </w:p>
        </w:tc>
        <w:tc>
          <w:tcPr>
            <w:tcW w:w="265" w:type="pct"/>
          </w:tcPr>
          <w:p w14:paraId="164CDF3A" w14:textId="77777777" w:rsidR="0058009B" w:rsidRPr="00F2242C" w:rsidRDefault="0058009B">
            <w:pPr>
              <w:pStyle w:val="TableText"/>
              <w:jc w:val="center"/>
              <w:rPr>
                <w:rFonts w:ascii="Verdana" w:hAnsi="Verdana"/>
                <w:sz w:val="18"/>
              </w:rPr>
            </w:pPr>
            <w:r w:rsidRPr="00F2242C">
              <w:rPr>
                <w:rFonts w:ascii="Verdana" w:hAnsi="Verdana"/>
                <w:sz w:val="18"/>
              </w:rPr>
              <w:t xml:space="preserve">NA </w:t>
            </w:r>
            <w:r w:rsidRPr="00F2242C">
              <w:rPr>
                <w:rFonts w:ascii="Verdana" w:hAnsi="Verdana"/>
                <w:sz w:val="18"/>
                <w:vertAlign w:val="superscript"/>
              </w:rPr>
              <w:t>(16)</w:t>
            </w:r>
          </w:p>
        </w:tc>
        <w:tc>
          <w:tcPr>
            <w:tcW w:w="253" w:type="pct"/>
          </w:tcPr>
          <w:p w14:paraId="1E1C6214" w14:textId="77777777" w:rsidR="0058009B" w:rsidRPr="00F2242C" w:rsidRDefault="0058009B">
            <w:pPr>
              <w:pStyle w:val="TableText"/>
              <w:jc w:val="center"/>
              <w:rPr>
                <w:rFonts w:ascii="Verdana" w:hAnsi="Verdana"/>
                <w:sz w:val="18"/>
              </w:rPr>
            </w:pPr>
            <w:r w:rsidRPr="00F2242C">
              <w:rPr>
                <w:rFonts w:ascii="Verdana" w:hAnsi="Verdana"/>
                <w:sz w:val="18"/>
              </w:rPr>
              <w:t xml:space="preserve">1.81 </w:t>
            </w:r>
            <w:r w:rsidRPr="00F2242C">
              <w:rPr>
                <w:rFonts w:ascii="Verdana" w:hAnsi="Verdana"/>
                <w:sz w:val="18"/>
                <w:vertAlign w:val="superscript"/>
              </w:rPr>
              <w:t>(25)</w:t>
            </w:r>
          </w:p>
        </w:tc>
        <w:tc>
          <w:tcPr>
            <w:tcW w:w="287" w:type="pct"/>
            <w:vMerge w:val="restart"/>
          </w:tcPr>
          <w:p w14:paraId="41EB60F9" w14:textId="77777777" w:rsidR="0058009B" w:rsidRPr="00F2242C" w:rsidRDefault="0058009B">
            <w:pPr>
              <w:pStyle w:val="TableText"/>
              <w:jc w:val="center"/>
              <w:rPr>
                <w:rFonts w:ascii="Verdana" w:hAnsi="Verdana"/>
                <w:sz w:val="18"/>
              </w:rPr>
            </w:pPr>
            <w:r w:rsidRPr="00F2242C">
              <w:rPr>
                <w:rFonts w:ascii="Verdana" w:hAnsi="Verdana"/>
                <w:sz w:val="18"/>
              </w:rPr>
              <w:t>5</w:t>
            </w:r>
          </w:p>
        </w:tc>
        <w:tc>
          <w:tcPr>
            <w:tcW w:w="344" w:type="pct"/>
            <w:vMerge w:val="restart"/>
          </w:tcPr>
          <w:p w14:paraId="7DF403C6"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1541C289"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16D0C22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59 </w:t>
            </w:r>
            <w:r w:rsidRPr="007A6146">
              <w:rPr>
                <w:rFonts w:ascii="Verdana" w:hAnsi="Verdana"/>
                <w:color w:val="auto"/>
                <w:sz w:val="18"/>
                <w:vertAlign w:val="superscript"/>
              </w:rPr>
              <w:t>(25)</w:t>
            </w:r>
          </w:p>
        </w:tc>
      </w:tr>
      <w:tr w:rsidR="0058009B" w:rsidRPr="00507374" w14:paraId="34335AC0" w14:textId="77777777">
        <w:trPr>
          <w:gridAfter w:val="1"/>
          <w:wAfter w:w="11" w:type="pct"/>
          <w:cantSplit/>
          <w:trHeight w:val="368"/>
        </w:trPr>
        <w:tc>
          <w:tcPr>
            <w:tcW w:w="346" w:type="pct"/>
            <w:vMerge/>
          </w:tcPr>
          <w:p w14:paraId="61D28388" w14:textId="77777777" w:rsidR="0058009B" w:rsidRPr="007A6146" w:rsidRDefault="0058009B">
            <w:pPr>
              <w:pStyle w:val="TableText"/>
              <w:rPr>
                <w:rFonts w:ascii="Verdana" w:hAnsi="Verdana"/>
                <w:sz w:val="18"/>
              </w:rPr>
            </w:pPr>
          </w:p>
        </w:tc>
        <w:tc>
          <w:tcPr>
            <w:tcW w:w="263" w:type="pct"/>
            <w:vMerge/>
          </w:tcPr>
          <w:p w14:paraId="640CE0B4" w14:textId="77777777" w:rsidR="0058009B" w:rsidRPr="007A6146" w:rsidRDefault="0058009B">
            <w:pPr>
              <w:pStyle w:val="TableText"/>
              <w:rPr>
                <w:rFonts w:ascii="Verdana" w:hAnsi="Verdana"/>
                <w:sz w:val="18"/>
              </w:rPr>
            </w:pPr>
          </w:p>
        </w:tc>
        <w:tc>
          <w:tcPr>
            <w:tcW w:w="234" w:type="pct"/>
            <w:vMerge/>
          </w:tcPr>
          <w:p w14:paraId="5D155399" w14:textId="77777777" w:rsidR="0058009B" w:rsidRPr="007A6146" w:rsidRDefault="0058009B">
            <w:pPr>
              <w:pStyle w:val="TableText"/>
              <w:jc w:val="center"/>
              <w:rPr>
                <w:rFonts w:ascii="Verdana" w:hAnsi="Verdana"/>
                <w:sz w:val="18"/>
              </w:rPr>
            </w:pPr>
          </w:p>
        </w:tc>
        <w:tc>
          <w:tcPr>
            <w:tcW w:w="278" w:type="pct"/>
            <w:vMerge/>
          </w:tcPr>
          <w:p w14:paraId="1634F83D" w14:textId="77777777" w:rsidR="0058009B" w:rsidRPr="007A6146" w:rsidRDefault="0058009B">
            <w:pPr>
              <w:pStyle w:val="TableText"/>
              <w:jc w:val="center"/>
              <w:rPr>
                <w:rFonts w:ascii="Verdana" w:hAnsi="Verdana"/>
                <w:color w:val="auto"/>
                <w:sz w:val="18"/>
              </w:rPr>
            </w:pPr>
          </w:p>
        </w:tc>
        <w:tc>
          <w:tcPr>
            <w:tcW w:w="376" w:type="pct"/>
            <w:vMerge/>
          </w:tcPr>
          <w:p w14:paraId="092405F8" w14:textId="77777777" w:rsidR="0058009B" w:rsidRPr="007A6146" w:rsidRDefault="0058009B">
            <w:pPr>
              <w:pStyle w:val="TableText"/>
              <w:jc w:val="center"/>
              <w:rPr>
                <w:rFonts w:ascii="Verdana" w:hAnsi="Verdana"/>
                <w:sz w:val="18"/>
              </w:rPr>
            </w:pPr>
          </w:p>
        </w:tc>
        <w:tc>
          <w:tcPr>
            <w:tcW w:w="386" w:type="pct"/>
          </w:tcPr>
          <w:p w14:paraId="4605AB59" w14:textId="77777777" w:rsidR="0058009B" w:rsidRPr="00F2242C" w:rsidRDefault="0058009B">
            <w:pPr>
              <w:pStyle w:val="TableText"/>
              <w:jc w:val="center"/>
              <w:rPr>
                <w:rFonts w:ascii="Verdana" w:hAnsi="Verdana"/>
                <w:sz w:val="18"/>
              </w:rPr>
            </w:pPr>
            <w:r w:rsidRPr="00F2242C">
              <w:rPr>
                <w:rFonts w:ascii="Verdana" w:hAnsi="Verdana"/>
                <w:sz w:val="18"/>
              </w:rPr>
              <w:t>1.5</w:t>
            </w:r>
          </w:p>
        </w:tc>
        <w:tc>
          <w:tcPr>
            <w:tcW w:w="298" w:type="pct"/>
            <w:shd w:val="clear" w:color="auto" w:fill="F2DBDB" w:themeFill="accent2" w:themeFillTint="33"/>
          </w:tcPr>
          <w:p w14:paraId="628B4E45" w14:textId="77777777" w:rsidR="0058009B" w:rsidRPr="00F2242C" w:rsidRDefault="0058009B">
            <w:pPr>
              <w:pStyle w:val="TableText"/>
              <w:jc w:val="center"/>
              <w:rPr>
                <w:rFonts w:ascii="Verdana" w:hAnsi="Verdana"/>
                <w:sz w:val="18"/>
              </w:rPr>
            </w:pPr>
            <w:r w:rsidRPr="00F2242C">
              <w:rPr>
                <w:rFonts w:ascii="Verdana" w:hAnsi="Verdana"/>
                <w:sz w:val="18"/>
              </w:rPr>
              <w:t xml:space="preserve">1.20 </w:t>
            </w:r>
            <w:r w:rsidRPr="00F2242C">
              <w:rPr>
                <w:rFonts w:ascii="Verdana" w:hAnsi="Verdana"/>
                <w:sz w:val="18"/>
                <w:vertAlign w:val="superscript"/>
              </w:rPr>
              <w:t>(24)</w:t>
            </w:r>
          </w:p>
        </w:tc>
        <w:tc>
          <w:tcPr>
            <w:tcW w:w="279" w:type="pct"/>
            <w:gridSpan w:val="2"/>
            <w:vMerge/>
          </w:tcPr>
          <w:p w14:paraId="15469E36" w14:textId="77777777" w:rsidR="0058009B" w:rsidRPr="00F2242C" w:rsidRDefault="0058009B">
            <w:pPr>
              <w:pStyle w:val="TableText"/>
              <w:jc w:val="center"/>
              <w:rPr>
                <w:rFonts w:ascii="Verdana" w:hAnsi="Verdana"/>
                <w:sz w:val="18"/>
              </w:rPr>
            </w:pPr>
          </w:p>
        </w:tc>
        <w:tc>
          <w:tcPr>
            <w:tcW w:w="354" w:type="pct"/>
            <w:vMerge/>
          </w:tcPr>
          <w:p w14:paraId="51303BBB" w14:textId="77777777" w:rsidR="0058009B" w:rsidRPr="00F2242C" w:rsidRDefault="0058009B">
            <w:pPr>
              <w:pStyle w:val="TableText"/>
              <w:jc w:val="center"/>
              <w:rPr>
                <w:rFonts w:ascii="Verdana" w:hAnsi="Verdana"/>
                <w:sz w:val="18"/>
              </w:rPr>
            </w:pPr>
          </w:p>
        </w:tc>
        <w:tc>
          <w:tcPr>
            <w:tcW w:w="375" w:type="pct"/>
          </w:tcPr>
          <w:p w14:paraId="42706507" w14:textId="77777777" w:rsidR="0058009B" w:rsidRPr="00F2242C" w:rsidRDefault="0058009B">
            <w:pPr>
              <w:pStyle w:val="TableText"/>
              <w:jc w:val="center"/>
              <w:rPr>
                <w:rFonts w:ascii="Verdana" w:hAnsi="Verdana"/>
                <w:sz w:val="18"/>
              </w:rPr>
            </w:pPr>
            <w:r w:rsidRPr="00F2242C">
              <w:rPr>
                <w:rFonts w:ascii="Verdana" w:hAnsi="Verdana"/>
                <w:sz w:val="18"/>
              </w:rPr>
              <w:t>1.5</w:t>
            </w:r>
          </w:p>
        </w:tc>
        <w:tc>
          <w:tcPr>
            <w:tcW w:w="265" w:type="pct"/>
          </w:tcPr>
          <w:p w14:paraId="6CE08D30" w14:textId="77777777" w:rsidR="0058009B" w:rsidRPr="00F2242C" w:rsidRDefault="0058009B">
            <w:pPr>
              <w:pStyle w:val="TableText"/>
              <w:jc w:val="center"/>
              <w:rPr>
                <w:rFonts w:ascii="Verdana" w:hAnsi="Verdana"/>
                <w:sz w:val="18"/>
              </w:rPr>
            </w:pPr>
            <w:r w:rsidRPr="00F2242C">
              <w:rPr>
                <w:rFonts w:ascii="Verdana" w:hAnsi="Verdana"/>
                <w:sz w:val="18"/>
              </w:rPr>
              <w:t xml:space="preserve">NA </w:t>
            </w:r>
            <w:r w:rsidRPr="00F2242C">
              <w:rPr>
                <w:rFonts w:ascii="Verdana" w:hAnsi="Verdana"/>
                <w:sz w:val="18"/>
                <w:vertAlign w:val="superscript"/>
              </w:rPr>
              <w:t>(16)</w:t>
            </w:r>
          </w:p>
        </w:tc>
        <w:tc>
          <w:tcPr>
            <w:tcW w:w="253" w:type="pct"/>
            <w:shd w:val="clear" w:color="auto" w:fill="F2DBDB" w:themeFill="accent2" w:themeFillTint="33"/>
          </w:tcPr>
          <w:p w14:paraId="7D956DDC" w14:textId="77777777" w:rsidR="0058009B" w:rsidRPr="00F2242C" w:rsidRDefault="0058009B">
            <w:pPr>
              <w:pStyle w:val="TableText"/>
              <w:jc w:val="center"/>
              <w:rPr>
                <w:rFonts w:ascii="Verdana" w:hAnsi="Verdana"/>
                <w:sz w:val="18"/>
              </w:rPr>
            </w:pPr>
            <w:r w:rsidRPr="00F2242C">
              <w:rPr>
                <w:rFonts w:ascii="Verdana" w:hAnsi="Verdana"/>
                <w:sz w:val="18"/>
              </w:rPr>
              <w:t xml:space="preserve">1.20 </w:t>
            </w:r>
            <w:r w:rsidRPr="00F2242C">
              <w:rPr>
                <w:rFonts w:ascii="Verdana" w:hAnsi="Verdana"/>
                <w:sz w:val="18"/>
                <w:vertAlign w:val="superscript"/>
              </w:rPr>
              <w:t>(24)</w:t>
            </w:r>
          </w:p>
        </w:tc>
        <w:tc>
          <w:tcPr>
            <w:tcW w:w="287" w:type="pct"/>
            <w:vMerge/>
          </w:tcPr>
          <w:p w14:paraId="68A481D6" w14:textId="77777777" w:rsidR="0058009B" w:rsidRPr="00F2242C" w:rsidRDefault="0058009B">
            <w:pPr>
              <w:pStyle w:val="TableText"/>
              <w:jc w:val="center"/>
              <w:rPr>
                <w:rFonts w:ascii="Verdana" w:hAnsi="Verdana"/>
                <w:sz w:val="18"/>
              </w:rPr>
            </w:pPr>
          </w:p>
        </w:tc>
        <w:tc>
          <w:tcPr>
            <w:tcW w:w="344" w:type="pct"/>
            <w:vMerge/>
          </w:tcPr>
          <w:p w14:paraId="0A15E4C2" w14:textId="77777777" w:rsidR="0058009B" w:rsidRPr="007A6146" w:rsidRDefault="0058009B">
            <w:pPr>
              <w:pStyle w:val="TableText"/>
              <w:jc w:val="center"/>
              <w:rPr>
                <w:rFonts w:ascii="Verdana" w:hAnsi="Verdana"/>
                <w:sz w:val="18"/>
              </w:rPr>
            </w:pPr>
          </w:p>
        </w:tc>
        <w:tc>
          <w:tcPr>
            <w:tcW w:w="257" w:type="pct"/>
          </w:tcPr>
          <w:p w14:paraId="04F59D2E"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shd w:val="clear" w:color="auto" w:fill="F2DBDB" w:themeFill="accent2" w:themeFillTint="33"/>
          </w:tcPr>
          <w:p w14:paraId="5D9B91C0" w14:textId="77777777" w:rsidR="0058009B" w:rsidRPr="00F2242C" w:rsidRDefault="0058009B">
            <w:pPr>
              <w:pStyle w:val="TableText"/>
              <w:jc w:val="center"/>
              <w:rPr>
                <w:rFonts w:ascii="Verdana" w:hAnsi="Verdana"/>
                <w:sz w:val="18"/>
              </w:rPr>
            </w:pPr>
            <w:r w:rsidRPr="00F2242C">
              <w:rPr>
                <w:rFonts w:ascii="Verdana" w:hAnsi="Verdana"/>
                <w:sz w:val="18"/>
              </w:rPr>
              <w:t xml:space="preserve">1.06 </w:t>
            </w:r>
            <w:r w:rsidRPr="00F2242C">
              <w:rPr>
                <w:rFonts w:ascii="Verdana" w:hAnsi="Verdana"/>
                <w:sz w:val="18"/>
                <w:vertAlign w:val="superscript"/>
              </w:rPr>
              <w:t>(26)</w:t>
            </w:r>
          </w:p>
        </w:tc>
      </w:tr>
      <w:tr w:rsidR="0058009B" w:rsidRPr="00507374" w14:paraId="549453CC" w14:textId="77777777">
        <w:trPr>
          <w:gridAfter w:val="1"/>
          <w:wAfter w:w="11" w:type="pct"/>
          <w:cantSplit/>
          <w:trHeight w:val="368"/>
        </w:trPr>
        <w:tc>
          <w:tcPr>
            <w:tcW w:w="346" w:type="pct"/>
            <w:vMerge/>
          </w:tcPr>
          <w:p w14:paraId="312D5616" w14:textId="77777777" w:rsidR="0058009B" w:rsidRPr="007A6146" w:rsidRDefault="0058009B">
            <w:pPr>
              <w:pStyle w:val="TableText"/>
              <w:rPr>
                <w:rFonts w:ascii="Verdana" w:hAnsi="Verdana"/>
                <w:sz w:val="18"/>
              </w:rPr>
            </w:pPr>
          </w:p>
        </w:tc>
        <w:tc>
          <w:tcPr>
            <w:tcW w:w="263" w:type="pct"/>
            <w:vMerge/>
          </w:tcPr>
          <w:p w14:paraId="334C57C5" w14:textId="77777777" w:rsidR="0058009B" w:rsidRPr="007A6146" w:rsidRDefault="0058009B">
            <w:pPr>
              <w:pStyle w:val="TableText"/>
              <w:rPr>
                <w:rFonts w:ascii="Verdana" w:hAnsi="Verdana"/>
                <w:sz w:val="18"/>
              </w:rPr>
            </w:pPr>
          </w:p>
        </w:tc>
        <w:tc>
          <w:tcPr>
            <w:tcW w:w="234" w:type="pct"/>
          </w:tcPr>
          <w:p w14:paraId="12CFE8E0" w14:textId="77777777" w:rsidR="0058009B" w:rsidRPr="007A6146" w:rsidRDefault="0058009B">
            <w:pPr>
              <w:pStyle w:val="TableText"/>
              <w:jc w:val="center"/>
              <w:rPr>
                <w:rFonts w:ascii="Verdana" w:hAnsi="Verdana"/>
                <w:sz w:val="18"/>
              </w:rPr>
            </w:pPr>
            <w:r w:rsidRPr="007A6146">
              <w:rPr>
                <w:rFonts w:ascii="Verdana" w:hAnsi="Verdana"/>
                <w:sz w:val="18"/>
              </w:rPr>
              <w:t>21</w:t>
            </w:r>
          </w:p>
        </w:tc>
        <w:tc>
          <w:tcPr>
            <w:tcW w:w="278" w:type="pct"/>
          </w:tcPr>
          <w:p w14:paraId="4D2597B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76" w:type="pct"/>
            <w:vMerge/>
          </w:tcPr>
          <w:p w14:paraId="363A261E" w14:textId="77777777" w:rsidR="0058009B" w:rsidRPr="007A6146" w:rsidRDefault="0058009B">
            <w:pPr>
              <w:pStyle w:val="TableText"/>
              <w:jc w:val="center"/>
              <w:rPr>
                <w:rFonts w:ascii="Verdana" w:hAnsi="Verdana"/>
                <w:sz w:val="18"/>
              </w:rPr>
            </w:pPr>
          </w:p>
        </w:tc>
        <w:tc>
          <w:tcPr>
            <w:tcW w:w="386" w:type="pct"/>
          </w:tcPr>
          <w:p w14:paraId="6FD5102E" w14:textId="77777777" w:rsidR="0058009B" w:rsidRPr="007A6146" w:rsidRDefault="0058009B">
            <w:pPr>
              <w:pStyle w:val="TableText"/>
              <w:jc w:val="center"/>
              <w:rPr>
                <w:rFonts w:ascii="Verdana" w:hAnsi="Verdana"/>
                <w:sz w:val="18"/>
                <w:highlight w:val="yellow"/>
              </w:rPr>
            </w:pPr>
            <w:r w:rsidRPr="007A6146">
              <w:rPr>
                <w:rFonts w:ascii="Verdana" w:hAnsi="Verdana"/>
                <w:sz w:val="18"/>
              </w:rPr>
              <w:t>1.5</w:t>
            </w:r>
          </w:p>
        </w:tc>
        <w:tc>
          <w:tcPr>
            <w:tcW w:w="298" w:type="pct"/>
          </w:tcPr>
          <w:p w14:paraId="5BDAB942" w14:textId="77777777" w:rsidR="0058009B" w:rsidRPr="007A6146" w:rsidRDefault="0058009B">
            <w:pPr>
              <w:pStyle w:val="TableText"/>
              <w:jc w:val="center"/>
              <w:rPr>
                <w:rFonts w:ascii="Verdana" w:hAnsi="Verdana"/>
                <w:sz w:val="18"/>
              </w:rPr>
            </w:pPr>
            <w:r w:rsidRPr="007A6146">
              <w:rPr>
                <w:rFonts w:ascii="Verdana" w:hAnsi="Verdana"/>
                <w:sz w:val="18"/>
              </w:rPr>
              <w:t>1.73</w:t>
            </w:r>
          </w:p>
        </w:tc>
        <w:tc>
          <w:tcPr>
            <w:tcW w:w="279" w:type="pct"/>
            <w:gridSpan w:val="2"/>
          </w:tcPr>
          <w:p w14:paraId="7101FF40"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54" w:type="pct"/>
            <w:vMerge/>
          </w:tcPr>
          <w:p w14:paraId="74AA3820" w14:textId="77777777" w:rsidR="0058009B" w:rsidRPr="007A6146" w:rsidRDefault="0058009B">
            <w:pPr>
              <w:pStyle w:val="TableText"/>
              <w:jc w:val="center"/>
              <w:rPr>
                <w:rFonts w:ascii="Verdana" w:hAnsi="Verdana"/>
                <w:sz w:val="18"/>
              </w:rPr>
            </w:pPr>
          </w:p>
        </w:tc>
        <w:tc>
          <w:tcPr>
            <w:tcW w:w="375" w:type="pct"/>
          </w:tcPr>
          <w:p w14:paraId="413829D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22A9436B" w14:textId="77777777" w:rsidR="0058009B" w:rsidRPr="007A6146" w:rsidRDefault="0058009B">
            <w:pPr>
              <w:pStyle w:val="TableText"/>
              <w:jc w:val="center"/>
              <w:rPr>
                <w:rFonts w:ascii="Verdana" w:hAnsi="Verdana"/>
                <w:sz w:val="18"/>
              </w:rPr>
            </w:pPr>
            <w:r w:rsidRPr="007A6146">
              <w:rPr>
                <w:rFonts w:ascii="Verdana" w:hAnsi="Verdana"/>
                <w:sz w:val="18"/>
              </w:rPr>
              <w:t>33 m</w:t>
            </w:r>
          </w:p>
        </w:tc>
        <w:tc>
          <w:tcPr>
            <w:tcW w:w="253" w:type="pct"/>
          </w:tcPr>
          <w:p w14:paraId="528C2973" w14:textId="77777777" w:rsidR="0058009B" w:rsidRPr="007A6146" w:rsidRDefault="0058009B">
            <w:pPr>
              <w:pStyle w:val="TableText"/>
              <w:jc w:val="center"/>
              <w:rPr>
                <w:rFonts w:ascii="Verdana" w:hAnsi="Verdana"/>
                <w:sz w:val="18"/>
              </w:rPr>
            </w:pPr>
            <w:r w:rsidRPr="007A6146">
              <w:rPr>
                <w:rFonts w:ascii="Verdana" w:hAnsi="Verdana"/>
                <w:sz w:val="18"/>
              </w:rPr>
              <w:t>1.73</w:t>
            </w:r>
          </w:p>
        </w:tc>
        <w:tc>
          <w:tcPr>
            <w:tcW w:w="287" w:type="pct"/>
          </w:tcPr>
          <w:p w14:paraId="661F08DA"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5</w:t>
            </w:r>
          </w:p>
        </w:tc>
        <w:tc>
          <w:tcPr>
            <w:tcW w:w="344" w:type="pct"/>
            <w:vMerge/>
          </w:tcPr>
          <w:p w14:paraId="4FA3787F" w14:textId="77777777" w:rsidR="0058009B" w:rsidRPr="007A6146" w:rsidRDefault="0058009B">
            <w:pPr>
              <w:pStyle w:val="TableText"/>
              <w:jc w:val="center"/>
              <w:rPr>
                <w:rFonts w:ascii="Verdana" w:hAnsi="Verdana"/>
                <w:sz w:val="18"/>
              </w:rPr>
            </w:pPr>
          </w:p>
        </w:tc>
        <w:tc>
          <w:tcPr>
            <w:tcW w:w="257" w:type="pct"/>
          </w:tcPr>
          <w:p w14:paraId="4D529027"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73711735" w14:textId="77777777" w:rsidR="0058009B" w:rsidRPr="00F2242C" w:rsidRDefault="0058009B">
            <w:pPr>
              <w:pStyle w:val="TableText"/>
              <w:jc w:val="center"/>
              <w:rPr>
                <w:rFonts w:ascii="Verdana" w:hAnsi="Verdana"/>
                <w:b/>
                <w:bCs/>
                <w:sz w:val="18"/>
              </w:rPr>
            </w:pPr>
            <w:r w:rsidRPr="00F2242C">
              <w:rPr>
                <w:rFonts w:ascii="Verdana" w:hAnsi="Verdana"/>
                <w:b/>
                <w:bCs/>
                <w:color w:val="FF0000"/>
                <w:sz w:val="18"/>
              </w:rPr>
              <w:t>1.39</w:t>
            </w:r>
          </w:p>
        </w:tc>
      </w:tr>
      <w:tr w:rsidR="0058009B" w:rsidRPr="00507374" w14:paraId="387FC7D0" w14:textId="77777777">
        <w:trPr>
          <w:gridAfter w:val="1"/>
          <w:wAfter w:w="11" w:type="pct"/>
          <w:cantSplit/>
          <w:trHeight w:val="368"/>
        </w:trPr>
        <w:tc>
          <w:tcPr>
            <w:tcW w:w="346" w:type="pct"/>
            <w:vMerge w:val="restart"/>
          </w:tcPr>
          <w:p w14:paraId="595FA993" w14:textId="77777777" w:rsidR="0058009B" w:rsidRPr="007A6146" w:rsidRDefault="0058009B">
            <w:pPr>
              <w:pStyle w:val="TableText"/>
              <w:rPr>
                <w:rFonts w:ascii="Verdana" w:hAnsi="Verdana"/>
                <w:sz w:val="18"/>
              </w:rPr>
            </w:pPr>
            <w:r w:rsidRPr="007A6146">
              <w:rPr>
                <w:rFonts w:ascii="Verdana" w:hAnsi="Verdana"/>
                <w:sz w:val="18"/>
              </w:rPr>
              <w:t>YTF HOB</w:t>
            </w:r>
          </w:p>
        </w:tc>
        <w:tc>
          <w:tcPr>
            <w:tcW w:w="263" w:type="pct"/>
            <w:vMerge w:val="restart"/>
          </w:tcPr>
          <w:p w14:paraId="45F95EE5"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vMerge w:val="restart"/>
          </w:tcPr>
          <w:p w14:paraId="0ABA3FA7" w14:textId="77777777" w:rsidR="0058009B" w:rsidRPr="007A6146" w:rsidRDefault="0058009B">
            <w:pPr>
              <w:pStyle w:val="TableText"/>
              <w:jc w:val="center"/>
              <w:rPr>
                <w:rFonts w:ascii="Verdana" w:hAnsi="Verdana"/>
                <w:sz w:val="18"/>
              </w:rPr>
            </w:pPr>
            <w:r w:rsidRPr="007A6146">
              <w:rPr>
                <w:rFonts w:ascii="Verdana" w:hAnsi="Verdana"/>
                <w:sz w:val="18"/>
              </w:rPr>
              <w:t>22</w:t>
            </w:r>
          </w:p>
        </w:tc>
        <w:tc>
          <w:tcPr>
            <w:tcW w:w="278" w:type="pct"/>
            <w:vMerge w:val="restart"/>
          </w:tcPr>
          <w:p w14:paraId="26288F9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tcPr>
          <w:p w14:paraId="7D191D85"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478E61B7"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3C47809F" w14:textId="77777777" w:rsidR="0058009B" w:rsidRPr="007A6146" w:rsidRDefault="0058009B">
            <w:pPr>
              <w:pStyle w:val="TableText"/>
              <w:jc w:val="center"/>
              <w:rPr>
                <w:rFonts w:ascii="Verdana" w:hAnsi="Verdana"/>
                <w:sz w:val="18"/>
              </w:rPr>
            </w:pPr>
            <w:r w:rsidRPr="007A6146">
              <w:rPr>
                <w:rFonts w:ascii="Verdana" w:hAnsi="Verdana"/>
                <w:sz w:val="18"/>
              </w:rPr>
              <w:t xml:space="preserve">1.98 </w:t>
            </w:r>
            <w:r w:rsidRPr="007A6146">
              <w:rPr>
                <w:rFonts w:ascii="Verdana" w:hAnsi="Verdana"/>
                <w:sz w:val="18"/>
                <w:vertAlign w:val="superscript"/>
              </w:rPr>
              <w:t>(25)</w:t>
            </w:r>
          </w:p>
        </w:tc>
        <w:tc>
          <w:tcPr>
            <w:tcW w:w="279" w:type="pct"/>
            <w:gridSpan w:val="2"/>
            <w:vMerge w:val="restart"/>
          </w:tcPr>
          <w:p w14:paraId="1E1E371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restart"/>
          </w:tcPr>
          <w:p w14:paraId="08354E32"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000594E8"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712E395B" w14:textId="77777777" w:rsidR="0058009B" w:rsidRPr="007A6146" w:rsidRDefault="0058009B">
            <w:pPr>
              <w:pStyle w:val="TableText"/>
              <w:jc w:val="center"/>
              <w:rPr>
                <w:rFonts w:ascii="Verdana" w:hAnsi="Verdana"/>
                <w:sz w:val="18"/>
              </w:rPr>
            </w:pPr>
            <w:r w:rsidRPr="007A6146">
              <w:rPr>
                <w:rFonts w:ascii="Verdana" w:hAnsi="Verdana"/>
                <w:sz w:val="18"/>
              </w:rPr>
              <w:t>33.4 m</w:t>
            </w:r>
          </w:p>
        </w:tc>
        <w:tc>
          <w:tcPr>
            <w:tcW w:w="253" w:type="pct"/>
          </w:tcPr>
          <w:p w14:paraId="155B574B" w14:textId="77777777" w:rsidR="0058009B" w:rsidRPr="007A6146" w:rsidRDefault="0058009B">
            <w:pPr>
              <w:pStyle w:val="TableText"/>
              <w:jc w:val="center"/>
              <w:rPr>
                <w:rFonts w:ascii="Verdana" w:hAnsi="Verdana"/>
                <w:sz w:val="18"/>
              </w:rPr>
            </w:pPr>
            <w:r w:rsidRPr="007A6146">
              <w:rPr>
                <w:rFonts w:ascii="Verdana" w:hAnsi="Verdana"/>
                <w:sz w:val="18"/>
              </w:rPr>
              <w:t xml:space="preserve">2.04 </w:t>
            </w:r>
            <w:r w:rsidRPr="007A6146">
              <w:rPr>
                <w:rFonts w:ascii="Verdana" w:hAnsi="Verdana"/>
                <w:sz w:val="18"/>
                <w:vertAlign w:val="superscript"/>
              </w:rPr>
              <w:t>(25)</w:t>
            </w:r>
          </w:p>
        </w:tc>
        <w:tc>
          <w:tcPr>
            <w:tcW w:w="287" w:type="pct"/>
            <w:vMerge w:val="restart"/>
          </w:tcPr>
          <w:p w14:paraId="6C3083A1"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3 </w:t>
            </w:r>
            <w:r w:rsidRPr="007A6146">
              <w:rPr>
                <w:rFonts w:ascii="Verdana" w:hAnsi="Verdana"/>
                <w:color w:val="auto"/>
                <w:sz w:val="18"/>
                <w:vertAlign w:val="superscript"/>
              </w:rPr>
              <w:t>(19)</w:t>
            </w:r>
          </w:p>
        </w:tc>
        <w:tc>
          <w:tcPr>
            <w:tcW w:w="344" w:type="pct"/>
            <w:vMerge w:val="restart"/>
          </w:tcPr>
          <w:p w14:paraId="1C3697D9"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756C2A15"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5197680E" w14:textId="77777777" w:rsidR="0058009B" w:rsidRPr="007A6146" w:rsidRDefault="0058009B">
            <w:pPr>
              <w:pStyle w:val="TableText"/>
              <w:jc w:val="center"/>
              <w:rPr>
                <w:rFonts w:ascii="Verdana" w:hAnsi="Verdana"/>
                <w:sz w:val="18"/>
              </w:rPr>
            </w:pPr>
            <w:r w:rsidRPr="007A6146">
              <w:rPr>
                <w:rFonts w:ascii="Verdana" w:hAnsi="Verdana"/>
                <w:sz w:val="18"/>
              </w:rPr>
              <w:t xml:space="preserve">1.77 </w:t>
            </w:r>
            <w:r w:rsidRPr="007A6146">
              <w:rPr>
                <w:rFonts w:ascii="Verdana" w:hAnsi="Verdana"/>
                <w:sz w:val="18"/>
                <w:vertAlign w:val="superscript"/>
              </w:rPr>
              <w:t>(25)</w:t>
            </w:r>
          </w:p>
        </w:tc>
      </w:tr>
      <w:tr w:rsidR="0058009B" w:rsidRPr="00F2242C" w14:paraId="34A7BE89" w14:textId="77777777" w:rsidTr="003F74AE">
        <w:trPr>
          <w:gridAfter w:val="1"/>
          <w:wAfter w:w="11" w:type="pct"/>
          <w:cantSplit/>
          <w:trHeight w:val="368"/>
        </w:trPr>
        <w:tc>
          <w:tcPr>
            <w:tcW w:w="346" w:type="pct"/>
            <w:vMerge/>
          </w:tcPr>
          <w:p w14:paraId="19215187" w14:textId="77777777" w:rsidR="0058009B" w:rsidRPr="007A6146" w:rsidRDefault="0058009B">
            <w:pPr>
              <w:pStyle w:val="TableText"/>
              <w:rPr>
                <w:rFonts w:ascii="Verdana" w:hAnsi="Verdana"/>
                <w:sz w:val="18"/>
              </w:rPr>
            </w:pPr>
          </w:p>
        </w:tc>
        <w:tc>
          <w:tcPr>
            <w:tcW w:w="263" w:type="pct"/>
            <w:vMerge/>
          </w:tcPr>
          <w:p w14:paraId="2E416F27" w14:textId="77777777" w:rsidR="0058009B" w:rsidRPr="007A6146" w:rsidRDefault="0058009B">
            <w:pPr>
              <w:pStyle w:val="TableText"/>
              <w:rPr>
                <w:rFonts w:ascii="Verdana" w:hAnsi="Verdana"/>
                <w:sz w:val="18"/>
              </w:rPr>
            </w:pPr>
          </w:p>
        </w:tc>
        <w:tc>
          <w:tcPr>
            <w:tcW w:w="234" w:type="pct"/>
            <w:vMerge/>
          </w:tcPr>
          <w:p w14:paraId="1F51ED1B" w14:textId="77777777" w:rsidR="0058009B" w:rsidRPr="007A6146" w:rsidRDefault="0058009B">
            <w:pPr>
              <w:pStyle w:val="TableText"/>
              <w:jc w:val="center"/>
              <w:rPr>
                <w:rFonts w:ascii="Verdana" w:hAnsi="Verdana"/>
                <w:sz w:val="18"/>
              </w:rPr>
            </w:pPr>
          </w:p>
        </w:tc>
        <w:tc>
          <w:tcPr>
            <w:tcW w:w="278" w:type="pct"/>
            <w:vMerge/>
          </w:tcPr>
          <w:p w14:paraId="2501F8A8" w14:textId="77777777" w:rsidR="0058009B" w:rsidRPr="007A6146" w:rsidRDefault="0058009B">
            <w:pPr>
              <w:pStyle w:val="TableText"/>
              <w:jc w:val="center"/>
              <w:rPr>
                <w:rFonts w:ascii="Verdana" w:hAnsi="Verdana"/>
                <w:color w:val="auto"/>
                <w:sz w:val="18"/>
              </w:rPr>
            </w:pPr>
          </w:p>
        </w:tc>
        <w:tc>
          <w:tcPr>
            <w:tcW w:w="376" w:type="pct"/>
            <w:vMerge/>
          </w:tcPr>
          <w:p w14:paraId="57AD0252" w14:textId="77777777" w:rsidR="0058009B" w:rsidRPr="007A6146" w:rsidRDefault="0058009B">
            <w:pPr>
              <w:pStyle w:val="TableText"/>
              <w:jc w:val="center"/>
              <w:rPr>
                <w:rFonts w:ascii="Verdana" w:hAnsi="Verdana"/>
                <w:sz w:val="18"/>
              </w:rPr>
            </w:pPr>
          </w:p>
        </w:tc>
        <w:tc>
          <w:tcPr>
            <w:tcW w:w="386" w:type="pct"/>
          </w:tcPr>
          <w:p w14:paraId="233EF3F5"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4121D49F" w14:textId="77777777" w:rsidR="0058009B" w:rsidRPr="00F2242C" w:rsidRDefault="0058009B">
            <w:pPr>
              <w:pStyle w:val="TableText"/>
              <w:jc w:val="center"/>
              <w:rPr>
                <w:rFonts w:ascii="Verdana" w:hAnsi="Verdana"/>
                <w:sz w:val="18"/>
              </w:rPr>
            </w:pPr>
            <w:r w:rsidRPr="00F2242C">
              <w:rPr>
                <w:rFonts w:ascii="Verdana" w:hAnsi="Verdana"/>
                <w:sz w:val="18"/>
              </w:rPr>
              <w:t xml:space="preserve">1.13 </w:t>
            </w:r>
            <w:r w:rsidRPr="00F2242C">
              <w:rPr>
                <w:rFonts w:ascii="Verdana" w:hAnsi="Verdana"/>
                <w:sz w:val="18"/>
                <w:vertAlign w:val="superscript"/>
              </w:rPr>
              <w:t>(24)</w:t>
            </w:r>
          </w:p>
        </w:tc>
        <w:tc>
          <w:tcPr>
            <w:tcW w:w="279" w:type="pct"/>
            <w:gridSpan w:val="2"/>
            <w:vMerge/>
          </w:tcPr>
          <w:p w14:paraId="49E6B0B4" w14:textId="77777777" w:rsidR="0058009B" w:rsidRPr="00F2242C" w:rsidRDefault="0058009B">
            <w:pPr>
              <w:pStyle w:val="TableText"/>
              <w:jc w:val="center"/>
              <w:rPr>
                <w:rFonts w:ascii="Verdana" w:hAnsi="Verdana"/>
                <w:sz w:val="18"/>
              </w:rPr>
            </w:pPr>
          </w:p>
        </w:tc>
        <w:tc>
          <w:tcPr>
            <w:tcW w:w="354" w:type="pct"/>
            <w:vMerge/>
          </w:tcPr>
          <w:p w14:paraId="3215B42C" w14:textId="77777777" w:rsidR="0058009B" w:rsidRPr="00F2242C" w:rsidRDefault="0058009B">
            <w:pPr>
              <w:pStyle w:val="TableText"/>
              <w:jc w:val="center"/>
              <w:rPr>
                <w:rFonts w:ascii="Verdana" w:hAnsi="Verdana"/>
                <w:sz w:val="18"/>
              </w:rPr>
            </w:pPr>
          </w:p>
        </w:tc>
        <w:tc>
          <w:tcPr>
            <w:tcW w:w="375" w:type="pct"/>
          </w:tcPr>
          <w:p w14:paraId="05ADBA1B" w14:textId="77777777" w:rsidR="0058009B" w:rsidRPr="00F2242C" w:rsidRDefault="0058009B">
            <w:pPr>
              <w:pStyle w:val="TableText"/>
              <w:jc w:val="center"/>
              <w:rPr>
                <w:rFonts w:ascii="Verdana" w:hAnsi="Verdana"/>
                <w:sz w:val="18"/>
              </w:rPr>
            </w:pPr>
            <w:r w:rsidRPr="00F2242C">
              <w:rPr>
                <w:rFonts w:ascii="Verdana" w:hAnsi="Verdana"/>
                <w:sz w:val="18"/>
              </w:rPr>
              <w:t>1.1</w:t>
            </w:r>
          </w:p>
        </w:tc>
        <w:tc>
          <w:tcPr>
            <w:tcW w:w="265" w:type="pct"/>
          </w:tcPr>
          <w:p w14:paraId="74C9412C" w14:textId="77777777" w:rsidR="0058009B" w:rsidRPr="00F2242C" w:rsidRDefault="0058009B">
            <w:pPr>
              <w:pStyle w:val="TableText"/>
              <w:jc w:val="center"/>
              <w:rPr>
                <w:rFonts w:ascii="Verdana" w:hAnsi="Verdana"/>
                <w:sz w:val="18"/>
              </w:rPr>
            </w:pPr>
            <w:r w:rsidRPr="00F2242C">
              <w:rPr>
                <w:rFonts w:ascii="Verdana" w:hAnsi="Verdana"/>
                <w:sz w:val="18"/>
              </w:rPr>
              <w:t>33 m</w:t>
            </w:r>
          </w:p>
        </w:tc>
        <w:tc>
          <w:tcPr>
            <w:tcW w:w="253" w:type="pct"/>
            <w:shd w:val="clear" w:color="auto" w:fill="F2DBDB" w:themeFill="accent2" w:themeFillTint="33"/>
          </w:tcPr>
          <w:p w14:paraId="67D62AFF" w14:textId="77777777" w:rsidR="0058009B" w:rsidRPr="00F2242C" w:rsidRDefault="0058009B">
            <w:pPr>
              <w:pStyle w:val="TableText"/>
              <w:jc w:val="center"/>
              <w:rPr>
                <w:rFonts w:ascii="Verdana" w:hAnsi="Verdana"/>
                <w:sz w:val="18"/>
              </w:rPr>
            </w:pPr>
            <w:r w:rsidRPr="00F2242C">
              <w:rPr>
                <w:rFonts w:ascii="Verdana" w:hAnsi="Verdana"/>
                <w:sz w:val="18"/>
              </w:rPr>
              <w:t xml:space="preserve">1.04 </w:t>
            </w:r>
            <w:r w:rsidRPr="00F2242C">
              <w:rPr>
                <w:rFonts w:ascii="Verdana" w:hAnsi="Verdana"/>
                <w:sz w:val="18"/>
                <w:vertAlign w:val="superscript"/>
              </w:rPr>
              <w:t>(24)</w:t>
            </w:r>
          </w:p>
        </w:tc>
        <w:tc>
          <w:tcPr>
            <w:tcW w:w="287" w:type="pct"/>
            <w:vMerge/>
          </w:tcPr>
          <w:p w14:paraId="1E3C55C6" w14:textId="77777777" w:rsidR="0058009B" w:rsidRPr="00F2242C" w:rsidRDefault="0058009B">
            <w:pPr>
              <w:pStyle w:val="TableText"/>
              <w:jc w:val="center"/>
              <w:rPr>
                <w:rFonts w:ascii="Verdana" w:hAnsi="Verdana"/>
                <w:sz w:val="18"/>
              </w:rPr>
            </w:pPr>
          </w:p>
        </w:tc>
        <w:tc>
          <w:tcPr>
            <w:tcW w:w="344" w:type="pct"/>
            <w:vMerge/>
          </w:tcPr>
          <w:p w14:paraId="0BB35E4E" w14:textId="77777777" w:rsidR="0058009B" w:rsidRPr="00F2242C" w:rsidRDefault="0058009B">
            <w:pPr>
              <w:pStyle w:val="TableText"/>
              <w:jc w:val="center"/>
              <w:rPr>
                <w:rFonts w:ascii="Verdana" w:hAnsi="Verdana"/>
                <w:sz w:val="18"/>
              </w:rPr>
            </w:pPr>
          </w:p>
        </w:tc>
        <w:tc>
          <w:tcPr>
            <w:tcW w:w="257" w:type="pct"/>
          </w:tcPr>
          <w:p w14:paraId="7B3593D9" w14:textId="77777777" w:rsidR="0058009B" w:rsidRPr="00F2242C" w:rsidRDefault="0058009B">
            <w:pPr>
              <w:pStyle w:val="TableText"/>
              <w:jc w:val="center"/>
              <w:rPr>
                <w:rFonts w:ascii="Verdana" w:hAnsi="Verdana"/>
                <w:sz w:val="18"/>
              </w:rPr>
            </w:pPr>
            <w:r w:rsidRPr="00F2242C">
              <w:rPr>
                <w:rFonts w:ascii="Verdana" w:hAnsi="Verdana"/>
                <w:sz w:val="18"/>
              </w:rPr>
              <w:t>1.1</w:t>
            </w:r>
          </w:p>
        </w:tc>
        <w:tc>
          <w:tcPr>
            <w:tcW w:w="394" w:type="pct"/>
            <w:shd w:val="clear" w:color="auto" w:fill="F2DBDB" w:themeFill="accent2" w:themeFillTint="33"/>
          </w:tcPr>
          <w:p w14:paraId="5175F0E7" w14:textId="77777777" w:rsidR="0058009B" w:rsidRPr="00F2242C" w:rsidRDefault="0058009B">
            <w:pPr>
              <w:pStyle w:val="TableText"/>
              <w:jc w:val="center"/>
              <w:rPr>
                <w:rFonts w:ascii="Verdana" w:hAnsi="Verdana"/>
                <w:sz w:val="18"/>
              </w:rPr>
            </w:pPr>
            <w:r w:rsidRPr="00F2242C">
              <w:rPr>
                <w:rFonts w:ascii="Verdana" w:hAnsi="Verdana"/>
                <w:sz w:val="18"/>
              </w:rPr>
              <w:t xml:space="preserve">0.86 </w:t>
            </w:r>
            <w:r w:rsidRPr="00F2242C">
              <w:rPr>
                <w:rFonts w:ascii="Verdana" w:hAnsi="Verdana"/>
                <w:sz w:val="18"/>
                <w:vertAlign w:val="superscript"/>
              </w:rPr>
              <w:t>(26)</w:t>
            </w:r>
          </w:p>
        </w:tc>
      </w:tr>
      <w:tr w:rsidR="0058009B" w:rsidRPr="00507374" w14:paraId="0DA45D0C" w14:textId="77777777">
        <w:trPr>
          <w:gridAfter w:val="1"/>
          <w:wAfter w:w="11" w:type="pct"/>
          <w:cantSplit/>
          <w:trHeight w:val="368"/>
        </w:trPr>
        <w:tc>
          <w:tcPr>
            <w:tcW w:w="346" w:type="pct"/>
            <w:vMerge/>
          </w:tcPr>
          <w:p w14:paraId="224567D6" w14:textId="77777777" w:rsidR="0058009B" w:rsidRPr="007A6146" w:rsidRDefault="0058009B">
            <w:pPr>
              <w:pStyle w:val="TableText"/>
              <w:rPr>
                <w:rFonts w:ascii="Verdana" w:hAnsi="Verdana"/>
                <w:sz w:val="18"/>
              </w:rPr>
            </w:pPr>
          </w:p>
        </w:tc>
        <w:tc>
          <w:tcPr>
            <w:tcW w:w="263" w:type="pct"/>
            <w:vMerge/>
          </w:tcPr>
          <w:p w14:paraId="5BAD3CF4" w14:textId="77777777" w:rsidR="0058009B" w:rsidRPr="007A6146" w:rsidRDefault="0058009B">
            <w:pPr>
              <w:pStyle w:val="TableText"/>
              <w:rPr>
                <w:rFonts w:ascii="Verdana" w:hAnsi="Verdana"/>
                <w:sz w:val="18"/>
              </w:rPr>
            </w:pPr>
          </w:p>
        </w:tc>
        <w:tc>
          <w:tcPr>
            <w:tcW w:w="234" w:type="pct"/>
          </w:tcPr>
          <w:p w14:paraId="20085008" w14:textId="77777777" w:rsidR="0058009B" w:rsidRPr="007A6146" w:rsidRDefault="0058009B">
            <w:pPr>
              <w:pStyle w:val="TableText"/>
              <w:jc w:val="center"/>
              <w:rPr>
                <w:rFonts w:ascii="Verdana" w:hAnsi="Verdana"/>
                <w:sz w:val="18"/>
              </w:rPr>
            </w:pPr>
            <w:r w:rsidRPr="007A6146">
              <w:rPr>
                <w:rFonts w:ascii="Verdana" w:hAnsi="Verdana"/>
                <w:sz w:val="18"/>
              </w:rPr>
              <w:t>23</w:t>
            </w:r>
          </w:p>
        </w:tc>
        <w:tc>
          <w:tcPr>
            <w:tcW w:w="278" w:type="pct"/>
          </w:tcPr>
          <w:p w14:paraId="79F31241"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tcPr>
          <w:p w14:paraId="7D102F29"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70EE394B"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7E18E6C2" w14:textId="77777777" w:rsidR="0058009B" w:rsidRPr="007A6146" w:rsidRDefault="0058009B">
            <w:pPr>
              <w:pStyle w:val="TableText"/>
              <w:jc w:val="center"/>
              <w:rPr>
                <w:rFonts w:ascii="Verdana" w:hAnsi="Verdana"/>
                <w:sz w:val="18"/>
              </w:rPr>
            </w:pPr>
            <w:r w:rsidRPr="007A6146">
              <w:rPr>
                <w:rFonts w:ascii="Verdana" w:hAnsi="Verdana"/>
                <w:sz w:val="18"/>
              </w:rPr>
              <w:t>1.92</w:t>
            </w:r>
          </w:p>
        </w:tc>
        <w:tc>
          <w:tcPr>
            <w:tcW w:w="279" w:type="pct"/>
            <w:gridSpan w:val="2"/>
          </w:tcPr>
          <w:p w14:paraId="1C598BB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restart"/>
          </w:tcPr>
          <w:p w14:paraId="3251292C" w14:textId="77777777" w:rsidR="0058009B" w:rsidRPr="007A6146" w:rsidRDefault="0058009B">
            <w:pPr>
              <w:pStyle w:val="TableText"/>
              <w:jc w:val="center"/>
              <w:rPr>
                <w:rFonts w:ascii="Verdana" w:hAnsi="Verdana"/>
                <w:sz w:val="18"/>
              </w:rPr>
            </w:pPr>
            <w:r w:rsidRPr="007A6146">
              <w:rPr>
                <w:rFonts w:ascii="Verdana" w:hAnsi="Verdana"/>
                <w:sz w:val="18"/>
              </w:rPr>
              <w:t xml:space="preserve">0.6 </w:t>
            </w:r>
          </w:p>
        </w:tc>
        <w:tc>
          <w:tcPr>
            <w:tcW w:w="375" w:type="pct"/>
          </w:tcPr>
          <w:p w14:paraId="6EA539F9"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53AE001D" w14:textId="77777777" w:rsidR="0058009B" w:rsidRPr="007A6146" w:rsidRDefault="0058009B">
            <w:pPr>
              <w:pStyle w:val="TableText"/>
              <w:jc w:val="center"/>
              <w:rPr>
                <w:rFonts w:ascii="Verdana" w:hAnsi="Verdana"/>
                <w:sz w:val="18"/>
              </w:rPr>
            </w:pPr>
            <w:r w:rsidRPr="007A6146">
              <w:rPr>
                <w:rFonts w:ascii="Verdana" w:hAnsi="Verdana"/>
                <w:sz w:val="18"/>
              </w:rPr>
              <w:t>25 m</w:t>
            </w:r>
          </w:p>
        </w:tc>
        <w:tc>
          <w:tcPr>
            <w:tcW w:w="253" w:type="pct"/>
          </w:tcPr>
          <w:p w14:paraId="55473FB6" w14:textId="77777777" w:rsidR="0058009B" w:rsidRPr="007A6146" w:rsidRDefault="0058009B">
            <w:pPr>
              <w:pStyle w:val="TableText"/>
              <w:jc w:val="center"/>
              <w:rPr>
                <w:rFonts w:ascii="Verdana" w:hAnsi="Verdana"/>
                <w:sz w:val="18"/>
              </w:rPr>
            </w:pPr>
            <w:r w:rsidRPr="007A6146">
              <w:rPr>
                <w:rFonts w:ascii="Verdana" w:hAnsi="Verdana"/>
                <w:sz w:val="18"/>
              </w:rPr>
              <w:t>1.96</w:t>
            </w:r>
          </w:p>
        </w:tc>
        <w:tc>
          <w:tcPr>
            <w:tcW w:w="287" w:type="pct"/>
          </w:tcPr>
          <w:p w14:paraId="2964078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3 </w:t>
            </w:r>
            <w:r w:rsidRPr="007A6146">
              <w:rPr>
                <w:rFonts w:ascii="Verdana" w:hAnsi="Verdana"/>
                <w:color w:val="auto"/>
                <w:sz w:val="18"/>
                <w:vertAlign w:val="superscript"/>
              </w:rPr>
              <w:t>(19)</w:t>
            </w:r>
          </w:p>
        </w:tc>
        <w:tc>
          <w:tcPr>
            <w:tcW w:w="344" w:type="pct"/>
            <w:vMerge/>
          </w:tcPr>
          <w:p w14:paraId="7D819AC9" w14:textId="77777777" w:rsidR="0058009B" w:rsidRPr="007A6146" w:rsidRDefault="0058009B">
            <w:pPr>
              <w:pStyle w:val="TableText"/>
              <w:jc w:val="center"/>
              <w:rPr>
                <w:rFonts w:ascii="Verdana" w:hAnsi="Verdana"/>
                <w:sz w:val="18"/>
              </w:rPr>
            </w:pPr>
          </w:p>
        </w:tc>
        <w:tc>
          <w:tcPr>
            <w:tcW w:w="257" w:type="pct"/>
          </w:tcPr>
          <w:p w14:paraId="701BFB91"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7C8ECEE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69</w:t>
            </w:r>
          </w:p>
        </w:tc>
      </w:tr>
      <w:tr w:rsidR="0058009B" w:rsidRPr="00507374" w14:paraId="76B198DC" w14:textId="77777777">
        <w:trPr>
          <w:gridAfter w:val="1"/>
          <w:wAfter w:w="11" w:type="pct"/>
          <w:cantSplit/>
          <w:trHeight w:val="368"/>
        </w:trPr>
        <w:tc>
          <w:tcPr>
            <w:tcW w:w="346" w:type="pct"/>
            <w:vMerge/>
          </w:tcPr>
          <w:p w14:paraId="759242D7" w14:textId="77777777" w:rsidR="0058009B" w:rsidRPr="007A6146" w:rsidRDefault="0058009B">
            <w:pPr>
              <w:pStyle w:val="TableText"/>
              <w:rPr>
                <w:rFonts w:ascii="Verdana" w:hAnsi="Verdana"/>
                <w:sz w:val="18"/>
              </w:rPr>
            </w:pPr>
          </w:p>
        </w:tc>
        <w:tc>
          <w:tcPr>
            <w:tcW w:w="263" w:type="pct"/>
            <w:vMerge/>
          </w:tcPr>
          <w:p w14:paraId="071B15C4" w14:textId="77777777" w:rsidR="0058009B" w:rsidRPr="007A6146" w:rsidRDefault="0058009B">
            <w:pPr>
              <w:pStyle w:val="TableText"/>
              <w:rPr>
                <w:rFonts w:ascii="Verdana" w:hAnsi="Verdana"/>
                <w:sz w:val="18"/>
              </w:rPr>
            </w:pPr>
          </w:p>
        </w:tc>
        <w:tc>
          <w:tcPr>
            <w:tcW w:w="234" w:type="pct"/>
            <w:vMerge w:val="restart"/>
          </w:tcPr>
          <w:p w14:paraId="351EA3CC" w14:textId="77777777" w:rsidR="0058009B" w:rsidRPr="007A6146" w:rsidRDefault="0058009B">
            <w:pPr>
              <w:pStyle w:val="TableText"/>
              <w:jc w:val="center"/>
              <w:rPr>
                <w:rFonts w:ascii="Verdana" w:hAnsi="Verdana"/>
                <w:sz w:val="18"/>
              </w:rPr>
            </w:pPr>
            <w:r w:rsidRPr="007A6146">
              <w:rPr>
                <w:rFonts w:ascii="Verdana" w:hAnsi="Verdana"/>
                <w:sz w:val="18"/>
              </w:rPr>
              <w:t>24</w:t>
            </w:r>
          </w:p>
        </w:tc>
        <w:tc>
          <w:tcPr>
            <w:tcW w:w="278" w:type="pct"/>
            <w:vMerge w:val="restart"/>
          </w:tcPr>
          <w:p w14:paraId="737E874C"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tcPr>
          <w:p w14:paraId="581965AB" w14:textId="77777777" w:rsidR="0058009B" w:rsidRPr="007A6146" w:rsidRDefault="0058009B">
            <w:pPr>
              <w:pStyle w:val="TableText"/>
              <w:jc w:val="center"/>
              <w:rPr>
                <w:rFonts w:ascii="Verdana" w:hAnsi="Verdana"/>
                <w:sz w:val="18"/>
              </w:rPr>
            </w:pPr>
          </w:p>
        </w:tc>
        <w:tc>
          <w:tcPr>
            <w:tcW w:w="386" w:type="pct"/>
          </w:tcPr>
          <w:p w14:paraId="615E4316"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78408765" w14:textId="77777777" w:rsidR="0058009B" w:rsidRPr="007A6146" w:rsidRDefault="0058009B">
            <w:pPr>
              <w:pStyle w:val="TableText"/>
              <w:jc w:val="center"/>
              <w:rPr>
                <w:rFonts w:ascii="Verdana" w:hAnsi="Verdana"/>
                <w:sz w:val="18"/>
              </w:rPr>
            </w:pPr>
            <w:r w:rsidRPr="007A6146">
              <w:rPr>
                <w:rFonts w:ascii="Verdana" w:hAnsi="Verdana"/>
                <w:sz w:val="18"/>
              </w:rPr>
              <w:t xml:space="preserve">1.79 </w:t>
            </w:r>
            <w:r w:rsidRPr="007A6146">
              <w:rPr>
                <w:rFonts w:ascii="Verdana" w:hAnsi="Verdana"/>
                <w:sz w:val="18"/>
                <w:vertAlign w:val="superscript"/>
              </w:rPr>
              <w:t>(25)</w:t>
            </w:r>
          </w:p>
        </w:tc>
        <w:tc>
          <w:tcPr>
            <w:tcW w:w="279" w:type="pct"/>
            <w:gridSpan w:val="2"/>
            <w:vMerge w:val="restart"/>
          </w:tcPr>
          <w:p w14:paraId="5E9716D0"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tcPr>
          <w:p w14:paraId="655323C5" w14:textId="77777777" w:rsidR="0058009B" w:rsidRPr="007A6146" w:rsidRDefault="0058009B">
            <w:pPr>
              <w:pStyle w:val="TableText"/>
              <w:jc w:val="center"/>
              <w:rPr>
                <w:rFonts w:ascii="Verdana" w:hAnsi="Verdana"/>
                <w:sz w:val="18"/>
              </w:rPr>
            </w:pPr>
          </w:p>
        </w:tc>
        <w:tc>
          <w:tcPr>
            <w:tcW w:w="375" w:type="pct"/>
          </w:tcPr>
          <w:p w14:paraId="41902039"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5130F483" w14:textId="77777777" w:rsidR="0058009B" w:rsidRPr="007A6146" w:rsidRDefault="0058009B">
            <w:pPr>
              <w:pStyle w:val="TableText"/>
              <w:jc w:val="center"/>
              <w:rPr>
                <w:rFonts w:ascii="Verdana" w:hAnsi="Verdana"/>
                <w:sz w:val="18"/>
              </w:rPr>
            </w:pPr>
            <w:r w:rsidRPr="007A6146">
              <w:rPr>
                <w:rFonts w:ascii="Verdana" w:hAnsi="Verdana"/>
                <w:sz w:val="18"/>
              </w:rPr>
              <w:t>20 m</w:t>
            </w:r>
          </w:p>
        </w:tc>
        <w:tc>
          <w:tcPr>
            <w:tcW w:w="253" w:type="pct"/>
          </w:tcPr>
          <w:p w14:paraId="5E211C35" w14:textId="77777777" w:rsidR="0058009B" w:rsidRPr="007A6146" w:rsidRDefault="0058009B">
            <w:pPr>
              <w:pStyle w:val="TableText"/>
              <w:jc w:val="center"/>
              <w:rPr>
                <w:rFonts w:ascii="Verdana" w:hAnsi="Verdana"/>
                <w:sz w:val="18"/>
              </w:rPr>
            </w:pPr>
            <w:r w:rsidRPr="007A6146">
              <w:rPr>
                <w:rFonts w:ascii="Verdana" w:hAnsi="Verdana"/>
                <w:sz w:val="18"/>
              </w:rPr>
              <w:t xml:space="preserve">1.83 </w:t>
            </w:r>
            <w:r w:rsidRPr="007A6146">
              <w:rPr>
                <w:rFonts w:ascii="Verdana" w:hAnsi="Verdana"/>
                <w:sz w:val="18"/>
                <w:vertAlign w:val="superscript"/>
              </w:rPr>
              <w:t>(25)</w:t>
            </w:r>
          </w:p>
        </w:tc>
        <w:tc>
          <w:tcPr>
            <w:tcW w:w="287" w:type="pct"/>
            <w:vMerge w:val="restart"/>
          </w:tcPr>
          <w:p w14:paraId="3743F63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3 </w:t>
            </w:r>
            <w:r w:rsidRPr="007A6146">
              <w:rPr>
                <w:rFonts w:ascii="Verdana" w:hAnsi="Verdana"/>
                <w:color w:val="auto"/>
                <w:sz w:val="18"/>
                <w:vertAlign w:val="superscript"/>
              </w:rPr>
              <w:t>(19)</w:t>
            </w:r>
          </w:p>
        </w:tc>
        <w:tc>
          <w:tcPr>
            <w:tcW w:w="344" w:type="pct"/>
            <w:vMerge/>
          </w:tcPr>
          <w:p w14:paraId="4548A6F1" w14:textId="77777777" w:rsidR="0058009B" w:rsidRPr="007A6146" w:rsidRDefault="0058009B">
            <w:pPr>
              <w:pStyle w:val="TableText"/>
              <w:jc w:val="center"/>
              <w:rPr>
                <w:rFonts w:ascii="Verdana" w:hAnsi="Verdana"/>
                <w:sz w:val="18"/>
              </w:rPr>
            </w:pPr>
          </w:p>
        </w:tc>
        <w:tc>
          <w:tcPr>
            <w:tcW w:w="257" w:type="pct"/>
          </w:tcPr>
          <w:p w14:paraId="0F395008"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24C00CA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65 </w:t>
            </w:r>
            <w:r w:rsidRPr="007A6146">
              <w:rPr>
                <w:rFonts w:ascii="Verdana" w:hAnsi="Verdana"/>
                <w:color w:val="auto"/>
                <w:sz w:val="18"/>
                <w:vertAlign w:val="superscript"/>
              </w:rPr>
              <w:t>(25)</w:t>
            </w:r>
          </w:p>
        </w:tc>
      </w:tr>
      <w:tr w:rsidR="0058009B" w:rsidRPr="00F2242C" w14:paraId="7CB36765" w14:textId="77777777">
        <w:trPr>
          <w:gridAfter w:val="1"/>
          <w:wAfter w:w="11" w:type="pct"/>
          <w:cantSplit/>
          <w:trHeight w:val="368"/>
        </w:trPr>
        <w:tc>
          <w:tcPr>
            <w:tcW w:w="346" w:type="pct"/>
            <w:vMerge/>
          </w:tcPr>
          <w:p w14:paraId="16423359" w14:textId="77777777" w:rsidR="0058009B" w:rsidRPr="007A6146" w:rsidRDefault="0058009B">
            <w:pPr>
              <w:pStyle w:val="TableText"/>
              <w:rPr>
                <w:rFonts w:ascii="Verdana" w:hAnsi="Verdana"/>
                <w:sz w:val="18"/>
              </w:rPr>
            </w:pPr>
          </w:p>
        </w:tc>
        <w:tc>
          <w:tcPr>
            <w:tcW w:w="263" w:type="pct"/>
            <w:vMerge/>
          </w:tcPr>
          <w:p w14:paraId="04B8A7E4" w14:textId="77777777" w:rsidR="0058009B" w:rsidRPr="007A6146" w:rsidRDefault="0058009B">
            <w:pPr>
              <w:pStyle w:val="TableText"/>
              <w:rPr>
                <w:rFonts w:ascii="Verdana" w:hAnsi="Verdana"/>
                <w:sz w:val="18"/>
              </w:rPr>
            </w:pPr>
          </w:p>
        </w:tc>
        <w:tc>
          <w:tcPr>
            <w:tcW w:w="234" w:type="pct"/>
            <w:vMerge/>
          </w:tcPr>
          <w:p w14:paraId="3B0D7F0A" w14:textId="77777777" w:rsidR="0058009B" w:rsidRPr="007A6146" w:rsidRDefault="0058009B">
            <w:pPr>
              <w:pStyle w:val="TableText"/>
              <w:jc w:val="center"/>
              <w:rPr>
                <w:rFonts w:ascii="Verdana" w:hAnsi="Verdana"/>
                <w:sz w:val="18"/>
              </w:rPr>
            </w:pPr>
          </w:p>
        </w:tc>
        <w:tc>
          <w:tcPr>
            <w:tcW w:w="278" w:type="pct"/>
            <w:vMerge/>
          </w:tcPr>
          <w:p w14:paraId="0FCF78BB" w14:textId="77777777" w:rsidR="0058009B" w:rsidRPr="007A6146" w:rsidRDefault="0058009B">
            <w:pPr>
              <w:pStyle w:val="TableText"/>
              <w:jc w:val="center"/>
              <w:rPr>
                <w:rFonts w:ascii="Verdana" w:hAnsi="Verdana"/>
                <w:color w:val="auto"/>
                <w:sz w:val="18"/>
              </w:rPr>
            </w:pPr>
          </w:p>
        </w:tc>
        <w:tc>
          <w:tcPr>
            <w:tcW w:w="376" w:type="pct"/>
            <w:vMerge/>
          </w:tcPr>
          <w:p w14:paraId="25574619" w14:textId="77777777" w:rsidR="0058009B" w:rsidRPr="007A6146" w:rsidRDefault="0058009B">
            <w:pPr>
              <w:pStyle w:val="TableText"/>
              <w:jc w:val="center"/>
              <w:rPr>
                <w:rFonts w:ascii="Verdana" w:hAnsi="Verdana"/>
                <w:sz w:val="18"/>
              </w:rPr>
            </w:pPr>
          </w:p>
        </w:tc>
        <w:tc>
          <w:tcPr>
            <w:tcW w:w="386" w:type="pct"/>
          </w:tcPr>
          <w:p w14:paraId="2028EE59"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shd w:val="clear" w:color="auto" w:fill="F2DBDB" w:themeFill="accent2" w:themeFillTint="33"/>
          </w:tcPr>
          <w:p w14:paraId="5D4C87D3" w14:textId="77777777" w:rsidR="0058009B" w:rsidRPr="00F2242C" w:rsidRDefault="0058009B">
            <w:pPr>
              <w:pStyle w:val="TableText"/>
              <w:jc w:val="center"/>
              <w:rPr>
                <w:rFonts w:ascii="Verdana" w:hAnsi="Verdana"/>
                <w:sz w:val="18"/>
              </w:rPr>
            </w:pPr>
            <w:r w:rsidRPr="00F2242C">
              <w:rPr>
                <w:rFonts w:ascii="Verdana" w:hAnsi="Verdana"/>
                <w:sz w:val="18"/>
              </w:rPr>
              <w:t xml:space="preserve">0.85 </w:t>
            </w:r>
            <w:r w:rsidRPr="00F2242C">
              <w:rPr>
                <w:rFonts w:ascii="Verdana" w:hAnsi="Verdana"/>
                <w:sz w:val="18"/>
                <w:vertAlign w:val="superscript"/>
              </w:rPr>
              <w:t>(24)</w:t>
            </w:r>
          </w:p>
        </w:tc>
        <w:tc>
          <w:tcPr>
            <w:tcW w:w="279" w:type="pct"/>
            <w:gridSpan w:val="2"/>
            <w:vMerge/>
          </w:tcPr>
          <w:p w14:paraId="5C038C08" w14:textId="77777777" w:rsidR="0058009B" w:rsidRPr="00F2242C" w:rsidRDefault="0058009B">
            <w:pPr>
              <w:pStyle w:val="TableText"/>
              <w:jc w:val="center"/>
              <w:rPr>
                <w:rFonts w:ascii="Verdana" w:hAnsi="Verdana"/>
                <w:sz w:val="18"/>
              </w:rPr>
            </w:pPr>
          </w:p>
        </w:tc>
        <w:tc>
          <w:tcPr>
            <w:tcW w:w="354" w:type="pct"/>
            <w:vMerge/>
          </w:tcPr>
          <w:p w14:paraId="0F1FFBB5" w14:textId="77777777" w:rsidR="0058009B" w:rsidRPr="00F2242C" w:rsidRDefault="0058009B">
            <w:pPr>
              <w:pStyle w:val="TableText"/>
              <w:jc w:val="center"/>
              <w:rPr>
                <w:rFonts w:ascii="Verdana" w:hAnsi="Verdana"/>
                <w:sz w:val="18"/>
              </w:rPr>
            </w:pPr>
          </w:p>
        </w:tc>
        <w:tc>
          <w:tcPr>
            <w:tcW w:w="375" w:type="pct"/>
          </w:tcPr>
          <w:p w14:paraId="5907F857" w14:textId="77777777" w:rsidR="0058009B" w:rsidRPr="00F2242C" w:rsidRDefault="0058009B">
            <w:pPr>
              <w:pStyle w:val="TableText"/>
              <w:jc w:val="center"/>
              <w:rPr>
                <w:rFonts w:ascii="Verdana" w:hAnsi="Verdana"/>
                <w:sz w:val="18"/>
              </w:rPr>
            </w:pPr>
            <w:r w:rsidRPr="00F2242C">
              <w:rPr>
                <w:rFonts w:ascii="Verdana" w:hAnsi="Verdana"/>
                <w:sz w:val="18"/>
              </w:rPr>
              <w:t>1.1</w:t>
            </w:r>
          </w:p>
        </w:tc>
        <w:tc>
          <w:tcPr>
            <w:tcW w:w="265" w:type="pct"/>
          </w:tcPr>
          <w:p w14:paraId="21CEF42E" w14:textId="77777777" w:rsidR="0058009B" w:rsidRPr="00F2242C" w:rsidRDefault="0058009B">
            <w:pPr>
              <w:pStyle w:val="TableText"/>
              <w:jc w:val="center"/>
              <w:rPr>
                <w:rFonts w:ascii="Verdana" w:hAnsi="Verdana"/>
                <w:sz w:val="18"/>
              </w:rPr>
            </w:pPr>
            <w:r w:rsidRPr="00F2242C">
              <w:rPr>
                <w:rFonts w:ascii="Verdana" w:hAnsi="Verdana"/>
                <w:sz w:val="18"/>
              </w:rPr>
              <w:t>20 m</w:t>
            </w:r>
          </w:p>
        </w:tc>
        <w:tc>
          <w:tcPr>
            <w:tcW w:w="253" w:type="pct"/>
            <w:shd w:val="clear" w:color="auto" w:fill="F2DBDB" w:themeFill="accent2" w:themeFillTint="33"/>
          </w:tcPr>
          <w:p w14:paraId="1B7A42A2" w14:textId="77777777" w:rsidR="0058009B" w:rsidRPr="00F2242C" w:rsidRDefault="0058009B">
            <w:pPr>
              <w:pStyle w:val="TableText"/>
              <w:jc w:val="center"/>
              <w:rPr>
                <w:rFonts w:ascii="Verdana" w:hAnsi="Verdana"/>
                <w:sz w:val="18"/>
              </w:rPr>
            </w:pPr>
            <w:r w:rsidRPr="00F2242C">
              <w:rPr>
                <w:rFonts w:ascii="Verdana" w:hAnsi="Verdana"/>
                <w:sz w:val="18"/>
              </w:rPr>
              <w:t xml:space="preserve">0.86 </w:t>
            </w:r>
            <w:r w:rsidRPr="00F2242C">
              <w:rPr>
                <w:rFonts w:ascii="Verdana" w:hAnsi="Verdana"/>
                <w:sz w:val="18"/>
                <w:vertAlign w:val="superscript"/>
              </w:rPr>
              <w:t>(24)</w:t>
            </w:r>
          </w:p>
        </w:tc>
        <w:tc>
          <w:tcPr>
            <w:tcW w:w="287" w:type="pct"/>
            <w:vMerge/>
          </w:tcPr>
          <w:p w14:paraId="3C5B03FD" w14:textId="77777777" w:rsidR="0058009B" w:rsidRPr="00F2242C" w:rsidRDefault="0058009B">
            <w:pPr>
              <w:pStyle w:val="TableText"/>
              <w:jc w:val="center"/>
              <w:rPr>
                <w:rFonts w:ascii="Verdana" w:hAnsi="Verdana"/>
                <w:sz w:val="18"/>
              </w:rPr>
            </w:pPr>
          </w:p>
        </w:tc>
        <w:tc>
          <w:tcPr>
            <w:tcW w:w="344" w:type="pct"/>
            <w:vMerge/>
          </w:tcPr>
          <w:p w14:paraId="0AB4D129" w14:textId="77777777" w:rsidR="0058009B" w:rsidRPr="00F2242C" w:rsidRDefault="0058009B">
            <w:pPr>
              <w:pStyle w:val="TableText"/>
              <w:jc w:val="center"/>
              <w:rPr>
                <w:rFonts w:ascii="Verdana" w:hAnsi="Verdana"/>
                <w:sz w:val="18"/>
              </w:rPr>
            </w:pPr>
          </w:p>
        </w:tc>
        <w:tc>
          <w:tcPr>
            <w:tcW w:w="257" w:type="pct"/>
          </w:tcPr>
          <w:p w14:paraId="55C8D9F9" w14:textId="77777777" w:rsidR="0058009B" w:rsidRPr="00F2242C" w:rsidRDefault="0058009B">
            <w:pPr>
              <w:pStyle w:val="TableText"/>
              <w:jc w:val="center"/>
              <w:rPr>
                <w:rFonts w:ascii="Verdana" w:hAnsi="Verdana"/>
                <w:sz w:val="18"/>
              </w:rPr>
            </w:pPr>
            <w:r w:rsidRPr="00F2242C">
              <w:rPr>
                <w:rFonts w:ascii="Verdana" w:hAnsi="Verdana"/>
                <w:sz w:val="18"/>
              </w:rPr>
              <w:t>1.1</w:t>
            </w:r>
          </w:p>
        </w:tc>
        <w:tc>
          <w:tcPr>
            <w:tcW w:w="394" w:type="pct"/>
            <w:shd w:val="clear" w:color="auto" w:fill="F2DBDB" w:themeFill="accent2" w:themeFillTint="33"/>
          </w:tcPr>
          <w:p w14:paraId="155F1B9F" w14:textId="77777777" w:rsidR="0058009B" w:rsidRPr="00F2242C" w:rsidRDefault="0058009B">
            <w:pPr>
              <w:pStyle w:val="TableText"/>
              <w:jc w:val="center"/>
              <w:rPr>
                <w:rFonts w:ascii="Verdana" w:hAnsi="Verdana"/>
                <w:sz w:val="18"/>
              </w:rPr>
            </w:pPr>
            <w:r w:rsidRPr="00F2242C">
              <w:rPr>
                <w:rFonts w:ascii="Verdana" w:hAnsi="Verdana"/>
                <w:sz w:val="18"/>
              </w:rPr>
              <w:t xml:space="preserve">0.63 </w:t>
            </w:r>
            <w:r w:rsidRPr="00F2242C">
              <w:rPr>
                <w:rFonts w:ascii="Verdana" w:hAnsi="Verdana"/>
                <w:sz w:val="18"/>
                <w:vertAlign w:val="superscript"/>
              </w:rPr>
              <w:t>(26)</w:t>
            </w:r>
          </w:p>
        </w:tc>
      </w:tr>
      <w:tr w:rsidR="0058009B" w:rsidRPr="00507374" w14:paraId="7E12BC88" w14:textId="77777777">
        <w:trPr>
          <w:gridAfter w:val="1"/>
          <w:wAfter w:w="11" w:type="pct"/>
          <w:cantSplit/>
          <w:trHeight w:val="368"/>
        </w:trPr>
        <w:tc>
          <w:tcPr>
            <w:tcW w:w="346" w:type="pct"/>
            <w:vMerge w:val="restart"/>
          </w:tcPr>
          <w:p w14:paraId="09927638" w14:textId="77777777" w:rsidR="0058009B" w:rsidRPr="007A6146" w:rsidRDefault="0058009B">
            <w:pPr>
              <w:pStyle w:val="TableText"/>
              <w:rPr>
                <w:rFonts w:ascii="Verdana" w:hAnsi="Verdana"/>
                <w:sz w:val="18"/>
              </w:rPr>
            </w:pPr>
            <w:r w:rsidRPr="007A6146">
              <w:rPr>
                <w:rFonts w:ascii="Verdana" w:hAnsi="Verdana"/>
                <w:sz w:val="18"/>
              </w:rPr>
              <w:t>YTF WB</w:t>
            </w:r>
          </w:p>
        </w:tc>
        <w:tc>
          <w:tcPr>
            <w:tcW w:w="263" w:type="pct"/>
            <w:vMerge w:val="restart"/>
          </w:tcPr>
          <w:p w14:paraId="52CE04CE" w14:textId="77777777" w:rsidR="0058009B" w:rsidRPr="007A6146" w:rsidRDefault="0058009B">
            <w:pPr>
              <w:pStyle w:val="TableText"/>
              <w:rPr>
                <w:rFonts w:ascii="Verdana" w:hAnsi="Verdana"/>
                <w:sz w:val="18"/>
              </w:rPr>
            </w:pPr>
            <w:r w:rsidRPr="007A6146">
              <w:rPr>
                <w:rFonts w:ascii="Verdana" w:hAnsi="Verdana"/>
                <w:sz w:val="18"/>
              </w:rPr>
              <w:t>Type 3</w:t>
            </w:r>
          </w:p>
        </w:tc>
        <w:tc>
          <w:tcPr>
            <w:tcW w:w="234" w:type="pct"/>
            <w:vMerge w:val="restart"/>
          </w:tcPr>
          <w:p w14:paraId="449B3119" w14:textId="77777777" w:rsidR="0058009B" w:rsidRPr="007A6146" w:rsidRDefault="0058009B">
            <w:pPr>
              <w:pStyle w:val="TableText"/>
              <w:jc w:val="center"/>
              <w:rPr>
                <w:rFonts w:ascii="Verdana" w:hAnsi="Verdana"/>
                <w:sz w:val="18"/>
              </w:rPr>
            </w:pPr>
            <w:r w:rsidRPr="007A6146">
              <w:rPr>
                <w:rFonts w:ascii="Verdana" w:hAnsi="Verdana"/>
                <w:sz w:val="18"/>
              </w:rPr>
              <w:t>25</w:t>
            </w:r>
          </w:p>
        </w:tc>
        <w:tc>
          <w:tcPr>
            <w:tcW w:w="278" w:type="pct"/>
            <w:vMerge w:val="restart"/>
          </w:tcPr>
          <w:p w14:paraId="10B752E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val="restart"/>
          </w:tcPr>
          <w:p w14:paraId="63F3C141"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1949BEF2"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3D2F05B5" w14:textId="77777777" w:rsidR="0058009B" w:rsidRPr="007A6146" w:rsidRDefault="0058009B">
            <w:pPr>
              <w:pStyle w:val="TableText"/>
              <w:jc w:val="center"/>
              <w:rPr>
                <w:rFonts w:ascii="Verdana" w:hAnsi="Verdana"/>
                <w:sz w:val="18"/>
              </w:rPr>
            </w:pPr>
            <w:r w:rsidRPr="007A6146">
              <w:rPr>
                <w:rFonts w:ascii="Verdana" w:hAnsi="Verdana"/>
                <w:sz w:val="18"/>
              </w:rPr>
              <w:t xml:space="preserve">1.47 </w:t>
            </w:r>
            <w:r w:rsidRPr="007A6146">
              <w:rPr>
                <w:rFonts w:ascii="Verdana" w:hAnsi="Verdana"/>
                <w:sz w:val="18"/>
                <w:vertAlign w:val="superscript"/>
              </w:rPr>
              <w:t>(25)</w:t>
            </w:r>
          </w:p>
        </w:tc>
        <w:tc>
          <w:tcPr>
            <w:tcW w:w="279" w:type="pct"/>
            <w:gridSpan w:val="2"/>
            <w:vMerge w:val="restart"/>
          </w:tcPr>
          <w:p w14:paraId="4FFAC8A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val="restart"/>
          </w:tcPr>
          <w:p w14:paraId="62F03E40"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3591151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19E1CB4D"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0640FD34" w14:textId="77777777" w:rsidR="0058009B" w:rsidRPr="007A6146" w:rsidRDefault="0058009B">
            <w:pPr>
              <w:pStyle w:val="TableText"/>
              <w:jc w:val="center"/>
              <w:rPr>
                <w:rFonts w:ascii="Verdana" w:hAnsi="Verdana"/>
                <w:sz w:val="18"/>
              </w:rPr>
            </w:pPr>
            <w:r w:rsidRPr="007A6146">
              <w:rPr>
                <w:rFonts w:ascii="Verdana" w:hAnsi="Verdana"/>
                <w:sz w:val="18"/>
              </w:rPr>
              <w:t xml:space="preserve">1.47 </w:t>
            </w:r>
            <w:r w:rsidRPr="007A6146">
              <w:rPr>
                <w:rFonts w:ascii="Verdana" w:hAnsi="Verdana"/>
                <w:sz w:val="18"/>
                <w:vertAlign w:val="superscript"/>
              </w:rPr>
              <w:t>(25)</w:t>
            </w:r>
          </w:p>
        </w:tc>
        <w:tc>
          <w:tcPr>
            <w:tcW w:w="287" w:type="pct"/>
            <w:vMerge w:val="restart"/>
          </w:tcPr>
          <w:p w14:paraId="063E5829"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val="restart"/>
          </w:tcPr>
          <w:p w14:paraId="20C8CD13"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527023E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331D174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36 </w:t>
            </w:r>
            <w:r w:rsidRPr="007A6146">
              <w:rPr>
                <w:rFonts w:ascii="Verdana" w:hAnsi="Verdana"/>
                <w:color w:val="auto"/>
                <w:sz w:val="18"/>
                <w:vertAlign w:val="superscript"/>
              </w:rPr>
              <w:t>(25)</w:t>
            </w:r>
          </w:p>
        </w:tc>
      </w:tr>
      <w:tr w:rsidR="0058009B" w:rsidRPr="00507374" w14:paraId="652CBCD7" w14:textId="77777777">
        <w:trPr>
          <w:gridAfter w:val="1"/>
          <w:wAfter w:w="11" w:type="pct"/>
          <w:cantSplit/>
          <w:trHeight w:val="368"/>
        </w:trPr>
        <w:tc>
          <w:tcPr>
            <w:tcW w:w="346" w:type="pct"/>
            <w:vMerge/>
          </w:tcPr>
          <w:p w14:paraId="2FD7A106" w14:textId="77777777" w:rsidR="0058009B" w:rsidRPr="007A6146" w:rsidRDefault="0058009B">
            <w:pPr>
              <w:pStyle w:val="TableText"/>
              <w:rPr>
                <w:rFonts w:ascii="Verdana" w:hAnsi="Verdana"/>
                <w:sz w:val="18"/>
              </w:rPr>
            </w:pPr>
          </w:p>
        </w:tc>
        <w:tc>
          <w:tcPr>
            <w:tcW w:w="263" w:type="pct"/>
            <w:vMerge/>
          </w:tcPr>
          <w:p w14:paraId="7E492124" w14:textId="77777777" w:rsidR="0058009B" w:rsidRPr="007A6146" w:rsidRDefault="0058009B">
            <w:pPr>
              <w:pStyle w:val="TableText"/>
              <w:rPr>
                <w:rFonts w:ascii="Verdana" w:hAnsi="Verdana"/>
                <w:sz w:val="18"/>
              </w:rPr>
            </w:pPr>
          </w:p>
        </w:tc>
        <w:tc>
          <w:tcPr>
            <w:tcW w:w="234" w:type="pct"/>
            <w:vMerge/>
          </w:tcPr>
          <w:p w14:paraId="56896A99" w14:textId="77777777" w:rsidR="0058009B" w:rsidRPr="007A6146" w:rsidRDefault="0058009B">
            <w:pPr>
              <w:pStyle w:val="TableText"/>
              <w:jc w:val="center"/>
              <w:rPr>
                <w:rFonts w:ascii="Verdana" w:hAnsi="Verdana"/>
                <w:sz w:val="18"/>
              </w:rPr>
            </w:pPr>
          </w:p>
        </w:tc>
        <w:tc>
          <w:tcPr>
            <w:tcW w:w="278" w:type="pct"/>
            <w:vMerge/>
          </w:tcPr>
          <w:p w14:paraId="70CB479F" w14:textId="77777777" w:rsidR="0058009B" w:rsidRPr="007A6146" w:rsidRDefault="0058009B">
            <w:pPr>
              <w:pStyle w:val="TableText"/>
              <w:jc w:val="center"/>
              <w:rPr>
                <w:rFonts w:ascii="Verdana" w:hAnsi="Verdana"/>
                <w:color w:val="auto"/>
                <w:sz w:val="18"/>
              </w:rPr>
            </w:pPr>
          </w:p>
        </w:tc>
        <w:tc>
          <w:tcPr>
            <w:tcW w:w="376" w:type="pct"/>
            <w:vMerge/>
          </w:tcPr>
          <w:p w14:paraId="41878903" w14:textId="77777777" w:rsidR="0058009B" w:rsidRPr="007A6146" w:rsidRDefault="0058009B">
            <w:pPr>
              <w:pStyle w:val="TableText"/>
              <w:jc w:val="center"/>
              <w:rPr>
                <w:rFonts w:ascii="Verdana" w:hAnsi="Verdana"/>
                <w:sz w:val="18"/>
              </w:rPr>
            </w:pPr>
          </w:p>
        </w:tc>
        <w:tc>
          <w:tcPr>
            <w:tcW w:w="386" w:type="pct"/>
          </w:tcPr>
          <w:p w14:paraId="07A00173"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20644596"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color w:val="auto"/>
                <w:sz w:val="18"/>
              </w:rPr>
              <w:t xml:space="preserve">26 </w:t>
            </w:r>
            <w:r w:rsidRPr="007A6146">
              <w:rPr>
                <w:rFonts w:ascii="Verdana" w:hAnsi="Verdana"/>
                <w:color w:val="auto"/>
                <w:sz w:val="18"/>
                <w:vertAlign w:val="superscript"/>
              </w:rPr>
              <w:t>(24)</w:t>
            </w:r>
          </w:p>
        </w:tc>
        <w:tc>
          <w:tcPr>
            <w:tcW w:w="279" w:type="pct"/>
            <w:gridSpan w:val="2"/>
            <w:vMerge/>
          </w:tcPr>
          <w:p w14:paraId="41CE56CC" w14:textId="77777777" w:rsidR="0058009B" w:rsidRPr="007A6146" w:rsidRDefault="0058009B">
            <w:pPr>
              <w:pStyle w:val="TableText"/>
              <w:jc w:val="center"/>
              <w:rPr>
                <w:rFonts w:ascii="Verdana" w:hAnsi="Verdana"/>
                <w:color w:val="auto"/>
                <w:sz w:val="18"/>
              </w:rPr>
            </w:pPr>
          </w:p>
        </w:tc>
        <w:tc>
          <w:tcPr>
            <w:tcW w:w="354" w:type="pct"/>
            <w:vMerge/>
          </w:tcPr>
          <w:p w14:paraId="23E498A4" w14:textId="77777777" w:rsidR="0058009B" w:rsidRPr="007A6146" w:rsidRDefault="0058009B">
            <w:pPr>
              <w:pStyle w:val="TableText"/>
              <w:jc w:val="center"/>
              <w:rPr>
                <w:rFonts w:ascii="Verdana" w:hAnsi="Verdana"/>
                <w:sz w:val="18"/>
              </w:rPr>
            </w:pPr>
          </w:p>
        </w:tc>
        <w:tc>
          <w:tcPr>
            <w:tcW w:w="375" w:type="pct"/>
          </w:tcPr>
          <w:p w14:paraId="13C09ED4"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5F99D6EC"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2BD70682" w14:textId="77777777" w:rsidR="0058009B" w:rsidRPr="007A6146" w:rsidRDefault="0058009B">
            <w:pPr>
              <w:pStyle w:val="TableText"/>
              <w:jc w:val="center"/>
              <w:rPr>
                <w:rFonts w:ascii="Verdana" w:hAnsi="Verdana"/>
                <w:sz w:val="18"/>
              </w:rPr>
            </w:pPr>
            <w:r w:rsidRPr="007A6146">
              <w:rPr>
                <w:rFonts w:ascii="Verdana" w:hAnsi="Verdana"/>
                <w:sz w:val="18"/>
              </w:rPr>
              <w:t>1.</w:t>
            </w:r>
            <w:r w:rsidRPr="007A6146">
              <w:rPr>
                <w:rFonts w:ascii="Verdana" w:hAnsi="Verdana"/>
                <w:color w:val="auto"/>
                <w:sz w:val="18"/>
              </w:rPr>
              <w:t xml:space="preserve">26 </w:t>
            </w:r>
            <w:r w:rsidRPr="007A6146">
              <w:rPr>
                <w:rFonts w:ascii="Verdana" w:hAnsi="Verdana"/>
                <w:color w:val="auto"/>
                <w:sz w:val="18"/>
                <w:vertAlign w:val="superscript"/>
              </w:rPr>
              <w:t>(24)</w:t>
            </w:r>
          </w:p>
        </w:tc>
        <w:tc>
          <w:tcPr>
            <w:tcW w:w="287" w:type="pct"/>
            <w:vMerge/>
          </w:tcPr>
          <w:p w14:paraId="73217CD8" w14:textId="77777777" w:rsidR="0058009B" w:rsidRPr="007A6146" w:rsidRDefault="0058009B">
            <w:pPr>
              <w:pStyle w:val="TableText"/>
              <w:jc w:val="center"/>
              <w:rPr>
                <w:rFonts w:ascii="Verdana" w:hAnsi="Verdana"/>
                <w:color w:val="auto"/>
                <w:sz w:val="18"/>
              </w:rPr>
            </w:pPr>
          </w:p>
        </w:tc>
        <w:tc>
          <w:tcPr>
            <w:tcW w:w="344" w:type="pct"/>
            <w:vMerge/>
          </w:tcPr>
          <w:p w14:paraId="66BF5F94" w14:textId="77777777" w:rsidR="0058009B" w:rsidRPr="007A6146" w:rsidRDefault="0058009B">
            <w:pPr>
              <w:pStyle w:val="TableText"/>
              <w:jc w:val="center"/>
              <w:rPr>
                <w:rFonts w:ascii="Verdana" w:hAnsi="Verdana"/>
                <w:sz w:val="18"/>
              </w:rPr>
            </w:pPr>
          </w:p>
        </w:tc>
        <w:tc>
          <w:tcPr>
            <w:tcW w:w="257" w:type="pct"/>
          </w:tcPr>
          <w:p w14:paraId="56C2AD5F"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394" w:type="pct"/>
            <w:shd w:val="clear" w:color="auto" w:fill="F2DBDB" w:themeFill="accent2" w:themeFillTint="33"/>
          </w:tcPr>
          <w:p w14:paraId="0581F1FA" w14:textId="77777777" w:rsidR="0058009B" w:rsidRPr="00F2242C" w:rsidRDefault="0058009B">
            <w:pPr>
              <w:pStyle w:val="TableText"/>
              <w:jc w:val="center"/>
              <w:rPr>
                <w:rFonts w:ascii="Verdana" w:hAnsi="Verdana"/>
                <w:sz w:val="18"/>
              </w:rPr>
            </w:pPr>
            <w:r w:rsidRPr="00F2242C">
              <w:rPr>
                <w:rFonts w:ascii="Verdana" w:hAnsi="Verdana"/>
                <w:sz w:val="18"/>
              </w:rPr>
              <w:t xml:space="preserve">1.06 </w:t>
            </w:r>
            <w:r w:rsidRPr="00F2242C">
              <w:rPr>
                <w:rFonts w:ascii="Verdana" w:hAnsi="Verdana"/>
                <w:sz w:val="18"/>
                <w:vertAlign w:val="superscript"/>
              </w:rPr>
              <w:t>(26)</w:t>
            </w:r>
          </w:p>
        </w:tc>
      </w:tr>
      <w:tr w:rsidR="0058009B" w:rsidRPr="00507374" w14:paraId="38F5D261" w14:textId="77777777">
        <w:trPr>
          <w:gridAfter w:val="1"/>
          <w:wAfter w:w="11" w:type="pct"/>
          <w:cantSplit/>
          <w:trHeight w:val="368"/>
        </w:trPr>
        <w:tc>
          <w:tcPr>
            <w:tcW w:w="346" w:type="pct"/>
            <w:vMerge/>
          </w:tcPr>
          <w:p w14:paraId="005566B7" w14:textId="77777777" w:rsidR="0058009B" w:rsidRPr="007A6146" w:rsidRDefault="0058009B">
            <w:pPr>
              <w:pStyle w:val="TableText"/>
              <w:rPr>
                <w:rFonts w:ascii="Verdana" w:hAnsi="Verdana"/>
                <w:sz w:val="18"/>
              </w:rPr>
            </w:pPr>
          </w:p>
        </w:tc>
        <w:tc>
          <w:tcPr>
            <w:tcW w:w="263" w:type="pct"/>
            <w:vMerge/>
          </w:tcPr>
          <w:p w14:paraId="67522F74" w14:textId="77777777" w:rsidR="0058009B" w:rsidRPr="007A6146" w:rsidRDefault="0058009B">
            <w:pPr>
              <w:pStyle w:val="TableText"/>
              <w:rPr>
                <w:rFonts w:ascii="Verdana" w:hAnsi="Verdana"/>
                <w:sz w:val="18"/>
              </w:rPr>
            </w:pPr>
          </w:p>
        </w:tc>
        <w:tc>
          <w:tcPr>
            <w:tcW w:w="234" w:type="pct"/>
          </w:tcPr>
          <w:p w14:paraId="56F35F17" w14:textId="77777777" w:rsidR="0058009B" w:rsidRPr="007A6146" w:rsidRDefault="0058009B">
            <w:pPr>
              <w:pStyle w:val="TableText"/>
              <w:jc w:val="center"/>
              <w:rPr>
                <w:rFonts w:ascii="Verdana" w:hAnsi="Verdana"/>
                <w:sz w:val="18"/>
              </w:rPr>
            </w:pPr>
            <w:r w:rsidRPr="007A6146">
              <w:rPr>
                <w:rFonts w:ascii="Verdana" w:hAnsi="Verdana"/>
                <w:sz w:val="18"/>
              </w:rPr>
              <w:t>26</w:t>
            </w:r>
          </w:p>
        </w:tc>
        <w:tc>
          <w:tcPr>
            <w:tcW w:w="278" w:type="pct"/>
          </w:tcPr>
          <w:p w14:paraId="5193D770"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vMerge/>
          </w:tcPr>
          <w:p w14:paraId="2FBCB49D" w14:textId="77777777" w:rsidR="0058009B" w:rsidRPr="007A6146" w:rsidRDefault="0058009B">
            <w:pPr>
              <w:pStyle w:val="TableText"/>
              <w:jc w:val="center"/>
              <w:rPr>
                <w:rFonts w:ascii="Verdana" w:hAnsi="Verdana"/>
                <w:sz w:val="18"/>
              </w:rPr>
            </w:pPr>
          </w:p>
        </w:tc>
        <w:tc>
          <w:tcPr>
            <w:tcW w:w="386" w:type="pct"/>
          </w:tcPr>
          <w:p w14:paraId="7569A51A"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70EFCDE1" w14:textId="77777777" w:rsidR="0058009B" w:rsidRPr="007A6146" w:rsidRDefault="0058009B">
            <w:pPr>
              <w:pStyle w:val="TableText"/>
              <w:jc w:val="center"/>
              <w:rPr>
                <w:rFonts w:ascii="Verdana" w:hAnsi="Verdana"/>
                <w:sz w:val="18"/>
              </w:rPr>
            </w:pPr>
            <w:r w:rsidRPr="007A6146">
              <w:rPr>
                <w:rFonts w:ascii="Verdana" w:hAnsi="Verdana"/>
                <w:sz w:val="18"/>
              </w:rPr>
              <w:t>1.75</w:t>
            </w:r>
          </w:p>
        </w:tc>
        <w:tc>
          <w:tcPr>
            <w:tcW w:w="279" w:type="pct"/>
            <w:gridSpan w:val="2"/>
          </w:tcPr>
          <w:p w14:paraId="3ABA1F4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vMerge/>
          </w:tcPr>
          <w:p w14:paraId="114DFDD2" w14:textId="77777777" w:rsidR="0058009B" w:rsidRPr="007A6146" w:rsidRDefault="0058009B">
            <w:pPr>
              <w:pStyle w:val="TableText"/>
              <w:jc w:val="center"/>
              <w:rPr>
                <w:rFonts w:ascii="Verdana" w:hAnsi="Verdana"/>
                <w:sz w:val="18"/>
              </w:rPr>
            </w:pPr>
          </w:p>
        </w:tc>
        <w:tc>
          <w:tcPr>
            <w:tcW w:w="375" w:type="pct"/>
          </w:tcPr>
          <w:p w14:paraId="780F28C4"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789BF258"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11ACFFA6" w14:textId="77777777" w:rsidR="0058009B" w:rsidRPr="007A6146" w:rsidRDefault="0058009B">
            <w:pPr>
              <w:pStyle w:val="TableText"/>
              <w:jc w:val="center"/>
              <w:rPr>
                <w:rFonts w:ascii="Verdana" w:hAnsi="Verdana"/>
                <w:sz w:val="18"/>
              </w:rPr>
            </w:pPr>
            <w:r w:rsidRPr="007A6146">
              <w:rPr>
                <w:rFonts w:ascii="Verdana" w:hAnsi="Verdana"/>
                <w:sz w:val="18"/>
              </w:rPr>
              <w:t>1.75</w:t>
            </w:r>
          </w:p>
        </w:tc>
        <w:tc>
          <w:tcPr>
            <w:tcW w:w="287" w:type="pct"/>
          </w:tcPr>
          <w:p w14:paraId="34D8498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44" w:type="pct"/>
            <w:vMerge/>
          </w:tcPr>
          <w:p w14:paraId="688907FF" w14:textId="77777777" w:rsidR="0058009B" w:rsidRPr="007A6146" w:rsidRDefault="0058009B">
            <w:pPr>
              <w:pStyle w:val="TableText"/>
              <w:jc w:val="center"/>
              <w:rPr>
                <w:rFonts w:ascii="Verdana" w:hAnsi="Verdana"/>
                <w:sz w:val="18"/>
              </w:rPr>
            </w:pPr>
          </w:p>
        </w:tc>
        <w:tc>
          <w:tcPr>
            <w:tcW w:w="257" w:type="pct"/>
          </w:tcPr>
          <w:p w14:paraId="6C04A092"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0890E034" w14:textId="77777777" w:rsidR="0058009B" w:rsidRPr="007A6146" w:rsidRDefault="0058009B">
            <w:pPr>
              <w:pStyle w:val="TableText"/>
              <w:jc w:val="center"/>
              <w:rPr>
                <w:rFonts w:ascii="Verdana" w:hAnsi="Verdana"/>
                <w:sz w:val="18"/>
              </w:rPr>
            </w:pPr>
            <w:r w:rsidRPr="007A6146">
              <w:rPr>
                <w:rFonts w:ascii="Verdana" w:hAnsi="Verdana"/>
                <w:sz w:val="18"/>
              </w:rPr>
              <w:t>1.56</w:t>
            </w:r>
          </w:p>
        </w:tc>
      </w:tr>
      <w:tr w:rsidR="0058009B" w:rsidRPr="00507374" w14:paraId="7F3CE966" w14:textId="77777777">
        <w:trPr>
          <w:gridAfter w:val="1"/>
          <w:wAfter w:w="11" w:type="pct"/>
          <w:cantSplit/>
          <w:trHeight w:val="368"/>
        </w:trPr>
        <w:tc>
          <w:tcPr>
            <w:tcW w:w="346" w:type="pct"/>
            <w:vMerge/>
          </w:tcPr>
          <w:p w14:paraId="4994A283" w14:textId="77777777" w:rsidR="0058009B" w:rsidRPr="007A6146" w:rsidRDefault="0058009B">
            <w:pPr>
              <w:pStyle w:val="TableText"/>
              <w:rPr>
                <w:rFonts w:ascii="Verdana" w:hAnsi="Verdana"/>
                <w:sz w:val="18"/>
              </w:rPr>
            </w:pPr>
          </w:p>
        </w:tc>
        <w:tc>
          <w:tcPr>
            <w:tcW w:w="263" w:type="pct"/>
            <w:vMerge/>
          </w:tcPr>
          <w:p w14:paraId="662B5C2C" w14:textId="77777777" w:rsidR="0058009B" w:rsidRPr="007A6146" w:rsidRDefault="0058009B">
            <w:pPr>
              <w:pStyle w:val="TableText"/>
              <w:rPr>
                <w:rFonts w:ascii="Verdana" w:hAnsi="Verdana"/>
                <w:sz w:val="18"/>
              </w:rPr>
            </w:pPr>
          </w:p>
        </w:tc>
        <w:tc>
          <w:tcPr>
            <w:tcW w:w="234" w:type="pct"/>
          </w:tcPr>
          <w:p w14:paraId="287BE2FF" w14:textId="77777777" w:rsidR="0058009B" w:rsidRPr="007A6146" w:rsidRDefault="0058009B">
            <w:pPr>
              <w:pStyle w:val="TableText"/>
              <w:jc w:val="center"/>
              <w:rPr>
                <w:rFonts w:ascii="Verdana" w:hAnsi="Verdana"/>
                <w:sz w:val="18"/>
              </w:rPr>
            </w:pPr>
            <w:r w:rsidRPr="007A6146">
              <w:rPr>
                <w:rFonts w:ascii="Verdana" w:hAnsi="Verdana"/>
                <w:sz w:val="18"/>
              </w:rPr>
              <w:t>27</w:t>
            </w:r>
          </w:p>
        </w:tc>
        <w:tc>
          <w:tcPr>
            <w:tcW w:w="278" w:type="pct"/>
          </w:tcPr>
          <w:p w14:paraId="33C0106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vMerge/>
          </w:tcPr>
          <w:p w14:paraId="6A4208FF" w14:textId="77777777" w:rsidR="0058009B" w:rsidRPr="007A6146" w:rsidRDefault="0058009B">
            <w:pPr>
              <w:pStyle w:val="TableText"/>
              <w:jc w:val="center"/>
              <w:rPr>
                <w:rFonts w:ascii="Verdana" w:hAnsi="Verdana"/>
                <w:sz w:val="18"/>
              </w:rPr>
            </w:pPr>
          </w:p>
        </w:tc>
        <w:tc>
          <w:tcPr>
            <w:tcW w:w="386" w:type="pct"/>
          </w:tcPr>
          <w:p w14:paraId="026006B7"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98" w:type="pct"/>
          </w:tcPr>
          <w:p w14:paraId="38EE596C" w14:textId="77777777" w:rsidR="0058009B" w:rsidRPr="007A6146" w:rsidRDefault="0058009B">
            <w:pPr>
              <w:pStyle w:val="TableText"/>
              <w:jc w:val="center"/>
              <w:rPr>
                <w:rFonts w:ascii="Verdana" w:hAnsi="Verdana"/>
                <w:sz w:val="18"/>
              </w:rPr>
            </w:pPr>
            <w:r w:rsidRPr="007A6146">
              <w:rPr>
                <w:rFonts w:ascii="Verdana" w:hAnsi="Verdana"/>
                <w:sz w:val="18"/>
              </w:rPr>
              <w:t>1.60</w:t>
            </w:r>
          </w:p>
        </w:tc>
        <w:tc>
          <w:tcPr>
            <w:tcW w:w="279" w:type="pct"/>
            <w:gridSpan w:val="2"/>
          </w:tcPr>
          <w:p w14:paraId="2AE94DE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vMerge/>
          </w:tcPr>
          <w:p w14:paraId="535E0383" w14:textId="77777777" w:rsidR="0058009B" w:rsidRPr="007A6146" w:rsidRDefault="0058009B">
            <w:pPr>
              <w:pStyle w:val="TableText"/>
              <w:jc w:val="center"/>
              <w:rPr>
                <w:rFonts w:ascii="Verdana" w:hAnsi="Verdana"/>
                <w:sz w:val="18"/>
              </w:rPr>
            </w:pPr>
          </w:p>
        </w:tc>
        <w:tc>
          <w:tcPr>
            <w:tcW w:w="375" w:type="pct"/>
          </w:tcPr>
          <w:p w14:paraId="58B990B4" w14:textId="77777777" w:rsidR="0058009B" w:rsidRPr="007A6146" w:rsidRDefault="0058009B">
            <w:pPr>
              <w:pStyle w:val="TableText"/>
              <w:jc w:val="center"/>
              <w:rPr>
                <w:rFonts w:ascii="Verdana" w:hAnsi="Verdana"/>
                <w:sz w:val="18"/>
              </w:rPr>
            </w:pPr>
            <w:r w:rsidRPr="007A6146">
              <w:rPr>
                <w:rFonts w:ascii="Verdana" w:hAnsi="Verdana"/>
                <w:sz w:val="18"/>
              </w:rPr>
              <w:t>1.1</w:t>
            </w:r>
          </w:p>
        </w:tc>
        <w:tc>
          <w:tcPr>
            <w:tcW w:w="265" w:type="pct"/>
          </w:tcPr>
          <w:p w14:paraId="61F13A9B" w14:textId="77777777" w:rsidR="0058009B" w:rsidRPr="007A6146" w:rsidRDefault="0058009B">
            <w:pPr>
              <w:pStyle w:val="TableText"/>
              <w:jc w:val="center"/>
              <w:rPr>
                <w:rFonts w:ascii="Verdana" w:hAnsi="Verdana"/>
                <w:sz w:val="18"/>
              </w:rPr>
            </w:pPr>
            <w:r w:rsidRPr="007A6146">
              <w:rPr>
                <w:rFonts w:ascii="Verdana" w:hAnsi="Verdana"/>
                <w:sz w:val="18"/>
              </w:rPr>
              <w:t>15 m</w:t>
            </w:r>
          </w:p>
        </w:tc>
        <w:tc>
          <w:tcPr>
            <w:tcW w:w="253" w:type="pct"/>
          </w:tcPr>
          <w:p w14:paraId="7E6237C1" w14:textId="77777777" w:rsidR="0058009B" w:rsidRPr="007A6146" w:rsidRDefault="0058009B">
            <w:pPr>
              <w:pStyle w:val="TableText"/>
              <w:jc w:val="center"/>
              <w:rPr>
                <w:rFonts w:ascii="Verdana" w:hAnsi="Verdana"/>
                <w:sz w:val="18"/>
              </w:rPr>
            </w:pPr>
            <w:r w:rsidRPr="007A6146">
              <w:rPr>
                <w:rFonts w:ascii="Verdana" w:hAnsi="Verdana"/>
                <w:sz w:val="18"/>
              </w:rPr>
              <w:t>1.53</w:t>
            </w:r>
          </w:p>
        </w:tc>
        <w:tc>
          <w:tcPr>
            <w:tcW w:w="287" w:type="pct"/>
          </w:tcPr>
          <w:p w14:paraId="1901D31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 </w:t>
            </w:r>
            <w:r w:rsidRPr="007A6146">
              <w:rPr>
                <w:rFonts w:ascii="Verdana" w:hAnsi="Verdana"/>
                <w:color w:val="auto"/>
                <w:sz w:val="18"/>
                <w:vertAlign w:val="superscript"/>
              </w:rPr>
              <w:t>(20)</w:t>
            </w:r>
          </w:p>
        </w:tc>
        <w:tc>
          <w:tcPr>
            <w:tcW w:w="344" w:type="pct"/>
            <w:vMerge/>
          </w:tcPr>
          <w:p w14:paraId="760BC316" w14:textId="77777777" w:rsidR="0058009B" w:rsidRPr="007A6146" w:rsidRDefault="0058009B">
            <w:pPr>
              <w:pStyle w:val="TableText"/>
              <w:jc w:val="center"/>
              <w:rPr>
                <w:rFonts w:ascii="Verdana" w:hAnsi="Verdana"/>
                <w:sz w:val="18"/>
              </w:rPr>
            </w:pPr>
          </w:p>
        </w:tc>
        <w:tc>
          <w:tcPr>
            <w:tcW w:w="257" w:type="pct"/>
          </w:tcPr>
          <w:p w14:paraId="3C4829D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377ADB54" w14:textId="77777777" w:rsidR="0058009B" w:rsidRPr="007A6146" w:rsidRDefault="0058009B">
            <w:pPr>
              <w:pStyle w:val="TableText"/>
              <w:jc w:val="center"/>
              <w:rPr>
                <w:rFonts w:ascii="Verdana" w:hAnsi="Verdana"/>
                <w:sz w:val="18"/>
              </w:rPr>
            </w:pPr>
            <w:r w:rsidRPr="007A6146">
              <w:rPr>
                <w:rFonts w:ascii="Verdana" w:hAnsi="Verdana"/>
                <w:sz w:val="18"/>
              </w:rPr>
              <w:t>1.32</w:t>
            </w:r>
          </w:p>
        </w:tc>
      </w:tr>
      <w:tr w:rsidR="0058009B" w:rsidRPr="00507374" w14:paraId="17FDD2A1" w14:textId="77777777">
        <w:trPr>
          <w:gridAfter w:val="1"/>
          <w:wAfter w:w="11" w:type="pct"/>
          <w:cantSplit/>
          <w:trHeight w:val="368"/>
        </w:trPr>
        <w:tc>
          <w:tcPr>
            <w:tcW w:w="346" w:type="pct"/>
            <w:vMerge/>
          </w:tcPr>
          <w:p w14:paraId="5ED2DD9F" w14:textId="77777777" w:rsidR="0058009B" w:rsidRPr="007A6146" w:rsidRDefault="0058009B">
            <w:pPr>
              <w:pStyle w:val="TableText"/>
              <w:rPr>
                <w:rFonts w:ascii="Verdana" w:hAnsi="Verdana"/>
                <w:sz w:val="18"/>
              </w:rPr>
            </w:pPr>
          </w:p>
        </w:tc>
        <w:tc>
          <w:tcPr>
            <w:tcW w:w="263" w:type="pct"/>
            <w:vMerge/>
          </w:tcPr>
          <w:p w14:paraId="5A8D086F" w14:textId="77777777" w:rsidR="0058009B" w:rsidRPr="007A6146" w:rsidRDefault="0058009B">
            <w:pPr>
              <w:pStyle w:val="TableText"/>
              <w:rPr>
                <w:rFonts w:ascii="Verdana" w:hAnsi="Verdana"/>
                <w:sz w:val="18"/>
              </w:rPr>
            </w:pPr>
          </w:p>
        </w:tc>
        <w:tc>
          <w:tcPr>
            <w:tcW w:w="234" w:type="pct"/>
            <w:vMerge w:val="restart"/>
          </w:tcPr>
          <w:p w14:paraId="6F8964D6" w14:textId="77777777" w:rsidR="0058009B" w:rsidRPr="007A6146" w:rsidRDefault="0058009B">
            <w:pPr>
              <w:pStyle w:val="TableText"/>
              <w:jc w:val="center"/>
              <w:rPr>
                <w:rFonts w:ascii="Verdana" w:hAnsi="Verdana"/>
                <w:sz w:val="18"/>
              </w:rPr>
            </w:pPr>
            <w:r w:rsidRPr="007A6146">
              <w:rPr>
                <w:rFonts w:ascii="Verdana" w:hAnsi="Verdana"/>
                <w:sz w:val="18"/>
              </w:rPr>
              <w:t>28</w:t>
            </w:r>
          </w:p>
        </w:tc>
        <w:tc>
          <w:tcPr>
            <w:tcW w:w="278" w:type="pct"/>
            <w:vMerge w:val="restart"/>
          </w:tcPr>
          <w:p w14:paraId="04EE4FC5"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76" w:type="pct"/>
            <w:vMerge/>
          </w:tcPr>
          <w:p w14:paraId="4576ECF1" w14:textId="77777777" w:rsidR="0058009B" w:rsidRPr="007A6146" w:rsidRDefault="0058009B">
            <w:pPr>
              <w:pStyle w:val="TableText"/>
              <w:jc w:val="center"/>
              <w:rPr>
                <w:rFonts w:ascii="Verdana" w:hAnsi="Verdana"/>
                <w:sz w:val="18"/>
              </w:rPr>
            </w:pPr>
          </w:p>
        </w:tc>
        <w:tc>
          <w:tcPr>
            <w:tcW w:w="386" w:type="pct"/>
            <w:vMerge w:val="restart"/>
          </w:tcPr>
          <w:p w14:paraId="7E6CB21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vMerge w:val="restart"/>
          </w:tcPr>
          <w:p w14:paraId="2AF9F733" w14:textId="77777777" w:rsidR="0058009B" w:rsidRPr="007A6146" w:rsidRDefault="0058009B">
            <w:pPr>
              <w:pStyle w:val="TableText"/>
              <w:jc w:val="center"/>
              <w:rPr>
                <w:rFonts w:ascii="Verdana" w:hAnsi="Verdana"/>
                <w:sz w:val="18"/>
              </w:rPr>
            </w:pPr>
            <w:r w:rsidRPr="007A6146">
              <w:rPr>
                <w:rFonts w:ascii="Verdana" w:hAnsi="Verdana"/>
                <w:sz w:val="18"/>
              </w:rPr>
              <w:t>1.40</w:t>
            </w:r>
          </w:p>
        </w:tc>
        <w:tc>
          <w:tcPr>
            <w:tcW w:w="279" w:type="pct"/>
            <w:gridSpan w:val="2"/>
            <w:vMerge w:val="restart"/>
          </w:tcPr>
          <w:p w14:paraId="528D325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1</w:t>
            </w:r>
          </w:p>
        </w:tc>
        <w:tc>
          <w:tcPr>
            <w:tcW w:w="354" w:type="pct"/>
            <w:vMerge/>
          </w:tcPr>
          <w:p w14:paraId="0DD068FB" w14:textId="77777777" w:rsidR="0058009B" w:rsidRPr="007A6146" w:rsidRDefault="0058009B">
            <w:pPr>
              <w:pStyle w:val="TableText"/>
              <w:jc w:val="center"/>
              <w:rPr>
                <w:rFonts w:ascii="Verdana" w:hAnsi="Verdana"/>
                <w:sz w:val="18"/>
              </w:rPr>
            </w:pPr>
          </w:p>
        </w:tc>
        <w:tc>
          <w:tcPr>
            <w:tcW w:w="375" w:type="pct"/>
            <w:vMerge w:val="restart"/>
          </w:tcPr>
          <w:p w14:paraId="0F581BF6"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vMerge w:val="restart"/>
          </w:tcPr>
          <w:p w14:paraId="42355760" w14:textId="77777777" w:rsidR="0058009B" w:rsidRPr="007A6146" w:rsidRDefault="0058009B">
            <w:pPr>
              <w:pStyle w:val="TableText"/>
              <w:jc w:val="center"/>
              <w:rPr>
                <w:rFonts w:ascii="Verdana" w:hAnsi="Verdana"/>
                <w:sz w:val="18"/>
              </w:rPr>
            </w:pPr>
            <w:r w:rsidRPr="007A6146">
              <w:rPr>
                <w:rFonts w:ascii="Verdana" w:hAnsi="Verdana"/>
                <w:sz w:val="18"/>
              </w:rPr>
              <w:t>15 m</w:t>
            </w:r>
          </w:p>
        </w:tc>
        <w:tc>
          <w:tcPr>
            <w:tcW w:w="253" w:type="pct"/>
            <w:vMerge w:val="restart"/>
          </w:tcPr>
          <w:p w14:paraId="1365E1C2" w14:textId="77777777" w:rsidR="0058009B" w:rsidRPr="007A6146" w:rsidRDefault="0058009B">
            <w:pPr>
              <w:pStyle w:val="TableText"/>
              <w:jc w:val="center"/>
              <w:rPr>
                <w:rFonts w:ascii="Verdana" w:hAnsi="Verdana"/>
                <w:sz w:val="18"/>
              </w:rPr>
            </w:pPr>
            <w:r w:rsidRPr="007A6146">
              <w:rPr>
                <w:rFonts w:ascii="Verdana" w:hAnsi="Verdana"/>
                <w:sz w:val="18"/>
              </w:rPr>
              <w:t>1.35</w:t>
            </w:r>
          </w:p>
        </w:tc>
        <w:tc>
          <w:tcPr>
            <w:tcW w:w="287" w:type="pct"/>
            <w:vMerge w:val="restart"/>
          </w:tcPr>
          <w:p w14:paraId="469287D3"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 xml:space="preserve">1 </w:t>
            </w:r>
            <w:r w:rsidRPr="007A6146">
              <w:rPr>
                <w:rFonts w:ascii="Verdana" w:hAnsi="Verdana"/>
                <w:color w:val="auto"/>
                <w:sz w:val="18"/>
                <w:vertAlign w:val="superscript"/>
              </w:rPr>
              <w:t>(20)</w:t>
            </w:r>
          </w:p>
        </w:tc>
        <w:tc>
          <w:tcPr>
            <w:tcW w:w="344" w:type="pct"/>
            <w:vMerge/>
          </w:tcPr>
          <w:p w14:paraId="7E7173E7" w14:textId="77777777" w:rsidR="0058009B" w:rsidRPr="007A6146" w:rsidRDefault="0058009B">
            <w:pPr>
              <w:pStyle w:val="TableText"/>
              <w:jc w:val="center"/>
              <w:rPr>
                <w:rFonts w:ascii="Verdana" w:hAnsi="Verdana"/>
                <w:sz w:val="18"/>
              </w:rPr>
            </w:pPr>
          </w:p>
        </w:tc>
        <w:tc>
          <w:tcPr>
            <w:tcW w:w="257" w:type="pct"/>
          </w:tcPr>
          <w:p w14:paraId="61786558"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62D4C7B2" w14:textId="77777777" w:rsidR="0058009B" w:rsidRPr="00F2242C" w:rsidRDefault="0058009B">
            <w:pPr>
              <w:pStyle w:val="TableText"/>
              <w:jc w:val="center"/>
              <w:rPr>
                <w:rFonts w:ascii="Verdana" w:hAnsi="Verdana"/>
                <w:b/>
                <w:bCs/>
                <w:color w:val="FF0000"/>
                <w:sz w:val="18"/>
              </w:rPr>
            </w:pPr>
            <w:r w:rsidRPr="00F2242C">
              <w:rPr>
                <w:rFonts w:ascii="Verdana" w:hAnsi="Verdana"/>
                <w:b/>
                <w:bCs/>
                <w:color w:val="FF0000"/>
                <w:sz w:val="18"/>
              </w:rPr>
              <w:t>1.12</w:t>
            </w:r>
          </w:p>
        </w:tc>
      </w:tr>
      <w:tr w:rsidR="0058009B" w:rsidRPr="00507374" w14:paraId="4C68896A" w14:textId="77777777">
        <w:trPr>
          <w:gridAfter w:val="1"/>
          <w:wAfter w:w="11" w:type="pct"/>
          <w:cantSplit/>
          <w:trHeight w:val="368"/>
        </w:trPr>
        <w:tc>
          <w:tcPr>
            <w:tcW w:w="346" w:type="pct"/>
            <w:vMerge/>
          </w:tcPr>
          <w:p w14:paraId="7F863197" w14:textId="77777777" w:rsidR="0058009B" w:rsidRPr="007A6146" w:rsidRDefault="0058009B">
            <w:pPr>
              <w:pStyle w:val="TableText"/>
              <w:rPr>
                <w:rFonts w:ascii="Verdana" w:hAnsi="Verdana"/>
                <w:sz w:val="18"/>
              </w:rPr>
            </w:pPr>
          </w:p>
        </w:tc>
        <w:tc>
          <w:tcPr>
            <w:tcW w:w="263" w:type="pct"/>
            <w:vMerge/>
          </w:tcPr>
          <w:p w14:paraId="5A297C85" w14:textId="77777777" w:rsidR="0058009B" w:rsidRPr="007A6146" w:rsidRDefault="0058009B">
            <w:pPr>
              <w:pStyle w:val="TableText"/>
              <w:rPr>
                <w:rFonts w:ascii="Verdana" w:hAnsi="Verdana"/>
                <w:sz w:val="18"/>
              </w:rPr>
            </w:pPr>
          </w:p>
        </w:tc>
        <w:tc>
          <w:tcPr>
            <w:tcW w:w="234" w:type="pct"/>
            <w:vMerge/>
          </w:tcPr>
          <w:p w14:paraId="049ACE2A" w14:textId="77777777" w:rsidR="0058009B" w:rsidRPr="007A6146" w:rsidRDefault="0058009B">
            <w:pPr>
              <w:pStyle w:val="TableText"/>
              <w:jc w:val="center"/>
              <w:rPr>
                <w:rFonts w:ascii="Verdana" w:hAnsi="Verdana"/>
                <w:sz w:val="18"/>
              </w:rPr>
            </w:pPr>
          </w:p>
        </w:tc>
        <w:tc>
          <w:tcPr>
            <w:tcW w:w="278" w:type="pct"/>
            <w:vMerge/>
          </w:tcPr>
          <w:p w14:paraId="41E3DE8D" w14:textId="77777777" w:rsidR="0058009B" w:rsidRPr="007A6146" w:rsidRDefault="0058009B">
            <w:pPr>
              <w:pStyle w:val="TableText"/>
              <w:jc w:val="center"/>
              <w:rPr>
                <w:rFonts w:ascii="Verdana" w:hAnsi="Verdana"/>
                <w:color w:val="auto"/>
                <w:sz w:val="18"/>
              </w:rPr>
            </w:pPr>
          </w:p>
        </w:tc>
        <w:tc>
          <w:tcPr>
            <w:tcW w:w="376" w:type="pct"/>
            <w:vMerge/>
          </w:tcPr>
          <w:p w14:paraId="5DDD9107" w14:textId="77777777" w:rsidR="0058009B" w:rsidRPr="007A6146" w:rsidRDefault="0058009B">
            <w:pPr>
              <w:pStyle w:val="TableText"/>
              <w:jc w:val="center"/>
              <w:rPr>
                <w:rFonts w:ascii="Verdana" w:hAnsi="Verdana"/>
                <w:sz w:val="18"/>
              </w:rPr>
            </w:pPr>
          </w:p>
        </w:tc>
        <w:tc>
          <w:tcPr>
            <w:tcW w:w="386" w:type="pct"/>
            <w:vMerge/>
          </w:tcPr>
          <w:p w14:paraId="1811902A" w14:textId="77777777" w:rsidR="0058009B" w:rsidRPr="007A6146" w:rsidRDefault="0058009B">
            <w:pPr>
              <w:pStyle w:val="TableText"/>
              <w:jc w:val="center"/>
              <w:rPr>
                <w:rFonts w:ascii="Verdana" w:hAnsi="Verdana"/>
                <w:sz w:val="18"/>
              </w:rPr>
            </w:pPr>
          </w:p>
        </w:tc>
        <w:tc>
          <w:tcPr>
            <w:tcW w:w="298" w:type="pct"/>
            <w:vMerge/>
          </w:tcPr>
          <w:p w14:paraId="74D44DD5" w14:textId="77777777" w:rsidR="0058009B" w:rsidRPr="007A6146" w:rsidRDefault="0058009B">
            <w:pPr>
              <w:pStyle w:val="TableText"/>
              <w:jc w:val="center"/>
              <w:rPr>
                <w:rFonts w:ascii="Verdana" w:hAnsi="Verdana"/>
                <w:sz w:val="18"/>
              </w:rPr>
            </w:pPr>
          </w:p>
        </w:tc>
        <w:tc>
          <w:tcPr>
            <w:tcW w:w="279" w:type="pct"/>
            <w:gridSpan w:val="2"/>
            <w:vMerge/>
          </w:tcPr>
          <w:p w14:paraId="0FBAD586" w14:textId="77777777" w:rsidR="0058009B" w:rsidRPr="007A6146" w:rsidRDefault="0058009B">
            <w:pPr>
              <w:pStyle w:val="TableText"/>
              <w:jc w:val="center"/>
              <w:rPr>
                <w:rFonts w:ascii="Verdana" w:hAnsi="Verdana"/>
                <w:color w:val="auto"/>
                <w:sz w:val="18"/>
              </w:rPr>
            </w:pPr>
          </w:p>
        </w:tc>
        <w:tc>
          <w:tcPr>
            <w:tcW w:w="354" w:type="pct"/>
            <w:vMerge/>
          </w:tcPr>
          <w:p w14:paraId="0D9E33F3" w14:textId="77777777" w:rsidR="0058009B" w:rsidRPr="007A6146" w:rsidRDefault="0058009B">
            <w:pPr>
              <w:pStyle w:val="TableText"/>
              <w:jc w:val="center"/>
              <w:rPr>
                <w:rFonts w:ascii="Verdana" w:hAnsi="Verdana"/>
                <w:sz w:val="18"/>
              </w:rPr>
            </w:pPr>
          </w:p>
        </w:tc>
        <w:tc>
          <w:tcPr>
            <w:tcW w:w="375" w:type="pct"/>
            <w:vMerge/>
          </w:tcPr>
          <w:p w14:paraId="093BA295" w14:textId="77777777" w:rsidR="0058009B" w:rsidRPr="007A6146" w:rsidRDefault="0058009B">
            <w:pPr>
              <w:pStyle w:val="TableText"/>
              <w:jc w:val="center"/>
              <w:rPr>
                <w:rFonts w:ascii="Verdana" w:hAnsi="Verdana"/>
                <w:sz w:val="18"/>
              </w:rPr>
            </w:pPr>
          </w:p>
        </w:tc>
        <w:tc>
          <w:tcPr>
            <w:tcW w:w="265" w:type="pct"/>
            <w:vMerge/>
          </w:tcPr>
          <w:p w14:paraId="4FD8F589" w14:textId="77777777" w:rsidR="0058009B" w:rsidRPr="007A6146" w:rsidRDefault="0058009B">
            <w:pPr>
              <w:pStyle w:val="TableText"/>
              <w:jc w:val="center"/>
              <w:rPr>
                <w:rFonts w:ascii="Verdana" w:hAnsi="Verdana"/>
                <w:sz w:val="18"/>
              </w:rPr>
            </w:pPr>
          </w:p>
        </w:tc>
        <w:tc>
          <w:tcPr>
            <w:tcW w:w="253" w:type="pct"/>
            <w:vMerge/>
          </w:tcPr>
          <w:p w14:paraId="51506694" w14:textId="77777777" w:rsidR="0058009B" w:rsidRPr="007A6146" w:rsidRDefault="0058009B">
            <w:pPr>
              <w:pStyle w:val="TableText"/>
              <w:jc w:val="center"/>
              <w:rPr>
                <w:rFonts w:ascii="Verdana" w:hAnsi="Verdana"/>
                <w:sz w:val="18"/>
              </w:rPr>
            </w:pPr>
          </w:p>
        </w:tc>
        <w:tc>
          <w:tcPr>
            <w:tcW w:w="287" w:type="pct"/>
            <w:vMerge/>
          </w:tcPr>
          <w:p w14:paraId="147C257E" w14:textId="77777777" w:rsidR="0058009B" w:rsidRPr="007A6146" w:rsidRDefault="0058009B">
            <w:pPr>
              <w:pStyle w:val="TableText"/>
              <w:jc w:val="center"/>
              <w:rPr>
                <w:rFonts w:ascii="Verdana" w:hAnsi="Verdana"/>
                <w:color w:val="auto"/>
                <w:sz w:val="18"/>
              </w:rPr>
            </w:pPr>
          </w:p>
        </w:tc>
        <w:tc>
          <w:tcPr>
            <w:tcW w:w="344" w:type="pct"/>
            <w:vMerge/>
          </w:tcPr>
          <w:p w14:paraId="79B7118F" w14:textId="77777777" w:rsidR="0058009B" w:rsidRPr="007A6146" w:rsidRDefault="0058009B">
            <w:pPr>
              <w:pStyle w:val="TableText"/>
              <w:jc w:val="center"/>
              <w:rPr>
                <w:rFonts w:ascii="Verdana" w:hAnsi="Verdana"/>
                <w:sz w:val="18"/>
              </w:rPr>
            </w:pPr>
          </w:p>
        </w:tc>
        <w:tc>
          <w:tcPr>
            <w:tcW w:w="257" w:type="pct"/>
          </w:tcPr>
          <w:p w14:paraId="7F29A364"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7B6E2AB0" w14:textId="77777777" w:rsidR="0058009B" w:rsidRPr="007A6146" w:rsidRDefault="0058009B">
            <w:pPr>
              <w:pStyle w:val="TableText"/>
              <w:jc w:val="center"/>
              <w:rPr>
                <w:rFonts w:ascii="Verdana" w:hAnsi="Verdana"/>
                <w:sz w:val="18"/>
              </w:rPr>
            </w:pPr>
            <w:r w:rsidRPr="007A6146">
              <w:rPr>
                <w:rFonts w:ascii="Verdana" w:hAnsi="Verdana"/>
                <w:sz w:val="18"/>
              </w:rPr>
              <w:t>&gt;1.3</w:t>
            </w:r>
            <w:r>
              <w:rPr>
                <w:rFonts w:ascii="Verdana" w:hAnsi="Verdana"/>
                <w:sz w:val="18"/>
              </w:rPr>
              <w:t>0</w:t>
            </w:r>
            <w:r w:rsidRPr="007A6146">
              <w:rPr>
                <w:rFonts w:ascii="Verdana" w:hAnsi="Verdana"/>
                <w:sz w:val="18"/>
              </w:rPr>
              <w:t xml:space="preserve"> </w:t>
            </w:r>
            <w:r w:rsidRPr="007A6146">
              <w:rPr>
                <w:rFonts w:ascii="Verdana" w:hAnsi="Verdana"/>
                <w:sz w:val="18"/>
                <w:vertAlign w:val="superscript"/>
              </w:rPr>
              <w:t>(29)</w:t>
            </w:r>
          </w:p>
        </w:tc>
      </w:tr>
      <w:tr w:rsidR="0058009B" w:rsidRPr="00507374" w14:paraId="23B68678" w14:textId="77777777">
        <w:trPr>
          <w:gridAfter w:val="1"/>
          <w:wAfter w:w="11" w:type="pct"/>
          <w:cantSplit/>
          <w:trHeight w:val="368"/>
        </w:trPr>
        <w:tc>
          <w:tcPr>
            <w:tcW w:w="346" w:type="pct"/>
          </w:tcPr>
          <w:p w14:paraId="616C7B80" w14:textId="77777777" w:rsidR="0058009B" w:rsidRPr="007A6146" w:rsidRDefault="0058009B">
            <w:pPr>
              <w:pStyle w:val="TableText"/>
              <w:rPr>
                <w:rFonts w:ascii="Verdana" w:hAnsi="Verdana"/>
                <w:sz w:val="18"/>
              </w:rPr>
            </w:pPr>
            <w:r w:rsidRPr="007A6146">
              <w:rPr>
                <w:rFonts w:ascii="Verdana" w:hAnsi="Verdana"/>
                <w:sz w:val="18"/>
              </w:rPr>
              <w:t>YTF NB</w:t>
            </w:r>
          </w:p>
        </w:tc>
        <w:tc>
          <w:tcPr>
            <w:tcW w:w="263" w:type="pct"/>
          </w:tcPr>
          <w:p w14:paraId="19CACF18" w14:textId="77777777" w:rsidR="0058009B" w:rsidRPr="007A6146" w:rsidRDefault="0058009B">
            <w:pPr>
              <w:pStyle w:val="TableText"/>
              <w:rPr>
                <w:rFonts w:ascii="Verdana" w:hAnsi="Verdana"/>
                <w:sz w:val="18"/>
              </w:rPr>
            </w:pPr>
            <w:r w:rsidRPr="007A6146">
              <w:rPr>
                <w:rFonts w:ascii="Verdana" w:hAnsi="Verdana"/>
                <w:sz w:val="18"/>
              </w:rPr>
              <w:t>Type 1</w:t>
            </w:r>
          </w:p>
        </w:tc>
        <w:tc>
          <w:tcPr>
            <w:tcW w:w="234" w:type="pct"/>
          </w:tcPr>
          <w:p w14:paraId="14778D49" w14:textId="77777777" w:rsidR="0058009B" w:rsidRPr="007A6146" w:rsidRDefault="0058009B">
            <w:pPr>
              <w:pStyle w:val="TableText"/>
              <w:jc w:val="center"/>
              <w:rPr>
                <w:rFonts w:ascii="Verdana" w:hAnsi="Verdana"/>
                <w:sz w:val="18"/>
              </w:rPr>
            </w:pPr>
            <w:r w:rsidRPr="007A6146">
              <w:rPr>
                <w:rFonts w:ascii="Verdana" w:hAnsi="Verdana"/>
                <w:sz w:val="18"/>
              </w:rPr>
              <w:t>29</w:t>
            </w:r>
          </w:p>
        </w:tc>
        <w:tc>
          <w:tcPr>
            <w:tcW w:w="278" w:type="pct"/>
          </w:tcPr>
          <w:p w14:paraId="4973DA86"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tcPr>
          <w:p w14:paraId="7C931893"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3222ADB3"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776E6DE3" w14:textId="77777777" w:rsidR="0058009B" w:rsidRPr="007A6146" w:rsidRDefault="0058009B">
            <w:pPr>
              <w:pStyle w:val="TableText"/>
              <w:jc w:val="center"/>
              <w:rPr>
                <w:rFonts w:ascii="Verdana" w:hAnsi="Verdana"/>
                <w:sz w:val="18"/>
              </w:rPr>
            </w:pPr>
            <w:r w:rsidRPr="007A6146">
              <w:rPr>
                <w:rFonts w:ascii="Verdana" w:hAnsi="Verdana"/>
                <w:sz w:val="18"/>
              </w:rPr>
              <w:t>2.35</w:t>
            </w:r>
          </w:p>
        </w:tc>
        <w:tc>
          <w:tcPr>
            <w:tcW w:w="279" w:type="pct"/>
            <w:gridSpan w:val="2"/>
          </w:tcPr>
          <w:p w14:paraId="627A90B4"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tcPr>
          <w:p w14:paraId="130E3152"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2286C7CB"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27AB88A5" w14:textId="77777777" w:rsidR="0058009B" w:rsidRPr="007A6146" w:rsidRDefault="0058009B">
            <w:pPr>
              <w:pStyle w:val="TableText"/>
              <w:jc w:val="center"/>
              <w:rPr>
                <w:rFonts w:ascii="Verdana" w:hAnsi="Verdana"/>
                <w:sz w:val="18"/>
              </w:rPr>
            </w:pPr>
            <w:r w:rsidRPr="007A6146">
              <w:rPr>
                <w:rFonts w:ascii="Verdana" w:hAnsi="Verdana"/>
                <w:sz w:val="18"/>
              </w:rPr>
              <w:t>5 m</w:t>
            </w:r>
          </w:p>
        </w:tc>
        <w:tc>
          <w:tcPr>
            <w:tcW w:w="253" w:type="pct"/>
          </w:tcPr>
          <w:p w14:paraId="7AA5E9DF" w14:textId="77777777" w:rsidR="0058009B" w:rsidRPr="007A6146" w:rsidRDefault="0058009B">
            <w:pPr>
              <w:pStyle w:val="TableText"/>
              <w:jc w:val="center"/>
              <w:rPr>
                <w:rFonts w:ascii="Verdana" w:hAnsi="Verdana"/>
                <w:sz w:val="18"/>
              </w:rPr>
            </w:pPr>
            <w:r w:rsidRPr="007A6146">
              <w:rPr>
                <w:rFonts w:ascii="Verdana" w:hAnsi="Verdana"/>
                <w:sz w:val="18"/>
              </w:rPr>
              <w:t>2.26</w:t>
            </w:r>
          </w:p>
        </w:tc>
        <w:tc>
          <w:tcPr>
            <w:tcW w:w="287" w:type="pct"/>
          </w:tcPr>
          <w:p w14:paraId="4A09F83D" w14:textId="77777777" w:rsidR="0058009B" w:rsidRPr="007A6146" w:rsidRDefault="0058009B">
            <w:pPr>
              <w:pStyle w:val="TableText"/>
              <w:jc w:val="center"/>
              <w:rPr>
                <w:rFonts w:ascii="Verdana" w:hAnsi="Verdana"/>
                <w:color w:val="auto"/>
                <w:sz w:val="18"/>
                <w:vertAlign w:val="superscript"/>
              </w:rPr>
            </w:pPr>
            <w:r w:rsidRPr="007A6146">
              <w:rPr>
                <w:rFonts w:ascii="Verdana" w:hAnsi="Verdana"/>
                <w:color w:val="auto"/>
                <w:sz w:val="18"/>
              </w:rPr>
              <w:t xml:space="preserve">1 </w:t>
            </w:r>
            <w:r w:rsidRPr="007A6146">
              <w:rPr>
                <w:rFonts w:ascii="Verdana" w:hAnsi="Verdana"/>
                <w:color w:val="auto"/>
                <w:sz w:val="18"/>
                <w:vertAlign w:val="superscript"/>
              </w:rPr>
              <w:t>(21)</w:t>
            </w:r>
          </w:p>
        </w:tc>
        <w:tc>
          <w:tcPr>
            <w:tcW w:w="344" w:type="pct"/>
          </w:tcPr>
          <w:p w14:paraId="7B85091C"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39BB65EB"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6541ADD4" w14:textId="77777777" w:rsidR="0058009B" w:rsidRPr="007A6146" w:rsidRDefault="0058009B">
            <w:pPr>
              <w:pStyle w:val="TableText"/>
              <w:jc w:val="center"/>
              <w:rPr>
                <w:rFonts w:ascii="Verdana" w:hAnsi="Verdana"/>
                <w:sz w:val="18"/>
              </w:rPr>
            </w:pPr>
            <w:r w:rsidRPr="007A6146">
              <w:rPr>
                <w:rFonts w:ascii="Verdana" w:hAnsi="Verdana"/>
                <w:sz w:val="18"/>
              </w:rPr>
              <w:t>2.23</w:t>
            </w:r>
          </w:p>
        </w:tc>
      </w:tr>
      <w:tr w:rsidR="0058009B" w:rsidRPr="00507374" w14:paraId="04494C61" w14:textId="77777777">
        <w:trPr>
          <w:gridAfter w:val="1"/>
          <w:wAfter w:w="11" w:type="pct"/>
          <w:cantSplit/>
          <w:trHeight w:val="368"/>
        </w:trPr>
        <w:tc>
          <w:tcPr>
            <w:tcW w:w="346" w:type="pct"/>
          </w:tcPr>
          <w:p w14:paraId="2C516503" w14:textId="77777777" w:rsidR="0058009B" w:rsidRPr="007A6146" w:rsidRDefault="0058009B">
            <w:pPr>
              <w:pStyle w:val="TableText"/>
              <w:rPr>
                <w:rFonts w:ascii="Verdana" w:hAnsi="Verdana"/>
                <w:sz w:val="18"/>
              </w:rPr>
            </w:pPr>
            <w:r w:rsidRPr="007A6146">
              <w:rPr>
                <w:rFonts w:ascii="Verdana" w:hAnsi="Verdana"/>
                <w:sz w:val="18"/>
              </w:rPr>
              <w:t>YTF RCB</w:t>
            </w:r>
          </w:p>
        </w:tc>
        <w:tc>
          <w:tcPr>
            <w:tcW w:w="263" w:type="pct"/>
          </w:tcPr>
          <w:p w14:paraId="499CFF81" w14:textId="77777777" w:rsidR="0058009B" w:rsidRPr="007A6146" w:rsidRDefault="0058009B">
            <w:pPr>
              <w:pStyle w:val="TableText"/>
              <w:rPr>
                <w:rFonts w:ascii="Verdana" w:hAnsi="Verdana"/>
                <w:sz w:val="18"/>
              </w:rPr>
            </w:pPr>
            <w:r w:rsidRPr="007A6146">
              <w:rPr>
                <w:rFonts w:ascii="Verdana" w:hAnsi="Verdana"/>
                <w:sz w:val="18"/>
              </w:rPr>
              <w:t>Type 1</w:t>
            </w:r>
          </w:p>
        </w:tc>
        <w:tc>
          <w:tcPr>
            <w:tcW w:w="234" w:type="pct"/>
          </w:tcPr>
          <w:p w14:paraId="2702C26B" w14:textId="77777777" w:rsidR="0058009B" w:rsidRPr="007A6146" w:rsidRDefault="0058009B">
            <w:pPr>
              <w:pStyle w:val="TableText"/>
              <w:jc w:val="center"/>
              <w:rPr>
                <w:rFonts w:ascii="Verdana" w:hAnsi="Verdana"/>
                <w:sz w:val="18"/>
              </w:rPr>
            </w:pPr>
            <w:r w:rsidRPr="007A6146">
              <w:rPr>
                <w:rFonts w:ascii="Verdana" w:hAnsi="Verdana"/>
                <w:sz w:val="18"/>
              </w:rPr>
              <w:t>30</w:t>
            </w:r>
          </w:p>
        </w:tc>
        <w:tc>
          <w:tcPr>
            <w:tcW w:w="278" w:type="pct"/>
          </w:tcPr>
          <w:p w14:paraId="2FE95272"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76" w:type="pct"/>
          </w:tcPr>
          <w:p w14:paraId="250CB582" w14:textId="77777777" w:rsidR="0058009B" w:rsidRPr="007A6146" w:rsidRDefault="0058009B">
            <w:pPr>
              <w:pStyle w:val="TableText"/>
              <w:jc w:val="center"/>
              <w:rPr>
                <w:rFonts w:ascii="Verdana" w:hAnsi="Verdana"/>
                <w:sz w:val="18"/>
              </w:rPr>
            </w:pPr>
            <w:r w:rsidRPr="007A6146">
              <w:rPr>
                <w:rFonts w:ascii="Verdana" w:hAnsi="Verdana"/>
                <w:sz w:val="18"/>
              </w:rPr>
              <w:t>0.8</w:t>
            </w:r>
          </w:p>
        </w:tc>
        <w:tc>
          <w:tcPr>
            <w:tcW w:w="386" w:type="pct"/>
          </w:tcPr>
          <w:p w14:paraId="739C0AC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98" w:type="pct"/>
          </w:tcPr>
          <w:p w14:paraId="44554F60" w14:textId="77777777" w:rsidR="0058009B" w:rsidRPr="007A6146" w:rsidRDefault="0058009B">
            <w:pPr>
              <w:pStyle w:val="TableText"/>
              <w:jc w:val="center"/>
              <w:rPr>
                <w:rFonts w:ascii="Verdana" w:hAnsi="Verdana"/>
                <w:sz w:val="18"/>
              </w:rPr>
            </w:pPr>
            <w:r w:rsidRPr="007A6146">
              <w:rPr>
                <w:rFonts w:ascii="Verdana" w:hAnsi="Verdana"/>
                <w:sz w:val="18"/>
              </w:rPr>
              <w:t>2.38</w:t>
            </w:r>
          </w:p>
        </w:tc>
        <w:tc>
          <w:tcPr>
            <w:tcW w:w="279" w:type="pct"/>
            <w:gridSpan w:val="2"/>
          </w:tcPr>
          <w:p w14:paraId="17D2F7CF"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3</w:t>
            </w:r>
          </w:p>
        </w:tc>
        <w:tc>
          <w:tcPr>
            <w:tcW w:w="354" w:type="pct"/>
          </w:tcPr>
          <w:p w14:paraId="13798330" w14:textId="77777777" w:rsidR="0058009B" w:rsidRPr="007A6146" w:rsidRDefault="0058009B">
            <w:pPr>
              <w:pStyle w:val="TableText"/>
              <w:jc w:val="center"/>
              <w:rPr>
                <w:rFonts w:ascii="Verdana" w:hAnsi="Verdana"/>
                <w:sz w:val="18"/>
              </w:rPr>
            </w:pPr>
            <w:r w:rsidRPr="007A6146">
              <w:rPr>
                <w:rFonts w:ascii="Verdana" w:hAnsi="Verdana"/>
                <w:sz w:val="18"/>
              </w:rPr>
              <w:t>0.8</w:t>
            </w:r>
          </w:p>
        </w:tc>
        <w:tc>
          <w:tcPr>
            <w:tcW w:w="375" w:type="pct"/>
          </w:tcPr>
          <w:p w14:paraId="37AA8AC0"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265" w:type="pct"/>
          </w:tcPr>
          <w:p w14:paraId="2499B813"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38377FF4" w14:textId="77777777" w:rsidR="0058009B" w:rsidRPr="007A6146" w:rsidRDefault="0058009B">
            <w:pPr>
              <w:pStyle w:val="TableText"/>
              <w:jc w:val="center"/>
              <w:rPr>
                <w:rFonts w:ascii="Verdana" w:hAnsi="Verdana"/>
                <w:sz w:val="18"/>
              </w:rPr>
            </w:pPr>
            <w:r w:rsidRPr="007A6146">
              <w:rPr>
                <w:rFonts w:ascii="Verdana" w:hAnsi="Verdana"/>
                <w:sz w:val="18"/>
              </w:rPr>
              <w:t>2.41</w:t>
            </w:r>
          </w:p>
        </w:tc>
        <w:tc>
          <w:tcPr>
            <w:tcW w:w="287" w:type="pct"/>
          </w:tcPr>
          <w:p w14:paraId="44347F51" w14:textId="77777777" w:rsidR="0058009B" w:rsidRPr="007A6146" w:rsidRDefault="0058009B">
            <w:pPr>
              <w:pStyle w:val="TableText"/>
              <w:jc w:val="center"/>
              <w:rPr>
                <w:rFonts w:ascii="Verdana" w:hAnsi="Verdana"/>
                <w:color w:val="auto"/>
                <w:sz w:val="18"/>
                <w:vertAlign w:val="superscript"/>
              </w:rPr>
            </w:pPr>
            <w:r w:rsidRPr="007A6146">
              <w:rPr>
                <w:rFonts w:ascii="Verdana" w:hAnsi="Verdana"/>
                <w:color w:val="auto"/>
                <w:sz w:val="18"/>
              </w:rPr>
              <w:t xml:space="preserve">3 </w:t>
            </w:r>
            <w:r w:rsidRPr="007A6146">
              <w:rPr>
                <w:rFonts w:ascii="Verdana" w:hAnsi="Verdana"/>
                <w:color w:val="auto"/>
                <w:sz w:val="18"/>
                <w:vertAlign w:val="superscript"/>
              </w:rPr>
              <w:t>(22)</w:t>
            </w:r>
          </w:p>
        </w:tc>
        <w:tc>
          <w:tcPr>
            <w:tcW w:w="344" w:type="pct"/>
          </w:tcPr>
          <w:p w14:paraId="2D0531CD"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3B54441D" w14:textId="77777777" w:rsidR="0058009B" w:rsidRPr="007A6146" w:rsidRDefault="0058009B">
            <w:pPr>
              <w:pStyle w:val="TableText"/>
              <w:jc w:val="center"/>
              <w:rPr>
                <w:rFonts w:ascii="Verdana" w:hAnsi="Verdana"/>
                <w:sz w:val="18"/>
              </w:rPr>
            </w:pPr>
            <w:r w:rsidRPr="007A6146">
              <w:rPr>
                <w:rFonts w:ascii="Verdana" w:hAnsi="Verdana"/>
                <w:sz w:val="18"/>
              </w:rPr>
              <w:t>1.3</w:t>
            </w:r>
          </w:p>
        </w:tc>
        <w:tc>
          <w:tcPr>
            <w:tcW w:w="394" w:type="pct"/>
          </w:tcPr>
          <w:p w14:paraId="2AC5E0AE" w14:textId="77777777" w:rsidR="0058009B" w:rsidRPr="007A6146" w:rsidRDefault="0058009B">
            <w:pPr>
              <w:pStyle w:val="TableText"/>
              <w:jc w:val="center"/>
              <w:rPr>
                <w:rFonts w:ascii="Verdana" w:hAnsi="Verdana"/>
                <w:sz w:val="18"/>
              </w:rPr>
            </w:pPr>
            <w:r w:rsidRPr="007A6146">
              <w:rPr>
                <w:rFonts w:ascii="Verdana" w:hAnsi="Verdana"/>
                <w:sz w:val="18"/>
              </w:rPr>
              <w:t>2.52</w:t>
            </w:r>
          </w:p>
        </w:tc>
      </w:tr>
      <w:tr w:rsidR="0058009B" w:rsidRPr="00507374" w14:paraId="7D77FF1D" w14:textId="77777777">
        <w:trPr>
          <w:gridAfter w:val="1"/>
          <w:wAfter w:w="11" w:type="pct"/>
          <w:cantSplit/>
          <w:trHeight w:val="368"/>
        </w:trPr>
        <w:tc>
          <w:tcPr>
            <w:tcW w:w="346" w:type="pct"/>
          </w:tcPr>
          <w:p w14:paraId="0B03DE90" w14:textId="77777777" w:rsidR="0058009B" w:rsidRPr="007A6146" w:rsidRDefault="0058009B">
            <w:pPr>
              <w:pStyle w:val="TableText"/>
              <w:rPr>
                <w:rFonts w:ascii="Verdana" w:hAnsi="Verdana"/>
                <w:sz w:val="18"/>
              </w:rPr>
            </w:pPr>
            <w:r w:rsidRPr="007A6146">
              <w:rPr>
                <w:rFonts w:ascii="Verdana" w:hAnsi="Verdana"/>
                <w:sz w:val="18"/>
              </w:rPr>
              <w:t>YTF LS</w:t>
            </w:r>
          </w:p>
        </w:tc>
        <w:tc>
          <w:tcPr>
            <w:tcW w:w="263" w:type="pct"/>
          </w:tcPr>
          <w:p w14:paraId="2E7DEC11" w14:textId="77777777" w:rsidR="0058009B" w:rsidRPr="007A6146" w:rsidRDefault="0058009B">
            <w:pPr>
              <w:pStyle w:val="TableText"/>
              <w:rPr>
                <w:rFonts w:ascii="Verdana" w:hAnsi="Verdana"/>
                <w:sz w:val="18"/>
              </w:rPr>
            </w:pPr>
            <w:r w:rsidRPr="007A6146">
              <w:rPr>
                <w:rFonts w:ascii="Verdana" w:hAnsi="Verdana"/>
                <w:sz w:val="18"/>
              </w:rPr>
              <w:t>Type 1</w:t>
            </w:r>
          </w:p>
        </w:tc>
        <w:tc>
          <w:tcPr>
            <w:tcW w:w="234" w:type="pct"/>
          </w:tcPr>
          <w:p w14:paraId="2FD61308" w14:textId="77777777" w:rsidR="0058009B" w:rsidRPr="007A6146" w:rsidRDefault="0058009B">
            <w:pPr>
              <w:pStyle w:val="TableText"/>
              <w:jc w:val="center"/>
              <w:rPr>
                <w:rFonts w:ascii="Verdana" w:hAnsi="Verdana"/>
                <w:sz w:val="18"/>
              </w:rPr>
            </w:pPr>
            <w:r w:rsidRPr="007A6146">
              <w:rPr>
                <w:rFonts w:ascii="Verdana" w:hAnsi="Verdana"/>
                <w:sz w:val="18"/>
              </w:rPr>
              <w:t>31</w:t>
            </w:r>
          </w:p>
        </w:tc>
        <w:tc>
          <w:tcPr>
            <w:tcW w:w="278" w:type="pct"/>
          </w:tcPr>
          <w:p w14:paraId="42A4DEFE"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76" w:type="pct"/>
          </w:tcPr>
          <w:p w14:paraId="4A0B7BE2" w14:textId="77777777" w:rsidR="0058009B" w:rsidRPr="007A6146" w:rsidRDefault="0058009B">
            <w:pPr>
              <w:pStyle w:val="TableText"/>
              <w:jc w:val="center"/>
              <w:rPr>
                <w:rFonts w:ascii="Verdana" w:hAnsi="Verdana"/>
                <w:sz w:val="18"/>
              </w:rPr>
            </w:pPr>
            <w:r w:rsidRPr="007A6146">
              <w:rPr>
                <w:rFonts w:ascii="Verdana" w:hAnsi="Verdana"/>
                <w:sz w:val="18"/>
              </w:rPr>
              <w:t>1.0</w:t>
            </w:r>
          </w:p>
        </w:tc>
        <w:tc>
          <w:tcPr>
            <w:tcW w:w="386" w:type="pct"/>
          </w:tcPr>
          <w:p w14:paraId="359C5D20"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4AAD6E2A" w14:textId="77777777" w:rsidR="0058009B" w:rsidRPr="007A6146" w:rsidRDefault="0058009B">
            <w:pPr>
              <w:pStyle w:val="TableText"/>
              <w:jc w:val="center"/>
              <w:rPr>
                <w:rFonts w:ascii="Verdana" w:hAnsi="Verdana"/>
                <w:sz w:val="18"/>
              </w:rPr>
            </w:pPr>
            <w:r w:rsidRPr="007A6146">
              <w:rPr>
                <w:rFonts w:ascii="Verdana" w:hAnsi="Verdana"/>
                <w:sz w:val="18"/>
              </w:rPr>
              <w:t>1.70</w:t>
            </w:r>
          </w:p>
        </w:tc>
        <w:tc>
          <w:tcPr>
            <w:tcW w:w="279" w:type="pct"/>
            <w:gridSpan w:val="2"/>
          </w:tcPr>
          <w:p w14:paraId="7A681D6B"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54" w:type="pct"/>
          </w:tcPr>
          <w:p w14:paraId="073D7BC0" w14:textId="77777777" w:rsidR="0058009B" w:rsidRPr="007A6146" w:rsidRDefault="0058009B">
            <w:pPr>
              <w:pStyle w:val="TableText"/>
              <w:jc w:val="center"/>
              <w:rPr>
                <w:rFonts w:ascii="Verdana" w:hAnsi="Verdana"/>
                <w:sz w:val="18"/>
              </w:rPr>
            </w:pPr>
            <w:r w:rsidRPr="007A6146">
              <w:rPr>
                <w:rFonts w:ascii="Verdana" w:hAnsi="Verdana"/>
                <w:sz w:val="18"/>
              </w:rPr>
              <w:t>1.0</w:t>
            </w:r>
          </w:p>
        </w:tc>
        <w:tc>
          <w:tcPr>
            <w:tcW w:w="375" w:type="pct"/>
          </w:tcPr>
          <w:p w14:paraId="5CC11B30"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773CE13E"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7599FB6F" w14:textId="77777777" w:rsidR="0058009B" w:rsidRPr="007A6146" w:rsidRDefault="0058009B">
            <w:pPr>
              <w:pStyle w:val="TableText"/>
              <w:jc w:val="center"/>
              <w:rPr>
                <w:rFonts w:ascii="Verdana" w:hAnsi="Verdana"/>
                <w:sz w:val="18"/>
              </w:rPr>
            </w:pPr>
            <w:r w:rsidRPr="007A6146">
              <w:rPr>
                <w:rFonts w:ascii="Verdana" w:hAnsi="Verdana"/>
                <w:sz w:val="18"/>
              </w:rPr>
              <w:t>1.64</w:t>
            </w:r>
          </w:p>
        </w:tc>
        <w:tc>
          <w:tcPr>
            <w:tcW w:w="287" w:type="pct"/>
          </w:tcPr>
          <w:p w14:paraId="2F4FD187" w14:textId="77777777" w:rsidR="0058009B" w:rsidRPr="007A6146" w:rsidRDefault="0058009B">
            <w:pPr>
              <w:pStyle w:val="TableText"/>
              <w:jc w:val="center"/>
              <w:rPr>
                <w:rFonts w:ascii="Verdana" w:hAnsi="Verdana"/>
                <w:color w:val="auto"/>
                <w:sz w:val="18"/>
              </w:rPr>
            </w:pPr>
            <w:r w:rsidRPr="007A6146">
              <w:rPr>
                <w:rFonts w:ascii="Verdana" w:hAnsi="Verdana"/>
                <w:color w:val="auto"/>
                <w:sz w:val="18"/>
              </w:rPr>
              <w:t>4</w:t>
            </w:r>
          </w:p>
        </w:tc>
        <w:tc>
          <w:tcPr>
            <w:tcW w:w="344" w:type="pct"/>
          </w:tcPr>
          <w:p w14:paraId="2425F9CB"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5FEC9ABD"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12F93521" w14:textId="77777777" w:rsidR="0058009B" w:rsidRPr="007A6146" w:rsidRDefault="0058009B">
            <w:pPr>
              <w:pStyle w:val="TableText"/>
              <w:jc w:val="center"/>
              <w:rPr>
                <w:rFonts w:ascii="Verdana" w:hAnsi="Verdana"/>
                <w:sz w:val="18"/>
              </w:rPr>
            </w:pPr>
            <w:r w:rsidRPr="007A6146">
              <w:rPr>
                <w:rFonts w:ascii="Verdana" w:hAnsi="Verdana"/>
                <w:sz w:val="18"/>
              </w:rPr>
              <w:t>2.31</w:t>
            </w:r>
          </w:p>
        </w:tc>
      </w:tr>
      <w:tr w:rsidR="0058009B" w:rsidRPr="00507374" w14:paraId="50C16A21" w14:textId="77777777">
        <w:trPr>
          <w:gridAfter w:val="1"/>
          <w:wAfter w:w="11" w:type="pct"/>
          <w:cantSplit/>
          <w:trHeight w:val="368"/>
        </w:trPr>
        <w:tc>
          <w:tcPr>
            <w:tcW w:w="346" w:type="pct"/>
            <w:vMerge w:val="restart"/>
          </w:tcPr>
          <w:p w14:paraId="7F82EA5A" w14:textId="77777777" w:rsidR="0058009B" w:rsidRPr="007A6146" w:rsidRDefault="0058009B">
            <w:pPr>
              <w:pStyle w:val="TableText"/>
              <w:rPr>
                <w:rFonts w:ascii="Verdana" w:hAnsi="Verdana"/>
                <w:sz w:val="18"/>
              </w:rPr>
            </w:pPr>
            <w:r w:rsidRPr="007A6146">
              <w:rPr>
                <w:rFonts w:ascii="Verdana" w:hAnsi="Verdana"/>
                <w:sz w:val="18"/>
              </w:rPr>
              <w:t>MRD</w:t>
            </w:r>
          </w:p>
          <w:p w14:paraId="5C657169" w14:textId="77777777" w:rsidR="0058009B" w:rsidRPr="007A6146" w:rsidRDefault="0058009B">
            <w:pPr>
              <w:pStyle w:val="TableText"/>
              <w:jc w:val="center"/>
              <w:rPr>
                <w:rFonts w:ascii="Verdana" w:hAnsi="Verdana"/>
                <w:sz w:val="18"/>
              </w:rPr>
            </w:pPr>
          </w:p>
        </w:tc>
        <w:tc>
          <w:tcPr>
            <w:tcW w:w="263" w:type="pct"/>
            <w:vMerge w:val="restart"/>
          </w:tcPr>
          <w:p w14:paraId="3ABCA695" w14:textId="77777777" w:rsidR="0058009B" w:rsidRPr="007A6146" w:rsidRDefault="0058009B">
            <w:pPr>
              <w:pStyle w:val="TableText"/>
              <w:rPr>
                <w:rFonts w:ascii="Verdana" w:hAnsi="Verdana"/>
                <w:sz w:val="18"/>
              </w:rPr>
            </w:pPr>
            <w:r w:rsidRPr="007A6146">
              <w:rPr>
                <w:rFonts w:ascii="Verdana" w:hAnsi="Verdana"/>
                <w:sz w:val="18"/>
              </w:rPr>
              <w:t>Type 2</w:t>
            </w:r>
          </w:p>
        </w:tc>
        <w:tc>
          <w:tcPr>
            <w:tcW w:w="234" w:type="pct"/>
          </w:tcPr>
          <w:p w14:paraId="724F6902" w14:textId="77777777" w:rsidR="0058009B" w:rsidRPr="007A6146" w:rsidRDefault="0058009B">
            <w:pPr>
              <w:pStyle w:val="TableText"/>
              <w:jc w:val="center"/>
              <w:rPr>
                <w:rFonts w:ascii="Verdana" w:hAnsi="Verdana"/>
                <w:sz w:val="18"/>
              </w:rPr>
            </w:pPr>
            <w:r w:rsidRPr="007A6146">
              <w:rPr>
                <w:rFonts w:ascii="Verdana" w:hAnsi="Verdana"/>
                <w:sz w:val="18"/>
              </w:rPr>
              <w:t xml:space="preserve">32 </w:t>
            </w:r>
            <w:r w:rsidRPr="007A6146">
              <w:rPr>
                <w:rFonts w:ascii="Verdana" w:hAnsi="Verdana"/>
                <w:sz w:val="18"/>
                <w:vertAlign w:val="superscript"/>
              </w:rPr>
              <w:t>(27)</w:t>
            </w:r>
          </w:p>
        </w:tc>
        <w:tc>
          <w:tcPr>
            <w:tcW w:w="278" w:type="pct"/>
          </w:tcPr>
          <w:p w14:paraId="6B7C6B7C"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76" w:type="pct"/>
          </w:tcPr>
          <w:p w14:paraId="1F345455" w14:textId="77777777" w:rsidR="0058009B" w:rsidRPr="007A6146" w:rsidRDefault="0058009B">
            <w:pPr>
              <w:pStyle w:val="TableText"/>
              <w:jc w:val="center"/>
              <w:rPr>
                <w:rFonts w:ascii="Verdana" w:hAnsi="Verdana"/>
                <w:sz w:val="18"/>
              </w:rPr>
            </w:pPr>
            <w:r w:rsidRPr="007A6146">
              <w:rPr>
                <w:rFonts w:ascii="Verdana" w:hAnsi="Verdana"/>
                <w:sz w:val="18"/>
              </w:rPr>
              <w:t>0.4</w:t>
            </w:r>
          </w:p>
        </w:tc>
        <w:tc>
          <w:tcPr>
            <w:tcW w:w="386" w:type="pct"/>
          </w:tcPr>
          <w:p w14:paraId="35940417"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0A6DBD93" w14:textId="77777777" w:rsidR="0058009B" w:rsidRPr="007A6146" w:rsidRDefault="0058009B">
            <w:pPr>
              <w:pStyle w:val="TableText"/>
              <w:jc w:val="center"/>
              <w:rPr>
                <w:rFonts w:ascii="Verdana" w:hAnsi="Verdana"/>
                <w:sz w:val="18"/>
              </w:rPr>
            </w:pPr>
            <w:r w:rsidRPr="007A6146">
              <w:rPr>
                <w:rFonts w:ascii="Verdana" w:hAnsi="Verdana"/>
                <w:sz w:val="18"/>
              </w:rPr>
              <w:t>2.38</w:t>
            </w:r>
          </w:p>
        </w:tc>
        <w:tc>
          <w:tcPr>
            <w:tcW w:w="279" w:type="pct"/>
            <w:gridSpan w:val="2"/>
          </w:tcPr>
          <w:p w14:paraId="2F0E745D"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54" w:type="pct"/>
          </w:tcPr>
          <w:p w14:paraId="5892E3F5" w14:textId="77777777" w:rsidR="0058009B" w:rsidRPr="007A6146" w:rsidRDefault="0058009B">
            <w:pPr>
              <w:pStyle w:val="TableText"/>
              <w:jc w:val="center"/>
              <w:rPr>
                <w:rFonts w:ascii="Verdana" w:hAnsi="Verdana"/>
                <w:sz w:val="18"/>
              </w:rPr>
            </w:pPr>
            <w:r w:rsidRPr="007A6146">
              <w:rPr>
                <w:rFonts w:ascii="Verdana" w:hAnsi="Verdana"/>
                <w:sz w:val="18"/>
              </w:rPr>
              <w:t>0.4</w:t>
            </w:r>
          </w:p>
        </w:tc>
        <w:tc>
          <w:tcPr>
            <w:tcW w:w="375" w:type="pct"/>
          </w:tcPr>
          <w:p w14:paraId="1640157C"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3384E39B" w14:textId="77777777" w:rsidR="0058009B" w:rsidRPr="007A6146" w:rsidRDefault="0058009B">
            <w:pPr>
              <w:pStyle w:val="TableText"/>
              <w:jc w:val="center"/>
              <w:rPr>
                <w:rFonts w:ascii="Verdana" w:hAnsi="Verdana"/>
                <w:sz w:val="18"/>
              </w:rPr>
            </w:pPr>
            <w:r w:rsidRPr="007A6146">
              <w:rPr>
                <w:rFonts w:ascii="Verdana" w:hAnsi="Verdana"/>
                <w:sz w:val="18"/>
              </w:rPr>
              <w:t>0 m</w:t>
            </w:r>
          </w:p>
        </w:tc>
        <w:tc>
          <w:tcPr>
            <w:tcW w:w="253" w:type="pct"/>
          </w:tcPr>
          <w:p w14:paraId="0C1C7592" w14:textId="77777777" w:rsidR="0058009B" w:rsidRPr="007A6146" w:rsidRDefault="0058009B">
            <w:pPr>
              <w:pStyle w:val="TableText"/>
              <w:jc w:val="center"/>
              <w:rPr>
                <w:rFonts w:ascii="Verdana" w:hAnsi="Verdana"/>
                <w:sz w:val="18"/>
              </w:rPr>
            </w:pPr>
            <w:r w:rsidRPr="007A6146">
              <w:rPr>
                <w:rFonts w:ascii="Verdana" w:hAnsi="Verdana"/>
                <w:sz w:val="18"/>
              </w:rPr>
              <w:t>2.38</w:t>
            </w:r>
          </w:p>
        </w:tc>
        <w:tc>
          <w:tcPr>
            <w:tcW w:w="287" w:type="pct"/>
          </w:tcPr>
          <w:p w14:paraId="3AD727B9" w14:textId="77777777" w:rsidR="0058009B" w:rsidRPr="007A6146" w:rsidRDefault="0058009B">
            <w:pPr>
              <w:pStyle w:val="TableText"/>
              <w:jc w:val="center"/>
              <w:rPr>
                <w:rFonts w:ascii="Verdana" w:hAnsi="Verdana"/>
                <w:color w:val="auto"/>
                <w:sz w:val="18"/>
              </w:rPr>
            </w:pPr>
            <w:r w:rsidRPr="007A6146">
              <w:rPr>
                <w:rFonts w:ascii="Verdana" w:hAnsi="Verdana"/>
                <w:sz w:val="18"/>
              </w:rPr>
              <w:t>4</w:t>
            </w:r>
          </w:p>
        </w:tc>
        <w:tc>
          <w:tcPr>
            <w:tcW w:w="344" w:type="pct"/>
          </w:tcPr>
          <w:p w14:paraId="6B1BBB32"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21E968F3"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126BE874" w14:textId="77777777" w:rsidR="0058009B" w:rsidRPr="00F2242C" w:rsidRDefault="0058009B">
            <w:pPr>
              <w:pStyle w:val="TableText"/>
              <w:jc w:val="center"/>
              <w:rPr>
                <w:rFonts w:ascii="Verdana" w:hAnsi="Verdana"/>
                <w:b/>
                <w:bCs/>
                <w:sz w:val="18"/>
              </w:rPr>
            </w:pPr>
            <w:r w:rsidRPr="00F2242C">
              <w:rPr>
                <w:rFonts w:ascii="Verdana" w:hAnsi="Verdana"/>
                <w:b/>
                <w:bCs/>
                <w:color w:val="FF0000"/>
                <w:sz w:val="18"/>
              </w:rPr>
              <w:t>1.48</w:t>
            </w:r>
          </w:p>
        </w:tc>
      </w:tr>
      <w:tr w:rsidR="0058009B" w:rsidRPr="00507374" w14:paraId="57A11B99" w14:textId="77777777">
        <w:trPr>
          <w:gridAfter w:val="1"/>
          <w:wAfter w:w="11" w:type="pct"/>
          <w:cantSplit/>
          <w:trHeight w:val="368"/>
        </w:trPr>
        <w:tc>
          <w:tcPr>
            <w:tcW w:w="346" w:type="pct"/>
            <w:vMerge/>
          </w:tcPr>
          <w:p w14:paraId="2711527A" w14:textId="77777777" w:rsidR="0058009B" w:rsidRPr="007A6146" w:rsidRDefault="0058009B">
            <w:pPr>
              <w:pStyle w:val="TableText"/>
              <w:jc w:val="center"/>
              <w:rPr>
                <w:rFonts w:ascii="Verdana" w:hAnsi="Verdana"/>
                <w:sz w:val="18"/>
              </w:rPr>
            </w:pPr>
          </w:p>
        </w:tc>
        <w:tc>
          <w:tcPr>
            <w:tcW w:w="263" w:type="pct"/>
            <w:vMerge/>
          </w:tcPr>
          <w:p w14:paraId="5E95C7AB" w14:textId="77777777" w:rsidR="0058009B" w:rsidRPr="007A6146" w:rsidRDefault="0058009B">
            <w:pPr>
              <w:pStyle w:val="TableText"/>
              <w:jc w:val="center"/>
              <w:rPr>
                <w:rFonts w:ascii="Verdana" w:hAnsi="Verdana"/>
                <w:sz w:val="18"/>
              </w:rPr>
            </w:pPr>
          </w:p>
        </w:tc>
        <w:tc>
          <w:tcPr>
            <w:tcW w:w="234" w:type="pct"/>
          </w:tcPr>
          <w:p w14:paraId="3319D18D" w14:textId="77777777" w:rsidR="0058009B" w:rsidRPr="007A6146" w:rsidRDefault="0058009B">
            <w:pPr>
              <w:pStyle w:val="TableText"/>
              <w:jc w:val="center"/>
              <w:rPr>
                <w:rFonts w:ascii="Verdana" w:hAnsi="Verdana"/>
                <w:sz w:val="18"/>
              </w:rPr>
            </w:pPr>
            <w:r w:rsidRPr="007A6146">
              <w:rPr>
                <w:rFonts w:ascii="Verdana" w:hAnsi="Verdana"/>
                <w:sz w:val="18"/>
              </w:rPr>
              <w:t xml:space="preserve">33 </w:t>
            </w:r>
            <w:r w:rsidRPr="007A6146">
              <w:rPr>
                <w:rFonts w:ascii="Verdana" w:hAnsi="Verdana"/>
                <w:sz w:val="18"/>
                <w:vertAlign w:val="superscript"/>
              </w:rPr>
              <w:t>(27)</w:t>
            </w:r>
          </w:p>
        </w:tc>
        <w:tc>
          <w:tcPr>
            <w:tcW w:w="278" w:type="pct"/>
          </w:tcPr>
          <w:p w14:paraId="0088CD51"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76" w:type="pct"/>
          </w:tcPr>
          <w:p w14:paraId="1B394DA8"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0064E67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39EA7707" w14:textId="77777777" w:rsidR="0058009B" w:rsidRPr="007A6146" w:rsidRDefault="0058009B">
            <w:pPr>
              <w:pStyle w:val="TableText"/>
              <w:jc w:val="center"/>
              <w:rPr>
                <w:rFonts w:ascii="Verdana" w:hAnsi="Verdana"/>
                <w:sz w:val="18"/>
              </w:rPr>
            </w:pPr>
            <w:r w:rsidRPr="007A6146">
              <w:rPr>
                <w:rFonts w:ascii="Verdana" w:hAnsi="Verdana"/>
                <w:sz w:val="18"/>
              </w:rPr>
              <w:t>2.12</w:t>
            </w:r>
          </w:p>
        </w:tc>
        <w:tc>
          <w:tcPr>
            <w:tcW w:w="279" w:type="pct"/>
            <w:gridSpan w:val="2"/>
          </w:tcPr>
          <w:p w14:paraId="72E5192D"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54" w:type="pct"/>
          </w:tcPr>
          <w:p w14:paraId="5A03CAC8"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5E87492D"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070F1A1E" w14:textId="77777777" w:rsidR="0058009B" w:rsidRPr="007A6146" w:rsidRDefault="0058009B">
            <w:pPr>
              <w:pStyle w:val="TableText"/>
              <w:jc w:val="center"/>
              <w:rPr>
                <w:rFonts w:ascii="Verdana" w:hAnsi="Verdana"/>
                <w:sz w:val="18"/>
              </w:rPr>
            </w:pPr>
            <w:r w:rsidRPr="007A6146">
              <w:rPr>
                <w:rFonts w:ascii="Verdana" w:hAnsi="Verdana"/>
                <w:sz w:val="18"/>
              </w:rPr>
              <w:t>-20 m</w:t>
            </w:r>
          </w:p>
        </w:tc>
        <w:tc>
          <w:tcPr>
            <w:tcW w:w="253" w:type="pct"/>
          </w:tcPr>
          <w:p w14:paraId="6969B169" w14:textId="77777777" w:rsidR="0058009B" w:rsidRPr="007A6146" w:rsidRDefault="0058009B">
            <w:pPr>
              <w:pStyle w:val="TableText"/>
              <w:jc w:val="center"/>
              <w:rPr>
                <w:rFonts w:ascii="Verdana" w:hAnsi="Verdana"/>
                <w:sz w:val="18"/>
              </w:rPr>
            </w:pPr>
            <w:r w:rsidRPr="007A6146">
              <w:rPr>
                <w:rFonts w:ascii="Verdana" w:hAnsi="Verdana"/>
                <w:sz w:val="18"/>
              </w:rPr>
              <w:t>2.21</w:t>
            </w:r>
          </w:p>
        </w:tc>
        <w:tc>
          <w:tcPr>
            <w:tcW w:w="287" w:type="pct"/>
          </w:tcPr>
          <w:p w14:paraId="16C7F20C" w14:textId="77777777" w:rsidR="0058009B" w:rsidRPr="007A6146" w:rsidRDefault="0058009B">
            <w:pPr>
              <w:pStyle w:val="TableText"/>
              <w:jc w:val="center"/>
              <w:rPr>
                <w:rFonts w:ascii="Verdana" w:hAnsi="Verdana"/>
                <w:color w:val="auto"/>
                <w:sz w:val="18"/>
              </w:rPr>
            </w:pPr>
            <w:r w:rsidRPr="007A6146">
              <w:rPr>
                <w:rFonts w:ascii="Verdana" w:hAnsi="Verdana"/>
                <w:sz w:val="18"/>
              </w:rPr>
              <w:t>4</w:t>
            </w:r>
          </w:p>
        </w:tc>
        <w:tc>
          <w:tcPr>
            <w:tcW w:w="344" w:type="pct"/>
          </w:tcPr>
          <w:p w14:paraId="0F9D753A"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26A6F4C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6E088347" w14:textId="77777777" w:rsidR="0058009B" w:rsidRPr="007A6146" w:rsidRDefault="0058009B">
            <w:pPr>
              <w:pStyle w:val="TableText"/>
              <w:jc w:val="center"/>
              <w:rPr>
                <w:rFonts w:ascii="Verdana" w:hAnsi="Verdana"/>
                <w:sz w:val="18"/>
              </w:rPr>
            </w:pPr>
            <w:r w:rsidRPr="007A6146">
              <w:rPr>
                <w:rFonts w:ascii="Verdana" w:hAnsi="Verdana"/>
                <w:sz w:val="18"/>
              </w:rPr>
              <w:t>1.95</w:t>
            </w:r>
          </w:p>
        </w:tc>
      </w:tr>
      <w:tr w:rsidR="0058009B" w:rsidRPr="00507374" w14:paraId="4EE5B85C" w14:textId="77777777">
        <w:trPr>
          <w:gridAfter w:val="1"/>
          <w:wAfter w:w="11" w:type="pct"/>
          <w:cantSplit/>
          <w:trHeight w:val="368"/>
        </w:trPr>
        <w:tc>
          <w:tcPr>
            <w:tcW w:w="346" w:type="pct"/>
            <w:vMerge/>
          </w:tcPr>
          <w:p w14:paraId="5AACB07F" w14:textId="77777777" w:rsidR="0058009B" w:rsidRPr="007A6146" w:rsidRDefault="0058009B">
            <w:pPr>
              <w:pStyle w:val="TableText"/>
              <w:jc w:val="center"/>
              <w:rPr>
                <w:rFonts w:ascii="Verdana" w:hAnsi="Verdana"/>
                <w:sz w:val="18"/>
              </w:rPr>
            </w:pPr>
          </w:p>
        </w:tc>
        <w:tc>
          <w:tcPr>
            <w:tcW w:w="263" w:type="pct"/>
            <w:vMerge/>
          </w:tcPr>
          <w:p w14:paraId="2DFBD1E7" w14:textId="77777777" w:rsidR="0058009B" w:rsidRPr="007A6146" w:rsidRDefault="0058009B">
            <w:pPr>
              <w:pStyle w:val="TableText"/>
              <w:jc w:val="center"/>
              <w:rPr>
                <w:rFonts w:ascii="Verdana" w:hAnsi="Verdana"/>
                <w:sz w:val="18"/>
              </w:rPr>
            </w:pPr>
          </w:p>
        </w:tc>
        <w:tc>
          <w:tcPr>
            <w:tcW w:w="234" w:type="pct"/>
          </w:tcPr>
          <w:p w14:paraId="30B0559F" w14:textId="77777777" w:rsidR="0058009B" w:rsidRPr="007A6146" w:rsidRDefault="0058009B">
            <w:pPr>
              <w:pStyle w:val="TableText"/>
              <w:jc w:val="center"/>
              <w:rPr>
                <w:rFonts w:ascii="Verdana" w:hAnsi="Verdana"/>
                <w:sz w:val="18"/>
              </w:rPr>
            </w:pPr>
            <w:r w:rsidRPr="007A6146">
              <w:rPr>
                <w:rFonts w:ascii="Verdana" w:hAnsi="Verdana"/>
                <w:sz w:val="18"/>
              </w:rPr>
              <w:t xml:space="preserve">34 </w:t>
            </w:r>
            <w:r w:rsidRPr="007A6146">
              <w:rPr>
                <w:rFonts w:ascii="Verdana" w:hAnsi="Verdana"/>
                <w:sz w:val="18"/>
                <w:vertAlign w:val="superscript"/>
              </w:rPr>
              <w:t>(27)</w:t>
            </w:r>
          </w:p>
        </w:tc>
        <w:tc>
          <w:tcPr>
            <w:tcW w:w="278" w:type="pct"/>
          </w:tcPr>
          <w:p w14:paraId="77D19245"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76" w:type="pct"/>
          </w:tcPr>
          <w:p w14:paraId="3DE55548"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86" w:type="pct"/>
          </w:tcPr>
          <w:p w14:paraId="22057A82"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47398E6A" w14:textId="77777777" w:rsidR="0058009B" w:rsidRPr="007A6146" w:rsidRDefault="0058009B">
            <w:pPr>
              <w:pStyle w:val="TableText"/>
              <w:jc w:val="center"/>
              <w:rPr>
                <w:rFonts w:ascii="Verdana" w:hAnsi="Verdana"/>
                <w:sz w:val="18"/>
              </w:rPr>
            </w:pPr>
            <w:r w:rsidRPr="007A6146">
              <w:rPr>
                <w:rFonts w:ascii="Verdana" w:hAnsi="Verdana"/>
                <w:sz w:val="18"/>
              </w:rPr>
              <w:t>2.10</w:t>
            </w:r>
          </w:p>
        </w:tc>
        <w:tc>
          <w:tcPr>
            <w:tcW w:w="279" w:type="pct"/>
            <w:gridSpan w:val="2"/>
          </w:tcPr>
          <w:p w14:paraId="06195366"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54" w:type="pct"/>
          </w:tcPr>
          <w:p w14:paraId="14A13032" w14:textId="77777777" w:rsidR="0058009B" w:rsidRPr="007A6146" w:rsidRDefault="0058009B">
            <w:pPr>
              <w:pStyle w:val="TableText"/>
              <w:jc w:val="center"/>
              <w:rPr>
                <w:rFonts w:ascii="Verdana" w:hAnsi="Verdana"/>
                <w:sz w:val="18"/>
              </w:rPr>
            </w:pPr>
            <w:r w:rsidRPr="007A6146">
              <w:rPr>
                <w:rFonts w:ascii="Verdana" w:hAnsi="Verdana"/>
                <w:sz w:val="18"/>
              </w:rPr>
              <w:t>0.5</w:t>
            </w:r>
          </w:p>
        </w:tc>
        <w:tc>
          <w:tcPr>
            <w:tcW w:w="375" w:type="pct"/>
          </w:tcPr>
          <w:p w14:paraId="06C2B43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7688C22D" w14:textId="77777777" w:rsidR="0058009B" w:rsidRPr="007A6146" w:rsidRDefault="0058009B">
            <w:pPr>
              <w:pStyle w:val="TableText"/>
              <w:jc w:val="center"/>
              <w:rPr>
                <w:rFonts w:ascii="Verdana" w:hAnsi="Verdana"/>
                <w:sz w:val="18"/>
              </w:rPr>
            </w:pPr>
            <w:r w:rsidRPr="007A6146">
              <w:rPr>
                <w:rFonts w:ascii="Verdana" w:hAnsi="Verdana"/>
                <w:sz w:val="18"/>
              </w:rPr>
              <w:t>-30 m</w:t>
            </w:r>
          </w:p>
        </w:tc>
        <w:tc>
          <w:tcPr>
            <w:tcW w:w="253" w:type="pct"/>
          </w:tcPr>
          <w:p w14:paraId="778E1F85" w14:textId="77777777" w:rsidR="0058009B" w:rsidRPr="007A6146" w:rsidRDefault="0058009B">
            <w:pPr>
              <w:pStyle w:val="TableText"/>
              <w:jc w:val="center"/>
              <w:rPr>
                <w:rFonts w:ascii="Verdana" w:hAnsi="Verdana"/>
                <w:sz w:val="18"/>
              </w:rPr>
            </w:pPr>
            <w:r w:rsidRPr="007A6146">
              <w:rPr>
                <w:rFonts w:ascii="Verdana" w:hAnsi="Verdana"/>
                <w:sz w:val="18"/>
              </w:rPr>
              <w:t>2.15</w:t>
            </w:r>
          </w:p>
        </w:tc>
        <w:tc>
          <w:tcPr>
            <w:tcW w:w="287" w:type="pct"/>
          </w:tcPr>
          <w:p w14:paraId="225C362B" w14:textId="77777777" w:rsidR="0058009B" w:rsidRPr="007A6146" w:rsidRDefault="0058009B">
            <w:pPr>
              <w:pStyle w:val="TableText"/>
              <w:jc w:val="center"/>
              <w:rPr>
                <w:rFonts w:ascii="Verdana" w:hAnsi="Verdana"/>
                <w:color w:val="auto"/>
                <w:sz w:val="18"/>
              </w:rPr>
            </w:pPr>
            <w:r w:rsidRPr="007A6146">
              <w:rPr>
                <w:rFonts w:ascii="Verdana" w:hAnsi="Verdana"/>
                <w:sz w:val="18"/>
              </w:rPr>
              <w:t>4</w:t>
            </w:r>
          </w:p>
        </w:tc>
        <w:tc>
          <w:tcPr>
            <w:tcW w:w="344" w:type="pct"/>
          </w:tcPr>
          <w:p w14:paraId="4696C50B"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21122465"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500AF1A9" w14:textId="77777777" w:rsidR="0058009B" w:rsidRPr="007A6146" w:rsidRDefault="0058009B">
            <w:pPr>
              <w:pStyle w:val="TableText"/>
              <w:jc w:val="center"/>
              <w:rPr>
                <w:rFonts w:ascii="Verdana" w:hAnsi="Verdana"/>
                <w:sz w:val="18"/>
              </w:rPr>
            </w:pPr>
            <w:r w:rsidRPr="007A6146">
              <w:rPr>
                <w:rFonts w:ascii="Verdana" w:hAnsi="Verdana"/>
                <w:sz w:val="18"/>
              </w:rPr>
              <w:t>2.29</w:t>
            </w:r>
          </w:p>
        </w:tc>
      </w:tr>
      <w:tr w:rsidR="0058009B" w:rsidRPr="00507374" w14:paraId="3BC3BB18" w14:textId="77777777">
        <w:trPr>
          <w:gridAfter w:val="1"/>
          <w:wAfter w:w="11" w:type="pct"/>
          <w:cantSplit/>
          <w:trHeight w:val="368"/>
        </w:trPr>
        <w:tc>
          <w:tcPr>
            <w:tcW w:w="346" w:type="pct"/>
            <w:vMerge/>
          </w:tcPr>
          <w:p w14:paraId="5DDE84B3" w14:textId="77777777" w:rsidR="0058009B" w:rsidRPr="007A6146" w:rsidRDefault="0058009B">
            <w:pPr>
              <w:pStyle w:val="TableText"/>
              <w:jc w:val="center"/>
              <w:rPr>
                <w:rFonts w:ascii="Verdana" w:hAnsi="Verdana"/>
                <w:sz w:val="18"/>
              </w:rPr>
            </w:pPr>
          </w:p>
        </w:tc>
        <w:tc>
          <w:tcPr>
            <w:tcW w:w="263" w:type="pct"/>
            <w:vMerge/>
          </w:tcPr>
          <w:p w14:paraId="3C95BAB8" w14:textId="77777777" w:rsidR="0058009B" w:rsidRPr="007A6146" w:rsidRDefault="0058009B">
            <w:pPr>
              <w:pStyle w:val="TableText"/>
              <w:jc w:val="center"/>
              <w:rPr>
                <w:rFonts w:ascii="Verdana" w:hAnsi="Verdana"/>
                <w:sz w:val="18"/>
              </w:rPr>
            </w:pPr>
          </w:p>
        </w:tc>
        <w:tc>
          <w:tcPr>
            <w:tcW w:w="234" w:type="pct"/>
          </w:tcPr>
          <w:p w14:paraId="5728E9B4" w14:textId="77777777" w:rsidR="0058009B" w:rsidRPr="007A6146" w:rsidRDefault="0058009B">
            <w:pPr>
              <w:pStyle w:val="TableText"/>
              <w:jc w:val="center"/>
              <w:rPr>
                <w:rFonts w:ascii="Verdana" w:hAnsi="Verdana"/>
                <w:sz w:val="18"/>
              </w:rPr>
            </w:pPr>
            <w:r w:rsidRPr="007A6146">
              <w:rPr>
                <w:rFonts w:ascii="Verdana" w:hAnsi="Verdana"/>
                <w:sz w:val="18"/>
              </w:rPr>
              <w:t xml:space="preserve">35 </w:t>
            </w:r>
            <w:r w:rsidRPr="007A6146">
              <w:rPr>
                <w:rFonts w:ascii="Verdana" w:hAnsi="Verdana"/>
                <w:sz w:val="18"/>
                <w:vertAlign w:val="superscript"/>
              </w:rPr>
              <w:t>(27)</w:t>
            </w:r>
          </w:p>
        </w:tc>
        <w:tc>
          <w:tcPr>
            <w:tcW w:w="278" w:type="pct"/>
          </w:tcPr>
          <w:p w14:paraId="579A7575"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76" w:type="pct"/>
          </w:tcPr>
          <w:p w14:paraId="5B98E5E4"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86" w:type="pct"/>
          </w:tcPr>
          <w:p w14:paraId="13B8343F"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98" w:type="pct"/>
          </w:tcPr>
          <w:p w14:paraId="1CB91541" w14:textId="77777777" w:rsidR="0058009B" w:rsidRPr="007A6146" w:rsidRDefault="0058009B">
            <w:pPr>
              <w:pStyle w:val="TableText"/>
              <w:jc w:val="center"/>
              <w:rPr>
                <w:rFonts w:ascii="Verdana" w:hAnsi="Verdana"/>
                <w:sz w:val="18"/>
              </w:rPr>
            </w:pPr>
            <w:r w:rsidRPr="007A6146">
              <w:rPr>
                <w:rFonts w:ascii="Verdana" w:hAnsi="Verdana"/>
                <w:sz w:val="18"/>
              </w:rPr>
              <w:t>2.09</w:t>
            </w:r>
          </w:p>
        </w:tc>
        <w:tc>
          <w:tcPr>
            <w:tcW w:w="279" w:type="pct"/>
            <w:gridSpan w:val="2"/>
          </w:tcPr>
          <w:p w14:paraId="03711338" w14:textId="77777777" w:rsidR="0058009B" w:rsidRPr="007A6146" w:rsidRDefault="0058009B">
            <w:pPr>
              <w:pStyle w:val="TableText"/>
              <w:jc w:val="center"/>
              <w:rPr>
                <w:rFonts w:ascii="Verdana" w:hAnsi="Verdana"/>
                <w:sz w:val="18"/>
              </w:rPr>
            </w:pPr>
            <w:r w:rsidRPr="007A6146">
              <w:rPr>
                <w:rFonts w:ascii="Verdana" w:hAnsi="Verdana"/>
                <w:sz w:val="18"/>
              </w:rPr>
              <w:t>4</w:t>
            </w:r>
          </w:p>
        </w:tc>
        <w:tc>
          <w:tcPr>
            <w:tcW w:w="354" w:type="pct"/>
          </w:tcPr>
          <w:p w14:paraId="23FAEC17" w14:textId="77777777" w:rsidR="0058009B" w:rsidRPr="007A6146" w:rsidRDefault="0058009B">
            <w:pPr>
              <w:pStyle w:val="TableText"/>
              <w:jc w:val="center"/>
              <w:rPr>
                <w:rFonts w:ascii="Verdana" w:hAnsi="Verdana"/>
                <w:sz w:val="18"/>
              </w:rPr>
            </w:pPr>
            <w:r w:rsidRPr="007A6146">
              <w:rPr>
                <w:rFonts w:ascii="Verdana" w:hAnsi="Verdana"/>
                <w:sz w:val="18"/>
              </w:rPr>
              <w:t>0.6</w:t>
            </w:r>
          </w:p>
        </w:tc>
        <w:tc>
          <w:tcPr>
            <w:tcW w:w="375" w:type="pct"/>
          </w:tcPr>
          <w:p w14:paraId="6C3FF04A"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265" w:type="pct"/>
          </w:tcPr>
          <w:p w14:paraId="6BF24117" w14:textId="77777777" w:rsidR="0058009B" w:rsidRPr="007A6146" w:rsidRDefault="0058009B">
            <w:pPr>
              <w:pStyle w:val="TableText"/>
              <w:jc w:val="center"/>
              <w:rPr>
                <w:rFonts w:ascii="Verdana" w:hAnsi="Verdana"/>
                <w:sz w:val="18"/>
              </w:rPr>
            </w:pPr>
            <w:r w:rsidRPr="007A6146">
              <w:rPr>
                <w:rFonts w:ascii="Verdana" w:hAnsi="Verdana"/>
                <w:sz w:val="18"/>
              </w:rPr>
              <w:t>-10 m</w:t>
            </w:r>
          </w:p>
        </w:tc>
        <w:tc>
          <w:tcPr>
            <w:tcW w:w="253" w:type="pct"/>
          </w:tcPr>
          <w:p w14:paraId="47B7F316" w14:textId="77777777" w:rsidR="0058009B" w:rsidRPr="007A6146" w:rsidRDefault="0058009B">
            <w:pPr>
              <w:pStyle w:val="TableText"/>
              <w:jc w:val="center"/>
              <w:rPr>
                <w:rFonts w:ascii="Verdana" w:hAnsi="Verdana"/>
                <w:sz w:val="18"/>
              </w:rPr>
            </w:pPr>
            <w:r w:rsidRPr="007A6146">
              <w:rPr>
                <w:rFonts w:ascii="Verdana" w:hAnsi="Verdana"/>
                <w:sz w:val="18"/>
              </w:rPr>
              <w:t>2.45</w:t>
            </w:r>
          </w:p>
        </w:tc>
        <w:tc>
          <w:tcPr>
            <w:tcW w:w="287" w:type="pct"/>
          </w:tcPr>
          <w:p w14:paraId="76F563D6" w14:textId="77777777" w:rsidR="0058009B" w:rsidRPr="007A6146" w:rsidRDefault="0058009B">
            <w:pPr>
              <w:pStyle w:val="TableText"/>
              <w:jc w:val="center"/>
              <w:rPr>
                <w:rFonts w:ascii="Verdana" w:hAnsi="Verdana"/>
                <w:color w:val="auto"/>
                <w:sz w:val="18"/>
              </w:rPr>
            </w:pPr>
            <w:r w:rsidRPr="007A6146">
              <w:rPr>
                <w:rFonts w:ascii="Verdana" w:hAnsi="Verdana"/>
                <w:sz w:val="18"/>
              </w:rPr>
              <w:t>4</w:t>
            </w:r>
          </w:p>
        </w:tc>
        <w:tc>
          <w:tcPr>
            <w:tcW w:w="344" w:type="pct"/>
          </w:tcPr>
          <w:p w14:paraId="3F040892" w14:textId="77777777" w:rsidR="0058009B" w:rsidRPr="007A6146" w:rsidRDefault="0058009B">
            <w:pPr>
              <w:pStyle w:val="TableText"/>
              <w:jc w:val="center"/>
              <w:rPr>
                <w:rFonts w:ascii="Verdana" w:hAnsi="Verdana"/>
                <w:sz w:val="18"/>
              </w:rPr>
            </w:pPr>
            <w:r w:rsidRPr="007A6146">
              <w:rPr>
                <w:rFonts w:ascii="Verdana" w:hAnsi="Verdana"/>
                <w:sz w:val="18"/>
              </w:rPr>
              <w:t xml:space="preserve">1 </w:t>
            </w:r>
            <w:r w:rsidRPr="007A6146">
              <w:rPr>
                <w:rFonts w:ascii="Verdana" w:hAnsi="Verdana"/>
                <w:sz w:val="18"/>
                <w:vertAlign w:val="superscript"/>
              </w:rPr>
              <w:t>(8)</w:t>
            </w:r>
          </w:p>
        </w:tc>
        <w:tc>
          <w:tcPr>
            <w:tcW w:w="257" w:type="pct"/>
          </w:tcPr>
          <w:p w14:paraId="18C99E63" w14:textId="77777777" w:rsidR="0058009B" w:rsidRPr="007A6146" w:rsidRDefault="0058009B">
            <w:pPr>
              <w:pStyle w:val="TableText"/>
              <w:jc w:val="center"/>
              <w:rPr>
                <w:rFonts w:ascii="Verdana" w:hAnsi="Verdana"/>
                <w:sz w:val="18"/>
              </w:rPr>
            </w:pPr>
            <w:r w:rsidRPr="007A6146">
              <w:rPr>
                <w:rFonts w:ascii="Verdana" w:hAnsi="Verdana"/>
                <w:sz w:val="18"/>
              </w:rPr>
              <w:t>1.5</w:t>
            </w:r>
          </w:p>
        </w:tc>
        <w:tc>
          <w:tcPr>
            <w:tcW w:w="394" w:type="pct"/>
          </w:tcPr>
          <w:p w14:paraId="09CDEB2C" w14:textId="77777777" w:rsidR="0058009B" w:rsidRPr="007A6146" w:rsidRDefault="0058009B">
            <w:pPr>
              <w:pStyle w:val="TableText"/>
              <w:jc w:val="center"/>
              <w:rPr>
                <w:rFonts w:ascii="Verdana" w:hAnsi="Verdana"/>
                <w:sz w:val="18"/>
              </w:rPr>
            </w:pPr>
            <w:r w:rsidRPr="007A6146">
              <w:rPr>
                <w:rFonts w:ascii="Verdana" w:hAnsi="Verdana"/>
                <w:sz w:val="18"/>
              </w:rPr>
              <w:t>2.53</w:t>
            </w:r>
          </w:p>
        </w:tc>
      </w:tr>
    </w:tbl>
    <w:p w14:paraId="5EED65D4" w14:textId="77777777" w:rsidR="009A32B1" w:rsidRPr="00135323" w:rsidRDefault="001656A3" w:rsidP="008807E6">
      <w:pPr>
        <w:pStyle w:val="BodyTextFirstIndent"/>
        <w:ind w:firstLine="0"/>
        <w:rPr>
          <w:b/>
        </w:rPr>
      </w:pPr>
      <w:r w:rsidRPr="00135323">
        <w:rPr>
          <w:b/>
        </w:rPr>
        <w:t>Notes:</w:t>
      </w:r>
    </w:p>
    <w:p w14:paraId="2E302198" w14:textId="77777777" w:rsidR="00255E3A" w:rsidRDefault="00C12A72" w:rsidP="00CF1E57">
      <w:pPr>
        <w:pStyle w:val="BodyTextFirstIndent"/>
        <w:ind w:left="709" w:hanging="709"/>
        <w:rPr>
          <w:bCs/>
        </w:rPr>
      </w:pPr>
      <w:r w:rsidRPr="00CF1E57">
        <w:rPr>
          <w:bCs/>
        </w:rPr>
        <w:t>(</w:t>
      </w:r>
      <w:r w:rsidR="00CF1E57" w:rsidRPr="00CF1E57">
        <w:rPr>
          <w:b/>
          <w:color w:val="FF0000"/>
        </w:rPr>
        <w:t>*</w:t>
      </w:r>
      <w:r w:rsidRPr="00CF1E57">
        <w:rPr>
          <w:bCs/>
        </w:rPr>
        <w:t>)</w:t>
      </w:r>
      <w:r w:rsidR="00CF1E57" w:rsidRPr="00CF1E57">
        <w:rPr>
          <w:bCs/>
        </w:rPr>
        <w:tab/>
        <w:t xml:space="preserve">Cells that are shown with </w:t>
      </w:r>
      <w:r w:rsidR="00CF1E57" w:rsidRPr="00CF1E57">
        <w:rPr>
          <w:b/>
          <w:color w:val="FF0000"/>
        </w:rPr>
        <w:t>red text</w:t>
      </w:r>
      <w:r w:rsidR="00CF1E57" w:rsidRPr="00CF1E57">
        <w:rPr>
          <w:bCs/>
          <w:color w:val="FF0000"/>
        </w:rPr>
        <w:t xml:space="preserve"> </w:t>
      </w:r>
      <w:r w:rsidR="00CF1E57" w:rsidRPr="00CF1E57">
        <w:rPr>
          <w:bCs/>
        </w:rPr>
        <w:t>are those that do not meet the DAC</w:t>
      </w:r>
      <w:r w:rsidR="00CF1E57">
        <w:rPr>
          <w:bCs/>
        </w:rPr>
        <w:t>.</w:t>
      </w:r>
    </w:p>
    <w:p w14:paraId="10E4F53A" w14:textId="2886DFBB" w:rsidR="00197F19" w:rsidRPr="00CF1E57" w:rsidRDefault="00255E3A" w:rsidP="00CF1E57">
      <w:pPr>
        <w:pStyle w:val="BodyTextFirstIndent"/>
        <w:ind w:left="709" w:hanging="709"/>
      </w:pPr>
      <w:r w:rsidRPr="00CF1E57">
        <w:rPr>
          <w:bCs/>
        </w:rPr>
        <w:t>(</w:t>
      </w:r>
      <w:r w:rsidRPr="00255E3A">
        <w:rPr>
          <w:b/>
          <w:color w:val="auto"/>
          <w:shd w:val="clear" w:color="auto" w:fill="E5B8B7" w:themeFill="accent2" w:themeFillTint="66"/>
        </w:rPr>
        <w:t>*</w:t>
      </w:r>
      <w:r w:rsidRPr="00CF1E57">
        <w:rPr>
          <w:bCs/>
        </w:rPr>
        <w:t>)</w:t>
      </w:r>
      <w:r w:rsidRPr="00CF1E57">
        <w:rPr>
          <w:bCs/>
        </w:rPr>
        <w:tab/>
      </w:r>
      <w:r w:rsidR="00CF1E57" w:rsidRPr="00CF1E57">
        <w:rPr>
          <w:bCs/>
        </w:rPr>
        <w:t xml:space="preserve">Cells that are </w:t>
      </w:r>
      <w:r w:rsidR="00CF1E57" w:rsidRPr="00CF1E57">
        <w:rPr>
          <w:bCs/>
          <w:shd w:val="clear" w:color="auto" w:fill="E5B8B7" w:themeFill="accent2" w:themeFillTint="66"/>
        </w:rPr>
        <w:t>shaded red</w:t>
      </w:r>
      <w:r w:rsidR="00CF1E57" w:rsidRPr="00CF1E57">
        <w:rPr>
          <w:bCs/>
        </w:rPr>
        <w:t xml:space="preserve"> do not meet the DAC for block slide, however, the multilinear mechanism meets the DAC and is applicable once the peripheral catchment drainage infrastructure is installed.</w:t>
      </w:r>
    </w:p>
    <w:p w14:paraId="54685540" w14:textId="64991C52" w:rsidR="001656A3" w:rsidRPr="00135323" w:rsidRDefault="001656A3" w:rsidP="00ED69BB">
      <w:pPr>
        <w:pStyle w:val="ListParagraph"/>
        <w:numPr>
          <w:ilvl w:val="1"/>
          <w:numId w:val="171"/>
        </w:numPr>
        <w:ind w:left="709" w:hanging="709"/>
      </w:pPr>
      <w:r w:rsidRPr="00135323">
        <w:t xml:space="preserve">DAC as listed in Section </w:t>
      </w:r>
      <w:r w:rsidR="00E56313">
        <w:fldChar w:fldCharType="begin"/>
      </w:r>
      <w:r w:rsidR="00E56313">
        <w:instrText xml:space="preserve"> REF _Ref198717125 \n \h </w:instrText>
      </w:r>
      <w:r w:rsidR="00E56313">
        <w:fldChar w:fldCharType="separate"/>
      </w:r>
      <w:r w:rsidR="00D35BC0">
        <w:t>8.9.2.4.4</w:t>
      </w:r>
      <w:r w:rsidR="00E56313">
        <w:fldChar w:fldCharType="end"/>
      </w:r>
      <w:r w:rsidR="00E56313">
        <w:t>.</w:t>
      </w:r>
    </w:p>
    <w:p w14:paraId="419B4CEB" w14:textId="77777777" w:rsidR="001656A3" w:rsidRPr="00135323" w:rsidRDefault="001656A3" w:rsidP="00ED69BB">
      <w:pPr>
        <w:pStyle w:val="ListParagraph"/>
        <w:numPr>
          <w:ilvl w:val="1"/>
          <w:numId w:val="171"/>
        </w:numPr>
        <w:ind w:left="709" w:hanging="709"/>
      </w:pPr>
      <w:r w:rsidRPr="00135323">
        <w:t xml:space="preserve">Based on the EAY current mining and post relinquishment PMLU. </w:t>
      </w:r>
    </w:p>
    <w:p w14:paraId="7DE2B6F3" w14:textId="77777777" w:rsidR="001656A3" w:rsidRPr="00135323" w:rsidRDefault="001656A3" w:rsidP="00ED69BB">
      <w:pPr>
        <w:pStyle w:val="ListParagraph"/>
        <w:numPr>
          <w:ilvl w:val="1"/>
          <w:numId w:val="171"/>
        </w:numPr>
        <w:ind w:left="709" w:hanging="709"/>
      </w:pPr>
      <w:r w:rsidRPr="00135323">
        <w:t xml:space="preserve">There is obviously a transition period following EOM and leading through till the lake full situation is reached.  Consequently, the PMLU in the transition period cannot be fully defined at this time.  However, there are two periods that are reasonably well known or for which a plan exists, EOM and Post Lake filling.  Although mining activities will cease at EOM, rehabilitation activities and lake filling will proceed, and the exact timing and order of all activities is currently unknown.  Thus, in order to assess potential consequences, it is assumed the overall situation at EOM continues until lake filling is completed.  These may need to be re-visited once EAY has developed their full rehabilitation schedule. </w:t>
      </w:r>
    </w:p>
    <w:p w14:paraId="7D917179" w14:textId="34EE212C" w:rsidR="001656A3" w:rsidRPr="00135323" w:rsidRDefault="001656A3" w:rsidP="00ED69BB">
      <w:pPr>
        <w:pStyle w:val="ListParagraph"/>
        <w:numPr>
          <w:ilvl w:val="1"/>
          <w:numId w:val="171"/>
        </w:numPr>
        <w:ind w:left="709" w:hanging="709"/>
      </w:pPr>
      <w:r w:rsidRPr="00135323">
        <w:t xml:space="preserve">Assumes regional dewatering is maintained until Lake Full (or approximately).  Assumes surface drainage in Peripheral catchments is maintained until lake Full and longer as required.  Assumes this is confirmed by monitoring during the </w:t>
      </w:r>
      <w:r w:rsidR="009037CB" w:rsidRPr="00135323">
        <w:t>3-year</w:t>
      </w:r>
      <w:r w:rsidRPr="00135323">
        <w:t xml:space="preserve"> rehabilitation program to the end of 2031.  Assumes slow recovery over many years as lake level slowly rises.</w:t>
      </w:r>
    </w:p>
    <w:p w14:paraId="4FBB300F" w14:textId="77777777" w:rsidR="001656A3" w:rsidRPr="00135323" w:rsidRDefault="001656A3" w:rsidP="00ED69BB">
      <w:pPr>
        <w:pStyle w:val="ListParagraph"/>
        <w:numPr>
          <w:ilvl w:val="1"/>
          <w:numId w:val="171"/>
        </w:numPr>
        <w:ind w:left="709" w:hanging="709"/>
      </w:pPr>
      <w:r w:rsidRPr="00135323">
        <w:t>Assumes a full tension crack under hydrostatic conditions develops under flood plain during significant floods, but only to spillway level.</w:t>
      </w:r>
    </w:p>
    <w:p w14:paraId="5B2F8817" w14:textId="77777777" w:rsidR="001656A3" w:rsidRPr="00135323" w:rsidRDefault="001656A3" w:rsidP="00ED69BB">
      <w:pPr>
        <w:pStyle w:val="ListParagraph"/>
        <w:numPr>
          <w:ilvl w:val="1"/>
          <w:numId w:val="171"/>
        </w:numPr>
        <w:ind w:left="709" w:hanging="709"/>
      </w:pPr>
      <w:r w:rsidRPr="00135323">
        <w:t xml:space="preserve">Modifications to surface landform to exclude potential for flooding and or limit the intake area. </w:t>
      </w:r>
    </w:p>
    <w:p w14:paraId="4984AFA0" w14:textId="77777777" w:rsidR="001656A3" w:rsidRPr="00135323" w:rsidRDefault="001656A3" w:rsidP="00ED69BB">
      <w:pPr>
        <w:pStyle w:val="ListParagraph"/>
        <w:numPr>
          <w:ilvl w:val="1"/>
          <w:numId w:val="171"/>
        </w:numPr>
        <w:ind w:left="709" w:hanging="709"/>
      </w:pPr>
      <w:r w:rsidRPr="00135323">
        <w:t>This is the current situation without any rehabilitation, Peripheral Drainage and or some landform modifications.  Along with the assumptions in Point 4 this means the current groundwater situation is unlikely to worsen and more likely to improve.  This applies until at least a significant lake level has been achieved.</w:t>
      </w:r>
    </w:p>
    <w:p w14:paraId="02525BBB" w14:textId="77777777" w:rsidR="001656A3" w:rsidRPr="00135323" w:rsidRDefault="001656A3" w:rsidP="00ED69BB">
      <w:pPr>
        <w:pStyle w:val="ListParagraph"/>
        <w:numPr>
          <w:ilvl w:val="1"/>
          <w:numId w:val="171"/>
        </w:numPr>
        <w:ind w:left="709" w:hanging="709"/>
      </w:pPr>
      <w:r w:rsidRPr="00135323">
        <w:t>Assume recovery of groundwater to a Hydrostatic level but to the current top of groundwater level and/or pit lake level.</w:t>
      </w:r>
    </w:p>
    <w:p w14:paraId="2C95B6CD" w14:textId="77777777" w:rsidR="001656A3" w:rsidRPr="00135323" w:rsidRDefault="001656A3" w:rsidP="00ED69BB">
      <w:pPr>
        <w:pStyle w:val="ListParagraph"/>
        <w:numPr>
          <w:ilvl w:val="1"/>
          <w:numId w:val="171"/>
        </w:numPr>
        <w:ind w:left="709" w:hanging="709"/>
      </w:pPr>
      <w:r w:rsidRPr="00135323">
        <w:t>Assume this condition occurs instantaneously once lake level reaches 37 mRL ± 3m. In reality (based on modelling) the pore pressure recovery takes decades.</w:t>
      </w:r>
    </w:p>
    <w:p w14:paraId="0692B437" w14:textId="77777777" w:rsidR="001656A3" w:rsidRPr="00135323" w:rsidRDefault="001656A3" w:rsidP="00ED69BB">
      <w:pPr>
        <w:pStyle w:val="ListParagraph"/>
        <w:numPr>
          <w:ilvl w:val="1"/>
          <w:numId w:val="171"/>
        </w:numPr>
        <w:ind w:left="709" w:hanging="709"/>
      </w:pPr>
      <w:r w:rsidRPr="00135323">
        <w:t xml:space="preserve">Domain landform types as follows: Type 1 – A domain with relatively flat topography and no concentrated surface water flow paths, Type 2 – Domains with permanent or semi-permanent water bodies such as floodplains or the MRD, and Type 3 – Domains with significant Peripheral Catchments and concentrated creek lines.  </w:t>
      </w:r>
    </w:p>
    <w:p w14:paraId="45184F03" w14:textId="77777777" w:rsidR="001656A3" w:rsidRPr="00135323" w:rsidRDefault="001656A3" w:rsidP="00ED69BB">
      <w:pPr>
        <w:pStyle w:val="ListParagraph"/>
        <w:numPr>
          <w:ilvl w:val="1"/>
          <w:numId w:val="171"/>
        </w:numPr>
        <w:ind w:left="709" w:hanging="709"/>
      </w:pPr>
      <w:r w:rsidRPr="00135323">
        <w:t>Some movement possible but failure is not feasible.</w:t>
      </w:r>
    </w:p>
    <w:p w14:paraId="509C064C" w14:textId="77777777" w:rsidR="001656A3" w:rsidRPr="00135323" w:rsidRDefault="001656A3" w:rsidP="00ED69BB">
      <w:pPr>
        <w:pStyle w:val="ListParagraph"/>
        <w:numPr>
          <w:ilvl w:val="1"/>
          <w:numId w:val="171"/>
        </w:numPr>
        <w:ind w:left="709" w:hanging="709"/>
        <w:rPr>
          <w:strike/>
        </w:rPr>
      </w:pPr>
      <w:r w:rsidRPr="00135323">
        <w:t>FoS based on a block sliding mechanism connecting the MRD flood plain with a fully filled tension crack to the surface. The fully filled lake improves the stability of this mechanism.</w:t>
      </w:r>
    </w:p>
    <w:p w14:paraId="0CAA7425" w14:textId="77777777" w:rsidR="001656A3" w:rsidRPr="00135323" w:rsidRDefault="001656A3" w:rsidP="00ED69BB">
      <w:pPr>
        <w:pStyle w:val="ListParagraph"/>
        <w:numPr>
          <w:ilvl w:val="1"/>
          <w:numId w:val="171"/>
        </w:numPr>
        <w:ind w:left="709" w:hanging="709"/>
      </w:pPr>
      <w:r w:rsidRPr="00135323">
        <w:t>Assumes the final permanent coal batters are constructed steeper than as-planned and an in-pit dump is progressively backfilled against the batters at the EOM.</w:t>
      </w:r>
    </w:p>
    <w:p w14:paraId="02365D74" w14:textId="1F61007D" w:rsidR="001656A3" w:rsidRPr="00135323" w:rsidRDefault="001656A3" w:rsidP="00ED69BB">
      <w:pPr>
        <w:pStyle w:val="ListParagraph"/>
        <w:numPr>
          <w:ilvl w:val="1"/>
          <w:numId w:val="171"/>
        </w:numPr>
        <w:ind w:left="709" w:hanging="709"/>
      </w:pPr>
      <w:r w:rsidRPr="00135323">
        <w:t xml:space="preserve">The FoS is high with the in-pit dump in place.  There is a large catchment and the FoS could be much lower without the dump, see </w:t>
      </w:r>
      <w:r w:rsidR="00E56313">
        <w:t>Stability s</w:t>
      </w:r>
      <w:r w:rsidRPr="00135323">
        <w:t>ection 13 results.</w:t>
      </w:r>
    </w:p>
    <w:p w14:paraId="7AABCC7B" w14:textId="017AD3B5" w:rsidR="001656A3" w:rsidRPr="00135323" w:rsidRDefault="001656A3" w:rsidP="00ED69BB">
      <w:pPr>
        <w:pStyle w:val="ListParagraph"/>
        <w:numPr>
          <w:ilvl w:val="1"/>
          <w:numId w:val="171"/>
        </w:numPr>
        <w:ind w:left="709" w:hanging="709"/>
      </w:pPr>
      <w:r w:rsidRPr="00135323">
        <w:t xml:space="preserve">Multilinear FOS is less than the block slide FOS for this floodplain </w:t>
      </w:r>
      <w:r w:rsidR="00AC07B2">
        <w:t xml:space="preserve">stability </w:t>
      </w:r>
      <w:r w:rsidRPr="00135323">
        <w:t>section.</w:t>
      </w:r>
    </w:p>
    <w:p w14:paraId="2BD0845F" w14:textId="77777777" w:rsidR="001656A3" w:rsidRPr="00135323" w:rsidRDefault="001656A3" w:rsidP="00ED69BB">
      <w:pPr>
        <w:pStyle w:val="ListParagraph"/>
        <w:numPr>
          <w:ilvl w:val="1"/>
          <w:numId w:val="171"/>
        </w:numPr>
        <w:ind w:left="709" w:hanging="709"/>
      </w:pPr>
      <w:r w:rsidRPr="00135323">
        <w:t xml:space="preserve">The pit lake level is below the toe of the batter, and therefore lake filling does not have an impact to the FoS. </w:t>
      </w:r>
    </w:p>
    <w:p w14:paraId="7972FA76" w14:textId="675C8729" w:rsidR="001656A3" w:rsidRPr="00135323" w:rsidRDefault="001656A3" w:rsidP="00ED69BB">
      <w:pPr>
        <w:pStyle w:val="ListParagraph"/>
        <w:numPr>
          <w:ilvl w:val="1"/>
          <w:numId w:val="171"/>
        </w:numPr>
        <w:ind w:left="709" w:hanging="709"/>
      </w:pPr>
      <w:r w:rsidRPr="00135323">
        <w:t xml:space="preserve">For the MRD </w:t>
      </w:r>
      <w:r w:rsidR="00AC07B2">
        <w:t>stability</w:t>
      </w:r>
      <w:r w:rsidRPr="00135323">
        <w:t xml:space="preserve"> sections, for the post relinquishment period, while the block sliding mechanism is viable, the analyses for multilinear result in lower FoS which are quoted here.</w:t>
      </w:r>
    </w:p>
    <w:p w14:paraId="4AFF8BC9" w14:textId="70561D90" w:rsidR="001656A3" w:rsidRPr="00135323" w:rsidRDefault="001656A3" w:rsidP="00ED69BB">
      <w:pPr>
        <w:pStyle w:val="ListParagraph"/>
        <w:numPr>
          <w:ilvl w:val="1"/>
          <w:numId w:val="171"/>
        </w:numPr>
        <w:ind w:left="709" w:hanging="709"/>
      </w:pPr>
      <w:r w:rsidRPr="00135323">
        <w:t>Removal of coal conveyor system changes Consequence Category from 3 to 1 for Domain MVF WB (</w:t>
      </w:r>
      <w:r w:rsidR="00E56313">
        <w:t>Stability s</w:t>
      </w:r>
      <w:r w:rsidRPr="00135323">
        <w:t>ection</w:t>
      </w:r>
      <w:r w:rsidR="00E56313">
        <w:t>s</w:t>
      </w:r>
      <w:r w:rsidRPr="00135323">
        <w:t xml:space="preserve"> 14, 15)</w:t>
      </w:r>
    </w:p>
    <w:p w14:paraId="48A26EDE" w14:textId="599D3095" w:rsidR="001656A3" w:rsidRPr="00135323" w:rsidRDefault="001656A3" w:rsidP="00ED69BB">
      <w:pPr>
        <w:pStyle w:val="ListParagraph"/>
        <w:numPr>
          <w:ilvl w:val="1"/>
          <w:numId w:val="171"/>
        </w:numPr>
        <w:ind w:left="709" w:hanging="709"/>
      </w:pPr>
      <w:r w:rsidRPr="00135323">
        <w:t>There are plans to re-align Haunted Hills Road.  Even if it is re-aligned the road is still behind the crest so Consequence Category remains 3 for YTF HOB domain (</w:t>
      </w:r>
      <w:r w:rsidR="00E56313">
        <w:t>Stability s</w:t>
      </w:r>
      <w:r w:rsidRPr="00135323">
        <w:t>ection</w:t>
      </w:r>
      <w:r w:rsidR="00E56313">
        <w:t>s</w:t>
      </w:r>
      <w:r w:rsidRPr="00135323">
        <w:t xml:space="preserve"> 22, 23, 24). </w:t>
      </w:r>
    </w:p>
    <w:p w14:paraId="1A84141E" w14:textId="77777777" w:rsidR="001656A3" w:rsidRPr="00135323" w:rsidRDefault="001656A3" w:rsidP="00ED69BB">
      <w:pPr>
        <w:pStyle w:val="ListParagraph"/>
        <w:numPr>
          <w:ilvl w:val="1"/>
          <w:numId w:val="171"/>
        </w:numPr>
        <w:ind w:left="709" w:hanging="709"/>
      </w:pPr>
      <w:r w:rsidRPr="00135323">
        <w:t xml:space="preserve">De Campo Drive in this area (Section 27, 28) lies outside of the geotechnical domain so Consequence Category is 1. </w:t>
      </w:r>
    </w:p>
    <w:p w14:paraId="580471BA" w14:textId="494ACB5A" w:rsidR="001656A3" w:rsidRPr="00135323" w:rsidRDefault="001656A3" w:rsidP="00ED69BB">
      <w:pPr>
        <w:pStyle w:val="ListParagraph"/>
        <w:numPr>
          <w:ilvl w:val="1"/>
          <w:numId w:val="171"/>
        </w:numPr>
        <w:ind w:left="709" w:hanging="709"/>
      </w:pPr>
      <w:r w:rsidRPr="00135323">
        <w:t>YTF NB (</w:t>
      </w:r>
      <w:r w:rsidR="00E56313">
        <w:t>Stability s</w:t>
      </w:r>
      <w:r w:rsidRPr="00135323">
        <w:t>ection 29) – Consequence Category is 3 during mining due to mine offices and infrastructure; changed to 1 assuming mine offices and infrastructure are removed.</w:t>
      </w:r>
    </w:p>
    <w:p w14:paraId="3D8BDA91" w14:textId="314D0A0B" w:rsidR="001656A3" w:rsidRPr="00135323" w:rsidRDefault="001656A3" w:rsidP="00ED69BB">
      <w:pPr>
        <w:pStyle w:val="ListParagraph"/>
        <w:numPr>
          <w:ilvl w:val="1"/>
          <w:numId w:val="171"/>
        </w:numPr>
        <w:ind w:left="709" w:hanging="709"/>
      </w:pPr>
      <w:r w:rsidRPr="00135323">
        <w:t>YTF RCB (</w:t>
      </w:r>
      <w:r w:rsidR="00E56313">
        <w:t>Stability s</w:t>
      </w:r>
      <w:r w:rsidRPr="00135323">
        <w:t>ection 30) – PMLU shows private land which can be occupied at rehab. Consequence Category therefore remains at 3.  Note the PMLU could change in future design stages</w:t>
      </w:r>
    </w:p>
    <w:p w14:paraId="394CB907" w14:textId="4739C76C" w:rsidR="001656A3" w:rsidRPr="00135323" w:rsidRDefault="001656A3" w:rsidP="00ED69BB">
      <w:pPr>
        <w:pStyle w:val="ListParagraph"/>
        <w:numPr>
          <w:ilvl w:val="1"/>
          <w:numId w:val="171"/>
        </w:numPr>
        <w:ind w:left="709" w:hanging="709"/>
        <w:rPr>
          <w:strike/>
        </w:rPr>
      </w:pPr>
      <w:r w:rsidRPr="00135323">
        <w:t xml:space="preserve">FoS based on block slide mechanism with a fully filled tension crack. This </w:t>
      </w:r>
      <w:r w:rsidR="00AC07B2">
        <w:t>stability</w:t>
      </w:r>
      <w:r w:rsidRPr="00135323">
        <w:t xml:space="preserve"> section does not lie in a flood plain, i.e., the landform does not enable flood inundation, this analysis is only used to assess peripheral catchment drain requirements. </w:t>
      </w:r>
    </w:p>
    <w:p w14:paraId="4F631EE7" w14:textId="2814423A" w:rsidR="001656A3" w:rsidRPr="00135323" w:rsidRDefault="001656A3" w:rsidP="00ED69BB">
      <w:pPr>
        <w:pStyle w:val="ListParagraph"/>
        <w:numPr>
          <w:ilvl w:val="1"/>
          <w:numId w:val="171"/>
        </w:numPr>
        <w:ind w:left="709" w:hanging="709"/>
      </w:pPr>
      <w:r w:rsidRPr="00135323">
        <w:t xml:space="preserve">FoS based on block slide mechanism with a fully filled tension crack. This </w:t>
      </w:r>
      <w:r w:rsidR="00AC07B2">
        <w:t>stability</w:t>
      </w:r>
      <w:r w:rsidRPr="00135323">
        <w:t xml:space="preserve"> section does not lie in a flood plain, i.e., the landform does not enable flood inundation, this analysis is done to assess peripheral catchment drain requirements. While there is no flood plain along this </w:t>
      </w:r>
      <w:r w:rsidR="00AC07B2">
        <w:t xml:space="preserve">stability </w:t>
      </w:r>
      <w:r w:rsidRPr="00135323">
        <w:t xml:space="preserve">section, there is historic cracking indicating past batter movement (and the low FoS indicates this is a possible failure mode under some conditions, at least historically). The results indicate the criticality of effective peripheral catchment drainage. </w:t>
      </w:r>
    </w:p>
    <w:p w14:paraId="28A56A32" w14:textId="77777777" w:rsidR="001656A3" w:rsidRPr="00135323" w:rsidRDefault="001656A3" w:rsidP="00ED69BB">
      <w:pPr>
        <w:pStyle w:val="ListParagraph"/>
        <w:numPr>
          <w:ilvl w:val="1"/>
          <w:numId w:val="171"/>
        </w:numPr>
        <w:ind w:left="709" w:hanging="709"/>
      </w:pPr>
      <w:r w:rsidRPr="00135323">
        <w:t>FoS based on a multilinear mechanism.  This is the design FoS provided that there is effective peripheral catchment drains.</w:t>
      </w:r>
    </w:p>
    <w:p w14:paraId="6CE7D7AE" w14:textId="5658E35A" w:rsidR="001656A3" w:rsidRPr="00135323" w:rsidRDefault="001656A3" w:rsidP="00ED69BB">
      <w:pPr>
        <w:pStyle w:val="ListParagraph"/>
        <w:numPr>
          <w:ilvl w:val="1"/>
          <w:numId w:val="171"/>
        </w:numPr>
        <w:ind w:left="709" w:hanging="709"/>
      </w:pPr>
      <w:r w:rsidRPr="00135323">
        <w:t xml:space="preserve">FoS for post-relinquishment based on a block slide mechanism with a fully filled tension crack. This </w:t>
      </w:r>
      <w:r w:rsidR="00B51F57">
        <w:t>stability</w:t>
      </w:r>
      <w:r w:rsidRPr="00135323">
        <w:t xml:space="preserve"> section does not lie in a flood plain, i.e., the landform does not enable flood inundation, this analysis is done to assess the failure of designed peripheral catchment drains. This indicates insufficient FoS and therefore the peripheral drains are required post relinquishment.</w:t>
      </w:r>
    </w:p>
    <w:p w14:paraId="154A0E0C" w14:textId="27B4D177" w:rsidR="001656A3" w:rsidRPr="00135323" w:rsidRDefault="001656A3" w:rsidP="00ED69BB">
      <w:pPr>
        <w:pStyle w:val="ListParagraph"/>
        <w:numPr>
          <w:ilvl w:val="1"/>
          <w:numId w:val="171"/>
        </w:numPr>
        <w:ind w:left="709" w:hanging="709"/>
      </w:pPr>
      <w:r w:rsidRPr="00135323">
        <w:t xml:space="preserve">These </w:t>
      </w:r>
      <w:r w:rsidR="00B51F57">
        <w:t>stability</w:t>
      </w:r>
      <w:r w:rsidRPr="00135323">
        <w:t xml:space="preserve"> sections have a flood plain or river and therefore the block slide mechanism is analysed with a fully filled tension crack.</w:t>
      </w:r>
    </w:p>
    <w:p w14:paraId="5509A21F" w14:textId="2B16E0A5" w:rsidR="001656A3" w:rsidRPr="00135323" w:rsidRDefault="001656A3" w:rsidP="00ED69BB">
      <w:pPr>
        <w:pStyle w:val="ListParagraph"/>
        <w:numPr>
          <w:ilvl w:val="1"/>
          <w:numId w:val="171"/>
        </w:numPr>
        <w:ind w:left="709" w:hanging="709"/>
      </w:pPr>
      <w:r w:rsidRPr="00135323">
        <w:t xml:space="preserve">FoS for post-relinquishment based on a block slide mechanism with a fully filled tension crack. This </w:t>
      </w:r>
      <w:r w:rsidR="00B51F57">
        <w:t>stability</w:t>
      </w:r>
      <w:r w:rsidRPr="00135323">
        <w:t xml:space="preserve"> section does not lie in a flood plain, i.e., the landform does not enable flood inundation, this analysis is done to assess the failure of designed peripheral catchment drains. This indicates sufficient FoS and therefore the peripheral drains may be decommissioned at relinquishment.</w:t>
      </w:r>
    </w:p>
    <w:p w14:paraId="6D9D6F34" w14:textId="77777777" w:rsidR="001656A3" w:rsidRPr="00135323" w:rsidRDefault="001656A3" w:rsidP="00ED69BB">
      <w:pPr>
        <w:pStyle w:val="ListParagraph"/>
        <w:numPr>
          <w:ilvl w:val="1"/>
          <w:numId w:val="171"/>
        </w:numPr>
        <w:ind w:left="709" w:hanging="709"/>
      </w:pPr>
      <w:r w:rsidRPr="00135323">
        <w:t xml:space="preserve">FoS with some buttressing at toe. This indicates that buttressing is effective in increasing the stability to acceptable level. </w:t>
      </w:r>
    </w:p>
    <w:p w14:paraId="4BC005F7" w14:textId="77777777" w:rsidR="001656A3" w:rsidRPr="00135323" w:rsidRDefault="001656A3" w:rsidP="00ED69BB">
      <w:pPr>
        <w:pStyle w:val="ListParagraph"/>
        <w:numPr>
          <w:ilvl w:val="1"/>
          <w:numId w:val="171"/>
        </w:numPr>
        <w:ind w:left="709" w:hanging="709"/>
      </w:pPr>
      <w:r w:rsidRPr="00135323">
        <w:t>FoS based on a block sliding mechanism connecting the MRD flood plain with a fully filled tension crack to the surface. This indicates the importance of both horizontal drains below the MRD flood plain, effective surface treatment to minimise formation of cracks and construction of buttressing.</w:t>
      </w:r>
    </w:p>
    <w:p w14:paraId="20B1BA1C" w14:textId="5F468084" w:rsidR="001656A3" w:rsidRPr="00135323" w:rsidRDefault="001656A3" w:rsidP="00ED69BB">
      <w:pPr>
        <w:pStyle w:val="ListParagraph"/>
        <w:numPr>
          <w:ilvl w:val="1"/>
          <w:numId w:val="171"/>
        </w:numPr>
        <w:ind w:left="709" w:hanging="709"/>
      </w:pPr>
      <w:r w:rsidRPr="00135323">
        <w:t>FoS based on a multilinear mechanism, provided effective horizontal drains and no cracks, minimising the block sliding mechanism.</w:t>
      </w:r>
    </w:p>
    <w:p w14:paraId="7F656590" w14:textId="77777777" w:rsidR="00A70E2F" w:rsidRPr="00A70E2F" w:rsidRDefault="00A70E2F" w:rsidP="00ED69BB">
      <w:pPr>
        <w:pStyle w:val="ListParagraph"/>
        <w:numPr>
          <w:ilvl w:val="1"/>
          <w:numId w:val="171"/>
        </w:numPr>
        <w:ind w:hanging="717"/>
      </w:pPr>
      <w:r w:rsidRPr="00A70E2F">
        <w:t>FoS based on a block sliding mechanism connecting the Latrobe River flood plain with a fully filled tension crack to the surface. This indicates the importance of effective surface treatment to minimise formation of cracks and reinforcement of the diversion bund by internal buttressing.</w:t>
      </w:r>
    </w:p>
    <w:p w14:paraId="2B193FA6" w14:textId="77777777" w:rsidR="00E04E71" w:rsidRPr="00135323" w:rsidRDefault="00E04E71" w:rsidP="00A70E2F"/>
    <w:p w14:paraId="5D3D94CB" w14:textId="77777777" w:rsidR="009A32B1" w:rsidRDefault="009A32B1" w:rsidP="008807E6">
      <w:pPr>
        <w:pStyle w:val="BodyTextFirstIndent"/>
        <w:ind w:firstLine="0"/>
      </w:pPr>
    </w:p>
    <w:p w14:paraId="1E821AAC" w14:textId="77777777" w:rsidR="0058009B" w:rsidRDefault="0058009B" w:rsidP="0058009B">
      <w:pPr>
        <w:pStyle w:val="BodyTextFirstIndent"/>
        <w:keepNext/>
        <w:ind w:firstLine="0"/>
        <w:jc w:val="center"/>
      </w:pPr>
      <w:r>
        <w:rPr>
          <w:noProof/>
        </w:rPr>
        <w:drawing>
          <wp:inline distT="0" distB="0" distL="0" distR="0" wp14:anchorId="740EA70D" wp14:editId="712BA185">
            <wp:extent cx="12010030" cy="8540903"/>
            <wp:effectExtent l="0" t="0" r="0" b="0"/>
            <wp:docPr id="1439434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2026296" cy="8552471"/>
                    </a:xfrm>
                    <a:prstGeom prst="rect">
                      <a:avLst/>
                    </a:prstGeom>
                    <a:noFill/>
                    <a:ln>
                      <a:noFill/>
                    </a:ln>
                  </pic:spPr>
                </pic:pic>
              </a:graphicData>
            </a:graphic>
          </wp:inline>
        </w:drawing>
      </w:r>
    </w:p>
    <w:p w14:paraId="0045F3AF" w14:textId="5D4E1C65" w:rsidR="0058009B" w:rsidRDefault="0058009B" w:rsidP="0058009B">
      <w:pPr>
        <w:pStyle w:val="Caption"/>
      </w:pPr>
      <w:bookmarkStart w:id="611" w:name="_Ref197418980"/>
      <w:bookmarkStart w:id="612" w:name="_Toc21012558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2</w:t>
      </w:r>
      <w:r w:rsidR="00946086">
        <w:fldChar w:fldCharType="end"/>
      </w:r>
      <w:bookmarkEnd w:id="611"/>
      <w:r w:rsidR="00F63812">
        <w:t>:</w:t>
      </w:r>
      <w:r>
        <w:t xml:space="preserve"> Feasibility buttressing design</w:t>
      </w:r>
      <w:r w:rsidR="00EF2511">
        <w:t xml:space="preserve"> </w:t>
      </w:r>
      <w:r w:rsidR="00A85C16">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A85C16">
        <w:fldChar w:fldCharType="separate"/>
      </w:r>
      <w:r w:rsidR="004C52FC">
        <w:rPr>
          <w:noProof/>
        </w:rPr>
        <w:t>(PSM 2025b)</w:t>
      </w:r>
      <w:bookmarkEnd w:id="612"/>
      <w:r w:rsidR="00A85C16">
        <w:fldChar w:fldCharType="end"/>
      </w:r>
    </w:p>
    <w:p w14:paraId="16A220B9" w14:textId="77777777" w:rsidR="0058009B" w:rsidRDefault="0058009B" w:rsidP="00F63812">
      <w:pPr>
        <w:pStyle w:val="BodyTextFirstIndent"/>
        <w:keepNext/>
        <w:ind w:firstLine="0"/>
        <w:jc w:val="center"/>
      </w:pPr>
      <w:r>
        <w:rPr>
          <w:noProof/>
        </w:rPr>
        <w:drawing>
          <wp:inline distT="0" distB="0" distL="0" distR="0" wp14:anchorId="31E058A3" wp14:editId="06B53FA8">
            <wp:extent cx="12058650" cy="8565714"/>
            <wp:effectExtent l="0" t="0" r="0" b="6985"/>
            <wp:docPr id="10758151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2063745" cy="8569333"/>
                    </a:xfrm>
                    <a:prstGeom prst="rect">
                      <a:avLst/>
                    </a:prstGeom>
                    <a:noFill/>
                    <a:ln>
                      <a:noFill/>
                    </a:ln>
                  </pic:spPr>
                </pic:pic>
              </a:graphicData>
            </a:graphic>
          </wp:inline>
        </w:drawing>
      </w:r>
    </w:p>
    <w:p w14:paraId="5DDFBCDF" w14:textId="2AB9CDE8" w:rsidR="0058009B" w:rsidRDefault="0058009B" w:rsidP="00895EBD">
      <w:pPr>
        <w:pStyle w:val="Caption"/>
      </w:pPr>
      <w:bookmarkStart w:id="613" w:name="_Ref197420237"/>
      <w:bookmarkStart w:id="614" w:name="_Toc210125582"/>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3</w:t>
      </w:r>
      <w:r w:rsidR="00946086">
        <w:fldChar w:fldCharType="end"/>
      </w:r>
      <w:bookmarkEnd w:id="613"/>
      <w:r w:rsidR="00F63812">
        <w:t>:</w:t>
      </w:r>
      <w:r>
        <w:t xml:space="preserve"> Section 21 (YTF SWB) geotechnical stability section</w:t>
      </w:r>
      <w:bookmarkEnd w:id="614"/>
      <w:r w:rsidR="00584763">
        <w:t xml:space="preserve"> </w:t>
      </w:r>
    </w:p>
    <w:p w14:paraId="4F595AA8" w14:textId="77777777" w:rsidR="0058009B" w:rsidRDefault="0058009B" w:rsidP="0058009B">
      <w:pPr>
        <w:pStyle w:val="BodyTextFirstIndent"/>
        <w:ind w:firstLine="0"/>
        <w:sectPr w:rsidR="0058009B" w:rsidSect="0058009B">
          <w:pgSz w:w="23811" w:h="16838" w:orient="landscape" w:code="8"/>
          <w:pgMar w:top="567" w:right="1134" w:bottom="567" w:left="1315" w:header="720" w:footer="356" w:gutter="0"/>
          <w:cols w:space="709"/>
          <w:titlePg/>
          <w:docGrid w:linePitch="299"/>
        </w:sectPr>
      </w:pPr>
    </w:p>
    <w:p w14:paraId="31F7C2C3" w14:textId="6B5DAA06" w:rsidR="0058009B" w:rsidRDefault="0058009B" w:rsidP="0058009B">
      <w:pPr>
        <w:pStyle w:val="Heading4"/>
      </w:pPr>
      <w:bookmarkStart w:id="615" w:name="_Ref198294994"/>
      <w:r>
        <w:t>Buttressing Requirements</w:t>
      </w:r>
      <w:bookmarkEnd w:id="615"/>
    </w:p>
    <w:p w14:paraId="08F7839E" w14:textId="7BDCE5D8" w:rsidR="0058009B" w:rsidRDefault="0058009B" w:rsidP="0058009B">
      <w:r>
        <w:t xml:space="preserve">As discussed in </w:t>
      </w:r>
      <w:r>
        <w:fldChar w:fldCharType="begin"/>
      </w:r>
      <w:r>
        <w:instrText xml:space="preserve"> REF _Ref197413788 \n \h </w:instrText>
      </w:r>
      <w:r>
        <w:fldChar w:fldCharType="separate"/>
      </w:r>
      <w:r w:rsidR="00D35BC0">
        <w:t>8.9.3.1</w:t>
      </w:r>
      <w:r>
        <w:fldChar w:fldCharType="end"/>
      </w:r>
      <w:r>
        <w:t xml:space="preserve">, there are a few </w:t>
      </w:r>
      <w:r w:rsidR="00B51F57">
        <w:t xml:space="preserve">stability </w:t>
      </w:r>
      <w:r>
        <w:t xml:space="preserve">sections for which the current batter geometry does not meet the </w:t>
      </w:r>
      <w:r w:rsidR="009037CB">
        <w:t>DAC,</w:t>
      </w:r>
      <w:r>
        <w:t xml:space="preserve"> and these </w:t>
      </w:r>
      <w:r w:rsidR="00B51F57">
        <w:t xml:space="preserve">stability </w:t>
      </w:r>
      <w:r>
        <w:t xml:space="preserve">sections are also listed below. Feasibility stability analyses have been completed to determine approximate volumes of fill required to meet the DAC. The results are presented in </w:t>
      </w:r>
      <w:r>
        <w:fldChar w:fldCharType="begin"/>
      </w:r>
      <w:r>
        <w:instrText xml:space="preserve"> REF _Ref197418980 \h  \* MERGEFORMAT </w:instrText>
      </w:r>
      <w:r>
        <w:fldChar w:fldCharType="separate"/>
      </w:r>
      <w:r w:rsidR="00D35BC0">
        <w:t xml:space="preserve">Figure </w:t>
      </w:r>
      <w:r w:rsidR="00D35BC0">
        <w:rPr>
          <w:noProof/>
        </w:rPr>
        <w:t>8</w:t>
      </w:r>
      <w:r w:rsidR="00D35BC0">
        <w:rPr>
          <w:noProof/>
        </w:rPr>
        <w:noBreakHyphen/>
        <w:t>82</w:t>
      </w:r>
      <w:r>
        <w:fldChar w:fldCharType="end"/>
      </w:r>
      <w:r>
        <w:t>. Exact volumes will be determined during the detailed design phase</w:t>
      </w:r>
      <w:r w:rsidR="006875E4">
        <w:t xml:space="preserve"> (</w:t>
      </w:r>
      <w:r w:rsidR="006243F7">
        <w:t>KG05 in</w:t>
      </w:r>
      <w:r w:rsidR="006875E4">
        <w:t xml:space="preserve"> </w:t>
      </w:r>
      <w:r w:rsidR="006243F7">
        <w:fldChar w:fldCharType="begin"/>
      </w:r>
      <w:r w:rsidR="006243F7">
        <w:instrText xml:space="preserve"> REF _Ref200530793 \h </w:instrText>
      </w:r>
      <w:r w:rsidR="006243F7">
        <w:fldChar w:fldCharType="separate"/>
      </w:r>
      <w:r w:rsidR="00D35BC0">
        <w:t xml:space="preserve">Table </w:t>
      </w:r>
      <w:r w:rsidR="00D35BC0">
        <w:rPr>
          <w:noProof/>
        </w:rPr>
        <w:t>17</w:t>
      </w:r>
      <w:r w:rsidR="00D35BC0">
        <w:noBreakHyphen/>
      </w:r>
      <w:r w:rsidR="00D35BC0">
        <w:rPr>
          <w:noProof/>
        </w:rPr>
        <w:t>1</w:t>
      </w:r>
      <w:r w:rsidR="006243F7">
        <w:fldChar w:fldCharType="end"/>
      </w:r>
      <w:r w:rsidR="006875E4">
        <w:t>)</w:t>
      </w:r>
      <w:r>
        <w:t xml:space="preserve">. The following </w:t>
      </w:r>
      <w:r w:rsidR="00B51F57">
        <w:t>stability</w:t>
      </w:r>
      <w:r>
        <w:t xml:space="preserve"> sections do not currently meet the DAC and feasibility design buttress volumes are listed where applicable:</w:t>
      </w:r>
    </w:p>
    <w:p w14:paraId="1A80F089" w14:textId="77777777" w:rsidR="0058009B" w:rsidRDefault="0058009B" w:rsidP="00ED69BB">
      <w:pPr>
        <w:pStyle w:val="BodyTextFirstIndent"/>
        <w:numPr>
          <w:ilvl w:val="0"/>
          <w:numId w:val="189"/>
        </w:numPr>
      </w:pPr>
      <w:r>
        <w:t>EOM / During Filling scenario:</w:t>
      </w:r>
    </w:p>
    <w:p w14:paraId="5F986AB8" w14:textId="27F8B5D7" w:rsidR="0058009B" w:rsidRDefault="00B51F57" w:rsidP="00ED69BB">
      <w:pPr>
        <w:pStyle w:val="BodyTextFirstIndent"/>
        <w:numPr>
          <w:ilvl w:val="1"/>
          <w:numId w:val="189"/>
        </w:numPr>
      </w:pPr>
      <w:r>
        <w:t xml:space="preserve">Stability </w:t>
      </w:r>
      <w:r w:rsidR="0058009B">
        <w:t>Section 6 (YEF LRB) – 2.9M m³</w:t>
      </w:r>
    </w:p>
    <w:p w14:paraId="75430276" w14:textId="21B793A9" w:rsidR="0058009B" w:rsidRDefault="00B51F57" w:rsidP="00ED69BB">
      <w:pPr>
        <w:pStyle w:val="BodyTextFirstIndent"/>
        <w:numPr>
          <w:ilvl w:val="1"/>
          <w:numId w:val="189"/>
        </w:numPr>
      </w:pPr>
      <w:r>
        <w:t xml:space="preserve">Stability </w:t>
      </w:r>
      <w:r w:rsidR="0058009B">
        <w:t>Section 16 (YTF FSPB) – 2.8M m³</w:t>
      </w:r>
    </w:p>
    <w:p w14:paraId="26C25F1B" w14:textId="77777777" w:rsidR="0058009B" w:rsidRDefault="0058009B" w:rsidP="00ED69BB">
      <w:pPr>
        <w:pStyle w:val="BodyTextFirstIndent"/>
        <w:numPr>
          <w:ilvl w:val="0"/>
          <w:numId w:val="189"/>
        </w:numPr>
      </w:pPr>
      <w:r>
        <w:t>Lake Full scenario:</w:t>
      </w:r>
    </w:p>
    <w:p w14:paraId="09C75A91" w14:textId="79064F3A" w:rsidR="0058009B" w:rsidRDefault="00B51F57" w:rsidP="00ED69BB">
      <w:pPr>
        <w:pStyle w:val="BodyTextFirstIndent"/>
        <w:numPr>
          <w:ilvl w:val="1"/>
          <w:numId w:val="189"/>
        </w:numPr>
      </w:pPr>
      <w:r>
        <w:t xml:space="preserve">Stability </w:t>
      </w:r>
      <w:r w:rsidR="0058009B">
        <w:t>Section 21 (YTF SWB) – Buttressing requirement to be determined</w:t>
      </w:r>
    </w:p>
    <w:p w14:paraId="3FEA124A" w14:textId="6A08F7AD" w:rsidR="0058009B" w:rsidRDefault="00B51F57" w:rsidP="00ED69BB">
      <w:pPr>
        <w:pStyle w:val="BodyTextFirstIndent"/>
        <w:numPr>
          <w:ilvl w:val="1"/>
          <w:numId w:val="189"/>
        </w:numPr>
      </w:pPr>
      <w:r>
        <w:t xml:space="preserve">Stability </w:t>
      </w:r>
      <w:r w:rsidR="0058009B">
        <w:t>Section 28 (YTF WB) – 2.0M m³</w:t>
      </w:r>
    </w:p>
    <w:p w14:paraId="11CC81C5" w14:textId="55639F67" w:rsidR="0058009B" w:rsidRDefault="00B51F57" w:rsidP="00ED69BB">
      <w:pPr>
        <w:pStyle w:val="BodyTextFirstIndent"/>
        <w:numPr>
          <w:ilvl w:val="1"/>
          <w:numId w:val="189"/>
        </w:numPr>
      </w:pPr>
      <w:r>
        <w:t xml:space="preserve">Stability </w:t>
      </w:r>
      <w:r w:rsidR="0058009B">
        <w:t>Section 32 (MRD) –</w:t>
      </w:r>
      <w:r w:rsidR="0058009B" w:rsidRPr="00BD7828">
        <w:t xml:space="preserve"> Buttressing requirement to be determined </w:t>
      </w:r>
    </w:p>
    <w:p w14:paraId="6D9B10B8" w14:textId="10377F7C" w:rsidR="0058009B" w:rsidRDefault="0058009B" w:rsidP="00605F79">
      <w:r>
        <w:t xml:space="preserve">Additional buttressing has not yet been proposed for </w:t>
      </w:r>
      <w:r w:rsidR="00CC1079">
        <w:t>stability s</w:t>
      </w:r>
      <w:r>
        <w:t xml:space="preserve">ections </w:t>
      </w:r>
      <w:r w:rsidRPr="00501825">
        <w:t>21 and 32</w:t>
      </w:r>
      <w:r>
        <w:t>. Further geotechnical investigation and testing is planned for the YTF SB/</w:t>
      </w:r>
      <w:r w:rsidR="009037CB">
        <w:t>SWB,</w:t>
      </w:r>
      <w:r>
        <w:t xml:space="preserve"> and this will inform the detailed design in this area (</w:t>
      </w:r>
      <w:r w:rsidR="00CC1079">
        <w:t>stability s</w:t>
      </w:r>
      <w:r>
        <w:t xml:space="preserve">ection </w:t>
      </w:r>
      <w:r w:rsidRPr="00501825">
        <w:t>21</w:t>
      </w:r>
      <w:r>
        <w:t>). S</w:t>
      </w:r>
      <w:r w:rsidR="00CC1079">
        <w:t>tability s</w:t>
      </w:r>
      <w:r>
        <w:t>ection 32 (MRD) is marginally below the DAC</w:t>
      </w:r>
      <w:r w:rsidR="00B04219">
        <w:t>,</w:t>
      </w:r>
      <w:r>
        <w:t xml:space="preserve"> and this will also be investigated and addressed during the detailed design phase.</w:t>
      </w:r>
    </w:p>
    <w:p w14:paraId="70DD5ED9" w14:textId="7DBE9938" w:rsidR="0058009B" w:rsidRDefault="0058009B" w:rsidP="0058009B">
      <w:r>
        <w:t>S</w:t>
      </w:r>
      <w:r w:rsidR="00CC1079">
        <w:t>tability s</w:t>
      </w:r>
      <w:r>
        <w:t>ection 13 is in on MVF Southern Batters, which are currently the operating face and therefore will not reach terminal profile until the end of mining in 2028. The current feasibility level stability analysis indicates that these batters will likely need buttressing. The exact volume required</w:t>
      </w:r>
      <w:r w:rsidR="00B04219">
        <w:t>,</w:t>
      </w:r>
      <w:r>
        <w:t xml:space="preserve"> and the terminal profile of the batters is yet to be determined. The coal operating face is excavated as two 3.5:1 slopes, with a 90m wide bench between the upper and lower slope. The terminal face geometry will be optimised in the detailed design phase to minimise the volume of buttressing required to meet the DAC, which will likely mean steepening of the coal batter.</w:t>
      </w:r>
    </w:p>
    <w:p w14:paraId="778C9C58" w14:textId="77777777" w:rsidR="0058009B" w:rsidRPr="00A844FB" w:rsidRDefault="0058009B" w:rsidP="0058009B">
      <w:pPr>
        <w:pStyle w:val="Heading4"/>
      </w:pPr>
      <w:r w:rsidRPr="00A844FB">
        <w:t>Geotechnical Design Summary</w:t>
      </w:r>
    </w:p>
    <w:p w14:paraId="5AC33329" w14:textId="77777777" w:rsidR="00D35BC0" w:rsidRDefault="0058009B" w:rsidP="00946086">
      <w:pPr>
        <w:pStyle w:val="Caption"/>
        <w:keepNext/>
      </w:pPr>
      <w:r>
        <w:t>Detailed</w:t>
      </w:r>
      <w:r w:rsidRPr="00A844FB">
        <w:t xml:space="preserve"> </w:t>
      </w:r>
      <w:r>
        <w:t xml:space="preserve">stability </w:t>
      </w:r>
      <w:r w:rsidRPr="00A844FB">
        <w:t>model</w:t>
      </w:r>
      <w:r>
        <w:t>s have been created</w:t>
      </w:r>
      <w:r w:rsidRPr="00A844FB">
        <w:t xml:space="preserve"> for each of the stability sections around the mine (</w:t>
      </w:r>
      <w:r w:rsidR="00501825">
        <w:fldChar w:fldCharType="begin"/>
      </w:r>
      <w:r w:rsidR="00501825">
        <w:instrText xml:space="preserve"> REF _Ref197354020 \h </w:instrText>
      </w:r>
      <w:r w:rsidR="00501825">
        <w:fldChar w:fldCharType="separate"/>
      </w:r>
    </w:p>
    <w:p w14:paraId="0D8E873C" w14:textId="77777777" w:rsidR="00D35BC0" w:rsidRDefault="00D35BC0" w:rsidP="00946086">
      <w:pPr>
        <w:pStyle w:val="Caption"/>
      </w:pPr>
      <w:r>
        <w:t xml:space="preserve">Figure </w:t>
      </w:r>
      <w:r>
        <w:rPr>
          <w:noProof/>
        </w:rPr>
        <w:t>3</w:t>
      </w:r>
      <w:r>
        <w:noBreakHyphen/>
      </w:r>
      <w:r>
        <w:rPr>
          <w:noProof/>
        </w:rPr>
        <w:t>8</w:t>
      </w:r>
      <w:r>
        <w:t xml:space="preserve">: </w:t>
      </w:r>
      <w:r w:rsidRPr="00015359">
        <w:t>Yallourn Mine Geotechnical Domains and Geotechnical Section Plan (PSM 2025b)</w:t>
      </w:r>
    </w:p>
    <w:p w14:paraId="6856E35D" w14:textId="72141562" w:rsidR="0058009B" w:rsidRPr="00A844FB" w:rsidRDefault="00501825" w:rsidP="0058009B">
      <w:r>
        <w:fldChar w:fldCharType="end"/>
      </w:r>
      <w:r w:rsidR="0058009B" w:rsidRPr="00A844FB">
        <w:t>)</w:t>
      </w:r>
      <w:r w:rsidR="0058009B">
        <w:t xml:space="preserve">. Each model considers all available information, including geotechnical, hydrogeological, hydrological, stability analyses, risk assessments, sensitive receptors and the PMLU. </w:t>
      </w:r>
      <w:r w:rsidR="00016E13">
        <w:t>The full geotechnical design is</w:t>
      </w:r>
      <w:r w:rsidR="0058009B">
        <w:t xml:space="preserve"> covered in detail </w:t>
      </w:r>
      <w:r w:rsidR="0058009B" w:rsidRPr="0065158A">
        <w:t>in PSM4487-200R</w:t>
      </w:r>
      <w:r w:rsidR="00453920">
        <w:t xml:space="preserve"> </w:t>
      </w:r>
      <w:r w:rsidR="0045392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53920">
        <w:fldChar w:fldCharType="separate"/>
      </w:r>
      <w:r w:rsidR="004C52FC">
        <w:rPr>
          <w:noProof/>
        </w:rPr>
        <w:t>(PSM 2025b)</w:t>
      </w:r>
      <w:r w:rsidR="00453920">
        <w:fldChar w:fldCharType="end"/>
      </w:r>
      <w:r w:rsidR="0058009B">
        <w:t xml:space="preserve">. </w:t>
      </w:r>
      <w:r w:rsidR="00016E13">
        <w:t>An e</w:t>
      </w:r>
      <w:r w:rsidR="0058009B">
        <w:t>xample</w:t>
      </w:r>
      <w:r w:rsidR="00016E13">
        <w:t xml:space="preserve"> geotechnical design summary for</w:t>
      </w:r>
      <w:r w:rsidR="0058009B">
        <w:t xml:space="preserve"> </w:t>
      </w:r>
      <w:r w:rsidR="0065158A">
        <w:t>high-risk</w:t>
      </w:r>
      <w:r w:rsidR="0058009B">
        <w:t xml:space="preserve"> domains, the YTF Southern and YTF Southwestern Batters (stability sections 19, 20 and 21), </w:t>
      </w:r>
      <w:r w:rsidR="00016E13">
        <w:t>is</w:t>
      </w:r>
      <w:r w:rsidR="0058009B">
        <w:t xml:space="preserve"> </w:t>
      </w:r>
      <w:r w:rsidR="00016E13">
        <w:t>provided</w:t>
      </w:r>
      <w:r w:rsidR="0058009B">
        <w:t xml:space="preserve"> below.</w:t>
      </w:r>
    </w:p>
    <w:p w14:paraId="685D4950" w14:textId="77777777" w:rsidR="0000254D" w:rsidRPr="00A844FB" w:rsidRDefault="00F32ABD" w:rsidP="00F32ABD">
      <w:pPr>
        <w:pStyle w:val="Sub-HeadingNot-Numbered"/>
      </w:pPr>
      <w:r w:rsidRPr="00A844FB">
        <w:t>Geotechnical Model</w:t>
      </w:r>
    </w:p>
    <w:p w14:paraId="5DD27CCB" w14:textId="5F21739D" w:rsidR="00824426" w:rsidRPr="00A844FB" w:rsidRDefault="006E4AED" w:rsidP="00824426">
      <w:r>
        <w:t>An example stability section (</w:t>
      </w:r>
      <w:r w:rsidR="002E0FAF">
        <w:t>21</w:t>
      </w:r>
      <w:r>
        <w:t>)</w:t>
      </w:r>
      <w:r w:rsidR="009E43B0">
        <w:t xml:space="preserve"> located on the YTF South Western Batters is shown in </w:t>
      </w:r>
      <w:r w:rsidR="0058009B">
        <w:fldChar w:fldCharType="begin"/>
      </w:r>
      <w:r w:rsidR="0058009B">
        <w:instrText xml:space="preserve"> REF _Ref197420237 \h </w:instrText>
      </w:r>
      <w:r w:rsidR="0058009B">
        <w:fldChar w:fldCharType="separate"/>
      </w:r>
      <w:r w:rsidR="00D35BC0">
        <w:t xml:space="preserve">Figure </w:t>
      </w:r>
      <w:r w:rsidR="00D35BC0">
        <w:rPr>
          <w:noProof/>
        </w:rPr>
        <w:t>8</w:t>
      </w:r>
      <w:r w:rsidR="00D35BC0">
        <w:noBreakHyphen/>
      </w:r>
      <w:r w:rsidR="00D35BC0">
        <w:rPr>
          <w:noProof/>
        </w:rPr>
        <w:t>83</w:t>
      </w:r>
      <w:r w:rsidR="0058009B">
        <w:fldChar w:fldCharType="end"/>
      </w:r>
      <w:r w:rsidR="0058009B">
        <w:t xml:space="preserve">. </w:t>
      </w:r>
      <w:r w:rsidR="00824426" w:rsidRPr="00A844FB">
        <w:t xml:space="preserve">Major external infrastructure is located within proximity to the mine crest </w:t>
      </w:r>
      <w:r w:rsidR="0098452D">
        <w:t>in these domains</w:t>
      </w:r>
      <w:r w:rsidR="00824426" w:rsidRPr="00A844FB">
        <w:t>, with the Gippsland railway line and the M1 Princes Freeway both running adjacent to the batters. At their closest points the railway is less than 100m from the mine crest and the Freeway is approximately 300m. This places the domain</w:t>
      </w:r>
      <w:r w:rsidR="00FE705F">
        <w:t>s</w:t>
      </w:r>
      <w:r w:rsidR="00824426" w:rsidRPr="00A844FB">
        <w:t xml:space="preserve"> in the highest consequence category.</w:t>
      </w:r>
    </w:p>
    <w:p w14:paraId="6F0A65D0" w14:textId="77777777" w:rsidR="00824426" w:rsidRPr="00A844FB" w:rsidRDefault="00824426" w:rsidP="00824426">
      <w:r w:rsidRPr="00A844FB">
        <w:t xml:space="preserve">The geology in the area is not favourable. The coal-interseam bedding is dipping into the mine </w:t>
      </w:r>
      <w:r w:rsidR="00567D4C" w:rsidRPr="00EB5E0D">
        <w:t xml:space="preserve">and </w:t>
      </w:r>
      <w:r w:rsidR="00567D4C">
        <w:t xml:space="preserve">towards the Yallourn Monocline </w:t>
      </w:r>
      <w:r w:rsidR="00567D4C" w:rsidRPr="00EB5E0D">
        <w:t>there is a steep rear section.</w:t>
      </w:r>
      <w:r w:rsidRPr="00A844FB">
        <w:t xml:space="preserve"> The batters of the mine rise well above RL37m lake level, with the pit crest located at approximately RL70m</w:t>
      </w:r>
      <w:r w:rsidR="009E6DCA">
        <w:t xml:space="preserve"> </w:t>
      </w:r>
      <w:r w:rsidR="009E6DCA" w:rsidRPr="00EB5E0D">
        <w:t>to RL90m</w:t>
      </w:r>
      <w:r w:rsidRPr="00A844FB">
        <w:t>. However, the YTF OB Dump buttresses the batters, with the dump height rising above the final lake level of RL37m at the toe of the batters.</w:t>
      </w:r>
    </w:p>
    <w:p w14:paraId="7CF0D63E" w14:textId="10AC8D12" w:rsidR="00824426" w:rsidRPr="00A844FB" w:rsidRDefault="00824426" w:rsidP="00824426">
      <w:r w:rsidRPr="00A844FB">
        <w:t>The batters above the final lake level are, for the most part, in their as-mined terminal profile, which was completed by the SEC</w:t>
      </w:r>
      <w:r w:rsidR="007177A4">
        <w:t>V</w:t>
      </w:r>
      <w:r w:rsidRPr="00A844FB">
        <w:t xml:space="preserve"> circa 1970. These will need to be reprofiled to a flatter gradient and treated</w:t>
      </w:r>
      <w:r w:rsidR="00501825">
        <w:t>,</w:t>
      </w:r>
      <w:r w:rsidRPr="00A844FB">
        <w:t xml:space="preserve"> as per Section </w:t>
      </w:r>
      <w:r w:rsidR="00501825">
        <w:fldChar w:fldCharType="begin"/>
      </w:r>
      <w:r w:rsidR="00501825">
        <w:instrText xml:space="preserve"> REF _Ref198111604 \n \h </w:instrText>
      </w:r>
      <w:r w:rsidR="00501825">
        <w:fldChar w:fldCharType="separate"/>
      </w:r>
      <w:r w:rsidR="00D35BC0">
        <w:t>8.13</w:t>
      </w:r>
      <w:r w:rsidR="00501825">
        <w:fldChar w:fldCharType="end"/>
      </w:r>
      <w:r w:rsidR="00501825">
        <w:t xml:space="preserve">, </w:t>
      </w:r>
      <w:r w:rsidRPr="00A844FB">
        <w:t>during the rehabilitation works.</w:t>
      </w:r>
    </w:p>
    <w:p w14:paraId="3E580820" w14:textId="77777777" w:rsidR="00824426" w:rsidRPr="00A844FB" w:rsidRDefault="00824426" w:rsidP="00824426">
      <w:r w:rsidRPr="00A844FB">
        <w:t>There has been no significant tension cracking observed in this domain.</w:t>
      </w:r>
    </w:p>
    <w:p w14:paraId="523C9A5A" w14:textId="6AC9E6AE" w:rsidR="00F32ABD" w:rsidRPr="00A844FB" w:rsidRDefault="00824426" w:rsidP="00824426">
      <w:r w:rsidRPr="00A844FB">
        <w:t xml:space="preserve">Due to the extensive buttressing by the YTF OB Dump there is minimal horizontal drain coverage, or (operational) requirement, with just two horizontal drains located in the eastern end of the </w:t>
      </w:r>
      <w:r w:rsidR="00D372EC">
        <w:t>YTF Southern Batters</w:t>
      </w:r>
      <w:r w:rsidRPr="00A844FB">
        <w:t xml:space="preserve"> where the OB dump grades down towards the floc pond. The available groundwater data shows that the pore pressures are </w:t>
      </w:r>
      <w:r w:rsidR="00D3448F">
        <w:t>between</w:t>
      </w:r>
      <w:r w:rsidRPr="00A844FB">
        <w:t xml:space="preserve"> 40</w:t>
      </w:r>
      <w:r w:rsidR="00D3448F">
        <w:t>-70</w:t>
      </w:r>
      <w:r w:rsidRPr="00A844FB">
        <w:t>% of hydrostatic (Hu = 0.4</w:t>
      </w:r>
      <w:r w:rsidR="00D3448F">
        <w:t>-0.7</w:t>
      </w:r>
      <w:r w:rsidRPr="00A844FB">
        <w:t xml:space="preserve">). Groundwater observation bore coverage in the area is relatively low and additional </w:t>
      </w:r>
      <w:r w:rsidR="007A0B08">
        <w:t xml:space="preserve">observational </w:t>
      </w:r>
      <w:r w:rsidRPr="00A844FB">
        <w:t xml:space="preserve">bores are being drilled as part of rehabilitation works. These will also provide additional interseam shear strength test results as discussed in Section </w:t>
      </w:r>
      <w:r w:rsidR="008D03EA">
        <w:fldChar w:fldCharType="begin"/>
      </w:r>
      <w:r w:rsidR="008D03EA">
        <w:instrText xml:space="preserve"> REF _Ref195687133 \n \h </w:instrText>
      </w:r>
      <w:r w:rsidR="008D03EA">
        <w:fldChar w:fldCharType="separate"/>
      </w:r>
      <w:r w:rsidR="00D35BC0">
        <w:t>8.9.2.3.3</w:t>
      </w:r>
      <w:r w:rsidR="008D03EA">
        <w:fldChar w:fldCharType="end"/>
      </w:r>
      <w:r w:rsidRPr="00A844FB">
        <w:t>.</w:t>
      </w:r>
    </w:p>
    <w:p w14:paraId="79FA49A8" w14:textId="77777777" w:rsidR="00F32ABD" w:rsidRPr="00A844FB" w:rsidRDefault="00824426" w:rsidP="00824426">
      <w:pPr>
        <w:pStyle w:val="Sub-HeadingNot-Numbered"/>
      </w:pPr>
      <w:r w:rsidRPr="00A844FB">
        <w:t>Surface Water Catchment</w:t>
      </w:r>
    </w:p>
    <w:p w14:paraId="11E89F81" w14:textId="35CD8F9D" w:rsidR="008639C3" w:rsidRDefault="009E191C" w:rsidP="009E191C">
      <w:r w:rsidRPr="5F040AD0">
        <w:t xml:space="preserve">The surface water catchment for the YTF Southwestern Batters is large, </w:t>
      </w:r>
      <w:r w:rsidRPr="005A615F">
        <w:t xml:space="preserve">extending </w:t>
      </w:r>
      <w:r w:rsidRPr="5F040AD0">
        <w:t xml:space="preserve">behind the mine into the hills behind Witts Gully and is rated as high risk. </w:t>
      </w:r>
    </w:p>
    <w:p w14:paraId="243BD9E1" w14:textId="77777777" w:rsidR="008639C3" w:rsidRDefault="008639C3" w:rsidP="009E191C">
      <w:r w:rsidRPr="00AB2FC9">
        <w:t xml:space="preserve">The surface water catchment for the YTF Southern Batters itself is small and localised. However, a major surface water diversion drain, the Melbourne Swamp Drain, runs along the top of the domain, between the railway and the freeway. This drain carries both the YTF Southwest Batters and the YTF Hernes Oak Batters (South) catchment </w:t>
      </w:r>
      <w:r w:rsidRPr="0015798A">
        <w:t>flows, and the Rifle Range Gully pumped flows, around the mine and into the Morwell River wetlands to the southeast.</w:t>
      </w:r>
      <w:r>
        <w:t xml:space="preserve"> This presents a significant risk, should the drain fail, </w:t>
      </w:r>
      <w:r w:rsidRPr="005B3B6C">
        <w:t>of creating a major surface water recharge event.</w:t>
      </w:r>
    </w:p>
    <w:p w14:paraId="27224131" w14:textId="41FF04AC" w:rsidR="0058009B" w:rsidRPr="004F79FD" w:rsidRDefault="0058009B" w:rsidP="0058009B">
      <w:r w:rsidRPr="004F79FD">
        <w:t xml:space="preserve">Refer to Section </w:t>
      </w:r>
      <w:r w:rsidRPr="004F79FD">
        <w:fldChar w:fldCharType="begin"/>
      </w:r>
      <w:r w:rsidRPr="004F79FD">
        <w:instrText xml:space="preserve"> REF _Ref196224211 \n \h </w:instrText>
      </w:r>
      <w:r>
        <w:instrText xml:space="preserve"> \* MERGEFORMAT </w:instrText>
      </w:r>
      <w:r w:rsidRPr="004F79FD">
        <w:fldChar w:fldCharType="separate"/>
      </w:r>
      <w:r w:rsidR="00D35BC0">
        <w:t>8.7</w:t>
      </w:r>
      <w:r w:rsidRPr="004F79FD">
        <w:fldChar w:fldCharType="end"/>
      </w:r>
      <w:r w:rsidRPr="004F79FD">
        <w:t xml:space="preserve"> for a detailed summary of the surface water catchment.</w:t>
      </w:r>
    </w:p>
    <w:p w14:paraId="682BADF8" w14:textId="77777777" w:rsidR="0058009B" w:rsidRPr="004F79FD" w:rsidRDefault="0058009B" w:rsidP="0058009B">
      <w:pPr>
        <w:pStyle w:val="Sub-HeadingNot-Numbered"/>
      </w:pPr>
      <w:r w:rsidRPr="004F79FD">
        <w:t>Stability Analysis Results</w:t>
      </w:r>
    </w:p>
    <w:p w14:paraId="6EBDF3A2" w14:textId="383C0C7C" w:rsidR="0058009B" w:rsidRDefault="0058009B" w:rsidP="0058009B">
      <w:r w:rsidRPr="004F79FD">
        <w:t xml:space="preserve">The stability analysis results are presented in Section </w:t>
      </w:r>
      <w:r w:rsidRPr="004F79FD">
        <w:fldChar w:fldCharType="begin"/>
      </w:r>
      <w:r w:rsidRPr="004F79FD">
        <w:instrText xml:space="preserve"> REF _Ref197413788 \n \h </w:instrText>
      </w:r>
      <w:r>
        <w:instrText xml:space="preserve"> \* MERGEFORMAT </w:instrText>
      </w:r>
      <w:r w:rsidRPr="004F79FD">
        <w:fldChar w:fldCharType="separate"/>
      </w:r>
      <w:r w:rsidR="00D35BC0">
        <w:t>8.9.3.1</w:t>
      </w:r>
      <w:r w:rsidRPr="004F79FD">
        <w:fldChar w:fldCharType="end"/>
      </w:r>
      <w:r>
        <w:t xml:space="preserve"> and seismic analysis results presented in Section </w:t>
      </w:r>
      <w:r w:rsidR="00501825">
        <w:fldChar w:fldCharType="begin"/>
      </w:r>
      <w:r w:rsidR="00501825">
        <w:instrText xml:space="preserve"> REF _Ref198111655 \n \h </w:instrText>
      </w:r>
      <w:r w:rsidR="00501825">
        <w:fldChar w:fldCharType="separate"/>
      </w:r>
      <w:r w:rsidR="00D35BC0">
        <w:t>8.10.3</w:t>
      </w:r>
      <w:r w:rsidR="00501825">
        <w:fldChar w:fldCharType="end"/>
      </w:r>
      <w:r w:rsidRPr="004F79FD">
        <w:t xml:space="preserve">. </w:t>
      </w:r>
      <w:r>
        <w:t xml:space="preserve">The results for the base case scenarios are summarised in </w:t>
      </w:r>
      <w:r>
        <w:fldChar w:fldCharType="begin"/>
      </w:r>
      <w:r>
        <w:instrText xml:space="preserve"> REF _Ref197423207 \h </w:instrText>
      </w:r>
      <w:r>
        <w:fldChar w:fldCharType="separate"/>
      </w:r>
      <w:r w:rsidR="00D35BC0">
        <w:t xml:space="preserve">Table </w:t>
      </w:r>
      <w:r w:rsidR="00D35BC0">
        <w:rPr>
          <w:noProof/>
        </w:rPr>
        <w:t>8</w:t>
      </w:r>
      <w:r w:rsidR="00D35BC0">
        <w:noBreakHyphen/>
      </w:r>
      <w:r w:rsidR="00D35BC0">
        <w:rPr>
          <w:noProof/>
        </w:rPr>
        <w:t>38</w:t>
      </w:r>
      <w:r>
        <w:fldChar w:fldCharType="end"/>
      </w:r>
      <w:r>
        <w:t>:</w:t>
      </w:r>
    </w:p>
    <w:p w14:paraId="08388750" w14:textId="259569A8" w:rsidR="0058009B" w:rsidRDefault="0058009B" w:rsidP="0058009B">
      <w:pPr>
        <w:pStyle w:val="Caption"/>
        <w:keepNext/>
      </w:pPr>
      <w:bookmarkStart w:id="616" w:name="_Ref197423207"/>
      <w:bookmarkStart w:id="617" w:name="_Toc210127011"/>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8</w:t>
      </w:r>
      <w:r w:rsidR="00971AAD">
        <w:fldChar w:fldCharType="end"/>
      </w:r>
      <w:bookmarkEnd w:id="616"/>
      <w:r w:rsidR="00F63812">
        <w:t>:</w:t>
      </w:r>
      <w:r>
        <w:t xml:space="preserve"> YTF SB and YTF SWB stability analysis results</w:t>
      </w:r>
      <w:bookmarkEnd w:id="617"/>
    </w:p>
    <w:tbl>
      <w:tblPr>
        <w:tblStyle w:val="DMRPTable"/>
        <w:tblW w:w="0" w:type="auto"/>
        <w:jc w:val="center"/>
        <w:tblLook w:val="04A0" w:firstRow="1" w:lastRow="0" w:firstColumn="1" w:lastColumn="0" w:noHBand="0" w:noVBand="1"/>
      </w:tblPr>
      <w:tblGrid>
        <w:gridCol w:w="2405"/>
        <w:gridCol w:w="1134"/>
        <w:gridCol w:w="1985"/>
        <w:gridCol w:w="1793"/>
      </w:tblGrid>
      <w:tr w:rsidR="0058009B" w14:paraId="303B11C2" w14:textId="77777777" w:rsidTr="00501825">
        <w:trPr>
          <w:cnfStyle w:val="100000000000" w:firstRow="1" w:lastRow="0" w:firstColumn="0" w:lastColumn="0" w:oddVBand="0" w:evenVBand="0" w:oddHBand="0" w:evenHBand="0" w:firstRowFirstColumn="0" w:firstRowLastColumn="0" w:lastRowFirstColumn="0" w:lastRowLastColumn="0"/>
          <w:jc w:val="center"/>
        </w:trPr>
        <w:tc>
          <w:tcPr>
            <w:tcW w:w="2405" w:type="dxa"/>
            <w:vAlign w:val="center"/>
          </w:tcPr>
          <w:p w14:paraId="7BABCC78" w14:textId="40DCB1C6" w:rsidR="0058009B" w:rsidRDefault="00077C93" w:rsidP="00501825">
            <w:pPr>
              <w:spacing w:before="60" w:after="60"/>
              <w:jc w:val="center"/>
            </w:pPr>
            <w:r>
              <w:t xml:space="preserve">Stability </w:t>
            </w:r>
            <w:r w:rsidR="0058009B">
              <w:t>Section (Mechanism)</w:t>
            </w:r>
          </w:p>
        </w:tc>
        <w:tc>
          <w:tcPr>
            <w:tcW w:w="1134" w:type="dxa"/>
            <w:vAlign w:val="center"/>
          </w:tcPr>
          <w:p w14:paraId="08D01195" w14:textId="77777777" w:rsidR="0058009B" w:rsidRDefault="0058009B" w:rsidP="00501825">
            <w:pPr>
              <w:spacing w:before="60" w:after="60"/>
              <w:jc w:val="center"/>
            </w:pPr>
            <w:r>
              <w:t>EOM FoS</w:t>
            </w:r>
          </w:p>
        </w:tc>
        <w:tc>
          <w:tcPr>
            <w:tcW w:w="1985" w:type="dxa"/>
            <w:vAlign w:val="center"/>
          </w:tcPr>
          <w:p w14:paraId="313F2984" w14:textId="77777777" w:rsidR="0058009B" w:rsidRDefault="0058009B" w:rsidP="00501825">
            <w:pPr>
              <w:spacing w:before="60" w:after="60"/>
              <w:jc w:val="center"/>
            </w:pPr>
            <w:r>
              <w:t>Lake Filling FoS</w:t>
            </w:r>
          </w:p>
        </w:tc>
        <w:tc>
          <w:tcPr>
            <w:tcW w:w="1793" w:type="dxa"/>
            <w:vAlign w:val="center"/>
          </w:tcPr>
          <w:p w14:paraId="5F28831E" w14:textId="77777777" w:rsidR="0058009B" w:rsidRDefault="0058009B" w:rsidP="00501825">
            <w:pPr>
              <w:spacing w:before="60" w:after="60"/>
              <w:jc w:val="center"/>
            </w:pPr>
            <w:r>
              <w:t>Lake Full FoS</w:t>
            </w:r>
          </w:p>
        </w:tc>
      </w:tr>
      <w:tr w:rsidR="0058009B" w14:paraId="20CB5A81" w14:textId="77777777" w:rsidTr="00501825">
        <w:trPr>
          <w:jc w:val="center"/>
        </w:trPr>
        <w:tc>
          <w:tcPr>
            <w:tcW w:w="2405" w:type="dxa"/>
            <w:vAlign w:val="center"/>
          </w:tcPr>
          <w:p w14:paraId="6524FC9E" w14:textId="77777777" w:rsidR="0058009B" w:rsidRDefault="0058009B" w:rsidP="00501825">
            <w:pPr>
              <w:spacing w:before="60" w:after="60"/>
              <w:jc w:val="center"/>
            </w:pPr>
            <w:r>
              <w:t>19 (Multilinear)</w:t>
            </w:r>
          </w:p>
        </w:tc>
        <w:tc>
          <w:tcPr>
            <w:tcW w:w="1134" w:type="dxa"/>
            <w:vAlign w:val="center"/>
          </w:tcPr>
          <w:p w14:paraId="56FC1BA1" w14:textId="77777777" w:rsidR="0058009B" w:rsidRDefault="0058009B" w:rsidP="00501825">
            <w:pPr>
              <w:spacing w:before="60" w:after="60"/>
              <w:jc w:val="center"/>
            </w:pPr>
            <w:r>
              <w:t>1.92</w:t>
            </w:r>
          </w:p>
        </w:tc>
        <w:tc>
          <w:tcPr>
            <w:tcW w:w="1985" w:type="dxa"/>
            <w:vAlign w:val="center"/>
          </w:tcPr>
          <w:p w14:paraId="20BCCE5A" w14:textId="77777777" w:rsidR="0058009B" w:rsidRDefault="0058009B" w:rsidP="00501825">
            <w:pPr>
              <w:spacing w:before="60" w:after="60"/>
              <w:jc w:val="center"/>
            </w:pPr>
            <w:r>
              <w:t>1.92</w:t>
            </w:r>
          </w:p>
        </w:tc>
        <w:tc>
          <w:tcPr>
            <w:tcW w:w="1793" w:type="dxa"/>
            <w:vAlign w:val="center"/>
          </w:tcPr>
          <w:p w14:paraId="06450487" w14:textId="77777777" w:rsidR="0058009B" w:rsidRDefault="0058009B" w:rsidP="00501825">
            <w:pPr>
              <w:spacing w:before="60" w:after="60"/>
              <w:jc w:val="center"/>
            </w:pPr>
            <w:r>
              <w:t>1.54</w:t>
            </w:r>
          </w:p>
        </w:tc>
      </w:tr>
      <w:tr w:rsidR="0058009B" w14:paraId="0EA7DF26" w14:textId="77777777" w:rsidTr="00501825">
        <w:trPr>
          <w:jc w:val="center"/>
        </w:trPr>
        <w:tc>
          <w:tcPr>
            <w:tcW w:w="2405" w:type="dxa"/>
            <w:vAlign w:val="center"/>
          </w:tcPr>
          <w:p w14:paraId="345BC7D4" w14:textId="77777777" w:rsidR="0058009B" w:rsidRDefault="0058009B" w:rsidP="00501825">
            <w:pPr>
              <w:spacing w:before="60" w:after="60"/>
              <w:jc w:val="center"/>
            </w:pPr>
            <w:r>
              <w:t>19 (Blockslide)</w:t>
            </w:r>
          </w:p>
        </w:tc>
        <w:tc>
          <w:tcPr>
            <w:tcW w:w="1134" w:type="dxa"/>
            <w:vAlign w:val="center"/>
          </w:tcPr>
          <w:p w14:paraId="400DD600" w14:textId="77777777" w:rsidR="0058009B" w:rsidRDefault="0058009B" w:rsidP="00501825">
            <w:pPr>
              <w:spacing w:before="60" w:after="60"/>
              <w:jc w:val="center"/>
            </w:pPr>
            <w:r>
              <w:t>1.04</w:t>
            </w:r>
          </w:p>
        </w:tc>
        <w:tc>
          <w:tcPr>
            <w:tcW w:w="1985" w:type="dxa"/>
            <w:vAlign w:val="center"/>
          </w:tcPr>
          <w:p w14:paraId="6DD78A80" w14:textId="77777777" w:rsidR="0058009B" w:rsidRDefault="0058009B" w:rsidP="00501825">
            <w:pPr>
              <w:spacing w:before="60" w:after="60"/>
              <w:jc w:val="center"/>
            </w:pPr>
            <w:r>
              <w:t>1.04</w:t>
            </w:r>
          </w:p>
        </w:tc>
        <w:tc>
          <w:tcPr>
            <w:tcW w:w="1793" w:type="dxa"/>
            <w:vAlign w:val="center"/>
          </w:tcPr>
          <w:p w14:paraId="00E93BCD" w14:textId="77777777" w:rsidR="0058009B" w:rsidRDefault="0058009B" w:rsidP="00501825">
            <w:pPr>
              <w:spacing w:before="60" w:after="60"/>
              <w:jc w:val="center"/>
            </w:pPr>
            <w:r>
              <w:t>0.74</w:t>
            </w:r>
          </w:p>
        </w:tc>
      </w:tr>
      <w:tr w:rsidR="0058009B" w14:paraId="7F7A0ACC" w14:textId="77777777" w:rsidTr="00501825">
        <w:trPr>
          <w:jc w:val="center"/>
        </w:trPr>
        <w:tc>
          <w:tcPr>
            <w:tcW w:w="2405" w:type="dxa"/>
            <w:vAlign w:val="center"/>
          </w:tcPr>
          <w:p w14:paraId="592866B5" w14:textId="77777777" w:rsidR="0058009B" w:rsidRDefault="0058009B" w:rsidP="00501825">
            <w:pPr>
              <w:spacing w:before="60" w:after="60"/>
              <w:jc w:val="center"/>
            </w:pPr>
            <w:r>
              <w:t>20 (Multilinear)</w:t>
            </w:r>
          </w:p>
        </w:tc>
        <w:tc>
          <w:tcPr>
            <w:tcW w:w="1134" w:type="dxa"/>
            <w:vAlign w:val="center"/>
          </w:tcPr>
          <w:p w14:paraId="7DF9120B" w14:textId="77777777" w:rsidR="0058009B" w:rsidRDefault="0058009B" w:rsidP="00501825">
            <w:pPr>
              <w:spacing w:before="60" w:after="60"/>
              <w:jc w:val="center"/>
            </w:pPr>
            <w:r>
              <w:t>1.81</w:t>
            </w:r>
          </w:p>
        </w:tc>
        <w:tc>
          <w:tcPr>
            <w:tcW w:w="1985" w:type="dxa"/>
            <w:vAlign w:val="center"/>
          </w:tcPr>
          <w:p w14:paraId="573621E3" w14:textId="77777777" w:rsidR="0058009B" w:rsidRDefault="0058009B" w:rsidP="00501825">
            <w:pPr>
              <w:spacing w:before="60" w:after="60"/>
              <w:jc w:val="center"/>
            </w:pPr>
            <w:r>
              <w:t>1.81</w:t>
            </w:r>
          </w:p>
        </w:tc>
        <w:tc>
          <w:tcPr>
            <w:tcW w:w="1793" w:type="dxa"/>
            <w:vAlign w:val="center"/>
          </w:tcPr>
          <w:p w14:paraId="52BEDEE6" w14:textId="77777777" w:rsidR="0058009B" w:rsidRDefault="0058009B" w:rsidP="00501825">
            <w:pPr>
              <w:spacing w:before="60" w:after="60"/>
              <w:jc w:val="center"/>
            </w:pPr>
            <w:r>
              <w:t>1.59</w:t>
            </w:r>
          </w:p>
        </w:tc>
      </w:tr>
      <w:tr w:rsidR="0058009B" w14:paraId="015C2A7C" w14:textId="77777777" w:rsidTr="00501825">
        <w:trPr>
          <w:jc w:val="center"/>
        </w:trPr>
        <w:tc>
          <w:tcPr>
            <w:tcW w:w="2405" w:type="dxa"/>
            <w:vAlign w:val="center"/>
          </w:tcPr>
          <w:p w14:paraId="07FD2DDF" w14:textId="77777777" w:rsidR="0058009B" w:rsidRDefault="0058009B" w:rsidP="00501825">
            <w:pPr>
              <w:spacing w:before="60" w:after="60"/>
              <w:jc w:val="center"/>
            </w:pPr>
            <w:r>
              <w:t>20 (Blockslide)</w:t>
            </w:r>
          </w:p>
        </w:tc>
        <w:tc>
          <w:tcPr>
            <w:tcW w:w="1134" w:type="dxa"/>
            <w:vAlign w:val="center"/>
          </w:tcPr>
          <w:p w14:paraId="16D57DEF" w14:textId="77777777" w:rsidR="0058009B" w:rsidRDefault="0058009B" w:rsidP="00501825">
            <w:pPr>
              <w:spacing w:before="60" w:after="60"/>
              <w:jc w:val="center"/>
            </w:pPr>
            <w:r>
              <w:t>1.20</w:t>
            </w:r>
          </w:p>
        </w:tc>
        <w:tc>
          <w:tcPr>
            <w:tcW w:w="1985" w:type="dxa"/>
            <w:vAlign w:val="center"/>
          </w:tcPr>
          <w:p w14:paraId="174CFCF6" w14:textId="77777777" w:rsidR="0058009B" w:rsidRDefault="0058009B" w:rsidP="00501825">
            <w:pPr>
              <w:spacing w:before="60" w:after="60"/>
              <w:jc w:val="center"/>
            </w:pPr>
            <w:r>
              <w:t>1.20</w:t>
            </w:r>
          </w:p>
        </w:tc>
        <w:tc>
          <w:tcPr>
            <w:tcW w:w="1793" w:type="dxa"/>
            <w:vAlign w:val="center"/>
          </w:tcPr>
          <w:p w14:paraId="7F91399D" w14:textId="77777777" w:rsidR="0058009B" w:rsidRDefault="0058009B" w:rsidP="00501825">
            <w:pPr>
              <w:spacing w:before="60" w:after="60"/>
              <w:jc w:val="center"/>
            </w:pPr>
            <w:r>
              <w:t>1.06</w:t>
            </w:r>
          </w:p>
        </w:tc>
      </w:tr>
      <w:tr w:rsidR="0058009B" w14:paraId="391D8CA9" w14:textId="77777777" w:rsidTr="00501825">
        <w:trPr>
          <w:jc w:val="center"/>
        </w:trPr>
        <w:tc>
          <w:tcPr>
            <w:tcW w:w="2405" w:type="dxa"/>
            <w:vAlign w:val="center"/>
          </w:tcPr>
          <w:p w14:paraId="47D680A2" w14:textId="77777777" w:rsidR="0058009B" w:rsidRDefault="0058009B" w:rsidP="00501825">
            <w:pPr>
              <w:spacing w:before="60" w:after="60"/>
              <w:jc w:val="center"/>
            </w:pPr>
            <w:r>
              <w:t>21 (Multilinear)</w:t>
            </w:r>
          </w:p>
        </w:tc>
        <w:tc>
          <w:tcPr>
            <w:tcW w:w="1134" w:type="dxa"/>
            <w:vAlign w:val="center"/>
          </w:tcPr>
          <w:p w14:paraId="0B11996D" w14:textId="77777777" w:rsidR="0058009B" w:rsidRDefault="0058009B" w:rsidP="00501825">
            <w:pPr>
              <w:spacing w:before="60" w:after="60"/>
              <w:jc w:val="center"/>
            </w:pPr>
            <w:r>
              <w:t>1.73</w:t>
            </w:r>
          </w:p>
        </w:tc>
        <w:tc>
          <w:tcPr>
            <w:tcW w:w="1985" w:type="dxa"/>
            <w:vAlign w:val="center"/>
          </w:tcPr>
          <w:p w14:paraId="3D37AFFB" w14:textId="77777777" w:rsidR="0058009B" w:rsidRDefault="0058009B" w:rsidP="00501825">
            <w:pPr>
              <w:spacing w:before="60" w:after="60"/>
              <w:jc w:val="center"/>
            </w:pPr>
            <w:r>
              <w:t>1.73</w:t>
            </w:r>
          </w:p>
        </w:tc>
        <w:tc>
          <w:tcPr>
            <w:tcW w:w="1793" w:type="dxa"/>
            <w:vAlign w:val="center"/>
          </w:tcPr>
          <w:p w14:paraId="1C6711AB" w14:textId="77777777" w:rsidR="0058009B" w:rsidRDefault="0058009B" w:rsidP="00501825">
            <w:pPr>
              <w:spacing w:before="60" w:after="60"/>
              <w:jc w:val="center"/>
            </w:pPr>
            <w:r>
              <w:t>1.39</w:t>
            </w:r>
          </w:p>
        </w:tc>
      </w:tr>
    </w:tbl>
    <w:p w14:paraId="4EB7F83C" w14:textId="77777777" w:rsidR="002B56E9" w:rsidRDefault="002B56E9" w:rsidP="0058009B">
      <w:pPr>
        <w:spacing w:before="240"/>
      </w:pPr>
    </w:p>
    <w:p w14:paraId="5A84DAFF" w14:textId="77777777" w:rsidR="002B56E9" w:rsidRDefault="002B56E9">
      <w:pPr>
        <w:spacing w:after="0" w:line="240" w:lineRule="auto"/>
      </w:pPr>
      <w:r>
        <w:br w:type="page"/>
      </w:r>
    </w:p>
    <w:p w14:paraId="3DAA0A6F" w14:textId="113CA923" w:rsidR="0058009B" w:rsidRDefault="0058009B" w:rsidP="0058009B">
      <w:pPr>
        <w:spacing w:before="240"/>
      </w:pPr>
      <w:r>
        <w:t xml:space="preserve">It is evident that the FoS at Lake Full is lower than that for EOM and lake filling. This is because the Lake Full scenario assumes hydrostatic pressures (Hu=1), whilst both the other scenarios use domain specific values of Hu (refer Section </w:t>
      </w:r>
      <w:r w:rsidR="00501825">
        <w:fldChar w:fldCharType="begin"/>
      </w:r>
      <w:r w:rsidR="00501825">
        <w:instrText xml:space="preserve"> REF _Ref198111746 \n \h </w:instrText>
      </w:r>
      <w:r w:rsidR="00501825">
        <w:fldChar w:fldCharType="separate"/>
      </w:r>
      <w:r w:rsidR="00D35BC0">
        <w:t>8.9.2.3.1</w:t>
      </w:r>
      <w:r w:rsidR="00501825">
        <w:fldChar w:fldCharType="end"/>
      </w:r>
      <w:r>
        <w:t>). Due to the high elevation of the batters and the existing buttressing of the YTF Overburden Dump, which are both above the final lake level, the lake does not provide a stabilising effect in this area of the mine.</w:t>
      </w:r>
    </w:p>
    <w:p w14:paraId="3F5F1266" w14:textId="0240276C" w:rsidR="0058009B" w:rsidRDefault="0058009B" w:rsidP="0058009B">
      <w:pPr>
        <w:spacing w:before="240"/>
      </w:pPr>
      <w:r>
        <w:t xml:space="preserve">The FoS for all blockslide analyses are below the </w:t>
      </w:r>
      <w:r w:rsidR="00865510">
        <w:t>initial</w:t>
      </w:r>
      <w:r>
        <w:t xml:space="preserve"> DAC, and near and even below 1.0 for several scenarios. These results highlight the importance of preventing the blockslide mechanism from manifesting, through the control of peripheral catchment surface water flows.</w:t>
      </w:r>
      <w:r w:rsidR="008F5BCF">
        <w:t xml:space="preserve"> This</w:t>
      </w:r>
      <w:r w:rsidR="000567AF">
        <w:t xml:space="preserve"> process could</w:t>
      </w:r>
      <w:r w:rsidR="008F5BCF">
        <w:t xml:space="preserve"> </w:t>
      </w:r>
      <w:r w:rsidR="001C320A">
        <w:t>involve</w:t>
      </w:r>
      <w:r w:rsidR="008F5BCF">
        <w:t xml:space="preserve"> </w:t>
      </w:r>
      <w:r w:rsidR="001C320A">
        <w:t>adding a sensible maximum Hu value to the DAC in this specific domain</w:t>
      </w:r>
      <w:r w:rsidR="000567AF">
        <w:t xml:space="preserve"> where full saturation </w:t>
      </w:r>
      <w:r w:rsidR="00B200B8">
        <w:t>of a tension crack</w:t>
      </w:r>
      <w:r w:rsidR="000567AF">
        <w:t xml:space="preserve"> may not be possible</w:t>
      </w:r>
      <w:r w:rsidR="001C320A">
        <w:t xml:space="preserve">.  </w:t>
      </w:r>
    </w:p>
    <w:p w14:paraId="3D51B73C" w14:textId="05F8A14D" w:rsidR="0058009B" w:rsidRDefault="0058009B" w:rsidP="0058009B">
      <w:pPr>
        <w:spacing w:before="240"/>
      </w:pPr>
      <w:r>
        <w:t xml:space="preserve">The feasibility limit equilibrium seismic analysis (refer Section </w:t>
      </w:r>
      <w:r>
        <w:fldChar w:fldCharType="begin"/>
      </w:r>
      <w:r>
        <w:instrText xml:space="preserve"> REF _Ref195685490 \n \h </w:instrText>
      </w:r>
      <w:r>
        <w:fldChar w:fldCharType="separate"/>
      </w:r>
      <w:r w:rsidR="00D35BC0">
        <w:t>8.10</w:t>
      </w:r>
      <w:r>
        <w:fldChar w:fldCharType="end"/>
      </w:r>
      <w:r>
        <w:t>) results for these domains report a FoS less than 1.0. This indicates that some movement could occur if the design seismic event were to manifest. It should be noted that these results are preliminary and will be refined during the detailed design phase. Due to the high consequence category of these domains, additional geotechnical investigation and testing are to be conducted to further refine the design, including targeted testing of the interseam materials.</w:t>
      </w:r>
    </w:p>
    <w:p w14:paraId="1D65A2B1" w14:textId="77777777" w:rsidR="00B81F44" w:rsidRPr="00B12F5B" w:rsidRDefault="00B81F44" w:rsidP="00F32ABD">
      <w:pPr>
        <w:rPr>
          <w:highlight w:val="cyan"/>
        </w:rPr>
      </w:pPr>
    </w:p>
    <w:p w14:paraId="752606DE" w14:textId="0291CA6D" w:rsidR="00034FAA" w:rsidRDefault="00034FAA">
      <w:pPr>
        <w:spacing w:after="0" w:line="240" w:lineRule="auto"/>
      </w:pPr>
      <w:r>
        <w:br w:type="page"/>
      </w:r>
    </w:p>
    <w:p w14:paraId="070DC558" w14:textId="30E101EF" w:rsidR="006201FC" w:rsidRDefault="006201FC" w:rsidP="00184634">
      <w:pPr>
        <w:pStyle w:val="Heading2"/>
      </w:pPr>
      <w:bookmarkStart w:id="618" w:name="_Ref195685490"/>
      <w:bookmarkStart w:id="619" w:name="_Toc210049050"/>
      <w:r w:rsidRPr="00944C02">
        <w:t xml:space="preserve">Seismic </w:t>
      </w:r>
      <w:r w:rsidR="006A7985">
        <w:t xml:space="preserve">Stability </w:t>
      </w:r>
      <w:r w:rsidRPr="00944C02">
        <w:t>Analysis</w:t>
      </w:r>
      <w:bookmarkEnd w:id="618"/>
      <w:bookmarkEnd w:id="619"/>
    </w:p>
    <w:p w14:paraId="36587F9C" w14:textId="77777777" w:rsidR="006201FC" w:rsidRDefault="006201FC" w:rsidP="006201FC">
      <w:pPr>
        <w:pStyle w:val="Heading3"/>
      </w:pPr>
      <w:bookmarkStart w:id="620" w:name="_Ref195684118"/>
      <w:r>
        <w:t>Introduction</w:t>
      </w:r>
      <w:bookmarkEnd w:id="620"/>
    </w:p>
    <w:p w14:paraId="69B1952F" w14:textId="73EC48DB" w:rsidR="007B3CB0" w:rsidRDefault="007B3CB0" w:rsidP="007B3CB0">
      <w:r>
        <w:t>A risk-based approach has been adopted to assess the effects of earthquake loading on batter stability.  The aim of this risk-based approach is to understand the potential consequence of deformations in each domain to guide the assessments of risk and impacts on rehabilitation batter slope design.  This approach can then also be used as required to:</w:t>
      </w:r>
    </w:p>
    <w:p w14:paraId="5CB52B14" w14:textId="7578DFE6" w:rsidR="007B3CB0" w:rsidRDefault="007B3CB0" w:rsidP="00ED69BB">
      <w:pPr>
        <w:pStyle w:val="ListParagraph"/>
        <w:numPr>
          <w:ilvl w:val="0"/>
          <w:numId w:val="148"/>
        </w:numPr>
      </w:pPr>
      <w:r>
        <w:t>Potentially modify the intended PMLU in a particular domain such that the potential consequential risk is lowered, and/or</w:t>
      </w:r>
    </w:p>
    <w:p w14:paraId="2D427389" w14:textId="5CA583F3" w:rsidR="007B3CB0" w:rsidRDefault="007B3CB0" w:rsidP="00ED69BB">
      <w:pPr>
        <w:pStyle w:val="ListParagraph"/>
        <w:numPr>
          <w:ilvl w:val="0"/>
          <w:numId w:val="148"/>
        </w:numPr>
      </w:pPr>
      <w:r>
        <w:t>Undertake additional investigations to better define the geotechnical model, and/or</w:t>
      </w:r>
    </w:p>
    <w:p w14:paraId="075CEF88" w14:textId="7A496D97" w:rsidR="007B3CB0" w:rsidRDefault="007B3CB0" w:rsidP="00ED69BB">
      <w:pPr>
        <w:pStyle w:val="ListParagraph"/>
        <w:numPr>
          <w:ilvl w:val="0"/>
          <w:numId w:val="148"/>
        </w:numPr>
      </w:pPr>
      <w:r>
        <w:t>Undertake more rigorous seismic investigations.</w:t>
      </w:r>
    </w:p>
    <w:p w14:paraId="1949C618" w14:textId="77777777" w:rsidR="006201FC" w:rsidRDefault="006201FC" w:rsidP="006201FC">
      <w:pPr>
        <w:pStyle w:val="Heading3"/>
      </w:pPr>
      <w:r>
        <w:t>Methodology</w:t>
      </w:r>
    </w:p>
    <w:p w14:paraId="7DCF3E1C" w14:textId="5F53EA81" w:rsidR="006201FC" w:rsidRDefault="006201FC" w:rsidP="00074245">
      <w:pPr>
        <w:pStyle w:val="Heading4"/>
      </w:pPr>
      <w:r>
        <w:t>Seismic Hazard Assessment</w:t>
      </w:r>
    </w:p>
    <w:p w14:paraId="78E6365B" w14:textId="3158526C" w:rsidR="007E6C71" w:rsidRPr="007E6C71" w:rsidRDefault="007E6C71" w:rsidP="006201FC">
      <w:pPr>
        <w:rPr>
          <w:b/>
          <w:bCs/>
        </w:rPr>
      </w:pPr>
      <w:r>
        <w:t>Seismic hazard assessments aim to forecast earthquake occurrence and the resultant ground shaking. A site specific probabilistic seismic hazard assessment (PSHA) aims to consider all possible earthquake events and resulting ground motions, as well as their associated probabilities of occurrence, to find the level of ground motion intensity exceeded with some tolerable low rate</w:t>
      </w:r>
    </w:p>
    <w:p w14:paraId="128EB00F" w14:textId="7BC0DEF3" w:rsidR="006201FC" w:rsidRDefault="006201FC" w:rsidP="006201FC">
      <w:r w:rsidRPr="002A705D">
        <w:t>A site specific probabilistic seismic hazard assessment (PSHA)</w:t>
      </w:r>
      <w:r>
        <w:t xml:space="preserve"> has been conducted for Yallourn Mine and a summary of the study is presented here. The full assessment is detailed in PSM4487-200R</w:t>
      </w:r>
      <w:r w:rsidR="007177A4">
        <w:t xml:space="preserve"> </w:t>
      </w:r>
      <w:r w:rsidR="007177A4">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7177A4">
        <w:fldChar w:fldCharType="separate"/>
      </w:r>
      <w:r w:rsidR="004C52FC">
        <w:rPr>
          <w:noProof/>
        </w:rPr>
        <w:t>(PSM 2025b)</w:t>
      </w:r>
      <w:r w:rsidR="007177A4">
        <w:fldChar w:fldCharType="end"/>
      </w:r>
      <w:r>
        <w:t>. The aim was to consider all possible earthquake events and resulting ground motions, as well as their associated probabilities of occurrence, to find the level of ground motion intensity exceeded with some tolerable low rate. The assessment methodology included:</w:t>
      </w:r>
    </w:p>
    <w:p w14:paraId="0704FAE8" w14:textId="77777777" w:rsidR="006201FC" w:rsidRDefault="006201FC" w:rsidP="00ED69BB">
      <w:pPr>
        <w:pStyle w:val="ListParagraph"/>
        <w:numPr>
          <w:ilvl w:val="0"/>
          <w:numId w:val="141"/>
        </w:numPr>
      </w:pPr>
      <w:r>
        <w:t>Selection of domain risk rating, based on risk to life or risk to infrastructure damage, with comparison to industry standards.</w:t>
      </w:r>
    </w:p>
    <w:p w14:paraId="651A4662" w14:textId="77777777" w:rsidR="006201FC" w:rsidRDefault="006201FC" w:rsidP="00ED69BB">
      <w:pPr>
        <w:pStyle w:val="ListParagraph"/>
        <w:numPr>
          <w:ilvl w:val="0"/>
          <w:numId w:val="141"/>
        </w:numPr>
      </w:pPr>
      <w:r>
        <w:t>Geological siting and soil profile (mostly common to the entire site)</w:t>
      </w:r>
    </w:p>
    <w:p w14:paraId="3C0B0EF8" w14:textId="77777777" w:rsidR="006201FC" w:rsidRDefault="006201FC" w:rsidP="00ED69BB">
      <w:pPr>
        <w:pStyle w:val="ListParagraph"/>
        <w:numPr>
          <w:ilvl w:val="1"/>
          <w:numId w:val="141"/>
        </w:numPr>
      </w:pPr>
      <w:r>
        <w:t>Review of seismotectonic setting</w:t>
      </w:r>
    </w:p>
    <w:p w14:paraId="0F4A131E" w14:textId="77777777" w:rsidR="006201FC" w:rsidRDefault="006201FC" w:rsidP="00ED69BB">
      <w:pPr>
        <w:pStyle w:val="ListParagraph"/>
        <w:numPr>
          <w:ilvl w:val="1"/>
          <w:numId w:val="141"/>
        </w:numPr>
      </w:pPr>
      <w:r>
        <w:t>Evaluation of past seismic activities:</w:t>
      </w:r>
    </w:p>
    <w:p w14:paraId="27CC2344" w14:textId="77777777" w:rsidR="006201FC" w:rsidRDefault="006201FC" w:rsidP="00ED69BB">
      <w:pPr>
        <w:pStyle w:val="ListParagraph"/>
        <w:numPr>
          <w:ilvl w:val="2"/>
          <w:numId w:val="141"/>
        </w:numPr>
      </w:pPr>
      <w:r>
        <w:t>2012 (M5.0) earthquake</w:t>
      </w:r>
    </w:p>
    <w:p w14:paraId="5D71B879" w14:textId="77777777" w:rsidR="006201FC" w:rsidRDefault="006201FC" w:rsidP="00ED69BB">
      <w:pPr>
        <w:pStyle w:val="ListParagraph"/>
        <w:numPr>
          <w:ilvl w:val="2"/>
          <w:numId w:val="141"/>
        </w:numPr>
      </w:pPr>
      <w:r>
        <w:t>2021 (M5.9) earthquake</w:t>
      </w:r>
    </w:p>
    <w:p w14:paraId="6EBEF2D0" w14:textId="77777777" w:rsidR="006201FC" w:rsidRDefault="006201FC" w:rsidP="00ED69BB">
      <w:pPr>
        <w:pStyle w:val="ListParagraph"/>
        <w:numPr>
          <w:ilvl w:val="0"/>
          <w:numId w:val="141"/>
        </w:numPr>
      </w:pPr>
      <w:r>
        <w:t xml:space="preserve">Estimate of seismic hazard </w:t>
      </w:r>
    </w:p>
    <w:p w14:paraId="2E76153E" w14:textId="77777777" w:rsidR="006201FC" w:rsidRDefault="006201FC" w:rsidP="00ED69BB">
      <w:pPr>
        <w:pStyle w:val="ListParagraph"/>
        <w:numPr>
          <w:ilvl w:val="1"/>
          <w:numId w:val="141"/>
        </w:numPr>
      </w:pPr>
      <w:r>
        <w:t>Seismic source models</w:t>
      </w:r>
    </w:p>
    <w:p w14:paraId="0319B2C9" w14:textId="77777777" w:rsidR="006201FC" w:rsidRDefault="006201FC" w:rsidP="00ED69BB">
      <w:pPr>
        <w:pStyle w:val="ListParagraph"/>
        <w:numPr>
          <w:ilvl w:val="1"/>
          <w:numId w:val="141"/>
        </w:numPr>
      </w:pPr>
      <w:r>
        <w:t>Ground motion models</w:t>
      </w:r>
    </w:p>
    <w:p w14:paraId="0BEC7289" w14:textId="77777777" w:rsidR="006201FC" w:rsidRDefault="006201FC" w:rsidP="00ED69BB">
      <w:pPr>
        <w:pStyle w:val="ListParagraph"/>
        <w:numPr>
          <w:ilvl w:val="1"/>
          <w:numId w:val="141"/>
        </w:numPr>
      </w:pPr>
      <w:r>
        <w:t>Peak ground acceleration</w:t>
      </w:r>
    </w:p>
    <w:p w14:paraId="08F29704" w14:textId="77777777" w:rsidR="006201FC" w:rsidRDefault="006201FC" w:rsidP="00ED69BB">
      <w:pPr>
        <w:pStyle w:val="ListParagraph"/>
        <w:numPr>
          <w:ilvl w:val="1"/>
          <w:numId w:val="141"/>
        </w:numPr>
      </w:pPr>
      <w:r>
        <w:t>Response spectra</w:t>
      </w:r>
    </w:p>
    <w:p w14:paraId="5D98231F" w14:textId="77777777" w:rsidR="006201FC" w:rsidRDefault="006201FC" w:rsidP="00ED69BB">
      <w:pPr>
        <w:pStyle w:val="ListParagraph"/>
        <w:numPr>
          <w:ilvl w:val="0"/>
          <w:numId w:val="141"/>
        </w:numPr>
      </w:pPr>
      <w:r>
        <w:t>Earthquake Design Parameters for pseudo static analyses</w:t>
      </w:r>
    </w:p>
    <w:p w14:paraId="5E27CCAD" w14:textId="5DCD38BE" w:rsidR="002B56E9" w:rsidRDefault="002B56E9">
      <w:pPr>
        <w:spacing w:after="0" w:line="240" w:lineRule="auto"/>
      </w:pPr>
      <w:r>
        <w:br w:type="page"/>
      </w:r>
    </w:p>
    <w:p w14:paraId="3088536D" w14:textId="77777777" w:rsidR="006201FC" w:rsidRDefault="006201FC" w:rsidP="00074245">
      <w:pPr>
        <w:pStyle w:val="Heading4"/>
      </w:pPr>
      <w:r>
        <w:t>Seismic Design Parameters</w:t>
      </w:r>
    </w:p>
    <w:p w14:paraId="78F55682" w14:textId="77777777" w:rsidR="006201FC" w:rsidRDefault="006201FC" w:rsidP="006201FC">
      <w:r>
        <w:t xml:space="preserve">The rehabilitation design requires the selection of design PGA’s based on the following factors: </w:t>
      </w:r>
    </w:p>
    <w:p w14:paraId="7704B83A" w14:textId="77777777" w:rsidR="006201FC" w:rsidRDefault="006201FC" w:rsidP="00ED69BB">
      <w:pPr>
        <w:pStyle w:val="ListParagraph"/>
        <w:numPr>
          <w:ilvl w:val="0"/>
          <w:numId w:val="142"/>
        </w:numPr>
      </w:pPr>
      <w:r>
        <w:t>The Design Intent Period and</w:t>
      </w:r>
    </w:p>
    <w:p w14:paraId="0B1C84C8" w14:textId="77777777" w:rsidR="006201FC" w:rsidRDefault="006201FC" w:rsidP="00ED69BB">
      <w:pPr>
        <w:pStyle w:val="ListParagraph"/>
        <w:numPr>
          <w:ilvl w:val="0"/>
          <w:numId w:val="142"/>
        </w:numPr>
      </w:pPr>
      <w:r>
        <w:t>Current and Post Mining land Use (i.e. consequence category).</w:t>
      </w:r>
    </w:p>
    <w:p w14:paraId="601E9BEF" w14:textId="77777777" w:rsidR="006201FC" w:rsidRDefault="006201FC" w:rsidP="006201FC">
      <w:r>
        <w:t xml:space="preserve">Hence the approach is risk based.  </w:t>
      </w:r>
    </w:p>
    <w:p w14:paraId="11511145" w14:textId="260A3C31" w:rsidR="006201FC" w:rsidRDefault="000D6DED" w:rsidP="006201FC">
      <w:r w:rsidRPr="000D6DED">
        <w:fldChar w:fldCharType="begin"/>
      </w:r>
      <w:r w:rsidRPr="000D6DED">
        <w:instrText xml:space="preserve"> REF _Ref192691438 \h </w:instrText>
      </w:r>
      <w:r>
        <w:instrText xml:space="preserve"> \* MERGEFORMAT </w:instrText>
      </w:r>
      <w:r w:rsidRPr="000D6DED">
        <w:fldChar w:fldCharType="separate"/>
      </w:r>
      <w:r w:rsidR="00D35BC0" w:rsidRPr="004F246A">
        <w:t xml:space="preserve">Table </w:t>
      </w:r>
      <w:r w:rsidR="00D35BC0">
        <w:rPr>
          <w:noProof/>
        </w:rPr>
        <w:t>8</w:t>
      </w:r>
      <w:r w:rsidR="00D35BC0">
        <w:rPr>
          <w:noProof/>
        </w:rPr>
        <w:noBreakHyphen/>
        <w:t>39</w:t>
      </w:r>
      <w:r w:rsidRPr="000D6DED">
        <w:fldChar w:fldCharType="end"/>
      </w:r>
      <w:r w:rsidR="006201FC" w:rsidRPr="000D6DED">
        <w:t xml:space="preserve"> summarises</w:t>
      </w:r>
      <w:r w:rsidR="006201FC">
        <w:t xml:space="preserve"> the approach for the selection of PGAs and shows:</w:t>
      </w:r>
    </w:p>
    <w:p w14:paraId="6E1037B1" w14:textId="77777777" w:rsidR="006201FC" w:rsidRDefault="006201FC" w:rsidP="00ED69BB">
      <w:pPr>
        <w:pStyle w:val="ListParagraph"/>
        <w:numPr>
          <w:ilvl w:val="0"/>
          <w:numId w:val="143"/>
        </w:numPr>
      </w:pPr>
      <w:r>
        <w:t>Assigned PGA probability of exceedance for each of the land consequence categories</w:t>
      </w:r>
    </w:p>
    <w:p w14:paraId="7F3560E8" w14:textId="0447A153" w:rsidR="006201FC" w:rsidRDefault="006201FC" w:rsidP="00ED69BB">
      <w:pPr>
        <w:pStyle w:val="ListParagraph"/>
        <w:numPr>
          <w:ilvl w:val="0"/>
          <w:numId w:val="143"/>
        </w:numPr>
      </w:pPr>
      <w:r>
        <w:t>Equivalent PGA return periods corresponding to the assigned PGA probability of exceedance over the 30 year and 100</w:t>
      </w:r>
      <w:r w:rsidR="00E018AE">
        <w:t>-</w:t>
      </w:r>
      <w:r>
        <w:t>year design intent periods</w:t>
      </w:r>
    </w:p>
    <w:p w14:paraId="3DD39BCB" w14:textId="4CE3CBFF" w:rsidR="006201FC" w:rsidRDefault="006201FC" w:rsidP="00ED69BB">
      <w:pPr>
        <w:pStyle w:val="ListParagraph"/>
        <w:numPr>
          <w:ilvl w:val="0"/>
          <w:numId w:val="143"/>
        </w:numPr>
      </w:pPr>
      <w:r>
        <w:t>Corresponding PGA values estimated considering the 30</w:t>
      </w:r>
      <w:r w:rsidR="00E018AE">
        <w:t>-</w:t>
      </w:r>
      <w:r>
        <w:t xml:space="preserve">year and </w:t>
      </w:r>
      <w:r w:rsidR="00E018AE">
        <w:t>100-year</w:t>
      </w:r>
      <w:r>
        <w:t xml:space="preserve"> design intent period.</w:t>
      </w:r>
    </w:p>
    <w:p w14:paraId="7A0C89CB" w14:textId="20025AAB" w:rsidR="006201FC" w:rsidRDefault="006201FC" w:rsidP="006201FC">
      <w:r>
        <w:t xml:space="preserve">These parameters are used for pseudo-static stability analyses, discussed in Section </w:t>
      </w:r>
      <w:r w:rsidR="000A20DB" w:rsidRPr="004F246A">
        <w:fldChar w:fldCharType="begin"/>
      </w:r>
      <w:r w:rsidR="000A20DB" w:rsidRPr="004F246A">
        <w:instrText xml:space="preserve"> REF _Ref195687300 \n \h </w:instrText>
      </w:r>
      <w:r w:rsidR="004F246A">
        <w:instrText xml:space="preserve"> \* MERGEFORMAT </w:instrText>
      </w:r>
      <w:r w:rsidR="000A20DB" w:rsidRPr="004F246A">
        <w:fldChar w:fldCharType="separate"/>
      </w:r>
      <w:r w:rsidR="00D35BC0">
        <w:t>8.10.2.4</w:t>
      </w:r>
      <w:r w:rsidR="000A20DB" w:rsidRPr="004F246A">
        <w:fldChar w:fldCharType="end"/>
      </w:r>
      <w:r w:rsidRPr="004F246A">
        <w:t>.</w:t>
      </w:r>
    </w:p>
    <w:p w14:paraId="35B6648B" w14:textId="150C2E83" w:rsidR="006201FC" w:rsidRDefault="006201FC" w:rsidP="006201FC">
      <w:pPr>
        <w:pStyle w:val="Caption"/>
        <w:keepNext/>
        <w:keepLines/>
      </w:pPr>
      <w:bookmarkStart w:id="621" w:name="_Ref192691438"/>
      <w:bookmarkStart w:id="622" w:name="_Toc194662067"/>
      <w:bookmarkStart w:id="623" w:name="_Ref195687190"/>
      <w:bookmarkStart w:id="624" w:name="_Toc210127012"/>
      <w:r w:rsidRPr="004F246A">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9</w:t>
      </w:r>
      <w:r w:rsidR="00971AAD">
        <w:fldChar w:fldCharType="end"/>
      </w:r>
      <w:bookmarkEnd w:id="621"/>
      <w:r w:rsidR="00EE21BF">
        <w:t>:</w:t>
      </w:r>
      <w:r w:rsidRPr="004F246A">
        <w:t xml:space="preserve"> </w:t>
      </w:r>
      <w:bookmarkStart w:id="625" w:name="_Toc171502393"/>
      <w:r w:rsidRPr="004F246A">
        <w:t>PGAs for design</w:t>
      </w:r>
      <w:r>
        <w:t>.</w:t>
      </w:r>
      <w:bookmarkEnd w:id="622"/>
      <w:bookmarkEnd w:id="623"/>
      <w:bookmarkEnd w:id="624"/>
      <w:bookmarkEnd w:id="625"/>
    </w:p>
    <w:tbl>
      <w:tblPr>
        <w:tblStyle w:val="PSM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796"/>
        <w:gridCol w:w="1981"/>
        <w:gridCol w:w="1770"/>
        <w:gridCol w:w="1847"/>
        <w:gridCol w:w="1768"/>
      </w:tblGrid>
      <w:tr w:rsidR="006201FC" w:rsidRPr="005B7794" w14:paraId="6163E40D" w14:textId="77777777" w:rsidTr="00C241D0">
        <w:trPr>
          <w:cnfStyle w:val="100000000000" w:firstRow="1" w:lastRow="0" w:firstColumn="0" w:lastColumn="0" w:oddVBand="0" w:evenVBand="0" w:oddHBand="0" w:evenHBand="0" w:firstRowFirstColumn="0" w:firstRowLastColumn="0" w:lastRowFirstColumn="0" w:lastRowLastColumn="0"/>
          <w:trHeight w:val="533"/>
        </w:trPr>
        <w:tc>
          <w:tcPr>
            <w:tcW w:w="745" w:type="pct"/>
            <w:vMerge w:val="restart"/>
            <w:tcBorders>
              <w:top w:val="single" w:sz="4" w:space="0" w:color="auto"/>
              <w:left w:val="single" w:sz="4" w:space="0" w:color="auto"/>
              <w:bottom w:val="single" w:sz="4" w:space="0" w:color="auto"/>
              <w:right w:val="single" w:sz="4" w:space="0" w:color="auto"/>
            </w:tcBorders>
            <w:shd w:val="clear" w:color="auto" w:fill="8BC600"/>
          </w:tcPr>
          <w:p w14:paraId="313BF513" w14:textId="77777777" w:rsidR="006201FC" w:rsidRPr="001015E6" w:rsidRDefault="006201FC">
            <w:pPr>
              <w:pStyle w:val="TableHeading"/>
              <w:keepNext/>
              <w:keepLines/>
              <w:rPr>
                <w:rFonts w:ascii="Verdana" w:hAnsi="Verdana"/>
                <w:sz w:val="18"/>
                <w:szCs w:val="18"/>
              </w:rPr>
            </w:pPr>
            <w:r>
              <w:rPr>
                <w:rFonts w:ascii="Verdana" w:hAnsi="Verdana"/>
                <w:sz w:val="18"/>
                <w:szCs w:val="18"/>
              </w:rPr>
              <w:t>Consequence Category</w:t>
            </w:r>
          </w:p>
        </w:tc>
        <w:tc>
          <w:tcPr>
            <w:tcW w:w="834" w:type="pct"/>
            <w:vMerge w:val="restart"/>
            <w:tcBorders>
              <w:top w:val="single" w:sz="4" w:space="0" w:color="auto"/>
              <w:left w:val="single" w:sz="4" w:space="0" w:color="auto"/>
              <w:bottom w:val="single" w:sz="4" w:space="0" w:color="auto"/>
              <w:right w:val="single" w:sz="4" w:space="0" w:color="auto"/>
            </w:tcBorders>
            <w:shd w:val="clear" w:color="auto" w:fill="8BC600"/>
          </w:tcPr>
          <w:p w14:paraId="6435A5CE"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Probability of Exceedance  during</w:t>
            </w:r>
          </w:p>
          <w:p w14:paraId="7926A9BF"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Design Intent Period</w:t>
            </w:r>
          </w:p>
        </w:tc>
        <w:tc>
          <w:tcPr>
            <w:tcW w:w="1742" w:type="pct"/>
            <w:gridSpan w:val="2"/>
            <w:tcBorders>
              <w:top w:val="single" w:sz="4" w:space="0" w:color="auto"/>
              <w:left w:val="single" w:sz="4" w:space="0" w:color="auto"/>
              <w:bottom w:val="single" w:sz="4" w:space="0" w:color="auto"/>
              <w:right w:val="single" w:sz="4" w:space="0" w:color="auto"/>
            </w:tcBorders>
            <w:shd w:val="clear" w:color="auto" w:fill="8BC600"/>
          </w:tcPr>
          <w:p w14:paraId="5B4B0364"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Design intent period 30 years</w:t>
            </w:r>
          </w:p>
        </w:tc>
        <w:tc>
          <w:tcPr>
            <w:tcW w:w="1680" w:type="pct"/>
            <w:gridSpan w:val="2"/>
            <w:tcBorders>
              <w:top w:val="single" w:sz="4" w:space="0" w:color="auto"/>
              <w:left w:val="single" w:sz="4" w:space="0" w:color="auto"/>
              <w:bottom w:val="single" w:sz="4" w:space="0" w:color="auto"/>
              <w:right w:val="single" w:sz="4" w:space="0" w:color="auto"/>
            </w:tcBorders>
            <w:shd w:val="clear" w:color="auto" w:fill="8BC600"/>
          </w:tcPr>
          <w:p w14:paraId="67CDE8AB"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Design intent period 100 Years</w:t>
            </w:r>
          </w:p>
        </w:tc>
      </w:tr>
      <w:tr w:rsidR="006201FC" w:rsidRPr="005B7794" w14:paraId="73297256" w14:textId="77777777" w:rsidTr="00C241D0">
        <w:trPr>
          <w:trHeight w:val="2102"/>
        </w:trPr>
        <w:tc>
          <w:tcPr>
            <w:tcW w:w="745" w:type="pct"/>
            <w:vMerge/>
            <w:shd w:val="clear" w:color="auto" w:fill="8BC600"/>
          </w:tcPr>
          <w:p w14:paraId="5030B132" w14:textId="77777777" w:rsidR="006201FC" w:rsidRPr="001015E6" w:rsidRDefault="006201FC">
            <w:pPr>
              <w:pStyle w:val="TableHeading"/>
              <w:keepNext/>
              <w:keepLines/>
              <w:rPr>
                <w:rFonts w:ascii="Verdana" w:hAnsi="Verdana"/>
                <w:sz w:val="18"/>
                <w:szCs w:val="18"/>
              </w:rPr>
            </w:pPr>
          </w:p>
        </w:tc>
        <w:tc>
          <w:tcPr>
            <w:tcW w:w="834" w:type="pct"/>
            <w:vMerge/>
            <w:shd w:val="clear" w:color="auto" w:fill="8BC600"/>
          </w:tcPr>
          <w:p w14:paraId="770AA945" w14:textId="77777777" w:rsidR="006201FC" w:rsidRPr="001015E6" w:rsidRDefault="006201FC">
            <w:pPr>
              <w:pStyle w:val="TableHeading"/>
              <w:keepNext/>
              <w:keepLines/>
              <w:rPr>
                <w:rFonts w:ascii="Verdana" w:hAnsi="Verdana"/>
                <w:sz w:val="18"/>
                <w:szCs w:val="18"/>
              </w:rPr>
            </w:pPr>
          </w:p>
        </w:tc>
        <w:tc>
          <w:tcPr>
            <w:tcW w:w="920" w:type="pct"/>
            <w:shd w:val="clear" w:color="auto" w:fill="8BC600"/>
          </w:tcPr>
          <w:p w14:paraId="6F0CC1A9"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Equivalent return period over the design intent period</w:t>
            </w:r>
            <w:r>
              <w:rPr>
                <w:rFonts w:ascii="Verdana" w:hAnsi="Verdana"/>
                <w:sz w:val="18"/>
                <w:szCs w:val="18"/>
              </w:rPr>
              <w:br/>
            </w:r>
            <w:r w:rsidRPr="001015E6">
              <w:rPr>
                <w:rFonts w:ascii="Verdana" w:hAnsi="Verdana"/>
                <w:sz w:val="18"/>
                <w:szCs w:val="18"/>
              </w:rPr>
              <w:t>(Years)</w:t>
            </w:r>
          </w:p>
          <w:p w14:paraId="576E6B80" w14:textId="77777777" w:rsidR="006201FC" w:rsidRPr="001015E6" w:rsidRDefault="006201FC">
            <w:pPr>
              <w:pStyle w:val="TableHeading"/>
              <w:keepNext/>
              <w:keepLines/>
              <w:rPr>
                <w:rFonts w:ascii="Verdana" w:hAnsi="Verdana"/>
                <w:sz w:val="18"/>
                <w:szCs w:val="18"/>
              </w:rPr>
            </w:pPr>
            <w:r>
              <w:rPr>
                <w:rFonts w:ascii="Verdana" w:hAnsi="Verdana"/>
                <w:sz w:val="18"/>
                <w:szCs w:val="18"/>
              </w:rPr>
              <w:t>[</w:t>
            </w:r>
            <w:r w:rsidRPr="001015E6">
              <w:rPr>
                <w:rFonts w:ascii="Verdana" w:hAnsi="Verdana"/>
                <w:sz w:val="18"/>
                <w:szCs w:val="18"/>
              </w:rPr>
              <w:t>AEP in bracket</w:t>
            </w:r>
            <w:r>
              <w:rPr>
                <w:rFonts w:ascii="Verdana" w:hAnsi="Verdana"/>
                <w:sz w:val="18"/>
                <w:szCs w:val="18"/>
              </w:rPr>
              <w:t>]</w:t>
            </w:r>
          </w:p>
        </w:tc>
        <w:tc>
          <w:tcPr>
            <w:tcW w:w="821" w:type="pct"/>
            <w:shd w:val="clear" w:color="auto" w:fill="8BC600"/>
          </w:tcPr>
          <w:p w14:paraId="421EF820"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Design PGA</w:t>
            </w:r>
          </w:p>
          <w:p w14:paraId="3921A94F"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g)</w:t>
            </w:r>
          </w:p>
        </w:tc>
        <w:tc>
          <w:tcPr>
            <w:tcW w:w="858" w:type="pct"/>
            <w:shd w:val="clear" w:color="auto" w:fill="8BC600"/>
          </w:tcPr>
          <w:p w14:paraId="5B6912B1"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Equivalent return period over the design intent period</w:t>
            </w:r>
            <w:r>
              <w:rPr>
                <w:rFonts w:ascii="Verdana" w:hAnsi="Verdana"/>
                <w:sz w:val="18"/>
                <w:szCs w:val="18"/>
              </w:rPr>
              <w:br/>
            </w:r>
            <w:r w:rsidRPr="001015E6">
              <w:rPr>
                <w:rFonts w:ascii="Verdana" w:hAnsi="Verdana"/>
                <w:sz w:val="18"/>
                <w:szCs w:val="18"/>
              </w:rPr>
              <w:t>(Years)</w:t>
            </w:r>
          </w:p>
          <w:p w14:paraId="68FEE5B8" w14:textId="77777777" w:rsidR="006201FC" w:rsidRPr="001015E6" w:rsidRDefault="006201FC">
            <w:pPr>
              <w:pStyle w:val="TableHeading"/>
              <w:keepNext/>
              <w:keepLines/>
              <w:rPr>
                <w:rFonts w:ascii="Verdana" w:hAnsi="Verdana"/>
                <w:sz w:val="18"/>
                <w:szCs w:val="18"/>
              </w:rPr>
            </w:pPr>
            <w:r>
              <w:rPr>
                <w:rFonts w:ascii="Verdana" w:hAnsi="Verdana"/>
                <w:sz w:val="18"/>
                <w:szCs w:val="18"/>
              </w:rPr>
              <w:t>[</w:t>
            </w:r>
            <w:r w:rsidRPr="001015E6">
              <w:rPr>
                <w:rFonts w:ascii="Verdana" w:hAnsi="Verdana"/>
                <w:sz w:val="18"/>
                <w:szCs w:val="18"/>
              </w:rPr>
              <w:t>AEP</w:t>
            </w:r>
            <w:r>
              <w:rPr>
                <w:rFonts w:ascii="Verdana" w:hAnsi="Verdana"/>
                <w:sz w:val="18"/>
                <w:szCs w:val="18"/>
              </w:rPr>
              <w:t xml:space="preserve"> </w:t>
            </w:r>
            <w:r w:rsidRPr="001015E6">
              <w:rPr>
                <w:rFonts w:ascii="Verdana" w:hAnsi="Verdana"/>
                <w:sz w:val="18"/>
                <w:szCs w:val="18"/>
              </w:rPr>
              <w:t>in bracket</w:t>
            </w:r>
            <w:r>
              <w:rPr>
                <w:rFonts w:ascii="Verdana" w:hAnsi="Verdana"/>
                <w:sz w:val="18"/>
                <w:szCs w:val="18"/>
              </w:rPr>
              <w:t>]</w:t>
            </w:r>
          </w:p>
        </w:tc>
        <w:tc>
          <w:tcPr>
            <w:tcW w:w="821" w:type="pct"/>
            <w:shd w:val="clear" w:color="auto" w:fill="8BC600"/>
          </w:tcPr>
          <w:p w14:paraId="15BFA062"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Design PGA</w:t>
            </w:r>
          </w:p>
          <w:p w14:paraId="73788F96" w14:textId="77777777" w:rsidR="006201FC" w:rsidRPr="001015E6" w:rsidRDefault="006201FC">
            <w:pPr>
              <w:pStyle w:val="TableHeading"/>
              <w:keepNext/>
              <w:keepLines/>
              <w:rPr>
                <w:rFonts w:ascii="Verdana" w:hAnsi="Verdana"/>
                <w:sz w:val="18"/>
                <w:szCs w:val="18"/>
              </w:rPr>
            </w:pPr>
            <w:r w:rsidRPr="001015E6">
              <w:rPr>
                <w:rFonts w:ascii="Verdana" w:hAnsi="Verdana"/>
                <w:sz w:val="18"/>
                <w:szCs w:val="18"/>
              </w:rPr>
              <w:t>(g)</w:t>
            </w:r>
          </w:p>
        </w:tc>
      </w:tr>
      <w:tr w:rsidR="006201FC" w:rsidRPr="005B7794" w14:paraId="4FBD6931" w14:textId="77777777" w:rsidTr="00C241D0">
        <w:trPr>
          <w:trHeight w:val="237"/>
        </w:trPr>
        <w:tc>
          <w:tcPr>
            <w:tcW w:w="745" w:type="pct"/>
          </w:tcPr>
          <w:p w14:paraId="18144F65" w14:textId="77777777" w:rsidR="006201FC" w:rsidRPr="001015E6" w:rsidRDefault="006201FC">
            <w:pPr>
              <w:pStyle w:val="TableText"/>
              <w:keepNext/>
              <w:jc w:val="center"/>
              <w:rPr>
                <w:rFonts w:ascii="Verdana" w:hAnsi="Verdana"/>
                <w:sz w:val="18"/>
              </w:rPr>
            </w:pPr>
            <w:r w:rsidRPr="001015E6">
              <w:rPr>
                <w:rFonts w:ascii="Verdana" w:hAnsi="Verdana"/>
                <w:sz w:val="18"/>
              </w:rPr>
              <w:t>1</w:t>
            </w:r>
          </w:p>
        </w:tc>
        <w:tc>
          <w:tcPr>
            <w:tcW w:w="834" w:type="pct"/>
            <w:noWrap/>
            <w:hideMark/>
          </w:tcPr>
          <w:p w14:paraId="5E369CCC" w14:textId="77777777" w:rsidR="006201FC" w:rsidRPr="001015E6" w:rsidRDefault="006201FC">
            <w:pPr>
              <w:pStyle w:val="TableText"/>
              <w:keepNext/>
              <w:jc w:val="center"/>
              <w:rPr>
                <w:rFonts w:ascii="Verdana" w:hAnsi="Verdana"/>
                <w:sz w:val="18"/>
              </w:rPr>
            </w:pPr>
            <w:r w:rsidRPr="001015E6">
              <w:rPr>
                <w:rFonts w:ascii="Verdana" w:hAnsi="Verdana"/>
                <w:sz w:val="18"/>
              </w:rPr>
              <w:t>50%</w:t>
            </w:r>
          </w:p>
        </w:tc>
        <w:tc>
          <w:tcPr>
            <w:tcW w:w="920" w:type="pct"/>
            <w:noWrap/>
            <w:hideMark/>
          </w:tcPr>
          <w:p w14:paraId="702A2668"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43 </w:t>
            </w:r>
            <w:r>
              <w:rPr>
                <w:rFonts w:ascii="Verdana" w:hAnsi="Verdana"/>
                <w:sz w:val="18"/>
              </w:rPr>
              <w:t>[</w:t>
            </w:r>
            <w:r w:rsidRPr="001015E6">
              <w:rPr>
                <w:rFonts w:ascii="Verdana" w:hAnsi="Verdana"/>
                <w:sz w:val="18"/>
              </w:rPr>
              <w:t>2.33</w:t>
            </w:r>
            <w:r>
              <w:rPr>
                <w:rFonts w:ascii="Verdana" w:hAnsi="Verdana"/>
                <w:sz w:val="18"/>
              </w:rPr>
              <w:t>%]</w:t>
            </w:r>
          </w:p>
        </w:tc>
        <w:tc>
          <w:tcPr>
            <w:tcW w:w="821" w:type="pct"/>
          </w:tcPr>
          <w:p w14:paraId="1C105DFE" w14:textId="77777777" w:rsidR="006201FC" w:rsidRPr="001015E6" w:rsidRDefault="006201FC">
            <w:pPr>
              <w:pStyle w:val="TableText"/>
              <w:keepNext/>
              <w:jc w:val="center"/>
              <w:rPr>
                <w:rFonts w:ascii="Verdana" w:hAnsi="Verdana"/>
                <w:sz w:val="18"/>
              </w:rPr>
            </w:pPr>
            <w:r w:rsidRPr="001015E6">
              <w:rPr>
                <w:rFonts w:ascii="Verdana" w:hAnsi="Verdana"/>
                <w:sz w:val="18"/>
              </w:rPr>
              <w:t>0.015</w:t>
            </w:r>
          </w:p>
        </w:tc>
        <w:tc>
          <w:tcPr>
            <w:tcW w:w="858" w:type="pct"/>
            <w:hideMark/>
          </w:tcPr>
          <w:p w14:paraId="3AF296A4"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144 </w:t>
            </w:r>
            <w:r>
              <w:rPr>
                <w:rFonts w:ascii="Verdana" w:hAnsi="Verdana"/>
                <w:sz w:val="18"/>
              </w:rPr>
              <w:t>[</w:t>
            </w:r>
            <w:r w:rsidRPr="001015E6">
              <w:rPr>
                <w:rFonts w:ascii="Verdana" w:hAnsi="Verdana"/>
                <w:sz w:val="18"/>
              </w:rPr>
              <w:t>0.69</w:t>
            </w:r>
            <w:r>
              <w:rPr>
                <w:rFonts w:ascii="Verdana" w:hAnsi="Verdana"/>
                <w:sz w:val="18"/>
              </w:rPr>
              <w:t>%]</w:t>
            </w:r>
          </w:p>
        </w:tc>
        <w:tc>
          <w:tcPr>
            <w:tcW w:w="821" w:type="pct"/>
          </w:tcPr>
          <w:p w14:paraId="0789E25B" w14:textId="77777777" w:rsidR="006201FC" w:rsidRPr="001015E6" w:rsidRDefault="006201FC">
            <w:pPr>
              <w:pStyle w:val="TableText"/>
              <w:keepNext/>
              <w:jc w:val="center"/>
              <w:rPr>
                <w:rFonts w:ascii="Verdana" w:hAnsi="Verdana"/>
                <w:sz w:val="18"/>
              </w:rPr>
            </w:pPr>
            <w:r w:rsidRPr="001015E6">
              <w:rPr>
                <w:rFonts w:ascii="Verdana" w:hAnsi="Verdana"/>
                <w:sz w:val="18"/>
              </w:rPr>
              <w:t>0.05</w:t>
            </w:r>
          </w:p>
        </w:tc>
      </w:tr>
      <w:tr w:rsidR="006201FC" w:rsidRPr="005B7794" w14:paraId="53B47D2E" w14:textId="77777777" w:rsidTr="00C241D0">
        <w:trPr>
          <w:trHeight w:val="143"/>
        </w:trPr>
        <w:tc>
          <w:tcPr>
            <w:tcW w:w="745" w:type="pct"/>
          </w:tcPr>
          <w:p w14:paraId="3079561E" w14:textId="77777777" w:rsidR="006201FC" w:rsidRPr="001015E6" w:rsidRDefault="006201FC">
            <w:pPr>
              <w:pStyle w:val="TableText"/>
              <w:keepNext/>
              <w:jc w:val="center"/>
              <w:rPr>
                <w:rFonts w:ascii="Verdana" w:hAnsi="Verdana"/>
                <w:sz w:val="18"/>
              </w:rPr>
            </w:pPr>
            <w:r w:rsidRPr="001015E6">
              <w:rPr>
                <w:rFonts w:ascii="Verdana" w:hAnsi="Verdana"/>
                <w:sz w:val="18"/>
              </w:rPr>
              <w:t>2</w:t>
            </w:r>
          </w:p>
        </w:tc>
        <w:tc>
          <w:tcPr>
            <w:tcW w:w="834" w:type="pct"/>
            <w:noWrap/>
            <w:hideMark/>
          </w:tcPr>
          <w:p w14:paraId="39E98428" w14:textId="77777777" w:rsidR="006201FC" w:rsidRPr="001015E6" w:rsidRDefault="006201FC">
            <w:pPr>
              <w:pStyle w:val="TableText"/>
              <w:keepNext/>
              <w:jc w:val="center"/>
              <w:rPr>
                <w:rFonts w:ascii="Verdana" w:hAnsi="Verdana"/>
                <w:sz w:val="18"/>
              </w:rPr>
            </w:pPr>
            <w:r w:rsidRPr="001015E6">
              <w:rPr>
                <w:rFonts w:ascii="Verdana" w:hAnsi="Verdana"/>
                <w:sz w:val="18"/>
              </w:rPr>
              <w:t>30%</w:t>
            </w:r>
          </w:p>
        </w:tc>
        <w:tc>
          <w:tcPr>
            <w:tcW w:w="920" w:type="pct"/>
            <w:noWrap/>
            <w:hideMark/>
          </w:tcPr>
          <w:p w14:paraId="4E7FC267"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84 </w:t>
            </w:r>
            <w:r>
              <w:rPr>
                <w:rFonts w:ascii="Verdana" w:hAnsi="Verdana"/>
                <w:sz w:val="18"/>
              </w:rPr>
              <w:t>[</w:t>
            </w:r>
            <w:r w:rsidRPr="001015E6">
              <w:rPr>
                <w:rFonts w:ascii="Verdana" w:hAnsi="Verdana"/>
                <w:sz w:val="18"/>
              </w:rPr>
              <w:t>1.19</w:t>
            </w:r>
            <w:r>
              <w:rPr>
                <w:rFonts w:ascii="Verdana" w:hAnsi="Verdana"/>
                <w:sz w:val="18"/>
              </w:rPr>
              <w:t>%]</w:t>
            </w:r>
          </w:p>
        </w:tc>
        <w:tc>
          <w:tcPr>
            <w:tcW w:w="821" w:type="pct"/>
          </w:tcPr>
          <w:p w14:paraId="1651DB63" w14:textId="77777777" w:rsidR="006201FC" w:rsidRPr="001015E6" w:rsidRDefault="006201FC">
            <w:pPr>
              <w:pStyle w:val="TableText"/>
              <w:keepNext/>
              <w:jc w:val="center"/>
              <w:rPr>
                <w:rFonts w:ascii="Verdana" w:hAnsi="Verdana"/>
                <w:sz w:val="18"/>
              </w:rPr>
            </w:pPr>
            <w:r w:rsidRPr="001015E6">
              <w:rPr>
                <w:rFonts w:ascii="Verdana" w:hAnsi="Verdana"/>
                <w:sz w:val="18"/>
              </w:rPr>
              <w:t>0.025</w:t>
            </w:r>
          </w:p>
        </w:tc>
        <w:tc>
          <w:tcPr>
            <w:tcW w:w="858" w:type="pct"/>
            <w:hideMark/>
          </w:tcPr>
          <w:p w14:paraId="5D5A2301"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280 </w:t>
            </w:r>
            <w:r>
              <w:rPr>
                <w:rFonts w:ascii="Verdana" w:hAnsi="Verdana"/>
                <w:sz w:val="18"/>
              </w:rPr>
              <w:t>[</w:t>
            </w:r>
            <w:r w:rsidRPr="001015E6">
              <w:rPr>
                <w:rFonts w:ascii="Verdana" w:hAnsi="Verdana"/>
                <w:sz w:val="18"/>
              </w:rPr>
              <w:t>0.36</w:t>
            </w:r>
            <w:r>
              <w:rPr>
                <w:rFonts w:ascii="Verdana" w:hAnsi="Verdana"/>
                <w:sz w:val="18"/>
              </w:rPr>
              <w:t>%]</w:t>
            </w:r>
          </w:p>
        </w:tc>
        <w:tc>
          <w:tcPr>
            <w:tcW w:w="821" w:type="pct"/>
          </w:tcPr>
          <w:p w14:paraId="65FDC67C" w14:textId="77777777" w:rsidR="006201FC" w:rsidRPr="001015E6" w:rsidRDefault="006201FC">
            <w:pPr>
              <w:pStyle w:val="TableText"/>
              <w:keepNext/>
              <w:jc w:val="center"/>
              <w:rPr>
                <w:rFonts w:ascii="Verdana" w:hAnsi="Verdana"/>
                <w:sz w:val="18"/>
              </w:rPr>
            </w:pPr>
            <w:r w:rsidRPr="001015E6">
              <w:rPr>
                <w:rFonts w:ascii="Verdana" w:hAnsi="Verdana"/>
                <w:sz w:val="18"/>
              </w:rPr>
              <w:t>0.09</w:t>
            </w:r>
          </w:p>
        </w:tc>
      </w:tr>
      <w:tr w:rsidR="006201FC" w:rsidRPr="005B7794" w14:paraId="0C49FAE3" w14:textId="77777777" w:rsidTr="00C241D0">
        <w:trPr>
          <w:trHeight w:val="418"/>
        </w:trPr>
        <w:tc>
          <w:tcPr>
            <w:tcW w:w="745" w:type="pct"/>
          </w:tcPr>
          <w:p w14:paraId="4E332A66" w14:textId="77777777" w:rsidR="006201FC" w:rsidRPr="001015E6" w:rsidRDefault="006201FC">
            <w:pPr>
              <w:pStyle w:val="TableText"/>
              <w:keepNext/>
              <w:jc w:val="center"/>
              <w:rPr>
                <w:rFonts w:ascii="Verdana" w:hAnsi="Verdana"/>
                <w:sz w:val="18"/>
              </w:rPr>
            </w:pPr>
            <w:r w:rsidRPr="001015E6">
              <w:rPr>
                <w:rFonts w:ascii="Verdana" w:hAnsi="Verdana"/>
                <w:sz w:val="18"/>
              </w:rPr>
              <w:t>3</w:t>
            </w:r>
          </w:p>
        </w:tc>
        <w:tc>
          <w:tcPr>
            <w:tcW w:w="834" w:type="pct"/>
            <w:noWrap/>
            <w:hideMark/>
          </w:tcPr>
          <w:p w14:paraId="1BEE58FC" w14:textId="77777777" w:rsidR="006201FC" w:rsidRPr="001015E6" w:rsidRDefault="006201FC">
            <w:pPr>
              <w:pStyle w:val="TableText"/>
              <w:keepNext/>
              <w:jc w:val="center"/>
              <w:rPr>
                <w:rFonts w:ascii="Verdana" w:hAnsi="Verdana"/>
                <w:sz w:val="18"/>
              </w:rPr>
            </w:pPr>
            <w:r w:rsidRPr="001015E6">
              <w:rPr>
                <w:rFonts w:ascii="Verdana" w:hAnsi="Verdana"/>
                <w:sz w:val="18"/>
              </w:rPr>
              <w:t>10%</w:t>
            </w:r>
          </w:p>
        </w:tc>
        <w:tc>
          <w:tcPr>
            <w:tcW w:w="920" w:type="pct"/>
            <w:noWrap/>
            <w:hideMark/>
          </w:tcPr>
          <w:p w14:paraId="21D86B6E"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285 </w:t>
            </w:r>
            <w:r>
              <w:rPr>
                <w:rFonts w:ascii="Verdana" w:hAnsi="Verdana"/>
                <w:sz w:val="18"/>
              </w:rPr>
              <w:t>[</w:t>
            </w:r>
            <w:r w:rsidRPr="001015E6">
              <w:rPr>
                <w:rFonts w:ascii="Verdana" w:hAnsi="Verdana"/>
                <w:sz w:val="18"/>
              </w:rPr>
              <w:t>0.35</w:t>
            </w:r>
            <w:r>
              <w:rPr>
                <w:rFonts w:ascii="Verdana" w:hAnsi="Verdana"/>
                <w:sz w:val="18"/>
              </w:rPr>
              <w:t>%]</w:t>
            </w:r>
          </w:p>
        </w:tc>
        <w:tc>
          <w:tcPr>
            <w:tcW w:w="821" w:type="pct"/>
          </w:tcPr>
          <w:p w14:paraId="069E1110" w14:textId="77777777" w:rsidR="006201FC" w:rsidRPr="001015E6" w:rsidRDefault="006201FC">
            <w:pPr>
              <w:pStyle w:val="TableText"/>
              <w:keepNext/>
              <w:jc w:val="center"/>
              <w:rPr>
                <w:rFonts w:ascii="Verdana" w:hAnsi="Verdana"/>
                <w:sz w:val="18"/>
              </w:rPr>
            </w:pPr>
            <w:r w:rsidRPr="001015E6">
              <w:rPr>
                <w:rFonts w:ascii="Verdana" w:hAnsi="Verdana"/>
                <w:sz w:val="18"/>
              </w:rPr>
              <w:t>0.09</w:t>
            </w:r>
          </w:p>
        </w:tc>
        <w:tc>
          <w:tcPr>
            <w:tcW w:w="858" w:type="pct"/>
            <w:hideMark/>
          </w:tcPr>
          <w:p w14:paraId="79014BD4"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949 </w:t>
            </w:r>
            <w:r>
              <w:rPr>
                <w:rFonts w:ascii="Verdana" w:hAnsi="Verdana"/>
                <w:sz w:val="18"/>
              </w:rPr>
              <w:t>[</w:t>
            </w:r>
            <w:r w:rsidRPr="001015E6">
              <w:rPr>
                <w:rFonts w:ascii="Verdana" w:hAnsi="Verdana"/>
                <w:sz w:val="18"/>
              </w:rPr>
              <w:t>0.11</w:t>
            </w:r>
            <w:r>
              <w:rPr>
                <w:rFonts w:ascii="Verdana" w:hAnsi="Verdana"/>
                <w:sz w:val="18"/>
              </w:rPr>
              <w:t>%]</w:t>
            </w:r>
          </w:p>
        </w:tc>
        <w:tc>
          <w:tcPr>
            <w:tcW w:w="821" w:type="pct"/>
          </w:tcPr>
          <w:p w14:paraId="41C70CFC" w14:textId="77777777" w:rsidR="006201FC" w:rsidRPr="001015E6" w:rsidRDefault="006201FC">
            <w:pPr>
              <w:pStyle w:val="TableText"/>
              <w:keepNext/>
              <w:jc w:val="center"/>
              <w:rPr>
                <w:rFonts w:ascii="Verdana" w:hAnsi="Verdana"/>
                <w:sz w:val="18"/>
              </w:rPr>
            </w:pPr>
            <w:r w:rsidRPr="001015E6">
              <w:rPr>
                <w:rFonts w:ascii="Verdana" w:hAnsi="Verdana"/>
                <w:sz w:val="18"/>
              </w:rPr>
              <w:t>0.26</w:t>
            </w:r>
          </w:p>
        </w:tc>
      </w:tr>
      <w:tr w:rsidR="006201FC" w:rsidRPr="005B7794" w14:paraId="19B0B1FE" w14:textId="77777777" w:rsidTr="00C241D0">
        <w:trPr>
          <w:trHeight w:val="440"/>
        </w:trPr>
        <w:tc>
          <w:tcPr>
            <w:tcW w:w="745" w:type="pct"/>
          </w:tcPr>
          <w:p w14:paraId="0D2A9A0E" w14:textId="77777777" w:rsidR="006201FC" w:rsidRPr="001015E6" w:rsidRDefault="006201FC">
            <w:pPr>
              <w:pStyle w:val="TableText"/>
              <w:keepNext/>
              <w:jc w:val="center"/>
              <w:rPr>
                <w:rFonts w:ascii="Verdana" w:hAnsi="Verdana"/>
                <w:sz w:val="18"/>
              </w:rPr>
            </w:pPr>
            <w:r w:rsidRPr="001015E6">
              <w:rPr>
                <w:rFonts w:ascii="Verdana" w:hAnsi="Verdana"/>
                <w:sz w:val="18"/>
              </w:rPr>
              <w:t>4</w:t>
            </w:r>
          </w:p>
        </w:tc>
        <w:tc>
          <w:tcPr>
            <w:tcW w:w="834" w:type="pct"/>
            <w:noWrap/>
            <w:hideMark/>
          </w:tcPr>
          <w:p w14:paraId="3664B86B" w14:textId="77777777" w:rsidR="006201FC" w:rsidRPr="001015E6" w:rsidRDefault="006201FC">
            <w:pPr>
              <w:pStyle w:val="TableText"/>
              <w:keepNext/>
              <w:jc w:val="center"/>
              <w:rPr>
                <w:rFonts w:ascii="Verdana" w:hAnsi="Verdana"/>
                <w:sz w:val="18"/>
              </w:rPr>
            </w:pPr>
            <w:r w:rsidRPr="001015E6">
              <w:rPr>
                <w:rFonts w:ascii="Verdana" w:hAnsi="Verdana"/>
                <w:sz w:val="18"/>
              </w:rPr>
              <w:t>5%</w:t>
            </w:r>
          </w:p>
        </w:tc>
        <w:tc>
          <w:tcPr>
            <w:tcW w:w="920" w:type="pct"/>
            <w:noWrap/>
            <w:hideMark/>
          </w:tcPr>
          <w:p w14:paraId="5103B697"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585 </w:t>
            </w:r>
            <w:r>
              <w:rPr>
                <w:rFonts w:ascii="Verdana" w:hAnsi="Verdana"/>
                <w:sz w:val="18"/>
              </w:rPr>
              <w:t>[</w:t>
            </w:r>
            <w:r w:rsidRPr="001015E6">
              <w:rPr>
                <w:rFonts w:ascii="Verdana" w:hAnsi="Verdana"/>
                <w:sz w:val="18"/>
              </w:rPr>
              <w:t>0.17</w:t>
            </w:r>
            <w:r>
              <w:rPr>
                <w:rFonts w:ascii="Verdana" w:hAnsi="Verdana"/>
                <w:sz w:val="18"/>
              </w:rPr>
              <w:t>%]</w:t>
            </w:r>
          </w:p>
        </w:tc>
        <w:tc>
          <w:tcPr>
            <w:tcW w:w="821" w:type="pct"/>
          </w:tcPr>
          <w:p w14:paraId="168090E8" w14:textId="77777777" w:rsidR="006201FC" w:rsidRPr="001015E6" w:rsidRDefault="006201FC">
            <w:pPr>
              <w:pStyle w:val="TableText"/>
              <w:keepNext/>
              <w:jc w:val="center"/>
              <w:rPr>
                <w:rFonts w:ascii="Verdana" w:hAnsi="Verdana"/>
                <w:sz w:val="18"/>
              </w:rPr>
            </w:pPr>
            <w:r w:rsidRPr="001015E6">
              <w:rPr>
                <w:rFonts w:ascii="Verdana" w:hAnsi="Verdana"/>
                <w:sz w:val="18"/>
              </w:rPr>
              <w:t>0.15</w:t>
            </w:r>
          </w:p>
        </w:tc>
        <w:tc>
          <w:tcPr>
            <w:tcW w:w="858" w:type="pct"/>
            <w:hideMark/>
          </w:tcPr>
          <w:p w14:paraId="5D43C3C9"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1950 </w:t>
            </w:r>
            <w:r>
              <w:rPr>
                <w:rFonts w:ascii="Verdana" w:hAnsi="Verdana"/>
                <w:sz w:val="18"/>
              </w:rPr>
              <w:t>[</w:t>
            </w:r>
            <w:r w:rsidRPr="001015E6">
              <w:rPr>
                <w:rFonts w:ascii="Verdana" w:hAnsi="Verdana"/>
                <w:sz w:val="18"/>
              </w:rPr>
              <w:t>0.05</w:t>
            </w:r>
            <w:r>
              <w:rPr>
                <w:rFonts w:ascii="Verdana" w:hAnsi="Verdana"/>
                <w:sz w:val="18"/>
              </w:rPr>
              <w:t>%]</w:t>
            </w:r>
          </w:p>
        </w:tc>
        <w:tc>
          <w:tcPr>
            <w:tcW w:w="821" w:type="pct"/>
          </w:tcPr>
          <w:p w14:paraId="0BBAD602" w14:textId="77777777" w:rsidR="006201FC" w:rsidRPr="001015E6" w:rsidRDefault="006201FC">
            <w:pPr>
              <w:pStyle w:val="TableText"/>
              <w:keepNext/>
              <w:jc w:val="center"/>
              <w:rPr>
                <w:rFonts w:ascii="Verdana" w:hAnsi="Verdana"/>
                <w:sz w:val="18"/>
              </w:rPr>
            </w:pPr>
            <w:r w:rsidRPr="001015E6">
              <w:rPr>
                <w:rFonts w:ascii="Verdana" w:hAnsi="Verdana"/>
                <w:sz w:val="18"/>
              </w:rPr>
              <w:t>0.41</w:t>
            </w:r>
          </w:p>
        </w:tc>
      </w:tr>
      <w:tr w:rsidR="006201FC" w:rsidRPr="005B7794" w14:paraId="2326B935" w14:textId="77777777" w:rsidTr="00C241D0">
        <w:trPr>
          <w:trHeight w:val="135"/>
        </w:trPr>
        <w:tc>
          <w:tcPr>
            <w:tcW w:w="745" w:type="pct"/>
          </w:tcPr>
          <w:p w14:paraId="2AA917A5" w14:textId="77777777" w:rsidR="006201FC" w:rsidRPr="001015E6" w:rsidRDefault="006201FC">
            <w:pPr>
              <w:pStyle w:val="TableText"/>
              <w:keepNext/>
              <w:jc w:val="center"/>
              <w:rPr>
                <w:rFonts w:ascii="Verdana" w:hAnsi="Verdana"/>
                <w:sz w:val="18"/>
              </w:rPr>
            </w:pPr>
            <w:r w:rsidRPr="001015E6">
              <w:rPr>
                <w:rFonts w:ascii="Verdana" w:hAnsi="Verdana"/>
                <w:sz w:val="18"/>
              </w:rPr>
              <w:t>5</w:t>
            </w:r>
          </w:p>
        </w:tc>
        <w:tc>
          <w:tcPr>
            <w:tcW w:w="834" w:type="pct"/>
            <w:noWrap/>
            <w:hideMark/>
          </w:tcPr>
          <w:p w14:paraId="33FCDB86" w14:textId="77777777" w:rsidR="006201FC" w:rsidRPr="001015E6" w:rsidRDefault="006201FC">
            <w:pPr>
              <w:pStyle w:val="TableText"/>
              <w:keepNext/>
              <w:jc w:val="center"/>
              <w:rPr>
                <w:rFonts w:ascii="Verdana" w:hAnsi="Verdana"/>
                <w:sz w:val="18"/>
              </w:rPr>
            </w:pPr>
            <w:r w:rsidRPr="001015E6">
              <w:rPr>
                <w:rFonts w:ascii="Verdana" w:hAnsi="Verdana"/>
                <w:sz w:val="18"/>
              </w:rPr>
              <w:t>2%</w:t>
            </w:r>
          </w:p>
        </w:tc>
        <w:tc>
          <w:tcPr>
            <w:tcW w:w="920" w:type="pct"/>
            <w:noWrap/>
            <w:hideMark/>
          </w:tcPr>
          <w:p w14:paraId="067E8192"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1485 </w:t>
            </w:r>
            <w:r>
              <w:rPr>
                <w:rFonts w:ascii="Verdana" w:hAnsi="Verdana"/>
                <w:sz w:val="18"/>
              </w:rPr>
              <w:t>[</w:t>
            </w:r>
            <w:r w:rsidRPr="001015E6">
              <w:rPr>
                <w:rFonts w:ascii="Verdana" w:hAnsi="Verdana"/>
                <w:sz w:val="18"/>
              </w:rPr>
              <w:t>0.07</w:t>
            </w:r>
            <w:r>
              <w:rPr>
                <w:rFonts w:ascii="Verdana" w:hAnsi="Verdana"/>
                <w:sz w:val="18"/>
              </w:rPr>
              <w:t>%]</w:t>
            </w:r>
          </w:p>
        </w:tc>
        <w:tc>
          <w:tcPr>
            <w:tcW w:w="821" w:type="pct"/>
          </w:tcPr>
          <w:p w14:paraId="3E3D6201" w14:textId="77777777" w:rsidR="006201FC" w:rsidRPr="001015E6" w:rsidRDefault="006201FC">
            <w:pPr>
              <w:pStyle w:val="TableText"/>
              <w:keepNext/>
              <w:jc w:val="center"/>
              <w:rPr>
                <w:rFonts w:ascii="Verdana" w:hAnsi="Verdana"/>
                <w:sz w:val="18"/>
              </w:rPr>
            </w:pPr>
            <w:r w:rsidRPr="001015E6">
              <w:rPr>
                <w:rFonts w:ascii="Verdana" w:hAnsi="Verdana"/>
                <w:sz w:val="18"/>
              </w:rPr>
              <w:t>0.32</w:t>
            </w:r>
          </w:p>
        </w:tc>
        <w:tc>
          <w:tcPr>
            <w:tcW w:w="858" w:type="pct"/>
            <w:hideMark/>
          </w:tcPr>
          <w:p w14:paraId="53E5A165" w14:textId="77777777" w:rsidR="006201FC" w:rsidRPr="001015E6" w:rsidRDefault="006201FC">
            <w:pPr>
              <w:pStyle w:val="TableText"/>
              <w:keepNext/>
              <w:jc w:val="center"/>
              <w:rPr>
                <w:rFonts w:ascii="Verdana" w:hAnsi="Verdana"/>
                <w:sz w:val="18"/>
              </w:rPr>
            </w:pPr>
            <w:r w:rsidRPr="001015E6">
              <w:rPr>
                <w:rFonts w:ascii="Verdana" w:hAnsi="Verdana"/>
                <w:sz w:val="18"/>
              </w:rPr>
              <w:t xml:space="preserve">4950 </w:t>
            </w:r>
            <w:r>
              <w:rPr>
                <w:rFonts w:ascii="Verdana" w:hAnsi="Verdana"/>
                <w:sz w:val="18"/>
              </w:rPr>
              <w:t>[</w:t>
            </w:r>
            <w:r w:rsidRPr="001015E6">
              <w:rPr>
                <w:rFonts w:ascii="Verdana" w:hAnsi="Verdana"/>
                <w:sz w:val="18"/>
              </w:rPr>
              <w:t>0.02</w:t>
            </w:r>
            <w:r>
              <w:rPr>
                <w:rFonts w:ascii="Verdana" w:hAnsi="Verdana"/>
                <w:sz w:val="18"/>
              </w:rPr>
              <w:t>%]</w:t>
            </w:r>
          </w:p>
        </w:tc>
        <w:tc>
          <w:tcPr>
            <w:tcW w:w="821" w:type="pct"/>
          </w:tcPr>
          <w:p w14:paraId="2B6D8226" w14:textId="77777777" w:rsidR="006201FC" w:rsidRPr="001015E6" w:rsidRDefault="006201FC">
            <w:pPr>
              <w:pStyle w:val="TableText"/>
              <w:keepNext/>
              <w:jc w:val="center"/>
              <w:rPr>
                <w:rFonts w:ascii="Verdana" w:hAnsi="Verdana"/>
                <w:sz w:val="18"/>
              </w:rPr>
            </w:pPr>
            <w:r w:rsidRPr="001015E6">
              <w:rPr>
                <w:rFonts w:ascii="Verdana" w:hAnsi="Verdana"/>
                <w:sz w:val="18"/>
              </w:rPr>
              <w:t>0.7</w:t>
            </w:r>
          </w:p>
        </w:tc>
      </w:tr>
    </w:tbl>
    <w:p w14:paraId="5FABD805" w14:textId="77777777" w:rsidR="006201FC" w:rsidRDefault="006201FC" w:rsidP="006201FC"/>
    <w:p w14:paraId="4295C433" w14:textId="747DAC78" w:rsidR="00680641" w:rsidRDefault="00680641" w:rsidP="00074245">
      <w:pPr>
        <w:pStyle w:val="Heading4"/>
      </w:pPr>
      <w:bookmarkStart w:id="626" w:name="_Ref195689018"/>
      <w:r>
        <w:t>Back Analysis of Historical Events</w:t>
      </w:r>
      <w:bookmarkEnd w:id="626"/>
    </w:p>
    <w:p w14:paraId="0AD4F4D4" w14:textId="77777777" w:rsidR="00680C6C" w:rsidRDefault="00680C6C" w:rsidP="00BB6395">
      <w:pPr>
        <w:pStyle w:val="BodyTextFirstIndent"/>
        <w:ind w:firstLine="0"/>
      </w:pPr>
      <w:r>
        <w:t>Over more than a hundred years of mining at Yallourn, the 2012 and 2021 are the largest events, with the following estimated PGAs:</w:t>
      </w:r>
    </w:p>
    <w:p w14:paraId="26C12BA1" w14:textId="3C1F4AB1" w:rsidR="00680C6C" w:rsidRDefault="00680C6C" w:rsidP="00ED69BB">
      <w:pPr>
        <w:pStyle w:val="BodyTextFirstIndent"/>
        <w:numPr>
          <w:ilvl w:val="0"/>
          <w:numId w:val="146"/>
        </w:numPr>
      </w:pPr>
      <w:r>
        <w:t xml:space="preserve">0.16g for the magnitude Mw 5.0 on 19 June 2012 located approximately 5 km southwest of the mine, and </w:t>
      </w:r>
    </w:p>
    <w:p w14:paraId="5BB38552" w14:textId="556B89E5" w:rsidR="00680C6C" w:rsidRDefault="00680C6C" w:rsidP="00ED69BB">
      <w:pPr>
        <w:pStyle w:val="BodyTextFirstIndent"/>
        <w:numPr>
          <w:ilvl w:val="0"/>
          <w:numId w:val="146"/>
        </w:numPr>
      </w:pPr>
      <w:r>
        <w:t xml:space="preserve">0.05g for the magnitude Mw 5.9 on 22 September 2021 located approximately 75 km north of Yallourn. </w:t>
      </w:r>
    </w:p>
    <w:p w14:paraId="1FF0293D" w14:textId="5329CD7D" w:rsidR="00680641" w:rsidRDefault="00680C6C" w:rsidP="00F615F0">
      <w:r>
        <w:t xml:space="preserve">No significant displacements nor global instability of the mine batters were reported or recorded for these </w:t>
      </w:r>
      <w:r w:rsidR="009037CB">
        <w:t>events,</w:t>
      </w:r>
      <w:r>
        <w:t xml:space="preserve"> and </w:t>
      </w:r>
      <w:r w:rsidR="00014E70">
        <w:t xml:space="preserve">they </w:t>
      </w:r>
      <w:r>
        <w:t xml:space="preserve">provide important clues for seismic slope design for rehabilitation. The 2012 earthquake event has the highest site PGA of 0.16g, which </w:t>
      </w:r>
      <w:r w:rsidR="00014E70">
        <w:t>has been</w:t>
      </w:r>
      <w:r>
        <w:t xml:space="preserve"> used in the back-analysis to understand the impact of shear strength.</w:t>
      </w:r>
    </w:p>
    <w:p w14:paraId="62CA43D1" w14:textId="6FF12933" w:rsidR="00BB6395" w:rsidRDefault="00BB6395" w:rsidP="00F615F0">
      <w:r>
        <w:t>The back-analysis of the 2012 event used the June 2012 batter geometries and groundwater conditions.  Sensitivity checks were undertaken to understand the impact of interseam shear strengths (11° and 18°</w:t>
      </w:r>
      <w:r w:rsidR="00754570">
        <w:t xml:space="preserve"> residual friction angles were used</w:t>
      </w:r>
      <w:r>
        <w:t>). Results indicate:</w:t>
      </w:r>
    </w:p>
    <w:p w14:paraId="0498A22A" w14:textId="4DF79A8F" w:rsidR="00BB6395" w:rsidRDefault="00BB6395" w:rsidP="00ED69BB">
      <w:pPr>
        <w:pStyle w:val="BodyTextFirstIndent"/>
        <w:numPr>
          <w:ilvl w:val="0"/>
          <w:numId w:val="147"/>
        </w:numPr>
      </w:pPr>
      <w:r>
        <w:t xml:space="preserve">18°: </w:t>
      </w:r>
      <w:r w:rsidR="00754570">
        <w:t>N</w:t>
      </w:r>
      <w:r>
        <w:t xml:space="preserve">o </w:t>
      </w:r>
      <w:r w:rsidR="00077C93">
        <w:t>stability</w:t>
      </w:r>
      <w:r>
        <w:t xml:space="preserve"> section has a FoS of under 1.0</w:t>
      </w:r>
      <w:r w:rsidR="00754570">
        <w:t>, m</w:t>
      </w:r>
      <w:r>
        <w:t>inimum calculated FoS of 1.28.</w:t>
      </w:r>
    </w:p>
    <w:p w14:paraId="6E91D4AF" w14:textId="08E6CCC6" w:rsidR="00BB6395" w:rsidRDefault="00BB6395" w:rsidP="00ED69BB">
      <w:pPr>
        <w:pStyle w:val="BodyTextFirstIndent"/>
        <w:numPr>
          <w:ilvl w:val="0"/>
          <w:numId w:val="147"/>
        </w:numPr>
      </w:pPr>
      <w:r>
        <w:t xml:space="preserve">11°: </w:t>
      </w:r>
      <w:r w:rsidR="00754570">
        <w:t>T</w:t>
      </w:r>
      <w:r>
        <w:t xml:space="preserve">hree </w:t>
      </w:r>
      <w:r w:rsidR="00077C93">
        <w:t>stability</w:t>
      </w:r>
      <w:r>
        <w:t xml:space="preserve"> sections (all in YTF WB) have FoS of under 1.0 (0.90, 0.94, 0.99)</w:t>
      </w:r>
      <w:r w:rsidR="00754570">
        <w:t>,</w:t>
      </w:r>
      <w:r>
        <w:t xml:space="preserve"> some </w:t>
      </w:r>
      <w:r w:rsidR="00077C93">
        <w:t xml:space="preserve">stability </w:t>
      </w:r>
      <w:r>
        <w:t>sections are quasi-stable (FoS 1.0 to 1.1</w:t>
      </w:r>
      <w:r w:rsidR="00CE1CED">
        <w:t>,</w:t>
      </w:r>
      <w:r>
        <w:t xml:space="preserve"> in YTF SWB, YTF RCB, YEF LRB).</w:t>
      </w:r>
    </w:p>
    <w:p w14:paraId="2BD3085C" w14:textId="2E6CFC15" w:rsidR="00680641" w:rsidRPr="00680641" w:rsidRDefault="00BB6395" w:rsidP="00F615F0">
      <w:r>
        <w:t>As there was observed good performance around the mine after the earthquake, the results of the back analysis support the logic that on a domain wide scale, the strength on the interseam layer is closer to the mean (18°) than the lower bound (11°) (</w:t>
      </w:r>
      <w:r w:rsidR="00F176A5">
        <w:t>refer S</w:t>
      </w:r>
      <w:r>
        <w:t>ection</w:t>
      </w:r>
      <w:r w:rsidR="00F176A5">
        <w:t xml:space="preserve"> </w:t>
      </w:r>
      <w:r w:rsidR="00026275">
        <w:fldChar w:fldCharType="begin"/>
      </w:r>
      <w:r w:rsidR="00026275">
        <w:instrText xml:space="preserve"> REF _Ref195687133 \n \h </w:instrText>
      </w:r>
      <w:r w:rsidR="00F615F0">
        <w:instrText xml:space="preserve"> \* MERGEFORMAT </w:instrText>
      </w:r>
      <w:r w:rsidR="00026275">
        <w:fldChar w:fldCharType="separate"/>
      </w:r>
      <w:r w:rsidR="00D35BC0">
        <w:t>8.9.2.3.3</w:t>
      </w:r>
      <w:r w:rsidR="00026275">
        <w:fldChar w:fldCharType="end"/>
      </w:r>
      <w:r>
        <w:t>).</w:t>
      </w:r>
    </w:p>
    <w:p w14:paraId="3B7FBA9A" w14:textId="77777777" w:rsidR="0050559D" w:rsidRDefault="0050559D" w:rsidP="0050559D">
      <w:pPr>
        <w:pStyle w:val="BodyTextFirstIndent"/>
        <w:ind w:firstLine="0"/>
      </w:pPr>
      <w:r>
        <w:t>This back analysis indicates that:</w:t>
      </w:r>
    </w:p>
    <w:p w14:paraId="78C782CB" w14:textId="77777777" w:rsidR="0050559D" w:rsidRDefault="0050559D" w:rsidP="000C7103">
      <w:pPr>
        <w:pStyle w:val="BodyTextFirstIndent"/>
        <w:numPr>
          <w:ilvl w:val="0"/>
          <w:numId w:val="224"/>
        </w:numPr>
      </w:pPr>
      <w:r>
        <w:t>All batters around the mine have performed satisfactorily during moderate seismic events, equivalent to an AEP of 1:600.</w:t>
      </w:r>
    </w:p>
    <w:p w14:paraId="118C688C" w14:textId="082E7191" w:rsidR="0050559D" w:rsidRPr="00680641" w:rsidRDefault="0050559D" w:rsidP="000C7103">
      <w:pPr>
        <w:pStyle w:val="BodyTextFirstIndent"/>
        <w:numPr>
          <w:ilvl w:val="0"/>
          <w:numId w:val="224"/>
        </w:numPr>
      </w:pPr>
      <w:r>
        <w:t>Higher mine-scale shear strength, of around 18°, is appropriate for assessment of stability under seismic loading.</w:t>
      </w:r>
    </w:p>
    <w:p w14:paraId="2002C718" w14:textId="160FB1F2" w:rsidR="00D4231E" w:rsidRDefault="00D4231E" w:rsidP="00074245">
      <w:pPr>
        <w:pStyle w:val="Heading4"/>
      </w:pPr>
      <w:bookmarkStart w:id="627" w:name="_Ref195687300"/>
      <w:r>
        <w:t>Pseudo-static Analysis</w:t>
      </w:r>
      <w:bookmarkEnd w:id="627"/>
    </w:p>
    <w:p w14:paraId="6390BE9D" w14:textId="127939DF" w:rsidR="008B711E" w:rsidRPr="00D905A7" w:rsidRDefault="008B711E" w:rsidP="00F615F0">
      <w:r w:rsidRPr="00D905A7">
        <w:t xml:space="preserve">The pseudo-static method applies a horizontal inertial force to the slope to represent a seismic load, calculated as a proportion of weight. It provides a FoS and indicates if the slope is at risk of yielding during an earthquake. Pseudo static back-analysis are also used to provide the critical seismic coefficient which is the horizontal seismic load required to achieve a FoS of 1 for a given model. </w:t>
      </w:r>
      <w:r w:rsidR="006E5372">
        <w:t>T</w:t>
      </w:r>
      <w:r w:rsidRPr="00D905A7">
        <w:t>he method is commonly used as an initial tool for seismic assessments.</w:t>
      </w:r>
    </w:p>
    <w:p w14:paraId="42ED8AFD" w14:textId="52AC10BA" w:rsidR="008B711E" w:rsidRPr="00FF6562" w:rsidRDefault="008B711E" w:rsidP="00F615F0">
      <w:r w:rsidRPr="00FF6562">
        <w:t>Both the Design Intent Period and the land use influence the risks from earthquakes, firstly because the probability of a site experiencing larger earthquakes increases with the time and secondly because whether or not a particular sized earthquake results in a significant risk depends on the sensitivity of man-made or natural infrastructure within the domain. The land use affects the potential consequence of failure and for a high consequence domain, a lower probability of exceedance, resulting in a higher design earthquake magnitude, is adopted.</w:t>
      </w:r>
    </w:p>
    <w:p w14:paraId="2DF9F2B7" w14:textId="77777777" w:rsidR="008B711E" w:rsidRPr="00576EA9" w:rsidRDefault="008B711E" w:rsidP="00F615F0">
      <w:r w:rsidRPr="00576EA9">
        <w:t>Domains with the following consequence categories were checked for seismic loading:</w:t>
      </w:r>
    </w:p>
    <w:p w14:paraId="68E1120C" w14:textId="77777777" w:rsidR="008B711E" w:rsidRPr="00576EA9" w:rsidRDefault="008B711E" w:rsidP="008B711E">
      <w:pPr>
        <w:pStyle w:val="BodyTextFirstIndent"/>
      </w:pPr>
      <w:r w:rsidRPr="00576EA9">
        <w:t>•</w:t>
      </w:r>
      <w:r w:rsidRPr="00576EA9">
        <w:tab/>
        <w:t>MRD</w:t>
      </w:r>
    </w:p>
    <w:p w14:paraId="1D7E3FB6" w14:textId="77777777" w:rsidR="008B711E" w:rsidRPr="00CE615B" w:rsidRDefault="008B711E" w:rsidP="008B711E">
      <w:pPr>
        <w:pStyle w:val="BodyTextFirstIndent"/>
      </w:pPr>
      <w:r w:rsidRPr="00CE615B">
        <w:t>•</w:t>
      </w:r>
      <w:r w:rsidRPr="00CE615B">
        <w:tab/>
        <w:t>Categories 4 and 5 for the 30-year design intent period, and</w:t>
      </w:r>
    </w:p>
    <w:p w14:paraId="0F5EEB6F" w14:textId="77777777" w:rsidR="008B711E" w:rsidRPr="00CE615B" w:rsidRDefault="008B711E" w:rsidP="008B711E">
      <w:pPr>
        <w:pStyle w:val="BodyTextFirstIndent"/>
      </w:pPr>
      <w:r w:rsidRPr="00CE615B">
        <w:t>•</w:t>
      </w:r>
      <w:r w:rsidRPr="00CE615B">
        <w:tab/>
        <w:t>Categories 3, 4, and 5 for the 100-year design intent period.</w:t>
      </w:r>
    </w:p>
    <w:p w14:paraId="1CFB00DC" w14:textId="309049D8" w:rsidR="00A16012" w:rsidRPr="00CE615B" w:rsidRDefault="00A16012" w:rsidP="00F615F0">
      <w:r w:rsidRPr="00A16012">
        <w:t>Domains with lower consequence categories were not assessed at this stage because (1) the pseudo-static PGAs are relatively low and moderate events such as the 2012 earthquake have already demonstrated adequate performance of the batters, and (2) the consequence of failure is low and do not typically involve risk to life.</w:t>
      </w:r>
    </w:p>
    <w:p w14:paraId="477AAB49" w14:textId="77777777" w:rsidR="008B711E" w:rsidRPr="00CE615B" w:rsidRDefault="008B711E" w:rsidP="00F615F0">
      <w:r w:rsidRPr="00CE615B">
        <w:t>The following failure mechanisms were modelled:</w:t>
      </w:r>
    </w:p>
    <w:p w14:paraId="4809DE92" w14:textId="38F9BF39" w:rsidR="008B711E" w:rsidRPr="00CE615B" w:rsidRDefault="008B711E" w:rsidP="008B711E">
      <w:pPr>
        <w:pStyle w:val="BodyTextFirstIndent"/>
      </w:pPr>
      <w:r w:rsidRPr="00CE615B">
        <w:t>1.</w:t>
      </w:r>
      <w:r w:rsidRPr="00CE615B">
        <w:tab/>
        <w:t xml:space="preserve">Domain-specific critical failure mechanisms at EOM for the 30-year design intent period, Section </w:t>
      </w:r>
      <w:r w:rsidR="00CE615B" w:rsidRPr="00CE615B">
        <w:fldChar w:fldCharType="begin"/>
      </w:r>
      <w:r w:rsidR="00CE615B" w:rsidRPr="00CE615B">
        <w:instrText xml:space="preserve"> REF _Ref197434450 \n \h </w:instrText>
      </w:r>
      <w:r w:rsidR="00CE615B">
        <w:instrText xml:space="preserve"> \* MERGEFORMAT </w:instrText>
      </w:r>
      <w:r w:rsidR="00CE615B" w:rsidRPr="00CE615B">
        <w:fldChar w:fldCharType="separate"/>
      </w:r>
      <w:r w:rsidR="00D35BC0">
        <w:t>8.9.2.3.4</w:t>
      </w:r>
      <w:r w:rsidR="00CE615B" w:rsidRPr="00CE615B">
        <w:fldChar w:fldCharType="end"/>
      </w:r>
      <w:r w:rsidRPr="00CE615B">
        <w:t>.</w:t>
      </w:r>
    </w:p>
    <w:p w14:paraId="3DAC52B8" w14:textId="77777777" w:rsidR="008B711E" w:rsidRPr="00CE615B" w:rsidRDefault="008B711E" w:rsidP="008B711E">
      <w:pPr>
        <w:pStyle w:val="BodyTextFirstIndent"/>
      </w:pPr>
      <w:r w:rsidRPr="00CE615B">
        <w:t>2.</w:t>
      </w:r>
      <w:r w:rsidRPr="00CE615B">
        <w:tab/>
        <w:t>Multilinear failure mechanism for the lake full 100-year design intent period.</w:t>
      </w:r>
    </w:p>
    <w:p w14:paraId="16EE21DB" w14:textId="62AD1576" w:rsidR="008B711E" w:rsidRPr="00CE615B" w:rsidRDefault="008B711E" w:rsidP="008B711E">
      <w:pPr>
        <w:pStyle w:val="BodyTextFirstIndent"/>
      </w:pPr>
      <w:r w:rsidRPr="00CE615B">
        <w:t>3.</w:t>
      </w:r>
      <w:r w:rsidRPr="00CE615B">
        <w:tab/>
        <w:t>Circular failure mechanism within the engineered fill in the MRD embankment</w:t>
      </w:r>
      <w:r w:rsidR="00CE615B" w:rsidRPr="00CE615B">
        <w:t>,</w:t>
      </w:r>
      <w:r w:rsidRPr="00CE615B">
        <w:t xml:space="preserve"> for </w:t>
      </w:r>
      <w:r w:rsidR="00077C93">
        <w:t>stability</w:t>
      </w:r>
      <w:r w:rsidRPr="00CE615B">
        <w:t xml:space="preserve"> section 32 only.</w:t>
      </w:r>
    </w:p>
    <w:p w14:paraId="48958D33" w14:textId="77777777" w:rsidR="008B711E" w:rsidRPr="00CE615B" w:rsidRDefault="008B711E" w:rsidP="00F615F0">
      <w:r w:rsidRPr="00CE615B">
        <w:t xml:space="preserve">Analysis for the 30-year Design Intent Period adopted the EOM situation, groundwater conditions and pore pressures. The final pit lake level situation and hydrostatic pore pressures were modelled for the 100-year Design Intent Period. </w:t>
      </w:r>
    </w:p>
    <w:p w14:paraId="639F223E" w14:textId="39E5450E" w:rsidR="00F50C3F" w:rsidRPr="00030826" w:rsidRDefault="008B711E" w:rsidP="00F615F0">
      <w:r w:rsidRPr="00030826">
        <w:t>The use of mean interseam shear strength is considered to be the representative condition for these seismic stability assessments</w:t>
      </w:r>
      <w:r w:rsidR="00030826" w:rsidRPr="00030826">
        <w:t>,</w:t>
      </w:r>
      <w:r w:rsidRPr="00030826">
        <w:t xml:space="preserve"> as per discussion in Section</w:t>
      </w:r>
      <w:r w:rsidR="00030826" w:rsidRPr="00030826">
        <w:t xml:space="preserve"> </w:t>
      </w:r>
      <w:r w:rsidR="00030826" w:rsidRPr="00030826">
        <w:fldChar w:fldCharType="begin"/>
      </w:r>
      <w:r w:rsidR="00030826" w:rsidRPr="00030826">
        <w:instrText xml:space="preserve"> REF _Ref195689018 \n \h </w:instrText>
      </w:r>
      <w:r w:rsidR="00030826">
        <w:instrText xml:space="preserve"> \* MERGEFORMAT </w:instrText>
      </w:r>
      <w:r w:rsidR="00030826" w:rsidRPr="00030826">
        <w:fldChar w:fldCharType="separate"/>
      </w:r>
      <w:r w:rsidR="00D35BC0">
        <w:t>8.10.2.3</w:t>
      </w:r>
      <w:r w:rsidR="00030826" w:rsidRPr="00030826">
        <w:fldChar w:fldCharType="end"/>
      </w:r>
      <w:r w:rsidRPr="00030826">
        <w:t>.</w:t>
      </w:r>
    </w:p>
    <w:p w14:paraId="2C56B1AC" w14:textId="7CA8FCD1" w:rsidR="008B711E" w:rsidRPr="00030826" w:rsidRDefault="008B711E" w:rsidP="00F615F0">
      <w:r w:rsidRPr="00030826">
        <w:t>The analyses are for a seismic loading coefficient of 50% of the consequence-specific PGA as a horizontal seismic load.</w:t>
      </w:r>
      <w:r w:rsidR="008E436C" w:rsidRPr="00030826">
        <w:t xml:space="preserve"> This reduction is</w:t>
      </w:r>
      <w:r w:rsidR="002A22DD" w:rsidRPr="00030826">
        <w:t xml:space="preserve"> consistent with AS4678 and has been previously used in different studies (Hynes–Griffin and Franklin </w:t>
      </w:r>
      <w:r w:rsidR="00B04C74">
        <w:t>(</w:t>
      </w:r>
      <w:r w:rsidR="002A22DD" w:rsidRPr="00030826">
        <w:t>1984</w:t>
      </w:r>
      <w:r w:rsidR="00B04C74">
        <w:t>)</w:t>
      </w:r>
      <w:r w:rsidR="002A22DD" w:rsidRPr="00030826">
        <w:t xml:space="preserve"> </w:t>
      </w:r>
      <w:r w:rsidR="002A22DD" w:rsidRPr="00B04C74">
        <w:rPr>
          <w:i/>
          <w:iCs/>
        </w:rPr>
        <w:t>Rationalizing the seismic coefficient method</w:t>
      </w:r>
      <w:r w:rsidR="00B04C74">
        <w:rPr>
          <w:i/>
          <w:iCs/>
        </w:rPr>
        <w:t xml:space="preserve"> </w:t>
      </w:r>
      <w:r w:rsidR="00B04C74">
        <w:t xml:space="preserve">as referenced in </w:t>
      </w:r>
      <w:r w:rsidR="004C52F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C52FC">
        <w:fldChar w:fldCharType="separate"/>
      </w:r>
      <w:r w:rsidR="004C52FC">
        <w:rPr>
          <w:noProof/>
        </w:rPr>
        <w:t>(PSM 2025b)</w:t>
      </w:r>
      <w:r w:rsidR="004C52FC">
        <w:fldChar w:fldCharType="end"/>
      </w:r>
      <w:r w:rsidR="002A22DD" w:rsidRPr="00030826">
        <w:t>)</w:t>
      </w:r>
      <w:r w:rsidR="00E018AE">
        <w:t>.</w:t>
      </w:r>
    </w:p>
    <w:p w14:paraId="3B4BB6EF" w14:textId="24A48BD5" w:rsidR="00D4231E" w:rsidRDefault="00D4231E" w:rsidP="00074245">
      <w:pPr>
        <w:pStyle w:val="Heading4"/>
      </w:pPr>
      <w:r>
        <w:t>Empirical Assessment of Displacement</w:t>
      </w:r>
    </w:p>
    <w:p w14:paraId="73C916F7" w14:textId="7F2B80AA" w:rsidR="003B6BC6" w:rsidRDefault="003B6BC6" w:rsidP="003B6BC6">
      <w:r w:rsidRPr="00327187">
        <w:t xml:space="preserve">Empirical assessment of displacements has been undertaken as a </w:t>
      </w:r>
      <w:r w:rsidR="00327187" w:rsidRPr="00327187">
        <w:t>feasibility level</w:t>
      </w:r>
      <w:r w:rsidRPr="00327187">
        <w:t xml:space="preserve"> assessment of the dynamic response. </w:t>
      </w:r>
      <w:r>
        <w:t xml:space="preserve">Two empirical methods </w:t>
      </w:r>
      <w:r w:rsidR="00112391">
        <w:t>have been used</w:t>
      </w:r>
      <w:r>
        <w:t xml:space="preserve"> to estimate co-seismic displacement for models where the FoS in the pseudostatic analysis is less than 1</w:t>
      </w:r>
      <w:r w:rsidR="007F70AC">
        <w:t xml:space="preserve"> (refer PSM4487-200R</w:t>
      </w:r>
      <w:r w:rsidR="00C57A9F">
        <w:t xml:space="preserve"> </w:t>
      </w:r>
      <w:r w:rsidR="00C57A9F">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57A9F">
        <w:fldChar w:fldCharType="separate"/>
      </w:r>
      <w:r w:rsidR="004C52FC">
        <w:rPr>
          <w:noProof/>
        </w:rPr>
        <w:t>(PSM 2025b)</w:t>
      </w:r>
      <w:r w:rsidR="00C57A9F">
        <w:fldChar w:fldCharType="end"/>
      </w:r>
      <w:r w:rsidR="007F70AC">
        <w:t xml:space="preserve"> for detailed methodology)</w:t>
      </w:r>
      <w:r>
        <w:t xml:space="preserve">. Displacement is estimated using the critical seismic coefficient, which is the earthquake acceleration to achieve a FoS = 1.0 stated as a fraction of the acceleration due to gravity. These empirical estimates are intended to provide displacement estimates for the </w:t>
      </w:r>
      <w:r w:rsidR="00112391">
        <w:t>geotechnical</w:t>
      </w:r>
      <w:r>
        <w:t xml:space="preserve"> domains, however</w:t>
      </w:r>
      <w:r w:rsidR="00112391">
        <w:t>,</w:t>
      </w:r>
      <w:r>
        <w:t xml:space="preserve"> these estimates do not consider distance behind the crest, size of slope, or spatial distribution of the calculated displacements.</w:t>
      </w:r>
    </w:p>
    <w:p w14:paraId="6848577D" w14:textId="08FE50EE" w:rsidR="006201FC" w:rsidRDefault="006201FC" w:rsidP="006201FC">
      <w:pPr>
        <w:pStyle w:val="Heading3"/>
      </w:pPr>
      <w:bookmarkStart w:id="628" w:name="_Ref198111655"/>
      <w:r>
        <w:t>Findings</w:t>
      </w:r>
      <w:bookmarkEnd w:id="628"/>
    </w:p>
    <w:p w14:paraId="39E5FA72" w14:textId="1638FDD2" w:rsidR="00AB64DF" w:rsidRPr="00C4726D" w:rsidRDefault="00AB64DF" w:rsidP="00EC31E3">
      <w:pPr>
        <w:pStyle w:val="Heading4"/>
      </w:pPr>
      <w:r>
        <w:t>Pseudostatic Analysis</w:t>
      </w:r>
      <w:r w:rsidR="00901FB9">
        <w:t xml:space="preserve"> Results</w:t>
      </w:r>
    </w:p>
    <w:p w14:paraId="5DBE4051" w14:textId="66399F55" w:rsidR="00AB64DF" w:rsidRPr="00402CBF" w:rsidRDefault="00AB64DF" w:rsidP="00402CBF">
      <w:pPr>
        <w:pStyle w:val="BodyTextFirstIndent"/>
        <w:ind w:firstLine="0"/>
      </w:pPr>
      <w:r w:rsidRPr="00402CBF">
        <w:t>The results</w:t>
      </w:r>
      <w:r w:rsidR="00402CBF" w:rsidRPr="00402CBF">
        <w:t>, including plans and model outputs,</w:t>
      </w:r>
      <w:r w:rsidRPr="00402CBF">
        <w:t xml:space="preserve"> are presented in </w:t>
      </w:r>
      <w:r w:rsidR="00402CBF" w:rsidRPr="00402CBF">
        <w:t>detail</w:t>
      </w:r>
      <w:r w:rsidRPr="00402CBF">
        <w:t xml:space="preserve"> in </w:t>
      </w:r>
      <w:r w:rsidR="00402CBF" w:rsidRPr="00402CBF">
        <w:t>PSM4487-200R</w:t>
      </w:r>
      <w:r w:rsidR="00601B13">
        <w:t xml:space="preserve"> </w:t>
      </w:r>
      <w:r w:rsidR="00601B13">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601B13">
        <w:fldChar w:fldCharType="separate"/>
      </w:r>
      <w:r w:rsidR="004C52FC">
        <w:rPr>
          <w:noProof/>
        </w:rPr>
        <w:t>(PSM 2025b)</w:t>
      </w:r>
      <w:r w:rsidR="00601B13">
        <w:fldChar w:fldCharType="end"/>
      </w:r>
      <w:r w:rsidR="00402CBF" w:rsidRPr="00402CBF">
        <w:t xml:space="preserve">. A </w:t>
      </w:r>
      <w:r w:rsidRPr="00402CBF">
        <w:t xml:space="preserve">summary </w:t>
      </w:r>
      <w:r w:rsidR="00402CBF" w:rsidRPr="00402CBF">
        <w:t>is provided here.</w:t>
      </w:r>
      <w:r w:rsidRPr="00402CBF">
        <w:t xml:space="preserve"> Results indicate:</w:t>
      </w:r>
    </w:p>
    <w:p w14:paraId="66B65EE8" w14:textId="6C12B65B" w:rsidR="00AB64DF" w:rsidRPr="00C5299F" w:rsidRDefault="00AB64DF" w:rsidP="00ED69BB">
      <w:pPr>
        <w:pStyle w:val="BodyTextFirstIndent"/>
        <w:numPr>
          <w:ilvl w:val="0"/>
          <w:numId w:val="199"/>
        </w:numPr>
      </w:pPr>
      <w:r w:rsidRPr="00C5299F">
        <w:t xml:space="preserve">For domains analysed for the 30-year rehabilitation period: FoS </w:t>
      </w:r>
      <w:r w:rsidR="00C5299F" w:rsidRPr="00C5299F">
        <w:t xml:space="preserve">are </w:t>
      </w:r>
      <w:r w:rsidRPr="00C5299F">
        <w:t>above or near 1.0. The lowest FoS is at YTF-SWB with FoS of 0.98 and 0.99. This is considered acceptable for this feasibility stage.</w:t>
      </w:r>
    </w:p>
    <w:p w14:paraId="1A14D8FC" w14:textId="3960BF32" w:rsidR="00AB64DF" w:rsidRDefault="00AB64DF" w:rsidP="00ED69BB">
      <w:pPr>
        <w:pStyle w:val="BodyTextFirstIndent"/>
        <w:numPr>
          <w:ilvl w:val="0"/>
          <w:numId w:val="199"/>
        </w:numPr>
      </w:pPr>
      <w:r w:rsidRPr="00C5299F">
        <w:t xml:space="preserve">For domains analysed for the 100-year period: </w:t>
      </w:r>
      <w:r w:rsidR="00C5299F" w:rsidRPr="00C5299F">
        <w:t>D</w:t>
      </w:r>
      <w:r w:rsidRPr="00C5299F">
        <w:t xml:space="preserve">ue to the higher PMLU category and the longer design duration attracting a much higher design PGA, many </w:t>
      </w:r>
      <w:r w:rsidR="00077C93">
        <w:t>stability</w:t>
      </w:r>
      <w:r w:rsidRPr="00C5299F">
        <w:t xml:space="preserve"> sections, especially those with a PMLU category of 4 or 5, report a FoS of lower than 1.0, indicating further seismic assessments will need to be considered in </w:t>
      </w:r>
      <w:r w:rsidR="00C5299F" w:rsidRPr="00C5299F">
        <w:t>the detailed</w:t>
      </w:r>
      <w:r w:rsidRPr="00C5299F">
        <w:t xml:space="preserve"> design stage.</w:t>
      </w:r>
    </w:p>
    <w:p w14:paraId="7F139429" w14:textId="7BE64F99" w:rsidR="00AB64DF" w:rsidRPr="00AB64DF" w:rsidRDefault="00901FB9" w:rsidP="00EC31E3">
      <w:pPr>
        <w:pStyle w:val="Heading4"/>
      </w:pPr>
      <w:r>
        <w:t>Empirical Deformation Results</w:t>
      </w:r>
    </w:p>
    <w:p w14:paraId="2DA47DA1" w14:textId="36068A5E" w:rsidR="00D94828" w:rsidRPr="00DD2FAB" w:rsidRDefault="00C5299F" w:rsidP="00D94828">
      <w:r w:rsidRPr="00DD2FAB">
        <w:t>A summary of th</w:t>
      </w:r>
      <w:r w:rsidR="00D94828" w:rsidRPr="00DD2FAB">
        <w:t xml:space="preserve">e </w:t>
      </w:r>
      <w:r w:rsidRPr="00DD2FAB">
        <w:t xml:space="preserve">displacement </w:t>
      </w:r>
      <w:r w:rsidR="00D94828" w:rsidRPr="00DD2FAB">
        <w:t xml:space="preserve">outputs </w:t>
      </w:r>
      <w:r w:rsidRPr="00DD2FAB">
        <w:t xml:space="preserve">for the deformation analysis is provided in </w:t>
      </w:r>
      <w:r w:rsidR="00DD2FAB" w:rsidRPr="00DD2FAB">
        <w:fldChar w:fldCharType="begin"/>
      </w:r>
      <w:r w:rsidR="00DD2FAB" w:rsidRPr="00DD2FAB">
        <w:instrText xml:space="preserve"> REF _Ref197434975 \h </w:instrText>
      </w:r>
      <w:r w:rsidR="00DD2FAB">
        <w:instrText xml:space="preserve"> \* MERGEFORMAT </w:instrText>
      </w:r>
      <w:r w:rsidR="00DD2FAB" w:rsidRPr="00DD2FAB">
        <w:fldChar w:fldCharType="separate"/>
      </w:r>
      <w:r w:rsidR="00D35BC0">
        <w:t xml:space="preserve">Table </w:t>
      </w:r>
      <w:r w:rsidR="00D35BC0">
        <w:rPr>
          <w:noProof/>
        </w:rPr>
        <w:t>8</w:t>
      </w:r>
      <w:r w:rsidR="00D35BC0">
        <w:rPr>
          <w:noProof/>
        </w:rPr>
        <w:noBreakHyphen/>
        <w:t>40</w:t>
      </w:r>
      <w:r w:rsidR="00DD2FAB" w:rsidRPr="00DD2FAB">
        <w:fldChar w:fldCharType="end"/>
      </w:r>
      <w:r w:rsidRPr="00DD2FAB">
        <w:t>.</w:t>
      </w:r>
    </w:p>
    <w:p w14:paraId="5CCF08D2" w14:textId="717A45DF" w:rsidR="00737E85" w:rsidRDefault="00D94828" w:rsidP="00737E85">
      <w:r w:rsidRPr="00737E85">
        <w:t>The calculated displacements are in the range from 40 to 750 mm.</w:t>
      </w:r>
      <w:r>
        <w:t xml:space="preserve">  </w:t>
      </w:r>
      <w:r w:rsidR="00737E85">
        <w:t xml:space="preserve">Comparing the calculated critical seismic coefficient for each </w:t>
      </w:r>
      <w:r w:rsidR="00077C93">
        <w:t xml:space="preserve">stability </w:t>
      </w:r>
      <w:r w:rsidR="00737E85">
        <w:t xml:space="preserve">section to the PGA of 0.16g of the historic event, which showed minimal amount of damage and no permanent displacements across the mine, and estimated displacements for a similar PGA in the </w:t>
      </w:r>
      <w:r w:rsidR="00354D62">
        <w:t xml:space="preserve">below </w:t>
      </w:r>
      <w:r w:rsidR="00737E85">
        <w:t>table, suggest</w:t>
      </w:r>
      <w:r w:rsidR="00354D62">
        <w:t>s</w:t>
      </w:r>
      <w:r w:rsidR="00737E85">
        <w:t xml:space="preserve"> this calculation method yields conservative results.</w:t>
      </w:r>
      <w:r w:rsidR="00354D62">
        <w:t xml:space="preserve"> </w:t>
      </w:r>
      <w:r w:rsidR="00737E85">
        <w:t>In addition, these estimated displacements need to be compared against the other displacements that occur and have occurred in the past around Yallourn Mine:</w:t>
      </w:r>
    </w:p>
    <w:p w14:paraId="0D924213" w14:textId="405256D8" w:rsidR="00737E85" w:rsidRDefault="00737E85" w:rsidP="00ED69BB">
      <w:pPr>
        <w:pStyle w:val="ListParagraph"/>
        <w:numPr>
          <w:ilvl w:val="0"/>
          <w:numId w:val="149"/>
        </w:numPr>
      </w:pPr>
      <w:r>
        <w:t xml:space="preserve">Long term movements due to the general mining operations at Yallourn and aquifer pumping in the </w:t>
      </w:r>
      <w:r w:rsidR="00354D62">
        <w:t>region</w:t>
      </w:r>
    </w:p>
    <w:p w14:paraId="1A744B47" w14:textId="43351A89" w:rsidR="00D94828" w:rsidRDefault="00737E85" w:rsidP="00ED69BB">
      <w:pPr>
        <w:pStyle w:val="ListParagraph"/>
        <w:numPr>
          <w:ilvl w:val="0"/>
          <w:numId w:val="149"/>
        </w:numPr>
      </w:pPr>
      <w:r>
        <w:t>Movements associated with pre-failure and pre-cracking movements for the 2007 YEF Latrobe River Batter Failure, which were up to 1800 mm.</w:t>
      </w:r>
    </w:p>
    <w:p w14:paraId="7151D240" w14:textId="0BB6ACC4" w:rsidR="00A16012" w:rsidRDefault="00A16012">
      <w:pPr>
        <w:spacing w:after="0" w:line="240" w:lineRule="auto"/>
      </w:pPr>
      <w:r>
        <w:br w:type="page"/>
      </w:r>
    </w:p>
    <w:p w14:paraId="48768DFC" w14:textId="1E63FAF6" w:rsidR="00737E85" w:rsidRDefault="00737E85" w:rsidP="00737E85">
      <w:pPr>
        <w:pStyle w:val="Caption"/>
        <w:keepNext/>
      </w:pPr>
      <w:bookmarkStart w:id="629" w:name="_Ref197434975"/>
      <w:bookmarkStart w:id="630" w:name="_Toc210127013"/>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0</w:t>
      </w:r>
      <w:r w:rsidR="00971AAD">
        <w:fldChar w:fldCharType="end"/>
      </w:r>
      <w:bookmarkEnd w:id="629"/>
      <w:r w:rsidR="00EE21BF">
        <w:rPr>
          <w:noProof/>
        </w:rPr>
        <w:t>:</w:t>
      </w:r>
      <w:r>
        <w:t xml:space="preserve"> Empirical </w:t>
      </w:r>
      <w:r w:rsidR="00354D62" w:rsidRPr="00354D62">
        <w:t xml:space="preserve">co-seismic displacement estimates for </w:t>
      </w:r>
      <w:r w:rsidR="00077C93">
        <w:t xml:space="preserve">stability </w:t>
      </w:r>
      <w:r w:rsidR="00354D62" w:rsidRPr="00354D62">
        <w:t>sections with a FoS &lt;1 for the 100-year design intent period</w:t>
      </w:r>
      <w:bookmarkEnd w:id="630"/>
    </w:p>
    <w:tbl>
      <w:tblPr>
        <w:tblStyle w:val="PSMTable"/>
        <w:tblW w:w="5000" w:type="pct"/>
        <w:tblLook w:val="0420" w:firstRow="1" w:lastRow="0" w:firstColumn="0" w:lastColumn="0" w:noHBand="0" w:noVBand="1"/>
      </w:tblPr>
      <w:tblGrid>
        <w:gridCol w:w="1619"/>
        <w:gridCol w:w="1716"/>
        <w:gridCol w:w="1083"/>
        <w:gridCol w:w="1359"/>
        <w:gridCol w:w="1516"/>
        <w:gridCol w:w="1662"/>
        <w:gridCol w:w="1811"/>
      </w:tblGrid>
      <w:tr w:rsidR="00737E85" w:rsidRPr="002810D1" w14:paraId="37A1F658" w14:textId="77777777" w:rsidTr="00A16012">
        <w:trPr>
          <w:cnfStyle w:val="100000000000" w:firstRow="1" w:lastRow="0" w:firstColumn="0" w:lastColumn="0" w:oddVBand="0" w:evenVBand="0" w:oddHBand="0" w:evenHBand="0" w:firstRowFirstColumn="0" w:firstRowLastColumn="0" w:lastRowFirstColumn="0" w:lastRowLastColumn="0"/>
          <w:trHeight w:val="545"/>
        </w:trPr>
        <w:tc>
          <w:tcPr>
            <w:tcW w:w="752" w:type="pct"/>
            <w:vMerge w:val="restart"/>
            <w:tcBorders>
              <w:top w:val="single" w:sz="4" w:space="0" w:color="auto"/>
              <w:left w:val="single" w:sz="4" w:space="0" w:color="auto"/>
              <w:bottom w:val="single" w:sz="4" w:space="0" w:color="auto"/>
              <w:right w:val="single" w:sz="4" w:space="0" w:color="auto"/>
            </w:tcBorders>
            <w:shd w:val="clear" w:color="auto" w:fill="8BC600"/>
          </w:tcPr>
          <w:p w14:paraId="45C91D24" w14:textId="77777777" w:rsidR="002810D1" w:rsidRPr="002A1596" w:rsidRDefault="002810D1">
            <w:pPr>
              <w:pStyle w:val="TableHeading"/>
              <w:rPr>
                <w:rFonts w:ascii="Verdana" w:hAnsi="Verdana"/>
                <w:sz w:val="18"/>
                <w:szCs w:val="18"/>
              </w:rPr>
            </w:pPr>
            <w:r w:rsidRPr="002A1596">
              <w:rPr>
                <w:rFonts w:ascii="Verdana" w:hAnsi="Verdana"/>
                <w:sz w:val="18"/>
                <w:szCs w:val="18"/>
              </w:rPr>
              <w:t>Domain</w:t>
            </w:r>
          </w:p>
        </w:tc>
        <w:tc>
          <w:tcPr>
            <w:tcW w:w="797" w:type="pct"/>
            <w:vMerge w:val="restart"/>
            <w:tcBorders>
              <w:top w:val="single" w:sz="4" w:space="0" w:color="auto"/>
              <w:left w:val="single" w:sz="4" w:space="0" w:color="auto"/>
              <w:bottom w:val="single" w:sz="4" w:space="0" w:color="auto"/>
              <w:right w:val="single" w:sz="4" w:space="0" w:color="auto"/>
            </w:tcBorders>
            <w:shd w:val="clear" w:color="auto" w:fill="8BC600"/>
          </w:tcPr>
          <w:p w14:paraId="4F6FCC0A" w14:textId="2DC2D5F2" w:rsidR="002810D1" w:rsidRPr="002A1596" w:rsidRDefault="00077C93">
            <w:pPr>
              <w:pStyle w:val="TableHeading"/>
              <w:rPr>
                <w:rFonts w:ascii="Verdana" w:hAnsi="Verdana"/>
                <w:sz w:val="18"/>
                <w:szCs w:val="18"/>
              </w:rPr>
            </w:pPr>
            <w:r>
              <w:rPr>
                <w:rFonts w:ascii="Verdana" w:hAnsi="Verdana"/>
                <w:sz w:val="18"/>
                <w:szCs w:val="18"/>
              </w:rPr>
              <w:t xml:space="preserve">Stability </w:t>
            </w:r>
            <w:r w:rsidR="002810D1" w:rsidRPr="002A1596">
              <w:rPr>
                <w:rFonts w:ascii="Verdana" w:hAnsi="Verdana"/>
                <w:sz w:val="18"/>
                <w:szCs w:val="18"/>
              </w:rPr>
              <w:t>Section</w:t>
            </w:r>
          </w:p>
        </w:tc>
        <w:tc>
          <w:tcPr>
            <w:tcW w:w="503" w:type="pct"/>
            <w:vMerge w:val="restart"/>
            <w:tcBorders>
              <w:top w:val="single" w:sz="4" w:space="0" w:color="auto"/>
              <w:left w:val="single" w:sz="4" w:space="0" w:color="auto"/>
              <w:bottom w:val="single" w:sz="4" w:space="0" w:color="auto"/>
              <w:right w:val="single" w:sz="4" w:space="0" w:color="auto"/>
            </w:tcBorders>
            <w:shd w:val="clear" w:color="auto" w:fill="8BC600"/>
          </w:tcPr>
          <w:p w14:paraId="0EF36CEF" w14:textId="77777777" w:rsidR="002810D1" w:rsidRPr="002A1596" w:rsidRDefault="002810D1">
            <w:pPr>
              <w:pStyle w:val="TableHeading"/>
              <w:rPr>
                <w:rFonts w:ascii="Verdana" w:hAnsi="Verdana"/>
                <w:sz w:val="18"/>
                <w:szCs w:val="18"/>
              </w:rPr>
            </w:pPr>
            <w:r w:rsidRPr="002A1596">
              <w:rPr>
                <w:rFonts w:ascii="Verdana" w:hAnsi="Verdana"/>
                <w:sz w:val="18"/>
                <w:szCs w:val="18"/>
              </w:rPr>
              <w:t>Lake Full pseudo-static FoS</w:t>
            </w:r>
          </w:p>
        </w:tc>
        <w:tc>
          <w:tcPr>
            <w:tcW w:w="2948" w:type="pct"/>
            <w:gridSpan w:val="4"/>
            <w:tcBorders>
              <w:top w:val="single" w:sz="4" w:space="0" w:color="auto"/>
              <w:left w:val="single" w:sz="4" w:space="0" w:color="auto"/>
              <w:bottom w:val="single" w:sz="4" w:space="0" w:color="auto"/>
              <w:right w:val="single" w:sz="4" w:space="0" w:color="auto"/>
            </w:tcBorders>
            <w:shd w:val="clear" w:color="auto" w:fill="8BC600"/>
          </w:tcPr>
          <w:p w14:paraId="2BA6C360"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Empirical Co-Seismic Displacement Estimate</w:t>
            </w:r>
          </w:p>
        </w:tc>
      </w:tr>
      <w:tr w:rsidR="002A1596" w:rsidRPr="002810D1" w14:paraId="089ADE9C" w14:textId="77777777" w:rsidTr="00A16012">
        <w:tc>
          <w:tcPr>
            <w:tcW w:w="752" w:type="pct"/>
            <w:vMerge/>
            <w:tcBorders>
              <w:top w:val="single" w:sz="4" w:space="0" w:color="auto"/>
              <w:left w:val="single" w:sz="4" w:space="0" w:color="auto"/>
              <w:bottom w:val="single" w:sz="4" w:space="0" w:color="auto"/>
              <w:right w:val="single" w:sz="4" w:space="0" w:color="auto"/>
            </w:tcBorders>
            <w:shd w:val="clear" w:color="auto" w:fill="8BC600"/>
          </w:tcPr>
          <w:p w14:paraId="5B7457D9" w14:textId="77777777" w:rsidR="002810D1" w:rsidRPr="002A1596" w:rsidRDefault="002810D1">
            <w:pPr>
              <w:pStyle w:val="TableHeading"/>
              <w:rPr>
                <w:rFonts w:ascii="Verdana" w:hAnsi="Verdana"/>
                <w:sz w:val="18"/>
                <w:szCs w:val="18"/>
              </w:rPr>
            </w:pPr>
          </w:p>
        </w:tc>
        <w:tc>
          <w:tcPr>
            <w:tcW w:w="797" w:type="pct"/>
            <w:vMerge/>
            <w:tcBorders>
              <w:top w:val="single" w:sz="4" w:space="0" w:color="auto"/>
              <w:left w:val="single" w:sz="4" w:space="0" w:color="auto"/>
              <w:bottom w:val="single" w:sz="4" w:space="0" w:color="auto"/>
              <w:right w:val="single" w:sz="4" w:space="0" w:color="auto"/>
            </w:tcBorders>
            <w:shd w:val="clear" w:color="auto" w:fill="8BC600"/>
          </w:tcPr>
          <w:p w14:paraId="195AFD6C" w14:textId="77777777" w:rsidR="002810D1" w:rsidRPr="002A1596" w:rsidRDefault="002810D1">
            <w:pPr>
              <w:pStyle w:val="TableHeading"/>
              <w:rPr>
                <w:rFonts w:ascii="Verdana" w:hAnsi="Verdana"/>
                <w:sz w:val="18"/>
                <w:szCs w:val="18"/>
              </w:rPr>
            </w:pPr>
          </w:p>
        </w:tc>
        <w:tc>
          <w:tcPr>
            <w:tcW w:w="503" w:type="pct"/>
            <w:vMerge/>
            <w:tcBorders>
              <w:top w:val="single" w:sz="4" w:space="0" w:color="auto"/>
              <w:left w:val="single" w:sz="4" w:space="0" w:color="auto"/>
              <w:bottom w:val="single" w:sz="4" w:space="0" w:color="auto"/>
              <w:right w:val="single" w:sz="4" w:space="0" w:color="auto"/>
            </w:tcBorders>
            <w:shd w:val="clear" w:color="auto" w:fill="8BC600"/>
          </w:tcPr>
          <w:p w14:paraId="52B8C6B0" w14:textId="77777777" w:rsidR="002810D1" w:rsidRPr="002A1596" w:rsidRDefault="002810D1">
            <w:pPr>
              <w:pStyle w:val="TableHeading"/>
              <w:rPr>
                <w:rFonts w:ascii="Verdana" w:hAnsi="Verdana"/>
                <w:sz w:val="18"/>
                <w:szCs w:val="18"/>
              </w:rPr>
            </w:pPr>
          </w:p>
        </w:tc>
        <w:tc>
          <w:tcPr>
            <w:tcW w:w="631" w:type="pct"/>
            <w:tcBorders>
              <w:top w:val="single" w:sz="4" w:space="0" w:color="auto"/>
              <w:left w:val="single" w:sz="4" w:space="0" w:color="auto"/>
              <w:bottom w:val="single" w:sz="4" w:space="0" w:color="auto"/>
              <w:right w:val="single" w:sz="4" w:space="0" w:color="auto"/>
            </w:tcBorders>
            <w:shd w:val="clear" w:color="auto" w:fill="8BC600"/>
            <w:vAlign w:val="bottom"/>
          </w:tcPr>
          <w:p w14:paraId="15AB3F75"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Critical Seismic Coefficient</w:t>
            </w:r>
          </w:p>
          <w:p w14:paraId="65AE2619"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g)</w:t>
            </w:r>
          </w:p>
        </w:tc>
        <w:tc>
          <w:tcPr>
            <w:tcW w:w="704" w:type="pct"/>
            <w:tcBorders>
              <w:top w:val="single" w:sz="4" w:space="0" w:color="auto"/>
              <w:left w:val="single" w:sz="4" w:space="0" w:color="auto"/>
              <w:bottom w:val="single" w:sz="4" w:space="0" w:color="auto"/>
              <w:right w:val="single" w:sz="4" w:space="0" w:color="auto"/>
            </w:tcBorders>
            <w:shd w:val="clear" w:color="auto" w:fill="8BC600"/>
            <w:vAlign w:val="bottom"/>
          </w:tcPr>
          <w:p w14:paraId="64F86891" w14:textId="2955BACD"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Length of Failure</w:t>
            </w:r>
          </w:p>
          <w:p w14:paraId="60FAB1C3"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m)</w:t>
            </w:r>
          </w:p>
        </w:tc>
        <w:tc>
          <w:tcPr>
            <w:tcW w:w="772" w:type="pct"/>
            <w:tcBorders>
              <w:top w:val="single" w:sz="4" w:space="0" w:color="auto"/>
              <w:left w:val="single" w:sz="4" w:space="0" w:color="auto"/>
              <w:bottom w:val="single" w:sz="4" w:space="0" w:color="auto"/>
              <w:right w:val="single" w:sz="4" w:space="0" w:color="auto"/>
            </w:tcBorders>
            <w:shd w:val="clear" w:color="auto" w:fill="8BC600"/>
            <w:vAlign w:val="bottom"/>
          </w:tcPr>
          <w:p w14:paraId="5C1A4D6E" w14:textId="62678A8F"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Displacement</w:t>
            </w:r>
          </w:p>
          <w:p w14:paraId="781958B0"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mm)</w:t>
            </w:r>
          </w:p>
        </w:tc>
        <w:tc>
          <w:tcPr>
            <w:tcW w:w="841" w:type="pct"/>
            <w:tcBorders>
              <w:top w:val="single" w:sz="4" w:space="0" w:color="auto"/>
              <w:left w:val="single" w:sz="4" w:space="0" w:color="auto"/>
              <w:bottom w:val="single" w:sz="4" w:space="0" w:color="auto"/>
              <w:right w:val="single" w:sz="4" w:space="0" w:color="auto"/>
            </w:tcBorders>
            <w:shd w:val="clear" w:color="auto" w:fill="8BC600"/>
            <w:vAlign w:val="bottom"/>
          </w:tcPr>
          <w:p w14:paraId="36920830" w14:textId="5CB273FA"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Strain</w:t>
            </w:r>
          </w:p>
          <w:p w14:paraId="1B50DF7F" w14:textId="77777777" w:rsidR="002810D1" w:rsidRPr="002A1596" w:rsidRDefault="002810D1" w:rsidP="00A16012">
            <w:pPr>
              <w:pStyle w:val="TableHeading"/>
              <w:spacing w:before="120" w:after="120"/>
              <w:rPr>
                <w:rFonts w:ascii="Verdana" w:hAnsi="Verdana"/>
                <w:sz w:val="18"/>
                <w:szCs w:val="18"/>
              </w:rPr>
            </w:pPr>
            <w:r w:rsidRPr="002A1596">
              <w:rPr>
                <w:rFonts w:ascii="Verdana" w:hAnsi="Verdana"/>
                <w:sz w:val="18"/>
                <w:szCs w:val="18"/>
              </w:rPr>
              <w:t>(%)</w:t>
            </w:r>
          </w:p>
        </w:tc>
      </w:tr>
      <w:tr w:rsidR="002810D1" w14:paraId="52B968D6" w14:textId="77777777" w:rsidTr="00C241D0">
        <w:trPr>
          <w:trHeight w:val="454"/>
        </w:trPr>
        <w:tc>
          <w:tcPr>
            <w:tcW w:w="752" w:type="pct"/>
            <w:tcBorders>
              <w:top w:val="single" w:sz="4" w:space="0" w:color="auto"/>
              <w:bottom w:val="single" w:sz="4" w:space="0" w:color="auto"/>
            </w:tcBorders>
          </w:tcPr>
          <w:p w14:paraId="385AC77C" w14:textId="77777777" w:rsidR="002810D1" w:rsidRPr="002A1596" w:rsidRDefault="002810D1">
            <w:pPr>
              <w:pStyle w:val="TableText"/>
              <w:rPr>
                <w:rFonts w:ascii="Verdana" w:hAnsi="Verdana"/>
                <w:sz w:val="18"/>
              </w:rPr>
            </w:pPr>
            <w:r w:rsidRPr="002A1596">
              <w:rPr>
                <w:rFonts w:ascii="Verdana" w:hAnsi="Verdana"/>
                <w:sz w:val="18"/>
              </w:rPr>
              <w:t>YEF-NB W</w:t>
            </w:r>
          </w:p>
        </w:tc>
        <w:tc>
          <w:tcPr>
            <w:tcW w:w="797" w:type="pct"/>
            <w:tcBorders>
              <w:top w:val="single" w:sz="4" w:space="0" w:color="auto"/>
              <w:bottom w:val="single" w:sz="4" w:space="0" w:color="auto"/>
            </w:tcBorders>
          </w:tcPr>
          <w:p w14:paraId="0DA3BE76" w14:textId="77777777" w:rsidR="002810D1" w:rsidRPr="002A1596" w:rsidRDefault="002810D1">
            <w:pPr>
              <w:pStyle w:val="TableText"/>
              <w:jc w:val="center"/>
              <w:rPr>
                <w:rFonts w:ascii="Verdana" w:hAnsi="Verdana"/>
                <w:sz w:val="18"/>
              </w:rPr>
            </w:pPr>
            <w:r w:rsidRPr="002A1596">
              <w:rPr>
                <w:rFonts w:ascii="Verdana" w:hAnsi="Verdana"/>
                <w:sz w:val="18"/>
              </w:rPr>
              <w:t>1</w:t>
            </w:r>
          </w:p>
        </w:tc>
        <w:tc>
          <w:tcPr>
            <w:tcW w:w="503" w:type="pct"/>
            <w:tcBorders>
              <w:top w:val="single" w:sz="4" w:space="0" w:color="auto"/>
              <w:bottom w:val="single" w:sz="4" w:space="0" w:color="auto"/>
            </w:tcBorders>
          </w:tcPr>
          <w:p w14:paraId="5DCE633F" w14:textId="77777777" w:rsidR="002810D1" w:rsidRPr="002A1596" w:rsidRDefault="002810D1">
            <w:pPr>
              <w:pStyle w:val="TableText"/>
              <w:jc w:val="center"/>
              <w:rPr>
                <w:rFonts w:ascii="Verdana" w:hAnsi="Verdana"/>
                <w:sz w:val="18"/>
              </w:rPr>
            </w:pPr>
            <w:r w:rsidRPr="002A1596">
              <w:rPr>
                <w:rFonts w:ascii="Verdana" w:hAnsi="Verdana"/>
                <w:sz w:val="18"/>
              </w:rPr>
              <w:t>0.69</w:t>
            </w:r>
          </w:p>
        </w:tc>
        <w:tc>
          <w:tcPr>
            <w:tcW w:w="631" w:type="pct"/>
            <w:tcBorders>
              <w:top w:val="single" w:sz="4" w:space="0" w:color="auto"/>
              <w:bottom w:val="single" w:sz="4" w:space="0" w:color="auto"/>
            </w:tcBorders>
          </w:tcPr>
          <w:p w14:paraId="51C2526F" w14:textId="77777777" w:rsidR="002810D1" w:rsidRPr="002A1596" w:rsidRDefault="002810D1">
            <w:pPr>
              <w:pStyle w:val="TableText"/>
              <w:jc w:val="center"/>
              <w:rPr>
                <w:rFonts w:ascii="Verdana" w:hAnsi="Verdana"/>
                <w:sz w:val="18"/>
              </w:rPr>
            </w:pPr>
            <w:r w:rsidRPr="002A1596">
              <w:rPr>
                <w:rFonts w:ascii="Verdana" w:hAnsi="Verdana"/>
                <w:sz w:val="18"/>
              </w:rPr>
              <w:t>0.13</w:t>
            </w:r>
          </w:p>
        </w:tc>
        <w:tc>
          <w:tcPr>
            <w:tcW w:w="704" w:type="pct"/>
            <w:tcBorders>
              <w:top w:val="single" w:sz="4" w:space="0" w:color="auto"/>
              <w:bottom w:val="single" w:sz="4" w:space="0" w:color="auto"/>
            </w:tcBorders>
          </w:tcPr>
          <w:p w14:paraId="26E15168" w14:textId="77777777" w:rsidR="002810D1" w:rsidRPr="002A1596" w:rsidRDefault="002810D1">
            <w:pPr>
              <w:pStyle w:val="TableText"/>
              <w:jc w:val="center"/>
              <w:rPr>
                <w:rFonts w:ascii="Verdana" w:hAnsi="Verdana"/>
                <w:sz w:val="18"/>
              </w:rPr>
            </w:pPr>
            <w:r w:rsidRPr="002A1596">
              <w:rPr>
                <w:rFonts w:ascii="Verdana" w:hAnsi="Verdana"/>
                <w:sz w:val="18"/>
              </w:rPr>
              <w:t>575</w:t>
            </w:r>
          </w:p>
        </w:tc>
        <w:tc>
          <w:tcPr>
            <w:tcW w:w="772" w:type="pct"/>
            <w:tcBorders>
              <w:top w:val="single" w:sz="4" w:space="0" w:color="auto"/>
              <w:bottom w:val="single" w:sz="4" w:space="0" w:color="auto"/>
            </w:tcBorders>
          </w:tcPr>
          <w:p w14:paraId="2CFCB788" w14:textId="77777777" w:rsidR="002810D1" w:rsidRPr="002A1596" w:rsidRDefault="002810D1">
            <w:pPr>
              <w:pStyle w:val="TableText"/>
              <w:jc w:val="center"/>
              <w:rPr>
                <w:rFonts w:ascii="Verdana" w:hAnsi="Verdana"/>
                <w:sz w:val="18"/>
              </w:rPr>
            </w:pPr>
            <w:r w:rsidRPr="002A1596">
              <w:rPr>
                <w:rFonts w:ascii="Verdana" w:hAnsi="Verdana"/>
                <w:sz w:val="18"/>
              </w:rPr>
              <w:t>121</w:t>
            </w:r>
          </w:p>
        </w:tc>
        <w:tc>
          <w:tcPr>
            <w:tcW w:w="841" w:type="pct"/>
            <w:tcBorders>
              <w:top w:val="single" w:sz="4" w:space="0" w:color="auto"/>
              <w:bottom w:val="single" w:sz="4" w:space="0" w:color="auto"/>
            </w:tcBorders>
          </w:tcPr>
          <w:p w14:paraId="7619B172" w14:textId="77777777" w:rsidR="002810D1" w:rsidRPr="002A1596" w:rsidRDefault="002810D1">
            <w:pPr>
              <w:pStyle w:val="TableText"/>
              <w:jc w:val="center"/>
              <w:rPr>
                <w:rFonts w:ascii="Verdana" w:hAnsi="Verdana"/>
                <w:sz w:val="18"/>
              </w:rPr>
            </w:pPr>
            <w:r w:rsidRPr="002A1596">
              <w:rPr>
                <w:rFonts w:ascii="Verdana" w:hAnsi="Verdana"/>
                <w:sz w:val="18"/>
              </w:rPr>
              <w:t>0.02%</w:t>
            </w:r>
          </w:p>
        </w:tc>
      </w:tr>
      <w:tr w:rsidR="002810D1" w:rsidRPr="002810D1" w14:paraId="4702F4EF" w14:textId="77777777" w:rsidTr="00C241D0">
        <w:trPr>
          <w:trHeight w:val="454"/>
        </w:trPr>
        <w:tc>
          <w:tcPr>
            <w:tcW w:w="752" w:type="pct"/>
            <w:vMerge w:val="restart"/>
            <w:tcBorders>
              <w:top w:val="single" w:sz="4" w:space="0" w:color="auto"/>
              <w:left w:val="single" w:sz="4" w:space="0" w:color="auto"/>
              <w:bottom w:val="single" w:sz="4" w:space="0" w:color="auto"/>
              <w:right w:val="single" w:sz="4" w:space="0" w:color="auto"/>
            </w:tcBorders>
          </w:tcPr>
          <w:p w14:paraId="2DF7AE7D" w14:textId="77777777" w:rsidR="002810D1" w:rsidRPr="002A1596" w:rsidRDefault="002810D1">
            <w:pPr>
              <w:pStyle w:val="TableText"/>
              <w:rPr>
                <w:rFonts w:ascii="Verdana" w:hAnsi="Verdana"/>
                <w:sz w:val="18"/>
              </w:rPr>
            </w:pPr>
            <w:r w:rsidRPr="002A1596">
              <w:rPr>
                <w:rFonts w:ascii="Verdana" w:hAnsi="Verdana"/>
                <w:sz w:val="18"/>
              </w:rPr>
              <w:t>YEF-LRB</w:t>
            </w:r>
          </w:p>
        </w:tc>
        <w:tc>
          <w:tcPr>
            <w:tcW w:w="797" w:type="pct"/>
            <w:tcBorders>
              <w:top w:val="single" w:sz="4" w:space="0" w:color="auto"/>
              <w:left w:val="single" w:sz="4" w:space="0" w:color="auto"/>
              <w:bottom w:val="single" w:sz="4" w:space="0" w:color="auto"/>
              <w:right w:val="single" w:sz="4" w:space="0" w:color="auto"/>
            </w:tcBorders>
          </w:tcPr>
          <w:p w14:paraId="11EDB599" w14:textId="77777777" w:rsidR="002810D1" w:rsidRPr="002A1596" w:rsidRDefault="002810D1">
            <w:pPr>
              <w:pStyle w:val="TableText"/>
              <w:jc w:val="center"/>
              <w:rPr>
                <w:rFonts w:ascii="Verdana" w:hAnsi="Verdana"/>
                <w:sz w:val="18"/>
              </w:rPr>
            </w:pPr>
            <w:r w:rsidRPr="002A1596">
              <w:rPr>
                <w:rFonts w:ascii="Verdana" w:hAnsi="Verdana"/>
                <w:sz w:val="18"/>
              </w:rPr>
              <w:t>4</w:t>
            </w:r>
          </w:p>
        </w:tc>
        <w:tc>
          <w:tcPr>
            <w:tcW w:w="503" w:type="pct"/>
            <w:tcBorders>
              <w:top w:val="single" w:sz="4" w:space="0" w:color="auto"/>
              <w:left w:val="single" w:sz="4" w:space="0" w:color="auto"/>
              <w:bottom w:val="single" w:sz="4" w:space="0" w:color="auto"/>
              <w:right w:val="single" w:sz="4" w:space="0" w:color="auto"/>
            </w:tcBorders>
          </w:tcPr>
          <w:p w14:paraId="675C6D4C" w14:textId="77777777" w:rsidR="002810D1" w:rsidRPr="002A1596" w:rsidRDefault="002810D1">
            <w:pPr>
              <w:pStyle w:val="TableText"/>
              <w:jc w:val="center"/>
              <w:rPr>
                <w:rFonts w:ascii="Verdana" w:hAnsi="Verdana"/>
                <w:sz w:val="18"/>
              </w:rPr>
            </w:pPr>
            <w:r w:rsidRPr="002A1596">
              <w:rPr>
                <w:rFonts w:ascii="Verdana" w:hAnsi="Verdana"/>
                <w:sz w:val="18"/>
              </w:rPr>
              <w:t>0.68</w:t>
            </w:r>
          </w:p>
        </w:tc>
        <w:tc>
          <w:tcPr>
            <w:tcW w:w="631" w:type="pct"/>
            <w:tcBorders>
              <w:top w:val="single" w:sz="4" w:space="0" w:color="auto"/>
              <w:left w:val="single" w:sz="4" w:space="0" w:color="auto"/>
              <w:bottom w:val="single" w:sz="4" w:space="0" w:color="auto"/>
              <w:right w:val="single" w:sz="4" w:space="0" w:color="auto"/>
            </w:tcBorders>
          </w:tcPr>
          <w:p w14:paraId="5FD9D7B8" w14:textId="77777777" w:rsidR="002810D1" w:rsidRPr="002A1596" w:rsidRDefault="002810D1">
            <w:pPr>
              <w:pStyle w:val="TableText"/>
              <w:jc w:val="center"/>
              <w:rPr>
                <w:rFonts w:ascii="Verdana" w:hAnsi="Verdana"/>
                <w:sz w:val="18"/>
              </w:rPr>
            </w:pPr>
            <w:r w:rsidRPr="002A1596">
              <w:rPr>
                <w:rFonts w:ascii="Verdana" w:hAnsi="Verdana"/>
                <w:sz w:val="18"/>
              </w:rPr>
              <w:t>0.13</w:t>
            </w:r>
          </w:p>
        </w:tc>
        <w:tc>
          <w:tcPr>
            <w:tcW w:w="704" w:type="pct"/>
            <w:tcBorders>
              <w:top w:val="single" w:sz="4" w:space="0" w:color="auto"/>
              <w:left w:val="single" w:sz="4" w:space="0" w:color="auto"/>
              <w:bottom w:val="single" w:sz="4" w:space="0" w:color="auto"/>
              <w:right w:val="single" w:sz="4" w:space="0" w:color="auto"/>
            </w:tcBorders>
          </w:tcPr>
          <w:p w14:paraId="4335A940" w14:textId="77777777" w:rsidR="002810D1" w:rsidRPr="002A1596" w:rsidRDefault="002810D1">
            <w:pPr>
              <w:pStyle w:val="TableText"/>
              <w:jc w:val="center"/>
              <w:rPr>
                <w:rFonts w:ascii="Verdana" w:hAnsi="Verdana"/>
                <w:sz w:val="18"/>
              </w:rPr>
            </w:pPr>
            <w:r w:rsidRPr="002A1596">
              <w:rPr>
                <w:rFonts w:ascii="Verdana" w:hAnsi="Verdana"/>
                <w:sz w:val="18"/>
              </w:rPr>
              <w:t>622</w:t>
            </w:r>
          </w:p>
        </w:tc>
        <w:tc>
          <w:tcPr>
            <w:tcW w:w="772" w:type="pct"/>
            <w:tcBorders>
              <w:top w:val="single" w:sz="4" w:space="0" w:color="auto"/>
              <w:left w:val="single" w:sz="4" w:space="0" w:color="auto"/>
              <w:bottom w:val="single" w:sz="4" w:space="0" w:color="auto"/>
              <w:right w:val="single" w:sz="4" w:space="0" w:color="auto"/>
            </w:tcBorders>
          </w:tcPr>
          <w:p w14:paraId="7CAADC4E" w14:textId="77777777" w:rsidR="002810D1" w:rsidRPr="002A1596" w:rsidRDefault="002810D1">
            <w:pPr>
              <w:pStyle w:val="TableText"/>
              <w:jc w:val="center"/>
              <w:rPr>
                <w:rFonts w:ascii="Verdana" w:hAnsi="Verdana"/>
                <w:sz w:val="18"/>
              </w:rPr>
            </w:pPr>
            <w:r w:rsidRPr="002A1596">
              <w:rPr>
                <w:rFonts w:ascii="Verdana" w:hAnsi="Verdana"/>
                <w:sz w:val="18"/>
              </w:rPr>
              <w:t>121</w:t>
            </w:r>
          </w:p>
        </w:tc>
        <w:tc>
          <w:tcPr>
            <w:tcW w:w="841" w:type="pct"/>
            <w:tcBorders>
              <w:top w:val="single" w:sz="4" w:space="0" w:color="auto"/>
              <w:left w:val="single" w:sz="4" w:space="0" w:color="auto"/>
              <w:bottom w:val="single" w:sz="4" w:space="0" w:color="auto"/>
              <w:right w:val="single" w:sz="4" w:space="0" w:color="auto"/>
            </w:tcBorders>
          </w:tcPr>
          <w:p w14:paraId="41D2974B" w14:textId="77777777" w:rsidR="002810D1" w:rsidRPr="002A1596" w:rsidRDefault="002810D1">
            <w:pPr>
              <w:pStyle w:val="TableText"/>
              <w:jc w:val="center"/>
              <w:rPr>
                <w:rFonts w:ascii="Verdana" w:hAnsi="Verdana"/>
                <w:sz w:val="18"/>
              </w:rPr>
            </w:pPr>
            <w:r w:rsidRPr="002A1596">
              <w:rPr>
                <w:rFonts w:ascii="Verdana" w:hAnsi="Verdana"/>
                <w:sz w:val="18"/>
              </w:rPr>
              <w:t>0.02%</w:t>
            </w:r>
          </w:p>
        </w:tc>
      </w:tr>
      <w:tr w:rsidR="002810D1" w:rsidRPr="002810D1" w14:paraId="0497B095" w14:textId="77777777" w:rsidTr="00C241D0">
        <w:trPr>
          <w:trHeight w:val="454"/>
        </w:trPr>
        <w:tc>
          <w:tcPr>
            <w:tcW w:w="752" w:type="pct"/>
            <w:vMerge/>
            <w:tcBorders>
              <w:top w:val="single" w:sz="4" w:space="0" w:color="auto"/>
              <w:left w:val="single" w:sz="4" w:space="0" w:color="auto"/>
              <w:bottom w:val="single" w:sz="4" w:space="0" w:color="auto"/>
              <w:right w:val="single" w:sz="4" w:space="0" w:color="auto"/>
            </w:tcBorders>
          </w:tcPr>
          <w:p w14:paraId="577B42C0" w14:textId="77777777" w:rsidR="002810D1" w:rsidRPr="002A1596" w:rsidRDefault="002810D1">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2EBC95FE" w14:textId="77777777" w:rsidR="002810D1" w:rsidRPr="002A1596" w:rsidRDefault="002810D1">
            <w:pPr>
              <w:pStyle w:val="TableText"/>
              <w:jc w:val="center"/>
              <w:rPr>
                <w:rFonts w:ascii="Verdana" w:hAnsi="Verdana"/>
                <w:sz w:val="18"/>
              </w:rPr>
            </w:pPr>
            <w:r w:rsidRPr="002A1596">
              <w:rPr>
                <w:rFonts w:ascii="Verdana" w:hAnsi="Verdana"/>
                <w:sz w:val="18"/>
              </w:rPr>
              <w:t>5</w:t>
            </w:r>
          </w:p>
        </w:tc>
        <w:tc>
          <w:tcPr>
            <w:tcW w:w="503" w:type="pct"/>
            <w:tcBorders>
              <w:top w:val="single" w:sz="4" w:space="0" w:color="auto"/>
              <w:left w:val="single" w:sz="4" w:space="0" w:color="auto"/>
              <w:bottom w:val="single" w:sz="4" w:space="0" w:color="auto"/>
              <w:right w:val="single" w:sz="4" w:space="0" w:color="auto"/>
            </w:tcBorders>
          </w:tcPr>
          <w:p w14:paraId="13D30DBD" w14:textId="77777777" w:rsidR="002810D1" w:rsidRPr="002A1596" w:rsidRDefault="002810D1">
            <w:pPr>
              <w:pStyle w:val="TableText"/>
              <w:jc w:val="center"/>
              <w:rPr>
                <w:rFonts w:ascii="Verdana" w:hAnsi="Verdana"/>
                <w:sz w:val="18"/>
              </w:rPr>
            </w:pPr>
            <w:r w:rsidRPr="002A1596">
              <w:rPr>
                <w:rFonts w:ascii="Verdana" w:hAnsi="Verdana"/>
                <w:sz w:val="18"/>
              </w:rPr>
              <w:t>0.45</w:t>
            </w:r>
          </w:p>
        </w:tc>
        <w:tc>
          <w:tcPr>
            <w:tcW w:w="631" w:type="pct"/>
            <w:tcBorders>
              <w:top w:val="single" w:sz="4" w:space="0" w:color="auto"/>
              <w:left w:val="single" w:sz="4" w:space="0" w:color="auto"/>
              <w:bottom w:val="single" w:sz="4" w:space="0" w:color="auto"/>
              <w:right w:val="single" w:sz="4" w:space="0" w:color="auto"/>
            </w:tcBorders>
          </w:tcPr>
          <w:p w14:paraId="22C2C4AF" w14:textId="77777777" w:rsidR="002810D1" w:rsidRPr="002A1596" w:rsidRDefault="002810D1">
            <w:pPr>
              <w:pStyle w:val="TableText"/>
              <w:jc w:val="center"/>
              <w:rPr>
                <w:rFonts w:ascii="Verdana" w:hAnsi="Verdana"/>
                <w:sz w:val="18"/>
              </w:rPr>
            </w:pPr>
            <w:r w:rsidRPr="002A1596">
              <w:rPr>
                <w:rFonts w:ascii="Verdana" w:hAnsi="Verdana"/>
                <w:sz w:val="18"/>
              </w:rPr>
              <w:t>0.09</w:t>
            </w:r>
          </w:p>
        </w:tc>
        <w:tc>
          <w:tcPr>
            <w:tcW w:w="704" w:type="pct"/>
            <w:tcBorders>
              <w:top w:val="single" w:sz="4" w:space="0" w:color="auto"/>
              <w:left w:val="single" w:sz="4" w:space="0" w:color="auto"/>
              <w:bottom w:val="single" w:sz="4" w:space="0" w:color="auto"/>
              <w:right w:val="single" w:sz="4" w:space="0" w:color="auto"/>
            </w:tcBorders>
          </w:tcPr>
          <w:p w14:paraId="250029D2" w14:textId="77777777" w:rsidR="002810D1" w:rsidRPr="002A1596" w:rsidRDefault="002810D1">
            <w:pPr>
              <w:pStyle w:val="TableText"/>
              <w:jc w:val="center"/>
              <w:rPr>
                <w:rFonts w:ascii="Verdana" w:hAnsi="Verdana"/>
                <w:sz w:val="18"/>
              </w:rPr>
            </w:pPr>
            <w:r w:rsidRPr="002A1596">
              <w:rPr>
                <w:rFonts w:ascii="Verdana" w:hAnsi="Verdana"/>
                <w:sz w:val="18"/>
              </w:rPr>
              <w:t>627</w:t>
            </w:r>
          </w:p>
        </w:tc>
        <w:tc>
          <w:tcPr>
            <w:tcW w:w="772" w:type="pct"/>
            <w:tcBorders>
              <w:top w:val="single" w:sz="4" w:space="0" w:color="auto"/>
              <w:left w:val="single" w:sz="4" w:space="0" w:color="auto"/>
              <w:bottom w:val="single" w:sz="4" w:space="0" w:color="auto"/>
              <w:right w:val="single" w:sz="4" w:space="0" w:color="auto"/>
            </w:tcBorders>
          </w:tcPr>
          <w:p w14:paraId="12511244" w14:textId="77777777" w:rsidR="002810D1" w:rsidRPr="002A1596" w:rsidRDefault="002810D1">
            <w:pPr>
              <w:pStyle w:val="TableText"/>
              <w:jc w:val="center"/>
              <w:rPr>
                <w:rFonts w:ascii="Verdana" w:hAnsi="Verdana"/>
                <w:sz w:val="18"/>
              </w:rPr>
            </w:pPr>
            <w:r w:rsidRPr="002A1596">
              <w:rPr>
                <w:rFonts w:ascii="Verdana" w:hAnsi="Verdana"/>
                <w:sz w:val="18"/>
              </w:rPr>
              <w:t>273</w:t>
            </w:r>
          </w:p>
        </w:tc>
        <w:tc>
          <w:tcPr>
            <w:tcW w:w="841" w:type="pct"/>
            <w:tcBorders>
              <w:top w:val="single" w:sz="4" w:space="0" w:color="auto"/>
              <w:left w:val="single" w:sz="4" w:space="0" w:color="auto"/>
              <w:bottom w:val="single" w:sz="4" w:space="0" w:color="auto"/>
              <w:right w:val="single" w:sz="4" w:space="0" w:color="auto"/>
            </w:tcBorders>
          </w:tcPr>
          <w:p w14:paraId="4B367E4A" w14:textId="77777777" w:rsidR="002810D1" w:rsidRPr="002A1596" w:rsidRDefault="002810D1">
            <w:pPr>
              <w:pStyle w:val="TableText"/>
              <w:jc w:val="center"/>
              <w:rPr>
                <w:rFonts w:ascii="Verdana" w:hAnsi="Verdana"/>
                <w:sz w:val="18"/>
              </w:rPr>
            </w:pPr>
            <w:r w:rsidRPr="002A1596">
              <w:rPr>
                <w:rFonts w:ascii="Verdana" w:hAnsi="Verdana"/>
                <w:sz w:val="18"/>
              </w:rPr>
              <w:t>0.04%</w:t>
            </w:r>
          </w:p>
        </w:tc>
      </w:tr>
      <w:tr w:rsidR="002810D1" w:rsidRPr="002810D1" w14:paraId="7330425A" w14:textId="77777777" w:rsidTr="00C241D0">
        <w:trPr>
          <w:trHeight w:val="454"/>
        </w:trPr>
        <w:tc>
          <w:tcPr>
            <w:tcW w:w="752" w:type="pct"/>
            <w:vMerge/>
            <w:tcBorders>
              <w:top w:val="single" w:sz="4" w:space="0" w:color="auto"/>
              <w:left w:val="single" w:sz="4" w:space="0" w:color="auto"/>
              <w:bottom w:val="single" w:sz="4" w:space="0" w:color="auto"/>
              <w:right w:val="single" w:sz="4" w:space="0" w:color="auto"/>
            </w:tcBorders>
          </w:tcPr>
          <w:p w14:paraId="4A5DF37C" w14:textId="77777777" w:rsidR="002810D1" w:rsidRPr="002A1596" w:rsidRDefault="002810D1">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1152AE19" w14:textId="77777777" w:rsidR="002810D1" w:rsidRPr="002A1596" w:rsidRDefault="002810D1">
            <w:pPr>
              <w:pStyle w:val="TableText"/>
              <w:jc w:val="center"/>
              <w:rPr>
                <w:rFonts w:ascii="Verdana" w:hAnsi="Verdana"/>
                <w:sz w:val="18"/>
              </w:rPr>
            </w:pPr>
            <w:r w:rsidRPr="002A1596">
              <w:rPr>
                <w:rFonts w:ascii="Verdana" w:hAnsi="Verdana"/>
                <w:sz w:val="18"/>
              </w:rPr>
              <w:t>6</w:t>
            </w:r>
          </w:p>
        </w:tc>
        <w:tc>
          <w:tcPr>
            <w:tcW w:w="503" w:type="pct"/>
            <w:tcBorders>
              <w:top w:val="single" w:sz="4" w:space="0" w:color="auto"/>
              <w:left w:val="single" w:sz="4" w:space="0" w:color="auto"/>
              <w:bottom w:val="single" w:sz="4" w:space="0" w:color="auto"/>
              <w:right w:val="single" w:sz="4" w:space="0" w:color="auto"/>
            </w:tcBorders>
          </w:tcPr>
          <w:p w14:paraId="2BEDA497" w14:textId="77777777" w:rsidR="002810D1" w:rsidRPr="002A1596" w:rsidRDefault="002810D1">
            <w:pPr>
              <w:pStyle w:val="TableText"/>
              <w:jc w:val="center"/>
              <w:rPr>
                <w:rFonts w:ascii="Verdana" w:hAnsi="Verdana"/>
                <w:sz w:val="18"/>
              </w:rPr>
            </w:pPr>
            <w:r w:rsidRPr="002A1596">
              <w:rPr>
                <w:rFonts w:ascii="Verdana" w:hAnsi="Verdana"/>
                <w:sz w:val="18"/>
              </w:rPr>
              <w:t>0.36</w:t>
            </w:r>
          </w:p>
        </w:tc>
        <w:tc>
          <w:tcPr>
            <w:tcW w:w="631" w:type="pct"/>
            <w:tcBorders>
              <w:top w:val="single" w:sz="4" w:space="0" w:color="auto"/>
              <w:left w:val="single" w:sz="4" w:space="0" w:color="auto"/>
              <w:bottom w:val="single" w:sz="4" w:space="0" w:color="auto"/>
              <w:right w:val="single" w:sz="4" w:space="0" w:color="auto"/>
            </w:tcBorders>
          </w:tcPr>
          <w:p w14:paraId="56CFEE79" w14:textId="77777777" w:rsidR="002810D1" w:rsidRPr="002A1596" w:rsidRDefault="002810D1">
            <w:pPr>
              <w:pStyle w:val="TableText"/>
              <w:jc w:val="center"/>
              <w:rPr>
                <w:rFonts w:ascii="Verdana" w:hAnsi="Verdana"/>
                <w:sz w:val="18"/>
              </w:rPr>
            </w:pPr>
            <w:r w:rsidRPr="002A1596">
              <w:rPr>
                <w:rFonts w:ascii="Verdana" w:hAnsi="Verdana"/>
                <w:sz w:val="18"/>
              </w:rPr>
              <w:t>0.08</w:t>
            </w:r>
          </w:p>
        </w:tc>
        <w:tc>
          <w:tcPr>
            <w:tcW w:w="704" w:type="pct"/>
            <w:tcBorders>
              <w:top w:val="single" w:sz="4" w:space="0" w:color="auto"/>
              <w:left w:val="single" w:sz="4" w:space="0" w:color="auto"/>
              <w:bottom w:val="single" w:sz="4" w:space="0" w:color="auto"/>
              <w:right w:val="single" w:sz="4" w:space="0" w:color="auto"/>
            </w:tcBorders>
          </w:tcPr>
          <w:p w14:paraId="01FC8BF3" w14:textId="77777777" w:rsidR="002810D1" w:rsidRPr="002A1596" w:rsidRDefault="002810D1">
            <w:pPr>
              <w:pStyle w:val="TableText"/>
              <w:jc w:val="center"/>
              <w:rPr>
                <w:rFonts w:ascii="Verdana" w:hAnsi="Verdana"/>
                <w:sz w:val="18"/>
              </w:rPr>
            </w:pPr>
            <w:r w:rsidRPr="002A1596">
              <w:rPr>
                <w:rFonts w:ascii="Verdana" w:hAnsi="Verdana"/>
                <w:sz w:val="18"/>
              </w:rPr>
              <w:t>551</w:t>
            </w:r>
          </w:p>
        </w:tc>
        <w:tc>
          <w:tcPr>
            <w:tcW w:w="772" w:type="pct"/>
            <w:tcBorders>
              <w:top w:val="single" w:sz="4" w:space="0" w:color="auto"/>
              <w:left w:val="single" w:sz="4" w:space="0" w:color="auto"/>
              <w:bottom w:val="single" w:sz="4" w:space="0" w:color="auto"/>
              <w:right w:val="single" w:sz="4" w:space="0" w:color="auto"/>
            </w:tcBorders>
          </w:tcPr>
          <w:p w14:paraId="5091A3A5" w14:textId="77777777" w:rsidR="002810D1" w:rsidRPr="002A1596" w:rsidRDefault="002810D1">
            <w:pPr>
              <w:pStyle w:val="TableText"/>
              <w:jc w:val="center"/>
              <w:rPr>
                <w:rFonts w:ascii="Verdana" w:hAnsi="Verdana"/>
                <w:sz w:val="18"/>
              </w:rPr>
            </w:pPr>
            <w:r w:rsidRPr="002A1596">
              <w:rPr>
                <w:rFonts w:ascii="Verdana" w:hAnsi="Verdana"/>
                <w:sz w:val="18"/>
              </w:rPr>
              <w:t>335</w:t>
            </w:r>
          </w:p>
        </w:tc>
        <w:tc>
          <w:tcPr>
            <w:tcW w:w="841" w:type="pct"/>
            <w:tcBorders>
              <w:top w:val="single" w:sz="4" w:space="0" w:color="auto"/>
              <w:left w:val="single" w:sz="4" w:space="0" w:color="auto"/>
              <w:bottom w:val="single" w:sz="4" w:space="0" w:color="auto"/>
              <w:right w:val="single" w:sz="4" w:space="0" w:color="auto"/>
            </w:tcBorders>
          </w:tcPr>
          <w:p w14:paraId="7E3FDDE3" w14:textId="77777777" w:rsidR="002810D1" w:rsidRPr="002A1596" w:rsidRDefault="002810D1">
            <w:pPr>
              <w:pStyle w:val="TableText"/>
              <w:jc w:val="center"/>
              <w:rPr>
                <w:rFonts w:ascii="Verdana" w:hAnsi="Verdana"/>
                <w:sz w:val="18"/>
              </w:rPr>
            </w:pPr>
            <w:r w:rsidRPr="002A1596">
              <w:rPr>
                <w:rFonts w:ascii="Verdana" w:hAnsi="Verdana"/>
                <w:sz w:val="18"/>
              </w:rPr>
              <w:t>0.06%</w:t>
            </w:r>
          </w:p>
        </w:tc>
      </w:tr>
      <w:tr w:rsidR="002810D1" w:rsidRPr="002810D1" w14:paraId="72B2F984"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1D6E5E53" w14:textId="77777777" w:rsidR="002810D1" w:rsidRPr="002A1596" w:rsidRDefault="002810D1">
            <w:pPr>
              <w:pStyle w:val="TableText"/>
              <w:rPr>
                <w:rFonts w:ascii="Verdana" w:hAnsi="Verdana"/>
                <w:sz w:val="18"/>
              </w:rPr>
            </w:pPr>
            <w:r w:rsidRPr="002A1596">
              <w:rPr>
                <w:rFonts w:ascii="Verdana" w:hAnsi="Verdana"/>
                <w:sz w:val="18"/>
              </w:rPr>
              <w:t>YEFX-LREB N</w:t>
            </w:r>
          </w:p>
        </w:tc>
        <w:tc>
          <w:tcPr>
            <w:tcW w:w="797" w:type="pct"/>
            <w:tcBorders>
              <w:top w:val="single" w:sz="4" w:space="0" w:color="auto"/>
              <w:left w:val="single" w:sz="4" w:space="0" w:color="auto"/>
              <w:bottom w:val="single" w:sz="4" w:space="0" w:color="auto"/>
              <w:right w:val="single" w:sz="4" w:space="0" w:color="auto"/>
            </w:tcBorders>
          </w:tcPr>
          <w:p w14:paraId="2E2551B9" w14:textId="77777777" w:rsidR="002810D1" w:rsidRPr="002A1596" w:rsidRDefault="002810D1">
            <w:pPr>
              <w:pStyle w:val="TableText"/>
              <w:jc w:val="center"/>
              <w:rPr>
                <w:rFonts w:ascii="Verdana" w:hAnsi="Verdana"/>
                <w:sz w:val="18"/>
              </w:rPr>
            </w:pPr>
            <w:r w:rsidRPr="002A1596">
              <w:rPr>
                <w:rFonts w:ascii="Verdana" w:hAnsi="Verdana"/>
                <w:sz w:val="18"/>
              </w:rPr>
              <w:t>7</w:t>
            </w:r>
          </w:p>
        </w:tc>
        <w:tc>
          <w:tcPr>
            <w:tcW w:w="503" w:type="pct"/>
            <w:tcBorders>
              <w:top w:val="single" w:sz="4" w:space="0" w:color="auto"/>
              <w:left w:val="single" w:sz="4" w:space="0" w:color="auto"/>
              <w:bottom w:val="single" w:sz="4" w:space="0" w:color="auto"/>
              <w:right w:val="single" w:sz="4" w:space="0" w:color="auto"/>
            </w:tcBorders>
          </w:tcPr>
          <w:p w14:paraId="68BCE931" w14:textId="77777777" w:rsidR="002810D1" w:rsidRPr="002A1596" w:rsidRDefault="002810D1">
            <w:pPr>
              <w:pStyle w:val="TableText"/>
              <w:jc w:val="center"/>
              <w:rPr>
                <w:rFonts w:ascii="Verdana" w:hAnsi="Verdana"/>
                <w:sz w:val="18"/>
              </w:rPr>
            </w:pPr>
            <w:r w:rsidRPr="002A1596">
              <w:rPr>
                <w:rFonts w:ascii="Verdana" w:hAnsi="Verdana"/>
                <w:sz w:val="18"/>
              </w:rPr>
              <w:t>0.66</w:t>
            </w:r>
          </w:p>
        </w:tc>
        <w:tc>
          <w:tcPr>
            <w:tcW w:w="631" w:type="pct"/>
            <w:tcBorders>
              <w:top w:val="single" w:sz="4" w:space="0" w:color="auto"/>
              <w:left w:val="single" w:sz="4" w:space="0" w:color="auto"/>
              <w:bottom w:val="single" w:sz="4" w:space="0" w:color="auto"/>
              <w:right w:val="single" w:sz="4" w:space="0" w:color="auto"/>
            </w:tcBorders>
          </w:tcPr>
          <w:p w14:paraId="324AE57A" w14:textId="77777777" w:rsidR="002810D1" w:rsidRPr="002A1596" w:rsidRDefault="002810D1">
            <w:pPr>
              <w:pStyle w:val="TableText"/>
              <w:jc w:val="center"/>
              <w:rPr>
                <w:rFonts w:ascii="Verdana" w:hAnsi="Verdana"/>
                <w:sz w:val="18"/>
              </w:rPr>
            </w:pPr>
            <w:r w:rsidRPr="002A1596">
              <w:rPr>
                <w:rFonts w:ascii="Verdana" w:hAnsi="Verdana"/>
                <w:sz w:val="18"/>
              </w:rPr>
              <w:t>0.07</w:t>
            </w:r>
          </w:p>
        </w:tc>
        <w:tc>
          <w:tcPr>
            <w:tcW w:w="704" w:type="pct"/>
            <w:tcBorders>
              <w:top w:val="single" w:sz="4" w:space="0" w:color="auto"/>
              <w:left w:val="single" w:sz="4" w:space="0" w:color="auto"/>
              <w:bottom w:val="single" w:sz="4" w:space="0" w:color="auto"/>
              <w:right w:val="single" w:sz="4" w:space="0" w:color="auto"/>
            </w:tcBorders>
          </w:tcPr>
          <w:p w14:paraId="7E5249A4" w14:textId="77777777" w:rsidR="002810D1" w:rsidRPr="002A1596" w:rsidRDefault="002810D1">
            <w:pPr>
              <w:pStyle w:val="TableText"/>
              <w:jc w:val="center"/>
              <w:rPr>
                <w:rFonts w:ascii="Verdana" w:hAnsi="Verdana"/>
                <w:sz w:val="18"/>
              </w:rPr>
            </w:pPr>
            <w:r w:rsidRPr="002A1596">
              <w:rPr>
                <w:rFonts w:ascii="Verdana" w:hAnsi="Verdana"/>
                <w:sz w:val="18"/>
              </w:rPr>
              <w:t>945</w:t>
            </w:r>
          </w:p>
        </w:tc>
        <w:tc>
          <w:tcPr>
            <w:tcW w:w="772" w:type="pct"/>
            <w:tcBorders>
              <w:top w:val="single" w:sz="4" w:space="0" w:color="auto"/>
              <w:left w:val="single" w:sz="4" w:space="0" w:color="auto"/>
              <w:bottom w:val="single" w:sz="4" w:space="0" w:color="auto"/>
              <w:right w:val="single" w:sz="4" w:space="0" w:color="auto"/>
            </w:tcBorders>
          </w:tcPr>
          <w:p w14:paraId="35E00DFE" w14:textId="77777777" w:rsidR="002810D1" w:rsidRPr="002A1596" w:rsidRDefault="002810D1">
            <w:pPr>
              <w:pStyle w:val="TableText"/>
              <w:jc w:val="center"/>
              <w:rPr>
                <w:rFonts w:ascii="Verdana" w:hAnsi="Verdana"/>
                <w:sz w:val="18"/>
              </w:rPr>
            </w:pPr>
            <w:r w:rsidRPr="002A1596">
              <w:rPr>
                <w:rFonts w:ascii="Verdana" w:hAnsi="Verdana"/>
                <w:sz w:val="18"/>
              </w:rPr>
              <w:t>150</w:t>
            </w:r>
          </w:p>
        </w:tc>
        <w:tc>
          <w:tcPr>
            <w:tcW w:w="841" w:type="pct"/>
            <w:tcBorders>
              <w:top w:val="single" w:sz="4" w:space="0" w:color="auto"/>
              <w:left w:val="single" w:sz="4" w:space="0" w:color="auto"/>
              <w:bottom w:val="single" w:sz="4" w:space="0" w:color="auto"/>
              <w:right w:val="single" w:sz="4" w:space="0" w:color="auto"/>
            </w:tcBorders>
          </w:tcPr>
          <w:p w14:paraId="6F859506" w14:textId="77777777" w:rsidR="002810D1" w:rsidRPr="002A1596" w:rsidRDefault="002810D1">
            <w:pPr>
              <w:pStyle w:val="TableText"/>
              <w:jc w:val="center"/>
              <w:rPr>
                <w:rFonts w:ascii="Verdana" w:hAnsi="Verdana"/>
                <w:sz w:val="18"/>
              </w:rPr>
            </w:pPr>
            <w:r w:rsidRPr="002A1596">
              <w:rPr>
                <w:rFonts w:ascii="Verdana" w:hAnsi="Verdana"/>
                <w:sz w:val="18"/>
              </w:rPr>
              <w:t>0.02%</w:t>
            </w:r>
          </w:p>
        </w:tc>
      </w:tr>
      <w:tr w:rsidR="002810D1" w:rsidRPr="002810D1" w14:paraId="04012277"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571B4459" w14:textId="77777777" w:rsidR="002810D1" w:rsidRPr="002A1596" w:rsidRDefault="002810D1">
            <w:pPr>
              <w:pStyle w:val="TableText"/>
              <w:rPr>
                <w:rFonts w:ascii="Verdana" w:hAnsi="Verdana"/>
                <w:sz w:val="18"/>
              </w:rPr>
            </w:pPr>
            <w:r w:rsidRPr="002A1596">
              <w:rPr>
                <w:rFonts w:ascii="Verdana" w:hAnsi="Verdana"/>
                <w:sz w:val="18"/>
              </w:rPr>
              <w:t>MVF-EB</w:t>
            </w:r>
          </w:p>
        </w:tc>
        <w:tc>
          <w:tcPr>
            <w:tcW w:w="797" w:type="pct"/>
            <w:tcBorders>
              <w:top w:val="single" w:sz="4" w:space="0" w:color="auto"/>
              <w:left w:val="single" w:sz="4" w:space="0" w:color="auto"/>
              <w:bottom w:val="single" w:sz="4" w:space="0" w:color="auto"/>
              <w:right w:val="single" w:sz="4" w:space="0" w:color="auto"/>
            </w:tcBorders>
          </w:tcPr>
          <w:p w14:paraId="4C19ECDD" w14:textId="77777777" w:rsidR="002810D1" w:rsidRPr="002A1596" w:rsidRDefault="002810D1">
            <w:pPr>
              <w:pStyle w:val="TableText"/>
              <w:jc w:val="center"/>
              <w:rPr>
                <w:rFonts w:ascii="Verdana" w:hAnsi="Verdana"/>
                <w:sz w:val="18"/>
              </w:rPr>
            </w:pPr>
            <w:r w:rsidRPr="002A1596">
              <w:rPr>
                <w:rFonts w:ascii="Verdana" w:hAnsi="Verdana"/>
                <w:sz w:val="18"/>
              </w:rPr>
              <w:t>11</w:t>
            </w:r>
          </w:p>
        </w:tc>
        <w:tc>
          <w:tcPr>
            <w:tcW w:w="503" w:type="pct"/>
            <w:tcBorders>
              <w:top w:val="single" w:sz="4" w:space="0" w:color="auto"/>
              <w:left w:val="single" w:sz="4" w:space="0" w:color="auto"/>
              <w:bottom w:val="single" w:sz="4" w:space="0" w:color="auto"/>
              <w:right w:val="single" w:sz="4" w:space="0" w:color="auto"/>
            </w:tcBorders>
          </w:tcPr>
          <w:p w14:paraId="19A0AEA8" w14:textId="77777777" w:rsidR="002810D1" w:rsidRPr="002A1596" w:rsidRDefault="002810D1">
            <w:pPr>
              <w:pStyle w:val="TableText"/>
              <w:jc w:val="center"/>
              <w:rPr>
                <w:rFonts w:ascii="Verdana" w:hAnsi="Verdana"/>
                <w:sz w:val="18"/>
              </w:rPr>
            </w:pPr>
            <w:r w:rsidRPr="002A1596">
              <w:rPr>
                <w:rFonts w:ascii="Verdana" w:hAnsi="Verdana"/>
                <w:sz w:val="18"/>
              </w:rPr>
              <w:t>0.68</w:t>
            </w:r>
          </w:p>
        </w:tc>
        <w:tc>
          <w:tcPr>
            <w:tcW w:w="631" w:type="pct"/>
            <w:tcBorders>
              <w:top w:val="single" w:sz="4" w:space="0" w:color="auto"/>
              <w:left w:val="single" w:sz="4" w:space="0" w:color="auto"/>
              <w:bottom w:val="single" w:sz="4" w:space="0" w:color="auto"/>
              <w:right w:val="single" w:sz="4" w:space="0" w:color="auto"/>
            </w:tcBorders>
          </w:tcPr>
          <w:p w14:paraId="44592ABD" w14:textId="77777777" w:rsidR="002810D1" w:rsidRPr="002A1596" w:rsidRDefault="002810D1">
            <w:pPr>
              <w:pStyle w:val="TableText"/>
              <w:jc w:val="center"/>
              <w:rPr>
                <w:rFonts w:ascii="Verdana" w:hAnsi="Verdana"/>
                <w:sz w:val="18"/>
              </w:rPr>
            </w:pPr>
            <w:r w:rsidRPr="002A1596">
              <w:rPr>
                <w:rFonts w:ascii="Verdana" w:hAnsi="Verdana"/>
                <w:sz w:val="18"/>
              </w:rPr>
              <w:t>0.08</w:t>
            </w:r>
          </w:p>
        </w:tc>
        <w:tc>
          <w:tcPr>
            <w:tcW w:w="704" w:type="pct"/>
            <w:tcBorders>
              <w:top w:val="single" w:sz="4" w:space="0" w:color="auto"/>
              <w:left w:val="single" w:sz="4" w:space="0" w:color="auto"/>
              <w:bottom w:val="single" w:sz="4" w:space="0" w:color="auto"/>
              <w:right w:val="single" w:sz="4" w:space="0" w:color="auto"/>
            </w:tcBorders>
          </w:tcPr>
          <w:p w14:paraId="2BC967FB" w14:textId="77777777" w:rsidR="002810D1" w:rsidRPr="002A1596" w:rsidRDefault="002810D1">
            <w:pPr>
              <w:pStyle w:val="TableText"/>
              <w:jc w:val="center"/>
              <w:rPr>
                <w:rFonts w:ascii="Verdana" w:hAnsi="Verdana"/>
                <w:sz w:val="18"/>
              </w:rPr>
            </w:pPr>
            <w:r w:rsidRPr="002A1596">
              <w:rPr>
                <w:rFonts w:ascii="Verdana" w:hAnsi="Verdana"/>
                <w:sz w:val="18"/>
              </w:rPr>
              <w:t>611</w:t>
            </w:r>
          </w:p>
        </w:tc>
        <w:tc>
          <w:tcPr>
            <w:tcW w:w="772" w:type="pct"/>
            <w:tcBorders>
              <w:top w:val="single" w:sz="4" w:space="0" w:color="auto"/>
              <w:left w:val="single" w:sz="4" w:space="0" w:color="auto"/>
              <w:bottom w:val="single" w:sz="4" w:space="0" w:color="auto"/>
              <w:right w:val="single" w:sz="4" w:space="0" w:color="auto"/>
            </w:tcBorders>
          </w:tcPr>
          <w:p w14:paraId="68A6E16C" w14:textId="77777777" w:rsidR="002810D1" w:rsidRPr="002A1596" w:rsidRDefault="002810D1">
            <w:pPr>
              <w:pStyle w:val="TableText"/>
              <w:jc w:val="center"/>
              <w:rPr>
                <w:rFonts w:ascii="Verdana" w:hAnsi="Verdana"/>
                <w:sz w:val="18"/>
              </w:rPr>
            </w:pPr>
            <w:r w:rsidRPr="002A1596">
              <w:rPr>
                <w:rFonts w:ascii="Verdana" w:hAnsi="Verdana"/>
                <w:sz w:val="18"/>
              </w:rPr>
              <w:t>113</w:t>
            </w:r>
          </w:p>
        </w:tc>
        <w:tc>
          <w:tcPr>
            <w:tcW w:w="841" w:type="pct"/>
            <w:tcBorders>
              <w:top w:val="single" w:sz="4" w:space="0" w:color="auto"/>
              <w:left w:val="single" w:sz="4" w:space="0" w:color="auto"/>
              <w:bottom w:val="single" w:sz="4" w:space="0" w:color="auto"/>
              <w:right w:val="single" w:sz="4" w:space="0" w:color="auto"/>
            </w:tcBorders>
          </w:tcPr>
          <w:p w14:paraId="6522D2E2" w14:textId="77777777" w:rsidR="002810D1" w:rsidRPr="002A1596" w:rsidRDefault="002810D1">
            <w:pPr>
              <w:pStyle w:val="TableText"/>
              <w:jc w:val="center"/>
              <w:rPr>
                <w:rFonts w:ascii="Verdana" w:hAnsi="Verdana"/>
                <w:sz w:val="18"/>
              </w:rPr>
            </w:pPr>
            <w:r w:rsidRPr="002A1596">
              <w:rPr>
                <w:rFonts w:ascii="Verdana" w:hAnsi="Verdana"/>
                <w:sz w:val="18"/>
              </w:rPr>
              <w:t>0.02%</w:t>
            </w:r>
          </w:p>
        </w:tc>
      </w:tr>
      <w:tr w:rsidR="002810D1" w:rsidRPr="002810D1" w14:paraId="7596E93F" w14:textId="77777777" w:rsidTr="00C241D0">
        <w:trPr>
          <w:trHeight w:val="454"/>
        </w:trPr>
        <w:tc>
          <w:tcPr>
            <w:tcW w:w="752" w:type="pct"/>
            <w:vMerge w:val="restart"/>
            <w:tcBorders>
              <w:top w:val="single" w:sz="4" w:space="0" w:color="auto"/>
              <w:left w:val="single" w:sz="4" w:space="0" w:color="auto"/>
              <w:bottom w:val="single" w:sz="4" w:space="0" w:color="auto"/>
              <w:right w:val="single" w:sz="4" w:space="0" w:color="auto"/>
            </w:tcBorders>
          </w:tcPr>
          <w:p w14:paraId="3A93D419" w14:textId="77777777" w:rsidR="002810D1" w:rsidRPr="002A1596" w:rsidRDefault="002810D1">
            <w:pPr>
              <w:pStyle w:val="TableText"/>
              <w:rPr>
                <w:rFonts w:ascii="Verdana" w:hAnsi="Verdana"/>
                <w:sz w:val="18"/>
              </w:rPr>
            </w:pPr>
            <w:r w:rsidRPr="002A1596">
              <w:rPr>
                <w:rFonts w:ascii="Verdana" w:hAnsi="Verdana"/>
                <w:sz w:val="18"/>
              </w:rPr>
              <w:t>MVF-WB</w:t>
            </w:r>
          </w:p>
        </w:tc>
        <w:tc>
          <w:tcPr>
            <w:tcW w:w="797" w:type="pct"/>
            <w:tcBorders>
              <w:top w:val="single" w:sz="4" w:space="0" w:color="auto"/>
              <w:left w:val="single" w:sz="4" w:space="0" w:color="auto"/>
              <w:bottom w:val="single" w:sz="4" w:space="0" w:color="auto"/>
              <w:right w:val="single" w:sz="4" w:space="0" w:color="auto"/>
            </w:tcBorders>
          </w:tcPr>
          <w:p w14:paraId="543C84A5" w14:textId="77777777" w:rsidR="002810D1" w:rsidRPr="002A1596" w:rsidRDefault="002810D1">
            <w:pPr>
              <w:pStyle w:val="TableText"/>
              <w:jc w:val="center"/>
              <w:rPr>
                <w:rFonts w:ascii="Verdana" w:hAnsi="Verdana"/>
                <w:sz w:val="18"/>
              </w:rPr>
            </w:pPr>
            <w:r w:rsidRPr="002A1596">
              <w:rPr>
                <w:rFonts w:ascii="Verdana" w:hAnsi="Verdana"/>
                <w:sz w:val="18"/>
              </w:rPr>
              <w:t>14</w:t>
            </w:r>
          </w:p>
        </w:tc>
        <w:tc>
          <w:tcPr>
            <w:tcW w:w="503" w:type="pct"/>
            <w:tcBorders>
              <w:top w:val="single" w:sz="4" w:space="0" w:color="auto"/>
              <w:left w:val="single" w:sz="4" w:space="0" w:color="auto"/>
              <w:bottom w:val="single" w:sz="4" w:space="0" w:color="auto"/>
              <w:right w:val="single" w:sz="4" w:space="0" w:color="auto"/>
            </w:tcBorders>
          </w:tcPr>
          <w:p w14:paraId="30B9854F" w14:textId="77777777" w:rsidR="002810D1" w:rsidRPr="002A1596" w:rsidRDefault="002810D1">
            <w:pPr>
              <w:pStyle w:val="TableText"/>
              <w:jc w:val="center"/>
              <w:rPr>
                <w:rFonts w:ascii="Verdana" w:hAnsi="Verdana"/>
                <w:sz w:val="18"/>
              </w:rPr>
            </w:pPr>
            <w:r w:rsidRPr="002A1596">
              <w:rPr>
                <w:rFonts w:ascii="Verdana" w:hAnsi="Verdana"/>
                <w:sz w:val="18"/>
              </w:rPr>
              <w:t>0.94</w:t>
            </w:r>
          </w:p>
        </w:tc>
        <w:tc>
          <w:tcPr>
            <w:tcW w:w="631" w:type="pct"/>
            <w:tcBorders>
              <w:top w:val="single" w:sz="4" w:space="0" w:color="auto"/>
              <w:left w:val="single" w:sz="4" w:space="0" w:color="auto"/>
              <w:bottom w:val="single" w:sz="4" w:space="0" w:color="auto"/>
              <w:right w:val="single" w:sz="4" w:space="0" w:color="auto"/>
            </w:tcBorders>
          </w:tcPr>
          <w:p w14:paraId="583BF998"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0FE32A84" w14:textId="77777777" w:rsidR="002810D1" w:rsidRPr="002A1596" w:rsidRDefault="002810D1">
            <w:pPr>
              <w:pStyle w:val="TableText"/>
              <w:jc w:val="center"/>
              <w:rPr>
                <w:rFonts w:ascii="Verdana" w:hAnsi="Verdana"/>
                <w:sz w:val="18"/>
              </w:rPr>
            </w:pPr>
            <w:r w:rsidRPr="002A1596">
              <w:rPr>
                <w:rFonts w:ascii="Verdana" w:hAnsi="Verdana"/>
                <w:sz w:val="18"/>
              </w:rPr>
              <w:t>416</w:t>
            </w:r>
          </w:p>
        </w:tc>
        <w:tc>
          <w:tcPr>
            <w:tcW w:w="772" w:type="pct"/>
            <w:tcBorders>
              <w:top w:val="single" w:sz="4" w:space="0" w:color="auto"/>
              <w:left w:val="single" w:sz="4" w:space="0" w:color="auto"/>
              <w:bottom w:val="single" w:sz="4" w:space="0" w:color="auto"/>
              <w:right w:val="single" w:sz="4" w:space="0" w:color="auto"/>
            </w:tcBorders>
          </w:tcPr>
          <w:p w14:paraId="18E2CBD1" w14:textId="77777777" w:rsidR="002810D1" w:rsidRPr="002A1596" w:rsidRDefault="002810D1">
            <w:pPr>
              <w:pStyle w:val="TableText"/>
              <w:jc w:val="center"/>
              <w:rPr>
                <w:rFonts w:ascii="Verdana" w:hAnsi="Verdana"/>
                <w:sz w:val="18"/>
              </w:rPr>
            </w:pPr>
            <w:r w:rsidRPr="002A1596">
              <w:rPr>
                <w:rFonts w:ascii="Verdana" w:hAnsi="Verdana"/>
                <w:sz w:val="18"/>
              </w:rPr>
              <w:t>50</w:t>
            </w:r>
          </w:p>
        </w:tc>
        <w:tc>
          <w:tcPr>
            <w:tcW w:w="841" w:type="pct"/>
            <w:tcBorders>
              <w:top w:val="single" w:sz="4" w:space="0" w:color="auto"/>
              <w:left w:val="single" w:sz="4" w:space="0" w:color="auto"/>
              <w:bottom w:val="single" w:sz="4" w:space="0" w:color="auto"/>
              <w:right w:val="single" w:sz="4" w:space="0" w:color="auto"/>
            </w:tcBorders>
          </w:tcPr>
          <w:p w14:paraId="4FB1DDCD" w14:textId="77777777" w:rsidR="002810D1" w:rsidRPr="002A1596" w:rsidRDefault="002810D1">
            <w:pPr>
              <w:pStyle w:val="TableText"/>
              <w:jc w:val="center"/>
              <w:rPr>
                <w:rFonts w:ascii="Verdana" w:hAnsi="Verdana"/>
                <w:sz w:val="18"/>
              </w:rPr>
            </w:pPr>
            <w:r w:rsidRPr="002A1596">
              <w:rPr>
                <w:rFonts w:ascii="Verdana" w:hAnsi="Verdana"/>
                <w:sz w:val="18"/>
              </w:rPr>
              <w:t>0.01%</w:t>
            </w:r>
          </w:p>
        </w:tc>
      </w:tr>
      <w:tr w:rsidR="002810D1" w:rsidRPr="002810D1" w14:paraId="4D480801" w14:textId="77777777" w:rsidTr="00C241D0">
        <w:trPr>
          <w:trHeight w:val="454"/>
        </w:trPr>
        <w:tc>
          <w:tcPr>
            <w:tcW w:w="752" w:type="pct"/>
            <w:vMerge/>
            <w:tcBorders>
              <w:top w:val="single" w:sz="4" w:space="0" w:color="auto"/>
              <w:left w:val="single" w:sz="4" w:space="0" w:color="auto"/>
              <w:bottom w:val="single" w:sz="4" w:space="0" w:color="auto"/>
              <w:right w:val="single" w:sz="4" w:space="0" w:color="auto"/>
            </w:tcBorders>
          </w:tcPr>
          <w:p w14:paraId="397F05AE" w14:textId="77777777" w:rsidR="002810D1" w:rsidRPr="002A1596" w:rsidRDefault="002810D1">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5909BE59" w14:textId="77777777" w:rsidR="002810D1" w:rsidRPr="002A1596" w:rsidRDefault="002810D1">
            <w:pPr>
              <w:pStyle w:val="TableText"/>
              <w:jc w:val="center"/>
              <w:rPr>
                <w:rFonts w:ascii="Verdana" w:hAnsi="Verdana"/>
                <w:sz w:val="18"/>
              </w:rPr>
            </w:pPr>
            <w:r w:rsidRPr="002A1596">
              <w:rPr>
                <w:rFonts w:ascii="Verdana" w:hAnsi="Verdana"/>
                <w:sz w:val="18"/>
              </w:rPr>
              <w:t>15</w:t>
            </w:r>
          </w:p>
        </w:tc>
        <w:tc>
          <w:tcPr>
            <w:tcW w:w="503" w:type="pct"/>
            <w:tcBorders>
              <w:top w:val="single" w:sz="4" w:space="0" w:color="auto"/>
              <w:left w:val="single" w:sz="4" w:space="0" w:color="auto"/>
              <w:bottom w:val="single" w:sz="4" w:space="0" w:color="auto"/>
              <w:right w:val="single" w:sz="4" w:space="0" w:color="auto"/>
            </w:tcBorders>
          </w:tcPr>
          <w:p w14:paraId="65D849E0" w14:textId="77777777" w:rsidR="002810D1" w:rsidRPr="002A1596" w:rsidRDefault="002810D1">
            <w:pPr>
              <w:pStyle w:val="TableText"/>
              <w:jc w:val="center"/>
              <w:rPr>
                <w:rFonts w:ascii="Verdana" w:hAnsi="Verdana"/>
                <w:sz w:val="18"/>
              </w:rPr>
            </w:pPr>
            <w:r w:rsidRPr="002A1596">
              <w:rPr>
                <w:rFonts w:ascii="Verdana" w:hAnsi="Verdana"/>
                <w:sz w:val="18"/>
              </w:rPr>
              <w:t>0.98</w:t>
            </w:r>
          </w:p>
        </w:tc>
        <w:tc>
          <w:tcPr>
            <w:tcW w:w="631" w:type="pct"/>
            <w:tcBorders>
              <w:top w:val="single" w:sz="4" w:space="0" w:color="auto"/>
              <w:left w:val="single" w:sz="4" w:space="0" w:color="auto"/>
              <w:bottom w:val="single" w:sz="4" w:space="0" w:color="auto"/>
              <w:right w:val="single" w:sz="4" w:space="0" w:color="auto"/>
            </w:tcBorders>
          </w:tcPr>
          <w:p w14:paraId="359705A5" w14:textId="77777777" w:rsidR="002810D1" w:rsidRPr="002A1596" w:rsidRDefault="002810D1">
            <w:pPr>
              <w:pStyle w:val="TableText"/>
              <w:jc w:val="center"/>
              <w:rPr>
                <w:rFonts w:ascii="Verdana" w:hAnsi="Verdana"/>
                <w:sz w:val="18"/>
              </w:rPr>
            </w:pPr>
            <w:r w:rsidRPr="002A1596">
              <w:rPr>
                <w:rFonts w:ascii="Verdana" w:hAnsi="Verdana"/>
                <w:sz w:val="18"/>
              </w:rPr>
              <w:t>0.12</w:t>
            </w:r>
          </w:p>
        </w:tc>
        <w:tc>
          <w:tcPr>
            <w:tcW w:w="704" w:type="pct"/>
            <w:tcBorders>
              <w:top w:val="single" w:sz="4" w:space="0" w:color="auto"/>
              <w:left w:val="single" w:sz="4" w:space="0" w:color="auto"/>
              <w:bottom w:val="single" w:sz="4" w:space="0" w:color="auto"/>
              <w:right w:val="single" w:sz="4" w:space="0" w:color="auto"/>
            </w:tcBorders>
          </w:tcPr>
          <w:p w14:paraId="7DC05AA9" w14:textId="77777777" w:rsidR="002810D1" w:rsidRPr="002A1596" w:rsidRDefault="002810D1">
            <w:pPr>
              <w:pStyle w:val="TableText"/>
              <w:jc w:val="center"/>
              <w:rPr>
                <w:rFonts w:ascii="Verdana" w:hAnsi="Verdana"/>
                <w:sz w:val="18"/>
              </w:rPr>
            </w:pPr>
            <w:r w:rsidRPr="002A1596">
              <w:rPr>
                <w:rFonts w:ascii="Verdana" w:hAnsi="Verdana"/>
                <w:sz w:val="18"/>
              </w:rPr>
              <w:t>414</w:t>
            </w:r>
          </w:p>
        </w:tc>
        <w:tc>
          <w:tcPr>
            <w:tcW w:w="772" w:type="pct"/>
            <w:tcBorders>
              <w:top w:val="single" w:sz="4" w:space="0" w:color="auto"/>
              <w:left w:val="single" w:sz="4" w:space="0" w:color="auto"/>
              <w:bottom w:val="single" w:sz="4" w:space="0" w:color="auto"/>
              <w:right w:val="single" w:sz="4" w:space="0" w:color="auto"/>
            </w:tcBorders>
          </w:tcPr>
          <w:p w14:paraId="57630FC9" w14:textId="77777777" w:rsidR="002810D1" w:rsidRPr="002A1596" w:rsidRDefault="002810D1">
            <w:pPr>
              <w:pStyle w:val="TableText"/>
              <w:jc w:val="center"/>
              <w:rPr>
                <w:rFonts w:ascii="Verdana" w:hAnsi="Verdana"/>
                <w:sz w:val="18"/>
              </w:rPr>
            </w:pPr>
            <w:r w:rsidRPr="002A1596">
              <w:rPr>
                <w:rFonts w:ascii="Verdana" w:hAnsi="Verdana"/>
                <w:sz w:val="18"/>
              </w:rPr>
              <w:t>39</w:t>
            </w:r>
          </w:p>
        </w:tc>
        <w:tc>
          <w:tcPr>
            <w:tcW w:w="841" w:type="pct"/>
            <w:tcBorders>
              <w:top w:val="single" w:sz="4" w:space="0" w:color="auto"/>
              <w:left w:val="single" w:sz="4" w:space="0" w:color="auto"/>
              <w:bottom w:val="single" w:sz="4" w:space="0" w:color="auto"/>
              <w:right w:val="single" w:sz="4" w:space="0" w:color="auto"/>
            </w:tcBorders>
          </w:tcPr>
          <w:p w14:paraId="0E617EBE" w14:textId="77777777" w:rsidR="002810D1" w:rsidRPr="002A1596" w:rsidRDefault="002810D1">
            <w:pPr>
              <w:pStyle w:val="TableText"/>
              <w:jc w:val="center"/>
              <w:rPr>
                <w:rFonts w:ascii="Verdana" w:hAnsi="Verdana"/>
                <w:sz w:val="18"/>
              </w:rPr>
            </w:pPr>
            <w:r w:rsidRPr="002A1596">
              <w:rPr>
                <w:rFonts w:ascii="Verdana" w:hAnsi="Verdana"/>
                <w:sz w:val="18"/>
              </w:rPr>
              <w:t>0.01%</w:t>
            </w:r>
          </w:p>
        </w:tc>
      </w:tr>
      <w:tr w:rsidR="002810D1" w:rsidRPr="002810D1" w14:paraId="5B8BE6E6"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5F67E50E" w14:textId="77777777" w:rsidR="002810D1" w:rsidRPr="002A1596" w:rsidRDefault="002810D1">
            <w:pPr>
              <w:pStyle w:val="TableText"/>
              <w:rPr>
                <w:rFonts w:ascii="Verdana" w:hAnsi="Verdana"/>
                <w:sz w:val="18"/>
              </w:rPr>
            </w:pPr>
            <w:r w:rsidRPr="002A1596">
              <w:rPr>
                <w:rFonts w:ascii="Verdana" w:hAnsi="Verdana"/>
                <w:sz w:val="18"/>
              </w:rPr>
              <w:t>YTF-FSPB</w:t>
            </w:r>
          </w:p>
        </w:tc>
        <w:tc>
          <w:tcPr>
            <w:tcW w:w="797" w:type="pct"/>
            <w:tcBorders>
              <w:top w:val="single" w:sz="4" w:space="0" w:color="auto"/>
              <w:left w:val="single" w:sz="4" w:space="0" w:color="auto"/>
              <w:bottom w:val="single" w:sz="4" w:space="0" w:color="auto"/>
              <w:right w:val="single" w:sz="4" w:space="0" w:color="auto"/>
            </w:tcBorders>
          </w:tcPr>
          <w:p w14:paraId="2FCB29FF" w14:textId="77777777" w:rsidR="002810D1" w:rsidRPr="002A1596" w:rsidRDefault="002810D1">
            <w:pPr>
              <w:pStyle w:val="TableText"/>
              <w:jc w:val="center"/>
              <w:rPr>
                <w:rFonts w:ascii="Verdana" w:hAnsi="Verdana"/>
                <w:sz w:val="18"/>
              </w:rPr>
            </w:pPr>
            <w:r w:rsidRPr="002A1596">
              <w:rPr>
                <w:rFonts w:ascii="Verdana" w:hAnsi="Verdana"/>
                <w:sz w:val="18"/>
              </w:rPr>
              <w:t>16</w:t>
            </w:r>
          </w:p>
        </w:tc>
        <w:tc>
          <w:tcPr>
            <w:tcW w:w="503" w:type="pct"/>
            <w:tcBorders>
              <w:top w:val="single" w:sz="4" w:space="0" w:color="auto"/>
              <w:left w:val="single" w:sz="4" w:space="0" w:color="auto"/>
              <w:bottom w:val="single" w:sz="4" w:space="0" w:color="auto"/>
              <w:right w:val="single" w:sz="4" w:space="0" w:color="auto"/>
            </w:tcBorders>
          </w:tcPr>
          <w:p w14:paraId="2016E24C" w14:textId="77777777" w:rsidR="002810D1" w:rsidRPr="002A1596" w:rsidRDefault="002810D1">
            <w:pPr>
              <w:pStyle w:val="TableText"/>
              <w:jc w:val="center"/>
              <w:rPr>
                <w:rFonts w:ascii="Verdana" w:hAnsi="Verdana"/>
                <w:sz w:val="18"/>
              </w:rPr>
            </w:pPr>
            <w:r w:rsidRPr="002A1596">
              <w:rPr>
                <w:rFonts w:ascii="Verdana" w:hAnsi="Verdana"/>
                <w:sz w:val="18"/>
              </w:rPr>
              <w:t>0.48</w:t>
            </w:r>
          </w:p>
        </w:tc>
        <w:tc>
          <w:tcPr>
            <w:tcW w:w="631" w:type="pct"/>
            <w:tcBorders>
              <w:top w:val="single" w:sz="4" w:space="0" w:color="auto"/>
              <w:left w:val="single" w:sz="4" w:space="0" w:color="auto"/>
              <w:bottom w:val="single" w:sz="4" w:space="0" w:color="auto"/>
              <w:right w:val="single" w:sz="4" w:space="0" w:color="auto"/>
            </w:tcBorders>
          </w:tcPr>
          <w:p w14:paraId="28F43C1A" w14:textId="77777777" w:rsidR="002810D1" w:rsidRPr="002A1596" w:rsidRDefault="002810D1">
            <w:pPr>
              <w:pStyle w:val="TableText"/>
              <w:jc w:val="center"/>
              <w:rPr>
                <w:rFonts w:ascii="Verdana" w:hAnsi="Verdana"/>
                <w:sz w:val="18"/>
              </w:rPr>
            </w:pPr>
            <w:r w:rsidRPr="002A1596">
              <w:rPr>
                <w:rFonts w:ascii="Verdana" w:hAnsi="Verdana"/>
                <w:sz w:val="18"/>
              </w:rPr>
              <w:t>0.09</w:t>
            </w:r>
          </w:p>
        </w:tc>
        <w:tc>
          <w:tcPr>
            <w:tcW w:w="704" w:type="pct"/>
            <w:tcBorders>
              <w:top w:val="single" w:sz="4" w:space="0" w:color="auto"/>
              <w:left w:val="single" w:sz="4" w:space="0" w:color="auto"/>
              <w:bottom w:val="single" w:sz="4" w:space="0" w:color="auto"/>
              <w:right w:val="single" w:sz="4" w:space="0" w:color="auto"/>
            </w:tcBorders>
          </w:tcPr>
          <w:p w14:paraId="3CB277A7" w14:textId="77777777" w:rsidR="002810D1" w:rsidRPr="002A1596" w:rsidRDefault="002810D1">
            <w:pPr>
              <w:pStyle w:val="TableText"/>
              <w:jc w:val="center"/>
              <w:rPr>
                <w:rFonts w:ascii="Verdana" w:hAnsi="Verdana"/>
                <w:sz w:val="18"/>
              </w:rPr>
            </w:pPr>
            <w:r w:rsidRPr="002A1596">
              <w:rPr>
                <w:rFonts w:ascii="Verdana" w:hAnsi="Verdana"/>
                <w:sz w:val="18"/>
              </w:rPr>
              <w:t>393</w:t>
            </w:r>
          </w:p>
        </w:tc>
        <w:tc>
          <w:tcPr>
            <w:tcW w:w="772" w:type="pct"/>
            <w:tcBorders>
              <w:top w:val="single" w:sz="4" w:space="0" w:color="auto"/>
              <w:left w:val="single" w:sz="4" w:space="0" w:color="auto"/>
              <w:bottom w:val="single" w:sz="4" w:space="0" w:color="auto"/>
              <w:right w:val="single" w:sz="4" w:space="0" w:color="auto"/>
            </w:tcBorders>
          </w:tcPr>
          <w:p w14:paraId="25A52314" w14:textId="77777777" w:rsidR="002810D1" w:rsidRPr="002A1596" w:rsidRDefault="002810D1">
            <w:pPr>
              <w:pStyle w:val="TableText"/>
              <w:jc w:val="center"/>
              <w:rPr>
                <w:rFonts w:ascii="Verdana" w:hAnsi="Verdana"/>
                <w:sz w:val="18"/>
              </w:rPr>
            </w:pPr>
            <w:r w:rsidRPr="002A1596">
              <w:rPr>
                <w:rFonts w:ascii="Verdana" w:hAnsi="Verdana"/>
                <w:sz w:val="18"/>
              </w:rPr>
              <w:t>273</w:t>
            </w:r>
          </w:p>
        </w:tc>
        <w:tc>
          <w:tcPr>
            <w:tcW w:w="841" w:type="pct"/>
            <w:tcBorders>
              <w:top w:val="single" w:sz="4" w:space="0" w:color="auto"/>
              <w:left w:val="single" w:sz="4" w:space="0" w:color="auto"/>
              <w:bottom w:val="single" w:sz="4" w:space="0" w:color="auto"/>
              <w:right w:val="single" w:sz="4" w:space="0" w:color="auto"/>
            </w:tcBorders>
          </w:tcPr>
          <w:p w14:paraId="4B3F6ED6" w14:textId="77777777" w:rsidR="002810D1" w:rsidRPr="002A1596" w:rsidRDefault="002810D1">
            <w:pPr>
              <w:pStyle w:val="TableText"/>
              <w:jc w:val="center"/>
              <w:rPr>
                <w:rFonts w:ascii="Verdana" w:hAnsi="Verdana"/>
                <w:sz w:val="18"/>
              </w:rPr>
            </w:pPr>
            <w:r w:rsidRPr="002A1596">
              <w:rPr>
                <w:rFonts w:ascii="Verdana" w:hAnsi="Verdana"/>
                <w:sz w:val="18"/>
              </w:rPr>
              <w:t>0.07%</w:t>
            </w:r>
          </w:p>
        </w:tc>
      </w:tr>
      <w:tr w:rsidR="002810D1" w:rsidRPr="002810D1" w14:paraId="2F3080AB" w14:textId="77777777" w:rsidTr="00C241D0">
        <w:trPr>
          <w:trHeight w:val="454"/>
        </w:trPr>
        <w:tc>
          <w:tcPr>
            <w:tcW w:w="752" w:type="pct"/>
            <w:vMerge w:val="restart"/>
            <w:tcBorders>
              <w:top w:val="single" w:sz="4" w:space="0" w:color="auto"/>
              <w:left w:val="single" w:sz="4" w:space="0" w:color="auto"/>
              <w:bottom w:val="single" w:sz="4" w:space="0" w:color="auto"/>
              <w:right w:val="single" w:sz="4" w:space="0" w:color="auto"/>
            </w:tcBorders>
          </w:tcPr>
          <w:p w14:paraId="2125F99F" w14:textId="77777777" w:rsidR="002810D1" w:rsidRPr="002A1596" w:rsidRDefault="002810D1">
            <w:pPr>
              <w:pStyle w:val="TableText"/>
              <w:rPr>
                <w:rFonts w:ascii="Verdana" w:hAnsi="Verdana"/>
                <w:sz w:val="18"/>
              </w:rPr>
            </w:pPr>
            <w:r w:rsidRPr="002A1596">
              <w:rPr>
                <w:rFonts w:ascii="Verdana" w:hAnsi="Verdana"/>
                <w:sz w:val="18"/>
              </w:rPr>
              <w:t>YTF-FPB</w:t>
            </w:r>
          </w:p>
        </w:tc>
        <w:tc>
          <w:tcPr>
            <w:tcW w:w="797" w:type="pct"/>
            <w:tcBorders>
              <w:top w:val="single" w:sz="4" w:space="0" w:color="auto"/>
              <w:left w:val="single" w:sz="4" w:space="0" w:color="auto"/>
              <w:bottom w:val="single" w:sz="4" w:space="0" w:color="auto"/>
              <w:right w:val="single" w:sz="4" w:space="0" w:color="auto"/>
            </w:tcBorders>
          </w:tcPr>
          <w:p w14:paraId="48E60A19" w14:textId="77777777" w:rsidR="002810D1" w:rsidRPr="002A1596" w:rsidRDefault="002810D1">
            <w:pPr>
              <w:pStyle w:val="TableText"/>
              <w:jc w:val="center"/>
              <w:rPr>
                <w:rFonts w:ascii="Verdana" w:hAnsi="Verdana"/>
                <w:sz w:val="18"/>
              </w:rPr>
            </w:pPr>
            <w:r w:rsidRPr="002A1596">
              <w:rPr>
                <w:rFonts w:ascii="Verdana" w:hAnsi="Verdana"/>
                <w:sz w:val="18"/>
              </w:rPr>
              <w:t>17</w:t>
            </w:r>
          </w:p>
        </w:tc>
        <w:tc>
          <w:tcPr>
            <w:tcW w:w="503" w:type="pct"/>
            <w:tcBorders>
              <w:top w:val="single" w:sz="4" w:space="0" w:color="auto"/>
              <w:left w:val="single" w:sz="4" w:space="0" w:color="auto"/>
              <w:bottom w:val="single" w:sz="4" w:space="0" w:color="auto"/>
              <w:right w:val="single" w:sz="4" w:space="0" w:color="auto"/>
            </w:tcBorders>
          </w:tcPr>
          <w:p w14:paraId="3C1E49E8" w14:textId="77777777" w:rsidR="002810D1" w:rsidRPr="002A1596" w:rsidRDefault="002810D1">
            <w:pPr>
              <w:pStyle w:val="TableText"/>
              <w:jc w:val="center"/>
              <w:rPr>
                <w:rFonts w:ascii="Verdana" w:hAnsi="Verdana"/>
                <w:sz w:val="18"/>
              </w:rPr>
            </w:pPr>
            <w:r w:rsidRPr="002A1596">
              <w:rPr>
                <w:rFonts w:ascii="Verdana" w:hAnsi="Verdana"/>
                <w:sz w:val="18"/>
              </w:rPr>
              <w:t>0.45</w:t>
            </w:r>
          </w:p>
        </w:tc>
        <w:tc>
          <w:tcPr>
            <w:tcW w:w="631" w:type="pct"/>
            <w:tcBorders>
              <w:top w:val="single" w:sz="4" w:space="0" w:color="auto"/>
              <w:left w:val="single" w:sz="4" w:space="0" w:color="auto"/>
              <w:bottom w:val="single" w:sz="4" w:space="0" w:color="auto"/>
              <w:right w:val="single" w:sz="4" w:space="0" w:color="auto"/>
            </w:tcBorders>
          </w:tcPr>
          <w:p w14:paraId="7106278A" w14:textId="77777777" w:rsidR="002810D1" w:rsidRPr="002A1596" w:rsidRDefault="002810D1">
            <w:pPr>
              <w:pStyle w:val="TableText"/>
              <w:jc w:val="center"/>
              <w:rPr>
                <w:rFonts w:ascii="Verdana" w:hAnsi="Verdana"/>
                <w:sz w:val="18"/>
              </w:rPr>
            </w:pPr>
            <w:r w:rsidRPr="002A1596">
              <w:rPr>
                <w:rFonts w:ascii="Verdana" w:hAnsi="Verdana"/>
                <w:sz w:val="18"/>
              </w:rPr>
              <w:t>0.09</w:t>
            </w:r>
          </w:p>
        </w:tc>
        <w:tc>
          <w:tcPr>
            <w:tcW w:w="704" w:type="pct"/>
            <w:tcBorders>
              <w:top w:val="single" w:sz="4" w:space="0" w:color="auto"/>
              <w:left w:val="single" w:sz="4" w:space="0" w:color="auto"/>
              <w:bottom w:val="single" w:sz="4" w:space="0" w:color="auto"/>
              <w:right w:val="single" w:sz="4" w:space="0" w:color="auto"/>
            </w:tcBorders>
          </w:tcPr>
          <w:p w14:paraId="1427C64E" w14:textId="77777777" w:rsidR="002810D1" w:rsidRPr="002A1596" w:rsidRDefault="002810D1">
            <w:pPr>
              <w:pStyle w:val="TableText"/>
              <w:jc w:val="center"/>
              <w:rPr>
                <w:rFonts w:ascii="Verdana" w:hAnsi="Verdana"/>
                <w:sz w:val="18"/>
              </w:rPr>
            </w:pPr>
            <w:r w:rsidRPr="002A1596">
              <w:rPr>
                <w:rFonts w:ascii="Verdana" w:hAnsi="Verdana"/>
                <w:sz w:val="18"/>
              </w:rPr>
              <w:t>359</w:t>
            </w:r>
          </w:p>
        </w:tc>
        <w:tc>
          <w:tcPr>
            <w:tcW w:w="772" w:type="pct"/>
            <w:tcBorders>
              <w:top w:val="single" w:sz="4" w:space="0" w:color="auto"/>
              <w:left w:val="single" w:sz="4" w:space="0" w:color="auto"/>
              <w:bottom w:val="single" w:sz="4" w:space="0" w:color="auto"/>
              <w:right w:val="single" w:sz="4" w:space="0" w:color="auto"/>
            </w:tcBorders>
          </w:tcPr>
          <w:p w14:paraId="54EF6AD6" w14:textId="77777777" w:rsidR="002810D1" w:rsidRPr="002A1596" w:rsidRDefault="002810D1">
            <w:pPr>
              <w:pStyle w:val="TableText"/>
              <w:jc w:val="center"/>
              <w:rPr>
                <w:rFonts w:ascii="Verdana" w:hAnsi="Verdana"/>
                <w:sz w:val="18"/>
              </w:rPr>
            </w:pPr>
            <w:r w:rsidRPr="002A1596">
              <w:rPr>
                <w:rFonts w:ascii="Verdana" w:hAnsi="Verdana"/>
                <w:sz w:val="18"/>
              </w:rPr>
              <w:t>273</w:t>
            </w:r>
          </w:p>
        </w:tc>
        <w:tc>
          <w:tcPr>
            <w:tcW w:w="841" w:type="pct"/>
            <w:tcBorders>
              <w:top w:val="single" w:sz="4" w:space="0" w:color="auto"/>
              <w:left w:val="single" w:sz="4" w:space="0" w:color="auto"/>
              <w:bottom w:val="single" w:sz="4" w:space="0" w:color="auto"/>
              <w:right w:val="single" w:sz="4" w:space="0" w:color="auto"/>
            </w:tcBorders>
          </w:tcPr>
          <w:p w14:paraId="7FE27F09" w14:textId="77777777" w:rsidR="002810D1" w:rsidRPr="002A1596" w:rsidRDefault="002810D1">
            <w:pPr>
              <w:pStyle w:val="TableText"/>
              <w:jc w:val="center"/>
              <w:rPr>
                <w:rFonts w:ascii="Verdana" w:hAnsi="Verdana"/>
                <w:sz w:val="18"/>
              </w:rPr>
            </w:pPr>
            <w:r w:rsidRPr="002A1596">
              <w:rPr>
                <w:rFonts w:ascii="Verdana" w:hAnsi="Verdana"/>
                <w:sz w:val="18"/>
              </w:rPr>
              <w:t>0.08%</w:t>
            </w:r>
          </w:p>
        </w:tc>
      </w:tr>
      <w:tr w:rsidR="002810D1" w:rsidRPr="002810D1" w14:paraId="21CE9C03" w14:textId="77777777" w:rsidTr="00C241D0">
        <w:trPr>
          <w:trHeight w:val="454"/>
        </w:trPr>
        <w:tc>
          <w:tcPr>
            <w:tcW w:w="752" w:type="pct"/>
            <w:vMerge/>
            <w:tcBorders>
              <w:top w:val="single" w:sz="4" w:space="0" w:color="auto"/>
              <w:left w:val="single" w:sz="4" w:space="0" w:color="auto"/>
              <w:bottom w:val="single" w:sz="4" w:space="0" w:color="auto"/>
              <w:right w:val="single" w:sz="4" w:space="0" w:color="auto"/>
            </w:tcBorders>
          </w:tcPr>
          <w:p w14:paraId="72C4F875" w14:textId="77777777" w:rsidR="002810D1" w:rsidRPr="002A1596" w:rsidRDefault="002810D1">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097CA6A1" w14:textId="77777777" w:rsidR="002810D1" w:rsidRPr="002A1596" w:rsidRDefault="002810D1">
            <w:pPr>
              <w:pStyle w:val="TableText"/>
              <w:jc w:val="center"/>
              <w:rPr>
                <w:rFonts w:ascii="Verdana" w:hAnsi="Verdana"/>
                <w:sz w:val="18"/>
              </w:rPr>
            </w:pPr>
            <w:r w:rsidRPr="002A1596">
              <w:rPr>
                <w:rFonts w:ascii="Verdana" w:hAnsi="Verdana"/>
                <w:sz w:val="18"/>
              </w:rPr>
              <w:t>18</w:t>
            </w:r>
          </w:p>
        </w:tc>
        <w:tc>
          <w:tcPr>
            <w:tcW w:w="503" w:type="pct"/>
            <w:tcBorders>
              <w:top w:val="single" w:sz="4" w:space="0" w:color="auto"/>
              <w:left w:val="single" w:sz="4" w:space="0" w:color="auto"/>
              <w:bottom w:val="single" w:sz="4" w:space="0" w:color="auto"/>
              <w:right w:val="single" w:sz="4" w:space="0" w:color="auto"/>
            </w:tcBorders>
          </w:tcPr>
          <w:p w14:paraId="0E11275D" w14:textId="77777777" w:rsidR="002810D1" w:rsidRPr="002A1596" w:rsidRDefault="002810D1">
            <w:pPr>
              <w:pStyle w:val="TableText"/>
              <w:jc w:val="center"/>
              <w:rPr>
                <w:rFonts w:ascii="Verdana" w:hAnsi="Verdana"/>
                <w:sz w:val="18"/>
              </w:rPr>
            </w:pPr>
            <w:r w:rsidRPr="002A1596">
              <w:rPr>
                <w:rFonts w:ascii="Verdana" w:hAnsi="Verdana"/>
                <w:sz w:val="18"/>
              </w:rPr>
              <w:t>0.56</w:t>
            </w:r>
          </w:p>
        </w:tc>
        <w:tc>
          <w:tcPr>
            <w:tcW w:w="631" w:type="pct"/>
            <w:tcBorders>
              <w:top w:val="single" w:sz="4" w:space="0" w:color="auto"/>
              <w:left w:val="single" w:sz="4" w:space="0" w:color="auto"/>
              <w:bottom w:val="single" w:sz="4" w:space="0" w:color="auto"/>
              <w:right w:val="single" w:sz="4" w:space="0" w:color="auto"/>
            </w:tcBorders>
          </w:tcPr>
          <w:p w14:paraId="431FC917"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35725AF0" w14:textId="77777777" w:rsidR="002810D1" w:rsidRPr="002A1596" w:rsidRDefault="002810D1">
            <w:pPr>
              <w:pStyle w:val="TableText"/>
              <w:jc w:val="center"/>
              <w:rPr>
                <w:rFonts w:ascii="Verdana" w:hAnsi="Verdana"/>
                <w:sz w:val="18"/>
              </w:rPr>
            </w:pPr>
            <w:r w:rsidRPr="002A1596">
              <w:rPr>
                <w:rFonts w:ascii="Verdana" w:hAnsi="Verdana"/>
                <w:sz w:val="18"/>
              </w:rPr>
              <w:t>304</w:t>
            </w:r>
          </w:p>
        </w:tc>
        <w:tc>
          <w:tcPr>
            <w:tcW w:w="772" w:type="pct"/>
            <w:tcBorders>
              <w:top w:val="single" w:sz="4" w:space="0" w:color="auto"/>
              <w:left w:val="single" w:sz="4" w:space="0" w:color="auto"/>
              <w:bottom w:val="single" w:sz="4" w:space="0" w:color="auto"/>
              <w:right w:val="single" w:sz="4" w:space="0" w:color="auto"/>
            </w:tcBorders>
          </w:tcPr>
          <w:p w14:paraId="7F176C05" w14:textId="77777777" w:rsidR="002810D1" w:rsidRPr="002A1596" w:rsidRDefault="002810D1">
            <w:pPr>
              <w:pStyle w:val="TableText"/>
              <w:jc w:val="center"/>
              <w:rPr>
                <w:rFonts w:ascii="Verdana" w:hAnsi="Verdana"/>
                <w:sz w:val="18"/>
              </w:rPr>
            </w:pPr>
            <w:r w:rsidRPr="002A1596">
              <w:rPr>
                <w:rFonts w:ascii="Verdana" w:hAnsi="Verdana"/>
                <w:sz w:val="18"/>
              </w:rPr>
              <w:t>181</w:t>
            </w:r>
          </w:p>
        </w:tc>
        <w:tc>
          <w:tcPr>
            <w:tcW w:w="841" w:type="pct"/>
            <w:tcBorders>
              <w:top w:val="single" w:sz="4" w:space="0" w:color="auto"/>
              <w:left w:val="single" w:sz="4" w:space="0" w:color="auto"/>
              <w:bottom w:val="single" w:sz="4" w:space="0" w:color="auto"/>
              <w:right w:val="single" w:sz="4" w:space="0" w:color="auto"/>
            </w:tcBorders>
          </w:tcPr>
          <w:p w14:paraId="4097FCEB" w14:textId="77777777" w:rsidR="002810D1" w:rsidRPr="002A1596" w:rsidRDefault="002810D1">
            <w:pPr>
              <w:pStyle w:val="TableText"/>
              <w:jc w:val="center"/>
              <w:rPr>
                <w:rFonts w:ascii="Verdana" w:hAnsi="Verdana"/>
                <w:sz w:val="18"/>
              </w:rPr>
            </w:pPr>
            <w:r w:rsidRPr="002A1596">
              <w:rPr>
                <w:rFonts w:ascii="Verdana" w:hAnsi="Verdana"/>
                <w:sz w:val="18"/>
              </w:rPr>
              <w:t>0.06%</w:t>
            </w:r>
          </w:p>
        </w:tc>
      </w:tr>
      <w:tr w:rsidR="002810D1" w:rsidRPr="002810D1" w14:paraId="319BB67E"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0E43F45D" w14:textId="77777777" w:rsidR="002810D1" w:rsidRPr="002A1596" w:rsidRDefault="002810D1">
            <w:pPr>
              <w:pStyle w:val="TableText"/>
              <w:rPr>
                <w:rFonts w:ascii="Verdana" w:hAnsi="Verdana"/>
                <w:sz w:val="18"/>
              </w:rPr>
            </w:pPr>
            <w:r w:rsidRPr="002A1596">
              <w:rPr>
                <w:rFonts w:ascii="Verdana" w:hAnsi="Verdana"/>
                <w:sz w:val="18"/>
              </w:rPr>
              <w:t>YTF-SB</w:t>
            </w:r>
          </w:p>
        </w:tc>
        <w:tc>
          <w:tcPr>
            <w:tcW w:w="797" w:type="pct"/>
            <w:tcBorders>
              <w:top w:val="single" w:sz="4" w:space="0" w:color="auto"/>
              <w:left w:val="single" w:sz="4" w:space="0" w:color="auto"/>
              <w:bottom w:val="single" w:sz="4" w:space="0" w:color="auto"/>
              <w:right w:val="single" w:sz="4" w:space="0" w:color="auto"/>
            </w:tcBorders>
          </w:tcPr>
          <w:p w14:paraId="60023C05" w14:textId="77777777" w:rsidR="002810D1" w:rsidRPr="002A1596" w:rsidRDefault="002810D1">
            <w:pPr>
              <w:pStyle w:val="TableText"/>
              <w:jc w:val="center"/>
              <w:rPr>
                <w:rFonts w:ascii="Verdana" w:hAnsi="Verdana"/>
                <w:sz w:val="18"/>
              </w:rPr>
            </w:pPr>
            <w:r w:rsidRPr="002A1596">
              <w:rPr>
                <w:rFonts w:ascii="Verdana" w:hAnsi="Verdana"/>
                <w:sz w:val="18"/>
              </w:rPr>
              <w:t>19</w:t>
            </w:r>
          </w:p>
        </w:tc>
        <w:tc>
          <w:tcPr>
            <w:tcW w:w="503" w:type="pct"/>
            <w:tcBorders>
              <w:top w:val="single" w:sz="4" w:space="0" w:color="auto"/>
              <w:left w:val="single" w:sz="4" w:space="0" w:color="auto"/>
              <w:bottom w:val="single" w:sz="4" w:space="0" w:color="auto"/>
              <w:right w:val="single" w:sz="4" w:space="0" w:color="auto"/>
            </w:tcBorders>
          </w:tcPr>
          <w:p w14:paraId="50C57A69" w14:textId="77777777" w:rsidR="002810D1" w:rsidRPr="002A1596" w:rsidRDefault="002810D1">
            <w:pPr>
              <w:pStyle w:val="TableText"/>
              <w:jc w:val="center"/>
              <w:rPr>
                <w:rFonts w:ascii="Verdana" w:hAnsi="Verdana"/>
                <w:sz w:val="18"/>
              </w:rPr>
            </w:pPr>
            <w:r w:rsidRPr="002A1596">
              <w:rPr>
                <w:rFonts w:ascii="Verdana" w:hAnsi="Verdana"/>
                <w:sz w:val="18"/>
              </w:rPr>
              <w:t>0.48</w:t>
            </w:r>
          </w:p>
        </w:tc>
        <w:tc>
          <w:tcPr>
            <w:tcW w:w="631" w:type="pct"/>
            <w:tcBorders>
              <w:top w:val="single" w:sz="4" w:space="0" w:color="auto"/>
              <w:left w:val="single" w:sz="4" w:space="0" w:color="auto"/>
              <w:bottom w:val="single" w:sz="4" w:space="0" w:color="auto"/>
              <w:right w:val="single" w:sz="4" w:space="0" w:color="auto"/>
            </w:tcBorders>
          </w:tcPr>
          <w:p w14:paraId="42F5EBE1" w14:textId="77777777" w:rsidR="002810D1" w:rsidRPr="002A1596" w:rsidRDefault="002810D1">
            <w:pPr>
              <w:pStyle w:val="TableText"/>
              <w:jc w:val="center"/>
              <w:rPr>
                <w:rFonts w:ascii="Verdana" w:hAnsi="Verdana"/>
                <w:sz w:val="18"/>
              </w:rPr>
            </w:pPr>
            <w:r w:rsidRPr="002A1596">
              <w:rPr>
                <w:rFonts w:ascii="Verdana" w:hAnsi="Verdana"/>
                <w:sz w:val="18"/>
              </w:rPr>
              <w:t>0.12</w:t>
            </w:r>
          </w:p>
        </w:tc>
        <w:tc>
          <w:tcPr>
            <w:tcW w:w="704" w:type="pct"/>
            <w:tcBorders>
              <w:top w:val="single" w:sz="4" w:space="0" w:color="auto"/>
              <w:left w:val="single" w:sz="4" w:space="0" w:color="auto"/>
              <w:bottom w:val="single" w:sz="4" w:space="0" w:color="auto"/>
              <w:right w:val="single" w:sz="4" w:space="0" w:color="auto"/>
            </w:tcBorders>
          </w:tcPr>
          <w:p w14:paraId="6F66F97E" w14:textId="77777777" w:rsidR="002810D1" w:rsidRPr="002A1596" w:rsidRDefault="002810D1">
            <w:pPr>
              <w:pStyle w:val="TableText"/>
              <w:jc w:val="center"/>
              <w:rPr>
                <w:rFonts w:ascii="Verdana" w:hAnsi="Verdana"/>
                <w:sz w:val="18"/>
              </w:rPr>
            </w:pPr>
            <w:r w:rsidRPr="002A1596">
              <w:rPr>
                <w:rFonts w:ascii="Verdana" w:hAnsi="Verdana"/>
                <w:sz w:val="18"/>
              </w:rPr>
              <w:t>354</w:t>
            </w:r>
          </w:p>
        </w:tc>
        <w:tc>
          <w:tcPr>
            <w:tcW w:w="772" w:type="pct"/>
            <w:tcBorders>
              <w:top w:val="single" w:sz="4" w:space="0" w:color="auto"/>
              <w:left w:val="single" w:sz="4" w:space="0" w:color="auto"/>
              <w:bottom w:val="single" w:sz="4" w:space="0" w:color="auto"/>
              <w:right w:val="single" w:sz="4" w:space="0" w:color="auto"/>
            </w:tcBorders>
          </w:tcPr>
          <w:p w14:paraId="5C7E400C" w14:textId="77777777" w:rsidR="002810D1" w:rsidRPr="002A1596" w:rsidRDefault="002810D1">
            <w:pPr>
              <w:pStyle w:val="TableText"/>
              <w:jc w:val="center"/>
              <w:rPr>
                <w:rFonts w:ascii="Verdana" w:hAnsi="Verdana"/>
                <w:sz w:val="18"/>
              </w:rPr>
            </w:pPr>
            <w:r w:rsidRPr="002A1596">
              <w:rPr>
                <w:rFonts w:ascii="Verdana" w:hAnsi="Verdana"/>
                <w:sz w:val="18"/>
              </w:rPr>
              <w:t>600</w:t>
            </w:r>
          </w:p>
        </w:tc>
        <w:tc>
          <w:tcPr>
            <w:tcW w:w="841" w:type="pct"/>
            <w:tcBorders>
              <w:top w:val="single" w:sz="4" w:space="0" w:color="auto"/>
              <w:left w:val="single" w:sz="4" w:space="0" w:color="auto"/>
              <w:bottom w:val="single" w:sz="4" w:space="0" w:color="auto"/>
              <w:right w:val="single" w:sz="4" w:space="0" w:color="auto"/>
            </w:tcBorders>
          </w:tcPr>
          <w:p w14:paraId="726BEE23" w14:textId="77777777" w:rsidR="002810D1" w:rsidRPr="002A1596" w:rsidRDefault="002810D1">
            <w:pPr>
              <w:pStyle w:val="TableText"/>
              <w:jc w:val="center"/>
              <w:rPr>
                <w:rFonts w:ascii="Verdana" w:hAnsi="Verdana"/>
                <w:sz w:val="18"/>
              </w:rPr>
            </w:pPr>
            <w:r w:rsidRPr="002A1596">
              <w:rPr>
                <w:rFonts w:ascii="Verdana" w:hAnsi="Verdana"/>
                <w:sz w:val="18"/>
              </w:rPr>
              <w:t>0.17%</w:t>
            </w:r>
          </w:p>
        </w:tc>
      </w:tr>
      <w:tr w:rsidR="002810D1" w:rsidRPr="002810D1" w14:paraId="4A3617DD" w14:textId="77777777" w:rsidTr="00C241D0">
        <w:trPr>
          <w:trHeight w:val="454"/>
        </w:trPr>
        <w:tc>
          <w:tcPr>
            <w:tcW w:w="752" w:type="pct"/>
            <w:vMerge w:val="restart"/>
            <w:tcBorders>
              <w:top w:val="single" w:sz="4" w:space="0" w:color="auto"/>
              <w:left w:val="single" w:sz="4" w:space="0" w:color="auto"/>
              <w:bottom w:val="single" w:sz="4" w:space="0" w:color="auto"/>
              <w:right w:val="single" w:sz="4" w:space="0" w:color="auto"/>
            </w:tcBorders>
          </w:tcPr>
          <w:p w14:paraId="3DB4CA54" w14:textId="77777777" w:rsidR="002810D1" w:rsidRPr="002A1596" w:rsidRDefault="002810D1">
            <w:pPr>
              <w:pStyle w:val="TableText"/>
              <w:rPr>
                <w:rFonts w:ascii="Verdana" w:hAnsi="Verdana"/>
                <w:sz w:val="18"/>
              </w:rPr>
            </w:pPr>
            <w:r w:rsidRPr="002A1596">
              <w:rPr>
                <w:rFonts w:ascii="Verdana" w:hAnsi="Verdana"/>
                <w:sz w:val="18"/>
              </w:rPr>
              <w:t>YTF-SWB</w:t>
            </w:r>
          </w:p>
        </w:tc>
        <w:tc>
          <w:tcPr>
            <w:tcW w:w="797" w:type="pct"/>
            <w:tcBorders>
              <w:top w:val="single" w:sz="4" w:space="0" w:color="auto"/>
              <w:left w:val="single" w:sz="4" w:space="0" w:color="auto"/>
              <w:bottom w:val="single" w:sz="4" w:space="0" w:color="auto"/>
              <w:right w:val="single" w:sz="4" w:space="0" w:color="auto"/>
            </w:tcBorders>
          </w:tcPr>
          <w:p w14:paraId="5BC2C817" w14:textId="77777777" w:rsidR="002810D1" w:rsidRPr="002A1596" w:rsidRDefault="002810D1">
            <w:pPr>
              <w:pStyle w:val="TableText"/>
              <w:jc w:val="center"/>
              <w:rPr>
                <w:rFonts w:ascii="Verdana" w:hAnsi="Verdana"/>
                <w:sz w:val="18"/>
              </w:rPr>
            </w:pPr>
            <w:r w:rsidRPr="002A1596">
              <w:rPr>
                <w:rFonts w:ascii="Verdana" w:hAnsi="Verdana"/>
                <w:sz w:val="18"/>
              </w:rPr>
              <w:t>20</w:t>
            </w:r>
          </w:p>
        </w:tc>
        <w:tc>
          <w:tcPr>
            <w:tcW w:w="503" w:type="pct"/>
            <w:tcBorders>
              <w:top w:val="single" w:sz="4" w:space="0" w:color="auto"/>
              <w:left w:val="single" w:sz="4" w:space="0" w:color="auto"/>
              <w:bottom w:val="single" w:sz="4" w:space="0" w:color="auto"/>
              <w:right w:val="single" w:sz="4" w:space="0" w:color="auto"/>
            </w:tcBorders>
          </w:tcPr>
          <w:p w14:paraId="5A82F072" w14:textId="77777777" w:rsidR="002810D1" w:rsidRPr="002A1596" w:rsidRDefault="002810D1">
            <w:pPr>
              <w:pStyle w:val="TableText"/>
              <w:jc w:val="center"/>
              <w:rPr>
                <w:rFonts w:ascii="Verdana" w:hAnsi="Verdana"/>
                <w:sz w:val="18"/>
              </w:rPr>
            </w:pPr>
            <w:r w:rsidRPr="002A1596">
              <w:rPr>
                <w:rFonts w:ascii="Verdana" w:hAnsi="Verdana"/>
                <w:sz w:val="18"/>
              </w:rPr>
              <w:t>0.45</w:t>
            </w:r>
          </w:p>
        </w:tc>
        <w:tc>
          <w:tcPr>
            <w:tcW w:w="631" w:type="pct"/>
            <w:tcBorders>
              <w:top w:val="single" w:sz="4" w:space="0" w:color="auto"/>
              <w:left w:val="single" w:sz="4" w:space="0" w:color="auto"/>
              <w:bottom w:val="single" w:sz="4" w:space="0" w:color="auto"/>
              <w:right w:val="single" w:sz="4" w:space="0" w:color="auto"/>
            </w:tcBorders>
          </w:tcPr>
          <w:p w14:paraId="6C4F3A4D"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367C8399" w14:textId="77777777" w:rsidR="002810D1" w:rsidRPr="002A1596" w:rsidRDefault="002810D1">
            <w:pPr>
              <w:pStyle w:val="TableText"/>
              <w:jc w:val="center"/>
              <w:rPr>
                <w:rFonts w:ascii="Verdana" w:hAnsi="Verdana"/>
                <w:sz w:val="18"/>
              </w:rPr>
            </w:pPr>
            <w:r w:rsidRPr="002A1596">
              <w:rPr>
                <w:rFonts w:ascii="Verdana" w:hAnsi="Verdana"/>
                <w:sz w:val="18"/>
              </w:rPr>
              <w:t>620</w:t>
            </w:r>
          </w:p>
        </w:tc>
        <w:tc>
          <w:tcPr>
            <w:tcW w:w="772" w:type="pct"/>
            <w:tcBorders>
              <w:top w:val="single" w:sz="4" w:space="0" w:color="auto"/>
              <w:left w:val="single" w:sz="4" w:space="0" w:color="auto"/>
              <w:bottom w:val="single" w:sz="4" w:space="0" w:color="auto"/>
              <w:right w:val="single" w:sz="4" w:space="0" w:color="auto"/>
            </w:tcBorders>
          </w:tcPr>
          <w:p w14:paraId="61D16683" w14:textId="77777777" w:rsidR="002810D1" w:rsidRPr="002A1596" w:rsidRDefault="002810D1">
            <w:pPr>
              <w:pStyle w:val="TableText"/>
              <w:jc w:val="center"/>
              <w:rPr>
                <w:rFonts w:ascii="Verdana" w:hAnsi="Verdana"/>
                <w:sz w:val="18"/>
              </w:rPr>
            </w:pPr>
            <w:r w:rsidRPr="002A1596">
              <w:rPr>
                <w:rFonts w:ascii="Verdana" w:hAnsi="Verdana"/>
                <w:sz w:val="18"/>
              </w:rPr>
              <w:t>674</w:t>
            </w:r>
          </w:p>
        </w:tc>
        <w:tc>
          <w:tcPr>
            <w:tcW w:w="841" w:type="pct"/>
            <w:tcBorders>
              <w:top w:val="single" w:sz="4" w:space="0" w:color="auto"/>
              <w:left w:val="single" w:sz="4" w:space="0" w:color="auto"/>
              <w:bottom w:val="single" w:sz="4" w:space="0" w:color="auto"/>
              <w:right w:val="single" w:sz="4" w:space="0" w:color="auto"/>
            </w:tcBorders>
          </w:tcPr>
          <w:p w14:paraId="395698F1" w14:textId="77777777" w:rsidR="002810D1" w:rsidRPr="002A1596" w:rsidRDefault="002810D1">
            <w:pPr>
              <w:pStyle w:val="TableText"/>
              <w:jc w:val="center"/>
              <w:rPr>
                <w:rFonts w:ascii="Verdana" w:hAnsi="Verdana"/>
                <w:sz w:val="18"/>
              </w:rPr>
            </w:pPr>
            <w:r w:rsidRPr="002A1596">
              <w:rPr>
                <w:rFonts w:ascii="Verdana" w:hAnsi="Verdana"/>
                <w:sz w:val="18"/>
              </w:rPr>
              <w:t>0.11%</w:t>
            </w:r>
          </w:p>
        </w:tc>
      </w:tr>
      <w:tr w:rsidR="002810D1" w:rsidRPr="002810D1" w14:paraId="05ED15CD" w14:textId="77777777" w:rsidTr="00C241D0">
        <w:trPr>
          <w:trHeight w:val="454"/>
        </w:trPr>
        <w:tc>
          <w:tcPr>
            <w:tcW w:w="752" w:type="pct"/>
            <w:vMerge/>
            <w:tcBorders>
              <w:top w:val="single" w:sz="4" w:space="0" w:color="auto"/>
              <w:left w:val="single" w:sz="4" w:space="0" w:color="auto"/>
              <w:bottom w:val="single" w:sz="4" w:space="0" w:color="auto"/>
              <w:right w:val="single" w:sz="4" w:space="0" w:color="auto"/>
            </w:tcBorders>
          </w:tcPr>
          <w:p w14:paraId="183E499C" w14:textId="77777777" w:rsidR="002810D1" w:rsidRPr="002A1596" w:rsidRDefault="002810D1">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289AB4B9" w14:textId="77777777" w:rsidR="002810D1" w:rsidRPr="002A1596" w:rsidRDefault="002810D1">
            <w:pPr>
              <w:pStyle w:val="TableText"/>
              <w:jc w:val="center"/>
              <w:rPr>
                <w:rFonts w:ascii="Verdana" w:hAnsi="Verdana"/>
                <w:sz w:val="18"/>
              </w:rPr>
            </w:pPr>
            <w:r w:rsidRPr="002A1596">
              <w:rPr>
                <w:rFonts w:ascii="Verdana" w:hAnsi="Verdana"/>
                <w:sz w:val="18"/>
              </w:rPr>
              <w:t>21</w:t>
            </w:r>
          </w:p>
        </w:tc>
        <w:tc>
          <w:tcPr>
            <w:tcW w:w="503" w:type="pct"/>
            <w:tcBorders>
              <w:top w:val="single" w:sz="4" w:space="0" w:color="auto"/>
              <w:left w:val="single" w:sz="4" w:space="0" w:color="auto"/>
              <w:bottom w:val="single" w:sz="4" w:space="0" w:color="auto"/>
              <w:right w:val="single" w:sz="4" w:space="0" w:color="auto"/>
            </w:tcBorders>
          </w:tcPr>
          <w:p w14:paraId="5213E8E2" w14:textId="77777777" w:rsidR="002810D1" w:rsidRPr="002A1596" w:rsidRDefault="002810D1">
            <w:pPr>
              <w:pStyle w:val="TableText"/>
              <w:jc w:val="center"/>
              <w:rPr>
                <w:rFonts w:ascii="Verdana" w:hAnsi="Verdana"/>
                <w:sz w:val="18"/>
              </w:rPr>
            </w:pPr>
            <w:r w:rsidRPr="002A1596">
              <w:rPr>
                <w:rFonts w:ascii="Verdana" w:hAnsi="Verdana"/>
                <w:sz w:val="18"/>
              </w:rPr>
              <w:t>0.47</w:t>
            </w:r>
          </w:p>
        </w:tc>
        <w:tc>
          <w:tcPr>
            <w:tcW w:w="631" w:type="pct"/>
            <w:tcBorders>
              <w:top w:val="single" w:sz="4" w:space="0" w:color="auto"/>
              <w:left w:val="single" w:sz="4" w:space="0" w:color="auto"/>
              <w:bottom w:val="single" w:sz="4" w:space="0" w:color="auto"/>
              <w:right w:val="single" w:sz="4" w:space="0" w:color="auto"/>
            </w:tcBorders>
          </w:tcPr>
          <w:p w14:paraId="60DA1179"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28DD33F6" w14:textId="77777777" w:rsidR="002810D1" w:rsidRPr="002A1596" w:rsidRDefault="002810D1">
            <w:pPr>
              <w:pStyle w:val="TableText"/>
              <w:jc w:val="center"/>
              <w:rPr>
                <w:rFonts w:ascii="Verdana" w:hAnsi="Verdana"/>
                <w:sz w:val="18"/>
              </w:rPr>
            </w:pPr>
            <w:r w:rsidRPr="002A1596">
              <w:rPr>
                <w:rFonts w:ascii="Verdana" w:hAnsi="Verdana"/>
                <w:sz w:val="18"/>
              </w:rPr>
              <w:t>500</w:t>
            </w:r>
          </w:p>
        </w:tc>
        <w:tc>
          <w:tcPr>
            <w:tcW w:w="772" w:type="pct"/>
            <w:tcBorders>
              <w:top w:val="single" w:sz="4" w:space="0" w:color="auto"/>
              <w:left w:val="single" w:sz="4" w:space="0" w:color="auto"/>
              <w:bottom w:val="single" w:sz="4" w:space="0" w:color="auto"/>
              <w:right w:val="single" w:sz="4" w:space="0" w:color="auto"/>
            </w:tcBorders>
          </w:tcPr>
          <w:p w14:paraId="491F3883" w14:textId="77777777" w:rsidR="002810D1" w:rsidRPr="002A1596" w:rsidRDefault="002810D1">
            <w:pPr>
              <w:pStyle w:val="TableText"/>
              <w:jc w:val="center"/>
              <w:rPr>
                <w:rFonts w:ascii="Verdana" w:hAnsi="Verdana"/>
                <w:sz w:val="18"/>
              </w:rPr>
            </w:pPr>
            <w:r w:rsidRPr="002A1596">
              <w:rPr>
                <w:rFonts w:ascii="Verdana" w:hAnsi="Verdana"/>
                <w:sz w:val="18"/>
              </w:rPr>
              <w:t>757</w:t>
            </w:r>
          </w:p>
        </w:tc>
        <w:tc>
          <w:tcPr>
            <w:tcW w:w="841" w:type="pct"/>
            <w:tcBorders>
              <w:top w:val="single" w:sz="4" w:space="0" w:color="auto"/>
              <w:left w:val="single" w:sz="4" w:space="0" w:color="auto"/>
              <w:bottom w:val="single" w:sz="4" w:space="0" w:color="auto"/>
              <w:right w:val="single" w:sz="4" w:space="0" w:color="auto"/>
            </w:tcBorders>
          </w:tcPr>
          <w:p w14:paraId="4DC7D2C1" w14:textId="77777777" w:rsidR="002810D1" w:rsidRPr="002A1596" w:rsidRDefault="002810D1">
            <w:pPr>
              <w:pStyle w:val="TableText"/>
              <w:jc w:val="center"/>
              <w:rPr>
                <w:rFonts w:ascii="Verdana" w:hAnsi="Verdana"/>
                <w:sz w:val="18"/>
              </w:rPr>
            </w:pPr>
            <w:r w:rsidRPr="002A1596">
              <w:rPr>
                <w:rFonts w:ascii="Verdana" w:hAnsi="Verdana"/>
                <w:sz w:val="18"/>
              </w:rPr>
              <w:t>0.15%</w:t>
            </w:r>
          </w:p>
        </w:tc>
      </w:tr>
      <w:tr w:rsidR="002810D1" w:rsidRPr="002810D1" w14:paraId="7A1FF403"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736A0B39" w14:textId="77777777" w:rsidR="002810D1" w:rsidRPr="002A1596" w:rsidRDefault="002810D1">
            <w:pPr>
              <w:pStyle w:val="TableText"/>
              <w:rPr>
                <w:rFonts w:ascii="Verdana" w:hAnsi="Verdana"/>
                <w:sz w:val="18"/>
              </w:rPr>
            </w:pPr>
            <w:r w:rsidRPr="002A1596">
              <w:rPr>
                <w:rFonts w:ascii="Verdana" w:hAnsi="Verdana"/>
                <w:sz w:val="18"/>
              </w:rPr>
              <w:t>YTF-NB</w:t>
            </w:r>
          </w:p>
        </w:tc>
        <w:tc>
          <w:tcPr>
            <w:tcW w:w="797" w:type="pct"/>
            <w:tcBorders>
              <w:top w:val="single" w:sz="4" w:space="0" w:color="auto"/>
              <w:left w:val="single" w:sz="4" w:space="0" w:color="auto"/>
              <w:bottom w:val="single" w:sz="4" w:space="0" w:color="auto"/>
              <w:right w:val="single" w:sz="4" w:space="0" w:color="auto"/>
            </w:tcBorders>
          </w:tcPr>
          <w:p w14:paraId="463D7AEC" w14:textId="77777777" w:rsidR="002810D1" w:rsidRPr="002A1596" w:rsidRDefault="002810D1">
            <w:pPr>
              <w:pStyle w:val="TableText"/>
              <w:jc w:val="center"/>
              <w:rPr>
                <w:rFonts w:ascii="Verdana" w:hAnsi="Verdana"/>
                <w:sz w:val="18"/>
              </w:rPr>
            </w:pPr>
            <w:r w:rsidRPr="002A1596">
              <w:rPr>
                <w:rFonts w:ascii="Verdana" w:hAnsi="Verdana"/>
                <w:sz w:val="18"/>
              </w:rPr>
              <w:t>29</w:t>
            </w:r>
          </w:p>
        </w:tc>
        <w:tc>
          <w:tcPr>
            <w:tcW w:w="503" w:type="pct"/>
            <w:tcBorders>
              <w:top w:val="single" w:sz="4" w:space="0" w:color="auto"/>
              <w:left w:val="single" w:sz="4" w:space="0" w:color="auto"/>
              <w:bottom w:val="single" w:sz="4" w:space="0" w:color="auto"/>
              <w:right w:val="single" w:sz="4" w:space="0" w:color="auto"/>
            </w:tcBorders>
          </w:tcPr>
          <w:p w14:paraId="3FA19B42" w14:textId="77777777" w:rsidR="002810D1" w:rsidRPr="002A1596" w:rsidRDefault="002810D1">
            <w:pPr>
              <w:pStyle w:val="TableText"/>
              <w:jc w:val="center"/>
              <w:rPr>
                <w:rFonts w:ascii="Verdana" w:hAnsi="Verdana"/>
                <w:sz w:val="18"/>
              </w:rPr>
            </w:pPr>
            <w:r w:rsidRPr="002A1596">
              <w:rPr>
                <w:rFonts w:ascii="Verdana" w:hAnsi="Verdana"/>
                <w:sz w:val="18"/>
              </w:rPr>
              <w:t>0.60</w:t>
            </w:r>
          </w:p>
        </w:tc>
        <w:tc>
          <w:tcPr>
            <w:tcW w:w="631" w:type="pct"/>
            <w:tcBorders>
              <w:top w:val="single" w:sz="4" w:space="0" w:color="auto"/>
              <w:left w:val="single" w:sz="4" w:space="0" w:color="auto"/>
              <w:bottom w:val="single" w:sz="4" w:space="0" w:color="auto"/>
              <w:right w:val="single" w:sz="4" w:space="0" w:color="auto"/>
            </w:tcBorders>
          </w:tcPr>
          <w:p w14:paraId="35CDFF8E"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3AD1B67D" w14:textId="77777777" w:rsidR="002810D1" w:rsidRPr="002A1596" w:rsidRDefault="002810D1">
            <w:pPr>
              <w:pStyle w:val="TableText"/>
              <w:jc w:val="center"/>
              <w:rPr>
                <w:rFonts w:ascii="Verdana" w:hAnsi="Verdana"/>
                <w:sz w:val="18"/>
              </w:rPr>
            </w:pPr>
            <w:r w:rsidRPr="002A1596">
              <w:rPr>
                <w:rFonts w:ascii="Verdana" w:hAnsi="Verdana"/>
                <w:sz w:val="18"/>
              </w:rPr>
              <w:t>1879</w:t>
            </w:r>
          </w:p>
        </w:tc>
        <w:tc>
          <w:tcPr>
            <w:tcW w:w="772" w:type="pct"/>
            <w:tcBorders>
              <w:top w:val="single" w:sz="4" w:space="0" w:color="auto"/>
              <w:left w:val="single" w:sz="4" w:space="0" w:color="auto"/>
              <w:bottom w:val="single" w:sz="4" w:space="0" w:color="auto"/>
              <w:right w:val="single" w:sz="4" w:space="0" w:color="auto"/>
            </w:tcBorders>
          </w:tcPr>
          <w:p w14:paraId="1A52B354" w14:textId="77777777" w:rsidR="002810D1" w:rsidRPr="002A1596" w:rsidRDefault="002810D1">
            <w:pPr>
              <w:pStyle w:val="TableText"/>
              <w:jc w:val="center"/>
              <w:rPr>
                <w:rFonts w:ascii="Verdana" w:hAnsi="Verdana"/>
                <w:sz w:val="18"/>
              </w:rPr>
            </w:pPr>
            <w:r w:rsidRPr="002A1596">
              <w:rPr>
                <w:rFonts w:ascii="Verdana" w:hAnsi="Verdana"/>
                <w:sz w:val="18"/>
              </w:rPr>
              <w:t>181</w:t>
            </w:r>
          </w:p>
        </w:tc>
        <w:tc>
          <w:tcPr>
            <w:tcW w:w="841" w:type="pct"/>
            <w:tcBorders>
              <w:top w:val="single" w:sz="4" w:space="0" w:color="auto"/>
              <w:left w:val="single" w:sz="4" w:space="0" w:color="auto"/>
              <w:bottom w:val="single" w:sz="4" w:space="0" w:color="auto"/>
              <w:right w:val="single" w:sz="4" w:space="0" w:color="auto"/>
            </w:tcBorders>
          </w:tcPr>
          <w:p w14:paraId="71B64FCA" w14:textId="77777777" w:rsidR="002810D1" w:rsidRPr="002A1596" w:rsidRDefault="002810D1">
            <w:pPr>
              <w:pStyle w:val="TableText"/>
              <w:jc w:val="center"/>
              <w:rPr>
                <w:rFonts w:ascii="Verdana" w:hAnsi="Verdana"/>
                <w:sz w:val="18"/>
              </w:rPr>
            </w:pPr>
            <w:r w:rsidRPr="002A1596">
              <w:rPr>
                <w:rFonts w:ascii="Verdana" w:hAnsi="Verdana"/>
                <w:sz w:val="18"/>
              </w:rPr>
              <w:t>0.01%</w:t>
            </w:r>
          </w:p>
        </w:tc>
      </w:tr>
      <w:tr w:rsidR="002810D1" w:rsidRPr="002810D1" w14:paraId="78EA859C"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36E10C34" w14:textId="77777777" w:rsidR="002810D1" w:rsidRPr="002A1596" w:rsidRDefault="002810D1">
            <w:pPr>
              <w:pStyle w:val="TableText"/>
              <w:rPr>
                <w:rFonts w:ascii="Verdana" w:hAnsi="Verdana"/>
                <w:sz w:val="18"/>
              </w:rPr>
            </w:pPr>
            <w:r w:rsidRPr="002A1596">
              <w:rPr>
                <w:rFonts w:ascii="Verdana" w:hAnsi="Verdana"/>
                <w:sz w:val="18"/>
              </w:rPr>
              <w:t>YTF-RCB</w:t>
            </w:r>
          </w:p>
        </w:tc>
        <w:tc>
          <w:tcPr>
            <w:tcW w:w="797" w:type="pct"/>
            <w:tcBorders>
              <w:top w:val="single" w:sz="4" w:space="0" w:color="auto"/>
              <w:left w:val="single" w:sz="4" w:space="0" w:color="auto"/>
              <w:bottom w:val="single" w:sz="4" w:space="0" w:color="auto"/>
              <w:right w:val="single" w:sz="4" w:space="0" w:color="auto"/>
            </w:tcBorders>
          </w:tcPr>
          <w:p w14:paraId="729DFD21" w14:textId="77777777" w:rsidR="002810D1" w:rsidRPr="002A1596" w:rsidRDefault="002810D1">
            <w:pPr>
              <w:pStyle w:val="TableText"/>
              <w:jc w:val="center"/>
              <w:rPr>
                <w:rFonts w:ascii="Verdana" w:hAnsi="Verdana"/>
                <w:sz w:val="18"/>
              </w:rPr>
            </w:pPr>
            <w:r w:rsidRPr="002A1596">
              <w:rPr>
                <w:rFonts w:ascii="Verdana" w:hAnsi="Verdana"/>
                <w:sz w:val="18"/>
              </w:rPr>
              <w:t>30</w:t>
            </w:r>
          </w:p>
        </w:tc>
        <w:tc>
          <w:tcPr>
            <w:tcW w:w="503" w:type="pct"/>
            <w:tcBorders>
              <w:top w:val="single" w:sz="4" w:space="0" w:color="auto"/>
              <w:left w:val="single" w:sz="4" w:space="0" w:color="auto"/>
              <w:bottom w:val="single" w:sz="4" w:space="0" w:color="auto"/>
              <w:right w:val="single" w:sz="4" w:space="0" w:color="auto"/>
            </w:tcBorders>
          </w:tcPr>
          <w:p w14:paraId="3204DDD0" w14:textId="77777777" w:rsidR="002810D1" w:rsidRPr="002A1596" w:rsidRDefault="002810D1">
            <w:pPr>
              <w:pStyle w:val="TableText"/>
              <w:jc w:val="center"/>
              <w:rPr>
                <w:rFonts w:ascii="Verdana" w:hAnsi="Verdana"/>
                <w:sz w:val="18"/>
              </w:rPr>
            </w:pPr>
            <w:r w:rsidRPr="002A1596">
              <w:rPr>
                <w:rFonts w:ascii="Verdana" w:hAnsi="Verdana"/>
                <w:sz w:val="18"/>
              </w:rPr>
              <w:t>0.62</w:t>
            </w:r>
          </w:p>
        </w:tc>
        <w:tc>
          <w:tcPr>
            <w:tcW w:w="631" w:type="pct"/>
            <w:tcBorders>
              <w:top w:val="single" w:sz="4" w:space="0" w:color="auto"/>
              <w:left w:val="single" w:sz="4" w:space="0" w:color="auto"/>
              <w:bottom w:val="single" w:sz="4" w:space="0" w:color="auto"/>
              <w:right w:val="single" w:sz="4" w:space="0" w:color="auto"/>
            </w:tcBorders>
          </w:tcPr>
          <w:p w14:paraId="7FBE5418" w14:textId="77777777" w:rsidR="002810D1" w:rsidRPr="002A1596" w:rsidRDefault="002810D1">
            <w:pPr>
              <w:pStyle w:val="TableText"/>
              <w:jc w:val="center"/>
              <w:rPr>
                <w:rFonts w:ascii="Verdana" w:hAnsi="Verdana"/>
                <w:sz w:val="18"/>
              </w:rPr>
            </w:pPr>
            <w:r w:rsidRPr="002A1596">
              <w:rPr>
                <w:rFonts w:ascii="Verdana" w:hAnsi="Verdana"/>
                <w:sz w:val="18"/>
              </w:rPr>
              <w:t>0.11</w:t>
            </w:r>
          </w:p>
        </w:tc>
        <w:tc>
          <w:tcPr>
            <w:tcW w:w="704" w:type="pct"/>
            <w:tcBorders>
              <w:top w:val="single" w:sz="4" w:space="0" w:color="auto"/>
              <w:left w:val="single" w:sz="4" w:space="0" w:color="auto"/>
              <w:bottom w:val="single" w:sz="4" w:space="0" w:color="auto"/>
              <w:right w:val="single" w:sz="4" w:space="0" w:color="auto"/>
            </w:tcBorders>
          </w:tcPr>
          <w:p w14:paraId="43AD0D43" w14:textId="77777777" w:rsidR="002810D1" w:rsidRPr="002A1596" w:rsidRDefault="002810D1">
            <w:pPr>
              <w:pStyle w:val="TableText"/>
              <w:jc w:val="center"/>
              <w:rPr>
                <w:rFonts w:ascii="Verdana" w:hAnsi="Verdana"/>
                <w:sz w:val="18"/>
              </w:rPr>
            </w:pPr>
            <w:r w:rsidRPr="002A1596">
              <w:rPr>
                <w:rFonts w:ascii="Verdana" w:hAnsi="Verdana"/>
                <w:sz w:val="18"/>
              </w:rPr>
              <w:t>939</w:t>
            </w:r>
          </w:p>
        </w:tc>
        <w:tc>
          <w:tcPr>
            <w:tcW w:w="772" w:type="pct"/>
            <w:tcBorders>
              <w:top w:val="single" w:sz="4" w:space="0" w:color="auto"/>
              <w:left w:val="single" w:sz="4" w:space="0" w:color="auto"/>
              <w:bottom w:val="single" w:sz="4" w:space="0" w:color="auto"/>
              <w:right w:val="single" w:sz="4" w:space="0" w:color="auto"/>
            </w:tcBorders>
          </w:tcPr>
          <w:p w14:paraId="60E29695" w14:textId="77777777" w:rsidR="002810D1" w:rsidRPr="002A1596" w:rsidRDefault="002810D1">
            <w:pPr>
              <w:pStyle w:val="TableText"/>
              <w:jc w:val="center"/>
              <w:rPr>
                <w:rFonts w:ascii="Verdana" w:hAnsi="Verdana"/>
                <w:sz w:val="18"/>
              </w:rPr>
            </w:pPr>
            <w:r w:rsidRPr="002A1596">
              <w:rPr>
                <w:rFonts w:ascii="Verdana" w:hAnsi="Verdana"/>
                <w:sz w:val="18"/>
              </w:rPr>
              <w:t>181</w:t>
            </w:r>
          </w:p>
        </w:tc>
        <w:tc>
          <w:tcPr>
            <w:tcW w:w="841" w:type="pct"/>
            <w:tcBorders>
              <w:top w:val="single" w:sz="4" w:space="0" w:color="auto"/>
              <w:left w:val="single" w:sz="4" w:space="0" w:color="auto"/>
              <w:bottom w:val="single" w:sz="4" w:space="0" w:color="auto"/>
              <w:right w:val="single" w:sz="4" w:space="0" w:color="auto"/>
            </w:tcBorders>
          </w:tcPr>
          <w:p w14:paraId="6FB7CAC3" w14:textId="77777777" w:rsidR="002810D1" w:rsidRPr="002A1596" w:rsidRDefault="002810D1">
            <w:pPr>
              <w:pStyle w:val="TableText"/>
              <w:jc w:val="center"/>
              <w:rPr>
                <w:rFonts w:ascii="Verdana" w:hAnsi="Verdana"/>
                <w:sz w:val="18"/>
              </w:rPr>
            </w:pPr>
            <w:r w:rsidRPr="002A1596">
              <w:rPr>
                <w:rFonts w:ascii="Verdana" w:hAnsi="Verdana"/>
                <w:sz w:val="18"/>
              </w:rPr>
              <w:t>0.02%</w:t>
            </w:r>
          </w:p>
        </w:tc>
      </w:tr>
      <w:tr w:rsidR="002810D1" w:rsidRPr="002810D1" w14:paraId="3699211D" w14:textId="77777777" w:rsidTr="00C241D0">
        <w:trPr>
          <w:trHeight w:val="454"/>
        </w:trPr>
        <w:tc>
          <w:tcPr>
            <w:tcW w:w="752" w:type="pct"/>
            <w:tcBorders>
              <w:top w:val="single" w:sz="4" w:space="0" w:color="auto"/>
              <w:left w:val="single" w:sz="4" w:space="0" w:color="auto"/>
              <w:bottom w:val="single" w:sz="4" w:space="0" w:color="auto"/>
              <w:right w:val="single" w:sz="4" w:space="0" w:color="auto"/>
            </w:tcBorders>
          </w:tcPr>
          <w:p w14:paraId="5814ABBB" w14:textId="77777777" w:rsidR="002810D1" w:rsidRPr="002A1596" w:rsidRDefault="002810D1">
            <w:pPr>
              <w:pStyle w:val="TableText"/>
              <w:rPr>
                <w:rFonts w:ascii="Verdana" w:hAnsi="Verdana"/>
                <w:sz w:val="18"/>
              </w:rPr>
            </w:pPr>
            <w:r w:rsidRPr="002A1596">
              <w:rPr>
                <w:rFonts w:ascii="Verdana" w:hAnsi="Verdana"/>
                <w:sz w:val="18"/>
              </w:rPr>
              <w:t>YTF-LS</w:t>
            </w:r>
          </w:p>
        </w:tc>
        <w:tc>
          <w:tcPr>
            <w:tcW w:w="797" w:type="pct"/>
            <w:tcBorders>
              <w:top w:val="single" w:sz="4" w:space="0" w:color="auto"/>
              <w:left w:val="single" w:sz="4" w:space="0" w:color="auto"/>
              <w:bottom w:val="single" w:sz="4" w:space="0" w:color="auto"/>
              <w:right w:val="single" w:sz="4" w:space="0" w:color="auto"/>
            </w:tcBorders>
          </w:tcPr>
          <w:p w14:paraId="2C0CFABA" w14:textId="77777777" w:rsidR="002810D1" w:rsidRPr="002A1596" w:rsidRDefault="002810D1">
            <w:pPr>
              <w:pStyle w:val="TableText"/>
              <w:jc w:val="center"/>
              <w:rPr>
                <w:rFonts w:ascii="Verdana" w:hAnsi="Verdana"/>
                <w:sz w:val="18"/>
              </w:rPr>
            </w:pPr>
            <w:r w:rsidRPr="002A1596">
              <w:rPr>
                <w:rFonts w:ascii="Verdana" w:hAnsi="Verdana"/>
                <w:sz w:val="18"/>
              </w:rPr>
              <w:t>31</w:t>
            </w:r>
          </w:p>
        </w:tc>
        <w:tc>
          <w:tcPr>
            <w:tcW w:w="503" w:type="pct"/>
            <w:tcBorders>
              <w:top w:val="single" w:sz="4" w:space="0" w:color="auto"/>
              <w:left w:val="single" w:sz="4" w:space="0" w:color="auto"/>
              <w:bottom w:val="single" w:sz="4" w:space="0" w:color="auto"/>
              <w:right w:val="single" w:sz="4" w:space="0" w:color="auto"/>
            </w:tcBorders>
          </w:tcPr>
          <w:p w14:paraId="08FB8A97" w14:textId="77777777" w:rsidR="002810D1" w:rsidRPr="002A1596" w:rsidRDefault="002810D1">
            <w:pPr>
              <w:pStyle w:val="TableText"/>
              <w:jc w:val="center"/>
              <w:rPr>
                <w:rFonts w:ascii="Verdana" w:hAnsi="Verdana"/>
                <w:sz w:val="18"/>
              </w:rPr>
            </w:pPr>
            <w:r w:rsidRPr="002A1596">
              <w:rPr>
                <w:rFonts w:ascii="Verdana" w:hAnsi="Verdana"/>
                <w:sz w:val="18"/>
              </w:rPr>
              <w:t>0.76</w:t>
            </w:r>
          </w:p>
        </w:tc>
        <w:tc>
          <w:tcPr>
            <w:tcW w:w="631" w:type="pct"/>
            <w:tcBorders>
              <w:top w:val="single" w:sz="4" w:space="0" w:color="auto"/>
              <w:left w:val="single" w:sz="4" w:space="0" w:color="auto"/>
              <w:bottom w:val="single" w:sz="4" w:space="0" w:color="auto"/>
              <w:right w:val="single" w:sz="4" w:space="0" w:color="auto"/>
            </w:tcBorders>
          </w:tcPr>
          <w:p w14:paraId="35006E3D" w14:textId="77777777" w:rsidR="002810D1" w:rsidRPr="002A1596" w:rsidRDefault="002810D1">
            <w:pPr>
              <w:pStyle w:val="TableText"/>
              <w:jc w:val="center"/>
              <w:rPr>
                <w:rFonts w:ascii="Verdana" w:hAnsi="Verdana"/>
                <w:sz w:val="18"/>
              </w:rPr>
            </w:pPr>
            <w:r w:rsidRPr="002A1596">
              <w:rPr>
                <w:rFonts w:ascii="Verdana" w:hAnsi="Verdana"/>
                <w:sz w:val="18"/>
              </w:rPr>
              <w:t>0.15</w:t>
            </w:r>
          </w:p>
        </w:tc>
        <w:tc>
          <w:tcPr>
            <w:tcW w:w="704" w:type="pct"/>
            <w:tcBorders>
              <w:top w:val="single" w:sz="4" w:space="0" w:color="auto"/>
              <w:left w:val="single" w:sz="4" w:space="0" w:color="auto"/>
              <w:bottom w:val="single" w:sz="4" w:space="0" w:color="auto"/>
              <w:right w:val="single" w:sz="4" w:space="0" w:color="auto"/>
            </w:tcBorders>
          </w:tcPr>
          <w:p w14:paraId="6C91FA84" w14:textId="77777777" w:rsidR="002810D1" w:rsidRPr="002A1596" w:rsidRDefault="002810D1">
            <w:pPr>
              <w:pStyle w:val="TableText"/>
              <w:jc w:val="center"/>
              <w:rPr>
                <w:rFonts w:ascii="Verdana" w:hAnsi="Verdana"/>
                <w:sz w:val="18"/>
              </w:rPr>
            </w:pPr>
            <w:r w:rsidRPr="002A1596">
              <w:rPr>
                <w:rFonts w:ascii="Verdana" w:hAnsi="Verdana"/>
                <w:sz w:val="18"/>
              </w:rPr>
              <w:t>666</w:t>
            </w:r>
          </w:p>
        </w:tc>
        <w:tc>
          <w:tcPr>
            <w:tcW w:w="772" w:type="pct"/>
            <w:tcBorders>
              <w:top w:val="single" w:sz="4" w:space="0" w:color="auto"/>
              <w:left w:val="single" w:sz="4" w:space="0" w:color="auto"/>
              <w:bottom w:val="single" w:sz="4" w:space="0" w:color="auto"/>
              <w:right w:val="single" w:sz="4" w:space="0" w:color="auto"/>
            </w:tcBorders>
          </w:tcPr>
          <w:p w14:paraId="37448A6C" w14:textId="77777777" w:rsidR="002810D1" w:rsidRPr="002A1596" w:rsidRDefault="002810D1">
            <w:pPr>
              <w:pStyle w:val="TableText"/>
              <w:jc w:val="center"/>
              <w:rPr>
                <w:rFonts w:ascii="Verdana" w:hAnsi="Verdana"/>
                <w:sz w:val="18"/>
              </w:rPr>
            </w:pPr>
            <w:r w:rsidRPr="002A1596">
              <w:rPr>
                <w:rFonts w:ascii="Verdana" w:hAnsi="Verdana"/>
                <w:sz w:val="18"/>
              </w:rPr>
              <w:t>82</w:t>
            </w:r>
          </w:p>
        </w:tc>
        <w:tc>
          <w:tcPr>
            <w:tcW w:w="841" w:type="pct"/>
            <w:tcBorders>
              <w:top w:val="single" w:sz="4" w:space="0" w:color="auto"/>
              <w:left w:val="single" w:sz="4" w:space="0" w:color="auto"/>
              <w:bottom w:val="single" w:sz="4" w:space="0" w:color="auto"/>
              <w:right w:val="single" w:sz="4" w:space="0" w:color="auto"/>
            </w:tcBorders>
          </w:tcPr>
          <w:p w14:paraId="5B7F1D6F" w14:textId="77777777" w:rsidR="002810D1" w:rsidRPr="002A1596" w:rsidRDefault="002810D1">
            <w:pPr>
              <w:pStyle w:val="TableText"/>
              <w:jc w:val="center"/>
              <w:rPr>
                <w:rFonts w:ascii="Verdana" w:hAnsi="Verdana"/>
                <w:sz w:val="18"/>
              </w:rPr>
            </w:pPr>
            <w:r w:rsidRPr="002A1596">
              <w:rPr>
                <w:rFonts w:ascii="Verdana" w:hAnsi="Verdana"/>
                <w:sz w:val="18"/>
              </w:rPr>
              <w:t>0.01%</w:t>
            </w:r>
          </w:p>
        </w:tc>
      </w:tr>
      <w:tr w:rsidR="005A6EBE" w:rsidRPr="005A6EBE" w14:paraId="7CFB64AA" w14:textId="77777777" w:rsidTr="005A6EBE">
        <w:tblPrEx>
          <w:tblLook w:val="04A0" w:firstRow="1" w:lastRow="0" w:firstColumn="1" w:lastColumn="0" w:noHBand="0" w:noVBand="1"/>
        </w:tblPrEx>
        <w:trPr>
          <w:trHeight w:val="454"/>
        </w:trPr>
        <w:tc>
          <w:tcPr>
            <w:tcW w:w="752" w:type="pct"/>
            <w:vMerge w:val="restart"/>
            <w:tcBorders>
              <w:top w:val="single" w:sz="4" w:space="0" w:color="auto"/>
              <w:left w:val="single" w:sz="4" w:space="0" w:color="auto"/>
              <w:bottom w:val="single" w:sz="4" w:space="0" w:color="auto"/>
              <w:right w:val="single" w:sz="4" w:space="0" w:color="auto"/>
            </w:tcBorders>
          </w:tcPr>
          <w:p w14:paraId="72D8BBED" w14:textId="77777777" w:rsidR="005A6EBE" w:rsidRPr="005A6EBE" w:rsidRDefault="005A6EBE">
            <w:pPr>
              <w:pStyle w:val="TableText"/>
              <w:rPr>
                <w:rFonts w:ascii="Verdana" w:hAnsi="Verdana"/>
                <w:sz w:val="18"/>
              </w:rPr>
            </w:pPr>
            <w:r w:rsidRPr="005A6EBE">
              <w:rPr>
                <w:rFonts w:ascii="Verdana" w:hAnsi="Verdana"/>
                <w:sz w:val="18"/>
              </w:rPr>
              <w:t>MRD</w:t>
            </w:r>
          </w:p>
        </w:tc>
        <w:tc>
          <w:tcPr>
            <w:tcW w:w="797" w:type="pct"/>
            <w:tcBorders>
              <w:top w:val="single" w:sz="4" w:space="0" w:color="auto"/>
              <w:left w:val="single" w:sz="4" w:space="0" w:color="auto"/>
              <w:bottom w:val="single" w:sz="4" w:space="0" w:color="auto"/>
              <w:right w:val="single" w:sz="4" w:space="0" w:color="auto"/>
            </w:tcBorders>
          </w:tcPr>
          <w:p w14:paraId="7FAE6B5B" w14:textId="77777777" w:rsidR="005A6EBE" w:rsidRPr="005A6EBE" w:rsidRDefault="005A6EBE">
            <w:pPr>
              <w:pStyle w:val="TableText"/>
              <w:jc w:val="center"/>
              <w:rPr>
                <w:rFonts w:ascii="Verdana" w:hAnsi="Verdana"/>
                <w:sz w:val="18"/>
              </w:rPr>
            </w:pPr>
            <w:r w:rsidRPr="005A6EBE">
              <w:rPr>
                <w:rFonts w:ascii="Verdana" w:hAnsi="Verdana"/>
                <w:sz w:val="18"/>
              </w:rPr>
              <w:t>32 (left to right)</w:t>
            </w:r>
          </w:p>
        </w:tc>
        <w:tc>
          <w:tcPr>
            <w:tcW w:w="503" w:type="pct"/>
            <w:tcBorders>
              <w:top w:val="single" w:sz="4" w:space="0" w:color="auto"/>
              <w:left w:val="single" w:sz="4" w:space="0" w:color="auto"/>
              <w:bottom w:val="single" w:sz="4" w:space="0" w:color="auto"/>
              <w:right w:val="single" w:sz="4" w:space="0" w:color="auto"/>
            </w:tcBorders>
          </w:tcPr>
          <w:p w14:paraId="6159706D" w14:textId="77777777" w:rsidR="005A6EBE" w:rsidRPr="005A6EBE" w:rsidRDefault="005A6EBE">
            <w:pPr>
              <w:pStyle w:val="TableText"/>
              <w:jc w:val="center"/>
              <w:rPr>
                <w:rFonts w:ascii="Verdana" w:hAnsi="Verdana"/>
                <w:sz w:val="18"/>
              </w:rPr>
            </w:pPr>
            <w:r w:rsidRPr="005A6EBE">
              <w:rPr>
                <w:rFonts w:ascii="Verdana" w:hAnsi="Verdana"/>
                <w:sz w:val="18"/>
              </w:rPr>
              <w:t>0.56</w:t>
            </w:r>
          </w:p>
        </w:tc>
        <w:tc>
          <w:tcPr>
            <w:tcW w:w="631" w:type="pct"/>
            <w:tcBorders>
              <w:top w:val="single" w:sz="4" w:space="0" w:color="auto"/>
              <w:left w:val="single" w:sz="4" w:space="0" w:color="auto"/>
              <w:bottom w:val="single" w:sz="4" w:space="0" w:color="auto"/>
              <w:right w:val="single" w:sz="4" w:space="0" w:color="auto"/>
            </w:tcBorders>
          </w:tcPr>
          <w:p w14:paraId="3F3AF4DE" w14:textId="77777777" w:rsidR="005A6EBE" w:rsidRPr="005A6EBE" w:rsidRDefault="005A6EBE">
            <w:pPr>
              <w:pStyle w:val="TableText"/>
              <w:jc w:val="center"/>
              <w:rPr>
                <w:rFonts w:ascii="Verdana" w:hAnsi="Verdana"/>
                <w:sz w:val="18"/>
              </w:rPr>
            </w:pPr>
            <w:r w:rsidRPr="005A6EBE">
              <w:rPr>
                <w:rFonts w:ascii="Verdana" w:hAnsi="Verdana"/>
                <w:sz w:val="18"/>
              </w:rPr>
              <w:t>0.08</w:t>
            </w:r>
          </w:p>
        </w:tc>
        <w:tc>
          <w:tcPr>
            <w:tcW w:w="704" w:type="pct"/>
            <w:tcBorders>
              <w:top w:val="single" w:sz="4" w:space="0" w:color="auto"/>
              <w:left w:val="single" w:sz="4" w:space="0" w:color="auto"/>
              <w:bottom w:val="single" w:sz="4" w:space="0" w:color="auto"/>
              <w:right w:val="single" w:sz="4" w:space="0" w:color="auto"/>
            </w:tcBorders>
          </w:tcPr>
          <w:p w14:paraId="53D0B85F" w14:textId="77777777" w:rsidR="005A6EBE" w:rsidRPr="005A6EBE" w:rsidRDefault="005A6EBE">
            <w:pPr>
              <w:pStyle w:val="TableText"/>
              <w:jc w:val="center"/>
              <w:rPr>
                <w:rFonts w:ascii="Verdana" w:hAnsi="Verdana"/>
                <w:sz w:val="18"/>
              </w:rPr>
            </w:pPr>
            <w:r w:rsidRPr="005A6EBE">
              <w:rPr>
                <w:rFonts w:ascii="Verdana" w:hAnsi="Verdana"/>
                <w:sz w:val="18"/>
              </w:rPr>
              <w:t>717</w:t>
            </w:r>
          </w:p>
        </w:tc>
        <w:tc>
          <w:tcPr>
            <w:tcW w:w="772" w:type="pct"/>
            <w:tcBorders>
              <w:top w:val="single" w:sz="4" w:space="0" w:color="auto"/>
              <w:left w:val="single" w:sz="4" w:space="0" w:color="auto"/>
              <w:bottom w:val="single" w:sz="4" w:space="0" w:color="auto"/>
              <w:right w:val="single" w:sz="4" w:space="0" w:color="auto"/>
            </w:tcBorders>
          </w:tcPr>
          <w:p w14:paraId="093DF88B" w14:textId="77777777" w:rsidR="005A6EBE" w:rsidRPr="005A6EBE" w:rsidRDefault="005A6EBE">
            <w:pPr>
              <w:pStyle w:val="TableText"/>
              <w:jc w:val="center"/>
              <w:rPr>
                <w:rFonts w:ascii="Verdana" w:hAnsi="Verdana"/>
                <w:sz w:val="18"/>
              </w:rPr>
            </w:pPr>
            <w:r w:rsidRPr="005A6EBE">
              <w:rPr>
                <w:rFonts w:ascii="Verdana" w:hAnsi="Verdana"/>
                <w:sz w:val="18"/>
              </w:rPr>
              <w:t>335</w:t>
            </w:r>
          </w:p>
        </w:tc>
        <w:tc>
          <w:tcPr>
            <w:tcW w:w="841" w:type="pct"/>
            <w:tcBorders>
              <w:top w:val="single" w:sz="4" w:space="0" w:color="auto"/>
              <w:left w:val="single" w:sz="4" w:space="0" w:color="auto"/>
              <w:bottom w:val="single" w:sz="4" w:space="0" w:color="auto"/>
              <w:right w:val="single" w:sz="4" w:space="0" w:color="auto"/>
            </w:tcBorders>
          </w:tcPr>
          <w:p w14:paraId="2974B2C8" w14:textId="77777777" w:rsidR="005A6EBE" w:rsidRPr="005A6EBE" w:rsidRDefault="005A6EBE">
            <w:pPr>
              <w:pStyle w:val="TableText"/>
              <w:jc w:val="center"/>
              <w:rPr>
                <w:rFonts w:ascii="Verdana" w:hAnsi="Verdana"/>
                <w:sz w:val="18"/>
              </w:rPr>
            </w:pPr>
            <w:r w:rsidRPr="005A6EBE">
              <w:rPr>
                <w:rFonts w:ascii="Verdana" w:hAnsi="Verdana"/>
                <w:sz w:val="18"/>
              </w:rPr>
              <w:t>0.05%</w:t>
            </w:r>
          </w:p>
        </w:tc>
      </w:tr>
      <w:tr w:rsidR="005A6EBE" w:rsidRPr="005A6EBE" w14:paraId="1F00C497"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5351CEEF"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047C865D" w14:textId="77777777" w:rsidR="005A6EBE" w:rsidRPr="005A6EBE" w:rsidRDefault="005A6EBE">
            <w:pPr>
              <w:pStyle w:val="TableText"/>
              <w:jc w:val="center"/>
              <w:rPr>
                <w:rFonts w:ascii="Verdana" w:hAnsi="Verdana"/>
                <w:sz w:val="18"/>
              </w:rPr>
            </w:pPr>
            <w:r w:rsidRPr="005A6EBE">
              <w:rPr>
                <w:rFonts w:ascii="Verdana" w:hAnsi="Verdana"/>
                <w:sz w:val="18"/>
              </w:rPr>
              <w:t>32 (right to left)</w:t>
            </w:r>
          </w:p>
        </w:tc>
        <w:tc>
          <w:tcPr>
            <w:tcW w:w="503" w:type="pct"/>
            <w:tcBorders>
              <w:top w:val="single" w:sz="4" w:space="0" w:color="auto"/>
              <w:left w:val="single" w:sz="4" w:space="0" w:color="auto"/>
              <w:bottom w:val="single" w:sz="4" w:space="0" w:color="auto"/>
              <w:right w:val="single" w:sz="4" w:space="0" w:color="auto"/>
            </w:tcBorders>
          </w:tcPr>
          <w:p w14:paraId="383B419A" w14:textId="77777777" w:rsidR="005A6EBE" w:rsidRPr="005A6EBE" w:rsidRDefault="005A6EBE">
            <w:pPr>
              <w:pStyle w:val="TableText"/>
              <w:jc w:val="center"/>
              <w:rPr>
                <w:rFonts w:ascii="Verdana" w:hAnsi="Verdana"/>
                <w:sz w:val="18"/>
              </w:rPr>
            </w:pPr>
            <w:r w:rsidRPr="005A6EBE">
              <w:rPr>
                <w:rFonts w:ascii="Verdana" w:hAnsi="Verdana"/>
                <w:sz w:val="18"/>
              </w:rPr>
              <w:t>0.78</w:t>
            </w:r>
          </w:p>
        </w:tc>
        <w:tc>
          <w:tcPr>
            <w:tcW w:w="631" w:type="pct"/>
            <w:tcBorders>
              <w:top w:val="single" w:sz="4" w:space="0" w:color="auto"/>
              <w:left w:val="single" w:sz="4" w:space="0" w:color="auto"/>
              <w:bottom w:val="single" w:sz="4" w:space="0" w:color="auto"/>
              <w:right w:val="single" w:sz="4" w:space="0" w:color="auto"/>
            </w:tcBorders>
          </w:tcPr>
          <w:p w14:paraId="5450840A" w14:textId="77777777" w:rsidR="005A6EBE" w:rsidRPr="005A6EBE" w:rsidRDefault="005A6EBE">
            <w:pPr>
              <w:pStyle w:val="TableText"/>
              <w:jc w:val="center"/>
              <w:rPr>
                <w:rFonts w:ascii="Verdana" w:hAnsi="Verdana"/>
                <w:sz w:val="18"/>
              </w:rPr>
            </w:pPr>
            <w:r w:rsidRPr="005A6EBE">
              <w:rPr>
                <w:rFonts w:ascii="Verdana" w:hAnsi="Verdana"/>
                <w:sz w:val="18"/>
              </w:rPr>
              <w:t>0.15</w:t>
            </w:r>
          </w:p>
        </w:tc>
        <w:tc>
          <w:tcPr>
            <w:tcW w:w="704" w:type="pct"/>
            <w:tcBorders>
              <w:top w:val="single" w:sz="4" w:space="0" w:color="auto"/>
              <w:left w:val="single" w:sz="4" w:space="0" w:color="auto"/>
              <w:bottom w:val="single" w:sz="4" w:space="0" w:color="auto"/>
              <w:right w:val="single" w:sz="4" w:space="0" w:color="auto"/>
            </w:tcBorders>
          </w:tcPr>
          <w:p w14:paraId="2FE65E55" w14:textId="77777777" w:rsidR="005A6EBE" w:rsidRPr="005A6EBE" w:rsidRDefault="005A6EBE">
            <w:pPr>
              <w:pStyle w:val="TableText"/>
              <w:jc w:val="center"/>
              <w:rPr>
                <w:rFonts w:ascii="Verdana" w:hAnsi="Verdana"/>
                <w:sz w:val="18"/>
              </w:rPr>
            </w:pPr>
            <w:r w:rsidRPr="005A6EBE">
              <w:rPr>
                <w:rFonts w:ascii="Verdana" w:hAnsi="Verdana"/>
                <w:sz w:val="18"/>
              </w:rPr>
              <w:t>836</w:t>
            </w:r>
          </w:p>
        </w:tc>
        <w:tc>
          <w:tcPr>
            <w:tcW w:w="772" w:type="pct"/>
            <w:tcBorders>
              <w:top w:val="single" w:sz="4" w:space="0" w:color="auto"/>
              <w:left w:val="single" w:sz="4" w:space="0" w:color="auto"/>
              <w:bottom w:val="single" w:sz="4" w:space="0" w:color="auto"/>
              <w:right w:val="single" w:sz="4" w:space="0" w:color="auto"/>
            </w:tcBorders>
          </w:tcPr>
          <w:p w14:paraId="33BDAF88" w14:textId="77777777" w:rsidR="005A6EBE" w:rsidRPr="005A6EBE" w:rsidRDefault="005A6EBE">
            <w:pPr>
              <w:pStyle w:val="TableText"/>
              <w:jc w:val="center"/>
              <w:rPr>
                <w:rFonts w:ascii="Verdana" w:hAnsi="Verdana"/>
                <w:sz w:val="18"/>
              </w:rPr>
            </w:pPr>
            <w:r w:rsidRPr="005A6EBE">
              <w:rPr>
                <w:rFonts w:ascii="Verdana" w:hAnsi="Verdana"/>
                <w:sz w:val="18"/>
              </w:rPr>
              <w:t>82</w:t>
            </w:r>
          </w:p>
        </w:tc>
        <w:tc>
          <w:tcPr>
            <w:tcW w:w="841" w:type="pct"/>
            <w:tcBorders>
              <w:top w:val="single" w:sz="4" w:space="0" w:color="auto"/>
              <w:left w:val="single" w:sz="4" w:space="0" w:color="auto"/>
              <w:bottom w:val="single" w:sz="4" w:space="0" w:color="auto"/>
              <w:right w:val="single" w:sz="4" w:space="0" w:color="auto"/>
            </w:tcBorders>
          </w:tcPr>
          <w:p w14:paraId="0F03C748" w14:textId="77777777" w:rsidR="005A6EBE" w:rsidRPr="005A6EBE" w:rsidRDefault="005A6EBE">
            <w:pPr>
              <w:pStyle w:val="TableText"/>
              <w:jc w:val="center"/>
              <w:rPr>
                <w:rFonts w:ascii="Verdana" w:hAnsi="Verdana"/>
                <w:sz w:val="18"/>
              </w:rPr>
            </w:pPr>
            <w:r w:rsidRPr="005A6EBE">
              <w:rPr>
                <w:rFonts w:ascii="Verdana" w:hAnsi="Verdana"/>
                <w:sz w:val="18"/>
              </w:rPr>
              <w:t>0.01%</w:t>
            </w:r>
          </w:p>
        </w:tc>
      </w:tr>
      <w:tr w:rsidR="005A6EBE" w:rsidRPr="005A6EBE" w14:paraId="0837D606"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7B828781"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599557F9" w14:textId="77777777" w:rsidR="005A6EBE" w:rsidRPr="005A6EBE" w:rsidRDefault="005A6EBE">
            <w:pPr>
              <w:pStyle w:val="TableText"/>
              <w:jc w:val="center"/>
              <w:rPr>
                <w:rFonts w:ascii="Verdana" w:hAnsi="Verdana"/>
                <w:sz w:val="18"/>
              </w:rPr>
            </w:pPr>
            <w:r w:rsidRPr="005A6EBE">
              <w:rPr>
                <w:rFonts w:ascii="Verdana" w:hAnsi="Verdana"/>
                <w:sz w:val="18"/>
              </w:rPr>
              <w:t>32 (circular)</w:t>
            </w:r>
          </w:p>
        </w:tc>
        <w:tc>
          <w:tcPr>
            <w:tcW w:w="503" w:type="pct"/>
            <w:tcBorders>
              <w:top w:val="single" w:sz="4" w:space="0" w:color="auto"/>
              <w:left w:val="single" w:sz="4" w:space="0" w:color="auto"/>
              <w:bottom w:val="single" w:sz="4" w:space="0" w:color="auto"/>
              <w:right w:val="single" w:sz="4" w:space="0" w:color="auto"/>
            </w:tcBorders>
          </w:tcPr>
          <w:p w14:paraId="515CCBE4" w14:textId="77777777" w:rsidR="005A6EBE" w:rsidRPr="005A6EBE" w:rsidRDefault="005A6EBE">
            <w:pPr>
              <w:pStyle w:val="TableText"/>
              <w:jc w:val="center"/>
              <w:rPr>
                <w:rFonts w:ascii="Verdana" w:hAnsi="Verdana"/>
                <w:sz w:val="18"/>
              </w:rPr>
            </w:pPr>
            <w:r w:rsidRPr="005A6EBE">
              <w:rPr>
                <w:rFonts w:ascii="Verdana" w:hAnsi="Verdana"/>
                <w:sz w:val="18"/>
              </w:rPr>
              <w:t>0.78</w:t>
            </w:r>
          </w:p>
        </w:tc>
        <w:tc>
          <w:tcPr>
            <w:tcW w:w="631" w:type="pct"/>
            <w:tcBorders>
              <w:top w:val="single" w:sz="4" w:space="0" w:color="auto"/>
              <w:left w:val="single" w:sz="4" w:space="0" w:color="auto"/>
              <w:bottom w:val="single" w:sz="4" w:space="0" w:color="auto"/>
              <w:right w:val="single" w:sz="4" w:space="0" w:color="auto"/>
            </w:tcBorders>
          </w:tcPr>
          <w:p w14:paraId="7006BAE6" w14:textId="77777777" w:rsidR="005A6EBE" w:rsidRPr="005A6EBE" w:rsidRDefault="005A6EBE">
            <w:pPr>
              <w:pStyle w:val="TableText"/>
              <w:jc w:val="center"/>
              <w:rPr>
                <w:rFonts w:ascii="Verdana" w:hAnsi="Verdana"/>
                <w:sz w:val="18"/>
              </w:rPr>
            </w:pPr>
            <w:r w:rsidRPr="005A6EBE">
              <w:rPr>
                <w:rFonts w:ascii="Verdana" w:hAnsi="Verdana"/>
                <w:sz w:val="18"/>
              </w:rPr>
              <w:t>0.13</w:t>
            </w:r>
          </w:p>
        </w:tc>
        <w:tc>
          <w:tcPr>
            <w:tcW w:w="704" w:type="pct"/>
            <w:tcBorders>
              <w:top w:val="single" w:sz="4" w:space="0" w:color="auto"/>
              <w:left w:val="single" w:sz="4" w:space="0" w:color="auto"/>
              <w:bottom w:val="single" w:sz="4" w:space="0" w:color="auto"/>
              <w:right w:val="single" w:sz="4" w:space="0" w:color="auto"/>
            </w:tcBorders>
          </w:tcPr>
          <w:p w14:paraId="4D3CF7EC" w14:textId="77777777" w:rsidR="005A6EBE" w:rsidRPr="005A6EBE" w:rsidRDefault="005A6EBE">
            <w:pPr>
              <w:pStyle w:val="TableText"/>
              <w:jc w:val="center"/>
              <w:rPr>
                <w:rFonts w:ascii="Verdana" w:hAnsi="Verdana"/>
                <w:sz w:val="18"/>
              </w:rPr>
            </w:pPr>
            <w:r w:rsidRPr="005A6EBE">
              <w:rPr>
                <w:rFonts w:ascii="Verdana" w:hAnsi="Verdana"/>
                <w:sz w:val="18"/>
              </w:rPr>
              <w:t>127</w:t>
            </w:r>
          </w:p>
        </w:tc>
        <w:tc>
          <w:tcPr>
            <w:tcW w:w="772" w:type="pct"/>
            <w:tcBorders>
              <w:top w:val="single" w:sz="4" w:space="0" w:color="auto"/>
              <w:left w:val="single" w:sz="4" w:space="0" w:color="auto"/>
              <w:bottom w:val="single" w:sz="4" w:space="0" w:color="auto"/>
              <w:right w:val="single" w:sz="4" w:space="0" w:color="auto"/>
            </w:tcBorders>
          </w:tcPr>
          <w:p w14:paraId="37000801" w14:textId="77777777" w:rsidR="005A6EBE" w:rsidRPr="005A6EBE" w:rsidRDefault="005A6EBE">
            <w:pPr>
              <w:pStyle w:val="TableText"/>
              <w:jc w:val="center"/>
              <w:rPr>
                <w:rFonts w:ascii="Verdana" w:hAnsi="Verdana"/>
                <w:sz w:val="18"/>
              </w:rPr>
            </w:pPr>
            <w:r w:rsidRPr="005A6EBE">
              <w:rPr>
                <w:rFonts w:ascii="Verdana" w:hAnsi="Verdana"/>
                <w:sz w:val="18"/>
              </w:rPr>
              <w:t>121</w:t>
            </w:r>
          </w:p>
        </w:tc>
        <w:tc>
          <w:tcPr>
            <w:tcW w:w="841" w:type="pct"/>
            <w:tcBorders>
              <w:top w:val="single" w:sz="4" w:space="0" w:color="auto"/>
              <w:left w:val="single" w:sz="4" w:space="0" w:color="auto"/>
              <w:bottom w:val="single" w:sz="4" w:space="0" w:color="auto"/>
              <w:right w:val="single" w:sz="4" w:space="0" w:color="auto"/>
            </w:tcBorders>
          </w:tcPr>
          <w:p w14:paraId="173FDE17" w14:textId="77777777" w:rsidR="005A6EBE" w:rsidRPr="005A6EBE" w:rsidRDefault="005A6EBE">
            <w:pPr>
              <w:pStyle w:val="TableText"/>
              <w:jc w:val="center"/>
              <w:rPr>
                <w:rFonts w:ascii="Verdana" w:hAnsi="Verdana"/>
                <w:sz w:val="18"/>
              </w:rPr>
            </w:pPr>
            <w:r w:rsidRPr="005A6EBE">
              <w:rPr>
                <w:rFonts w:ascii="Verdana" w:hAnsi="Verdana"/>
                <w:sz w:val="18"/>
              </w:rPr>
              <w:t>0.10%</w:t>
            </w:r>
          </w:p>
        </w:tc>
      </w:tr>
      <w:tr w:rsidR="005A6EBE" w:rsidRPr="005A6EBE" w14:paraId="4684C1E3"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611A6A76"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4D73193E" w14:textId="77777777" w:rsidR="005A6EBE" w:rsidRPr="005A6EBE" w:rsidRDefault="005A6EBE">
            <w:pPr>
              <w:pStyle w:val="TableText"/>
              <w:jc w:val="center"/>
              <w:rPr>
                <w:rFonts w:ascii="Verdana" w:hAnsi="Verdana"/>
                <w:sz w:val="18"/>
              </w:rPr>
            </w:pPr>
            <w:r w:rsidRPr="005A6EBE">
              <w:rPr>
                <w:rFonts w:ascii="Verdana" w:hAnsi="Verdana"/>
                <w:sz w:val="18"/>
              </w:rPr>
              <w:t>33 (left to right)</w:t>
            </w:r>
          </w:p>
        </w:tc>
        <w:tc>
          <w:tcPr>
            <w:tcW w:w="503" w:type="pct"/>
            <w:tcBorders>
              <w:top w:val="single" w:sz="4" w:space="0" w:color="auto"/>
              <w:left w:val="single" w:sz="4" w:space="0" w:color="auto"/>
              <w:bottom w:val="single" w:sz="4" w:space="0" w:color="auto"/>
              <w:right w:val="single" w:sz="4" w:space="0" w:color="auto"/>
            </w:tcBorders>
          </w:tcPr>
          <w:p w14:paraId="539C3A56" w14:textId="77777777" w:rsidR="005A6EBE" w:rsidRPr="005A6EBE" w:rsidRDefault="005A6EBE">
            <w:pPr>
              <w:pStyle w:val="TableText"/>
              <w:jc w:val="center"/>
              <w:rPr>
                <w:rFonts w:ascii="Verdana" w:hAnsi="Verdana"/>
                <w:sz w:val="18"/>
              </w:rPr>
            </w:pPr>
            <w:r w:rsidRPr="005A6EBE">
              <w:rPr>
                <w:rFonts w:ascii="Verdana" w:hAnsi="Verdana"/>
                <w:sz w:val="18"/>
              </w:rPr>
              <w:t>0.55</w:t>
            </w:r>
          </w:p>
        </w:tc>
        <w:tc>
          <w:tcPr>
            <w:tcW w:w="631" w:type="pct"/>
            <w:tcBorders>
              <w:top w:val="single" w:sz="4" w:space="0" w:color="auto"/>
              <w:left w:val="single" w:sz="4" w:space="0" w:color="auto"/>
              <w:bottom w:val="single" w:sz="4" w:space="0" w:color="auto"/>
              <w:right w:val="single" w:sz="4" w:space="0" w:color="auto"/>
            </w:tcBorders>
          </w:tcPr>
          <w:p w14:paraId="2B76D4C7" w14:textId="77777777" w:rsidR="005A6EBE" w:rsidRPr="005A6EBE" w:rsidRDefault="005A6EBE">
            <w:pPr>
              <w:pStyle w:val="TableText"/>
              <w:jc w:val="center"/>
              <w:rPr>
                <w:rFonts w:ascii="Verdana" w:hAnsi="Verdana"/>
                <w:sz w:val="18"/>
              </w:rPr>
            </w:pPr>
            <w:r w:rsidRPr="005A6EBE">
              <w:rPr>
                <w:rFonts w:ascii="Verdana" w:hAnsi="Verdana"/>
                <w:sz w:val="18"/>
              </w:rPr>
              <w:t>0.09</w:t>
            </w:r>
          </w:p>
        </w:tc>
        <w:tc>
          <w:tcPr>
            <w:tcW w:w="704" w:type="pct"/>
            <w:tcBorders>
              <w:top w:val="single" w:sz="4" w:space="0" w:color="auto"/>
              <w:left w:val="single" w:sz="4" w:space="0" w:color="auto"/>
              <w:bottom w:val="single" w:sz="4" w:space="0" w:color="auto"/>
              <w:right w:val="single" w:sz="4" w:space="0" w:color="auto"/>
            </w:tcBorders>
          </w:tcPr>
          <w:p w14:paraId="08CDA07A" w14:textId="77777777" w:rsidR="005A6EBE" w:rsidRPr="005A6EBE" w:rsidRDefault="005A6EBE">
            <w:pPr>
              <w:pStyle w:val="TableText"/>
              <w:jc w:val="center"/>
              <w:rPr>
                <w:rFonts w:ascii="Verdana" w:hAnsi="Verdana"/>
                <w:sz w:val="18"/>
              </w:rPr>
            </w:pPr>
            <w:r w:rsidRPr="005A6EBE">
              <w:rPr>
                <w:rFonts w:ascii="Verdana" w:hAnsi="Verdana"/>
                <w:sz w:val="18"/>
              </w:rPr>
              <w:t>1037</w:t>
            </w:r>
          </w:p>
        </w:tc>
        <w:tc>
          <w:tcPr>
            <w:tcW w:w="772" w:type="pct"/>
            <w:tcBorders>
              <w:top w:val="single" w:sz="4" w:space="0" w:color="auto"/>
              <w:left w:val="single" w:sz="4" w:space="0" w:color="auto"/>
              <w:bottom w:val="single" w:sz="4" w:space="0" w:color="auto"/>
              <w:right w:val="single" w:sz="4" w:space="0" w:color="auto"/>
            </w:tcBorders>
          </w:tcPr>
          <w:p w14:paraId="5392150D" w14:textId="77777777" w:rsidR="005A6EBE" w:rsidRPr="005A6EBE" w:rsidRDefault="005A6EBE">
            <w:pPr>
              <w:pStyle w:val="TableText"/>
              <w:jc w:val="center"/>
              <w:rPr>
                <w:rFonts w:ascii="Verdana" w:hAnsi="Verdana"/>
                <w:sz w:val="18"/>
              </w:rPr>
            </w:pPr>
            <w:r w:rsidRPr="005A6EBE">
              <w:rPr>
                <w:rFonts w:ascii="Verdana" w:hAnsi="Verdana"/>
                <w:sz w:val="18"/>
              </w:rPr>
              <w:t>273</w:t>
            </w:r>
          </w:p>
        </w:tc>
        <w:tc>
          <w:tcPr>
            <w:tcW w:w="841" w:type="pct"/>
            <w:tcBorders>
              <w:top w:val="single" w:sz="4" w:space="0" w:color="auto"/>
              <w:left w:val="single" w:sz="4" w:space="0" w:color="auto"/>
              <w:bottom w:val="single" w:sz="4" w:space="0" w:color="auto"/>
              <w:right w:val="single" w:sz="4" w:space="0" w:color="auto"/>
            </w:tcBorders>
          </w:tcPr>
          <w:p w14:paraId="263E7E6C" w14:textId="77777777" w:rsidR="005A6EBE" w:rsidRPr="005A6EBE" w:rsidRDefault="005A6EBE">
            <w:pPr>
              <w:pStyle w:val="TableText"/>
              <w:jc w:val="center"/>
              <w:rPr>
                <w:rFonts w:ascii="Verdana" w:hAnsi="Verdana"/>
                <w:sz w:val="18"/>
              </w:rPr>
            </w:pPr>
            <w:r w:rsidRPr="005A6EBE">
              <w:rPr>
                <w:rFonts w:ascii="Verdana" w:hAnsi="Verdana"/>
                <w:sz w:val="18"/>
              </w:rPr>
              <w:t>0.03%</w:t>
            </w:r>
          </w:p>
        </w:tc>
      </w:tr>
      <w:tr w:rsidR="005A6EBE" w:rsidRPr="005A6EBE" w14:paraId="296C4DDD"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6E0EF455"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4EC05D09" w14:textId="77777777" w:rsidR="005A6EBE" w:rsidRPr="005A6EBE" w:rsidRDefault="005A6EBE">
            <w:pPr>
              <w:pStyle w:val="TableText"/>
              <w:jc w:val="center"/>
              <w:rPr>
                <w:rFonts w:ascii="Verdana" w:hAnsi="Verdana"/>
                <w:sz w:val="18"/>
              </w:rPr>
            </w:pPr>
            <w:r w:rsidRPr="005A6EBE">
              <w:rPr>
                <w:rFonts w:ascii="Verdana" w:hAnsi="Verdana"/>
                <w:sz w:val="18"/>
              </w:rPr>
              <w:t>33 (left to right)</w:t>
            </w:r>
          </w:p>
        </w:tc>
        <w:tc>
          <w:tcPr>
            <w:tcW w:w="503" w:type="pct"/>
            <w:tcBorders>
              <w:top w:val="single" w:sz="4" w:space="0" w:color="auto"/>
              <w:left w:val="single" w:sz="4" w:space="0" w:color="auto"/>
              <w:bottom w:val="single" w:sz="4" w:space="0" w:color="auto"/>
              <w:right w:val="single" w:sz="4" w:space="0" w:color="auto"/>
            </w:tcBorders>
          </w:tcPr>
          <w:p w14:paraId="44BDFB5C" w14:textId="77777777" w:rsidR="005A6EBE" w:rsidRPr="005A6EBE" w:rsidRDefault="005A6EBE">
            <w:pPr>
              <w:pStyle w:val="TableText"/>
              <w:jc w:val="center"/>
              <w:rPr>
                <w:rFonts w:ascii="Verdana" w:hAnsi="Verdana"/>
                <w:sz w:val="18"/>
              </w:rPr>
            </w:pPr>
            <w:r w:rsidRPr="005A6EBE">
              <w:rPr>
                <w:rFonts w:ascii="Verdana" w:hAnsi="Verdana"/>
                <w:sz w:val="18"/>
              </w:rPr>
              <w:t>0.96</w:t>
            </w:r>
          </w:p>
        </w:tc>
        <w:tc>
          <w:tcPr>
            <w:tcW w:w="631" w:type="pct"/>
            <w:tcBorders>
              <w:top w:val="single" w:sz="4" w:space="0" w:color="auto"/>
              <w:left w:val="single" w:sz="4" w:space="0" w:color="auto"/>
              <w:bottom w:val="single" w:sz="4" w:space="0" w:color="auto"/>
              <w:right w:val="single" w:sz="4" w:space="0" w:color="auto"/>
            </w:tcBorders>
          </w:tcPr>
          <w:p w14:paraId="4760D123" w14:textId="77777777" w:rsidR="005A6EBE" w:rsidRPr="005A6EBE" w:rsidRDefault="005A6EBE">
            <w:pPr>
              <w:pStyle w:val="TableText"/>
              <w:jc w:val="center"/>
              <w:rPr>
                <w:rFonts w:ascii="Verdana" w:hAnsi="Verdana"/>
                <w:sz w:val="18"/>
              </w:rPr>
            </w:pPr>
            <w:r w:rsidRPr="005A6EBE">
              <w:rPr>
                <w:rFonts w:ascii="Verdana" w:hAnsi="Verdana"/>
                <w:sz w:val="18"/>
              </w:rPr>
              <w:t>0.19</w:t>
            </w:r>
          </w:p>
        </w:tc>
        <w:tc>
          <w:tcPr>
            <w:tcW w:w="704" w:type="pct"/>
            <w:tcBorders>
              <w:top w:val="single" w:sz="4" w:space="0" w:color="auto"/>
              <w:left w:val="single" w:sz="4" w:space="0" w:color="auto"/>
              <w:bottom w:val="single" w:sz="4" w:space="0" w:color="auto"/>
              <w:right w:val="single" w:sz="4" w:space="0" w:color="auto"/>
            </w:tcBorders>
          </w:tcPr>
          <w:p w14:paraId="684407F3" w14:textId="77777777" w:rsidR="005A6EBE" w:rsidRPr="005A6EBE" w:rsidRDefault="005A6EBE">
            <w:pPr>
              <w:pStyle w:val="TableText"/>
              <w:jc w:val="center"/>
              <w:rPr>
                <w:rFonts w:ascii="Verdana" w:hAnsi="Verdana"/>
                <w:sz w:val="18"/>
              </w:rPr>
            </w:pPr>
            <w:r w:rsidRPr="005A6EBE">
              <w:rPr>
                <w:rFonts w:ascii="Verdana" w:hAnsi="Verdana"/>
                <w:sz w:val="18"/>
              </w:rPr>
              <w:t>648</w:t>
            </w:r>
          </w:p>
        </w:tc>
        <w:tc>
          <w:tcPr>
            <w:tcW w:w="772" w:type="pct"/>
            <w:tcBorders>
              <w:top w:val="single" w:sz="4" w:space="0" w:color="auto"/>
              <w:left w:val="single" w:sz="4" w:space="0" w:color="auto"/>
              <w:bottom w:val="single" w:sz="4" w:space="0" w:color="auto"/>
              <w:right w:val="single" w:sz="4" w:space="0" w:color="auto"/>
            </w:tcBorders>
          </w:tcPr>
          <w:p w14:paraId="14F1E61F" w14:textId="77777777" w:rsidR="005A6EBE" w:rsidRPr="005A6EBE" w:rsidRDefault="005A6EBE">
            <w:pPr>
              <w:pStyle w:val="TableText"/>
              <w:jc w:val="center"/>
              <w:rPr>
                <w:rFonts w:ascii="Verdana" w:hAnsi="Verdana"/>
                <w:sz w:val="18"/>
              </w:rPr>
            </w:pPr>
            <w:r w:rsidRPr="005A6EBE">
              <w:rPr>
                <w:rFonts w:ascii="Verdana" w:hAnsi="Verdana"/>
                <w:sz w:val="18"/>
              </w:rPr>
              <w:t>39</w:t>
            </w:r>
          </w:p>
        </w:tc>
        <w:tc>
          <w:tcPr>
            <w:tcW w:w="841" w:type="pct"/>
            <w:tcBorders>
              <w:top w:val="single" w:sz="4" w:space="0" w:color="auto"/>
              <w:left w:val="single" w:sz="4" w:space="0" w:color="auto"/>
              <w:bottom w:val="single" w:sz="4" w:space="0" w:color="auto"/>
              <w:right w:val="single" w:sz="4" w:space="0" w:color="auto"/>
            </w:tcBorders>
          </w:tcPr>
          <w:p w14:paraId="1F15FBDF" w14:textId="77777777" w:rsidR="005A6EBE" w:rsidRPr="005A6EBE" w:rsidRDefault="005A6EBE">
            <w:pPr>
              <w:pStyle w:val="TableText"/>
              <w:jc w:val="center"/>
              <w:rPr>
                <w:rFonts w:ascii="Verdana" w:hAnsi="Verdana"/>
                <w:sz w:val="18"/>
              </w:rPr>
            </w:pPr>
            <w:r w:rsidRPr="005A6EBE">
              <w:rPr>
                <w:rFonts w:ascii="Verdana" w:hAnsi="Verdana"/>
                <w:sz w:val="18"/>
              </w:rPr>
              <w:t>0.01%</w:t>
            </w:r>
          </w:p>
        </w:tc>
      </w:tr>
      <w:tr w:rsidR="005A6EBE" w:rsidRPr="005A6EBE" w14:paraId="69CE7519"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3AF3E570"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39B5BE79" w14:textId="77777777" w:rsidR="005A6EBE" w:rsidRPr="005A6EBE" w:rsidRDefault="005A6EBE">
            <w:pPr>
              <w:pStyle w:val="TableText"/>
              <w:jc w:val="center"/>
              <w:rPr>
                <w:rFonts w:ascii="Verdana" w:hAnsi="Verdana"/>
                <w:sz w:val="18"/>
              </w:rPr>
            </w:pPr>
            <w:r w:rsidRPr="005A6EBE">
              <w:rPr>
                <w:rFonts w:ascii="Verdana" w:hAnsi="Verdana"/>
                <w:sz w:val="18"/>
              </w:rPr>
              <w:t>34 (left to right)</w:t>
            </w:r>
          </w:p>
        </w:tc>
        <w:tc>
          <w:tcPr>
            <w:tcW w:w="503" w:type="pct"/>
            <w:tcBorders>
              <w:top w:val="single" w:sz="4" w:space="0" w:color="auto"/>
              <w:left w:val="single" w:sz="4" w:space="0" w:color="auto"/>
              <w:bottom w:val="single" w:sz="4" w:space="0" w:color="auto"/>
              <w:right w:val="single" w:sz="4" w:space="0" w:color="auto"/>
            </w:tcBorders>
          </w:tcPr>
          <w:p w14:paraId="0C58F80F" w14:textId="77777777" w:rsidR="005A6EBE" w:rsidRPr="005A6EBE" w:rsidRDefault="005A6EBE">
            <w:pPr>
              <w:pStyle w:val="TableText"/>
              <w:jc w:val="center"/>
              <w:rPr>
                <w:rFonts w:ascii="Verdana" w:hAnsi="Verdana"/>
                <w:sz w:val="18"/>
              </w:rPr>
            </w:pPr>
            <w:r w:rsidRPr="005A6EBE">
              <w:rPr>
                <w:rFonts w:ascii="Verdana" w:hAnsi="Verdana"/>
                <w:sz w:val="18"/>
              </w:rPr>
              <w:t>0.36</w:t>
            </w:r>
          </w:p>
        </w:tc>
        <w:tc>
          <w:tcPr>
            <w:tcW w:w="631" w:type="pct"/>
            <w:tcBorders>
              <w:top w:val="single" w:sz="4" w:space="0" w:color="auto"/>
              <w:left w:val="single" w:sz="4" w:space="0" w:color="auto"/>
              <w:bottom w:val="single" w:sz="4" w:space="0" w:color="auto"/>
              <w:right w:val="single" w:sz="4" w:space="0" w:color="auto"/>
            </w:tcBorders>
          </w:tcPr>
          <w:p w14:paraId="4C311198" w14:textId="77777777" w:rsidR="005A6EBE" w:rsidRPr="005A6EBE" w:rsidRDefault="005A6EBE">
            <w:pPr>
              <w:pStyle w:val="TableText"/>
              <w:jc w:val="center"/>
              <w:rPr>
                <w:rFonts w:ascii="Verdana" w:hAnsi="Verdana"/>
                <w:sz w:val="18"/>
              </w:rPr>
            </w:pPr>
            <w:r w:rsidRPr="005A6EBE">
              <w:rPr>
                <w:rFonts w:ascii="Verdana" w:hAnsi="Verdana"/>
                <w:sz w:val="18"/>
              </w:rPr>
              <w:t>0.07</w:t>
            </w:r>
          </w:p>
        </w:tc>
        <w:tc>
          <w:tcPr>
            <w:tcW w:w="704" w:type="pct"/>
            <w:tcBorders>
              <w:top w:val="single" w:sz="4" w:space="0" w:color="auto"/>
              <w:left w:val="single" w:sz="4" w:space="0" w:color="auto"/>
              <w:bottom w:val="single" w:sz="4" w:space="0" w:color="auto"/>
              <w:right w:val="single" w:sz="4" w:space="0" w:color="auto"/>
            </w:tcBorders>
          </w:tcPr>
          <w:p w14:paraId="117CCC43" w14:textId="77777777" w:rsidR="005A6EBE" w:rsidRPr="005A6EBE" w:rsidRDefault="005A6EBE">
            <w:pPr>
              <w:pStyle w:val="TableText"/>
              <w:jc w:val="center"/>
              <w:rPr>
                <w:rFonts w:ascii="Verdana" w:hAnsi="Verdana"/>
                <w:sz w:val="18"/>
              </w:rPr>
            </w:pPr>
            <w:r w:rsidRPr="005A6EBE">
              <w:rPr>
                <w:rFonts w:ascii="Verdana" w:hAnsi="Verdana"/>
                <w:sz w:val="18"/>
              </w:rPr>
              <w:t>1300</w:t>
            </w:r>
          </w:p>
        </w:tc>
        <w:tc>
          <w:tcPr>
            <w:tcW w:w="772" w:type="pct"/>
            <w:tcBorders>
              <w:top w:val="single" w:sz="4" w:space="0" w:color="auto"/>
              <w:left w:val="single" w:sz="4" w:space="0" w:color="auto"/>
              <w:bottom w:val="single" w:sz="4" w:space="0" w:color="auto"/>
              <w:right w:val="single" w:sz="4" w:space="0" w:color="auto"/>
            </w:tcBorders>
          </w:tcPr>
          <w:p w14:paraId="7BB4EA39" w14:textId="77777777" w:rsidR="005A6EBE" w:rsidRPr="005A6EBE" w:rsidRDefault="005A6EBE">
            <w:pPr>
              <w:pStyle w:val="TableText"/>
              <w:jc w:val="center"/>
              <w:rPr>
                <w:rFonts w:ascii="Verdana" w:hAnsi="Verdana"/>
                <w:sz w:val="18"/>
              </w:rPr>
            </w:pPr>
            <w:r w:rsidRPr="005A6EBE">
              <w:rPr>
                <w:rFonts w:ascii="Verdana" w:hAnsi="Verdana"/>
                <w:sz w:val="18"/>
              </w:rPr>
              <w:t>411</w:t>
            </w:r>
          </w:p>
        </w:tc>
        <w:tc>
          <w:tcPr>
            <w:tcW w:w="841" w:type="pct"/>
            <w:tcBorders>
              <w:top w:val="single" w:sz="4" w:space="0" w:color="auto"/>
              <w:left w:val="single" w:sz="4" w:space="0" w:color="auto"/>
              <w:bottom w:val="single" w:sz="4" w:space="0" w:color="auto"/>
              <w:right w:val="single" w:sz="4" w:space="0" w:color="auto"/>
            </w:tcBorders>
          </w:tcPr>
          <w:p w14:paraId="668A7C46" w14:textId="77777777" w:rsidR="005A6EBE" w:rsidRPr="005A6EBE" w:rsidRDefault="005A6EBE">
            <w:pPr>
              <w:pStyle w:val="TableText"/>
              <w:jc w:val="center"/>
              <w:rPr>
                <w:rFonts w:ascii="Verdana" w:hAnsi="Verdana"/>
                <w:sz w:val="18"/>
              </w:rPr>
            </w:pPr>
            <w:r w:rsidRPr="005A6EBE">
              <w:rPr>
                <w:rFonts w:ascii="Verdana" w:hAnsi="Verdana"/>
                <w:sz w:val="18"/>
              </w:rPr>
              <w:t>0.03%</w:t>
            </w:r>
          </w:p>
        </w:tc>
      </w:tr>
      <w:tr w:rsidR="005A6EBE" w:rsidRPr="005A6EBE" w14:paraId="20F40EB4" w14:textId="77777777" w:rsidTr="005A6EBE">
        <w:tblPrEx>
          <w:tblLook w:val="04A0" w:firstRow="1" w:lastRow="0" w:firstColumn="1" w:lastColumn="0" w:noHBand="0" w:noVBand="1"/>
        </w:tblPrEx>
        <w:trPr>
          <w:trHeight w:val="454"/>
        </w:trPr>
        <w:tc>
          <w:tcPr>
            <w:tcW w:w="752" w:type="pct"/>
            <w:vMerge/>
            <w:tcBorders>
              <w:top w:val="single" w:sz="4" w:space="0" w:color="auto"/>
              <w:left w:val="single" w:sz="4" w:space="0" w:color="auto"/>
              <w:bottom w:val="single" w:sz="4" w:space="0" w:color="auto"/>
              <w:right w:val="single" w:sz="4" w:space="0" w:color="auto"/>
            </w:tcBorders>
          </w:tcPr>
          <w:p w14:paraId="306F40F6" w14:textId="77777777" w:rsidR="005A6EBE" w:rsidRPr="005A6EBE" w:rsidRDefault="005A6EBE">
            <w:pPr>
              <w:pStyle w:val="TableText"/>
              <w:rPr>
                <w:rFonts w:ascii="Verdana" w:hAnsi="Verdana"/>
                <w:sz w:val="18"/>
              </w:rPr>
            </w:pPr>
          </w:p>
        </w:tc>
        <w:tc>
          <w:tcPr>
            <w:tcW w:w="797" w:type="pct"/>
            <w:tcBorders>
              <w:top w:val="single" w:sz="4" w:space="0" w:color="auto"/>
              <w:left w:val="single" w:sz="4" w:space="0" w:color="auto"/>
              <w:bottom w:val="single" w:sz="4" w:space="0" w:color="auto"/>
              <w:right w:val="single" w:sz="4" w:space="0" w:color="auto"/>
            </w:tcBorders>
          </w:tcPr>
          <w:p w14:paraId="371BE107" w14:textId="77777777" w:rsidR="005A6EBE" w:rsidRPr="005A6EBE" w:rsidRDefault="005A6EBE">
            <w:pPr>
              <w:pStyle w:val="TableText"/>
              <w:jc w:val="center"/>
              <w:rPr>
                <w:rFonts w:ascii="Verdana" w:hAnsi="Verdana"/>
                <w:sz w:val="18"/>
              </w:rPr>
            </w:pPr>
            <w:r w:rsidRPr="005A6EBE">
              <w:rPr>
                <w:rFonts w:ascii="Verdana" w:hAnsi="Verdana"/>
                <w:sz w:val="18"/>
              </w:rPr>
              <w:t>35 (left to right)</w:t>
            </w:r>
          </w:p>
        </w:tc>
        <w:tc>
          <w:tcPr>
            <w:tcW w:w="503" w:type="pct"/>
            <w:tcBorders>
              <w:top w:val="single" w:sz="4" w:space="0" w:color="auto"/>
              <w:left w:val="single" w:sz="4" w:space="0" w:color="auto"/>
              <w:bottom w:val="single" w:sz="4" w:space="0" w:color="auto"/>
              <w:right w:val="single" w:sz="4" w:space="0" w:color="auto"/>
            </w:tcBorders>
          </w:tcPr>
          <w:p w14:paraId="4394A435" w14:textId="77777777" w:rsidR="005A6EBE" w:rsidRPr="005A6EBE" w:rsidRDefault="005A6EBE">
            <w:pPr>
              <w:pStyle w:val="TableText"/>
              <w:jc w:val="center"/>
              <w:rPr>
                <w:rFonts w:ascii="Verdana" w:hAnsi="Verdana"/>
                <w:sz w:val="18"/>
              </w:rPr>
            </w:pPr>
            <w:r w:rsidRPr="005A6EBE">
              <w:rPr>
                <w:rFonts w:ascii="Verdana" w:hAnsi="Verdana"/>
                <w:sz w:val="18"/>
              </w:rPr>
              <w:t>0.40</w:t>
            </w:r>
          </w:p>
        </w:tc>
        <w:tc>
          <w:tcPr>
            <w:tcW w:w="631" w:type="pct"/>
            <w:tcBorders>
              <w:top w:val="single" w:sz="4" w:space="0" w:color="auto"/>
              <w:left w:val="single" w:sz="4" w:space="0" w:color="auto"/>
              <w:bottom w:val="single" w:sz="4" w:space="0" w:color="auto"/>
              <w:right w:val="single" w:sz="4" w:space="0" w:color="auto"/>
            </w:tcBorders>
          </w:tcPr>
          <w:p w14:paraId="386C56DA" w14:textId="77777777" w:rsidR="005A6EBE" w:rsidRPr="005A6EBE" w:rsidRDefault="005A6EBE">
            <w:pPr>
              <w:pStyle w:val="TableText"/>
              <w:jc w:val="center"/>
              <w:rPr>
                <w:rFonts w:ascii="Verdana" w:hAnsi="Verdana"/>
                <w:sz w:val="18"/>
              </w:rPr>
            </w:pPr>
            <w:r w:rsidRPr="005A6EBE">
              <w:rPr>
                <w:rFonts w:ascii="Verdana" w:hAnsi="Verdana"/>
                <w:sz w:val="18"/>
              </w:rPr>
              <w:t>0.08</w:t>
            </w:r>
          </w:p>
        </w:tc>
        <w:tc>
          <w:tcPr>
            <w:tcW w:w="704" w:type="pct"/>
            <w:tcBorders>
              <w:top w:val="single" w:sz="4" w:space="0" w:color="auto"/>
              <w:left w:val="single" w:sz="4" w:space="0" w:color="auto"/>
              <w:bottom w:val="single" w:sz="4" w:space="0" w:color="auto"/>
              <w:right w:val="single" w:sz="4" w:space="0" w:color="auto"/>
            </w:tcBorders>
          </w:tcPr>
          <w:p w14:paraId="2F4CBB9E" w14:textId="77777777" w:rsidR="005A6EBE" w:rsidRPr="005A6EBE" w:rsidRDefault="005A6EBE">
            <w:pPr>
              <w:pStyle w:val="TableText"/>
              <w:jc w:val="center"/>
              <w:rPr>
                <w:rFonts w:ascii="Verdana" w:hAnsi="Verdana"/>
                <w:sz w:val="18"/>
              </w:rPr>
            </w:pPr>
            <w:r w:rsidRPr="005A6EBE">
              <w:rPr>
                <w:rFonts w:ascii="Verdana" w:hAnsi="Verdana"/>
                <w:sz w:val="18"/>
              </w:rPr>
              <w:t>1226</w:t>
            </w:r>
          </w:p>
        </w:tc>
        <w:tc>
          <w:tcPr>
            <w:tcW w:w="772" w:type="pct"/>
            <w:tcBorders>
              <w:top w:val="single" w:sz="4" w:space="0" w:color="auto"/>
              <w:left w:val="single" w:sz="4" w:space="0" w:color="auto"/>
              <w:bottom w:val="single" w:sz="4" w:space="0" w:color="auto"/>
              <w:right w:val="single" w:sz="4" w:space="0" w:color="auto"/>
            </w:tcBorders>
          </w:tcPr>
          <w:p w14:paraId="2DC66EBF" w14:textId="77777777" w:rsidR="005A6EBE" w:rsidRPr="005A6EBE" w:rsidRDefault="005A6EBE">
            <w:pPr>
              <w:pStyle w:val="TableText"/>
              <w:jc w:val="center"/>
              <w:rPr>
                <w:rFonts w:ascii="Verdana" w:hAnsi="Verdana"/>
                <w:sz w:val="18"/>
              </w:rPr>
            </w:pPr>
            <w:r w:rsidRPr="005A6EBE">
              <w:rPr>
                <w:rFonts w:ascii="Verdana" w:hAnsi="Verdana"/>
                <w:sz w:val="18"/>
              </w:rPr>
              <w:t>335</w:t>
            </w:r>
          </w:p>
        </w:tc>
        <w:tc>
          <w:tcPr>
            <w:tcW w:w="841" w:type="pct"/>
            <w:tcBorders>
              <w:top w:val="single" w:sz="4" w:space="0" w:color="auto"/>
              <w:left w:val="single" w:sz="4" w:space="0" w:color="auto"/>
              <w:bottom w:val="single" w:sz="4" w:space="0" w:color="auto"/>
              <w:right w:val="single" w:sz="4" w:space="0" w:color="auto"/>
            </w:tcBorders>
          </w:tcPr>
          <w:p w14:paraId="309360C4" w14:textId="77777777" w:rsidR="005A6EBE" w:rsidRPr="005A6EBE" w:rsidRDefault="005A6EBE">
            <w:pPr>
              <w:pStyle w:val="TableText"/>
              <w:jc w:val="center"/>
              <w:rPr>
                <w:rFonts w:ascii="Verdana" w:hAnsi="Verdana"/>
                <w:sz w:val="18"/>
              </w:rPr>
            </w:pPr>
            <w:r w:rsidRPr="005A6EBE">
              <w:rPr>
                <w:rFonts w:ascii="Verdana" w:hAnsi="Verdana"/>
                <w:sz w:val="18"/>
              </w:rPr>
              <w:t>0.03%</w:t>
            </w:r>
          </w:p>
        </w:tc>
      </w:tr>
    </w:tbl>
    <w:p w14:paraId="3F5CD515" w14:textId="3BD90D61" w:rsidR="00595290" w:rsidRDefault="00595290" w:rsidP="00F615F0">
      <w:r>
        <w:t xml:space="preserve">It is considered that the </w:t>
      </w:r>
      <w:r w:rsidR="007103D5">
        <w:t xml:space="preserve">results of the </w:t>
      </w:r>
      <w:r>
        <w:t xml:space="preserve">stability analyses and estimated displacements </w:t>
      </w:r>
      <w:r w:rsidR="007103D5">
        <w:t>indicate that</w:t>
      </w:r>
      <w:r>
        <w:t xml:space="preserve"> adverse outcomes for the </w:t>
      </w:r>
      <w:r w:rsidR="007103D5">
        <w:t>infrastructure at risk</w:t>
      </w:r>
      <w:r w:rsidR="00110B3C">
        <w:t>,</w:t>
      </w:r>
      <w:r>
        <w:t xml:space="preserve"> rehabilitated slopes and the peripheral catchment drainage structures</w:t>
      </w:r>
      <w:r w:rsidR="00110B3C">
        <w:t xml:space="preserve"> are not likely</w:t>
      </w:r>
      <w:r>
        <w:t xml:space="preserve">, recognising the following </w:t>
      </w:r>
      <w:r w:rsidR="00110B3C">
        <w:t xml:space="preserve">uncertainties and </w:t>
      </w:r>
      <w:r>
        <w:t>limitations:</w:t>
      </w:r>
    </w:p>
    <w:p w14:paraId="676767E2" w14:textId="21DD0353" w:rsidR="00595290" w:rsidRDefault="00595290" w:rsidP="00ED69BB">
      <w:pPr>
        <w:pStyle w:val="BodyText"/>
        <w:numPr>
          <w:ilvl w:val="0"/>
          <w:numId w:val="200"/>
        </w:numPr>
      </w:pPr>
      <w:r>
        <w:t>Design PGAs for pseudo-static analyses are conservative,</w:t>
      </w:r>
    </w:p>
    <w:p w14:paraId="05094077" w14:textId="2EC6922F" w:rsidR="00595290" w:rsidRDefault="00595290" w:rsidP="00ED69BB">
      <w:pPr>
        <w:pStyle w:val="BodyText"/>
        <w:numPr>
          <w:ilvl w:val="0"/>
          <w:numId w:val="200"/>
        </w:numPr>
      </w:pPr>
      <w:r>
        <w:t>Stability and deformation results are used for sensitivity checks,</w:t>
      </w:r>
    </w:p>
    <w:p w14:paraId="4EFAD645" w14:textId="00C7A8D8" w:rsidR="00595290" w:rsidRDefault="00595290" w:rsidP="00ED69BB">
      <w:pPr>
        <w:pStyle w:val="BodyText"/>
        <w:numPr>
          <w:ilvl w:val="0"/>
          <w:numId w:val="200"/>
        </w:numPr>
      </w:pPr>
      <w:r>
        <w:t xml:space="preserve">Geotechnical model is to be updated with </w:t>
      </w:r>
      <w:r w:rsidR="00110B3C">
        <w:t>additional</w:t>
      </w:r>
      <w:r>
        <w:t xml:space="preserve"> investigation and test data</w:t>
      </w:r>
      <w:r w:rsidR="00110B3C">
        <w:t xml:space="preserve"> (currently progressing)</w:t>
      </w:r>
      <w:r>
        <w:t>, and</w:t>
      </w:r>
    </w:p>
    <w:p w14:paraId="07FAE206" w14:textId="41C5CC0D" w:rsidR="00595290" w:rsidRDefault="00595290" w:rsidP="00ED69BB">
      <w:pPr>
        <w:pStyle w:val="BodyText"/>
        <w:numPr>
          <w:ilvl w:val="0"/>
          <w:numId w:val="200"/>
        </w:numPr>
      </w:pPr>
      <w:r>
        <w:t>EAY PMLU and Consequence Ratings are subject to future refinement.</w:t>
      </w:r>
    </w:p>
    <w:p w14:paraId="4852F0D5" w14:textId="600E79C5" w:rsidR="00742BB2" w:rsidRDefault="00DD2FAB" w:rsidP="00742BB2">
      <w:pPr>
        <w:pStyle w:val="BodyText"/>
      </w:pPr>
      <w:r>
        <w:t>The d</w:t>
      </w:r>
      <w:r w:rsidR="00595290">
        <w:t xml:space="preserve">esign for seismic hazard for mine rehab </w:t>
      </w:r>
      <w:r>
        <w:t>will increase in rigor in the detailed design stage</w:t>
      </w:r>
      <w:r w:rsidR="00595290">
        <w:t>.</w:t>
      </w:r>
      <w:r w:rsidR="00742BB2">
        <w:t xml:space="preserve"> Further planned works include</w:t>
      </w:r>
      <w:r w:rsidR="006D33D2">
        <w:t xml:space="preserve"> the following and will form part of the detailed design works</w:t>
      </w:r>
      <w:r w:rsidR="00742BB2">
        <w:t>:</w:t>
      </w:r>
    </w:p>
    <w:p w14:paraId="1AAB4342" w14:textId="7051A5BB" w:rsidR="00595290" w:rsidRDefault="00595290" w:rsidP="00ED69BB">
      <w:pPr>
        <w:pStyle w:val="BodyText"/>
        <w:numPr>
          <w:ilvl w:val="0"/>
          <w:numId w:val="202"/>
        </w:numPr>
      </w:pPr>
      <w:r>
        <w:t xml:space="preserve">More targeted testing of the interseam materials to refine the geotechnical model, </w:t>
      </w:r>
      <w:r w:rsidR="00742BB2" w:rsidRPr="00742BB2">
        <w:t>focused on the higher consequence domains</w:t>
      </w:r>
      <w:r w:rsidR="00742BB2">
        <w:t>.</w:t>
      </w:r>
    </w:p>
    <w:p w14:paraId="3564CEE7" w14:textId="7DE4A010" w:rsidR="000C5834" w:rsidRDefault="00742BB2" w:rsidP="00ED69BB">
      <w:pPr>
        <w:pStyle w:val="BodyText"/>
        <w:numPr>
          <w:ilvl w:val="0"/>
          <w:numId w:val="201"/>
        </w:numPr>
      </w:pPr>
      <w:r>
        <w:t>Further d</w:t>
      </w:r>
      <w:r w:rsidR="00595290">
        <w:t>ynamic analyses, based on a refined risk matrix.</w:t>
      </w:r>
    </w:p>
    <w:p w14:paraId="54665200" w14:textId="5663C474" w:rsidR="00D04941" w:rsidRDefault="00D04941" w:rsidP="00D04941">
      <w:pPr>
        <w:pStyle w:val="BodyTextFirstIndent"/>
        <w:ind w:firstLine="0"/>
      </w:pPr>
      <w:r>
        <w:br w:type="page"/>
      </w:r>
    </w:p>
    <w:p w14:paraId="7E3D8649" w14:textId="2039D412" w:rsidR="00A31E08" w:rsidRDefault="005D3E84" w:rsidP="00B8627C">
      <w:pPr>
        <w:pStyle w:val="Heading2"/>
      </w:pPr>
      <w:bookmarkStart w:id="631" w:name="_Toc197089858"/>
      <w:bookmarkStart w:id="632" w:name="_Ref198024124"/>
      <w:bookmarkStart w:id="633" w:name="_Toc210049051"/>
      <w:r>
        <w:t xml:space="preserve">Mine </w:t>
      </w:r>
      <w:r w:rsidR="00D62AB7">
        <w:t>Weight Balance</w:t>
      </w:r>
      <w:bookmarkEnd w:id="631"/>
      <w:bookmarkEnd w:id="632"/>
      <w:bookmarkEnd w:id="633"/>
    </w:p>
    <w:p w14:paraId="1DD7FD06" w14:textId="171DCE40" w:rsidR="0017359F" w:rsidRDefault="0017359F" w:rsidP="00397ED4">
      <w:pPr>
        <w:pStyle w:val="Heading3"/>
      </w:pPr>
      <w:bookmarkStart w:id="634" w:name="_Toc197089859"/>
      <w:r>
        <w:t>Introduction</w:t>
      </w:r>
      <w:bookmarkEnd w:id="634"/>
    </w:p>
    <w:p w14:paraId="12CE2353" w14:textId="439E7EFA" w:rsidR="00B8627C" w:rsidRDefault="00B8627C" w:rsidP="00B8627C">
      <w:r>
        <w:t>D</w:t>
      </w:r>
      <w:r w:rsidRPr="0096624D">
        <w:t xml:space="preserve">uring </w:t>
      </w:r>
      <w:r>
        <w:t xml:space="preserve">the earlier years of </w:t>
      </w:r>
      <w:r w:rsidRPr="0096624D">
        <w:t xml:space="preserve">mining </w:t>
      </w:r>
      <w:r>
        <w:t>at</w:t>
      </w:r>
      <w:r w:rsidRPr="0096624D">
        <w:t xml:space="preserve"> the </w:t>
      </w:r>
      <w:r>
        <w:t>site</w:t>
      </w:r>
      <w:r w:rsidRPr="005573F1">
        <w:t xml:space="preserve"> </w:t>
      </w:r>
      <w:r w:rsidR="001479DC">
        <w:t>up</w:t>
      </w:r>
      <w:r w:rsidRPr="005573F1">
        <w:t xml:space="preserve"> </w:t>
      </w:r>
      <w:r w:rsidRPr="0096624D">
        <w:t>until the late 1980s</w:t>
      </w:r>
      <w:r>
        <w:t>, a</w:t>
      </w:r>
      <w:r w:rsidRPr="0096624D">
        <w:t xml:space="preserve">quifer depressurisation was not </w:t>
      </w:r>
      <w:r w:rsidR="009037CB" w:rsidRPr="0096624D">
        <w:t>required due</w:t>
      </w:r>
      <w:r w:rsidRPr="0096624D">
        <w:t xml:space="preserve"> to the shallow mining depth. The historical record however revealed artesian flow occurred from </w:t>
      </w:r>
      <w:r>
        <w:t xml:space="preserve">two </w:t>
      </w:r>
      <w:r w:rsidRPr="0096624D">
        <w:t>bores drilled in 1934 in the original YOC area</w:t>
      </w:r>
      <w:r>
        <w:t xml:space="preserve"> (part of the current Yallourn Township Field)</w:t>
      </w:r>
      <w:r w:rsidRPr="0096624D">
        <w:t xml:space="preserve">. The bores were subsequently covered by </w:t>
      </w:r>
      <w:r>
        <w:t xml:space="preserve">internal </w:t>
      </w:r>
      <w:r w:rsidRPr="0096624D">
        <w:t>overburden</w:t>
      </w:r>
      <w:r>
        <w:t xml:space="preserve"> dump</w:t>
      </w:r>
      <w:r w:rsidRPr="0096624D">
        <w:t>.</w:t>
      </w:r>
    </w:p>
    <w:p w14:paraId="659C1294" w14:textId="680603D9" w:rsidR="00F055A4" w:rsidRDefault="00B8627C" w:rsidP="00F055A4">
      <w:r w:rsidRPr="0096624D">
        <w:t>SEC</w:t>
      </w:r>
      <w:r w:rsidR="005F39F6">
        <w:t>V</w:t>
      </w:r>
      <w:r w:rsidR="00F055A4" w:rsidRPr="0096624D">
        <w:t xml:space="preserve"> investigations prior to development of East Field from the mid to late 1980s concluded that depressurisation of the Yallourn Interseam and M1A aquifers was required ahead of mining to reduce the risk of mine floor heave. These studies adopted a Factor of Safety of 1.2 consistent with the approach adopted by the SEC elsewhere in the Latrobe Valley.  Depressurisation of the M2/TFAS was not required </w:t>
      </w:r>
      <w:r>
        <w:t xml:space="preserve">at Yallourn site </w:t>
      </w:r>
      <w:r w:rsidR="00F055A4" w:rsidRPr="0096624D">
        <w:t xml:space="preserve">due to the relatively shallow mine depth and pumping at </w:t>
      </w:r>
      <w:r w:rsidR="00F055A4">
        <w:t>Hazelwood M</w:t>
      </w:r>
      <w:r w:rsidR="00F055A4" w:rsidRPr="0096624D">
        <w:t>ine had lowered aquifer pressures regionally</w:t>
      </w:r>
      <w:r>
        <w:t>,</w:t>
      </w:r>
      <w:r w:rsidR="00F055A4" w:rsidRPr="0096624D">
        <w:t xml:space="preserve"> below </w:t>
      </w:r>
      <w:r>
        <w:t xml:space="preserve">the </w:t>
      </w:r>
      <w:r w:rsidR="00F055A4" w:rsidRPr="0096624D">
        <w:t>future M2/TFAS target levels estimated at RL-30 m</w:t>
      </w:r>
      <w:r w:rsidRPr="0096624D">
        <w:t>.</w:t>
      </w:r>
      <w:r w:rsidR="00F055A4" w:rsidRPr="0096624D">
        <w:t xml:space="preserve"> Investigations concluded the Yallourn Interseam, which was characterised by a very fine grained and silty sand, was not sufficiently permeable for groundwater pumping and occurs only as isolated channel deposits in the East Field area.</w:t>
      </w:r>
    </w:p>
    <w:p w14:paraId="19F50AE3" w14:textId="3CC03780" w:rsidR="00F055A4" w:rsidRDefault="00F055A4" w:rsidP="00F055A4">
      <w:r w:rsidRPr="0096624D">
        <w:t>Depressurisation of the M1A aquifer was observed prior to the commissioning of the East Field pump bores in 1994. This was attributed to seepage though the coal seam joints particularly to the south suggesting drainage from M1 dewatering at</w:t>
      </w:r>
      <w:r>
        <w:t xml:space="preserve"> Hazelwood </w:t>
      </w:r>
      <w:r w:rsidR="0062479B">
        <w:t>open cut</w:t>
      </w:r>
      <w:r w:rsidRPr="0096624D">
        <w:t>. A series of M1A aquifer pump bores and free flow artesian bores were commissioned in East Field from 1994 to reduce aquifer pressures below the required target levels for mine development.  From September 2004 M1A aquifer depressurisation was implemented via flow from five artesian bores</w:t>
      </w:r>
      <w:r w:rsidR="00B8627C">
        <w:t xml:space="preserve"> (passive depressurisation), with no active pumping</w:t>
      </w:r>
      <w:r w:rsidR="00B8627C" w:rsidRPr="0096624D">
        <w:t>.</w:t>
      </w:r>
      <w:r w:rsidRPr="0096624D">
        <w:t xml:space="preserve">  M1A aquifer pumping was reinstated in June 2008 at N5056 at around 14 </w:t>
      </w:r>
      <w:r w:rsidRPr="00E83270">
        <w:t>L/s</w:t>
      </w:r>
      <w:r w:rsidRPr="0096624D">
        <w:t xml:space="preserve"> </w:t>
      </w:r>
      <w:r w:rsidR="00B8627C" w:rsidRPr="00E83270">
        <w:t>(Litre</w:t>
      </w:r>
      <w:r w:rsidR="00B8627C">
        <w:t xml:space="preserve">/Second) </w:t>
      </w:r>
      <w:r w:rsidRPr="0096624D">
        <w:t xml:space="preserve">and the artesian bores progressively sealed with the final flowing bore sealed in 2011. In June 2015 bore N6899 was commissioned at 26 L/s to provide depressurisation ahead of the Maryvale Field mining development to supplement pump N5056 which has been operational since 1998. </w:t>
      </w:r>
      <w:r w:rsidR="00B8627C">
        <w:t xml:space="preserve">In April 2024, pump bore M4203 was commissioned along western side Maryvale Field (MVF) with </w:t>
      </w:r>
      <w:r w:rsidR="00836C29">
        <w:t>a</w:t>
      </w:r>
      <w:r w:rsidR="00B8627C">
        <w:t xml:space="preserve"> targeted average flow of about 17 L/s. This pump acts as increased redundancy in the system for mining operational life and into rehabilitation of the site.</w:t>
      </w:r>
      <w:r w:rsidR="00D04941">
        <w:t xml:space="preserve"> </w:t>
      </w:r>
      <w:r w:rsidR="00B8627C">
        <w:t xml:space="preserve"> </w:t>
      </w:r>
      <w:r w:rsidR="003C4539">
        <w:fldChar w:fldCharType="begin"/>
      </w:r>
      <w:r w:rsidR="003C4539">
        <w:instrText xml:space="preserve"> REF _Ref196908017 \h </w:instrText>
      </w:r>
      <w:r w:rsidR="003C4539">
        <w:fldChar w:fldCharType="separate"/>
      </w:r>
      <w:r w:rsidR="00D35BC0" w:rsidRPr="0096624D">
        <w:t xml:space="preserve">Figure </w:t>
      </w:r>
      <w:r w:rsidR="00D35BC0">
        <w:rPr>
          <w:noProof/>
        </w:rPr>
        <w:t>8</w:t>
      </w:r>
      <w:r w:rsidR="00D35BC0">
        <w:noBreakHyphen/>
      </w:r>
      <w:r w:rsidR="00D35BC0">
        <w:rPr>
          <w:noProof/>
        </w:rPr>
        <w:t>14</w:t>
      </w:r>
      <w:r w:rsidR="003C4539">
        <w:fldChar w:fldCharType="end"/>
      </w:r>
      <w:r w:rsidR="00B8627C" w:rsidRPr="0096624D">
        <w:t xml:space="preserve"> shows the location of M1A aquifer</w:t>
      </w:r>
      <w:r w:rsidR="0029736A">
        <w:t xml:space="preserve"> monitoring bores and </w:t>
      </w:r>
      <w:r w:rsidR="005A37AB">
        <w:fldChar w:fldCharType="begin"/>
      </w:r>
      <w:r w:rsidR="005A37AB">
        <w:instrText xml:space="preserve"> REF _Ref197956907 \h </w:instrText>
      </w:r>
      <w:r w:rsidR="005A37AB">
        <w:fldChar w:fldCharType="separate"/>
      </w:r>
      <w:r w:rsidR="00D35BC0">
        <w:t xml:space="preserve">Figure </w:t>
      </w:r>
      <w:r w:rsidR="00D35BC0">
        <w:rPr>
          <w:noProof/>
        </w:rPr>
        <w:t>8</w:t>
      </w:r>
      <w:r w:rsidR="00D35BC0">
        <w:noBreakHyphen/>
      </w:r>
      <w:r w:rsidR="00D35BC0">
        <w:rPr>
          <w:noProof/>
        </w:rPr>
        <w:t>86</w:t>
      </w:r>
      <w:r w:rsidR="005A37AB">
        <w:fldChar w:fldCharType="end"/>
      </w:r>
      <w:r w:rsidR="005A37AB">
        <w:t xml:space="preserve"> shows the</w:t>
      </w:r>
      <w:r w:rsidR="00B8627C" w:rsidRPr="0096624D">
        <w:t xml:space="preserve"> </w:t>
      </w:r>
      <w:r w:rsidR="005A37AB">
        <w:t xml:space="preserve">active </w:t>
      </w:r>
      <w:r w:rsidR="00B8627C" w:rsidRPr="0096624D">
        <w:t xml:space="preserve">pump </w:t>
      </w:r>
      <w:r w:rsidR="005A37AB">
        <w:t>bores</w:t>
      </w:r>
      <w:r w:rsidR="00B8627C" w:rsidRPr="0096624D">
        <w:t xml:space="preserve">. </w:t>
      </w:r>
    </w:p>
    <w:p w14:paraId="06B1AD07" w14:textId="77777777" w:rsidR="00B8627C" w:rsidRDefault="00B8627C" w:rsidP="00B8627C">
      <w:pPr>
        <w:pStyle w:val="Sub-HeadingNot-Numbered"/>
      </w:pPr>
      <w:r>
        <w:t>Purpose of Depressurisation</w:t>
      </w:r>
    </w:p>
    <w:p w14:paraId="69478DA1" w14:textId="2DB63EB6" w:rsidR="00B8627C" w:rsidRDefault="00B8627C" w:rsidP="00B8627C">
      <w:r w:rsidRPr="00DC47BE">
        <w:t>Groundwater in the Latrobe Valley flows through layers of surficial sediments and interseams, which are separated by thick sequences of brown coal. The in-situ (undisturbed) coal layers are characteri</w:t>
      </w:r>
      <w:r w:rsidR="005857DD">
        <w:t>s</w:t>
      </w:r>
      <w:r w:rsidRPr="00DC47BE">
        <w:t>ed by low bulk hydraulic conductivity and generally act as aquitards, limiting groundwater flow and hydraulically separating the intervening interseam layers, which function as aquifers. Because the interseams are confined by the thick coal layers, groundwater within the interseams at depth is pressuri</w:t>
      </w:r>
      <w:r w:rsidR="005857DD">
        <w:t>s</w:t>
      </w:r>
      <w:r w:rsidRPr="00DC47BE">
        <w:t>ed, resulting in sub-artesian to artesian conditions. When coal is excavated during mining, floor heave and unstable mining conditions can occur if the upward force from the high pore pressure within the underlying interseams exceeds the weight of the overlying strata.</w:t>
      </w:r>
      <w:r>
        <w:t xml:space="preserve"> This state is known as being above Weight Balance.</w:t>
      </w:r>
      <w:r w:rsidRPr="00DC47BE">
        <w:t xml:space="preserve"> Therefore, depressurization of the interseams is necessary to reduce the pore pressure and prevent uncontrolled floor heave.</w:t>
      </w:r>
      <w:r w:rsidRPr="0058250A">
        <w:t xml:space="preserve"> </w:t>
      </w:r>
      <w:r>
        <w:fldChar w:fldCharType="begin"/>
      </w:r>
      <w:r>
        <w:instrText xml:space="preserve"> REF _Ref197703760 \h </w:instrText>
      </w:r>
      <w:r w:rsidR="00E554DE">
        <w:instrText xml:space="preserve"> \* MERGEFORMAT </w:instrText>
      </w:r>
      <w:r>
        <w:fldChar w:fldCharType="separate"/>
      </w:r>
      <w:r w:rsidR="00D35BC0">
        <w:t xml:space="preserve">Figure </w:t>
      </w:r>
      <w:r w:rsidR="00D35BC0">
        <w:rPr>
          <w:noProof/>
        </w:rPr>
        <w:t>8</w:t>
      </w:r>
      <w:r w:rsidR="00D35BC0">
        <w:rPr>
          <w:noProof/>
        </w:rPr>
        <w:noBreakHyphen/>
        <w:t>84</w:t>
      </w:r>
      <w:r>
        <w:fldChar w:fldCharType="end"/>
      </w:r>
      <w:r>
        <w:t xml:space="preserve"> shows a conceptual representation of floor heave mechanism.</w:t>
      </w:r>
    </w:p>
    <w:p w14:paraId="69804976" w14:textId="77777777" w:rsidR="003C4539" w:rsidRDefault="00B8627C" w:rsidP="003C4539">
      <w:pPr>
        <w:keepNext/>
        <w:jc w:val="center"/>
      </w:pPr>
      <w:r w:rsidRPr="00DF52AD">
        <w:rPr>
          <w:noProof/>
        </w:rPr>
        <w:drawing>
          <wp:inline distT="0" distB="0" distL="0" distR="0" wp14:anchorId="66A00E6C" wp14:editId="1FE3541A">
            <wp:extent cx="6480000" cy="4603229"/>
            <wp:effectExtent l="0" t="0" r="0" b="6985"/>
            <wp:docPr id="1671000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000800" name=""/>
                    <pic:cNvPicPr/>
                  </pic:nvPicPr>
                  <pic:blipFill>
                    <a:blip r:embed="rId154"/>
                    <a:stretch>
                      <a:fillRect/>
                    </a:stretch>
                  </pic:blipFill>
                  <pic:spPr>
                    <a:xfrm>
                      <a:off x="0" y="0"/>
                      <a:ext cx="6480000" cy="4603229"/>
                    </a:xfrm>
                    <a:prstGeom prst="rect">
                      <a:avLst/>
                    </a:prstGeom>
                  </pic:spPr>
                </pic:pic>
              </a:graphicData>
            </a:graphic>
          </wp:inline>
        </w:drawing>
      </w:r>
    </w:p>
    <w:p w14:paraId="24F0836C" w14:textId="3EC97F5F" w:rsidR="00B8627C" w:rsidRDefault="00B8627C" w:rsidP="00B8627C">
      <w:pPr>
        <w:pStyle w:val="Caption"/>
      </w:pPr>
      <w:bookmarkStart w:id="635" w:name="_Ref197703760"/>
      <w:bookmarkStart w:id="636" w:name="_Toc21012558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4</w:t>
      </w:r>
      <w:r w:rsidR="00946086">
        <w:fldChar w:fldCharType="end"/>
      </w:r>
      <w:bookmarkEnd w:id="635"/>
      <w:r w:rsidR="00EE21BF">
        <w:t>:</w:t>
      </w:r>
      <w:r>
        <w:t xml:space="preserve"> Conceptual Representation of Floor Heave Mechanism </w:t>
      </w:r>
      <w:r w:rsidR="005F39F6">
        <w:fldChar w:fldCharType="begin"/>
      </w:r>
      <w:r w:rsidR="001B655D">
        <w:instrText xml:space="preserve"> ADDIN EN.CITE &lt;EndNote&gt;&lt;Cite&gt;&lt;Author&gt;DJPR&lt;/Author&gt;&lt;Year&gt;2000&lt;/Year&gt;&lt;RecNum&gt;64&lt;/RecNum&gt;&lt;DisplayText&gt;(DJPR and DELWP 2000)&lt;/DisplayText&gt;&lt;record&gt;&lt;rec-number&gt;64&lt;/rec-number&gt;&lt;foreign-keys&gt;&lt;key app="EN" db-id="spaff0s0osz0sqe0t5a55fezradpx9psfrzt" timestamp="1746660720" guid="74134353-7c43-49d5-97fc-1dcecbcdccdb"&gt;64&lt;/key&gt;&lt;/foreign-keys&gt;&lt;ref-type name="Report"&gt;27&lt;/ref-type&gt;&lt;contributors&gt;&lt;authors&gt;&lt;author&gt;DJPR&lt;/author&gt;&lt;author&gt;DELWP&lt;/author&gt;&lt;/authors&gt;&lt;secondary-authors&gt;&lt;author&gt;Department of Jobs,, Precincts and Regions, and Department of Environment, Land, Water and Planning,&lt;/author&gt;&lt;/secondary-authors&gt;&lt;/contributors&gt;&lt;titles&gt;&lt;title&gt;</w:instrText>
      </w:r>
      <w:r w:rsidR="001B655D">
        <w:rPr>
          <w:rFonts w:ascii="Arial" w:hAnsi="Arial" w:cs="Arial"/>
        </w:rPr>
        <w:instrText>​​</w:instrText>
      </w:r>
      <w:r w:rsidR="001B655D">
        <w:instrText>Latrobe Valley Regional Rehabilitation Strategy&lt;/title&gt;&lt;/titles&gt;&lt;number&gt;A2329886&lt;/number&gt;&lt;dates&gt;&lt;year&gt;2000&lt;/year&gt;&lt;/dates&gt;&lt;pub-location&gt;https://resources.vic.gov.au/projects/lvrrs&lt;/pub-location&gt;&lt;publisher&gt;State Government of Victoria&lt;/publisher&gt;&lt;urls&gt;&lt;related-urls&gt;&lt;url&gt;https://resources.vic.gov.au/__data/assets/pdf_file/0004/984082/Latrobe-Valley-Regional-Rehabilitation-Strategy-Amendment.pdf&lt;/url&gt;&lt;/related-urls&gt;&lt;/urls&gt;&lt;access-date&gt;18/04/2025&lt;/access-date&gt;&lt;/record&gt;&lt;/Cite&gt;&lt;/EndNote&gt;</w:instrText>
      </w:r>
      <w:r w:rsidR="005F39F6">
        <w:fldChar w:fldCharType="separate"/>
      </w:r>
      <w:r w:rsidR="005F39F6">
        <w:rPr>
          <w:noProof/>
        </w:rPr>
        <w:t>(DJPR and DELWP 2000)</w:t>
      </w:r>
      <w:bookmarkEnd w:id="636"/>
      <w:r w:rsidR="005F39F6">
        <w:fldChar w:fldCharType="end"/>
      </w:r>
    </w:p>
    <w:p w14:paraId="1678949E" w14:textId="77777777" w:rsidR="005F39F6" w:rsidRPr="005F39F6" w:rsidRDefault="005F39F6" w:rsidP="005F39F6"/>
    <w:p w14:paraId="39EE81F4" w14:textId="77777777" w:rsidR="00B8627C" w:rsidRPr="004C0842" w:rsidRDefault="00B8627C" w:rsidP="00B8627C">
      <w:r w:rsidRPr="004C0842">
        <w:t>In addition to lowering aquifer pressures through pumping (either active or passive), the weight balance can be managed by reintroducing material into the pit void to counteract the imbalance created by mining. An example of such supplementation is the construction of in-pit overburden dumps on the mined-out areas of the pit. The planned pit lake for mine rehabilitation can further improve the weight balance requirements on site, providing a passive weight balance solution that is considered most sustainable for the long term.</w:t>
      </w:r>
    </w:p>
    <w:p w14:paraId="1D6FDE95" w14:textId="77777777" w:rsidR="0017359F" w:rsidRDefault="0017359F" w:rsidP="00397ED4">
      <w:pPr>
        <w:pStyle w:val="Heading3"/>
      </w:pPr>
      <w:bookmarkStart w:id="637" w:name="_Toc197089860"/>
      <w:r>
        <w:t>Methodology</w:t>
      </w:r>
      <w:bookmarkEnd w:id="637"/>
    </w:p>
    <w:p w14:paraId="20F8FABF" w14:textId="3A442FBD" w:rsidR="00B8627C" w:rsidRDefault="00B8627C" w:rsidP="00B8627C">
      <w:r w:rsidRPr="00DE6639">
        <w:t>The M1A aquifer system at Yallourn, which is being pumped, consists of four modelled sub-layers. These layers are part of the M1A Interseam and are detailed in</w:t>
      </w:r>
      <w:r w:rsidRPr="00A67DAF">
        <w:t xml:space="preserve"> </w:t>
      </w:r>
      <w:r>
        <w:t xml:space="preserve">Section </w:t>
      </w:r>
      <w:r>
        <w:fldChar w:fldCharType="begin"/>
      </w:r>
      <w:r>
        <w:instrText xml:space="preserve"> REF _Ref196854461 \r \h  \* MERGEFORMAT </w:instrText>
      </w:r>
      <w:r>
        <w:fldChar w:fldCharType="separate"/>
      </w:r>
      <w:r w:rsidR="00D35BC0">
        <w:t>5.4.2</w:t>
      </w:r>
      <w:r>
        <w:fldChar w:fldCharType="end"/>
      </w:r>
      <w:r>
        <w:t xml:space="preserve"> (</w:t>
      </w:r>
      <w:r>
        <w:fldChar w:fldCharType="begin"/>
      </w:r>
      <w:r>
        <w:instrText xml:space="preserve"> REF _Ref196860613 \h  \* MERGEFORMAT </w:instrText>
      </w:r>
      <w:r>
        <w:fldChar w:fldCharType="separate"/>
      </w:r>
      <w:r w:rsidR="00D35BC0">
        <w:t xml:space="preserve">Table </w:t>
      </w:r>
      <w:r w:rsidR="00D35BC0">
        <w:rPr>
          <w:noProof/>
        </w:rPr>
        <w:t>5</w:t>
      </w:r>
      <w:r w:rsidR="00D35BC0">
        <w:rPr>
          <w:noProof/>
        </w:rPr>
        <w:noBreakHyphen/>
        <w:t>6</w:t>
      </w:r>
      <w:r>
        <w:fldChar w:fldCharType="end"/>
      </w:r>
      <w:r>
        <w:t>)</w:t>
      </w:r>
      <w:r w:rsidRPr="00DE6639">
        <w:t xml:space="preserve">. The hydrogeological concepts of aquifer interconnections at the mine scale level are discussed in </w:t>
      </w:r>
      <w:r>
        <w:t>Section</w:t>
      </w:r>
      <w:r w:rsidR="009A3A87">
        <w:t xml:space="preserve"> </w:t>
      </w:r>
      <w:r w:rsidR="009A3A87">
        <w:fldChar w:fldCharType="begin"/>
      </w:r>
      <w:r w:rsidR="009A3A87">
        <w:instrText xml:space="preserve"> REF _Ref197956704 \r \h </w:instrText>
      </w:r>
      <w:r w:rsidR="009A3A87">
        <w:fldChar w:fldCharType="separate"/>
      </w:r>
      <w:r w:rsidR="00D35BC0">
        <w:t>8.2.4</w:t>
      </w:r>
      <w:r w:rsidR="009A3A87">
        <w:fldChar w:fldCharType="end"/>
      </w:r>
      <w:r w:rsidRPr="00DE6639">
        <w:t xml:space="preserve">. Monitoring the responses to these interconnections among the aquifer layers is a key aspect of weight balance management. This is achieved by installing groundwater monitoring bores in these </w:t>
      </w:r>
      <w:r>
        <w:t>H</w:t>
      </w:r>
      <w:r w:rsidRPr="00DE6639">
        <w:t xml:space="preserve">ydrostratigraphic </w:t>
      </w:r>
      <w:r>
        <w:t>U</w:t>
      </w:r>
      <w:r w:rsidRPr="00DE6639">
        <w:t>nits</w:t>
      </w:r>
      <w:r>
        <w:t xml:space="preserve"> (HSUs)</w:t>
      </w:r>
      <w:r w:rsidRPr="00DE6639">
        <w:t xml:space="preserve">. A network of such bores is presented in </w:t>
      </w:r>
      <w:r>
        <w:fldChar w:fldCharType="begin"/>
      </w:r>
      <w:r>
        <w:instrText xml:space="preserve"> REF _Ref196908017 \h  \* MERGEFORMAT </w:instrText>
      </w:r>
      <w:r>
        <w:fldChar w:fldCharType="separate"/>
      </w:r>
      <w:r w:rsidR="00D35BC0" w:rsidRPr="0096624D">
        <w:t xml:space="preserve">Figure </w:t>
      </w:r>
      <w:r w:rsidR="00D35BC0">
        <w:rPr>
          <w:noProof/>
        </w:rPr>
        <w:t>8</w:t>
      </w:r>
      <w:r w:rsidR="00D35BC0">
        <w:rPr>
          <w:noProof/>
        </w:rPr>
        <w:noBreakHyphen/>
        <w:t>14</w:t>
      </w:r>
      <w:r>
        <w:fldChar w:fldCharType="end"/>
      </w:r>
      <w:r w:rsidRPr="00DE6639">
        <w:t>.</w:t>
      </w:r>
    </w:p>
    <w:p w14:paraId="7616A40D" w14:textId="77777777" w:rsidR="002B56E9" w:rsidRDefault="002B56E9">
      <w:pPr>
        <w:spacing w:after="0" w:line="240" w:lineRule="auto"/>
      </w:pPr>
      <w:r>
        <w:br w:type="page"/>
      </w:r>
    </w:p>
    <w:p w14:paraId="0AB84276" w14:textId="6F1E3CFD" w:rsidR="00B8627C" w:rsidRDefault="00B8627C" w:rsidP="00B8627C">
      <w:r>
        <w:t>A computed weight balance model is generated in Datamine Minescape software. This model is used to calculate the weight all stratigraphic units above the M1A aquifer inconsideration of the density and thickness of each material. The density inputs for each material type for the weight balance model are as follows:</w:t>
      </w:r>
    </w:p>
    <w:p w14:paraId="59DA70DF" w14:textId="77777777" w:rsidR="00B8627C" w:rsidRDefault="00B8627C" w:rsidP="00DD30CC">
      <w:pPr>
        <w:pStyle w:val="ListParagraph"/>
      </w:pPr>
      <w:r>
        <w:t>Overburden/Haunted Hills Formation (HHF) – 2 g/cm</w:t>
      </w:r>
      <w:r w:rsidRPr="00964C11">
        <w:rPr>
          <w:vertAlign w:val="superscript"/>
        </w:rPr>
        <w:t>3</w:t>
      </w:r>
      <w:r>
        <w:t xml:space="preserve"> </w:t>
      </w:r>
    </w:p>
    <w:p w14:paraId="2C290A35" w14:textId="77777777" w:rsidR="00B8627C" w:rsidRPr="005F0D79" w:rsidRDefault="00B8627C" w:rsidP="00DD30CC">
      <w:pPr>
        <w:pStyle w:val="ListParagraph"/>
      </w:pPr>
      <w:r>
        <w:t>Coal – 1.12 g/cm</w:t>
      </w:r>
      <w:r w:rsidRPr="00964C11">
        <w:rPr>
          <w:vertAlign w:val="superscript"/>
        </w:rPr>
        <w:t>3</w:t>
      </w:r>
    </w:p>
    <w:p w14:paraId="3D795C02" w14:textId="77777777" w:rsidR="00B8627C" w:rsidRPr="00370D39" w:rsidRDefault="00B8627C" w:rsidP="00DD30CC">
      <w:pPr>
        <w:pStyle w:val="ListParagraph"/>
      </w:pPr>
      <w:r>
        <w:t>Interseam (combination of clays, sands, silts, gravels) – 1.8 g/cm</w:t>
      </w:r>
      <w:r w:rsidRPr="00964C11">
        <w:rPr>
          <w:vertAlign w:val="superscript"/>
        </w:rPr>
        <w:t>3</w:t>
      </w:r>
    </w:p>
    <w:p w14:paraId="73CBA0E0" w14:textId="39832995" w:rsidR="00B8627C" w:rsidRPr="00370D39" w:rsidRDefault="00B8627C" w:rsidP="00B8627C">
      <w:r w:rsidRPr="00647C66">
        <w:t>Utilizing the thickness of hydrogeological layers modelled in the Geological model (</w:t>
      </w:r>
      <w:r>
        <w:t xml:space="preserve">Section </w:t>
      </w:r>
      <w:r>
        <w:fldChar w:fldCharType="begin"/>
      </w:r>
      <w:r>
        <w:instrText xml:space="preserve"> REF _Ref196860407 \r \h  \* MERGEFORMAT </w:instrText>
      </w:r>
      <w:r>
        <w:fldChar w:fldCharType="separate"/>
      </w:r>
      <w:r w:rsidR="00D35BC0">
        <w:t>8.2</w:t>
      </w:r>
      <w:r>
        <w:fldChar w:fldCharType="end"/>
      </w:r>
      <w:r w:rsidRPr="00647C66">
        <w:t>) and the aforementioned material densities, a weight balance surface is generated. This generated surface is then compared to the excavated surface of the mine void to identify areas that are above weight balance. Targeted management plans can then be developed for these identified areas</w:t>
      </w:r>
      <w:r>
        <w:t xml:space="preserve"> to mitigate the associated stability risk factors.</w:t>
      </w:r>
    </w:p>
    <w:p w14:paraId="65E79DA5" w14:textId="77777777" w:rsidR="00B8627C" w:rsidRDefault="00B8627C" w:rsidP="00B8627C">
      <w:r w:rsidRPr="0058250A">
        <w:t xml:space="preserve">The data obtained from groundwater monitoring bores is used </w:t>
      </w:r>
      <w:r>
        <w:t xml:space="preserve">as a monitoring tool. These assist </w:t>
      </w:r>
      <w:r w:rsidRPr="0058250A">
        <w:t xml:space="preserve">to understand the progressive changes in groundwater levels and to assist in developing an aquifer surface </w:t>
      </w:r>
      <w:r>
        <w:t>for the site</w:t>
      </w:r>
      <w:r w:rsidRPr="0058250A">
        <w:t>. This generated aquifer surface serves as an input for ongoing monitoring of areas above weight balance</w:t>
      </w:r>
      <w:r>
        <w:t xml:space="preserve">, which can then inform the mitigation and management measures required. </w:t>
      </w:r>
    </w:p>
    <w:p w14:paraId="0197AEEB" w14:textId="77777777" w:rsidR="00B8627C" w:rsidRDefault="00B8627C" w:rsidP="00B8627C">
      <w:r>
        <w:t>The assessment presented for the rehabilitation planning consider two key stages:</w:t>
      </w:r>
    </w:p>
    <w:p w14:paraId="331E1708" w14:textId="77777777" w:rsidR="00B8627C" w:rsidRDefault="00B8627C" w:rsidP="00ED69BB">
      <w:pPr>
        <w:pStyle w:val="ListParagraph"/>
        <w:numPr>
          <w:ilvl w:val="3"/>
          <w:numId w:val="42"/>
        </w:numPr>
      </w:pPr>
      <w:r>
        <w:t>Weight balance from the End Of Life (EOL) pit void</w:t>
      </w:r>
    </w:p>
    <w:p w14:paraId="24666773" w14:textId="77777777" w:rsidR="00B8627C" w:rsidRDefault="00B8627C" w:rsidP="00ED69BB">
      <w:pPr>
        <w:pStyle w:val="ListParagraph"/>
        <w:numPr>
          <w:ilvl w:val="3"/>
          <w:numId w:val="42"/>
        </w:numPr>
      </w:pPr>
      <w:r>
        <w:t>Weight balance for a Lake level of RL+17m</w:t>
      </w:r>
    </w:p>
    <w:p w14:paraId="079B6815" w14:textId="77777777" w:rsidR="00B8627C" w:rsidRPr="00834B93" w:rsidRDefault="00B8627C" w:rsidP="00B8627C">
      <w:r w:rsidRPr="000C2715">
        <w:t>The End-of-Life (EOL) weight balance assessment aimed to identify key areas that will remain above weight balance upon the completion of mining. This information can then inform the requirements for mitigation measures, such as groundwater pumping or using fill material to counterbalance the areas above weight balance. A static lake level of RL+17m was evaluated to determine a lake level where the weight balance can be passively managed, eliminating the need for further groundwater pumping. Notably, these findings need to be further tested as part of future detailed design works.</w:t>
      </w:r>
    </w:p>
    <w:p w14:paraId="6FF4996C" w14:textId="77777777" w:rsidR="00B8627C" w:rsidRDefault="00B8627C" w:rsidP="00B8627C">
      <w:pPr>
        <w:pStyle w:val="Sub-HeadingNot-Numbered"/>
      </w:pPr>
      <w:r>
        <w:t>Results – Weight Balance Model</w:t>
      </w:r>
    </w:p>
    <w:p w14:paraId="15AEB7BD" w14:textId="68D4139B" w:rsidR="00B8627C" w:rsidRDefault="00B8627C" w:rsidP="00B8627C">
      <w:r>
        <w:t xml:space="preserve">The EOL pit void is shown in </w:t>
      </w:r>
      <w:r>
        <w:fldChar w:fldCharType="begin"/>
      </w:r>
      <w:r>
        <w:instrText xml:space="preserve"> REF _Ref197949726 \h </w:instrText>
      </w:r>
      <w:r>
        <w:fldChar w:fldCharType="separate"/>
      </w:r>
      <w:r w:rsidR="00D35BC0">
        <w:t xml:space="preserve">Figure </w:t>
      </w:r>
      <w:r w:rsidR="00D35BC0">
        <w:rPr>
          <w:noProof/>
        </w:rPr>
        <w:t>8</w:t>
      </w:r>
      <w:r w:rsidR="00D35BC0">
        <w:noBreakHyphen/>
      </w:r>
      <w:r w:rsidR="00D35BC0">
        <w:rPr>
          <w:noProof/>
        </w:rPr>
        <w:t>85</w:t>
      </w:r>
      <w:r>
        <w:fldChar w:fldCharType="end"/>
      </w:r>
      <w:r>
        <w:t xml:space="preserve">. This includes the final mine batters planned for 2028, excluding any reshaping of the batters above the lake level that may be required for rehabilitation. It encompasses all in-pit features such internal overburden dumps, water bodies, constructed Fill structures such as conveyor embankments, MRD etc. </w:t>
      </w:r>
    </w:p>
    <w:p w14:paraId="6ACB9451" w14:textId="66C7840A" w:rsidR="00B8627C" w:rsidRDefault="00B8627C" w:rsidP="00B8627C">
      <w:r>
        <w:t xml:space="preserve">The generated results in </w:t>
      </w:r>
      <w:r w:rsidR="00E13C81">
        <w:fldChar w:fldCharType="begin"/>
      </w:r>
      <w:r w:rsidR="00E13C81">
        <w:instrText xml:space="preserve"> REF _Ref197956907 \h </w:instrText>
      </w:r>
      <w:r w:rsidR="00E13C81">
        <w:fldChar w:fldCharType="separate"/>
      </w:r>
      <w:r w:rsidR="00D35BC0">
        <w:t xml:space="preserve">Figure </w:t>
      </w:r>
      <w:r w:rsidR="00D35BC0">
        <w:rPr>
          <w:noProof/>
        </w:rPr>
        <w:t>8</w:t>
      </w:r>
      <w:r w:rsidR="00D35BC0">
        <w:noBreakHyphen/>
      </w:r>
      <w:r w:rsidR="00D35BC0">
        <w:rPr>
          <w:noProof/>
        </w:rPr>
        <w:t>86</w:t>
      </w:r>
      <w:r w:rsidR="00E13C81">
        <w:fldChar w:fldCharType="end"/>
      </w:r>
      <w:r w:rsidR="00E13C81">
        <w:t xml:space="preserve"> </w:t>
      </w:r>
      <w:r>
        <w:t xml:space="preserve">shows areas above weight balance for EOL pit void. These are represented by the negative values in the plot (i.e. areas &lt; 0m), implying that these areas would require mitigation measures to manage potential floor heave. This suggests that ongoing groundwater pumping will be required post 2028 and for a period through mine rehabilitation. </w:t>
      </w:r>
    </w:p>
    <w:p w14:paraId="1F05CC48" w14:textId="66EDA53A" w:rsidR="00B8627C" w:rsidRPr="00D22DD6" w:rsidRDefault="00B8627C" w:rsidP="00B8627C">
      <w:r w:rsidRPr="00D77849">
        <w:t>The effects of lake filling to RL+17m are illustrated in</w:t>
      </w:r>
      <w:r w:rsidR="005A37AB">
        <w:t xml:space="preserve"> </w:t>
      </w:r>
      <w:r w:rsidR="005A37AB">
        <w:fldChar w:fldCharType="begin"/>
      </w:r>
      <w:r w:rsidR="005A37AB">
        <w:instrText xml:space="preserve"> REF _Ref197956931 \h </w:instrText>
      </w:r>
      <w:r w:rsidR="005A37AB">
        <w:fldChar w:fldCharType="separate"/>
      </w:r>
      <w:r w:rsidR="00D35BC0">
        <w:t xml:space="preserve">Figure </w:t>
      </w:r>
      <w:r w:rsidR="00D35BC0">
        <w:rPr>
          <w:noProof/>
        </w:rPr>
        <w:t>8</w:t>
      </w:r>
      <w:r w:rsidR="00D35BC0">
        <w:noBreakHyphen/>
      </w:r>
      <w:r w:rsidR="00D35BC0">
        <w:rPr>
          <w:noProof/>
        </w:rPr>
        <w:t>87</w:t>
      </w:r>
      <w:r w:rsidR="005A37AB">
        <w:fldChar w:fldCharType="end"/>
      </w:r>
      <w:r w:rsidRPr="00D77849">
        <w:t>. Th</w:t>
      </w:r>
      <w:r>
        <w:t xml:space="preserve">ese outputs </w:t>
      </w:r>
      <w:r w:rsidRPr="00D77849">
        <w:t>demonstrate that the weight of the water from lake filling can help counterbalance the areas above weight balance, acting as passive management measure against instability that may result from floor heave.</w:t>
      </w:r>
    </w:p>
    <w:p w14:paraId="3C7AAC84" w14:textId="7AA0BE27" w:rsidR="00B8627C" w:rsidRDefault="00B8627C" w:rsidP="00B8627C">
      <w:pPr>
        <w:pStyle w:val="BodyTextFirstIndent"/>
        <w:keepNext/>
        <w:ind w:firstLine="0"/>
        <w:sectPr w:rsidR="00B8627C" w:rsidSect="00B8627C">
          <w:pgSz w:w="11910" w:h="16840"/>
          <w:pgMar w:top="1134" w:right="567" w:bottom="1315" w:left="567" w:header="720" w:footer="356" w:gutter="0"/>
          <w:cols w:space="709"/>
          <w:titlePg/>
          <w:docGrid w:linePitch="299"/>
        </w:sectPr>
      </w:pPr>
      <w:r>
        <w:t>There are three aquifer pump bores currently active in the mine, namely N5056, N6899 and M4203, shown in</w:t>
      </w:r>
      <w:r w:rsidR="005A37AB">
        <w:t xml:space="preserve"> </w:t>
      </w:r>
      <w:r w:rsidR="005A37AB">
        <w:fldChar w:fldCharType="begin"/>
      </w:r>
      <w:r w:rsidR="005A37AB">
        <w:instrText xml:space="preserve"> REF _Ref197956907 \h </w:instrText>
      </w:r>
      <w:r w:rsidR="005A37AB">
        <w:fldChar w:fldCharType="separate"/>
      </w:r>
      <w:r w:rsidR="00D35BC0">
        <w:t xml:space="preserve">Figure </w:t>
      </w:r>
      <w:r w:rsidR="00D35BC0">
        <w:rPr>
          <w:noProof/>
        </w:rPr>
        <w:t>8</w:t>
      </w:r>
      <w:r w:rsidR="00D35BC0">
        <w:noBreakHyphen/>
      </w:r>
      <w:r w:rsidR="00D35BC0">
        <w:rPr>
          <w:noProof/>
        </w:rPr>
        <w:t>86</w:t>
      </w:r>
      <w:r w:rsidR="005A37AB">
        <w:fldChar w:fldCharType="end"/>
      </w:r>
      <w:r>
        <w:t xml:space="preserve">. </w:t>
      </w:r>
    </w:p>
    <w:p w14:paraId="49390CEF" w14:textId="77777777" w:rsidR="00B8627C" w:rsidRDefault="00B8627C" w:rsidP="00B8627C">
      <w:pPr>
        <w:pStyle w:val="BodyTextFirstIndent"/>
        <w:keepNext/>
        <w:jc w:val="center"/>
      </w:pPr>
      <w:r w:rsidRPr="001A1165">
        <w:rPr>
          <w:noProof/>
        </w:rPr>
        <w:drawing>
          <wp:inline distT="0" distB="0" distL="0" distR="0" wp14:anchorId="742F4ADB" wp14:editId="5557A97F">
            <wp:extent cx="12479207" cy="8648700"/>
            <wp:effectExtent l="0" t="0" r="0" b="0"/>
            <wp:docPr id="448598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598073" name=""/>
                    <pic:cNvPicPr/>
                  </pic:nvPicPr>
                  <pic:blipFill>
                    <a:blip r:embed="rId155"/>
                    <a:stretch>
                      <a:fillRect/>
                    </a:stretch>
                  </pic:blipFill>
                  <pic:spPr>
                    <a:xfrm>
                      <a:off x="0" y="0"/>
                      <a:ext cx="12492364" cy="8657819"/>
                    </a:xfrm>
                    <a:prstGeom prst="rect">
                      <a:avLst/>
                    </a:prstGeom>
                  </pic:spPr>
                </pic:pic>
              </a:graphicData>
            </a:graphic>
          </wp:inline>
        </w:drawing>
      </w:r>
    </w:p>
    <w:p w14:paraId="2CB20385" w14:textId="7AB854B0" w:rsidR="00B8627C" w:rsidRDefault="00B8627C" w:rsidP="00B8627C">
      <w:pPr>
        <w:pStyle w:val="Caption"/>
      </w:pPr>
      <w:bookmarkStart w:id="638" w:name="_Ref197949726"/>
      <w:bookmarkStart w:id="639" w:name="_Toc210125584"/>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5</w:t>
      </w:r>
      <w:r w:rsidR="00946086">
        <w:fldChar w:fldCharType="end"/>
      </w:r>
      <w:bookmarkEnd w:id="638"/>
      <w:r w:rsidR="00EE21BF">
        <w:t>:</w:t>
      </w:r>
      <w:r>
        <w:t xml:space="preserve"> Yallourn Mine </w:t>
      </w:r>
      <w:r w:rsidR="002B56E9">
        <w:t>EOL</w:t>
      </w:r>
      <w:r>
        <w:t xml:space="preserve"> </w:t>
      </w:r>
      <w:r w:rsidR="002B56E9">
        <w:t>p</w:t>
      </w:r>
      <w:r>
        <w:t xml:space="preserve">it </w:t>
      </w:r>
      <w:r w:rsidR="002B56E9">
        <w:t>v</w:t>
      </w:r>
      <w:r>
        <w:t xml:space="preserve">oid </w:t>
      </w:r>
      <w:r w:rsidR="002B56E9">
        <w:t>t</w:t>
      </w:r>
      <w:r>
        <w:t xml:space="preserve">opographic </w:t>
      </w:r>
      <w:r w:rsidR="002B56E9">
        <w:t>s</w:t>
      </w:r>
      <w:r>
        <w:t>urface (Yallourn Minescape Model, 2025)</w:t>
      </w:r>
      <w:bookmarkEnd w:id="639"/>
    </w:p>
    <w:p w14:paraId="443DBEDD" w14:textId="77777777" w:rsidR="00B8627C" w:rsidRDefault="00B8627C" w:rsidP="00B8627C">
      <w:pPr>
        <w:pStyle w:val="Caption"/>
      </w:pPr>
      <w:bookmarkStart w:id="640" w:name="_Ref197943602"/>
    </w:p>
    <w:p w14:paraId="0FCFEAF2" w14:textId="77777777" w:rsidR="00B8627C" w:rsidRDefault="00B8627C" w:rsidP="00B8627C">
      <w:pPr>
        <w:pStyle w:val="Caption"/>
      </w:pPr>
      <w:r w:rsidRPr="00EE26E4">
        <w:rPr>
          <w:noProof/>
        </w:rPr>
        <w:drawing>
          <wp:inline distT="0" distB="0" distL="0" distR="0" wp14:anchorId="1F0E4362" wp14:editId="013BBCB4">
            <wp:extent cx="11838280" cy="8255000"/>
            <wp:effectExtent l="0" t="0" r="0" b="0"/>
            <wp:docPr id="440611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611474" name=""/>
                    <pic:cNvPicPr/>
                  </pic:nvPicPr>
                  <pic:blipFill>
                    <a:blip r:embed="rId156"/>
                    <a:stretch>
                      <a:fillRect/>
                    </a:stretch>
                  </pic:blipFill>
                  <pic:spPr>
                    <a:xfrm>
                      <a:off x="0" y="0"/>
                      <a:ext cx="11863085" cy="8272297"/>
                    </a:xfrm>
                    <a:prstGeom prst="rect">
                      <a:avLst/>
                    </a:prstGeom>
                  </pic:spPr>
                </pic:pic>
              </a:graphicData>
            </a:graphic>
          </wp:inline>
        </w:drawing>
      </w:r>
    </w:p>
    <w:p w14:paraId="36750468" w14:textId="2D9BA05C" w:rsidR="00B8627C" w:rsidRDefault="00B8627C" w:rsidP="00B8627C">
      <w:pPr>
        <w:pStyle w:val="Caption"/>
      </w:pPr>
      <w:bookmarkStart w:id="641" w:name="_Ref197956907"/>
      <w:bookmarkStart w:id="642" w:name="_Toc21012558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6</w:t>
      </w:r>
      <w:r w:rsidR="00946086">
        <w:fldChar w:fldCharType="end"/>
      </w:r>
      <w:bookmarkEnd w:id="640"/>
      <w:bookmarkEnd w:id="641"/>
      <w:r w:rsidR="00EE21BF">
        <w:t>:</w:t>
      </w:r>
      <w:r>
        <w:t xml:space="preserve"> Yallourn Mine </w:t>
      </w:r>
      <w:r w:rsidR="002B56E9">
        <w:t>w</w:t>
      </w:r>
      <w:r>
        <w:t xml:space="preserve">eight </w:t>
      </w:r>
      <w:r w:rsidR="002B56E9">
        <w:t>b</w:t>
      </w:r>
      <w:r>
        <w:t xml:space="preserve">alance </w:t>
      </w:r>
      <w:r w:rsidR="002B56E9">
        <w:t>p</w:t>
      </w:r>
      <w:r>
        <w:t>lot for EOL Pit Void (Yallourn Minescape Model, 2025)</w:t>
      </w:r>
      <w:bookmarkEnd w:id="642"/>
    </w:p>
    <w:p w14:paraId="4236CFFD" w14:textId="77777777" w:rsidR="00B8627C" w:rsidRDefault="00B8627C" w:rsidP="00B8627C">
      <w:pPr>
        <w:pStyle w:val="BodyTextFirstIndent"/>
      </w:pPr>
    </w:p>
    <w:p w14:paraId="4BD5FE51" w14:textId="77777777" w:rsidR="00B8627C" w:rsidRDefault="00B8627C" w:rsidP="00B8627C">
      <w:pPr>
        <w:pStyle w:val="BodyTextFirstIndent"/>
        <w:keepNext/>
        <w:jc w:val="center"/>
      </w:pPr>
    </w:p>
    <w:p w14:paraId="6B8A485C" w14:textId="77777777" w:rsidR="00B8627C" w:rsidRDefault="00B8627C" w:rsidP="00B8627C">
      <w:pPr>
        <w:pStyle w:val="Caption"/>
      </w:pPr>
      <w:bookmarkStart w:id="643" w:name="_Ref197943767"/>
      <w:r w:rsidRPr="006B3333">
        <w:rPr>
          <w:noProof/>
        </w:rPr>
        <w:drawing>
          <wp:inline distT="0" distB="0" distL="0" distR="0" wp14:anchorId="6BC2FE69" wp14:editId="3614B734">
            <wp:extent cx="11544300" cy="8033891"/>
            <wp:effectExtent l="0" t="0" r="0" b="5715"/>
            <wp:docPr id="307760414" name="Picture 1" descr="A map of a geothermal are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60414" name="Picture 1" descr="A map of a geothermal area&#10;&#10;AI-generated content may be incorrect."/>
                    <pic:cNvPicPr/>
                  </pic:nvPicPr>
                  <pic:blipFill>
                    <a:blip r:embed="rId157"/>
                    <a:stretch>
                      <a:fillRect/>
                    </a:stretch>
                  </pic:blipFill>
                  <pic:spPr>
                    <a:xfrm>
                      <a:off x="0" y="0"/>
                      <a:ext cx="11574269" cy="8054747"/>
                    </a:xfrm>
                    <a:prstGeom prst="rect">
                      <a:avLst/>
                    </a:prstGeom>
                  </pic:spPr>
                </pic:pic>
              </a:graphicData>
            </a:graphic>
          </wp:inline>
        </w:drawing>
      </w:r>
    </w:p>
    <w:p w14:paraId="3306D095" w14:textId="45AECF85" w:rsidR="00B8627C" w:rsidRDefault="00B8627C" w:rsidP="00B8627C">
      <w:pPr>
        <w:pStyle w:val="Caption"/>
      </w:pPr>
      <w:bookmarkStart w:id="644" w:name="_Ref197956931"/>
      <w:bookmarkStart w:id="645" w:name="_Toc210125586"/>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7</w:t>
      </w:r>
      <w:r w:rsidR="00946086">
        <w:fldChar w:fldCharType="end"/>
      </w:r>
      <w:bookmarkEnd w:id="643"/>
      <w:bookmarkEnd w:id="644"/>
      <w:r w:rsidR="00EE21BF">
        <w:t>:</w:t>
      </w:r>
      <w:r>
        <w:t xml:space="preserve"> Yallourn Mine </w:t>
      </w:r>
      <w:r w:rsidR="002B56E9">
        <w:t>w</w:t>
      </w:r>
      <w:r>
        <w:t xml:space="preserve">eight </w:t>
      </w:r>
      <w:r w:rsidR="002B56E9">
        <w:t>b</w:t>
      </w:r>
      <w:r>
        <w:t xml:space="preserve">alance </w:t>
      </w:r>
      <w:r w:rsidR="002B56E9">
        <w:t>p</w:t>
      </w:r>
      <w:r>
        <w:t xml:space="preserve">lot for </w:t>
      </w:r>
      <w:r w:rsidR="002B56E9">
        <w:t>l</w:t>
      </w:r>
      <w:r>
        <w:t xml:space="preserve">ake </w:t>
      </w:r>
      <w:r w:rsidR="002B56E9">
        <w:t>f</w:t>
      </w:r>
      <w:r>
        <w:t>ill to RL+17m (Yallourn Minescape Model, 2025)</w:t>
      </w:r>
      <w:bookmarkEnd w:id="645"/>
    </w:p>
    <w:p w14:paraId="277CB1FB" w14:textId="77777777" w:rsidR="00B8627C" w:rsidRDefault="00B8627C" w:rsidP="00B8627C">
      <w:pPr>
        <w:sectPr w:rsidR="00B8627C" w:rsidSect="00B8627C">
          <w:pgSz w:w="23808" w:h="16840" w:orient="landscape" w:code="8"/>
          <w:pgMar w:top="567" w:right="1134" w:bottom="567" w:left="1315" w:header="720" w:footer="357" w:gutter="0"/>
          <w:cols w:space="709"/>
          <w:titlePg/>
          <w:docGrid w:linePitch="299"/>
        </w:sectPr>
      </w:pPr>
    </w:p>
    <w:p w14:paraId="75C4B974" w14:textId="77777777" w:rsidR="00B8627C" w:rsidRDefault="00B8627C" w:rsidP="009F7F00">
      <w:pPr>
        <w:pStyle w:val="Heading3"/>
      </w:pPr>
      <w:bookmarkStart w:id="646" w:name="_Toc197089861"/>
      <w:r>
        <w:t>Findings</w:t>
      </w:r>
      <w:bookmarkEnd w:id="646"/>
    </w:p>
    <w:p w14:paraId="170B9E17" w14:textId="77777777" w:rsidR="00B8627C" w:rsidRDefault="00B8627C" w:rsidP="00B8627C">
      <w:pPr>
        <w:pStyle w:val="BodyText"/>
      </w:pPr>
      <w:r>
        <w:t>The following are key findings of the weight balance assessment considering the rehabilitation design for the site:</w:t>
      </w:r>
    </w:p>
    <w:p w14:paraId="33BC9114" w14:textId="77777777" w:rsidR="00B8627C" w:rsidRDefault="00B8627C" w:rsidP="000C7103">
      <w:pPr>
        <w:pStyle w:val="BodyText"/>
        <w:numPr>
          <w:ilvl w:val="0"/>
          <w:numId w:val="244"/>
        </w:numPr>
      </w:pPr>
      <w:r w:rsidRPr="00FF598B">
        <w:t>At the End-of-Life (EOL), the northern area of Maryvale Field (MVF) shows regions that remain above weight balance. Additionally, a small area in the northern section of the Fire Service Pond also remains above weight balance.</w:t>
      </w:r>
    </w:p>
    <w:p w14:paraId="641672FF" w14:textId="77777777" w:rsidR="00B8627C" w:rsidRPr="006D0A88" w:rsidRDefault="00B8627C" w:rsidP="000C7103">
      <w:pPr>
        <w:pStyle w:val="BodyText"/>
        <w:numPr>
          <w:ilvl w:val="0"/>
          <w:numId w:val="244"/>
        </w:numPr>
      </w:pPr>
      <w:r w:rsidRPr="00970256">
        <w:t>Groundwater pumping from the M1A aquifer will be required beyond the operational life of the mine and will need to continue throug</w:t>
      </w:r>
      <w:r>
        <w:t>h a</w:t>
      </w:r>
      <w:r w:rsidRPr="00970256">
        <w:t xml:space="preserve"> period of rehabilitation lake filling</w:t>
      </w:r>
      <w:r>
        <w:t>, until stable weight balance conditions are achieved</w:t>
      </w:r>
      <w:r w:rsidRPr="00970256">
        <w:t>.</w:t>
      </w:r>
    </w:p>
    <w:p w14:paraId="4C468C75" w14:textId="570D53D2" w:rsidR="00B8627C" w:rsidRPr="00CA4359" w:rsidRDefault="00B8627C" w:rsidP="000C7103">
      <w:pPr>
        <w:pStyle w:val="BodyText"/>
        <w:numPr>
          <w:ilvl w:val="0"/>
          <w:numId w:val="244"/>
        </w:numPr>
      </w:pPr>
      <w:r w:rsidRPr="00CA4359">
        <w:t>A static lake level of RL+17m suggests that weight balance conditions are met once the rehabilitation lake reaches this level. This indicates that the lake water body acts as a passive management tool for weight balance, potentially eliminating the need for further groundwater pumping.</w:t>
      </w:r>
    </w:p>
    <w:p w14:paraId="4634D5E9" w14:textId="398DA63C" w:rsidR="0017359F" w:rsidRPr="0017359F" w:rsidRDefault="00B8627C" w:rsidP="00B85919">
      <w:r>
        <w:t>The passive measures for weight balance management will be further explored during the future detailed design works for rehabilitation</w:t>
      </w:r>
      <w:r w:rsidR="007B0365">
        <w:t xml:space="preserve"> (KG12 in </w:t>
      </w:r>
      <w:r w:rsidR="007B0365">
        <w:fldChar w:fldCharType="begin"/>
      </w:r>
      <w:r w:rsidR="007B0365">
        <w:instrText xml:space="preserve"> REF _Ref200530793 \h </w:instrText>
      </w:r>
      <w:r w:rsidR="007B0365">
        <w:fldChar w:fldCharType="separate"/>
      </w:r>
      <w:r w:rsidR="00D35BC0">
        <w:t xml:space="preserve">Table </w:t>
      </w:r>
      <w:r w:rsidR="00D35BC0">
        <w:rPr>
          <w:noProof/>
        </w:rPr>
        <w:t>17</w:t>
      </w:r>
      <w:r w:rsidR="00D35BC0">
        <w:noBreakHyphen/>
      </w:r>
      <w:r w:rsidR="00D35BC0">
        <w:rPr>
          <w:noProof/>
        </w:rPr>
        <w:t>1</w:t>
      </w:r>
      <w:r w:rsidR="007B0365">
        <w:fldChar w:fldCharType="end"/>
      </w:r>
      <w:r w:rsidR="007B0365">
        <w:t>)</w:t>
      </w:r>
      <w:r>
        <w:t xml:space="preserve">. </w:t>
      </w:r>
      <w:r w:rsidR="00240760" w:rsidRPr="00B04219">
        <w:t xml:space="preserve">This will include progressive lake filling stages </w:t>
      </w:r>
      <w:r w:rsidR="009C2D4E" w:rsidRPr="00B04219">
        <w:t>and the</w:t>
      </w:r>
      <w:r w:rsidR="008A5343" w:rsidRPr="00B04219">
        <w:t xml:space="preserve"> subsequent</w:t>
      </w:r>
      <w:r w:rsidR="009C2D4E" w:rsidRPr="00B04219">
        <w:t xml:space="preserve"> weight balance requirements</w:t>
      </w:r>
      <w:r w:rsidR="008A5343" w:rsidRPr="00B04219">
        <w:t>.</w:t>
      </w:r>
      <w:r w:rsidR="009C2D4E">
        <w:t xml:space="preserve"> </w:t>
      </w:r>
      <w:r>
        <w:t>This will need to consider that pump bore N5056 is located on the mine floor and is subject to being inundated at the early stage of lake filling. Pump bore N6899 is located on the mid-seam coal bench (~ RL0m) and is subject to being inundated during the rehabilitation lake filling. These bores will require decommissioning prior to being inundated and so further assessment will be required to confirm redundancy in the system and verify if additional pumps will be required until passive management conditions are met.</w:t>
      </w:r>
      <w:r w:rsidRPr="002B48E6">
        <w:t xml:space="preserve"> </w:t>
      </w:r>
      <w:r>
        <w:t>Pump bore M4203 is located on the grass level (RL +</w:t>
      </w:r>
      <w:r w:rsidRPr="00C95514">
        <w:t>61.23</w:t>
      </w:r>
      <w:r>
        <w:t>m) which is above the final lake level of RL +37m. This pump bore will continue to service the required rehabilitation phase.</w:t>
      </w:r>
      <w:r w:rsidR="00DE7934">
        <w:br w:type="page"/>
      </w:r>
    </w:p>
    <w:p w14:paraId="77E6D71A" w14:textId="77777777" w:rsidR="006E543B" w:rsidRDefault="006E543B" w:rsidP="006E543B">
      <w:pPr>
        <w:pStyle w:val="Heading2"/>
      </w:pPr>
      <w:bookmarkStart w:id="647" w:name="_Ref196817010"/>
      <w:bookmarkStart w:id="648" w:name="_Toc210049052"/>
      <w:r>
        <w:t>Morwell River Diversion Assessment</w:t>
      </w:r>
      <w:bookmarkEnd w:id="647"/>
      <w:bookmarkEnd w:id="648"/>
    </w:p>
    <w:p w14:paraId="6DD6E84B" w14:textId="77777777" w:rsidR="006E543B" w:rsidRDefault="006E543B" w:rsidP="006E543B">
      <w:pPr>
        <w:pStyle w:val="Heading3"/>
      </w:pPr>
      <w:bookmarkStart w:id="649" w:name="_Ref198531686"/>
      <w:r>
        <w:t>Introduction</w:t>
      </w:r>
      <w:bookmarkEnd w:id="649"/>
    </w:p>
    <w:p w14:paraId="689A7C28" w14:textId="6E116DBC" w:rsidR="006E543B" w:rsidRDefault="006E543B" w:rsidP="006E543B">
      <w:r>
        <w:t xml:space="preserve">The performance of the MRD, as an engineered structure, forms a critical part of the site’s rehabilitation plan and outcomes. This section presents the key considerations that informs the landform design for Post Mine Land Use. In addition, the key features of the structure that form inputs to the stability assessments of MRD are discussed. A detailed assessment of the MRD is presented in </w:t>
      </w:r>
      <w:r w:rsidR="00D6691E" w:rsidRPr="00D079BD">
        <w:rPr>
          <w:i/>
          <w:iCs/>
        </w:rPr>
        <w:t>Yallourn Mine Rehabilitation Project Feasibility Stage Design Report</w:t>
      </w:r>
      <w:r w:rsidR="00D6691E">
        <w:t xml:space="preserve"> </w:t>
      </w:r>
      <w:r w:rsidR="00D6691E">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D6691E">
        <w:fldChar w:fldCharType="separate"/>
      </w:r>
      <w:r w:rsidR="00D6691E">
        <w:rPr>
          <w:noProof/>
        </w:rPr>
        <w:t>(PSM 2025b)</w:t>
      </w:r>
      <w:r w:rsidR="00D6691E">
        <w:fldChar w:fldCharType="end"/>
      </w:r>
      <w:r w:rsidR="00D6691E">
        <w:t xml:space="preserve">, </w:t>
      </w:r>
      <w:r w:rsidR="0043298C" w:rsidRPr="0043298C">
        <w:t>(</w:t>
      </w:r>
      <w:r w:rsidR="00D6691E" w:rsidRPr="0043298C">
        <w:t xml:space="preserve">Appendix </w:t>
      </w:r>
      <w:r w:rsidR="0043298C" w:rsidRPr="0043298C">
        <w:t>C</w:t>
      </w:r>
      <w:r w:rsidR="0043298C">
        <w:t xml:space="preserve"> – Technical Studies)</w:t>
      </w:r>
      <w:r w:rsidR="00D6691E">
        <w:t xml:space="preserve">. </w:t>
      </w:r>
    </w:p>
    <w:p w14:paraId="0999EE90" w14:textId="77777777" w:rsidR="003E0D2B" w:rsidRDefault="003E0D2B" w:rsidP="003E0D2B">
      <w:r>
        <w:t>Herein, the stability outcomes are considered to be a factor of all geotechnical elements linked to:</w:t>
      </w:r>
    </w:p>
    <w:p w14:paraId="7161D098" w14:textId="77777777" w:rsidR="003E0D2B" w:rsidRDefault="003E0D2B" w:rsidP="00ED69BB">
      <w:pPr>
        <w:pStyle w:val="ListParagraph"/>
        <w:numPr>
          <w:ilvl w:val="0"/>
          <w:numId w:val="76"/>
        </w:numPr>
      </w:pPr>
      <w:r w:rsidRPr="00D60E6C">
        <w:t>Geological and hydrogeological factors</w:t>
      </w:r>
    </w:p>
    <w:p w14:paraId="508C3F98" w14:textId="77777777" w:rsidR="003E0D2B" w:rsidRDefault="003E0D2B" w:rsidP="00ED69BB">
      <w:pPr>
        <w:pStyle w:val="ListParagraph"/>
        <w:numPr>
          <w:ilvl w:val="0"/>
          <w:numId w:val="76"/>
        </w:numPr>
      </w:pPr>
      <w:r>
        <w:t>S</w:t>
      </w:r>
      <w:r w:rsidRPr="00D60E6C">
        <w:t xml:space="preserve">tream flow hydrology and hydraulics (Morwell and Latrobe Rivers) </w:t>
      </w:r>
    </w:p>
    <w:p w14:paraId="2F70851C" w14:textId="77777777" w:rsidR="003E0D2B" w:rsidRDefault="003E0D2B" w:rsidP="00ED69BB">
      <w:pPr>
        <w:pStyle w:val="ListParagraph"/>
        <w:numPr>
          <w:ilvl w:val="0"/>
          <w:numId w:val="76"/>
        </w:numPr>
      </w:pPr>
      <w:r>
        <w:t>H</w:t>
      </w:r>
      <w:r w:rsidRPr="00D60E6C">
        <w:t>ydromechanical factors linked to mining activities</w:t>
      </w:r>
      <w:r>
        <w:t xml:space="preserve">, </w:t>
      </w:r>
      <w:r w:rsidRPr="00D60E6C">
        <w:t>loading events (rainfall, floods</w:t>
      </w:r>
      <w:r>
        <w:t>, pit-lake filling</w:t>
      </w:r>
      <w:r w:rsidRPr="00D60E6C">
        <w:t xml:space="preserve"> etc.)</w:t>
      </w:r>
      <w:r>
        <w:t xml:space="preserve"> and aquifer depressurisation</w:t>
      </w:r>
    </w:p>
    <w:p w14:paraId="0AAF4350" w14:textId="77777777" w:rsidR="003E0D2B" w:rsidRPr="00971E6D" w:rsidRDefault="003E0D2B" w:rsidP="003E0D2B">
      <w:r>
        <w:t>Further, the h</w:t>
      </w:r>
      <w:r w:rsidRPr="00971E6D">
        <w:t>istorical performance of the engineered structure</w:t>
      </w:r>
      <w:r>
        <w:t>,</w:t>
      </w:r>
      <w:r w:rsidRPr="00971E6D">
        <w:t xml:space="preserve"> ongoing progressive deterioration</w:t>
      </w:r>
      <w:r>
        <w:t xml:space="preserve"> and the potential stabilising of deterioration form critical considerations to the performance analysis of the MRD. </w:t>
      </w:r>
    </w:p>
    <w:p w14:paraId="00B61A20" w14:textId="77777777" w:rsidR="004768A2" w:rsidRDefault="004768A2" w:rsidP="004E7B68">
      <w:pPr>
        <w:pStyle w:val="Heading4"/>
      </w:pPr>
      <w:r>
        <w:t>MRD Overview &amp; Sub-Domains</w:t>
      </w:r>
    </w:p>
    <w:p w14:paraId="6514EABB" w14:textId="77777777" w:rsidR="004768A2" w:rsidRDefault="004768A2" w:rsidP="004768A2">
      <w:r>
        <w:t xml:space="preserve">The MRD (current alignment), constructed in 2005, was designed to pass the Mowell River flows in an open channel through the middle of Yallourn Mine to facilitate mining operations in Yallourn Eastfield and Maryvale Field. The diverted flows report to Latrobe River which flows along the northern boundary of Yallourn Mine. The Morwell River has had several diversions during the history of operations at Yallourn. </w:t>
      </w:r>
      <w:r w:rsidR="006E543B">
        <w:t>Owing to the recent history of the current alignment of MRD, there are two major events that have influenced the MRD stability assessment for rehabilitation design:</w:t>
      </w:r>
    </w:p>
    <w:p w14:paraId="6E7DEF1C" w14:textId="326B295A" w:rsidR="006E543B" w:rsidRDefault="006E543B" w:rsidP="00ED69BB">
      <w:pPr>
        <w:pStyle w:val="ListParagraph"/>
        <w:numPr>
          <w:ilvl w:val="0"/>
          <w:numId w:val="78"/>
        </w:numPr>
      </w:pPr>
      <w:r>
        <w:t xml:space="preserve">2012 (July) MRD Failure – occurred in northern end of engineered structure (MRD Repair sub-domain, </w:t>
      </w:r>
      <w:r>
        <w:fldChar w:fldCharType="begin"/>
      </w:r>
      <w:r>
        <w:instrText xml:space="preserve"> REF _Ref196988464 \h </w:instrText>
      </w:r>
      <w:r>
        <w:fldChar w:fldCharType="separate"/>
      </w:r>
      <w:r w:rsidR="00D35BC0">
        <w:t xml:space="preserve">Figure </w:t>
      </w:r>
      <w:r w:rsidR="00D35BC0">
        <w:rPr>
          <w:noProof/>
        </w:rPr>
        <w:t>8</w:t>
      </w:r>
      <w:r w:rsidR="00D35BC0">
        <w:noBreakHyphen/>
      </w:r>
      <w:r w:rsidR="00D35BC0">
        <w:rPr>
          <w:noProof/>
        </w:rPr>
        <w:t>89</w:t>
      </w:r>
      <w:r>
        <w:fldChar w:fldCharType="end"/>
      </w:r>
      <w:r>
        <w:t>) where the Morwell River piped through the earth fill embankment discharging the flooded river flows into the</w:t>
      </w:r>
      <w:r w:rsidRPr="002B3FF6">
        <w:t xml:space="preserve"> </w:t>
      </w:r>
      <w:r>
        <w:t>pit, causing a large</w:t>
      </w:r>
      <w:r w:rsidRPr="002B3FF6">
        <w:t>-</w:t>
      </w:r>
      <w:r>
        <w:t>scale failure of the two conveyor tunnels (E110 and E210</w:t>
      </w:r>
      <w:r w:rsidRPr="002B3FF6">
        <w:t>)</w:t>
      </w:r>
      <w:r>
        <w:t xml:space="preserve"> and overlaying river channel and associated floodplain</w:t>
      </w:r>
      <w:r w:rsidRPr="002B3FF6">
        <w:t>.</w:t>
      </w:r>
    </w:p>
    <w:p w14:paraId="704AEF0B" w14:textId="5136B92F" w:rsidR="004768A2" w:rsidRDefault="004768A2" w:rsidP="00ED69BB">
      <w:pPr>
        <w:pStyle w:val="ListParagraph"/>
        <w:numPr>
          <w:ilvl w:val="0"/>
          <w:numId w:val="78"/>
        </w:numPr>
      </w:pPr>
      <w:r>
        <w:t>2021</w:t>
      </w:r>
      <w:r w:rsidRPr="002B3FF6">
        <w:t xml:space="preserve"> </w:t>
      </w:r>
      <w:r>
        <w:t>(June) Mine Incident – occurred in the southern end of the engineered structure and its interface with the Natural &amp; Cut sub-domain</w:t>
      </w:r>
      <w:r w:rsidR="006E543B" w:rsidRPr="002B3FF6">
        <w:t>.</w:t>
      </w:r>
      <w:r>
        <w:t xml:space="preserve"> </w:t>
      </w:r>
      <w:r w:rsidRPr="002B3FF6">
        <w:t xml:space="preserve">The Morwell River </w:t>
      </w:r>
      <w:r>
        <w:t xml:space="preserve">in a flooded state hydraulically connected with the underlaying foundation and lower stratigraphic </w:t>
      </w:r>
      <w:r w:rsidRPr="002B3FF6">
        <w:t>unit</w:t>
      </w:r>
      <w:r>
        <w:t>s, causing extensive cracking along the river floodplain, low flow channel and along the adjacent mine benches and operating face.</w:t>
      </w:r>
    </w:p>
    <w:p w14:paraId="05C16C2A" w14:textId="6995B79A" w:rsidR="004768A2" w:rsidRPr="00C668F6" w:rsidRDefault="004768A2" w:rsidP="004768A2">
      <w:r>
        <w:t>The 2012 failed area of MRD was repaired with a multi-liner system with river flows commissioned in 2014. The 2021 incident area involved reconstructed a 200m of section the low flow channel. In addition, resealing, recompacting and regrading 600m section of the floodplain in the southern end of MRD (</w:t>
      </w:r>
      <w:r w:rsidR="00307C18">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307C18">
        <w:fldChar w:fldCharType="separate"/>
      </w:r>
      <w:r w:rsidR="00307C18">
        <w:rPr>
          <w:noProof/>
        </w:rPr>
        <w:t>(PSM 2025b)</w:t>
      </w:r>
      <w:r w:rsidR="00307C18">
        <w:fldChar w:fldCharType="end"/>
      </w:r>
      <w:r w:rsidR="006E543B">
        <w:t>). The river flows were recommissioned in 2022. Whilst the 2012 repair area is no longer considered to be influenced by mining related stress changes, the 2021 incident area has continued to display dynamic responses linked to stress changes induced by mining activities in Maryvale Field. These dynamic responses are expected to continue until end of mining operations (2028) and for a significant period into mine rehabilitation. This is deliberated in detail in</w:t>
      </w:r>
      <w:r w:rsidR="00C77341">
        <w:t xml:space="preserve"> </w:t>
      </w:r>
      <w:r w:rsidR="00C77341" w:rsidRPr="00D079BD">
        <w:rPr>
          <w:i/>
          <w:iCs/>
        </w:rPr>
        <w:t>Yallourn Mine Rehabilitation Project Feasibility Stage Design Report</w:t>
      </w:r>
      <w:r w:rsidR="00C77341">
        <w:t xml:space="preserve"> </w:t>
      </w:r>
      <w:r w:rsidR="00C7734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77341">
        <w:fldChar w:fldCharType="separate"/>
      </w:r>
      <w:r w:rsidR="00C77341">
        <w:rPr>
          <w:noProof/>
        </w:rPr>
        <w:t>(PSM 2025b)</w:t>
      </w:r>
      <w:r w:rsidR="00C77341">
        <w:fldChar w:fldCharType="end"/>
      </w:r>
      <w:r w:rsidR="00C77341">
        <w:t xml:space="preserve">, </w:t>
      </w:r>
      <w:r w:rsidR="00022920" w:rsidRPr="00022920">
        <w:t>(Appendix C</w:t>
      </w:r>
      <w:r w:rsidR="00022920">
        <w:t xml:space="preserve"> – Technical Studies).</w:t>
      </w:r>
    </w:p>
    <w:p w14:paraId="63595AC1" w14:textId="77777777" w:rsidR="00B45C93" w:rsidRDefault="00B45C93">
      <w:pPr>
        <w:spacing w:after="0" w:line="240" w:lineRule="auto"/>
      </w:pPr>
      <w:r>
        <w:br w:type="page"/>
      </w:r>
    </w:p>
    <w:p w14:paraId="685F41C6" w14:textId="2C9821E7" w:rsidR="004768A2" w:rsidRPr="00C668F6" w:rsidRDefault="004768A2" w:rsidP="004768A2">
      <w:r>
        <w:t>Limiting factors of MRD, in its current state and following the 2021 Mine Incident:</w:t>
      </w:r>
    </w:p>
    <w:p w14:paraId="296B43D0" w14:textId="77777777" w:rsidR="004768A2" w:rsidRPr="00A95582" w:rsidRDefault="004768A2" w:rsidP="00ED69BB">
      <w:pPr>
        <w:pStyle w:val="ListParagraph"/>
        <w:numPr>
          <w:ilvl w:val="0"/>
          <w:numId w:val="79"/>
        </w:numPr>
      </w:pPr>
      <w:r>
        <w:t>Progressive deterioration of the structure due to ongoing mining induced deformation</w:t>
      </w:r>
    </w:p>
    <w:p w14:paraId="13155835" w14:textId="77777777" w:rsidR="004768A2" w:rsidRPr="00A95582" w:rsidRDefault="004768A2" w:rsidP="00ED69BB">
      <w:pPr>
        <w:pStyle w:val="ListParagraph"/>
        <w:numPr>
          <w:ilvl w:val="0"/>
          <w:numId w:val="79"/>
        </w:numPr>
      </w:pPr>
      <w:r>
        <w:t>Uniform or differential settlement of earthen structure linked to ongoing settlement and predicted collapse settlement during rehabilitation</w:t>
      </w:r>
    </w:p>
    <w:p w14:paraId="34E5B455" w14:textId="77777777" w:rsidR="004768A2" w:rsidRPr="00A95582" w:rsidRDefault="004768A2" w:rsidP="00ED69BB">
      <w:pPr>
        <w:pStyle w:val="ListParagraph"/>
        <w:numPr>
          <w:ilvl w:val="0"/>
          <w:numId w:val="79"/>
        </w:numPr>
      </w:pPr>
      <w:r>
        <w:t>Sodic, highly reactive soils linked to widespread cracking of the near surface clay layers along the floodplain and internal embankments. This is also linked to surface and tunnel erosion mechanisms</w:t>
      </w:r>
    </w:p>
    <w:p w14:paraId="6B43FADE" w14:textId="77777777" w:rsidR="004768A2" w:rsidRDefault="004768A2" w:rsidP="00ED69BB">
      <w:pPr>
        <w:pStyle w:val="ListParagraph"/>
        <w:numPr>
          <w:ilvl w:val="0"/>
          <w:numId w:val="79"/>
        </w:numPr>
      </w:pPr>
      <w:r>
        <w:t>Maximum flood carrying capacity of up to RL 43m</w:t>
      </w:r>
    </w:p>
    <w:p w14:paraId="29FBF642" w14:textId="27DE9CEF" w:rsidR="004768A2" w:rsidRPr="008A201A" w:rsidRDefault="004768A2" w:rsidP="004768A2">
      <w:r>
        <w:t>Notably, these limiting factors are foreseen to evolve</w:t>
      </w:r>
      <w:r w:rsidR="004A7D6F">
        <w:t>,</w:t>
      </w:r>
      <w:r>
        <w:t xml:space="preserve"> contributing</w:t>
      </w:r>
      <w:r w:rsidR="006E543B">
        <w:t xml:space="preserve"> to the progressive deterioration of the structure. The rehabilitation assessment of MRD has therefore aimed at quantifying these factors which has then informed the remedial measures than can be incorporated into the rehabilitation design of MRD. The derived rehabilitation design of MRD is presented in Section </w:t>
      </w:r>
      <w:r w:rsidR="002D5A84">
        <w:fldChar w:fldCharType="begin"/>
      </w:r>
      <w:r w:rsidR="002D5A84">
        <w:instrText xml:space="preserve"> REF _Ref198036766 \w \h </w:instrText>
      </w:r>
      <w:r w:rsidR="002D5A84">
        <w:fldChar w:fldCharType="separate"/>
      </w:r>
      <w:r w:rsidR="00D35BC0">
        <w:t>12.3</w:t>
      </w:r>
      <w:r w:rsidR="002D5A84">
        <w:fldChar w:fldCharType="end"/>
      </w:r>
    </w:p>
    <w:p w14:paraId="42231320" w14:textId="3CBA4F53" w:rsidR="006E543B" w:rsidRDefault="006E543B" w:rsidP="006E543B">
      <w:r>
        <w:t xml:space="preserve">The risk profile of the MRD in its current state and the target residual risk rating is a key consideration to the rehabilitation design of MRD. The risk profile of the structure through various stages of mine rehabilitation is discussed in </w:t>
      </w:r>
      <w:r>
        <w:fldChar w:fldCharType="begin"/>
      </w:r>
      <w:r>
        <w:instrText xml:space="preserve"> REF _Ref194043079 \r \h </w:instrText>
      </w:r>
      <w:r>
        <w:fldChar w:fldCharType="separate"/>
      </w:r>
      <w:r w:rsidR="00D35BC0">
        <w:t>Chapter 11</w:t>
      </w:r>
      <w:r>
        <w:fldChar w:fldCharType="end"/>
      </w:r>
      <w:r>
        <w:t>.</w:t>
      </w:r>
    </w:p>
    <w:p w14:paraId="56A18199" w14:textId="50D3CAB1" w:rsidR="004768A2" w:rsidRDefault="004768A2" w:rsidP="004768A2">
      <w:r>
        <w:t xml:space="preserve">The key features and terminology for the MRD are presented in </w:t>
      </w:r>
      <w:r w:rsidR="00655102">
        <w:fldChar w:fldCharType="begin"/>
      </w:r>
      <w:r w:rsidR="00655102">
        <w:instrText xml:space="preserve"> REF _Ref198466833 \h </w:instrText>
      </w:r>
      <w:r w:rsidR="00655102">
        <w:fldChar w:fldCharType="separate"/>
      </w:r>
      <w:r w:rsidR="00D35BC0">
        <w:t xml:space="preserve">Figure </w:t>
      </w:r>
      <w:r w:rsidR="00D35BC0">
        <w:rPr>
          <w:noProof/>
        </w:rPr>
        <w:t>8</w:t>
      </w:r>
      <w:r w:rsidR="00D35BC0">
        <w:noBreakHyphen/>
      </w:r>
      <w:r w:rsidR="00D35BC0">
        <w:rPr>
          <w:noProof/>
        </w:rPr>
        <w:t>88</w:t>
      </w:r>
      <w:r w:rsidR="00655102">
        <w:fldChar w:fldCharType="end"/>
      </w:r>
      <w:r w:rsidR="00655102">
        <w:t xml:space="preserve"> </w:t>
      </w:r>
      <w:r>
        <w:t>represented by a typical cross-section across the conveyor tunnels. It also shows the design lake level of RL 37m on east and west of the MRD.</w:t>
      </w:r>
    </w:p>
    <w:p w14:paraId="0CF5B5A8" w14:textId="77777777" w:rsidR="004768A2" w:rsidRDefault="006E543B" w:rsidP="00B45C93">
      <w:pPr>
        <w:jc w:val="center"/>
      </w:pPr>
      <w:r w:rsidRPr="008F61AF">
        <w:rPr>
          <w:noProof/>
          <w:lang w:eastAsia="en-AU"/>
        </w:rPr>
        <w:drawing>
          <wp:inline distT="0" distB="0" distL="0" distR="0" wp14:anchorId="2CC02764" wp14:editId="59B244E8">
            <wp:extent cx="6480000" cy="2005472"/>
            <wp:effectExtent l="0" t="0" r="0" b="0"/>
            <wp:docPr id="861908753" name="Picture 1" descr="A diagram of a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08753" name="Picture 1" descr="A diagram of a roof&#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6480000" cy="2005472"/>
                    </a:xfrm>
                    <a:prstGeom prst="rect">
                      <a:avLst/>
                    </a:prstGeom>
                    <a:noFill/>
                    <a:ln>
                      <a:noFill/>
                    </a:ln>
                  </pic:spPr>
                </pic:pic>
              </a:graphicData>
            </a:graphic>
          </wp:inline>
        </w:drawing>
      </w:r>
    </w:p>
    <w:p w14:paraId="4946B729" w14:textId="6247D4E1" w:rsidR="004768A2" w:rsidRDefault="004768A2" w:rsidP="004768A2">
      <w:pPr>
        <w:pStyle w:val="Caption"/>
      </w:pPr>
      <w:bookmarkStart w:id="650" w:name="_Ref198466833"/>
      <w:bookmarkStart w:id="651" w:name="_Toc196986960"/>
      <w:bookmarkStart w:id="652" w:name="_Toc210125587"/>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8</w:t>
      </w:r>
      <w:r w:rsidR="00946086">
        <w:fldChar w:fldCharType="end"/>
      </w:r>
      <w:bookmarkEnd w:id="650"/>
      <w:r w:rsidR="00894EF3">
        <w:t>:</w:t>
      </w:r>
      <w:r>
        <w:t xml:space="preserve"> MRD Terminology and Key Features</w:t>
      </w:r>
      <w:bookmarkEnd w:id="651"/>
      <w:bookmarkEnd w:id="652"/>
    </w:p>
    <w:p w14:paraId="0B01E059" w14:textId="020AB42F" w:rsidR="006E543B" w:rsidRDefault="006E543B" w:rsidP="006E543B">
      <w:r>
        <w:t>The MRD is constructed on variable foundations, being dumped overburden, in-situ coal and mined out floor. The performance of MRD is also interdependent on the upstream and downstream reach of the Morwell River system. Linked to this variability and other geotechnical factors discussed above, the structure is segmented into sub-domains (</w:t>
      </w:r>
      <w:r w:rsidR="0065770D">
        <w:fldChar w:fldCharType="begin"/>
      </w:r>
      <w:r w:rsidR="0065770D">
        <w:instrText xml:space="preserve"> REF _Ref196988464 \h </w:instrText>
      </w:r>
      <w:r w:rsidR="0065770D">
        <w:fldChar w:fldCharType="separate"/>
      </w:r>
      <w:r w:rsidR="00D35BC0">
        <w:t xml:space="preserve">Figure </w:t>
      </w:r>
      <w:r w:rsidR="00D35BC0">
        <w:rPr>
          <w:noProof/>
        </w:rPr>
        <w:t>8</w:t>
      </w:r>
      <w:r w:rsidR="00D35BC0">
        <w:noBreakHyphen/>
      </w:r>
      <w:r w:rsidR="00D35BC0">
        <w:rPr>
          <w:noProof/>
        </w:rPr>
        <w:t>89</w:t>
      </w:r>
      <w:r w:rsidR="0065770D">
        <w:fldChar w:fldCharType="end"/>
      </w:r>
      <w:r>
        <w:t xml:space="preserve">). This has enabled the stability analysis to be targeted by accounting for localised features that influence the stability outcomes and performance of the structure. These local features within each sub-domain will further assist in developing a targeted ground management system through various phases of rehabilitation. The monitoring, maintenance and management regime is presented in </w:t>
      </w:r>
      <w:r w:rsidRPr="00F41A83">
        <w:fldChar w:fldCharType="begin"/>
      </w:r>
      <w:r w:rsidRPr="00F41A83">
        <w:instrText xml:space="preserve"> REF _Ref196820887 \r \h </w:instrText>
      </w:r>
      <w:r>
        <w:instrText xml:space="preserve"> \* MERGEFORMAT </w:instrText>
      </w:r>
      <w:r w:rsidRPr="00F41A83">
        <w:fldChar w:fldCharType="separate"/>
      </w:r>
      <w:r w:rsidR="00D35BC0">
        <w:t>Chapter 15</w:t>
      </w:r>
      <w:r w:rsidRPr="00F41A83">
        <w:fldChar w:fldCharType="end"/>
      </w:r>
      <w:r w:rsidRPr="00F41A83">
        <w:t>.</w:t>
      </w:r>
      <w:r>
        <w:t xml:space="preserve"> </w:t>
      </w:r>
    </w:p>
    <w:p w14:paraId="62087DBD" w14:textId="77777777" w:rsidR="006E543B" w:rsidRDefault="006E543B" w:rsidP="006E543B">
      <w:r>
        <w:br w:type="page"/>
      </w:r>
    </w:p>
    <w:p w14:paraId="7ACC9978" w14:textId="77777777" w:rsidR="006E543B" w:rsidRDefault="006E543B" w:rsidP="006E543B">
      <w:pPr>
        <w:sectPr w:rsidR="006E543B" w:rsidSect="006E543B">
          <w:pgSz w:w="11910" w:h="16840"/>
          <w:pgMar w:top="1134" w:right="567" w:bottom="1315" w:left="567" w:header="720" w:footer="356" w:gutter="0"/>
          <w:cols w:space="709"/>
          <w:titlePg/>
          <w:docGrid w:linePitch="299"/>
        </w:sectPr>
      </w:pPr>
    </w:p>
    <w:p w14:paraId="16287A52" w14:textId="77777777" w:rsidR="006E543B" w:rsidRDefault="006E543B" w:rsidP="006E543B">
      <w:pPr>
        <w:keepNext/>
        <w:jc w:val="center"/>
      </w:pPr>
      <w:r>
        <w:rPr>
          <w:noProof/>
        </w:rPr>
        <w:drawing>
          <wp:inline distT="0" distB="0" distL="0" distR="0" wp14:anchorId="2A61F10D" wp14:editId="0A6945DC">
            <wp:extent cx="13138450" cy="8193386"/>
            <wp:effectExtent l="0" t="0" r="6350" b="0"/>
            <wp:docPr id="902054929" name="Picture 2"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54929" name="Picture 2" descr="A map of a river&#10;&#10;AI-generated content may be incorrect."/>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3529731" cy="8437396"/>
                    </a:xfrm>
                    <a:prstGeom prst="rect">
                      <a:avLst/>
                    </a:prstGeom>
                    <a:noFill/>
                    <a:ln>
                      <a:noFill/>
                    </a:ln>
                  </pic:spPr>
                </pic:pic>
              </a:graphicData>
            </a:graphic>
          </wp:inline>
        </w:drawing>
      </w:r>
      <w:bookmarkStart w:id="653" w:name="_Toc196986961"/>
    </w:p>
    <w:p w14:paraId="29E95AA8" w14:textId="021CA71A" w:rsidR="006E543B" w:rsidRDefault="006E543B" w:rsidP="006E543B">
      <w:pPr>
        <w:pStyle w:val="Caption"/>
      </w:pPr>
      <w:bookmarkStart w:id="654" w:name="_Ref196988464"/>
      <w:bookmarkStart w:id="655" w:name="_Toc210125588"/>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9</w:t>
      </w:r>
      <w:r w:rsidR="00946086">
        <w:fldChar w:fldCharType="end"/>
      </w:r>
      <w:bookmarkEnd w:id="654"/>
      <w:r w:rsidR="00894EF3">
        <w:t>:</w:t>
      </w:r>
      <w:r>
        <w:t xml:space="preserve"> MRD Sub-Domains, Cross-Section Lines &amp; Indicative Spillway locations for Rehabilitation Design </w:t>
      </w:r>
      <w:bookmarkEnd w:id="653"/>
      <w:r w:rsidR="004A7D6F">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A7D6F">
        <w:fldChar w:fldCharType="separate"/>
      </w:r>
      <w:r w:rsidR="004A7D6F">
        <w:rPr>
          <w:noProof/>
        </w:rPr>
        <w:t>(PSM 2025b)</w:t>
      </w:r>
      <w:bookmarkEnd w:id="655"/>
      <w:r w:rsidR="004A7D6F">
        <w:fldChar w:fldCharType="end"/>
      </w:r>
    </w:p>
    <w:p w14:paraId="7847A1B7" w14:textId="77777777" w:rsidR="006E543B" w:rsidRDefault="006E543B" w:rsidP="006E543B">
      <w:pPr>
        <w:pStyle w:val="Caption"/>
      </w:pPr>
    </w:p>
    <w:p w14:paraId="6F13DCA5" w14:textId="77777777" w:rsidR="006E543B" w:rsidRDefault="006E543B" w:rsidP="006E543B">
      <w:pPr>
        <w:keepNext/>
        <w:jc w:val="center"/>
      </w:pPr>
      <w:r>
        <w:rPr>
          <w:noProof/>
        </w:rPr>
        <w:drawing>
          <wp:inline distT="0" distB="0" distL="0" distR="0" wp14:anchorId="03A9BD00" wp14:editId="21C465B2">
            <wp:extent cx="11208385" cy="7985125"/>
            <wp:effectExtent l="0" t="0" r="0" b="0"/>
            <wp:docPr id="402606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1208385" cy="7985125"/>
                    </a:xfrm>
                    <a:prstGeom prst="rect">
                      <a:avLst/>
                    </a:prstGeom>
                    <a:noFill/>
                    <a:ln>
                      <a:noFill/>
                    </a:ln>
                  </pic:spPr>
                </pic:pic>
              </a:graphicData>
            </a:graphic>
          </wp:inline>
        </w:drawing>
      </w:r>
    </w:p>
    <w:p w14:paraId="680486D2" w14:textId="469246B4" w:rsidR="006E543B" w:rsidRPr="000A66B7" w:rsidRDefault="006E543B" w:rsidP="006E543B">
      <w:pPr>
        <w:pStyle w:val="Caption"/>
        <w:sectPr w:rsidR="006E543B" w:rsidRPr="000A66B7" w:rsidSect="006E543B">
          <w:pgSz w:w="23808" w:h="16840" w:orient="landscape" w:code="8"/>
          <w:pgMar w:top="1276" w:right="567" w:bottom="1559" w:left="567" w:header="720" w:footer="357" w:gutter="0"/>
          <w:cols w:space="709"/>
          <w:titlePg/>
          <w:docGrid w:linePitch="299"/>
        </w:sectPr>
      </w:pPr>
      <w:bookmarkStart w:id="656" w:name="_Ref196990817"/>
      <w:bookmarkStart w:id="657" w:name="_Toc210125589"/>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0</w:t>
      </w:r>
      <w:r w:rsidR="00946086">
        <w:fldChar w:fldCharType="end"/>
      </w:r>
      <w:bookmarkEnd w:id="656"/>
      <w:r w:rsidR="00894EF3">
        <w:t>:</w:t>
      </w:r>
      <w:r>
        <w:t xml:space="preserve"> MRD Geotechnical Cross-Section (Section 32)</w:t>
      </w:r>
      <w:r w:rsidR="00C34ED2">
        <w:t xml:space="preserve"> </w:t>
      </w:r>
      <w:r w:rsidR="00C34ED2">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34ED2">
        <w:fldChar w:fldCharType="separate"/>
      </w:r>
      <w:r w:rsidR="00C34ED2">
        <w:rPr>
          <w:noProof/>
        </w:rPr>
        <w:t>(PSM 2025b)</w:t>
      </w:r>
      <w:bookmarkEnd w:id="657"/>
      <w:r w:rsidR="00C34ED2">
        <w:fldChar w:fldCharType="end"/>
      </w:r>
    </w:p>
    <w:p w14:paraId="10B52140" w14:textId="77777777" w:rsidR="006E543B" w:rsidRDefault="006E543B" w:rsidP="006E543B">
      <w:pPr>
        <w:pStyle w:val="Heading3"/>
      </w:pPr>
      <w:r>
        <w:t>Methodology</w:t>
      </w:r>
    </w:p>
    <w:p w14:paraId="0FC94A80" w14:textId="77777777" w:rsidR="00FE5930" w:rsidRDefault="00FE5930" w:rsidP="004E7B68">
      <w:pPr>
        <w:pStyle w:val="Heading4"/>
      </w:pPr>
      <w:r>
        <w:t>Geotechnical Model</w:t>
      </w:r>
    </w:p>
    <w:p w14:paraId="383BD775" w14:textId="2DAF135F" w:rsidR="006E543B" w:rsidRDefault="006E543B" w:rsidP="006E543B">
      <w:r>
        <w:t xml:space="preserve">For illustration purposes, </w:t>
      </w:r>
      <w:r>
        <w:rPr>
          <w:highlight w:val="yellow"/>
        </w:rPr>
        <w:fldChar w:fldCharType="begin"/>
      </w:r>
      <w:r>
        <w:instrText xml:space="preserve"> REF _Ref196990817 \h </w:instrText>
      </w:r>
      <w:r>
        <w:rPr>
          <w:highlight w:val="yellow"/>
        </w:rPr>
      </w:r>
      <w:r>
        <w:rPr>
          <w:highlight w:val="yellow"/>
        </w:rPr>
        <w:fldChar w:fldCharType="separate"/>
      </w:r>
      <w:r w:rsidR="00D35BC0">
        <w:t xml:space="preserve">Figure </w:t>
      </w:r>
      <w:r w:rsidR="00D35BC0">
        <w:rPr>
          <w:noProof/>
        </w:rPr>
        <w:t>8</w:t>
      </w:r>
      <w:r w:rsidR="00D35BC0">
        <w:noBreakHyphen/>
      </w:r>
      <w:r w:rsidR="00D35BC0">
        <w:rPr>
          <w:noProof/>
        </w:rPr>
        <w:t>90</w:t>
      </w:r>
      <w:r>
        <w:rPr>
          <w:highlight w:val="yellow"/>
        </w:rPr>
        <w:fldChar w:fldCharType="end"/>
      </w:r>
      <w:r>
        <w:t xml:space="preserve"> shows a representative geotechnical cross-section 32, plotted across the conveyor tunnels in the northern section of the MRD. The detailed assessments are discussed in </w:t>
      </w:r>
      <w:r w:rsidR="00C90872" w:rsidRPr="00D079BD">
        <w:rPr>
          <w:i/>
          <w:iCs/>
        </w:rPr>
        <w:t>Yallourn Mine Rehabilitation Project Feasibility Stage Design Report</w:t>
      </w:r>
      <w:r w:rsidR="00C90872">
        <w:t xml:space="preserve"> </w:t>
      </w:r>
      <w:r w:rsidR="00C90872">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C90872">
        <w:fldChar w:fldCharType="separate"/>
      </w:r>
      <w:r w:rsidR="00C90872">
        <w:rPr>
          <w:noProof/>
        </w:rPr>
        <w:t>(PSM 2025b)</w:t>
      </w:r>
      <w:r w:rsidR="00C90872">
        <w:fldChar w:fldCharType="end"/>
      </w:r>
      <w:r w:rsidR="00C90872">
        <w:t xml:space="preserve">, </w:t>
      </w:r>
      <w:r w:rsidR="00733684" w:rsidRPr="00022920">
        <w:t>(</w:t>
      </w:r>
      <w:r w:rsidR="00C90872" w:rsidRPr="00022920">
        <w:t xml:space="preserve">Appendix </w:t>
      </w:r>
      <w:r w:rsidR="00733684" w:rsidRPr="00022920">
        <w:t>C</w:t>
      </w:r>
      <w:r w:rsidR="00733684">
        <w:t xml:space="preserve"> – Technical Studies).</w:t>
      </w:r>
    </w:p>
    <w:p w14:paraId="6AC57DDD" w14:textId="1361E4F0" w:rsidR="00FE5930" w:rsidRDefault="00FE5930" w:rsidP="00FE5930">
      <w:r>
        <w:t xml:space="preserve">The analysis in general considers three principal </w:t>
      </w:r>
      <w:r w:rsidR="009037CB">
        <w:t>elements.</w:t>
      </w:r>
    </w:p>
    <w:p w14:paraId="357A89BC" w14:textId="4519DE39" w:rsidR="00FE5930" w:rsidRDefault="00FE5930" w:rsidP="00ED69BB">
      <w:pPr>
        <w:pStyle w:val="ListParagraph"/>
        <w:numPr>
          <w:ilvl w:val="0"/>
          <w:numId w:val="77"/>
        </w:numPr>
      </w:pPr>
      <w:r>
        <w:t>Stability of overall structure (global stability)</w:t>
      </w:r>
      <w:r w:rsidRPr="003F0217">
        <w:t>,</w:t>
      </w:r>
      <w:r>
        <w:t xml:space="preserve"> as shown in </w:t>
      </w:r>
      <w:r w:rsidR="00044A8F">
        <w:fldChar w:fldCharType="begin"/>
      </w:r>
      <w:r w:rsidR="00044A8F">
        <w:instrText xml:space="preserve"> REF _Ref198466973 \r \h </w:instrText>
      </w:r>
      <w:r w:rsidR="00044A8F">
        <w:fldChar w:fldCharType="separate"/>
      </w:r>
      <w:r w:rsidR="00D35BC0">
        <w:t>8.12.2.4</w:t>
      </w:r>
      <w:r w:rsidR="00044A8F">
        <w:fldChar w:fldCharType="end"/>
      </w:r>
      <w:r>
        <w:t>.</w:t>
      </w:r>
    </w:p>
    <w:p w14:paraId="3902D447" w14:textId="77777777" w:rsidR="00FE5930" w:rsidRDefault="00FE5930" w:rsidP="00ED69BB">
      <w:pPr>
        <w:pStyle w:val="ListParagraph"/>
        <w:numPr>
          <w:ilvl w:val="0"/>
          <w:numId w:val="77"/>
        </w:numPr>
      </w:pPr>
      <w:r>
        <w:t>The Levee embankments/slopes</w:t>
      </w:r>
      <w:r w:rsidRPr="003F0217">
        <w:t>.</w:t>
      </w:r>
    </w:p>
    <w:p w14:paraId="3C967F9C" w14:textId="77777777" w:rsidR="00FE5930" w:rsidRDefault="00FE5930" w:rsidP="00ED69BB">
      <w:pPr>
        <w:pStyle w:val="ListParagraph"/>
        <w:numPr>
          <w:ilvl w:val="0"/>
          <w:numId w:val="77"/>
        </w:numPr>
      </w:pPr>
      <w:r>
        <w:t>The Low Flow Channel (LFC</w:t>
      </w:r>
      <w:r w:rsidRPr="003F0217">
        <w:t xml:space="preserve">), including the </w:t>
      </w:r>
      <w:r>
        <w:t xml:space="preserve">channel </w:t>
      </w:r>
      <w:r w:rsidRPr="003F0217">
        <w:t>slopes.</w:t>
      </w:r>
    </w:p>
    <w:p w14:paraId="74AA5903" w14:textId="77777777" w:rsidR="00FE5930" w:rsidRPr="00C348DA" w:rsidRDefault="00FE5930" w:rsidP="00FE5930">
      <w:pPr>
        <w:rPr>
          <w:iCs/>
        </w:rPr>
      </w:pPr>
      <w:r w:rsidRPr="00C348DA">
        <w:rPr>
          <w:iCs/>
        </w:rPr>
        <w:t>The geotechnical models for the analysed cross-sections along MRD are variable, owing to the variability in the foundation and adjacent domain features. The key aspects of the geotechnical model are as follows:</w:t>
      </w:r>
    </w:p>
    <w:p w14:paraId="4625C405" w14:textId="77777777" w:rsidR="00FE5930" w:rsidRPr="00B15D7F" w:rsidRDefault="00FE5930" w:rsidP="006E543B">
      <w:pPr>
        <w:pStyle w:val="ListParagraph"/>
        <w:numPr>
          <w:ilvl w:val="0"/>
          <w:numId w:val="0"/>
        </w:numPr>
        <w:ind w:left="720"/>
        <w:rPr>
          <w:b/>
        </w:rPr>
      </w:pPr>
      <w:r w:rsidRPr="00B15D7F">
        <w:rPr>
          <w:b/>
        </w:rPr>
        <w:t>Foundation and underlying geology</w:t>
      </w:r>
    </w:p>
    <w:p w14:paraId="31DDDE71" w14:textId="77777777" w:rsidR="00FE5930" w:rsidRPr="00716855" w:rsidRDefault="00FE5930" w:rsidP="00ED69BB">
      <w:pPr>
        <w:pStyle w:val="ListParagraph"/>
        <w:numPr>
          <w:ilvl w:val="0"/>
          <w:numId w:val="51"/>
        </w:numPr>
      </w:pPr>
      <w:r w:rsidRPr="00716855">
        <w:t>The northern and southern ends of the MRD are founded in natural cut (Haunted Hills Formation), sub-domains MRD Cut North</w:t>
      </w:r>
      <w:r>
        <w:t xml:space="preserve">, MRD Cut South and </w:t>
      </w:r>
      <w:r w:rsidRPr="00716855">
        <w:t xml:space="preserve">MRD Natural and Cut Floodplain. The embankment structure is founded on variable foundations comprising of natural overburden, dumped overburden, coal and excavated mine floor. Underlying the abovementioned foundations is the Yallourn Interseam which overlies the Morwell formation. </w:t>
      </w:r>
    </w:p>
    <w:p w14:paraId="73C4B549" w14:textId="2F509819" w:rsidR="00FE5930" w:rsidRPr="00C348DA" w:rsidRDefault="00FE5930" w:rsidP="004E4425">
      <w:pPr>
        <w:pStyle w:val="ListParagraph"/>
        <w:numPr>
          <w:ilvl w:val="0"/>
          <w:numId w:val="51"/>
        </w:numPr>
      </w:pPr>
      <w:r w:rsidRPr="68F6652F">
        <w:t>The Yallourn Township Midfield Overburden Dump (MOD) lies on the western side of the MRD embankment. On the eastern side of the engineered embankment is the YEF mine void with constructed conveyor embankment fill.  South of MRD CH1000 (approx</w:t>
      </w:r>
      <w:r w:rsidR="006E543B" w:rsidRPr="68F6652F">
        <w:t>.)</w:t>
      </w:r>
      <w:r w:rsidRPr="68F6652F">
        <w:t xml:space="preserve"> is the MVF Western Batters and MVF mine void.</w:t>
      </w:r>
    </w:p>
    <w:p w14:paraId="5C6BAD4D" w14:textId="77777777" w:rsidR="00FE5930" w:rsidRPr="00B15D7F" w:rsidRDefault="00FE5930" w:rsidP="006E543B">
      <w:pPr>
        <w:pStyle w:val="ListParagraph"/>
        <w:numPr>
          <w:ilvl w:val="0"/>
          <w:numId w:val="0"/>
        </w:numPr>
        <w:ind w:left="720"/>
        <w:rPr>
          <w:b/>
        </w:rPr>
      </w:pPr>
      <w:r w:rsidRPr="00B15D7F">
        <w:rPr>
          <w:b/>
        </w:rPr>
        <w:t>Hydraulic gradients</w:t>
      </w:r>
    </w:p>
    <w:p w14:paraId="29E43F83" w14:textId="77777777" w:rsidR="00FE5930" w:rsidRDefault="00FE5930" w:rsidP="00ED69BB">
      <w:pPr>
        <w:pStyle w:val="ListParagraph"/>
        <w:numPr>
          <w:ilvl w:val="0"/>
          <w:numId w:val="51"/>
        </w:numPr>
      </w:pPr>
      <w:r>
        <w:t xml:space="preserve">The hydraulics gradients with the earthen structure are managed by the subsurface filter drainage systems and chimney filters. These are present to the north of MRD CH1000 and predominantly along the eastern embankment and along the high earthen fill western embankment (covering Fill and Repair sub-domains). In addition, where Yallourn Coal is the underlying the MRD, there are drilled horizontal bores to manage the coal water table, influencing the pore pressures in the underlying Yallourn Interseam. </w:t>
      </w:r>
    </w:p>
    <w:p w14:paraId="34654494" w14:textId="191FE39D" w:rsidR="00FE5930" w:rsidRDefault="00FE5930" w:rsidP="00ED69BB">
      <w:pPr>
        <w:pStyle w:val="ListParagraph"/>
        <w:numPr>
          <w:ilvl w:val="0"/>
          <w:numId w:val="51"/>
        </w:numPr>
      </w:pPr>
      <w:r>
        <w:t xml:space="preserve">Deeper M1A Interseam aquifers are depressurised via pump bores which results in lowering the upthrust from aquifer pressures and obliquely lower the Yallourn Interseam pressures where hydrologically connected (discussed in Section </w:t>
      </w:r>
      <w:r w:rsidR="004E4425">
        <w:fldChar w:fldCharType="begin"/>
      </w:r>
      <w:r w:rsidR="004E4425">
        <w:instrText xml:space="preserve"> REF _Ref198467109 \r \h </w:instrText>
      </w:r>
      <w:r w:rsidR="004E4425">
        <w:fldChar w:fldCharType="separate"/>
      </w:r>
      <w:r w:rsidR="00D35BC0">
        <w:t>8.12.2.2</w:t>
      </w:r>
      <w:r w:rsidR="004E4425">
        <w:fldChar w:fldCharType="end"/>
      </w:r>
      <w:r w:rsidR="006E543B">
        <w:t>).</w:t>
      </w:r>
    </w:p>
    <w:p w14:paraId="4D5032F6" w14:textId="5F88538D" w:rsidR="00FE5930" w:rsidRPr="00C348DA" w:rsidRDefault="00FE5930" w:rsidP="004E4425">
      <w:pPr>
        <w:pStyle w:val="ListParagraph"/>
        <w:numPr>
          <w:ilvl w:val="0"/>
          <w:numId w:val="51"/>
        </w:numPr>
      </w:pPr>
      <w:r>
        <w:t>The hydrostatic conditions (Hu) for each geological unit in the geotechnical model factors in the abovementioned features and the groundwater data from observation bores.</w:t>
      </w:r>
    </w:p>
    <w:p w14:paraId="18BFEDCC" w14:textId="77777777" w:rsidR="00FE5930" w:rsidRPr="00B15D7F" w:rsidRDefault="00FE5930" w:rsidP="006E543B">
      <w:pPr>
        <w:pStyle w:val="ListParagraph"/>
        <w:numPr>
          <w:ilvl w:val="0"/>
          <w:numId w:val="0"/>
        </w:numPr>
        <w:ind w:left="720"/>
        <w:rPr>
          <w:b/>
        </w:rPr>
      </w:pPr>
      <w:r w:rsidRPr="00B15D7F">
        <w:rPr>
          <w:b/>
        </w:rPr>
        <w:t>Material Properties</w:t>
      </w:r>
    </w:p>
    <w:p w14:paraId="16126A34" w14:textId="34FDD419" w:rsidR="00FE5930" w:rsidRPr="006E27A3" w:rsidRDefault="00FE5930" w:rsidP="00ED69BB">
      <w:pPr>
        <w:pStyle w:val="ListParagraph"/>
        <w:numPr>
          <w:ilvl w:val="0"/>
          <w:numId w:val="51"/>
        </w:numPr>
      </w:pPr>
      <w:r>
        <w:t xml:space="preserve">The material properties are as per </w:t>
      </w:r>
      <w:r w:rsidR="00EF1C1A">
        <w:fldChar w:fldCharType="begin"/>
      </w:r>
      <w:r w:rsidR="00EF1C1A">
        <w:instrText xml:space="preserve"> REF _Ref197426197 \h </w:instrText>
      </w:r>
      <w:r w:rsidR="00EF1C1A">
        <w:fldChar w:fldCharType="separate"/>
      </w:r>
      <w:r w:rsidR="00D35BC0">
        <w:t xml:space="preserve">Table </w:t>
      </w:r>
      <w:r w:rsidR="00D35BC0">
        <w:rPr>
          <w:noProof/>
        </w:rPr>
        <w:t>8</w:t>
      </w:r>
      <w:r w:rsidR="00D35BC0">
        <w:noBreakHyphen/>
      </w:r>
      <w:r w:rsidR="00D35BC0">
        <w:rPr>
          <w:noProof/>
        </w:rPr>
        <w:t>31</w:t>
      </w:r>
      <w:r w:rsidR="00EF1C1A">
        <w:fldChar w:fldCharType="end"/>
      </w:r>
      <w:r w:rsidR="006E543B">
        <w:t>.</w:t>
      </w:r>
    </w:p>
    <w:p w14:paraId="51F78131" w14:textId="5E55D2C7" w:rsidR="00B45C93" w:rsidRDefault="00B45C93">
      <w:pPr>
        <w:spacing w:after="0" w:line="240" w:lineRule="auto"/>
      </w:pPr>
      <w:r>
        <w:br w:type="page"/>
      </w:r>
    </w:p>
    <w:p w14:paraId="5B80FE1E" w14:textId="77777777" w:rsidR="005B7C2F" w:rsidRDefault="005B7C2F" w:rsidP="004E7B68">
      <w:pPr>
        <w:pStyle w:val="Heading4"/>
      </w:pPr>
      <w:bookmarkStart w:id="658" w:name="_Ref198467109"/>
      <w:r>
        <w:t>River Hydrology &amp; Hydraulics</w:t>
      </w:r>
      <w:bookmarkEnd w:id="658"/>
    </w:p>
    <w:p w14:paraId="7EA1ABB2" w14:textId="11BC90C0" w:rsidR="006E543B" w:rsidRDefault="006E543B" w:rsidP="006E543B">
      <w:r>
        <w:t xml:space="preserve">The river flows passing through the MRD are a function of Mowell River and Latrobe River catchments (Alluvium, 2025). The hydrology of the Latrobe and Morwell River systems including its upper catchments have been considered for the rehabilitation of MRD with reference to the Design Intent Period. This has been supported by a hydrological model for these catchments to estimate peak flows and generate hydrographs which form inputs to the design (presented in Section </w:t>
      </w:r>
      <w:r w:rsidR="009D45FC">
        <w:fldChar w:fldCharType="begin"/>
      </w:r>
      <w:r w:rsidR="009D45FC">
        <w:instrText xml:space="preserve"> REF _Ref196820724 \r \h </w:instrText>
      </w:r>
      <w:r w:rsidR="009D45FC">
        <w:fldChar w:fldCharType="separate"/>
      </w:r>
      <w:r w:rsidR="00D35BC0">
        <w:t>8.6</w:t>
      </w:r>
      <w:r w:rsidR="009D45FC">
        <w:fldChar w:fldCharType="end"/>
      </w:r>
      <w:r>
        <w:t>).</w:t>
      </w:r>
    </w:p>
    <w:p w14:paraId="1B44D3F6" w14:textId="303199B5" w:rsidR="005B7C2F" w:rsidRDefault="005B7C2F" w:rsidP="005B7C2F">
      <w:r>
        <w:t xml:space="preserve">In understanding the hydrology and hydraulics of these two river systems, the ecological value of this cultural asset has been considered. In general, these consider the impact to ecological value in a scenario of catastrophic failure of MRD and the resulting downstream losses. With this, the key focus of the hydrologic and hydraulic assessment has been to enable a rehabilitation design for MRD that services the hydrologic, geomorphic and ecological functions of the catchments. </w:t>
      </w:r>
    </w:p>
    <w:p w14:paraId="3A84476E" w14:textId="77777777" w:rsidR="005B7C2F" w:rsidRDefault="005B7C2F" w:rsidP="005B7C2F">
      <w:pPr>
        <w:pStyle w:val="Sub-HeadingNot-Numbered"/>
      </w:pPr>
      <w:r>
        <w:t>Hydrologic Assessment</w:t>
      </w:r>
    </w:p>
    <w:p w14:paraId="7FB5103D" w14:textId="5B8F6BED" w:rsidR="005B7C2F" w:rsidRDefault="005B7C2F" w:rsidP="005B7C2F">
      <w:r>
        <w:t xml:space="preserve">The surface hydrology for the regional catchment is presented in Section </w:t>
      </w:r>
      <w:r w:rsidR="009D45FC">
        <w:fldChar w:fldCharType="begin"/>
      </w:r>
      <w:r w:rsidR="009D45FC">
        <w:instrText xml:space="preserve"> REF _Ref196820724 \r \h </w:instrText>
      </w:r>
      <w:r w:rsidR="009D45FC">
        <w:fldChar w:fldCharType="separate"/>
      </w:r>
      <w:r w:rsidR="00D35BC0">
        <w:t>8.6</w:t>
      </w:r>
      <w:r w:rsidR="009D45FC">
        <w:fldChar w:fldCharType="end"/>
      </w:r>
      <w:r w:rsidR="006E543B">
        <w:t xml:space="preserve"> in more detail. The key aspects of the hydrologic assessments relevant to MRD are presented here. The Latrobe River catchment size of 1940 Km</w:t>
      </w:r>
      <w:r w:rsidR="006E543B" w:rsidRPr="00325866">
        <w:rPr>
          <w:vertAlign w:val="superscript"/>
        </w:rPr>
        <w:t>2</w:t>
      </w:r>
      <w:r w:rsidR="006E543B">
        <w:t xml:space="preserve"> is </w:t>
      </w:r>
      <w:r w:rsidR="00D37F33">
        <w:t xml:space="preserve">over </w:t>
      </w:r>
      <w:r w:rsidR="006E543B">
        <w:t>three times that of Morwell River catchment (612 Km</w:t>
      </w:r>
      <w:r w:rsidR="006E543B" w:rsidRPr="008451D5">
        <w:rPr>
          <w:vertAlign w:val="superscript"/>
        </w:rPr>
        <w:t>2</w:t>
      </w:r>
      <w:r w:rsidR="006E543B">
        <w:t xml:space="preserve">). A calibrated RORB catchment model was developed to generate peak flows for various AEPs for each catchment </w:t>
      </w:r>
      <w:r w:rsidR="008F2F85">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8F2F85">
        <w:fldChar w:fldCharType="separate"/>
      </w:r>
      <w:r w:rsidR="008F2F85">
        <w:rPr>
          <w:noProof/>
        </w:rPr>
        <w:t>(Alluvium 2025)</w:t>
      </w:r>
      <w:r w:rsidR="008F2F85">
        <w:fldChar w:fldCharType="end"/>
      </w:r>
      <w:r w:rsidR="006E543B">
        <w:t>.</w:t>
      </w:r>
      <w:r>
        <w:t xml:space="preserve"> These primary peak flows were considered for the overall MRD assessment considering the current and future limitation of MRD (as discussed in </w:t>
      </w:r>
      <w:r w:rsidR="00A511B9">
        <w:fldChar w:fldCharType="begin"/>
      </w:r>
      <w:r w:rsidR="00A511B9">
        <w:instrText xml:space="preserve"> REF _Ref198530817 \r \h </w:instrText>
      </w:r>
      <w:r w:rsidR="00A511B9">
        <w:fldChar w:fldCharType="separate"/>
      </w:r>
      <w:r w:rsidR="00D35BC0">
        <w:t>8.12.3</w:t>
      </w:r>
      <w:r w:rsidR="00A511B9">
        <w:fldChar w:fldCharType="end"/>
      </w:r>
      <w:r>
        <w:t xml:space="preserve">). </w:t>
      </w:r>
    </w:p>
    <w:p w14:paraId="603CE6B9" w14:textId="48279C1C" w:rsidR="006E543B" w:rsidRDefault="006E543B" w:rsidP="006E543B">
      <w:pPr>
        <w:pStyle w:val="Caption"/>
      </w:pPr>
      <w:bookmarkStart w:id="659" w:name="_Toc210127014"/>
      <w:r w:rsidRPr="00681D2F">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1</w:t>
      </w:r>
      <w:r w:rsidR="00971AAD">
        <w:fldChar w:fldCharType="end"/>
      </w:r>
      <w:r w:rsidR="00894EF3">
        <w:rPr>
          <w:noProof/>
        </w:rPr>
        <w:t>:</w:t>
      </w:r>
      <w:r w:rsidRPr="00681D2F">
        <w:t xml:space="preserve"> Morwell &amp; Latrobe River Catchment</w:t>
      </w:r>
      <w:r>
        <w:t xml:space="preserve"> Peak Flows</w:t>
      </w:r>
      <w:r w:rsidR="00157D2C">
        <w:t xml:space="preserve"> (m</w:t>
      </w:r>
      <w:r w:rsidR="00157D2C">
        <w:rPr>
          <w:vertAlign w:val="superscript"/>
        </w:rPr>
        <w:t>3</w:t>
      </w:r>
      <w:r w:rsidR="00A511B9">
        <w:t>/s)</w:t>
      </w:r>
      <w:r>
        <w:t xml:space="preserve"> </w:t>
      </w:r>
      <w:r w:rsidR="00784ABD">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784ABD">
        <w:fldChar w:fldCharType="separate"/>
      </w:r>
      <w:r w:rsidR="00784ABD">
        <w:rPr>
          <w:noProof/>
        </w:rPr>
        <w:t>(Alluvium 2025)</w:t>
      </w:r>
      <w:bookmarkEnd w:id="659"/>
      <w:r w:rsidR="00784ABD">
        <w:fldChar w:fldCharType="end"/>
      </w:r>
    </w:p>
    <w:tbl>
      <w:tblPr>
        <w:tblStyle w:val="DMRPTable"/>
        <w:tblW w:w="5000" w:type="pct"/>
        <w:tblLook w:val="04A0" w:firstRow="1" w:lastRow="0" w:firstColumn="1" w:lastColumn="0" w:noHBand="0" w:noVBand="1"/>
      </w:tblPr>
      <w:tblGrid>
        <w:gridCol w:w="2843"/>
        <w:gridCol w:w="1171"/>
        <w:gridCol w:w="1066"/>
        <w:gridCol w:w="1066"/>
        <w:gridCol w:w="962"/>
        <w:gridCol w:w="1154"/>
        <w:gridCol w:w="1167"/>
        <w:gridCol w:w="1337"/>
      </w:tblGrid>
      <w:tr w:rsidR="007C36B9" w:rsidRPr="000C2142" w14:paraId="6366FF52" w14:textId="77777777">
        <w:trPr>
          <w:cnfStyle w:val="100000000000" w:firstRow="1" w:lastRow="0" w:firstColumn="0" w:lastColumn="0" w:oddVBand="0" w:evenVBand="0" w:oddHBand="0" w:evenHBand="0" w:firstRowFirstColumn="0" w:firstRowLastColumn="0" w:lastRowFirstColumn="0" w:lastRowLastColumn="0"/>
        </w:trPr>
        <w:tc>
          <w:tcPr>
            <w:tcW w:w="1320" w:type="pct"/>
          </w:tcPr>
          <w:p w14:paraId="1B6C3D12" w14:textId="77777777" w:rsidR="005B7C2F" w:rsidRPr="005A24C6" w:rsidRDefault="005B7C2F">
            <w:pPr>
              <w:spacing w:before="96" w:after="96"/>
            </w:pPr>
            <w:r>
              <w:t>AEP</w:t>
            </w:r>
          </w:p>
        </w:tc>
        <w:tc>
          <w:tcPr>
            <w:tcW w:w="544" w:type="pct"/>
          </w:tcPr>
          <w:p w14:paraId="226FAAAA" w14:textId="77777777" w:rsidR="005B7C2F" w:rsidRPr="005A24C6" w:rsidRDefault="005B7C2F">
            <w:pPr>
              <w:spacing w:before="96" w:after="96"/>
            </w:pPr>
            <w:r w:rsidRPr="005A24C6">
              <w:t>50%</w:t>
            </w:r>
          </w:p>
        </w:tc>
        <w:tc>
          <w:tcPr>
            <w:tcW w:w="495" w:type="pct"/>
          </w:tcPr>
          <w:p w14:paraId="30F30E68" w14:textId="77777777" w:rsidR="005B7C2F" w:rsidRPr="005A24C6" w:rsidRDefault="005B7C2F">
            <w:pPr>
              <w:spacing w:before="96" w:after="96"/>
            </w:pPr>
            <w:r w:rsidRPr="005A24C6">
              <w:t>5%</w:t>
            </w:r>
          </w:p>
        </w:tc>
        <w:tc>
          <w:tcPr>
            <w:tcW w:w="495" w:type="pct"/>
          </w:tcPr>
          <w:p w14:paraId="777C6CAB" w14:textId="77777777" w:rsidR="005B7C2F" w:rsidRPr="005A24C6" w:rsidRDefault="005B7C2F">
            <w:pPr>
              <w:spacing w:before="96" w:after="96"/>
            </w:pPr>
            <w:r w:rsidRPr="005A24C6">
              <w:t>2%</w:t>
            </w:r>
          </w:p>
        </w:tc>
        <w:tc>
          <w:tcPr>
            <w:tcW w:w="447" w:type="pct"/>
          </w:tcPr>
          <w:p w14:paraId="7B61C17F" w14:textId="77777777" w:rsidR="005B7C2F" w:rsidRPr="005A24C6" w:rsidRDefault="005B7C2F">
            <w:pPr>
              <w:spacing w:before="96" w:after="96"/>
            </w:pPr>
            <w:r w:rsidRPr="005A24C6">
              <w:t>1%</w:t>
            </w:r>
          </w:p>
        </w:tc>
        <w:tc>
          <w:tcPr>
            <w:tcW w:w="536" w:type="pct"/>
          </w:tcPr>
          <w:p w14:paraId="70491C32" w14:textId="77777777" w:rsidR="005B7C2F" w:rsidRPr="005A24C6" w:rsidRDefault="005B7C2F">
            <w:pPr>
              <w:spacing w:before="96" w:after="96"/>
            </w:pPr>
            <w:r w:rsidRPr="005A24C6">
              <w:t>1 in 200</w:t>
            </w:r>
          </w:p>
        </w:tc>
        <w:tc>
          <w:tcPr>
            <w:tcW w:w="542" w:type="pct"/>
          </w:tcPr>
          <w:p w14:paraId="3FCB9C21" w14:textId="77777777" w:rsidR="005B7C2F" w:rsidRPr="005A24C6" w:rsidRDefault="005B7C2F">
            <w:pPr>
              <w:spacing w:before="96" w:after="96"/>
            </w:pPr>
            <w:r w:rsidRPr="005A24C6">
              <w:t>1 in 500</w:t>
            </w:r>
          </w:p>
        </w:tc>
        <w:tc>
          <w:tcPr>
            <w:tcW w:w="621" w:type="pct"/>
          </w:tcPr>
          <w:p w14:paraId="01318279" w14:textId="77777777" w:rsidR="005B7C2F" w:rsidRPr="000C2142" w:rsidRDefault="005B7C2F">
            <w:pPr>
              <w:spacing w:before="96" w:after="96"/>
            </w:pPr>
            <w:r w:rsidRPr="005A24C6">
              <w:t>1 in 2000</w:t>
            </w:r>
          </w:p>
        </w:tc>
      </w:tr>
      <w:tr w:rsidR="005B7C2F" w:rsidRPr="000C2142" w14:paraId="0EA7C618" w14:textId="77777777">
        <w:tc>
          <w:tcPr>
            <w:tcW w:w="1320" w:type="pct"/>
          </w:tcPr>
          <w:p w14:paraId="015DE2CE" w14:textId="77777777" w:rsidR="005B7C2F" w:rsidRPr="005A24C6" w:rsidRDefault="005B7C2F">
            <w:r w:rsidRPr="005A24C6">
              <w:t>Latrobe River @ Yallourn</w:t>
            </w:r>
          </w:p>
        </w:tc>
        <w:tc>
          <w:tcPr>
            <w:tcW w:w="544" w:type="pct"/>
          </w:tcPr>
          <w:p w14:paraId="09D2BB00" w14:textId="77777777" w:rsidR="005B7C2F" w:rsidRPr="007A57D9" w:rsidRDefault="005B7C2F">
            <w:r w:rsidRPr="007A57D9">
              <w:t>60</w:t>
            </w:r>
          </w:p>
        </w:tc>
        <w:tc>
          <w:tcPr>
            <w:tcW w:w="495" w:type="pct"/>
          </w:tcPr>
          <w:p w14:paraId="745CB163" w14:textId="77777777" w:rsidR="005B7C2F" w:rsidRPr="007A57D9" w:rsidRDefault="005B7C2F">
            <w:r w:rsidRPr="007A57D9">
              <w:t>480</w:t>
            </w:r>
          </w:p>
        </w:tc>
        <w:tc>
          <w:tcPr>
            <w:tcW w:w="495" w:type="pct"/>
          </w:tcPr>
          <w:p w14:paraId="230E05C3" w14:textId="77777777" w:rsidR="005B7C2F" w:rsidRPr="007A57D9" w:rsidRDefault="005B7C2F">
            <w:r w:rsidRPr="007A57D9">
              <w:t>770</w:t>
            </w:r>
          </w:p>
        </w:tc>
        <w:tc>
          <w:tcPr>
            <w:tcW w:w="447" w:type="pct"/>
          </w:tcPr>
          <w:p w14:paraId="6BFFBD2A" w14:textId="77777777" w:rsidR="005B7C2F" w:rsidRPr="007A57D9" w:rsidRDefault="005B7C2F">
            <w:r w:rsidRPr="007A57D9">
              <w:t>1000</w:t>
            </w:r>
          </w:p>
        </w:tc>
        <w:tc>
          <w:tcPr>
            <w:tcW w:w="536" w:type="pct"/>
          </w:tcPr>
          <w:p w14:paraId="4D08DE5B" w14:textId="77777777" w:rsidR="005B7C2F" w:rsidRPr="007A57D9" w:rsidRDefault="005B7C2F">
            <w:r w:rsidRPr="007A57D9">
              <w:t>1180</w:t>
            </w:r>
          </w:p>
        </w:tc>
        <w:tc>
          <w:tcPr>
            <w:tcW w:w="542" w:type="pct"/>
          </w:tcPr>
          <w:p w14:paraId="68472AB0" w14:textId="77777777" w:rsidR="005B7C2F" w:rsidRPr="007A57D9" w:rsidRDefault="005B7C2F">
            <w:r w:rsidRPr="007A57D9">
              <w:t>1680</w:t>
            </w:r>
          </w:p>
        </w:tc>
        <w:tc>
          <w:tcPr>
            <w:tcW w:w="621" w:type="pct"/>
          </w:tcPr>
          <w:p w14:paraId="0D3D95C8" w14:textId="77777777" w:rsidR="005B7C2F" w:rsidRPr="007A57D9" w:rsidRDefault="005B7C2F">
            <w:r w:rsidRPr="007A57D9">
              <w:t>2600</w:t>
            </w:r>
          </w:p>
        </w:tc>
      </w:tr>
      <w:tr w:rsidR="005B7C2F" w:rsidRPr="000C2142" w14:paraId="19E71F68" w14:textId="77777777">
        <w:tc>
          <w:tcPr>
            <w:tcW w:w="1320" w:type="pct"/>
          </w:tcPr>
          <w:p w14:paraId="55672F2E" w14:textId="77777777" w:rsidR="005B7C2F" w:rsidRPr="005A24C6" w:rsidRDefault="005B7C2F">
            <w:r w:rsidRPr="005A24C6">
              <w:t>Morwell River @ Yallourn</w:t>
            </w:r>
          </w:p>
        </w:tc>
        <w:tc>
          <w:tcPr>
            <w:tcW w:w="544" w:type="pct"/>
          </w:tcPr>
          <w:p w14:paraId="7289D4D8" w14:textId="77777777" w:rsidR="005B7C2F" w:rsidRPr="007A57D9" w:rsidRDefault="005B7C2F">
            <w:r w:rsidRPr="007A57D9">
              <w:t>40</w:t>
            </w:r>
          </w:p>
        </w:tc>
        <w:tc>
          <w:tcPr>
            <w:tcW w:w="495" w:type="pct"/>
          </w:tcPr>
          <w:p w14:paraId="2CB75A35" w14:textId="77777777" w:rsidR="005B7C2F" w:rsidRPr="007A57D9" w:rsidRDefault="005B7C2F">
            <w:r w:rsidRPr="007A57D9">
              <w:t>240</w:t>
            </w:r>
          </w:p>
        </w:tc>
        <w:tc>
          <w:tcPr>
            <w:tcW w:w="495" w:type="pct"/>
          </w:tcPr>
          <w:p w14:paraId="110C60EC" w14:textId="77777777" w:rsidR="005B7C2F" w:rsidRPr="007A57D9" w:rsidRDefault="005B7C2F">
            <w:r w:rsidRPr="007A57D9">
              <w:t>370</w:t>
            </w:r>
          </w:p>
        </w:tc>
        <w:tc>
          <w:tcPr>
            <w:tcW w:w="447" w:type="pct"/>
          </w:tcPr>
          <w:p w14:paraId="22EF0405" w14:textId="77777777" w:rsidR="005B7C2F" w:rsidRPr="007A57D9" w:rsidRDefault="005B7C2F">
            <w:r w:rsidRPr="007A57D9">
              <w:t>480</w:t>
            </w:r>
          </w:p>
        </w:tc>
        <w:tc>
          <w:tcPr>
            <w:tcW w:w="536" w:type="pct"/>
          </w:tcPr>
          <w:p w14:paraId="4679F5D4" w14:textId="77777777" w:rsidR="005B7C2F" w:rsidRPr="007A57D9" w:rsidRDefault="005B7C2F">
            <w:r w:rsidRPr="007A57D9">
              <w:t>560</w:t>
            </w:r>
          </w:p>
        </w:tc>
        <w:tc>
          <w:tcPr>
            <w:tcW w:w="542" w:type="pct"/>
          </w:tcPr>
          <w:p w14:paraId="4FD8A0D4" w14:textId="77777777" w:rsidR="005B7C2F" w:rsidRPr="007A57D9" w:rsidRDefault="005B7C2F">
            <w:r w:rsidRPr="007A57D9">
              <w:t>740</w:t>
            </w:r>
          </w:p>
        </w:tc>
        <w:tc>
          <w:tcPr>
            <w:tcW w:w="621" w:type="pct"/>
          </w:tcPr>
          <w:p w14:paraId="449EC48D" w14:textId="77777777" w:rsidR="005B7C2F" w:rsidRPr="007A57D9" w:rsidRDefault="005B7C2F">
            <w:r w:rsidRPr="007A57D9">
              <w:t>1090</w:t>
            </w:r>
          </w:p>
        </w:tc>
      </w:tr>
    </w:tbl>
    <w:p w14:paraId="52AC8583" w14:textId="77777777" w:rsidR="005B7C2F" w:rsidRDefault="005B7C2F" w:rsidP="005B7C2F">
      <w:pPr>
        <w:pStyle w:val="Sub-HeadingNot-Numbered"/>
      </w:pPr>
    </w:p>
    <w:p w14:paraId="3F8ADD4A" w14:textId="77777777" w:rsidR="005B7C2F" w:rsidRPr="00887A4E" w:rsidRDefault="005B7C2F" w:rsidP="005B7C2F">
      <w:pPr>
        <w:pStyle w:val="Sub-HeadingNot-Numbered"/>
      </w:pPr>
      <w:r w:rsidRPr="00887A4E">
        <w:t>Peak flow estimates based on Climate change scenarios</w:t>
      </w:r>
    </w:p>
    <w:p w14:paraId="4D582C89" w14:textId="77777777" w:rsidR="005B7C2F" w:rsidRDefault="005B7C2F" w:rsidP="00ED69BB">
      <w:pPr>
        <w:pStyle w:val="ListParagraph"/>
        <w:numPr>
          <w:ilvl w:val="0"/>
          <w:numId w:val="80"/>
        </w:numPr>
      </w:pPr>
      <w:r w:rsidRPr="00ED352B">
        <w:t xml:space="preserve">The impact of climate change on the design events was modelled for the near, medium, and long-term </w:t>
      </w:r>
      <w:r>
        <w:t>projections up to 2100</w:t>
      </w:r>
      <w:r w:rsidRPr="00ED352B">
        <w:t>. These scenarios were based on the very high Shared Socioeconomic Pathways (SSP5-8.5)</w:t>
      </w:r>
      <w:r>
        <w:t>.</w:t>
      </w:r>
    </w:p>
    <w:p w14:paraId="4AB156A4" w14:textId="77777777" w:rsidR="005B7C2F" w:rsidRPr="00E007E2" w:rsidRDefault="005B7C2F" w:rsidP="00ED69BB">
      <w:pPr>
        <w:pStyle w:val="ListParagraph"/>
        <w:numPr>
          <w:ilvl w:val="0"/>
          <w:numId w:val="80"/>
        </w:numPr>
      </w:pPr>
      <w:r>
        <w:t xml:space="preserve">The peak flow rates under </w:t>
      </w:r>
      <w:r w:rsidRPr="00ED352B">
        <w:t>the very high Shared Socioeconomic Pathways (SSP5-8.5)</w:t>
      </w:r>
      <w:r>
        <w:t xml:space="preserve"> scenario are shown in the figure below.</w:t>
      </w:r>
    </w:p>
    <w:p w14:paraId="1055A760" w14:textId="77777777" w:rsidR="005B7C2F" w:rsidRDefault="005B7C2F" w:rsidP="005B7C2F">
      <w:pPr>
        <w:pStyle w:val="Sub-HeadingNot-Numbered"/>
      </w:pPr>
      <w:r>
        <w:t>River Hydraulics</w:t>
      </w:r>
    </w:p>
    <w:p w14:paraId="4102C087" w14:textId="77777777" w:rsidR="005B7C2F" w:rsidRDefault="005B7C2F" w:rsidP="005B7C2F">
      <w:r>
        <w:t>The river hydraulics assessment presented here are for the following conditions and considerations:</w:t>
      </w:r>
    </w:p>
    <w:p w14:paraId="21A0CCCB" w14:textId="77777777" w:rsidR="005B7C2F" w:rsidRDefault="005B7C2F" w:rsidP="00ED69BB">
      <w:pPr>
        <w:pStyle w:val="ListParagraph"/>
        <w:numPr>
          <w:ilvl w:val="0"/>
          <w:numId w:val="117"/>
        </w:numPr>
      </w:pPr>
      <w:r>
        <w:t>MRD in its current state with a flood of RL 42m and RL 43m passing through, measured at the Southern Crossing of MRD.</w:t>
      </w:r>
    </w:p>
    <w:p w14:paraId="30DD41BE" w14:textId="526AEF6B" w:rsidR="005B7C2F" w:rsidRDefault="005B7C2F" w:rsidP="00ED69BB">
      <w:pPr>
        <w:pStyle w:val="ListParagraph"/>
        <w:numPr>
          <w:ilvl w:val="0"/>
          <w:numId w:val="117"/>
        </w:numPr>
      </w:pPr>
      <w:r>
        <w:t xml:space="preserve">Probability of the above two flood events occurring during the course of lake filling period (range of periods in </w:t>
      </w:r>
      <w:r w:rsidR="003F6AB1">
        <w:fldChar w:fldCharType="begin"/>
      </w:r>
      <w:r w:rsidR="003F6AB1">
        <w:instrText xml:space="preserve"> REF _Ref196991845 \h </w:instrText>
      </w:r>
      <w:r w:rsidR="003F6AB1">
        <w:fldChar w:fldCharType="separate"/>
      </w:r>
      <w:r w:rsidR="00D35BC0">
        <w:t xml:space="preserve">Table </w:t>
      </w:r>
      <w:r w:rsidR="00D35BC0">
        <w:rPr>
          <w:noProof/>
        </w:rPr>
        <w:t>8</w:t>
      </w:r>
      <w:r w:rsidR="00D35BC0">
        <w:noBreakHyphen/>
      </w:r>
      <w:r w:rsidR="00D35BC0">
        <w:rPr>
          <w:noProof/>
        </w:rPr>
        <w:t>42</w:t>
      </w:r>
      <w:r w:rsidR="003F6AB1">
        <w:fldChar w:fldCharType="end"/>
      </w:r>
      <w:r>
        <w:t xml:space="preserve">) and the corresponding AEPs. </w:t>
      </w:r>
    </w:p>
    <w:p w14:paraId="332FE021" w14:textId="77777777" w:rsidR="005B7C2F" w:rsidRDefault="005B7C2F" w:rsidP="005B7C2F">
      <w:r>
        <w:t xml:space="preserve">The assessment outputs generated also inform the exposure to risk for MRD and contributes to development of an integrated rehabilitation design for MRD. </w:t>
      </w:r>
    </w:p>
    <w:p w14:paraId="4EB61E1D" w14:textId="77777777" w:rsidR="005B7C2F" w:rsidRDefault="005B7C2F" w:rsidP="005B7C2F">
      <w:r>
        <w:t>The results generated from the hydraulic modelling:</w:t>
      </w:r>
    </w:p>
    <w:p w14:paraId="3BAE2D5B" w14:textId="769BA8B5" w:rsidR="005B7C2F" w:rsidRDefault="005B7C2F" w:rsidP="00ED69BB">
      <w:pPr>
        <w:pStyle w:val="ListParagraph"/>
        <w:numPr>
          <w:ilvl w:val="0"/>
          <w:numId w:val="89"/>
        </w:numPr>
      </w:pPr>
      <w:r>
        <w:t xml:space="preserve">A flow of about 81,000 ML/d (937 </w:t>
      </w:r>
      <w:r w:rsidRPr="00EC301A">
        <w:t>cumecs</w:t>
      </w:r>
      <w:r>
        <w:t>) passing through the MRD Southern Crossing is likely to reach RL 42m. This equates to a 1.7% AEP (60</w:t>
      </w:r>
      <w:r w:rsidR="00644DC3">
        <w:t xml:space="preserve"> </w:t>
      </w:r>
      <w:r>
        <w:t>Y</w:t>
      </w:r>
      <w:r w:rsidR="00EA0682">
        <w:t>ea</w:t>
      </w:r>
      <w:r>
        <w:t>r ARI) at the Thoms Bridge on Latrobe River (immediately downstream of Yallourn site).</w:t>
      </w:r>
    </w:p>
    <w:p w14:paraId="240EC856" w14:textId="4CA4124D" w:rsidR="005B7C2F" w:rsidRDefault="005B7C2F" w:rsidP="00ED69BB">
      <w:pPr>
        <w:pStyle w:val="ListParagraph"/>
        <w:numPr>
          <w:ilvl w:val="0"/>
          <w:numId w:val="89"/>
        </w:numPr>
      </w:pPr>
      <w:r>
        <w:t>A flow of about 118,000 ML/d (1365 cumecs) passing through the MRD Southern Crossing is likely to reach RL43m. This equates to a 0.6% AEP (170</w:t>
      </w:r>
      <w:r w:rsidR="00644DC3">
        <w:t xml:space="preserve"> </w:t>
      </w:r>
      <w:r>
        <w:t>Y</w:t>
      </w:r>
      <w:r w:rsidR="00EA0682">
        <w:t>ea</w:t>
      </w:r>
      <w:r>
        <w:t>r ARI) at the Thoms Bridge on Latrobe River.</w:t>
      </w:r>
    </w:p>
    <w:p w14:paraId="662861A2" w14:textId="1B25FA3F" w:rsidR="005B7C2F" w:rsidRDefault="005B7C2F" w:rsidP="005B7C2F">
      <w:r>
        <w:t xml:space="preserve">The probability of these events occurring over various lake fill time periods are presented in </w:t>
      </w:r>
      <w:r w:rsidR="006E543B">
        <w:fldChar w:fldCharType="begin"/>
      </w:r>
      <w:r w:rsidR="006E543B">
        <w:instrText xml:space="preserve"> REF _Ref196991845 \h </w:instrText>
      </w:r>
      <w:r w:rsidR="006E543B">
        <w:fldChar w:fldCharType="separate"/>
      </w:r>
      <w:r w:rsidR="00D35BC0">
        <w:t xml:space="preserve">Table </w:t>
      </w:r>
      <w:r w:rsidR="00D35BC0">
        <w:rPr>
          <w:noProof/>
        </w:rPr>
        <w:t>8</w:t>
      </w:r>
      <w:r w:rsidR="00D35BC0">
        <w:noBreakHyphen/>
      </w:r>
      <w:r w:rsidR="00D35BC0">
        <w:rPr>
          <w:noProof/>
        </w:rPr>
        <w:t>42</w:t>
      </w:r>
      <w:r w:rsidR="006E543B">
        <w:fldChar w:fldCharType="end"/>
      </w:r>
      <w:r w:rsidR="006E543B">
        <w:t>.</w:t>
      </w:r>
    </w:p>
    <w:p w14:paraId="36366E40" w14:textId="2E1E9AA5" w:rsidR="006E543B" w:rsidRDefault="005B7C2F" w:rsidP="006E543B">
      <w:pPr>
        <w:pStyle w:val="Caption"/>
      </w:pPr>
      <w:bookmarkStart w:id="660" w:name="_Ref196991845"/>
      <w:bookmarkStart w:id="661" w:name="_Toc196987040"/>
      <w:bookmarkStart w:id="662" w:name="_Toc210127015"/>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2</w:t>
      </w:r>
      <w:r w:rsidR="00971AAD">
        <w:fldChar w:fldCharType="end"/>
      </w:r>
      <w:bookmarkEnd w:id="660"/>
      <w:bookmarkEnd w:id="661"/>
      <w:r w:rsidR="00894EF3">
        <w:rPr>
          <w:noProof/>
        </w:rPr>
        <w:t>:</w:t>
      </w:r>
      <w:r w:rsidR="006E543B">
        <w:t xml:space="preserve"> Probability of </w:t>
      </w:r>
      <w:r w:rsidR="00890053">
        <w:t>o</w:t>
      </w:r>
      <w:r w:rsidR="006E543B">
        <w:t xml:space="preserve">ccurrence for </w:t>
      </w:r>
      <w:r w:rsidR="00FB2AB7">
        <w:t xml:space="preserve">design </w:t>
      </w:r>
      <w:r w:rsidR="006E543B">
        <w:t>flood</w:t>
      </w:r>
      <w:r w:rsidR="00890053">
        <w:t>s</w:t>
      </w:r>
      <w:r w:rsidR="006E543B">
        <w:t xml:space="preserve"> </w:t>
      </w:r>
      <w:r w:rsidR="00FB2AB7">
        <w:t>at the</w:t>
      </w:r>
      <w:r w:rsidR="006E543B">
        <w:t xml:space="preserve"> MRD </w:t>
      </w:r>
      <w:r w:rsidR="00784ABD">
        <w:fldChar w:fldCharType="begin"/>
      </w:r>
      <w:r w:rsidR="000D4C47">
        <w:instrText xml:space="preserve"> ADDIN EN.CITE &lt;EndNote&gt;&lt;Cite&gt;&lt;Author&gt;Alluvium&lt;/Author&gt;&lt;Year&gt;2025&lt;/Year&gt;&lt;RecNum&gt;77&lt;/RecNum&gt;&lt;DisplayText&gt;(Alluvium 2025)&lt;/DisplayText&gt;&lt;record&gt;&lt;rec-number&gt;77&lt;/rec-number&gt;&lt;foreign-keys&gt;&lt;key app="EN" db-id="spaff0s0osz0sqe0t5a55fezradpx9psfrzt" timestamp="1747084724" guid="f547fee6-66aa-4a26-b568-acd6b244565b"&gt;77&lt;/key&gt;&lt;/foreign-keys&gt;&lt;ref-type name="Report"&gt;27&lt;/ref-type&gt;&lt;contributors&gt;&lt;authors&gt;&lt;author&gt;Alluvium&lt;/author&gt;&lt;/authors&gt;&lt;secondary-authors&gt;&lt;author&gt;Alluvium Consulting Australia Pty Ltd,&lt;/author&gt;&lt;/secondary-authors&gt;&lt;/contributors&gt;&lt;titles&gt;&lt;title&gt;The Latrobe River system: Regional hydrologic assessment of EnergyAustralia Yallourn mine closure scenarios&lt;/title&gt;&lt;/titles&gt;&lt;number&gt;A2428793&lt;/number&gt;&lt;dates&gt;&lt;year&gt;2025&lt;/year&gt;&lt;pub-dates&gt;&lt;date&gt;09/2025&lt;/date&gt;&lt;/pub-dates&gt;&lt;/dates&gt;&lt;urls&gt;&lt;/urls&gt;&lt;/record&gt;&lt;/Cite&gt;&lt;/EndNote&gt;</w:instrText>
      </w:r>
      <w:r w:rsidR="00784ABD">
        <w:fldChar w:fldCharType="separate"/>
      </w:r>
      <w:r w:rsidR="00784ABD">
        <w:rPr>
          <w:noProof/>
        </w:rPr>
        <w:t>(Alluvium 2025)</w:t>
      </w:r>
      <w:bookmarkEnd w:id="662"/>
      <w:r w:rsidR="00784ABD">
        <w:fldChar w:fldCharType="end"/>
      </w:r>
    </w:p>
    <w:tbl>
      <w:tblPr>
        <w:tblStyle w:val="DMRPTable"/>
        <w:tblW w:w="5000" w:type="pct"/>
        <w:tblLook w:val="04A0" w:firstRow="1" w:lastRow="0" w:firstColumn="1" w:lastColumn="0" w:noHBand="0" w:noVBand="1"/>
      </w:tblPr>
      <w:tblGrid>
        <w:gridCol w:w="5464"/>
        <w:gridCol w:w="2735"/>
        <w:gridCol w:w="2567"/>
      </w:tblGrid>
      <w:tr w:rsidR="005B7C2F" w14:paraId="188833B0" w14:textId="77777777">
        <w:trPr>
          <w:cnfStyle w:val="100000000000" w:firstRow="1" w:lastRow="0" w:firstColumn="0" w:lastColumn="0" w:oddVBand="0" w:evenVBand="0" w:oddHBand="0" w:evenHBand="0" w:firstRowFirstColumn="0" w:firstRowLastColumn="0" w:lastRowFirstColumn="0" w:lastRowLastColumn="0"/>
        </w:trPr>
        <w:tc>
          <w:tcPr>
            <w:tcW w:w="5000" w:type="pct"/>
            <w:gridSpan w:val="3"/>
          </w:tcPr>
          <w:p w14:paraId="61306464" w14:textId="77777777" w:rsidR="005B7C2F" w:rsidRPr="00DF305C" w:rsidRDefault="005B7C2F">
            <w:pPr>
              <w:rPr>
                <w:b w:val="0"/>
                <w:bCs/>
              </w:rPr>
            </w:pPr>
            <w:r>
              <w:rPr>
                <w:bCs/>
              </w:rPr>
              <w:t>Probability of Occurrence (%)</w:t>
            </w:r>
          </w:p>
        </w:tc>
      </w:tr>
      <w:tr w:rsidR="005B7C2F" w14:paraId="1D20E0AB" w14:textId="77777777">
        <w:tc>
          <w:tcPr>
            <w:tcW w:w="2538" w:type="pct"/>
          </w:tcPr>
          <w:p w14:paraId="3C3394DE" w14:textId="77777777" w:rsidR="005B7C2F" w:rsidRPr="007C4260" w:rsidRDefault="005B7C2F">
            <w:pPr>
              <w:rPr>
                <w:b/>
                <w:bCs/>
              </w:rPr>
            </w:pPr>
            <w:r w:rsidRPr="007C4260">
              <w:rPr>
                <w:b/>
                <w:bCs/>
              </w:rPr>
              <w:t>Lake Fill Periods (Yrs)</w:t>
            </w:r>
          </w:p>
        </w:tc>
        <w:tc>
          <w:tcPr>
            <w:tcW w:w="1270" w:type="pct"/>
          </w:tcPr>
          <w:p w14:paraId="21E2EFC0" w14:textId="77777777" w:rsidR="005B7C2F" w:rsidRPr="007C4260" w:rsidRDefault="005B7C2F">
            <w:pPr>
              <w:rPr>
                <w:b/>
                <w:bCs/>
              </w:rPr>
            </w:pPr>
            <w:r w:rsidRPr="007C4260">
              <w:rPr>
                <w:b/>
                <w:bCs/>
              </w:rPr>
              <w:t>RL42m*</w:t>
            </w:r>
          </w:p>
        </w:tc>
        <w:tc>
          <w:tcPr>
            <w:tcW w:w="1192" w:type="pct"/>
          </w:tcPr>
          <w:p w14:paraId="1A147032" w14:textId="77777777" w:rsidR="005B7C2F" w:rsidRPr="007C4260" w:rsidRDefault="005B7C2F">
            <w:pPr>
              <w:rPr>
                <w:b/>
                <w:bCs/>
              </w:rPr>
            </w:pPr>
            <w:r w:rsidRPr="007C4260">
              <w:rPr>
                <w:b/>
                <w:bCs/>
              </w:rPr>
              <w:t>RL43m**</w:t>
            </w:r>
          </w:p>
        </w:tc>
      </w:tr>
      <w:tr w:rsidR="005B7C2F" w14:paraId="334A91DE" w14:textId="77777777">
        <w:tc>
          <w:tcPr>
            <w:tcW w:w="2538" w:type="pct"/>
          </w:tcPr>
          <w:p w14:paraId="1157C3EF" w14:textId="77777777" w:rsidR="005B7C2F" w:rsidRDefault="005B7C2F">
            <w:r>
              <w:t>10</w:t>
            </w:r>
          </w:p>
        </w:tc>
        <w:tc>
          <w:tcPr>
            <w:tcW w:w="1270" w:type="pct"/>
          </w:tcPr>
          <w:p w14:paraId="6F046A0F" w14:textId="77777777" w:rsidR="005B7C2F" w:rsidRDefault="005B7C2F">
            <w:r>
              <w:t>16%</w:t>
            </w:r>
          </w:p>
        </w:tc>
        <w:tc>
          <w:tcPr>
            <w:tcW w:w="1192" w:type="pct"/>
          </w:tcPr>
          <w:p w14:paraId="1765B12C" w14:textId="77777777" w:rsidR="005B7C2F" w:rsidRDefault="005B7C2F">
            <w:r>
              <w:t>6%</w:t>
            </w:r>
          </w:p>
        </w:tc>
      </w:tr>
      <w:tr w:rsidR="005B7C2F" w14:paraId="16083891" w14:textId="77777777">
        <w:tc>
          <w:tcPr>
            <w:tcW w:w="2538" w:type="pct"/>
          </w:tcPr>
          <w:p w14:paraId="4ECAC3EB" w14:textId="77777777" w:rsidR="005B7C2F" w:rsidRDefault="005B7C2F">
            <w:r>
              <w:t>15</w:t>
            </w:r>
          </w:p>
        </w:tc>
        <w:tc>
          <w:tcPr>
            <w:tcW w:w="1270" w:type="pct"/>
          </w:tcPr>
          <w:p w14:paraId="53CAF925" w14:textId="77777777" w:rsidR="005B7C2F" w:rsidRDefault="005B7C2F">
            <w:r>
              <w:t>23%</w:t>
            </w:r>
          </w:p>
        </w:tc>
        <w:tc>
          <w:tcPr>
            <w:tcW w:w="1192" w:type="pct"/>
          </w:tcPr>
          <w:p w14:paraId="2CC4D410" w14:textId="77777777" w:rsidR="005B7C2F" w:rsidRDefault="005B7C2F">
            <w:r>
              <w:t>9%</w:t>
            </w:r>
          </w:p>
        </w:tc>
      </w:tr>
      <w:tr w:rsidR="005B7C2F" w14:paraId="0BAF386E" w14:textId="77777777">
        <w:tc>
          <w:tcPr>
            <w:tcW w:w="2538" w:type="pct"/>
          </w:tcPr>
          <w:p w14:paraId="546EC27B" w14:textId="77777777" w:rsidR="005B7C2F" w:rsidRDefault="005B7C2F">
            <w:r>
              <w:t>20</w:t>
            </w:r>
          </w:p>
        </w:tc>
        <w:tc>
          <w:tcPr>
            <w:tcW w:w="1270" w:type="pct"/>
          </w:tcPr>
          <w:p w14:paraId="3827BE2D" w14:textId="77777777" w:rsidR="005B7C2F" w:rsidRDefault="005B7C2F">
            <w:r>
              <w:t>29%</w:t>
            </w:r>
          </w:p>
        </w:tc>
        <w:tc>
          <w:tcPr>
            <w:tcW w:w="1192" w:type="pct"/>
          </w:tcPr>
          <w:p w14:paraId="67B7A7DA" w14:textId="77777777" w:rsidR="005B7C2F" w:rsidRDefault="005B7C2F">
            <w:r>
              <w:t>11%</w:t>
            </w:r>
          </w:p>
        </w:tc>
      </w:tr>
      <w:tr w:rsidR="005B7C2F" w14:paraId="6AAC5E5F" w14:textId="77777777">
        <w:tc>
          <w:tcPr>
            <w:tcW w:w="2538" w:type="pct"/>
          </w:tcPr>
          <w:p w14:paraId="5C148C75" w14:textId="77777777" w:rsidR="005B7C2F" w:rsidRDefault="005B7C2F">
            <w:r>
              <w:t>25</w:t>
            </w:r>
          </w:p>
        </w:tc>
        <w:tc>
          <w:tcPr>
            <w:tcW w:w="1270" w:type="pct"/>
          </w:tcPr>
          <w:p w14:paraId="1B5D3CB2" w14:textId="77777777" w:rsidR="005B7C2F" w:rsidRDefault="005B7C2F">
            <w:r>
              <w:t>35%</w:t>
            </w:r>
          </w:p>
        </w:tc>
        <w:tc>
          <w:tcPr>
            <w:tcW w:w="1192" w:type="pct"/>
          </w:tcPr>
          <w:p w14:paraId="62EE4A7C" w14:textId="77777777" w:rsidR="005B7C2F" w:rsidRDefault="005B7C2F">
            <w:r>
              <w:t>14%</w:t>
            </w:r>
          </w:p>
        </w:tc>
      </w:tr>
      <w:tr w:rsidR="000F122D" w14:paraId="1A8440D2" w14:textId="77777777" w:rsidTr="000F122D">
        <w:tc>
          <w:tcPr>
            <w:tcW w:w="5000" w:type="pct"/>
            <w:gridSpan w:val="3"/>
          </w:tcPr>
          <w:p w14:paraId="6EDE8961" w14:textId="77777777" w:rsidR="000F122D" w:rsidRDefault="000F122D" w:rsidP="000F122D">
            <w:r w:rsidRPr="009A535F">
              <w:t>* Measured at MRD Southern Crossing, AEP of 1.7% for Latrobe River (Thoms Bridge)</w:t>
            </w:r>
          </w:p>
          <w:p w14:paraId="70B63E63" w14:textId="37CEEE3A" w:rsidR="000F122D" w:rsidRDefault="000F122D">
            <w:r w:rsidRPr="009A535F">
              <w:t>** Measured at MRD Southern Crossing, AEP of 0.6% for Latrobe River (Thoms Bridge)</w:t>
            </w:r>
          </w:p>
        </w:tc>
      </w:tr>
    </w:tbl>
    <w:p w14:paraId="2B7D8C9C" w14:textId="77777777" w:rsidR="005B7C2F" w:rsidRPr="009A535F" w:rsidRDefault="005B7C2F" w:rsidP="005B7C2F"/>
    <w:p w14:paraId="0A87FB51" w14:textId="1F117ABB" w:rsidR="005B7C2F" w:rsidRPr="000B78B6" w:rsidRDefault="005B7C2F" w:rsidP="005B7C2F">
      <w:r>
        <w:t xml:space="preserve">The potential risk outcomes associated with the above probabilities is assessed in a risk assessment and is discussed in </w:t>
      </w:r>
      <w:r w:rsidR="006E543B">
        <w:fldChar w:fldCharType="begin"/>
      </w:r>
      <w:r w:rsidR="006E543B">
        <w:instrText xml:space="preserve"> REF _Ref194043079 \r \h </w:instrText>
      </w:r>
      <w:r w:rsidR="006E543B">
        <w:fldChar w:fldCharType="separate"/>
      </w:r>
      <w:r w:rsidR="00D35BC0">
        <w:t>Chapter 11</w:t>
      </w:r>
      <w:r w:rsidR="006E543B">
        <w:fldChar w:fldCharType="end"/>
      </w:r>
      <w:r w:rsidR="006E543B">
        <w:t>.</w:t>
      </w:r>
      <w:r>
        <w:t xml:space="preserve"> The measured risks inform the controls required to mitigate against such risks have then informed the rehabilitation design of MRD.</w:t>
      </w:r>
    </w:p>
    <w:p w14:paraId="1DC10036" w14:textId="77777777" w:rsidR="005B7C2F" w:rsidRDefault="005B7C2F" w:rsidP="004E7B68">
      <w:pPr>
        <w:pStyle w:val="Heading4"/>
      </w:pPr>
      <w:r>
        <w:t>Surface Water Catchment – MRD Peripheral</w:t>
      </w:r>
    </w:p>
    <w:p w14:paraId="1031CA6C" w14:textId="58EBAD00" w:rsidR="005B7C2F" w:rsidRDefault="006E543B" w:rsidP="005B7C2F">
      <w:r>
        <w:t xml:space="preserve">The mine peripheral surface water catchment is presented in </w:t>
      </w:r>
      <w:r w:rsidRPr="007226EC">
        <w:t>Section</w:t>
      </w:r>
      <w:r>
        <w:t xml:space="preserve"> </w:t>
      </w:r>
      <w:r>
        <w:fldChar w:fldCharType="begin"/>
      </w:r>
      <w:r>
        <w:instrText xml:space="preserve"> REF _Ref195781618 \r \h </w:instrText>
      </w:r>
      <w:r>
        <w:fldChar w:fldCharType="separate"/>
      </w:r>
      <w:r w:rsidR="00D35BC0">
        <w:t>8.7</w:t>
      </w:r>
      <w:r>
        <w:fldChar w:fldCharType="end"/>
      </w:r>
      <w:r>
        <w:t>.</w:t>
      </w:r>
      <w:r w:rsidR="005B7C2F">
        <w:t xml:space="preserve"> The local catchment of the MRD is significantly smaller the mine peripheral and is </w:t>
      </w:r>
      <w:r w:rsidR="00C972AC">
        <w:t>insignificant</w:t>
      </w:r>
      <w:r w:rsidR="005B7C2F">
        <w:t xml:space="preserve"> when comparing to the size of regional catchments. The local catchment of MRD covers the surface runoff generated along the levee embankments, the internal embankments and runoff generated along the external embankments and lower berms. All runoff generated on the levees and internal embankments report to the MRD LFC. All runoff generated along external embankments and berms report to the mine void on the west (YTF) and east (YEF) of MRD.</w:t>
      </w:r>
    </w:p>
    <w:p w14:paraId="612F4A8E" w14:textId="77777777" w:rsidR="005B7C2F" w:rsidRDefault="005B7C2F" w:rsidP="005B7C2F">
      <w:r>
        <w:t>The key implications of surface water along MRD peripheral are:</w:t>
      </w:r>
    </w:p>
    <w:p w14:paraId="6E4C01B3" w14:textId="77777777" w:rsidR="005B7C2F" w:rsidRDefault="005B7C2F" w:rsidP="00ED69BB">
      <w:pPr>
        <w:pStyle w:val="ListParagraph"/>
        <w:numPr>
          <w:ilvl w:val="0"/>
          <w:numId w:val="90"/>
        </w:numPr>
      </w:pPr>
      <w:r>
        <w:t>Erosion of the surface capping and vegetation</w:t>
      </w:r>
    </w:p>
    <w:p w14:paraId="74EA213E" w14:textId="77777777" w:rsidR="005B7C2F" w:rsidRDefault="005B7C2F" w:rsidP="00ED69BB">
      <w:pPr>
        <w:pStyle w:val="ListParagraph"/>
        <w:numPr>
          <w:ilvl w:val="0"/>
          <w:numId w:val="90"/>
        </w:numPr>
      </w:pPr>
      <w:r>
        <w:t xml:space="preserve">Water ingress and recharge into the underlying foundation(s) </w:t>
      </w:r>
    </w:p>
    <w:p w14:paraId="550A330B" w14:textId="260624DB" w:rsidR="005B7C2F" w:rsidRDefault="005B7C2F" w:rsidP="00ED69BB">
      <w:pPr>
        <w:pStyle w:val="ListParagraph"/>
        <w:numPr>
          <w:ilvl w:val="0"/>
          <w:numId w:val="90"/>
        </w:numPr>
      </w:pPr>
      <w:r>
        <w:t>Development of erosion pathway to LFC (Sunny day) and/or under flooded conditions</w:t>
      </w:r>
    </w:p>
    <w:p w14:paraId="03552004" w14:textId="77777777" w:rsidR="005B7C2F" w:rsidRPr="003E7707" w:rsidRDefault="005B7C2F" w:rsidP="005B7C2F">
      <w:r>
        <w:t>These have been factored in the performance assessment of MRD in its current state so the associated risk outcomes can be measured/assessed and subsequent rehabilitation design for MRD can appropriately mitigate the risk to an ALARP level.</w:t>
      </w:r>
    </w:p>
    <w:p w14:paraId="73B9E5F5" w14:textId="77777777" w:rsidR="008151B6" w:rsidRDefault="008151B6" w:rsidP="004E7B68">
      <w:pPr>
        <w:pStyle w:val="Heading4"/>
      </w:pPr>
      <w:bookmarkStart w:id="663" w:name="_Ref198466973"/>
      <w:r>
        <w:t>Stability Analysis</w:t>
      </w:r>
      <w:bookmarkEnd w:id="663"/>
    </w:p>
    <w:p w14:paraId="3DB7E42A" w14:textId="77777777" w:rsidR="008151B6" w:rsidRDefault="008151B6" w:rsidP="008151B6">
      <w:pPr>
        <w:pStyle w:val="Sub-HeadingNot-Numbered"/>
      </w:pPr>
      <w:r>
        <w:t>Failure Mechanisms</w:t>
      </w:r>
    </w:p>
    <w:p w14:paraId="52B8E8E9" w14:textId="3E14D4CC" w:rsidR="008151B6" w:rsidRDefault="008151B6" w:rsidP="008151B6">
      <w:r>
        <w:t xml:space="preserve">Potential failure mechanisms </w:t>
      </w:r>
      <w:r w:rsidR="009A0F05">
        <w:t>for the MRD are considered below</w:t>
      </w:r>
      <w:r>
        <w:t>. In addition to these, the performance of MRD under seismic loading has been analysed.</w:t>
      </w:r>
    </w:p>
    <w:p w14:paraId="1ACC21B1" w14:textId="7EFCAF19" w:rsidR="008151B6" w:rsidRDefault="008151B6" w:rsidP="008151B6">
      <w:pPr>
        <w:pStyle w:val="Caption"/>
      </w:pPr>
      <w:bookmarkStart w:id="664" w:name="_Ref198531260"/>
      <w:bookmarkStart w:id="665" w:name="_Toc196987041"/>
      <w:bookmarkStart w:id="666" w:name="_Toc210127016"/>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3</w:t>
      </w:r>
      <w:r w:rsidR="00971AAD">
        <w:fldChar w:fldCharType="end"/>
      </w:r>
      <w:bookmarkEnd w:id="664"/>
      <w:r w:rsidR="00894EF3">
        <w:rPr>
          <w:noProof/>
        </w:rPr>
        <w:t>:</w:t>
      </w:r>
      <w:r>
        <w:t xml:space="preserve"> MRD Failure Mechanisms</w:t>
      </w:r>
      <w:bookmarkEnd w:id="665"/>
      <w:bookmarkEnd w:id="666"/>
    </w:p>
    <w:tbl>
      <w:tblPr>
        <w:tblStyle w:val="DMRPTable"/>
        <w:tblW w:w="5000" w:type="pct"/>
        <w:tblLook w:val="0420" w:firstRow="1" w:lastRow="0" w:firstColumn="0" w:lastColumn="0" w:noHBand="0" w:noVBand="1"/>
      </w:tblPr>
      <w:tblGrid>
        <w:gridCol w:w="5086"/>
        <w:gridCol w:w="5680"/>
      </w:tblGrid>
      <w:tr w:rsidR="008151B6" w:rsidRPr="007C4260" w14:paraId="057B0369" w14:textId="77777777">
        <w:trPr>
          <w:cnfStyle w:val="100000000000" w:firstRow="1" w:lastRow="0" w:firstColumn="0" w:lastColumn="0" w:oddVBand="0" w:evenVBand="0" w:oddHBand="0" w:evenHBand="0" w:firstRowFirstColumn="0" w:firstRowLastColumn="0" w:lastRowFirstColumn="0" w:lastRowLastColumn="0"/>
          <w:trHeight w:val="738"/>
        </w:trPr>
        <w:tc>
          <w:tcPr>
            <w:tcW w:w="2362" w:type="pct"/>
          </w:tcPr>
          <w:p w14:paraId="24353E1F" w14:textId="77777777" w:rsidR="008151B6" w:rsidRPr="007C4260" w:rsidRDefault="008151B6">
            <w:r w:rsidRPr="007C4260">
              <w:t>FAILURE MECHANISM</w:t>
            </w:r>
          </w:p>
        </w:tc>
        <w:tc>
          <w:tcPr>
            <w:tcW w:w="2638" w:type="pct"/>
          </w:tcPr>
          <w:p w14:paraId="299CF54B" w14:textId="77777777" w:rsidR="008151B6" w:rsidRPr="007C4260" w:rsidRDefault="008151B6">
            <w:r w:rsidRPr="007C4260">
              <w:t xml:space="preserve">CONSEQUENCE </w:t>
            </w:r>
          </w:p>
        </w:tc>
      </w:tr>
      <w:tr w:rsidR="008151B6" w:rsidRPr="007C4260" w14:paraId="3CB54745" w14:textId="77777777">
        <w:tc>
          <w:tcPr>
            <w:tcW w:w="2362" w:type="pct"/>
          </w:tcPr>
          <w:p w14:paraId="5B3E795B" w14:textId="77777777" w:rsidR="008151B6" w:rsidRPr="007C4260" w:rsidRDefault="008151B6">
            <w:pPr>
              <w:pStyle w:val="TableText"/>
              <w:rPr>
                <w:rFonts w:ascii="Verdana" w:hAnsi="Verdana"/>
                <w:sz w:val="18"/>
              </w:rPr>
            </w:pPr>
            <w:r w:rsidRPr="007C4260">
              <w:rPr>
                <w:rFonts w:ascii="Verdana" w:hAnsi="Verdana"/>
                <w:sz w:val="18"/>
              </w:rPr>
              <w:t>Overtopping of MRD Levees</w:t>
            </w:r>
          </w:p>
        </w:tc>
        <w:tc>
          <w:tcPr>
            <w:tcW w:w="2638" w:type="pct"/>
          </w:tcPr>
          <w:p w14:paraId="06C28A54" w14:textId="77777777" w:rsidR="008151B6" w:rsidRPr="007C4260" w:rsidRDefault="008151B6">
            <w:r w:rsidRPr="007C4260">
              <w:t>Partial loss of MRD Levee</w:t>
            </w:r>
          </w:p>
          <w:p w14:paraId="70416C10" w14:textId="77777777" w:rsidR="008151B6" w:rsidRPr="007C4260" w:rsidRDefault="008151B6">
            <w:r w:rsidRPr="007C4260">
              <w:t>Total loss of MRD Levee</w:t>
            </w:r>
          </w:p>
          <w:p w14:paraId="18DBA0D2" w14:textId="77777777" w:rsidR="008151B6" w:rsidRPr="007C4260" w:rsidRDefault="008151B6">
            <w:r w:rsidRPr="007C4260">
              <w:t>Loss of MRD LFC</w:t>
            </w:r>
          </w:p>
        </w:tc>
      </w:tr>
      <w:tr w:rsidR="008151B6" w:rsidRPr="007C4260" w14:paraId="4EA08B93" w14:textId="77777777">
        <w:tc>
          <w:tcPr>
            <w:tcW w:w="2362" w:type="pct"/>
          </w:tcPr>
          <w:p w14:paraId="117BF7A3" w14:textId="77777777" w:rsidR="008151B6" w:rsidRPr="007C4260" w:rsidRDefault="008151B6">
            <w:pPr>
              <w:pStyle w:val="TableText"/>
              <w:rPr>
                <w:rFonts w:ascii="Verdana" w:hAnsi="Verdana"/>
                <w:sz w:val="18"/>
              </w:rPr>
            </w:pPr>
            <w:r w:rsidRPr="007C4260">
              <w:rPr>
                <w:rFonts w:ascii="Verdana" w:hAnsi="Verdana"/>
                <w:sz w:val="18"/>
              </w:rPr>
              <w:t>Global slope failure due to block sliding along the base of the Yallourn Seam</w:t>
            </w:r>
          </w:p>
        </w:tc>
        <w:tc>
          <w:tcPr>
            <w:tcW w:w="2638" w:type="pct"/>
          </w:tcPr>
          <w:p w14:paraId="5BD7EC53" w14:textId="77777777" w:rsidR="008151B6" w:rsidRPr="007C4260" w:rsidRDefault="008151B6">
            <w:r w:rsidRPr="007C4260">
              <w:t>Loss of MRD LFC</w:t>
            </w:r>
          </w:p>
          <w:p w14:paraId="05920A44" w14:textId="77777777" w:rsidR="008151B6" w:rsidRPr="007C4260" w:rsidRDefault="008151B6">
            <w:r w:rsidRPr="007C4260">
              <w:t xml:space="preserve">Loss of MRD Levees </w:t>
            </w:r>
          </w:p>
        </w:tc>
      </w:tr>
      <w:tr w:rsidR="008151B6" w:rsidRPr="007C4260" w14:paraId="1F1763EA" w14:textId="77777777">
        <w:tc>
          <w:tcPr>
            <w:tcW w:w="2362" w:type="pct"/>
          </w:tcPr>
          <w:p w14:paraId="00175B13" w14:textId="77777777" w:rsidR="008151B6" w:rsidRPr="007C4260" w:rsidRDefault="008151B6">
            <w:pPr>
              <w:pStyle w:val="TableText"/>
              <w:rPr>
                <w:rFonts w:ascii="Verdana" w:hAnsi="Verdana"/>
                <w:sz w:val="18"/>
              </w:rPr>
            </w:pPr>
            <w:r w:rsidRPr="007C4260">
              <w:rPr>
                <w:rFonts w:ascii="Verdana" w:hAnsi="Verdana"/>
                <w:sz w:val="18"/>
              </w:rPr>
              <w:t>Local slope failure of MRD Levees</w:t>
            </w:r>
          </w:p>
        </w:tc>
        <w:tc>
          <w:tcPr>
            <w:tcW w:w="2638" w:type="pct"/>
          </w:tcPr>
          <w:p w14:paraId="1B0DA51F" w14:textId="77777777" w:rsidR="008151B6" w:rsidRPr="007C4260" w:rsidRDefault="008151B6">
            <w:pPr>
              <w:pStyle w:val="TableText"/>
              <w:rPr>
                <w:rFonts w:ascii="Verdana" w:hAnsi="Verdana"/>
                <w:color w:val="auto"/>
                <w:sz w:val="18"/>
              </w:rPr>
            </w:pPr>
            <w:r w:rsidRPr="007C4260">
              <w:rPr>
                <w:rFonts w:ascii="Verdana" w:hAnsi="Verdana"/>
                <w:color w:val="auto"/>
                <w:sz w:val="18"/>
              </w:rPr>
              <w:t xml:space="preserve">Internal slope failure leading to: </w:t>
            </w:r>
          </w:p>
          <w:p w14:paraId="75845919"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Partial loss of MRD Levee</w:t>
            </w:r>
          </w:p>
          <w:p w14:paraId="715AFC74"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Total loss of MRD Levee</w:t>
            </w:r>
          </w:p>
          <w:p w14:paraId="4A93EF64" w14:textId="77777777" w:rsidR="008151B6" w:rsidRPr="007C4260" w:rsidRDefault="008151B6">
            <w:pPr>
              <w:pStyle w:val="TableText"/>
              <w:rPr>
                <w:rFonts w:ascii="Verdana" w:hAnsi="Verdana"/>
                <w:color w:val="auto"/>
                <w:sz w:val="18"/>
              </w:rPr>
            </w:pPr>
            <w:r w:rsidRPr="007C4260">
              <w:rPr>
                <w:rFonts w:ascii="Verdana" w:hAnsi="Verdana"/>
                <w:color w:val="auto"/>
                <w:sz w:val="18"/>
              </w:rPr>
              <w:t xml:space="preserve">External slope failure leading to: </w:t>
            </w:r>
          </w:p>
          <w:p w14:paraId="2853B5E8"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Partial loss of MRD Levee</w:t>
            </w:r>
          </w:p>
          <w:p w14:paraId="2E76524F"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Total loss of MRD Levee</w:t>
            </w:r>
          </w:p>
          <w:p w14:paraId="0C40700D"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Loss of MRD LFC</w:t>
            </w:r>
          </w:p>
        </w:tc>
      </w:tr>
      <w:tr w:rsidR="008151B6" w:rsidRPr="007C4260" w14:paraId="1C838D52" w14:textId="77777777">
        <w:tc>
          <w:tcPr>
            <w:tcW w:w="2362" w:type="pct"/>
          </w:tcPr>
          <w:p w14:paraId="5F60BC88" w14:textId="77777777" w:rsidR="008151B6" w:rsidRPr="007C4260" w:rsidRDefault="008151B6">
            <w:pPr>
              <w:pStyle w:val="TableText"/>
              <w:rPr>
                <w:rFonts w:ascii="Verdana" w:hAnsi="Verdana"/>
                <w:sz w:val="18"/>
              </w:rPr>
            </w:pPr>
            <w:r w:rsidRPr="007C4260">
              <w:rPr>
                <w:rFonts w:ascii="Verdana" w:hAnsi="Verdana"/>
                <w:sz w:val="18"/>
              </w:rPr>
              <w:t xml:space="preserve">Piping leading to failure </w:t>
            </w:r>
          </w:p>
        </w:tc>
        <w:tc>
          <w:tcPr>
            <w:tcW w:w="2638" w:type="pct"/>
          </w:tcPr>
          <w:p w14:paraId="1D2D93E9" w14:textId="77777777" w:rsidR="008151B6" w:rsidRPr="007C4260" w:rsidRDefault="008151B6">
            <w:pPr>
              <w:pStyle w:val="TableText"/>
              <w:rPr>
                <w:rFonts w:ascii="Verdana" w:hAnsi="Verdana"/>
                <w:color w:val="auto"/>
                <w:sz w:val="18"/>
              </w:rPr>
            </w:pPr>
            <w:r w:rsidRPr="007C4260">
              <w:rPr>
                <w:rFonts w:ascii="Verdana" w:hAnsi="Verdana"/>
                <w:color w:val="auto"/>
                <w:sz w:val="18"/>
              </w:rPr>
              <w:t>Sunny day event leading to:</w:t>
            </w:r>
          </w:p>
          <w:p w14:paraId="789017B3"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Loss of Levees</w:t>
            </w:r>
          </w:p>
          <w:p w14:paraId="4AEA27DC"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Loss of MRD LFC</w:t>
            </w:r>
          </w:p>
          <w:p w14:paraId="14080A40" w14:textId="77777777" w:rsidR="008151B6" w:rsidRPr="007C4260" w:rsidRDefault="008151B6">
            <w:pPr>
              <w:pStyle w:val="TableText"/>
              <w:rPr>
                <w:rFonts w:ascii="Verdana" w:hAnsi="Verdana"/>
                <w:color w:val="auto"/>
                <w:sz w:val="18"/>
              </w:rPr>
            </w:pPr>
            <w:r w:rsidRPr="007C4260">
              <w:rPr>
                <w:rFonts w:ascii="Verdana" w:hAnsi="Verdana"/>
                <w:color w:val="auto"/>
                <w:sz w:val="18"/>
              </w:rPr>
              <w:t>Flood event leading to:</w:t>
            </w:r>
          </w:p>
          <w:p w14:paraId="137DFF3C"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Partial loss of MRD Levee</w:t>
            </w:r>
          </w:p>
          <w:p w14:paraId="63B56D4C"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Total loss of MRD Levee</w:t>
            </w:r>
          </w:p>
          <w:p w14:paraId="422EE7E8" w14:textId="77777777" w:rsidR="008151B6" w:rsidRPr="007C4260" w:rsidRDefault="008151B6">
            <w:pPr>
              <w:pStyle w:val="TableBullet"/>
              <w:rPr>
                <w:rFonts w:ascii="Verdana" w:hAnsi="Verdana"/>
                <w:color w:val="auto"/>
                <w:sz w:val="18"/>
                <w:szCs w:val="18"/>
              </w:rPr>
            </w:pPr>
            <w:r w:rsidRPr="007C4260">
              <w:rPr>
                <w:rFonts w:ascii="Verdana" w:hAnsi="Verdana"/>
                <w:color w:val="auto"/>
                <w:sz w:val="18"/>
                <w:szCs w:val="18"/>
              </w:rPr>
              <w:t>Loss of MRD LFC</w:t>
            </w:r>
          </w:p>
        </w:tc>
      </w:tr>
    </w:tbl>
    <w:p w14:paraId="7DD134B0" w14:textId="77777777" w:rsidR="008151B6" w:rsidRDefault="008151B6" w:rsidP="008151B6">
      <w:r>
        <w:t>Other considerations include Wave Action and Overtopping. These are factors to consider as part of the derived rehabilitation design of MRD. These are discussed in the chapter for Landform Design.</w:t>
      </w:r>
    </w:p>
    <w:p w14:paraId="14A45144" w14:textId="77777777" w:rsidR="00B45C93" w:rsidRDefault="00B45C93">
      <w:pPr>
        <w:spacing w:after="0" w:line="240" w:lineRule="auto"/>
        <w:rPr>
          <w:rFonts w:eastAsia="MuseoSansRounded-300" w:cs="MuseoSansRounded-300"/>
          <w:b/>
          <w:bCs/>
          <w:sz w:val="20"/>
          <w:szCs w:val="22"/>
        </w:rPr>
      </w:pPr>
      <w:r>
        <w:br w:type="page"/>
      </w:r>
    </w:p>
    <w:p w14:paraId="5DDF4317" w14:textId="7BFC2F02" w:rsidR="008151B6" w:rsidRDefault="008151B6" w:rsidP="008151B6">
      <w:pPr>
        <w:pStyle w:val="Sub-HeadingNot-Numbered"/>
      </w:pPr>
      <w:r>
        <w:t>Target Performance Requirements of MRD for Mine Rehabilitation</w:t>
      </w:r>
    </w:p>
    <w:p w14:paraId="591DACA2" w14:textId="4089BBF9" w:rsidR="008151B6" w:rsidRDefault="008151B6" w:rsidP="00ED69BB">
      <w:pPr>
        <w:pStyle w:val="ListParagraph"/>
        <w:numPr>
          <w:ilvl w:val="0"/>
          <w:numId w:val="179"/>
        </w:numPr>
      </w:pPr>
      <w:r>
        <w:t xml:space="preserve">Protect the LFC against failure to transmit Morwell River flows uninterrupted over the Design Intent Period </w:t>
      </w:r>
      <w:r w:rsidR="006E543B">
        <w:t xml:space="preserve">(Section </w:t>
      </w:r>
      <w:r w:rsidR="006071D6">
        <w:fldChar w:fldCharType="begin"/>
      </w:r>
      <w:r w:rsidR="006071D6">
        <w:instrText xml:space="preserve"> REF _Ref197355855 \r \h </w:instrText>
      </w:r>
      <w:r w:rsidR="006071D6">
        <w:fldChar w:fldCharType="separate"/>
      </w:r>
      <w:r w:rsidR="00D35BC0">
        <w:t>3.7.2</w:t>
      </w:r>
      <w:r w:rsidR="006071D6">
        <w:fldChar w:fldCharType="end"/>
      </w:r>
      <w:r w:rsidR="006E543B">
        <w:t>)</w:t>
      </w:r>
      <w:r w:rsidR="00873219">
        <w:t xml:space="preserve"> </w:t>
      </w:r>
      <w:r>
        <w:t>and meeting all environmental flow requirements.</w:t>
      </w:r>
    </w:p>
    <w:p w14:paraId="6274B68A" w14:textId="77777777" w:rsidR="008151B6" w:rsidRDefault="008151B6" w:rsidP="00ED69BB">
      <w:pPr>
        <w:pStyle w:val="ListParagraph"/>
        <w:numPr>
          <w:ilvl w:val="0"/>
          <w:numId w:val="179"/>
        </w:numPr>
      </w:pPr>
      <w:r>
        <w:t>Protect the High Flow Channel (HFC) in combination with LFC to pass environmental flows and design flood flows (below RL 43m), with minimal to no adverse downstream impacts.</w:t>
      </w:r>
    </w:p>
    <w:p w14:paraId="328BB75B" w14:textId="77777777" w:rsidR="008151B6" w:rsidRDefault="008151B6" w:rsidP="00ED69BB">
      <w:pPr>
        <w:pStyle w:val="ListParagraph"/>
        <w:numPr>
          <w:ilvl w:val="0"/>
          <w:numId w:val="179"/>
        </w:numPr>
      </w:pPr>
      <w:r>
        <w:t>Maintain the MRD levee banks to protect the HFC and LFC.</w:t>
      </w:r>
    </w:p>
    <w:p w14:paraId="3505F520" w14:textId="77777777" w:rsidR="008151B6" w:rsidRDefault="008151B6" w:rsidP="00ED69BB">
      <w:pPr>
        <w:pStyle w:val="ListParagraph"/>
        <w:numPr>
          <w:ilvl w:val="0"/>
          <w:numId w:val="179"/>
        </w:numPr>
      </w:pPr>
      <w:r>
        <w:t xml:space="preserve">MRD tunnels stability is maintained to deliver the interconnection between the West and East Pit Lakes (future lakes). </w:t>
      </w:r>
    </w:p>
    <w:p w14:paraId="4099A903" w14:textId="2574A6EE" w:rsidR="008151B6" w:rsidRPr="00164CD7" w:rsidRDefault="008151B6" w:rsidP="008151B6">
      <w:r>
        <w:t>An outcome of meeting these performance targets will be to deliver a rehabilitation design for MRD that will meet the Victorian Rural Levee criteria with a low hazard classification, servicing the Design Intent Period</w:t>
      </w:r>
      <w:r w:rsidR="00BD52EE">
        <w:t xml:space="preserve"> (KG07 in </w:t>
      </w:r>
      <w:r w:rsidR="00BD52EE">
        <w:fldChar w:fldCharType="begin"/>
      </w:r>
      <w:r w:rsidR="00BD52EE">
        <w:instrText xml:space="preserve"> REF _Ref200530793 \h </w:instrText>
      </w:r>
      <w:r w:rsidR="00BD52EE">
        <w:fldChar w:fldCharType="separate"/>
      </w:r>
      <w:r w:rsidR="00D35BC0">
        <w:t xml:space="preserve">Table </w:t>
      </w:r>
      <w:r w:rsidR="00D35BC0">
        <w:rPr>
          <w:noProof/>
        </w:rPr>
        <w:t>17</w:t>
      </w:r>
      <w:r w:rsidR="00D35BC0">
        <w:noBreakHyphen/>
      </w:r>
      <w:r w:rsidR="00D35BC0">
        <w:rPr>
          <w:noProof/>
        </w:rPr>
        <w:t>1</w:t>
      </w:r>
      <w:r w:rsidR="00BD52EE">
        <w:fldChar w:fldCharType="end"/>
      </w:r>
      <w:r w:rsidR="00BD52EE">
        <w:t>)</w:t>
      </w:r>
      <w:r>
        <w:t>.</w:t>
      </w:r>
    </w:p>
    <w:p w14:paraId="14596FD0" w14:textId="77777777" w:rsidR="001B298F" w:rsidRDefault="001B298F">
      <w:pPr>
        <w:spacing w:after="0" w:line="240" w:lineRule="auto"/>
        <w:rPr>
          <w:rFonts w:eastAsia="MuseoSansRounded-300" w:cs="MuseoSansRounded-300"/>
          <w:b/>
          <w:bCs/>
          <w:sz w:val="20"/>
          <w:szCs w:val="22"/>
        </w:rPr>
      </w:pPr>
      <w:r>
        <w:br w:type="page"/>
      </w:r>
    </w:p>
    <w:p w14:paraId="61F5B081" w14:textId="00DF5F58" w:rsidR="008151B6" w:rsidRPr="009E047B" w:rsidRDefault="008151B6" w:rsidP="008151B6">
      <w:pPr>
        <w:pStyle w:val="Sub-HeadingNot-Numbered"/>
      </w:pPr>
      <w:r w:rsidRPr="009E047B">
        <w:t xml:space="preserve">Global Stability Results </w:t>
      </w:r>
      <w:r>
        <w:t>–</w:t>
      </w:r>
      <w:r w:rsidRPr="009E047B">
        <w:t xml:space="preserve"> MRD</w:t>
      </w:r>
    </w:p>
    <w:p w14:paraId="29812B97" w14:textId="36279D91" w:rsidR="008151B6" w:rsidRPr="00313A86" w:rsidRDefault="008151B6" w:rsidP="008151B6">
      <w:r>
        <w:t xml:space="preserve">There are four </w:t>
      </w:r>
      <w:r w:rsidR="00B02AE5">
        <w:t xml:space="preserve">critical </w:t>
      </w:r>
      <w:r>
        <w:t xml:space="preserve">stability mechanisms detailed in </w:t>
      </w:r>
      <w:r w:rsidR="00B02AE5">
        <w:fldChar w:fldCharType="begin"/>
      </w:r>
      <w:r w:rsidR="00B02AE5">
        <w:instrText xml:space="preserve"> REF _Ref198531260 \h </w:instrText>
      </w:r>
      <w:r w:rsidR="00B02AE5">
        <w:fldChar w:fldCharType="separate"/>
      </w:r>
      <w:r w:rsidR="00D35BC0">
        <w:t xml:space="preserve">Table </w:t>
      </w:r>
      <w:r w:rsidR="00D35BC0">
        <w:rPr>
          <w:noProof/>
        </w:rPr>
        <w:t>8</w:t>
      </w:r>
      <w:r w:rsidR="00D35BC0">
        <w:noBreakHyphen/>
      </w:r>
      <w:r w:rsidR="00D35BC0">
        <w:rPr>
          <w:noProof/>
        </w:rPr>
        <w:t>43</w:t>
      </w:r>
      <w:r w:rsidR="00B02AE5">
        <w:fldChar w:fldCharType="end"/>
      </w:r>
      <w:r w:rsidR="006D1063">
        <w:t xml:space="preserve"> with t</w:t>
      </w:r>
      <w:r>
        <w:t>he analysis results</w:t>
      </w:r>
      <w:r w:rsidR="006D1063">
        <w:t xml:space="preserve"> at various sections</w:t>
      </w:r>
      <w:r>
        <w:t xml:space="preserve"> presented in </w:t>
      </w:r>
      <w:r w:rsidR="00334035">
        <w:fldChar w:fldCharType="begin"/>
      </w:r>
      <w:r w:rsidR="00334035">
        <w:instrText xml:space="preserve"> REF _Ref198531400 \h </w:instrText>
      </w:r>
      <w:r w:rsidR="00334035">
        <w:fldChar w:fldCharType="separate"/>
      </w:r>
      <w:r w:rsidR="00D35BC0">
        <w:t xml:space="preserve">Table </w:t>
      </w:r>
      <w:r w:rsidR="00D35BC0">
        <w:rPr>
          <w:noProof/>
        </w:rPr>
        <w:t>8</w:t>
      </w:r>
      <w:r w:rsidR="00D35BC0">
        <w:noBreakHyphen/>
      </w:r>
      <w:r w:rsidR="00D35BC0">
        <w:rPr>
          <w:noProof/>
        </w:rPr>
        <w:t>44</w:t>
      </w:r>
      <w:r w:rsidR="00334035">
        <w:fldChar w:fldCharType="end"/>
      </w:r>
      <w:r>
        <w:t>.</w:t>
      </w:r>
    </w:p>
    <w:p w14:paraId="537E85A1" w14:textId="3EEED516" w:rsidR="008151B6" w:rsidRDefault="008151B6" w:rsidP="008151B6">
      <w:pPr>
        <w:pStyle w:val="Caption"/>
      </w:pPr>
      <w:bookmarkStart w:id="667" w:name="_Toc196987042"/>
      <w:bookmarkStart w:id="668" w:name="_Ref198531400"/>
      <w:bookmarkStart w:id="669" w:name="_Toc210127017"/>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4</w:t>
      </w:r>
      <w:r w:rsidR="00971AAD">
        <w:fldChar w:fldCharType="end"/>
      </w:r>
      <w:bookmarkEnd w:id="667"/>
      <w:bookmarkEnd w:id="668"/>
      <w:r w:rsidR="00894EF3">
        <w:rPr>
          <w:noProof/>
        </w:rPr>
        <w:t>:</w:t>
      </w:r>
      <w:r w:rsidR="006E543B">
        <w:t xml:space="preserve"> Results of Global Stability for MRD </w:t>
      </w:r>
      <w:r w:rsidR="005262D4">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5262D4">
        <w:fldChar w:fldCharType="separate"/>
      </w:r>
      <w:r w:rsidR="005262D4">
        <w:rPr>
          <w:noProof/>
        </w:rPr>
        <w:t>(PSM 2025b)</w:t>
      </w:r>
      <w:bookmarkEnd w:id="669"/>
      <w:r w:rsidR="005262D4">
        <w:fldChar w:fldCharType="end"/>
      </w:r>
    </w:p>
    <w:tbl>
      <w:tblPr>
        <w:tblStyle w:val="PSMTable"/>
        <w:tblW w:w="5000" w:type="pct"/>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1939"/>
        <w:gridCol w:w="1903"/>
        <w:gridCol w:w="1643"/>
        <w:gridCol w:w="1652"/>
        <w:gridCol w:w="1819"/>
      </w:tblGrid>
      <w:tr w:rsidR="006E543B" w14:paraId="7F24A5FE" w14:textId="77777777" w:rsidTr="00894EF3">
        <w:trPr>
          <w:cnfStyle w:val="100000000000" w:firstRow="1" w:lastRow="0" w:firstColumn="0" w:lastColumn="0" w:oddVBand="0" w:evenVBand="0" w:oddHBand="0" w:evenHBand="0" w:firstRowFirstColumn="0" w:firstRowLastColumn="0" w:lastRowFirstColumn="0" w:lastRowLastColumn="0"/>
          <w:trHeight w:val="884"/>
        </w:trPr>
        <w:tc>
          <w:tcPr>
            <w:tcW w:w="840" w:type="pct"/>
            <w:vMerge w:val="restart"/>
            <w:tcBorders>
              <w:top w:val="single" w:sz="4" w:space="0" w:color="auto"/>
              <w:left w:val="single" w:sz="4" w:space="0" w:color="auto"/>
              <w:bottom w:val="single" w:sz="4" w:space="0" w:color="auto"/>
              <w:right w:val="single" w:sz="4" w:space="0" w:color="auto"/>
            </w:tcBorders>
            <w:shd w:val="clear" w:color="auto" w:fill="8BC600"/>
          </w:tcPr>
          <w:p w14:paraId="37D94256" w14:textId="58076AA4" w:rsidR="006E543B" w:rsidRPr="009F5A89" w:rsidRDefault="006E543B">
            <w:pPr>
              <w:rPr>
                <w:b/>
              </w:rPr>
            </w:pPr>
            <w:r w:rsidRPr="009F5A89">
              <w:rPr>
                <w:b/>
                <w:bCs/>
              </w:rPr>
              <w:t>S</w:t>
            </w:r>
            <w:r w:rsidR="009F5A89">
              <w:rPr>
                <w:b/>
                <w:bCs/>
              </w:rPr>
              <w:t>ection</w:t>
            </w:r>
          </w:p>
        </w:tc>
        <w:tc>
          <w:tcPr>
            <w:tcW w:w="900" w:type="pct"/>
            <w:vMerge w:val="restart"/>
            <w:tcBorders>
              <w:top w:val="single" w:sz="4" w:space="0" w:color="auto"/>
              <w:left w:val="single" w:sz="4" w:space="0" w:color="auto"/>
              <w:bottom w:val="single" w:sz="4" w:space="0" w:color="auto"/>
              <w:right w:val="single" w:sz="4" w:space="0" w:color="auto"/>
            </w:tcBorders>
            <w:shd w:val="clear" w:color="auto" w:fill="8BC600"/>
          </w:tcPr>
          <w:p w14:paraId="24D2B6B5" w14:textId="3F210847" w:rsidR="006E543B" w:rsidRPr="009F5A89" w:rsidRDefault="006E543B">
            <w:pPr>
              <w:rPr>
                <w:b/>
              </w:rPr>
            </w:pPr>
            <w:r w:rsidRPr="009F5A89">
              <w:rPr>
                <w:b/>
                <w:bCs/>
              </w:rPr>
              <w:t>S</w:t>
            </w:r>
            <w:r w:rsidR="009F5A89">
              <w:rPr>
                <w:b/>
                <w:bCs/>
              </w:rPr>
              <w:t xml:space="preserve">tability </w:t>
            </w:r>
            <w:r w:rsidRPr="009F5A89">
              <w:rPr>
                <w:b/>
                <w:bCs/>
              </w:rPr>
              <w:t>M</w:t>
            </w:r>
            <w:r w:rsidR="009F5A89">
              <w:rPr>
                <w:b/>
                <w:bCs/>
              </w:rPr>
              <w:t>echanism</w:t>
            </w:r>
          </w:p>
        </w:tc>
        <w:tc>
          <w:tcPr>
            <w:tcW w:w="884" w:type="pct"/>
            <w:vMerge w:val="restart"/>
            <w:tcBorders>
              <w:top w:val="single" w:sz="4" w:space="0" w:color="auto"/>
              <w:left w:val="single" w:sz="4" w:space="0" w:color="auto"/>
              <w:bottom w:val="single" w:sz="4" w:space="0" w:color="auto"/>
              <w:right w:val="single" w:sz="4" w:space="0" w:color="auto"/>
            </w:tcBorders>
            <w:shd w:val="clear" w:color="auto" w:fill="8BC600"/>
          </w:tcPr>
          <w:p w14:paraId="42B812F3" w14:textId="485D04D7" w:rsidR="006E543B" w:rsidRPr="009F5A89" w:rsidRDefault="009F5A89">
            <w:pPr>
              <w:rPr>
                <w:b/>
              </w:rPr>
            </w:pPr>
            <w:r w:rsidRPr="009F5A89">
              <w:rPr>
                <w:b/>
                <w:bCs/>
              </w:rPr>
              <w:t>Failure Direction</w:t>
            </w:r>
          </w:p>
        </w:tc>
        <w:tc>
          <w:tcPr>
            <w:tcW w:w="2375" w:type="pct"/>
            <w:gridSpan w:val="3"/>
            <w:tcBorders>
              <w:left w:val="single" w:sz="4" w:space="0" w:color="auto"/>
            </w:tcBorders>
            <w:shd w:val="clear" w:color="auto" w:fill="8BC600"/>
          </w:tcPr>
          <w:p w14:paraId="2ABBBBE9" w14:textId="399E7961" w:rsidR="006E543B" w:rsidRPr="009F5A89" w:rsidRDefault="009F5A89">
            <w:pPr>
              <w:rPr>
                <w:b/>
              </w:rPr>
            </w:pPr>
            <w:r w:rsidRPr="009F5A89">
              <w:rPr>
                <w:b/>
                <w:bCs/>
              </w:rPr>
              <w:t xml:space="preserve">Factor </w:t>
            </w:r>
            <w:r>
              <w:rPr>
                <w:b/>
                <w:bCs/>
              </w:rPr>
              <w:t>o</w:t>
            </w:r>
            <w:r w:rsidRPr="009F5A89">
              <w:rPr>
                <w:b/>
                <w:bCs/>
              </w:rPr>
              <w:t xml:space="preserve">f Safety </w:t>
            </w:r>
            <w:r>
              <w:rPr>
                <w:b/>
                <w:bCs/>
              </w:rPr>
              <w:t>a</w:t>
            </w:r>
            <w:r w:rsidRPr="009F5A89">
              <w:rPr>
                <w:b/>
                <w:bCs/>
              </w:rPr>
              <w:t>nd Condition</w:t>
            </w:r>
          </w:p>
        </w:tc>
      </w:tr>
      <w:tr w:rsidR="006E543B" w14:paraId="6AB01E5C" w14:textId="77777777" w:rsidTr="00894EF3">
        <w:trPr>
          <w:trHeight w:val="968"/>
        </w:trPr>
        <w:tc>
          <w:tcPr>
            <w:tcW w:w="840" w:type="pct"/>
            <w:vMerge/>
            <w:tcBorders>
              <w:bottom w:val="single" w:sz="4" w:space="0" w:color="auto"/>
            </w:tcBorders>
            <w:shd w:val="clear" w:color="auto" w:fill="8BC600"/>
          </w:tcPr>
          <w:p w14:paraId="3C0104FF" w14:textId="77777777" w:rsidR="006E543B" w:rsidRPr="009F5A89" w:rsidRDefault="006E543B">
            <w:pPr>
              <w:rPr>
                <w:b/>
              </w:rPr>
            </w:pPr>
          </w:p>
        </w:tc>
        <w:tc>
          <w:tcPr>
            <w:tcW w:w="900" w:type="pct"/>
            <w:vMerge/>
            <w:tcBorders>
              <w:bottom w:val="single" w:sz="4" w:space="0" w:color="auto"/>
            </w:tcBorders>
            <w:shd w:val="clear" w:color="auto" w:fill="8BC600"/>
          </w:tcPr>
          <w:p w14:paraId="0E299111" w14:textId="77777777" w:rsidR="006E543B" w:rsidRPr="009F5A89" w:rsidRDefault="006E543B">
            <w:pPr>
              <w:rPr>
                <w:b/>
              </w:rPr>
            </w:pPr>
          </w:p>
        </w:tc>
        <w:tc>
          <w:tcPr>
            <w:tcW w:w="884" w:type="pct"/>
            <w:vMerge/>
            <w:tcBorders>
              <w:bottom w:val="single" w:sz="4" w:space="0" w:color="auto"/>
            </w:tcBorders>
            <w:shd w:val="clear" w:color="auto" w:fill="8BC600"/>
          </w:tcPr>
          <w:p w14:paraId="6BAEF843" w14:textId="77777777" w:rsidR="006E543B" w:rsidRPr="009F5A89" w:rsidRDefault="006E543B">
            <w:pPr>
              <w:rPr>
                <w:b/>
              </w:rPr>
            </w:pPr>
          </w:p>
        </w:tc>
        <w:tc>
          <w:tcPr>
            <w:tcW w:w="763" w:type="pct"/>
            <w:shd w:val="clear" w:color="auto" w:fill="8BC600"/>
          </w:tcPr>
          <w:p w14:paraId="1F1EC420" w14:textId="2716CB4C" w:rsidR="006E543B" w:rsidRPr="009F5A89" w:rsidRDefault="006E543B">
            <w:pPr>
              <w:rPr>
                <w:b/>
              </w:rPr>
            </w:pPr>
            <w:r w:rsidRPr="009F5A89">
              <w:rPr>
                <w:b/>
              </w:rPr>
              <w:t>E</w:t>
            </w:r>
            <w:r w:rsidR="00F66164">
              <w:rPr>
                <w:b/>
              </w:rPr>
              <w:t>nd of mining (EOM)</w:t>
            </w:r>
          </w:p>
        </w:tc>
        <w:tc>
          <w:tcPr>
            <w:tcW w:w="767" w:type="pct"/>
            <w:shd w:val="clear" w:color="auto" w:fill="8BC600"/>
          </w:tcPr>
          <w:p w14:paraId="7A56C228" w14:textId="77777777" w:rsidR="006E543B" w:rsidRPr="009F5A89" w:rsidRDefault="006E543B">
            <w:pPr>
              <w:rPr>
                <w:b/>
              </w:rPr>
            </w:pPr>
            <w:r w:rsidRPr="009F5A89">
              <w:rPr>
                <w:b/>
              </w:rPr>
              <w:t>Lake Full</w:t>
            </w:r>
          </w:p>
          <w:p w14:paraId="6D63841F" w14:textId="77777777" w:rsidR="006E543B" w:rsidRPr="009F5A89" w:rsidRDefault="006E543B">
            <w:pPr>
              <w:rPr>
                <w:b/>
              </w:rPr>
            </w:pPr>
          </w:p>
        </w:tc>
        <w:tc>
          <w:tcPr>
            <w:tcW w:w="845" w:type="pct"/>
            <w:shd w:val="clear" w:color="auto" w:fill="8BC600"/>
          </w:tcPr>
          <w:p w14:paraId="1DD08263" w14:textId="77777777" w:rsidR="006E543B" w:rsidRPr="009F5A89" w:rsidRDefault="006E543B">
            <w:pPr>
              <w:rPr>
                <w:b/>
              </w:rPr>
            </w:pPr>
            <w:r w:rsidRPr="009F5A89">
              <w:rPr>
                <w:b/>
              </w:rPr>
              <w:t>Lake Filling</w:t>
            </w:r>
          </w:p>
          <w:p w14:paraId="6326E3CF" w14:textId="77777777" w:rsidR="006E543B" w:rsidRPr="009F5A89" w:rsidRDefault="006E543B">
            <w:pPr>
              <w:rPr>
                <w:b/>
              </w:rPr>
            </w:pPr>
            <w:r w:rsidRPr="009F5A89">
              <w:rPr>
                <w:b/>
              </w:rPr>
              <w:t>Minimum</w:t>
            </w:r>
          </w:p>
          <w:p w14:paraId="65FE5FDA" w14:textId="77777777" w:rsidR="006E543B" w:rsidRPr="009F5A89" w:rsidRDefault="006E543B">
            <w:pPr>
              <w:rPr>
                <w:b/>
              </w:rPr>
            </w:pPr>
          </w:p>
        </w:tc>
      </w:tr>
      <w:tr w:rsidR="006E543B" w14:paraId="34003460" w14:textId="77777777" w:rsidTr="00894EF3">
        <w:tc>
          <w:tcPr>
            <w:tcW w:w="840" w:type="pct"/>
            <w:vMerge w:val="restart"/>
            <w:tcBorders>
              <w:top w:val="single" w:sz="4" w:space="0" w:color="auto"/>
            </w:tcBorders>
          </w:tcPr>
          <w:p w14:paraId="0189AC68" w14:textId="77777777" w:rsidR="006E543B" w:rsidRPr="00C33777" w:rsidRDefault="006E543B">
            <w:r w:rsidRPr="00C33777">
              <w:t>32</w:t>
            </w:r>
          </w:p>
        </w:tc>
        <w:tc>
          <w:tcPr>
            <w:tcW w:w="900" w:type="pct"/>
            <w:vMerge w:val="restart"/>
            <w:tcBorders>
              <w:top w:val="single" w:sz="4" w:space="0" w:color="auto"/>
            </w:tcBorders>
          </w:tcPr>
          <w:p w14:paraId="19A7C45C" w14:textId="77777777" w:rsidR="006E543B" w:rsidRPr="00C33777" w:rsidRDefault="006E543B">
            <w:r w:rsidRPr="00C33777">
              <w:t>Multi-linear</w:t>
            </w:r>
          </w:p>
        </w:tc>
        <w:tc>
          <w:tcPr>
            <w:tcW w:w="884" w:type="pct"/>
            <w:tcBorders>
              <w:top w:val="single" w:sz="4" w:space="0" w:color="auto"/>
            </w:tcBorders>
          </w:tcPr>
          <w:p w14:paraId="5424C833" w14:textId="77777777" w:rsidR="006E543B" w:rsidRPr="00C33777" w:rsidRDefault="006E543B">
            <w:r w:rsidRPr="00C33777">
              <w:t>YEF</w:t>
            </w:r>
          </w:p>
        </w:tc>
        <w:tc>
          <w:tcPr>
            <w:tcW w:w="763" w:type="pct"/>
          </w:tcPr>
          <w:p w14:paraId="22213C83" w14:textId="77777777" w:rsidR="006E543B" w:rsidRPr="00C33777" w:rsidRDefault="006E543B">
            <w:r w:rsidRPr="00C33777">
              <w:t>~ 1.7</w:t>
            </w:r>
          </w:p>
        </w:tc>
        <w:tc>
          <w:tcPr>
            <w:tcW w:w="767" w:type="pct"/>
          </w:tcPr>
          <w:p w14:paraId="701B1FA4" w14:textId="77777777" w:rsidR="006E543B" w:rsidRPr="00C33777" w:rsidRDefault="006E543B">
            <w:r w:rsidRPr="00C33777">
              <w:t>~ 1.5</w:t>
            </w:r>
          </w:p>
        </w:tc>
        <w:tc>
          <w:tcPr>
            <w:tcW w:w="845" w:type="pct"/>
          </w:tcPr>
          <w:p w14:paraId="5B99BD4E" w14:textId="77777777" w:rsidR="006E543B" w:rsidRPr="00C33777" w:rsidRDefault="006E543B">
            <w:r w:rsidRPr="00C33777">
              <w:t>~ 1.3</w:t>
            </w:r>
          </w:p>
        </w:tc>
      </w:tr>
      <w:tr w:rsidR="006E543B" w14:paraId="2BF1DE15" w14:textId="77777777">
        <w:tc>
          <w:tcPr>
            <w:tcW w:w="840" w:type="pct"/>
            <w:vMerge/>
          </w:tcPr>
          <w:p w14:paraId="06E614F4" w14:textId="77777777" w:rsidR="006E543B" w:rsidRPr="00C33777" w:rsidRDefault="006E543B"/>
        </w:tc>
        <w:tc>
          <w:tcPr>
            <w:tcW w:w="900" w:type="pct"/>
            <w:vMerge/>
          </w:tcPr>
          <w:p w14:paraId="43BE9275" w14:textId="77777777" w:rsidR="006E543B" w:rsidRPr="00C33777" w:rsidRDefault="006E543B"/>
        </w:tc>
        <w:tc>
          <w:tcPr>
            <w:tcW w:w="884" w:type="pct"/>
          </w:tcPr>
          <w:p w14:paraId="010566BA" w14:textId="77777777" w:rsidR="006E543B" w:rsidRPr="00C33777" w:rsidRDefault="006E543B">
            <w:r w:rsidRPr="00C33777">
              <w:t>YTF</w:t>
            </w:r>
          </w:p>
        </w:tc>
        <w:tc>
          <w:tcPr>
            <w:tcW w:w="763" w:type="pct"/>
          </w:tcPr>
          <w:p w14:paraId="4742A757" w14:textId="77777777" w:rsidR="006E543B" w:rsidRPr="00C33777" w:rsidRDefault="006E543B">
            <w:r w:rsidRPr="00C33777">
              <w:t>~ 2.2</w:t>
            </w:r>
          </w:p>
        </w:tc>
        <w:tc>
          <w:tcPr>
            <w:tcW w:w="767" w:type="pct"/>
          </w:tcPr>
          <w:p w14:paraId="631A902B" w14:textId="77777777" w:rsidR="006E543B" w:rsidRPr="00C33777" w:rsidRDefault="006E543B">
            <w:r w:rsidRPr="00C33777">
              <w:t>~ 2.15</w:t>
            </w:r>
          </w:p>
        </w:tc>
        <w:tc>
          <w:tcPr>
            <w:tcW w:w="845" w:type="pct"/>
          </w:tcPr>
          <w:p w14:paraId="0D19A594" w14:textId="77777777" w:rsidR="006E543B" w:rsidRPr="00C33777" w:rsidRDefault="006E543B">
            <w:r w:rsidRPr="00C33777">
              <w:t>~ 1.8</w:t>
            </w:r>
          </w:p>
        </w:tc>
      </w:tr>
      <w:tr w:rsidR="006E543B" w14:paraId="640A68FB" w14:textId="77777777">
        <w:tc>
          <w:tcPr>
            <w:tcW w:w="840" w:type="pct"/>
            <w:vMerge w:val="restart"/>
          </w:tcPr>
          <w:p w14:paraId="78E191C2" w14:textId="77777777" w:rsidR="006E543B" w:rsidRPr="00C33777" w:rsidRDefault="006E543B">
            <w:r w:rsidRPr="00C33777">
              <w:t>33</w:t>
            </w:r>
          </w:p>
        </w:tc>
        <w:tc>
          <w:tcPr>
            <w:tcW w:w="900" w:type="pct"/>
            <w:vMerge/>
          </w:tcPr>
          <w:p w14:paraId="00A1C048" w14:textId="77777777" w:rsidR="006E543B" w:rsidRPr="00C33777" w:rsidRDefault="006E543B"/>
        </w:tc>
        <w:tc>
          <w:tcPr>
            <w:tcW w:w="884" w:type="pct"/>
          </w:tcPr>
          <w:p w14:paraId="585A46EC" w14:textId="77777777" w:rsidR="006E543B" w:rsidRPr="00C33777" w:rsidRDefault="006E543B">
            <w:r w:rsidRPr="00C33777">
              <w:t>YEF</w:t>
            </w:r>
          </w:p>
        </w:tc>
        <w:tc>
          <w:tcPr>
            <w:tcW w:w="763" w:type="pct"/>
          </w:tcPr>
          <w:p w14:paraId="1A5FB17E" w14:textId="77777777" w:rsidR="006E543B" w:rsidRPr="00C33777" w:rsidRDefault="006E543B">
            <w:r w:rsidRPr="00C33777">
              <w:t>~ 1.9</w:t>
            </w:r>
          </w:p>
        </w:tc>
        <w:tc>
          <w:tcPr>
            <w:tcW w:w="767" w:type="pct"/>
          </w:tcPr>
          <w:p w14:paraId="6428E0F9" w14:textId="77777777" w:rsidR="006E543B" w:rsidRPr="00C33777" w:rsidRDefault="006E543B">
            <w:r w:rsidRPr="00C33777">
              <w:t>~ 1.95</w:t>
            </w:r>
          </w:p>
        </w:tc>
        <w:tc>
          <w:tcPr>
            <w:tcW w:w="845" w:type="pct"/>
          </w:tcPr>
          <w:p w14:paraId="0F4BA520" w14:textId="77777777" w:rsidR="006E543B" w:rsidRPr="00C33777" w:rsidRDefault="006E543B">
            <w:r w:rsidRPr="00C33777">
              <w:t>~ 1.5</w:t>
            </w:r>
          </w:p>
        </w:tc>
      </w:tr>
      <w:tr w:rsidR="006E543B" w14:paraId="30D3E895" w14:textId="77777777">
        <w:tc>
          <w:tcPr>
            <w:tcW w:w="840" w:type="pct"/>
            <w:vMerge/>
          </w:tcPr>
          <w:p w14:paraId="7E6A5366" w14:textId="77777777" w:rsidR="006E543B" w:rsidRPr="00C33777" w:rsidRDefault="006E543B"/>
        </w:tc>
        <w:tc>
          <w:tcPr>
            <w:tcW w:w="900" w:type="pct"/>
            <w:vMerge/>
          </w:tcPr>
          <w:p w14:paraId="500E77AD" w14:textId="77777777" w:rsidR="006E543B" w:rsidRPr="00C33777" w:rsidRDefault="006E543B"/>
        </w:tc>
        <w:tc>
          <w:tcPr>
            <w:tcW w:w="884" w:type="pct"/>
          </w:tcPr>
          <w:p w14:paraId="5611F8FE" w14:textId="77777777" w:rsidR="006E543B" w:rsidRPr="00C33777" w:rsidRDefault="006E543B">
            <w:r w:rsidRPr="00C33777">
              <w:t>YTF</w:t>
            </w:r>
          </w:p>
        </w:tc>
        <w:tc>
          <w:tcPr>
            <w:tcW w:w="763" w:type="pct"/>
          </w:tcPr>
          <w:p w14:paraId="0A8A1D9D" w14:textId="77777777" w:rsidR="006E543B" w:rsidRPr="00C33777" w:rsidRDefault="006E543B">
            <w:r w:rsidRPr="00C33777">
              <w:t>&gt; 3.0</w:t>
            </w:r>
          </w:p>
        </w:tc>
        <w:tc>
          <w:tcPr>
            <w:tcW w:w="767" w:type="pct"/>
          </w:tcPr>
          <w:p w14:paraId="6F9ED4BE" w14:textId="77777777" w:rsidR="006E543B" w:rsidRPr="00C33777" w:rsidRDefault="006E543B">
            <w:r w:rsidRPr="00C33777">
              <w:t>&gt; 3.0</w:t>
            </w:r>
          </w:p>
        </w:tc>
        <w:tc>
          <w:tcPr>
            <w:tcW w:w="845" w:type="pct"/>
          </w:tcPr>
          <w:p w14:paraId="3B546C84" w14:textId="77777777" w:rsidR="006E543B" w:rsidRPr="00C33777" w:rsidRDefault="006E543B">
            <w:r w:rsidRPr="00C33777">
              <w:t>&gt; 3.0</w:t>
            </w:r>
          </w:p>
        </w:tc>
      </w:tr>
      <w:tr w:rsidR="006E543B" w14:paraId="4C5AB2E0" w14:textId="77777777">
        <w:tc>
          <w:tcPr>
            <w:tcW w:w="840" w:type="pct"/>
            <w:vMerge w:val="restart"/>
          </w:tcPr>
          <w:p w14:paraId="4C8E73CB" w14:textId="77777777" w:rsidR="006E543B" w:rsidRPr="00C33777" w:rsidRDefault="006E543B">
            <w:r w:rsidRPr="00C33777">
              <w:t>34</w:t>
            </w:r>
          </w:p>
        </w:tc>
        <w:tc>
          <w:tcPr>
            <w:tcW w:w="900" w:type="pct"/>
            <w:vMerge/>
          </w:tcPr>
          <w:p w14:paraId="0FFD2085" w14:textId="77777777" w:rsidR="006E543B" w:rsidRPr="00C33777" w:rsidRDefault="006E543B"/>
        </w:tc>
        <w:tc>
          <w:tcPr>
            <w:tcW w:w="884" w:type="pct"/>
          </w:tcPr>
          <w:p w14:paraId="7CD545C3" w14:textId="77777777" w:rsidR="006E543B" w:rsidRPr="00C33777" w:rsidRDefault="006E543B">
            <w:r w:rsidRPr="00C33777">
              <w:t>YEF</w:t>
            </w:r>
          </w:p>
        </w:tc>
        <w:tc>
          <w:tcPr>
            <w:tcW w:w="763" w:type="pct"/>
          </w:tcPr>
          <w:p w14:paraId="1CE23391" w14:textId="77777777" w:rsidR="006E543B" w:rsidRPr="00C33777" w:rsidRDefault="006E543B">
            <w:r w:rsidRPr="00C33777">
              <w:t>~ 2.1</w:t>
            </w:r>
          </w:p>
        </w:tc>
        <w:tc>
          <w:tcPr>
            <w:tcW w:w="767" w:type="pct"/>
          </w:tcPr>
          <w:p w14:paraId="2CE1008B" w14:textId="77777777" w:rsidR="006E543B" w:rsidRPr="00C33777" w:rsidRDefault="006E543B">
            <w:r w:rsidRPr="00C33777">
              <w:t>~ 2.4</w:t>
            </w:r>
          </w:p>
        </w:tc>
        <w:tc>
          <w:tcPr>
            <w:tcW w:w="845" w:type="pct"/>
          </w:tcPr>
          <w:p w14:paraId="4EDE972F" w14:textId="77777777" w:rsidR="006E543B" w:rsidRPr="00C33777" w:rsidRDefault="006E543B">
            <w:r w:rsidRPr="00C33777">
              <w:t>~ 1.5</w:t>
            </w:r>
          </w:p>
        </w:tc>
      </w:tr>
      <w:tr w:rsidR="006E543B" w14:paraId="08F398FC" w14:textId="77777777">
        <w:tc>
          <w:tcPr>
            <w:tcW w:w="840" w:type="pct"/>
            <w:vMerge/>
          </w:tcPr>
          <w:p w14:paraId="4E8D1C2F" w14:textId="77777777" w:rsidR="006E543B" w:rsidRPr="00C33777" w:rsidRDefault="006E543B"/>
        </w:tc>
        <w:tc>
          <w:tcPr>
            <w:tcW w:w="900" w:type="pct"/>
            <w:vMerge/>
          </w:tcPr>
          <w:p w14:paraId="167F04A1" w14:textId="77777777" w:rsidR="006E543B" w:rsidRPr="00C33777" w:rsidRDefault="006E543B"/>
        </w:tc>
        <w:tc>
          <w:tcPr>
            <w:tcW w:w="884" w:type="pct"/>
          </w:tcPr>
          <w:p w14:paraId="21E147E4" w14:textId="77777777" w:rsidR="006E543B" w:rsidRPr="00C33777" w:rsidRDefault="006E543B">
            <w:r w:rsidRPr="00C33777">
              <w:t>YTF</w:t>
            </w:r>
          </w:p>
        </w:tc>
        <w:tc>
          <w:tcPr>
            <w:tcW w:w="763" w:type="pct"/>
          </w:tcPr>
          <w:p w14:paraId="5A8FC088" w14:textId="77777777" w:rsidR="006E543B" w:rsidRPr="00C33777" w:rsidRDefault="006E543B">
            <w:r w:rsidRPr="00C33777">
              <w:t>~ 2.4</w:t>
            </w:r>
          </w:p>
        </w:tc>
        <w:tc>
          <w:tcPr>
            <w:tcW w:w="767" w:type="pct"/>
          </w:tcPr>
          <w:p w14:paraId="57D9FEEA" w14:textId="77777777" w:rsidR="006E543B" w:rsidRPr="00C33777" w:rsidRDefault="006E543B">
            <w:r w:rsidRPr="00C33777">
              <w:t>~ 2.5</w:t>
            </w:r>
          </w:p>
        </w:tc>
        <w:tc>
          <w:tcPr>
            <w:tcW w:w="845" w:type="pct"/>
          </w:tcPr>
          <w:p w14:paraId="61154B38" w14:textId="77777777" w:rsidR="006E543B" w:rsidRPr="00C33777" w:rsidRDefault="006E543B">
            <w:r w:rsidRPr="00C33777">
              <w:t>~ 2.1</w:t>
            </w:r>
          </w:p>
        </w:tc>
      </w:tr>
      <w:tr w:rsidR="006E543B" w14:paraId="1FC28DBC" w14:textId="77777777">
        <w:tc>
          <w:tcPr>
            <w:tcW w:w="840" w:type="pct"/>
            <w:vMerge w:val="restart"/>
          </w:tcPr>
          <w:p w14:paraId="0440B5C5" w14:textId="77777777" w:rsidR="006E543B" w:rsidRPr="00C33777" w:rsidRDefault="006E543B">
            <w:r w:rsidRPr="00C33777">
              <w:t>32</w:t>
            </w:r>
          </w:p>
        </w:tc>
        <w:tc>
          <w:tcPr>
            <w:tcW w:w="900" w:type="pct"/>
            <w:vMerge w:val="restart"/>
          </w:tcPr>
          <w:p w14:paraId="4189FF36" w14:textId="77777777" w:rsidR="006E543B" w:rsidRPr="00C33777" w:rsidRDefault="006E543B">
            <w:r w:rsidRPr="00C33777">
              <w:t>Block Slide</w:t>
            </w:r>
          </w:p>
        </w:tc>
        <w:tc>
          <w:tcPr>
            <w:tcW w:w="884" w:type="pct"/>
          </w:tcPr>
          <w:p w14:paraId="6610A0BE" w14:textId="77777777" w:rsidR="006E543B" w:rsidRPr="00C33777" w:rsidRDefault="006E543B">
            <w:r w:rsidRPr="00C33777">
              <w:t>YEF</w:t>
            </w:r>
          </w:p>
        </w:tc>
        <w:tc>
          <w:tcPr>
            <w:tcW w:w="763" w:type="pct"/>
          </w:tcPr>
          <w:p w14:paraId="26F388F8" w14:textId="77777777" w:rsidR="006E543B" w:rsidRPr="00C33777" w:rsidRDefault="006E543B">
            <w:r w:rsidRPr="00C33777">
              <w:t>~ 2.4</w:t>
            </w:r>
          </w:p>
        </w:tc>
        <w:tc>
          <w:tcPr>
            <w:tcW w:w="767" w:type="pct"/>
          </w:tcPr>
          <w:p w14:paraId="67DA53CE" w14:textId="77777777" w:rsidR="006E543B" w:rsidRPr="00C33777" w:rsidRDefault="006E543B">
            <w:r w:rsidRPr="00C33777">
              <w:t>&gt; 3.0</w:t>
            </w:r>
          </w:p>
        </w:tc>
        <w:tc>
          <w:tcPr>
            <w:tcW w:w="845" w:type="pct"/>
          </w:tcPr>
          <w:p w14:paraId="3DCDEB24" w14:textId="77777777" w:rsidR="006E543B" w:rsidRPr="00C33777" w:rsidRDefault="006E543B">
            <w:r w:rsidRPr="00C33777">
              <w:t>~ 1.8</w:t>
            </w:r>
          </w:p>
        </w:tc>
      </w:tr>
      <w:tr w:rsidR="006E543B" w14:paraId="46EE7F09" w14:textId="77777777">
        <w:tc>
          <w:tcPr>
            <w:tcW w:w="840" w:type="pct"/>
            <w:vMerge/>
          </w:tcPr>
          <w:p w14:paraId="05C42DFB" w14:textId="77777777" w:rsidR="006E543B" w:rsidRPr="00C33777" w:rsidRDefault="006E543B"/>
        </w:tc>
        <w:tc>
          <w:tcPr>
            <w:tcW w:w="900" w:type="pct"/>
            <w:vMerge/>
          </w:tcPr>
          <w:p w14:paraId="5224B100" w14:textId="77777777" w:rsidR="006E543B" w:rsidRPr="00C33777" w:rsidRDefault="006E543B"/>
        </w:tc>
        <w:tc>
          <w:tcPr>
            <w:tcW w:w="884" w:type="pct"/>
          </w:tcPr>
          <w:p w14:paraId="64A73D64" w14:textId="77777777" w:rsidR="006E543B" w:rsidRPr="00C33777" w:rsidRDefault="006E543B">
            <w:r w:rsidRPr="00C33777">
              <w:t>YTF</w:t>
            </w:r>
          </w:p>
        </w:tc>
        <w:tc>
          <w:tcPr>
            <w:tcW w:w="763" w:type="pct"/>
          </w:tcPr>
          <w:p w14:paraId="7EEB10D9" w14:textId="77777777" w:rsidR="006E543B" w:rsidRPr="00C33777" w:rsidRDefault="006E543B">
            <w:r w:rsidRPr="00C33777">
              <w:t>~ 3.0</w:t>
            </w:r>
          </w:p>
        </w:tc>
        <w:tc>
          <w:tcPr>
            <w:tcW w:w="767" w:type="pct"/>
          </w:tcPr>
          <w:p w14:paraId="1AF247C6" w14:textId="77777777" w:rsidR="006E543B" w:rsidRPr="00C33777" w:rsidRDefault="006E543B">
            <w:r w:rsidRPr="00C33777">
              <w:t>&gt; 3.0</w:t>
            </w:r>
          </w:p>
        </w:tc>
        <w:tc>
          <w:tcPr>
            <w:tcW w:w="845" w:type="pct"/>
          </w:tcPr>
          <w:p w14:paraId="5BB842FB" w14:textId="77777777" w:rsidR="006E543B" w:rsidRPr="00C33777" w:rsidRDefault="006E543B">
            <w:r w:rsidRPr="00C33777">
              <w:t>~ 2.3</w:t>
            </w:r>
          </w:p>
        </w:tc>
      </w:tr>
      <w:tr w:rsidR="006E543B" w14:paraId="0DD39D86" w14:textId="77777777">
        <w:tc>
          <w:tcPr>
            <w:tcW w:w="840" w:type="pct"/>
            <w:vMerge w:val="restart"/>
          </w:tcPr>
          <w:p w14:paraId="468C4CAB" w14:textId="77777777" w:rsidR="006E543B" w:rsidRPr="00C33777" w:rsidRDefault="006E543B">
            <w:r w:rsidRPr="00C33777">
              <w:t>33</w:t>
            </w:r>
          </w:p>
        </w:tc>
        <w:tc>
          <w:tcPr>
            <w:tcW w:w="900" w:type="pct"/>
            <w:vMerge/>
          </w:tcPr>
          <w:p w14:paraId="0F661224" w14:textId="77777777" w:rsidR="006E543B" w:rsidRPr="00C33777" w:rsidRDefault="006E543B"/>
        </w:tc>
        <w:tc>
          <w:tcPr>
            <w:tcW w:w="884" w:type="pct"/>
          </w:tcPr>
          <w:p w14:paraId="59D2B6A2" w14:textId="77777777" w:rsidR="006E543B" w:rsidRPr="00C33777" w:rsidRDefault="006E543B">
            <w:r w:rsidRPr="00C33777">
              <w:t>YEF</w:t>
            </w:r>
          </w:p>
        </w:tc>
        <w:tc>
          <w:tcPr>
            <w:tcW w:w="763" w:type="pct"/>
          </w:tcPr>
          <w:p w14:paraId="03B5509A" w14:textId="77777777" w:rsidR="006E543B" w:rsidRPr="00C33777" w:rsidRDefault="006E543B">
            <w:r w:rsidRPr="00C33777">
              <w:t>~ 2.1</w:t>
            </w:r>
          </w:p>
        </w:tc>
        <w:tc>
          <w:tcPr>
            <w:tcW w:w="767" w:type="pct"/>
          </w:tcPr>
          <w:p w14:paraId="5DE1DF10" w14:textId="77777777" w:rsidR="006E543B" w:rsidRPr="00C33777" w:rsidRDefault="006E543B">
            <w:r w:rsidRPr="00C33777">
              <w:t>&gt; 3.0</w:t>
            </w:r>
          </w:p>
        </w:tc>
        <w:tc>
          <w:tcPr>
            <w:tcW w:w="845" w:type="pct"/>
          </w:tcPr>
          <w:p w14:paraId="3D374EB7" w14:textId="77777777" w:rsidR="006E543B" w:rsidRPr="00C33777" w:rsidRDefault="006E543B">
            <w:r w:rsidRPr="00C33777">
              <w:t>~ 1.6</w:t>
            </w:r>
          </w:p>
        </w:tc>
      </w:tr>
      <w:tr w:rsidR="006E543B" w14:paraId="45841CE7" w14:textId="77777777">
        <w:tc>
          <w:tcPr>
            <w:tcW w:w="840" w:type="pct"/>
            <w:vMerge/>
          </w:tcPr>
          <w:p w14:paraId="0A4EC565" w14:textId="77777777" w:rsidR="006E543B" w:rsidRPr="00C33777" w:rsidRDefault="006E543B"/>
        </w:tc>
        <w:tc>
          <w:tcPr>
            <w:tcW w:w="900" w:type="pct"/>
            <w:vMerge/>
          </w:tcPr>
          <w:p w14:paraId="0AF77183" w14:textId="77777777" w:rsidR="006E543B" w:rsidRPr="00C33777" w:rsidRDefault="006E543B"/>
        </w:tc>
        <w:tc>
          <w:tcPr>
            <w:tcW w:w="884" w:type="pct"/>
          </w:tcPr>
          <w:p w14:paraId="51CA5C72" w14:textId="77777777" w:rsidR="006E543B" w:rsidRPr="00C33777" w:rsidRDefault="006E543B">
            <w:r w:rsidRPr="00C33777">
              <w:t>YTF</w:t>
            </w:r>
          </w:p>
        </w:tc>
        <w:tc>
          <w:tcPr>
            <w:tcW w:w="763" w:type="pct"/>
          </w:tcPr>
          <w:p w14:paraId="5B49618C" w14:textId="77777777" w:rsidR="006E543B" w:rsidRPr="00C33777" w:rsidRDefault="006E543B">
            <w:r w:rsidRPr="00C33777">
              <w:t>&gt; 3.0</w:t>
            </w:r>
          </w:p>
        </w:tc>
        <w:tc>
          <w:tcPr>
            <w:tcW w:w="767" w:type="pct"/>
          </w:tcPr>
          <w:p w14:paraId="2930136C" w14:textId="77777777" w:rsidR="006E543B" w:rsidRPr="00C33777" w:rsidRDefault="006E543B">
            <w:r w:rsidRPr="00C33777">
              <w:t>&gt; 3.0</w:t>
            </w:r>
          </w:p>
        </w:tc>
        <w:tc>
          <w:tcPr>
            <w:tcW w:w="845" w:type="pct"/>
          </w:tcPr>
          <w:p w14:paraId="3465EEBA" w14:textId="77777777" w:rsidR="006E543B" w:rsidRPr="00C33777" w:rsidRDefault="006E543B">
            <w:r w:rsidRPr="00C33777">
              <w:t>~ 3.0</w:t>
            </w:r>
          </w:p>
        </w:tc>
      </w:tr>
      <w:tr w:rsidR="006E543B" w14:paraId="7F0B4EBF" w14:textId="77777777">
        <w:tc>
          <w:tcPr>
            <w:tcW w:w="840" w:type="pct"/>
            <w:vMerge w:val="restart"/>
          </w:tcPr>
          <w:p w14:paraId="7855A0C2" w14:textId="77777777" w:rsidR="006E543B" w:rsidRPr="00C33777" w:rsidRDefault="006E543B">
            <w:r w:rsidRPr="00C33777">
              <w:t>34</w:t>
            </w:r>
          </w:p>
        </w:tc>
        <w:tc>
          <w:tcPr>
            <w:tcW w:w="900" w:type="pct"/>
            <w:vMerge/>
          </w:tcPr>
          <w:p w14:paraId="08052053" w14:textId="77777777" w:rsidR="006E543B" w:rsidRPr="00C33777" w:rsidRDefault="006E543B"/>
        </w:tc>
        <w:tc>
          <w:tcPr>
            <w:tcW w:w="884" w:type="pct"/>
          </w:tcPr>
          <w:p w14:paraId="47B5CEB8" w14:textId="77777777" w:rsidR="006E543B" w:rsidRPr="00C33777" w:rsidRDefault="006E543B">
            <w:r w:rsidRPr="00C33777">
              <w:t>YEF</w:t>
            </w:r>
          </w:p>
        </w:tc>
        <w:tc>
          <w:tcPr>
            <w:tcW w:w="763" w:type="pct"/>
          </w:tcPr>
          <w:p w14:paraId="24C83606" w14:textId="77777777" w:rsidR="006E543B" w:rsidRPr="00C33777" w:rsidRDefault="006E543B">
            <w:r w:rsidRPr="00C33777">
              <w:t>~ 2.1</w:t>
            </w:r>
          </w:p>
        </w:tc>
        <w:tc>
          <w:tcPr>
            <w:tcW w:w="767" w:type="pct"/>
          </w:tcPr>
          <w:p w14:paraId="2FCD3B1A" w14:textId="77777777" w:rsidR="006E543B" w:rsidRPr="00C33777" w:rsidRDefault="006E543B">
            <w:r w:rsidRPr="00C33777">
              <w:t>&gt; 3.0</w:t>
            </w:r>
          </w:p>
        </w:tc>
        <w:tc>
          <w:tcPr>
            <w:tcW w:w="845" w:type="pct"/>
          </w:tcPr>
          <w:p w14:paraId="6F6133C0" w14:textId="77777777" w:rsidR="006E543B" w:rsidRPr="00C33777" w:rsidRDefault="006E543B">
            <w:r w:rsidRPr="00C33777">
              <w:t>~ 1.6</w:t>
            </w:r>
          </w:p>
        </w:tc>
      </w:tr>
      <w:tr w:rsidR="006E543B" w14:paraId="2782E9F4" w14:textId="77777777">
        <w:tc>
          <w:tcPr>
            <w:tcW w:w="840" w:type="pct"/>
            <w:vMerge/>
          </w:tcPr>
          <w:p w14:paraId="6FD8FB48" w14:textId="77777777" w:rsidR="006E543B" w:rsidRPr="00C33777" w:rsidRDefault="006E543B"/>
        </w:tc>
        <w:tc>
          <w:tcPr>
            <w:tcW w:w="900" w:type="pct"/>
            <w:vMerge/>
          </w:tcPr>
          <w:p w14:paraId="722CE9C5" w14:textId="77777777" w:rsidR="006E543B" w:rsidRPr="00C33777" w:rsidRDefault="006E543B"/>
        </w:tc>
        <w:tc>
          <w:tcPr>
            <w:tcW w:w="884" w:type="pct"/>
          </w:tcPr>
          <w:p w14:paraId="40112B12" w14:textId="77777777" w:rsidR="006E543B" w:rsidRPr="00C33777" w:rsidRDefault="006E543B">
            <w:r w:rsidRPr="00C33777">
              <w:t>YTF</w:t>
            </w:r>
          </w:p>
        </w:tc>
        <w:tc>
          <w:tcPr>
            <w:tcW w:w="763" w:type="pct"/>
          </w:tcPr>
          <w:p w14:paraId="6DAE18CB" w14:textId="77777777" w:rsidR="006E543B" w:rsidRPr="00C33777" w:rsidRDefault="006E543B">
            <w:r w:rsidRPr="00C33777">
              <w:t>~ 2.1</w:t>
            </w:r>
          </w:p>
        </w:tc>
        <w:tc>
          <w:tcPr>
            <w:tcW w:w="767" w:type="pct"/>
          </w:tcPr>
          <w:p w14:paraId="4AFA19FC" w14:textId="77777777" w:rsidR="006E543B" w:rsidRPr="00C33777" w:rsidRDefault="006E543B">
            <w:r w:rsidRPr="00C33777">
              <w:t>&gt; 3.0</w:t>
            </w:r>
          </w:p>
        </w:tc>
        <w:tc>
          <w:tcPr>
            <w:tcW w:w="845" w:type="pct"/>
          </w:tcPr>
          <w:p w14:paraId="77C3A44C" w14:textId="77777777" w:rsidR="006E543B" w:rsidRPr="00C33777" w:rsidRDefault="006E543B">
            <w:r w:rsidRPr="00C33777">
              <w:t>~ 1.9</w:t>
            </w:r>
          </w:p>
        </w:tc>
      </w:tr>
      <w:tr w:rsidR="006E543B" w14:paraId="71FD3B00" w14:textId="77777777">
        <w:tc>
          <w:tcPr>
            <w:tcW w:w="840" w:type="pct"/>
          </w:tcPr>
          <w:p w14:paraId="6455F04F" w14:textId="77777777" w:rsidR="006E543B" w:rsidRPr="00C33777" w:rsidRDefault="006E543B">
            <w:r w:rsidRPr="00C33777">
              <w:t>32</w:t>
            </w:r>
          </w:p>
        </w:tc>
        <w:tc>
          <w:tcPr>
            <w:tcW w:w="900" w:type="pct"/>
          </w:tcPr>
          <w:p w14:paraId="4FF0E928" w14:textId="77777777" w:rsidR="006E543B" w:rsidRPr="00C33777" w:rsidRDefault="006E543B">
            <w:r w:rsidRPr="00C33777">
              <w:t>Circular</w:t>
            </w:r>
          </w:p>
        </w:tc>
        <w:tc>
          <w:tcPr>
            <w:tcW w:w="884" w:type="pct"/>
          </w:tcPr>
          <w:p w14:paraId="682D70EE" w14:textId="77777777" w:rsidR="006E543B" w:rsidRPr="00C33777" w:rsidRDefault="006E543B">
            <w:r w:rsidRPr="00C33777">
              <w:t>YEF</w:t>
            </w:r>
          </w:p>
        </w:tc>
        <w:tc>
          <w:tcPr>
            <w:tcW w:w="763" w:type="pct"/>
          </w:tcPr>
          <w:p w14:paraId="32524CA7" w14:textId="77777777" w:rsidR="006E543B" w:rsidRPr="00C33777" w:rsidRDefault="006E543B">
            <w:r w:rsidRPr="00C33777">
              <w:t>~ 1.8</w:t>
            </w:r>
          </w:p>
        </w:tc>
        <w:tc>
          <w:tcPr>
            <w:tcW w:w="767" w:type="pct"/>
          </w:tcPr>
          <w:p w14:paraId="1A53759E" w14:textId="77777777" w:rsidR="006E543B" w:rsidRPr="00C33777" w:rsidRDefault="006E543B">
            <w:r w:rsidRPr="00C33777">
              <w:t>~ 1.7</w:t>
            </w:r>
          </w:p>
        </w:tc>
        <w:tc>
          <w:tcPr>
            <w:tcW w:w="845" w:type="pct"/>
          </w:tcPr>
          <w:p w14:paraId="0ED3E4CD" w14:textId="77777777" w:rsidR="006E543B" w:rsidRPr="00C33777" w:rsidRDefault="006E543B">
            <w:r w:rsidRPr="00C33777">
              <w:t>~ 1.6</w:t>
            </w:r>
          </w:p>
        </w:tc>
      </w:tr>
      <w:tr w:rsidR="006E543B" w14:paraId="64E7D46A" w14:textId="77777777">
        <w:tc>
          <w:tcPr>
            <w:tcW w:w="840" w:type="pct"/>
          </w:tcPr>
          <w:p w14:paraId="1ACD677D" w14:textId="77777777" w:rsidR="006E543B" w:rsidRPr="00C33777" w:rsidRDefault="006E543B">
            <w:r>
              <w:t>32</w:t>
            </w:r>
          </w:p>
        </w:tc>
        <w:tc>
          <w:tcPr>
            <w:tcW w:w="900" w:type="pct"/>
            <w:vMerge w:val="restart"/>
          </w:tcPr>
          <w:p w14:paraId="5507DCE2" w14:textId="77777777" w:rsidR="006E543B" w:rsidRPr="00C33777" w:rsidRDefault="006E543B">
            <w:r>
              <w:t>Block Slide w’ Flood Loading (RL42.5m)</w:t>
            </w:r>
          </w:p>
        </w:tc>
        <w:tc>
          <w:tcPr>
            <w:tcW w:w="884" w:type="pct"/>
          </w:tcPr>
          <w:p w14:paraId="29B1A5F7" w14:textId="77777777" w:rsidR="006E543B" w:rsidRPr="00C33777" w:rsidRDefault="006E543B">
            <w:r>
              <w:t>YEF</w:t>
            </w:r>
          </w:p>
        </w:tc>
        <w:tc>
          <w:tcPr>
            <w:tcW w:w="763" w:type="pct"/>
          </w:tcPr>
          <w:p w14:paraId="1F38C2BC" w14:textId="77777777" w:rsidR="006E543B" w:rsidRPr="00C33777" w:rsidRDefault="006E543B">
            <w:r w:rsidRPr="00DE7934">
              <w:t>2.2</w:t>
            </w:r>
          </w:p>
        </w:tc>
        <w:tc>
          <w:tcPr>
            <w:tcW w:w="767" w:type="pct"/>
          </w:tcPr>
          <w:p w14:paraId="5F935D25" w14:textId="77777777" w:rsidR="006E543B" w:rsidRPr="00C33777" w:rsidRDefault="006E543B">
            <w:r>
              <w:t>NA</w:t>
            </w:r>
          </w:p>
        </w:tc>
        <w:tc>
          <w:tcPr>
            <w:tcW w:w="845" w:type="pct"/>
          </w:tcPr>
          <w:p w14:paraId="33692CC8" w14:textId="77777777" w:rsidR="006E543B" w:rsidRPr="00C33777" w:rsidRDefault="006E543B">
            <w:r>
              <w:t>NA</w:t>
            </w:r>
          </w:p>
        </w:tc>
      </w:tr>
      <w:tr w:rsidR="006E543B" w14:paraId="6A03ABBF" w14:textId="77777777">
        <w:tc>
          <w:tcPr>
            <w:tcW w:w="840" w:type="pct"/>
          </w:tcPr>
          <w:p w14:paraId="2CCCC598" w14:textId="77777777" w:rsidR="006E543B" w:rsidRDefault="006E543B">
            <w:r>
              <w:t>33</w:t>
            </w:r>
          </w:p>
        </w:tc>
        <w:tc>
          <w:tcPr>
            <w:tcW w:w="900" w:type="pct"/>
            <w:vMerge/>
          </w:tcPr>
          <w:p w14:paraId="46C51EF3" w14:textId="77777777" w:rsidR="006E543B" w:rsidRDefault="006E543B"/>
        </w:tc>
        <w:tc>
          <w:tcPr>
            <w:tcW w:w="884" w:type="pct"/>
          </w:tcPr>
          <w:p w14:paraId="13413C1A" w14:textId="77777777" w:rsidR="006E543B" w:rsidRPr="00C33777" w:rsidRDefault="006E543B">
            <w:r>
              <w:t>YEF</w:t>
            </w:r>
          </w:p>
        </w:tc>
        <w:tc>
          <w:tcPr>
            <w:tcW w:w="763" w:type="pct"/>
          </w:tcPr>
          <w:p w14:paraId="48AB7388" w14:textId="77777777" w:rsidR="006E543B" w:rsidRPr="00C33777" w:rsidRDefault="006E543B">
            <w:r>
              <w:t>2.03</w:t>
            </w:r>
          </w:p>
        </w:tc>
        <w:tc>
          <w:tcPr>
            <w:tcW w:w="767" w:type="pct"/>
          </w:tcPr>
          <w:p w14:paraId="747C0A2F" w14:textId="77777777" w:rsidR="006E543B" w:rsidRPr="00C33777" w:rsidRDefault="006E543B">
            <w:r>
              <w:t>NA</w:t>
            </w:r>
          </w:p>
        </w:tc>
        <w:tc>
          <w:tcPr>
            <w:tcW w:w="845" w:type="pct"/>
          </w:tcPr>
          <w:p w14:paraId="559FAED9" w14:textId="77777777" w:rsidR="006E543B" w:rsidRPr="00C33777" w:rsidRDefault="006E543B">
            <w:r>
              <w:t>NA</w:t>
            </w:r>
          </w:p>
        </w:tc>
      </w:tr>
      <w:tr w:rsidR="006E543B" w14:paraId="57F87FE8" w14:textId="77777777">
        <w:tc>
          <w:tcPr>
            <w:tcW w:w="840" w:type="pct"/>
          </w:tcPr>
          <w:p w14:paraId="29E0B453" w14:textId="77777777" w:rsidR="006E543B" w:rsidRDefault="006E543B">
            <w:r>
              <w:t>34</w:t>
            </w:r>
          </w:p>
        </w:tc>
        <w:tc>
          <w:tcPr>
            <w:tcW w:w="900" w:type="pct"/>
            <w:vMerge/>
          </w:tcPr>
          <w:p w14:paraId="2C72AA3F" w14:textId="77777777" w:rsidR="006E543B" w:rsidRDefault="006E543B"/>
        </w:tc>
        <w:tc>
          <w:tcPr>
            <w:tcW w:w="884" w:type="pct"/>
          </w:tcPr>
          <w:p w14:paraId="45FA0169" w14:textId="77777777" w:rsidR="006E543B" w:rsidRPr="00C33777" w:rsidRDefault="006E543B">
            <w:r>
              <w:t>YEF</w:t>
            </w:r>
          </w:p>
        </w:tc>
        <w:tc>
          <w:tcPr>
            <w:tcW w:w="763" w:type="pct"/>
          </w:tcPr>
          <w:p w14:paraId="231500C6" w14:textId="77777777" w:rsidR="006E543B" w:rsidRPr="00C33777" w:rsidRDefault="006E543B">
            <w:r>
              <w:t>1.89</w:t>
            </w:r>
          </w:p>
        </w:tc>
        <w:tc>
          <w:tcPr>
            <w:tcW w:w="767" w:type="pct"/>
          </w:tcPr>
          <w:p w14:paraId="77CB676B" w14:textId="77777777" w:rsidR="006E543B" w:rsidRPr="00C33777" w:rsidRDefault="006E543B">
            <w:r>
              <w:t>NA</w:t>
            </w:r>
          </w:p>
        </w:tc>
        <w:tc>
          <w:tcPr>
            <w:tcW w:w="845" w:type="pct"/>
          </w:tcPr>
          <w:p w14:paraId="514B7C9D" w14:textId="77777777" w:rsidR="006E543B" w:rsidRPr="00C33777" w:rsidRDefault="006E543B">
            <w:r>
              <w:t>NA</w:t>
            </w:r>
          </w:p>
        </w:tc>
      </w:tr>
    </w:tbl>
    <w:p w14:paraId="734FBE32" w14:textId="77777777" w:rsidR="008151B6" w:rsidRPr="0051511F" w:rsidRDefault="008151B6" w:rsidP="008151B6">
      <w:pPr>
        <w:pStyle w:val="Sub-HeadingNot-Numbered"/>
      </w:pPr>
    </w:p>
    <w:p w14:paraId="5217E637" w14:textId="77777777" w:rsidR="001B298F" w:rsidRDefault="001B298F">
      <w:pPr>
        <w:spacing w:after="0" w:line="240" w:lineRule="auto"/>
        <w:rPr>
          <w:rFonts w:eastAsia="MuseoSansRounded-300" w:cs="MuseoSansRounded-300"/>
          <w:b/>
          <w:bCs/>
          <w:sz w:val="20"/>
          <w:szCs w:val="22"/>
        </w:rPr>
      </w:pPr>
      <w:r>
        <w:br w:type="page"/>
      </w:r>
    </w:p>
    <w:p w14:paraId="554078FA" w14:textId="462344EC" w:rsidR="008151B6" w:rsidRDefault="008151B6" w:rsidP="008151B6">
      <w:pPr>
        <w:pStyle w:val="Sub-HeadingNot-Numbered"/>
      </w:pPr>
      <w:r>
        <w:t xml:space="preserve">Levee </w:t>
      </w:r>
      <w:r w:rsidRPr="00625124">
        <w:t>Embankment</w:t>
      </w:r>
      <w:r>
        <w:t>/Slopes</w:t>
      </w:r>
    </w:p>
    <w:p w14:paraId="256DEF8E" w14:textId="77777777" w:rsidR="008151B6" w:rsidRPr="005E06FC" w:rsidRDefault="008151B6" w:rsidP="008151B6">
      <w:r>
        <w:t xml:space="preserve">A representative section at MRD CH2000 was analysed, considered to be an adverse case where embankment slopes are locally steep. </w:t>
      </w:r>
      <w:r w:rsidRPr="005E06FC">
        <w:t xml:space="preserve">The geometry at this location comprises: </w:t>
      </w:r>
    </w:p>
    <w:p w14:paraId="058BE12C" w14:textId="77777777" w:rsidR="008151B6" w:rsidRPr="005E06FC" w:rsidRDefault="008151B6" w:rsidP="00ED69BB">
      <w:pPr>
        <w:pStyle w:val="ListParagraph"/>
        <w:numPr>
          <w:ilvl w:val="0"/>
          <w:numId w:val="80"/>
        </w:numPr>
      </w:pPr>
      <w:r w:rsidRPr="005E06FC">
        <w:t>Total slope height of 35 m</w:t>
      </w:r>
      <w:r>
        <w:t>,</w:t>
      </w:r>
      <w:r w:rsidRPr="005E06FC">
        <w:t xml:space="preserve"> </w:t>
      </w:r>
    </w:p>
    <w:p w14:paraId="624A0C81" w14:textId="77777777" w:rsidR="008151B6" w:rsidRPr="005E06FC" w:rsidRDefault="008151B6" w:rsidP="00ED69BB">
      <w:pPr>
        <w:pStyle w:val="ListParagraph"/>
        <w:numPr>
          <w:ilvl w:val="0"/>
          <w:numId w:val="80"/>
        </w:numPr>
      </w:pPr>
      <w:r w:rsidRPr="005E06FC">
        <w:t xml:space="preserve">Batter slope of </w:t>
      </w:r>
      <w:r w:rsidRPr="003D064A">
        <w:t>4H:1V</w:t>
      </w:r>
      <w:r w:rsidRPr="005E06FC">
        <w:t xml:space="preserve"> above RL</w:t>
      </w:r>
      <w:r>
        <w:t xml:space="preserve"> </w:t>
      </w:r>
      <w:r w:rsidRPr="005E06FC">
        <w:t>37m</w:t>
      </w:r>
      <w:r>
        <w:t>, and</w:t>
      </w:r>
    </w:p>
    <w:p w14:paraId="4DCEA18E" w14:textId="77777777" w:rsidR="008151B6" w:rsidRDefault="008151B6" w:rsidP="00ED69BB">
      <w:pPr>
        <w:pStyle w:val="ListParagraph"/>
        <w:numPr>
          <w:ilvl w:val="0"/>
          <w:numId w:val="80"/>
        </w:numPr>
      </w:pPr>
      <w:r w:rsidRPr="005E06FC">
        <w:t>Batter slopes of 2.5H:1V below RL</w:t>
      </w:r>
      <w:r>
        <w:t xml:space="preserve"> </w:t>
      </w:r>
      <w:r w:rsidRPr="005E06FC">
        <w:t>37</w:t>
      </w:r>
      <w:r>
        <w:t>m</w:t>
      </w:r>
      <w:r w:rsidRPr="005E06FC">
        <w:t xml:space="preserve"> with intermediate berms for an overall slope angle of 3H:1V. </w:t>
      </w:r>
    </w:p>
    <w:p w14:paraId="0B18A59F" w14:textId="77777777" w:rsidR="008151B6" w:rsidRPr="005E06FC" w:rsidRDefault="008151B6" w:rsidP="008151B6">
      <w:r w:rsidRPr="005E06FC">
        <w:t xml:space="preserve">The analyses have been undertaken for the following lake levels: </w:t>
      </w:r>
    </w:p>
    <w:p w14:paraId="4B9680DB" w14:textId="77777777" w:rsidR="008151B6" w:rsidRPr="005E06FC" w:rsidRDefault="008151B6" w:rsidP="00ED69BB">
      <w:pPr>
        <w:pStyle w:val="ListParagraph"/>
        <w:numPr>
          <w:ilvl w:val="0"/>
          <w:numId w:val="81"/>
        </w:numPr>
      </w:pPr>
      <w:r>
        <w:t>EOM</w:t>
      </w:r>
      <w:r w:rsidRPr="005E06FC">
        <w:t xml:space="preserve"> (no lake)</w:t>
      </w:r>
      <w:r>
        <w:t>,</w:t>
      </w:r>
      <w:r w:rsidRPr="005E06FC">
        <w:t xml:space="preserve"> </w:t>
      </w:r>
      <w:r>
        <w:t>and</w:t>
      </w:r>
    </w:p>
    <w:p w14:paraId="67DA1EF5" w14:textId="77777777" w:rsidR="008151B6" w:rsidRDefault="008151B6" w:rsidP="00ED69BB">
      <w:pPr>
        <w:pStyle w:val="ListParagraph"/>
        <w:numPr>
          <w:ilvl w:val="0"/>
          <w:numId w:val="81"/>
        </w:numPr>
      </w:pPr>
      <w:r>
        <w:t xml:space="preserve">Lake levels of RL </w:t>
      </w:r>
      <w:r w:rsidRPr="005E06FC">
        <w:t>10</w:t>
      </w:r>
      <w:r>
        <w:t>, 20, 30 and 37 m.</w:t>
      </w:r>
    </w:p>
    <w:p w14:paraId="35E28F32" w14:textId="67745051" w:rsidR="008151B6" w:rsidRDefault="008151B6" w:rsidP="008151B6">
      <w:r>
        <w:t>The analyses have assumed a worst-case scenario and used the current profile of MRD slopes. The results of the analysis are presented in</w:t>
      </w:r>
      <w:r w:rsidR="00B71321">
        <w:t xml:space="preserve"> </w:t>
      </w:r>
      <w:r w:rsidR="00B71321">
        <w:fldChar w:fldCharType="begin"/>
      </w:r>
      <w:r w:rsidR="00B71321">
        <w:instrText xml:space="preserve"> REF _Ref198531523 \h </w:instrText>
      </w:r>
      <w:r w:rsidR="00B71321">
        <w:fldChar w:fldCharType="separate"/>
      </w:r>
      <w:r w:rsidR="00D35BC0">
        <w:t xml:space="preserve">Table </w:t>
      </w:r>
      <w:r w:rsidR="00D35BC0">
        <w:rPr>
          <w:noProof/>
        </w:rPr>
        <w:t>8</w:t>
      </w:r>
      <w:r w:rsidR="00D35BC0">
        <w:noBreakHyphen/>
      </w:r>
      <w:r w:rsidR="00D35BC0">
        <w:rPr>
          <w:noProof/>
        </w:rPr>
        <w:t>45</w:t>
      </w:r>
      <w:r w:rsidR="00B71321">
        <w:fldChar w:fldCharType="end"/>
      </w:r>
      <w:r>
        <w:t>.</w:t>
      </w:r>
    </w:p>
    <w:p w14:paraId="4F9C441C" w14:textId="40B4BF65" w:rsidR="006E543B" w:rsidRDefault="008151B6" w:rsidP="006E543B">
      <w:pPr>
        <w:pStyle w:val="Caption"/>
      </w:pPr>
      <w:bookmarkStart w:id="670" w:name="_Toc196987043"/>
      <w:bookmarkStart w:id="671" w:name="_Ref198531495"/>
      <w:bookmarkStart w:id="672" w:name="_Ref198531523"/>
      <w:bookmarkStart w:id="673" w:name="_Toc210127018"/>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5</w:t>
      </w:r>
      <w:r w:rsidR="00971AAD">
        <w:fldChar w:fldCharType="end"/>
      </w:r>
      <w:bookmarkEnd w:id="670"/>
      <w:bookmarkEnd w:id="671"/>
      <w:bookmarkEnd w:id="672"/>
      <w:r w:rsidR="00635752">
        <w:rPr>
          <w:noProof/>
        </w:rPr>
        <w:t>:</w:t>
      </w:r>
      <w:r w:rsidR="006E543B">
        <w:t xml:space="preserve"> MRD Levee Slopes – Stability Analysis Results (FoS) at MRD CH2000 </w:t>
      </w:r>
      <w:r w:rsidR="00F66164">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F66164">
        <w:fldChar w:fldCharType="separate"/>
      </w:r>
      <w:r w:rsidR="00F66164">
        <w:rPr>
          <w:noProof/>
        </w:rPr>
        <w:t>(PSM 2025b)</w:t>
      </w:r>
      <w:bookmarkEnd w:id="673"/>
      <w:r w:rsidR="00F66164">
        <w:fldChar w:fldCharType="end"/>
      </w:r>
    </w:p>
    <w:tbl>
      <w:tblPr>
        <w:tblStyle w:val="DMRPTable"/>
        <w:tblW w:w="5000" w:type="pct"/>
        <w:tblLook w:val="04A0" w:firstRow="1" w:lastRow="0" w:firstColumn="1" w:lastColumn="0" w:noHBand="0" w:noVBand="1"/>
      </w:tblPr>
      <w:tblGrid>
        <w:gridCol w:w="1793"/>
        <w:gridCol w:w="1793"/>
        <w:gridCol w:w="1794"/>
        <w:gridCol w:w="1794"/>
        <w:gridCol w:w="1796"/>
        <w:gridCol w:w="1796"/>
      </w:tblGrid>
      <w:tr w:rsidR="004D5E73" w14:paraId="4CC57E90" w14:textId="77777777">
        <w:trPr>
          <w:cnfStyle w:val="100000000000" w:firstRow="1" w:lastRow="0" w:firstColumn="0" w:lastColumn="0" w:oddVBand="0" w:evenVBand="0" w:oddHBand="0" w:evenHBand="0" w:firstRowFirstColumn="0" w:firstRowLastColumn="0" w:lastRowFirstColumn="0" w:lastRowLastColumn="0"/>
        </w:trPr>
        <w:tc>
          <w:tcPr>
            <w:tcW w:w="833" w:type="pct"/>
          </w:tcPr>
          <w:p w14:paraId="38EDC2EF" w14:textId="77777777" w:rsidR="008151B6" w:rsidRPr="00AC4CB1" w:rsidRDefault="008151B6">
            <w:pPr>
              <w:rPr>
                <w:b w:val="0"/>
              </w:rPr>
            </w:pPr>
            <w:r w:rsidRPr="00AC4CB1">
              <w:t>Condition</w:t>
            </w:r>
          </w:p>
        </w:tc>
        <w:tc>
          <w:tcPr>
            <w:tcW w:w="833" w:type="pct"/>
          </w:tcPr>
          <w:p w14:paraId="145C1FB9" w14:textId="77777777" w:rsidR="008151B6" w:rsidRPr="00AC4CB1" w:rsidRDefault="008151B6">
            <w:pPr>
              <w:rPr>
                <w:b w:val="0"/>
              </w:rPr>
            </w:pPr>
            <w:r w:rsidRPr="00AC4CB1">
              <w:t>EOM</w:t>
            </w:r>
          </w:p>
        </w:tc>
        <w:tc>
          <w:tcPr>
            <w:tcW w:w="833" w:type="pct"/>
          </w:tcPr>
          <w:p w14:paraId="2D39A7F7" w14:textId="77777777" w:rsidR="008151B6" w:rsidRPr="00AC4CB1" w:rsidRDefault="008151B6">
            <w:pPr>
              <w:rPr>
                <w:b w:val="0"/>
              </w:rPr>
            </w:pPr>
            <w:r w:rsidRPr="00AC4CB1">
              <w:t>Lake</w:t>
            </w:r>
            <w:r w:rsidRPr="00AC4CB1">
              <w:rPr>
                <w:bCs/>
              </w:rPr>
              <w:t>, RL</w:t>
            </w:r>
            <w:r>
              <w:rPr>
                <w:bCs/>
              </w:rPr>
              <w:t xml:space="preserve"> </w:t>
            </w:r>
            <w:r w:rsidRPr="00AC4CB1">
              <w:rPr>
                <w:bCs/>
              </w:rPr>
              <w:t>10m</w:t>
            </w:r>
          </w:p>
        </w:tc>
        <w:tc>
          <w:tcPr>
            <w:tcW w:w="833" w:type="pct"/>
          </w:tcPr>
          <w:p w14:paraId="17ED8B92" w14:textId="77777777" w:rsidR="008151B6" w:rsidRPr="00AC4CB1" w:rsidRDefault="008151B6">
            <w:pPr>
              <w:rPr>
                <w:b w:val="0"/>
              </w:rPr>
            </w:pPr>
            <w:r w:rsidRPr="00AC4CB1">
              <w:rPr>
                <w:bCs/>
              </w:rPr>
              <w:t>Lake RL20m</w:t>
            </w:r>
          </w:p>
        </w:tc>
        <w:tc>
          <w:tcPr>
            <w:tcW w:w="834" w:type="pct"/>
          </w:tcPr>
          <w:p w14:paraId="0F10158B" w14:textId="77777777" w:rsidR="008151B6" w:rsidRPr="00AC4CB1" w:rsidRDefault="008151B6">
            <w:pPr>
              <w:rPr>
                <w:b w:val="0"/>
              </w:rPr>
            </w:pPr>
            <w:r w:rsidRPr="00AC4CB1">
              <w:rPr>
                <w:bCs/>
              </w:rPr>
              <w:t>Lake, RL</w:t>
            </w:r>
            <w:r>
              <w:rPr>
                <w:bCs/>
              </w:rPr>
              <w:t xml:space="preserve"> </w:t>
            </w:r>
            <w:r w:rsidRPr="00AC4CB1">
              <w:rPr>
                <w:bCs/>
              </w:rPr>
              <w:t>30m</w:t>
            </w:r>
          </w:p>
        </w:tc>
        <w:tc>
          <w:tcPr>
            <w:tcW w:w="834" w:type="pct"/>
          </w:tcPr>
          <w:p w14:paraId="77171D21" w14:textId="77777777" w:rsidR="008151B6" w:rsidRPr="00AC4CB1" w:rsidRDefault="008151B6">
            <w:pPr>
              <w:rPr>
                <w:b w:val="0"/>
              </w:rPr>
            </w:pPr>
            <w:r w:rsidRPr="00AC4CB1">
              <w:rPr>
                <w:bCs/>
              </w:rPr>
              <w:t>Lake, RL</w:t>
            </w:r>
            <w:r>
              <w:rPr>
                <w:bCs/>
              </w:rPr>
              <w:t xml:space="preserve"> </w:t>
            </w:r>
            <w:r w:rsidRPr="00AC4CB1">
              <w:rPr>
                <w:bCs/>
              </w:rPr>
              <w:t>37m</w:t>
            </w:r>
          </w:p>
        </w:tc>
      </w:tr>
      <w:tr w:rsidR="008151B6" w14:paraId="3A68E3F8" w14:textId="77777777">
        <w:tc>
          <w:tcPr>
            <w:tcW w:w="833" w:type="pct"/>
          </w:tcPr>
          <w:p w14:paraId="4F9532A7" w14:textId="77777777" w:rsidR="008151B6" w:rsidRDefault="008151B6">
            <w:r>
              <w:t>Design</w:t>
            </w:r>
          </w:p>
        </w:tc>
        <w:tc>
          <w:tcPr>
            <w:tcW w:w="833" w:type="pct"/>
          </w:tcPr>
          <w:p w14:paraId="29C5106E" w14:textId="77777777" w:rsidR="008151B6" w:rsidRDefault="008151B6">
            <w:r>
              <w:t>1.7</w:t>
            </w:r>
          </w:p>
        </w:tc>
        <w:tc>
          <w:tcPr>
            <w:tcW w:w="833" w:type="pct"/>
          </w:tcPr>
          <w:p w14:paraId="081404AF" w14:textId="77777777" w:rsidR="008151B6" w:rsidRDefault="008151B6">
            <w:r>
              <w:t>1.7</w:t>
            </w:r>
          </w:p>
        </w:tc>
        <w:tc>
          <w:tcPr>
            <w:tcW w:w="833" w:type="pct"/>
          </w:tcPr>
          <w:p w14:paraId="03047450" w14:textId="77777777" w:rsidR="008151B6" w:rsidRDefault="008151B6">
            <w:r>
              <w:t>1.8</w:t>
            </w:r>
          </w:p>
        </w:tc>
        <w:tc>
          <w:tcPr>
            <w:tcW w:w="834" w:type="pct"/>
          </w:tcPr>
          <w:p w14:paraId="5CEEC028" w14:textId="77777777" w:rsidR="008151B6" w:rsidRDefault="008151B6">
            <w:r>
              <w:t>2.4</w:t>
            </w:r>
          </w:p>
        </w:tc>
        <w:tc>
          <w:tcPr>
            <w:tcW w:w="834" w:type="pct"/>
          </w:tcPr>
          <w:p w14:paraId="4E4EA6FC" w14:textId="77777777" w:rsidR="008151B6" w:rsidRDefault="008151B6">
            <w:r>
              <w:t>2.9</w:t>
            </w:r>
          </w:p>
        </w:tc>
      </w:tr>
      <w:tr w:rsidR="008151B6" w14:paraId="0A9F2A25" w14:textId="77777777">
        <w:tc>
          <w:tcPr>
            <w:tcW w:w="833" w:type="pct"/>
          </w:tcPr>
          <w:p w14:paraId="64FE7370" w14:textId="77777777" w:rsidR="008151B6" w:rsidRDefault="008151B6">
            <w:r>
              <w:t>Adverse*</w:t>
            </w:r>
          </w:p>
        </w:tc>
        <w:tc>
          <w:tcPr>
            <w:tcW w:w="833" w:type="pct"/>
          </w:tcPr>
          <w:p w14:paraId="109F816F" w14:textId="77777777" w:rsidR="008151B6" w:rsidRDefault="008151B6">
            <w:r>
              <w:t>1.4</w:t>
            </w:r>
          </w:p>
        </w:tc>
        <w:tc>
          <w:tcPr>
            <w:tcW w:w="833" w:type="pct"/>
          </w:tcPr>
          <w:p w14:paraId="52352876" w14:textId="77777777" w:rsidR="008151B6" w:rsidRDefault="008151B6">
            <w:r>
              <w:t>1.4</w:t>
            </w:r>
          </w:p>
        </w:tc>
        <w:tc>
          <w:tcPr>
            <w:tcW w:w="833" w:type="pct"/>
          </w:tcPr>
          <w:p w14:paraId="5C5E05FD" w14:textId="77777777" w:rsidR="008151B6" w:rsidRDefault="008151B6">
            <w:r>
              <w:t>1.5</w:t>
            </w:r>
          </w:p>
        </w:tc>
        <w:tc>
          <w:tcPr>
            <w:tcW w:w="834" w:type="pct"/>
          </w:tcPr>
          <w:p w14:paraId="1E18B3EC" w14:textId="77777777" w:rsidR="008151B6" w:rsidRDefault="008151B6">
            <w:r>
              <w:t>1.9</w:t>
            </w:r>
          </w:p>
        </w:tc>
        <w:tc>
          <w:tcPr>
            <w:tcW w:w="834" w:type="pct"/>
          </w:tcPr>
          <w:p w14:paraId="34BB25A0" w14:textId="77777777" w:rsidR="008151B6" w:rsidRDefault="008151B6">
            <w:r>
              <w:t>2.3</w:t>
            </w:r>
          </w:p>
        </w:tc>
      </w:tr>
    </w:tbl>
    <w:p w14:paraId="539CF8F3" w14:textId="1AF8F540" w:rsidR="008151B6" w:rsidRPr="00BC0C8F" w:rsidRDefault="008151B6" w:rsidP="008151B6">
      <w:r w:rsidRPr="00BC0C8F">
        <w:t xml:space="preserve">Note: </w:t>
      </w:r>
      <w:r>
        <w:t>*</w:t>
      </w:r>
      <w:r w:rsidRPr="00BC0C8F">
        <w:t>Adverse conditions present sensitivity case where strength parameters are reduced to account for deterioration of MRD over time</w:t>
      </w:r>
      <w:r w:rsidR="006E543B" w:rsidRPr="00BC0C8F">
        <w:t>.</w:t>
      </w:r>
    </w:p>
    <w:p w14:paraId="4889072D" w14:textId="77777777" w:rsidR="001B298F" w:rsidRPr="00BC0C8F" w:rsidRDefault="001B298F" w:rsidP="008151B6"/>
    <w:p w14:paraId="480763D5" w14:textId="77777777" w:rsidR="008151B6" w:rsidRDefault="008151B6" w:rsidP="008151B6">
      <w:pPr>
        <w:pStyle w:val="Sub-HeadingNot-Numbered"/>
      </w:pPr>
      <w:r>
        <w:t>Stability of LFC</w:t>
      </w:r>
    </w:p>
    <w:p w14:paraId="5E8DCF40" w14:textId="1A3B187F" w:rsidR="008151B6" w:rsidRPr="005E06FC" w:rsidRDefault="008151B6" w:rsidP="008151B6">
      <w:r w:rsidRPr="005E06FC">
        <w:t>Stability analyses of th</w:t>
      </w:r>
      <w:r>
        <w:t>e LFC</w:t>
      </w:r>
      <w:r w:rsidRPr="005E06FC">
        <w:t xml:space="preserve"> have </w:t>
      </w:r>
      <w:r>
        <w:t xml:space="preserve">been </w:t>
      </w:r>
      <w:r w:rsidRPr="005E06FC">
        <w:t>undertaken for the typical geometry</w:t>
      </w:r>
      <w:r>
        <w:t xml:space="preserve">, adopted from MRD </w:t>
      </w:r>
      <w:r w:rsidRPr="005E06FC">
        <w:t>As</w:t>
      </w:r>
      <w:r>
        <w:t>-</w:t>
      </w:r>
      <w:r w:rsidRPr="005E06FC">
        <w:t xml:space="preserve">Built </w:t>
      </w:r>
      <w:r>
        <w:t xml:space="preserve">profile and discussed in PSM </w:t>
      </w:r>
      <w:r w:rsidR="007E60F5">
        <w:t>(</w:t>
      </w:r>
      <w:r>
        <w:t>2025</w:t>
      </w:r>
      <w:r w:rsidR="007E60F5">
        <w:t>b)</w:t>
      </w:r>
      <w:r w:rsidR="006E543B">
        <w:t>.</w:t>
      </w:r>
      <w:r>
        <w:t xml:space="preserve"> These comprise of</w:t>
      </w:r>
      <w:r w:rsidRPr="005E06FC">
        <w:t xml:space="preserve">: </w:t>
      </w:r>
    </w:p>
    <w:p w14:paraId="0154A12C" w14:textId="77777777" w:rsidR="008151B6" w:rsidRPr="005E06FC" w:rsidRDefault="008151B6" w:rsidP="00ED69BB">
      <w:pPr>
        <w:pStyle w:val="ListParagraph"/>
        <w:numPr>
          <w:ilvl w:val="0"/>
          <w:numId w:val="82"/>
        </w:numPr>
      </w:pPr>
      <w:r w:rsidRPr="005E06FC">
        <w:t>Slope heights of up to 3 m</w:t>
      </w:r>
      <w:r>
        <w:t>,</w:t>
      </w:r>
      <w:r w:rsidRPr="005E06FC">
        <w:t xml:space="preserve"> </w:t>
      </w:r>
    </w:p>
    <w:p w14:paraId="26B7BD13" w14:textId="77777777" w:rsidR="008151B6" w:rsidRPr="005E06FC" w:rsidRDefault="008151B6" w:rsidP="00ED69BB">
      <w:pPr>
        <w:pStyle w:val="ListParagraph"/>
        <w:numPr>
          <w:ilvl w:val="0"/>
          <w:numId w:val="82"/>
        </w:numPr>
      </w:pPr>
      <w:r w:rsidRPr="005E06FC">
        <w:t>Batter slopes of 2H:1V along straight sections of the channel</w:t>
      </w:r>
      <w:r>
        <w:t xml:space="preserve"> and</w:t>
      </w:r>
      <w:r w:rsidRPr="005E06FC">
        <w:t xml:space="preserve"> </w:t>
      </w:r>
    </w:p>
    <w:p w14:paraId="71DD3C32" w14:textId="77777777" w:rsidR="008151B6" w:rsidRPr="005E06FC" w:rsidRDefault="008151B6" w:rsidP="00ED69BB">
      <w:pPr>
        <w:pStyle w:val="ListParagraph"/>
        <w:numPr>
          <w:ilvl w:val="0"/>
          <w:numId w:val="82"/>
        </w:numPr>
      </w:pPr>
      <w:r w:rsidRPr="005E06FC">
        <w:t>Batter slopes of up to 1.5H:1V along the outside of channel bends</w:t>
      </w:r>
      <w:r>
        <w:t>, and w</w:t>
      </w:r>
      <w:r w:rsidRPr="005E06FC">
        <w:t xml:space="preserve">here steeper slopes are present stabilisation with rock fill was specified in the design. </w:t>
      </w:r>
    </w:p>
    <w:p w14:paraId="4F5B3BA4" w14:textId="77777777" w:rsidR="008151B6" w:rsidRPr="00B55A04" w:rsidRDefault="008151B6" w:rsidP="008151B6">
      <w:r>
        <w:t>The analysis considers two variations to groundwater conditions:</w:t>
      </w:r>
    </w:p>
    <w:p w14:paraId="7A0BF358" w14:textId="77777777" w:rsidR="008151B6" w:rsidRPr="005E06FC" w:rsidRDefault="008151B6" w:rsidP="00ED69BB">
      <w:pPr>
        <w:pStyle w:val="ListParagraph"/>
        <w:numPr>
          <w:ilvl w:val="0"/>
          <w:numId w:val="83"/>
        </w:numPr>
      </w:pPr>
      <w:r w:rsidRPr="005E06FC">
        <w:t>LFC partially full and groundwater gently decreasing away from the LFC</w:t>
      </w:r>
      <w:r>
        <w:t>.</w:t>
      </w:r>
    </w:p>
    <w:p w14:paraId="37835EF8" w14:textId="77777777" w:rsidR="008151B6" w:rsidRPr="005E06FC" w:rsidRDefault="008151B6" w:rsidP="00ED69BB">
      <w:pPr>
        <w:pStyle w:val="ListParagraph"/>
        <w:numPr>
          <w:ilvl w:val="0"/>
          <w:numId w:val="83"/>
        </w:numPr>
      </w:pPr>
      <w:r w:rsidRPr="005E06FC">
        <w:t xml:space="preserve">LFC close to empty and a rapid drawdown groundwater condition. </w:t>
      </w:r>
    </w:p>
    <w:p w14:paraId="5E4E88C1" w14:textId="77777777" w:rsidR="001B298F" w:rsidRDefault="001B298F">
      <w:pPr>
        <w:spacing w:after="0" w:line="240" w:lineRule="auto"/>
      </w:pPr>
      <w:r>
        <w:br w:type="page"/>
      </w:r>
    </w:p>
    <w:p w14:paraId="45DF2E6E" w14:textId="25BCFD4F" w:rsidR="008151B6" w:rsidRPr="00B55A04" w:rsidRDefault="008151B6" w:rsidP="008151B6">
      <w:r>
        <w:t xml:space="preserve">The results of the analysis are presented in </w:t>
      </w:r>
    </w:p>
    <w:p w14:paraId="1E04FFBD" w14:textId="4C1664BE" w:rsidR="008151B6" w:rsidRDefault="008151B6" w:rsidP="008151B6">
      <w:pPr>
        <w:pStyle w:val="Caption"/>
      </w:pPr>
      <w:bookmarkStart w:id="674" w:name="_Toc196987044"/>
      <w:bookmarkStart w:id="675" w:name="_Toc210127019"/>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6</w:t>
      </w:r>
      <w:r w:rsidR="00971AAD">
        <w:fldChar w:fldCharType="end"/>
      </w:r>
      <w:r w:rsidR="00635752">
        <w:rPr>
          <w:noProof/>
        </w:rPr>
        <w:t>:</w:t>
      </w:r>
      <w:r>
        <w:t xml:space="preserve"> MRD LFC Stability Analysis Results</w:t>
      </w:r>
      <w:bookmarkEnd w:id="674"/>
      <w:bookmarkEnd w:id="675"/>
    </w:p>
    <w:tbl>
      <w:tblPr>
        <w:tblStyle w:val="DMRPTable"/>
        <w:tblW w:w="5000" w:type="pct"/>
        <w:tblLook w:val="0420" w:firstRow="1" w:lastRow="0" w:firstColumn="0" w:lastColumn="0" w:noHBand="0" w:noVBand="1"/>
      </w:tblPr>
      <w:tblGrid>
        <w:gridCol w:w="2390"/>
        <w:gridCol w:w="2545"/>
        <w:gridCol w:w="3594"/>
        <w:gridCol w:w="2237"/>
      </w:tblGrid>
      <w:tr w:rsidR="008151B6" w:rsidRPr="0080561B" w14:paraId="66B859DA" w14:textId="77777777">
        <w:trPr>
          <w:cnfStyle w:val="100000000000" w:firstRow="1" w:lastRow="0" w:firstColumn="0" w:lastColumn="0" w:oddVBand="0" w:evenVBand="0" w:oddHBand="0" w:evenHBand="0" w:firstRowFirstColumn="0" w:firstRowLastColumn="0" w:lastRowFirstColumn="0" w:lastRowLastColumn="0"/>
          <w:trHeight w:val="898"/>
        </w:trPr>
        <w:tc>
          <w:tcPr>
            <w:tcW w:w="1110" w:type="pct"/>
          </w:tcPr>
          <w:p w14:paraId="40D3BDF7" w14:textId="77777777" w:rsidR="008151B6" w:rsidRPr="0080561B" w:rsidRDefault="008151B6">
            <w:r w:rsidRPr="0080561B">
              <w:t xml:space="preserve">Material Properties </w:t>
            </w:r>
          </w:p>
        </w:tc>
        <w:tc>
          <w:tcPr>
            <w:tcW w:w="1182" w:type="pct"/>
          </w:tcPr>
          <w:p w14:paraId="162B9170" w14:textId="77777777" w:rsidR="008151B6" w:rsidRPr="0080561B" w:rsidRDefault="008151B6">
            <w:r w:rsidRPr="0080561B">
              <w:t>Batter Slope</w:t>
            </w:r>
          </w:p>
        </w:tc>
        <w:tc>
          <w:tcPr>
            <w:tcW w:w="1669" w:type="pct"/>
          </w:tcPr>
          <w:p w14:paraId="20772DF6" w14:textId="77777777" w:rsidR="008151B6" w:rsidRPr="0080561B" w:rsidRDefault="008151B6">
            <w:r w:rsidRPr="0080561B">
              <w:t>Groundwater Condition</w:t>
            </w:r>
          </w:p>
        </w:tc>
        <w:tc>
          <w:tcPr>
            <w:tcW w:w="1039" w:type="pct"/>
          </w:tcPr>
          <w:p w14:paraId="172AF9A8" w14:textId="77777777" w:rsidR="008151B6" w:rsidRPr="0080561B" w:rsidRDefault="008151B6">
            <w:r w:rsidRPr="0080561B">
              <w:t>FoS</w:t>
            </w:r>
          </w:p>
        </w:tc>
      </w:tr>
      <w:tr w:rsidR="008151B6" w:rsidRPr="0080561B" w14:paraId="5C55BEEE" w14:textId="77777777">
        <w:tc>
          <w:tcPr>
            <w:tcW w:w="1110" w:type="pct"/>
            <w:vMerge w:val="restart"/>
          </w:tcPr>
          <w:p w14:paraId="495BE666" w14:textId="77777777" w:rsidR="008151B6" w:rsidRPr="0080561B" w:rsidRDefault="008151B6">
            <w:r w:rsidRPr="0080561B">
              <w:t xml:space="preserve">Design </w:t>
            </w:r>
          </w:p>
        </w:tc>
        <w:tc>
          <w:tcPr>
            <w:tcW w:w="1182" w:type="pct"/>
          </w:tcPr>
          <w:p w14:paraId="65A2A79A" w14:textId="77777777" w:rsidR="008151B6" w:rsidRPr="0080561B" w:rsidRDefault="008151B6">
            <w:r w:rsidRPr="0080561B">
              <w:t>2H:1V</w:t>
            </w:r>
          </w:p>
        </w:tc>
        <w:tc>
          <w:tcPr>
            <w:tcW w:w="1669" w:type="pct"/>
            <w:vMerge w:val="restart"/>
          </w:tcPr>
          <w:p w14:paraId="2C04A2E7" w14:textId="77777777" w:rsidR="008151B6" w:rsidRPr="0080561B" w:rsidRDefault="008151B6">
            <w:r w:rsidRPr="0080561B">
              <w:t>No rapid drawdown</w:t>
            </w:r>
          </w:p>
        </w:tc>
        <w:tc>
          <w:tcPr>
            <w:tcW w:w="1039" w:type="pct"/>
          </w:tcPr>
          <w:p w14:paraId="48EA373B" w14:textId="77777777" w:rsidR="008151B6" w:rsidRPr="0080561B" w:rsidRDefault="008151B6">
            <w:r w:rsidRPr="0080561B">
              <w:t>2.2</w:t>
            </w:r>
          </w:p>
        </w:tc>
      </w:tr>
      <w:tr w:rsidR="008151B6" w:rsidRPr="0080561B" w14:paraId="0C3AED84" w14:textId="77777777">
        <w:tc>
          <w:tcPr>
            <w:tcW w:w="1110" w:type="pct"/>
            <w:vMerge/>
          </w:tcPr>
          <w:p w14:paraId="608A8AE6" w14:textId="77777777" w:rsidR="008151B6" w:rsidRPr="0080561B" w:rsidRDefault="008151B6"/>
        </w:tc>
        <w:tc>
          <w:tcPr>
            <w:tcW w:w="1182" w:type="pct"/>
          </w:tcPr>
          <w:p w14:paraId="3DFF7C9C" w14:textId="77777777" w:rsidR="008151B6" w:rsidRPr="0080561B" w:rsidRDefault="008151B6">
            <w:r w:rsidRPr="0080561B">
              <w:t>1.5H:1V</w:t>
            </w:r>
          </w:p>
        </w:tc>
        <w:tc>
          <w:tcPr>
            <w:tcW w:w="1669" w:type="pct"/>
            <w:vMerge/>
          </w:tcPr>
          <w:p w14:paraId="0D5C4B76" w14:textId="77777777" w:rsidR="008151B6" w:rsidRPr="0080561B" w:rsidRDefault="008151B6"/>
        </w:tc>
        <w:tc>
          <w:tcPr>
            <w:tcW w:w="1039" w:type="pct"/>
          </w:tcPr>
          <w:p w14:paraId="28C798BA" w14:textId="77777777" w:rsidR="008151B6" w:rsidRPr="0080561B" w:rsidRDefault="008151B6">
            <w:r w:rsidRPr="0080561B">
              <w:t>1.8</w:t>
            </w:r>
          </w:p>
        </w:tc>
      </w:tr>
      <w:tr w:rsidR="008151B6" w:rsidRPr="0080561B" w14:paraId="02CEF815" w14:textId="77777777">
        <w:trPr>
          <w:trHeight w:val="90"/>
        </w:trPr>
        <w:tc>
          <w:tcPr>
            <w:tcW w:w="1110" w:type="pct"/>
            <w:vMerge/>
          </w:tcPr>
          <w:p w14:paraId="4BB6A18A" w14:textId="77777777" w:rsidR="008151B6" w:rsidRPr="0080561B" w:rsidRDefault="008151B6"/>
        </w:tc>
        <w:tc>
          <w:tcPr>
            <w:tcW w:w="1182" w:type="pct"/>
          </w:tcPr>
          <w:p w14:paraId="38601B00" w14:textId="77777777" w:rsidR="008151B6" w:rsidRPr="0080561B" w:rsidRDefault="008151B6">
            <w:r w:rsidRPr="0080561B">
              <w:t>2H:1V</w:t>
            </w:r>
          </w:p>
        </w:tc>
        <w:tc>
          <w:tcPr>
            <w:tcW w:w="1669" w:type="pct"/>
            <w:vMerge w:val="restart"/>
          </w:tcPr>
          <w:p w14:paraId="59F8B01B" w14:textId="77777777" w:rsidR="008151B6" w:rsidRPr="0080561B" w:rsidRDefault="008151B6">
            <w:r w:rsidRPr="0080561B">
              <w:t xml:space="preserve">Rapid drawdown </w:t>
            </w:r>
          </w:p>
        </w:tc>
        <w:tc>
          <w:tcPr>
            <w:tcW w:w="1039" w:type="pct"/>
          </w:tcPr>
          <w:p w14:paraId="3488E53C" w14:textId="77777777" w:rsidR="008151B6" w:rsidRPr="0080561B" w:rsidRDefault="008151B6">
            <w:r w:rsidRPr="0080561B">
              <w:t>1.7</w:t>
            </w:r>
          </w:p>
        </w:tc>
      </w:tr>
      <w:tr w:rsidR="008151B6" w:rsidRPr="0080561B" w14:paraId="0151E205" w14:textId="77777777">
        <w:trPr>
          <w:trHeight w:val="90"/>
        </w:trPr>
        <w:tc>
          <w:tcPr>
            <w:tcW w:w="1110" w:type="pct"/>
            <w:vMerge/>
          </w:tcPr>
          <w:p w14:paraId="590FE377" w14:textId="77777777" w:rsidR="008151B6" w:rsidRPr="0080561B" w:rsidRDefault="008151B6"/>
        </w:tc>
        <w:tc>
          <w:tcPr>
            <w:tcW w:w="1182" w:type="pct"/>
          </w:tcPr>
          <w:p w14:paraId="51964205" w14:textId="77777777" w:rsidR="008151B6" w:rsidRPr="0080561B" w:rsidRDefault="008151B6">
            <w:r w:rsidRPr="0080561B">
              <w:t>1.5H:1V</w:t>
            </w:r>
          </w:p>
        </w:tc>
        <w:tc>
          <w:tcPr>
            <w:tcW w:w="1669" w:type="pct"/>
            <w:vMerge/>
          </w:tcPr>
          <w:p w14:paraId="0C6F98FB" w14:textId="77777777" w:rsidR="008151B6" w:rsidRPr="0080561B" w:rsidRDefault="008151B6"/>
        </w:tc>
        <w:tc>
          <w:tcPr>
            <w:tcW w:w="1039" w:type="pct"/>
          </w:tcPr>
          <w:p w14:paraId="304C7C86" w14:textId="77777777" w:rsidR="008151B6" w:rsidRPr="0080561B" w:rsidRDefault="008151B6">
            <w:r w:rsidRPr="0080561B">
              <w:t>1.4</w:t>
            </w:r>
          </w:p>
        </w:tc>
      </w:tr>
      <w:tr w:rsidR="008151B6" w:rsidRPr="0080561B" w14:paraId="43166100" w14:textId="77777777">
        <w:trPr>
          <w:trHeight w:val="90"/>
        </w:trPr>
        <w:tc>
          <w:tcPr>
            <w:tcW w:w="1110" w:type="pct"/>
            <w:vMerge w:val="restart"/>
          </w:tcPr>
          <w:p w14:paraId="3D589C47" w14:textId="77777777" w:rsidR="008151B6" w:rsidRPr="0080561B" w:rsidRDefault="008151B6">
            <w:r w:rsidRPr="0080561B">
              <w:t>Adverse</w:t>
            </w:r>
            <w:r>
              <w:t>*</w:t>
            </w:r>
            <w:r w:rsidRPr="0080561B">
              <w:t xml:space="preserve"> </w:t>
            </w:r>
          </w:p>
        </w:tc>
        <w:tc>
          <w:tcPr>
            <w:tcW w:w="1182" w:type="pct"/>
          </w:tcPr>
          <w:p w14:paraId="0B702E0F" w14:textId="77777777" w:rsidR="008151B6" w:rsidRPr="0080561B" w:rsidRDefault="008151B6">
            <w:r w:rsidRPr="0080561B">
              <w:t>2H:1V</w:t>
            </w:r>
          </w:p>
        </w:tc>
        <w:tc>
          <w:tcPr>
            <w:tcW w:w="1669" w:type="pct"/>
            <w:vMerge w:val="restart"/>
          </w:tcPr>
          <w:p w14:paraId="69A3A15B" w14:textId="77777777" w:rsidR="008151B6" w:rsidRPr="0080561B" w:rsidRDefault="008151B6">
            <w:r w:rsidRPr="0080561B">
              <w:t>No rapid drawdown</w:t>
            </w:r>
          </w:p>
        </w:tc>
        <w:tc>
          <w:tcPr>
            <w:tcW w:w="1039" w:type="pct"/>
          </w:tcPr>
          <w:p w14:paraId="45720AD5" w14:textId="77777777" w:rsidR="008151B6" w:rsidRPr="0080561B" w:rsidRDefault="008151B6">
            <w:r w:rsidRPr="0080561B">
              <w:t>1.5</w:t>
            </w:r>
          </w:p>
        </w:tc>
      </w:tr>
      <w:tr w:rsidR="008151B6" w:rsidRPr="0080561B" w14:paraId="53CEF29D" w14:textId="77777777">
        <w:trPr>
          <w:trHeight w:val="90"/>
        </w:trPr>
        <w:tc>
          <w:tcPr>
            <w:tcW w:w="1110" w:type="pct"/>
            <w:vMerge/>
          </w:tcPr>
          <w:p w14:paraId="4C940BC0" w14:textId="77777777" w:rsidR="008151B6" w:rsidRPr="0080561B" w:rsidRDefault="008151B6"/>
        </w:tc>
        <w:tc>
          <w:tcPr>
            <w:tcW w:w="1182" w:type="pct"/>
          </w:tcPr>
          <w:p w14:paraId="66939AEA" w14:textId="77777777" w:rsidR="008151B6" w:rsidRPr="0080561B" w:rsidRDefault="008151B6">
            <w:r w:rsidRPr="0080561B">
              <w:t>1.5H:1V</w:t>
            </w:r>
          </w:p>
        </w:tc>
        <w:tc>
          <w:tcPr>
            <w:tcW w:w="1669" w:type="pct"/>
            <w:vMerge/>
          </w:tcPr>
          <w:p w14:paraId="47AAFEDD" w14:textId="77777777" w:rsidR="008151B6" w:rsidRPr="0080561B" w:rsidRDefault="008151B6"/>
        </w:tc>
        <w:tc>
          <w:tcPr>
            <w:tcW w:w="1039" w:type="pct"/>
          </w:tcPr>
          <w:p w14:paraId="060047CB" w14:textId="77777777" w:rsidR="008151B6" w:rsidRPr="0080561B" w:rsidRDefault="008151B6">
            <w:r w:rsidRPr="0080561B">
              <w:t>1.2</w:t>
            </w:r>
          </w:p>
        </w:tc>
      </w:tr>
      <w:tr w:rsidR="008151B6" w:rsidRPr="0080561B" w14:paraId="4068044C" w14:textId="77777777">
        <w:trPr>
          <w:trHeight w:val="90"/>
        </w:trPr>
        <w:tc>
          <w:tcPr>
            <w:tcW w:w="1110" w:type="pct"/>
            <w:vMerge/>
          </w:tcPr>
          <w:p w14:paraId="453E4FE5" w14:textId="77777777" w:rsidR="008151B6" w:rsidRPr="0080561B" w:rsidRDefault="008151B6"/>
        </w:tc>
        <w:tc>
          <w:tcPr>
            <w:tcW w:w="1182" w:type="pct"/>
          </w:tcPr>
          <w:p w14:paraId="028BDC63" w14:textId="77777777" w:rsidR="008151B6" w:rsidRPr="0080561B" w:rsidRDefault="008151B6">
            <w:r w:rsidRPr="0080561B">
              <w:t>2H:1V</w:t>
            </w:r>
          </w:p>
        </w:tc>
        <w:tc>
          <w:tcPr>
            <w:tcW w:w="1669" w:type="pct"/>
            <w:vMerge w:val="restart"/>
          </w:tcPr>
          <w:p w14:paraId="4A926D6C" w14:textId="77777777" w:rsidR="008151B6" w:rsidRPr="0080561B" w:rsidRDefault="008151B6">
            <w:r w:rsidRPr="0080561B">
              <w:t xml:space="preserve">Rapid drawdown </w:t>
            </w:r>
          </w:p>
        </w:tc>
        <w:tc>
          <w:tcPr>
            <w:tcW w:w="1039" w:type="pct"/>
          </w:tcPr>
          <w:p w14:paraId="6E7CAF8F" w14:textId="77777777" w:rsidR="008151B6" w:rsidRPr="0080561B" w:rsidRDefault="008151B6">
            <w:r w:rsidRPr="0080561B">
              <w:t>1.1</w:t>
            </w:r>
          </w:p>
        </w:tc>
      </w:tr>
      <w:tr w:rsidR="008151B6" w:rsidRPr="0080561B" w14:paraId="75677B8C" w14:textId="77777777">
        <w:trPr>
          <w:trHeight w:val="90"/>
        </w:trPr>
        <w:tc>
          <w:tcPr>
            <w:tcW w:w="1110" w:type="pct"/>
            <w:vMerge/>
          </w:tcPr>
          <w:p w14:paraId="7179C17B" w14:textId="77777777" w:rsidR="008151B6" w:rsidRPr="0080561B" w:rsidRDefault="008151B6"/>
        </w:tc>
        <w:tc>
          <w:tcPr>
            <w:tcW w:w="1182" w:type="pct"/>
          </w:tcPr>
          <w:p w14:paraId="67007EC5" w14:textId="77777777" w:rsidR="008151B6" w:rsidRPr="0080561B" w:rsidRDefault="008151B6">
            <w:r w:rsidRPr="0080561B">
              <w:t>1.5H:1V</w:t>
            </w:r>
          </w:p>
        </w:tc>
        <w:tc>
          <w:tcPr>
            <w:tcW w:w="1669" w:type="pct"/>
            <w:vMerge/>
          </w:tcPr>
          <w:p w14:paraId="190C4BC5" w14:textId="77777777" w:rsidR="008151B6" w:rsidRPr="0080561B" w:rsidRDefault="008151B6"/>
        </w:tc>
        <w:tc>
          <w:tcPr>
            <w:tcW w:w="1039" w:type="pct"/>
          </w:tcPr>
          <w:p w14:paraId="07C3963E" w14:textId="77777777" w:rsidR="008151B6" w:rsidRPr="0080561B" w:rsidRDefault="008151B6">
            <w:r w:rsidRPr="0080561B">
              <w:t>0.9</w:t>
            </w:r>
            <w:r>
              <w:t>**</w:t>
            </w:r>
          </w:p>
        </w:tc>
      </w:tr>
    </w:tbl>
    <w:p w14:paraId="1DFB9E73" w14:textId="4695D122" w:rsidR="008151B6" w:rsidRPr="00BC0C8F" w:rsidRDefault="008151B6" w:rsidP="008151B6">
      <w:r w:rsidRPr="00BC0C8F">
        <w:t xml:space="preserve">Note: </w:t>
      </w:r>
      <w:r>
        <w:t>*</w:t>
      </w:r>
      <w:r w:rsidRPr="00BC0C8F">
        <w:t>Adverse conditions present sensitivity case where strength parameters are reduced to account for deterioration of MRD over time</w:t>
      </w:r>
      <w:r w:rsidR="004B466A">
        <w:t>.</w:t>
      </w:r>
    </w:p>
    <w:p w14:paraId="1A48C663" w14:textId="27E3346A" w:rsidR="008151B6" w:rsidRPr="00BC0C8F" w:rsidRDefault="008151B6" w:rsidP="008151B6">
      <w:r>
        <w:t xml:space="preserve">** FoS of &lt;1 here is for adverse parameters, denoting localised failure and short-term event. This could be repaired following the event passing and will be part of routine management. </w:t>
      </w:r>
    </w:p>
    <w:p w14:paraId="2B3F54B8" w14:textId="77777777" w:rsidR="001B298F" w:rsidRPr="00BC0C8F" w:rsidRDefault="001B298F" w:rsidP="008151B6"/>
    <w:p w14:paraId="74EF7E7B" w14:textId="77777777" w:rsidR="008151B6" w:rsidRPr="00B55A04" w:rsidRDefault="008151B6" w:rsidP="008151B6">
      <w:pPr>
        <w:pStyle w:val="Sub-HeadingNot-Numbered"/>
      </w:pPr>
      <w:r>
        <w:t>Piping – MRD</w:t>
      </w:r>
    </w:p>
    <w:p w14:paraId="22D42F91" w14:textId="7AB175E1" w:rsidR="008151B6" w:rsidRPr="00703E91" w:rsidRDefault="008151B6" w:rsidP="008151B6">
      <w:r>
        <w:t xml:space="preserve">A tangible failure mechanism for </w:t>
      </w:r>
      <w:r w:rsidR="00216EF7">
        <w:t xml:space="preserve">the </w:t>
      </w:r>
      <w:r>
        <w:t>MRD is piping failure</w:t>
      </w:r>
      <w:r w:rsidR="00C271AD">
        <w:t xml:space="preserve"> (internal erosion of the MRD e</w:t>
      </w:r>
      <w:r w:rsidR="00F0614A">
        <w:t>mbankments eventually creating channels that lead to structural instability)</w:t>
      </w:r>
      <w:r>
        <w:t xml:space="preserve">, as noted in </w:t>
      </w:r>
      <w:r w:rsidR="00216EF7">
        <w:fldChar w:fldCharType="begin"/>
      </w:r>
      <w:r w:rsidR="00216EF7">
        <w:instrText xml:space="preserve"> REF _Ref198531686 \r \h </w:instrText>
      </w:r>
      <w:r w:rsidR="00216EF7">
        <w:fldChar w:fldCharType="separate"/>
      </w:r>
      <w:r w:rsidR="00D35BC0">
        <w:t>8.12.1</w:t>
      </w:r>
      <w:r w:rsidR="00216EF7">
        <w:fldChar w:fldCharType="end"/>
      </w:r>
      <w:r>
        <w:t xml:space="preserve"> along with the potential consequences.  The analysis of this failure mechanism considers the adverse nature soil properties (based on lab test results), being clay dominant, reactive in nature to varying climate conditions, of sodic character making it highly alkaline and dispersive.</w:t>
      </w:r>
    </w:p>
    <w:p w14:paraId="4131A352" w14:textId="77777777" w:rsidR="008151B6" w:rsidRDefault="008151B6" w:rsidP="008151B6">
      <w:r>
        <w:t>Two piping failure conditions have been analysed. These conditions have been assessed against a scenario of dry pit (no lake), lake at RL 33.4m (near full) and full lake of RL 37m.</w:t>
      </w:r>
    </w:p>
    <w:p w14:paraId="28534BDE" w14:textId="77777777" w:rsidR="008151B6" w:rsidRDefault="008151B6" w:rsidP="00ED69BB">
      <w:pPr>
        <w:pStyle w:val="NumberedList"/>
        <w:numPr>
          <w:ilvl w:val="0"/>
          <w:numId w:val="86"/>
        </w:numPr>
      </w:pPr>
      <w:r w:rsidRPr="00672D86">
        <w:t>Piping though LFC, sunny day condition (base flow condition)</w:t>
      </w:r>
    </w:p>
    <w:p w14:paraId="1E925DA4" w14:textId="77777777" w:rsidR="008151B6" w:rsidRPr="00CA5F20" w:rsidRDefault="008151B6" w:rsidP="00ED69BB">
      <w:pPr>
        <w:pStyle w:val="NumberedList"/>
        <w:numPr>
          <w:ilvl w:val="0"/>
          <w:numId w:val="86"/>
        </w:numPr>
      </w:pPr>
      <w:r w:rsidRPr="00CA5F20">
        <w:t>Piping through Levee, in a flooded condition (up to RL</w:t>
      </w:r>
      <w:r>
        <w:t xml:space="preserve"> </w:t>
      </w:r>
      <w:r w:rsidRPr="00CA5F20">
        <w:t>42m)</w:t>
      </w:r>
    </w:p>
    <w:p w14:paraId="701F15D2" w14:textId="343413C7" w:rsidR="008151B6" w:rsidRDefault="008151B6" w:rsidP="008151B6">
      <w:r>
        <w:t xml:space="preserve">The analysis outlines that risk of piping failure is greatest without a lake body (No Lake) linked to the critical hydraulic gradient being exceeded, for sunny day condition. This is most unfavourable for MRD Fill sub-domain (and downstream) along the west and east levee and has the highest potential of a piping failure to occur. Here the hydraulic gradient of up to 17% is expected along the west and up to 22% along the east levee where MRD is thicker and is elevated well above the mine floor to the east. The high gradient can be somewhat counter balanced (managed) in areas with filter drainage system but reliability of that system to service the Design Intent Period is very low. The risk levels increase by a factor for piping under a flooded condition. </w:t>
      </w:r>
    </w:p>
    <w:p w14:paraId="739510CC" w14:textId="77777777" w:rsidR="008151B6" w:rsidRDefault="008151B6" w:rsidP="008151B6">
      <w:r>
        <w:t xml:space="preserve">With a lake level of RL33.4m, these adverse hydraulic gradients are significantly lower, therefore reducing the risk of piping failure leading to a catastrophic outcome. However, the piping risk is further reduced with a lake level of RL 37m. The higher lake level being higher than the nominal invert level of the LFC (at RL 36m in the southern end, RL 34m in northern end) effectively eliminates a catastrophic outcome for a sunny day condition and significantly lowered for a flooded condition. </w:t>
      </w:r>
    </w:p>
    <w:p w14:paraId="38B25786" w14:textId="3EDD5171" w:rsidR="008151B6" w:rsidRPr="00544B98" w:rsidRDefault="008151B6" w:rsidP="008151B6">
      <w:r>
        <w:t xml:space="preserve">The results for piping conditions analysed are presented in </w:t>
      </w:r>
      <w:r w:rsidR="00D460E9">
        <w:fldChar w:fldCharType="begin"/>
      </w:r>
      <w:r w:rsidR="00D460E9">
        <w:instrText xml:space="preserve"> REF _Ref198531768 \h </w:instrText>
      </w:r>
      <w:r w:rsidR="00D460E9">
        <w:fldChar w:fldCharType="separate"/>
      </w:r>
      <w:r w:rsidR="00D35BC0">
        <w:t xml:space="preserve">Figure </w:t>
      </w:r>
      <w:r w:rsidR="00D35BC0">
        <w:rPr>
          <w:noProof/>
        </w:rPr>
        <w:t>8</w:t>
      </w:r>
      <w:r w:rsidR="00D35BC0">
        <w:noBreakHyphen/>
      </w:r>
      <w:r w:rsidR="00D35BC0">
        <w:rPr>
          <w:noProof/>
        </w:rPr>
        <w:t>91</w:t>
      </w:r>
      <w:r w:rsidR="00D460E9">
        <w:fldChar w:fldCharType="end"/>
      </w:r>
      <w:r w:rsidR="006E543B" w:rsidRPr="00AE0B2B">
        <w:t xml:space="preserve"> (Sunny Day Condition) and </w:t>
      </w:r>
      <w:r w:rsidR="00D460E9">
        <w:fldChar w:fldCharType="begin"/>
      </w:r>
      <w:r w:rsidR="00D460E9">
        <w:instrText xml:space="preserve"> REF _Ref198531779 \h </w:instrText>
      </w:r>
      <w:r w:rsidR="00D460E9">
        <w:fldChar w:fldCharType="separate"/>
      </w:r>
      <w:r w:rsidR="00D35BC0">
        <w:t xml:space="preserve">Figure </w:t>
      </w:r>
      <w:r w:rsidR="00D35BC0">
        <w:rPr>
          <w:noProof/>
        </w:rPr>
        <w:t>8</w:t>
      </w:r>
      <w:r w:rsidR="00D35BC0">
        <w:noBreakHyphen/>
      </w:r>
      <w:r w:rsidR="00D35BC0">
        <w:rPr>
          <w:noProof/>
        </w:rPr>
        <w:t>92</w:t>
      </w:r>
      <w:r w:rsidR="00D460E9">
        <w:fldChar w:fldCharType="end"/>
      </w:r>
      <w:r w:rsidRPr="00AE0B2B">
        <w:t xml:space="preserve"> (Flooded Condition).</w:t>
      </w:r>
    </w:p>
    <w:p w14:paraId="2CD47B6F" w14:textId="77777777" w:rsidR="008151B6" w:rsidRDefault="008151B6" w:rsidP="008151B6">
      <w:r>
        <w:br w:type="page"/>
      </w:r>
    </w:p>
    <w:p w14:paraId="6E901D4D" w14:textId="77777777" w:rsidR="008151B6" w:rsidRDefault="008151B6" w:rsidP="008151B6">
      <w:pPr>
        <w:sectPr w:rsidR="008151B6" w:rsidSect="008151B6">
          <w:pgSz w:w="11910" w:h="16840"/>
          <w:pgMar w:top="1134" w:right="567" w:bottom="1315" w:left="567" w:header="720" w:footer="356" w:gutter="0"/>
          <w:cols w:space="709"/>
          <w:titlePg/>
          <w:docGrid w:linePitch="299"/>
        </w:sectPr>
      </w:pPr>
    </w:p>
    <w:p w14:paraId="29C0F3DB" w14:textId="77777777" w:rsidR="008151B6" w:rsidRDefault="008151B6" w:rsidP="008151B6"/>
    <w:p w14:paraId="6A57ED26" w14:textId="77777777" w:rsidR="008151B6" w:rsidRDefault="006E543B" w:rsidP="000C58E1">
      <w:pPr>
        <w:jc w:val="center"/>
      </w:pPr>
      <w:r w:rsidRPr="00B01972">
        <w:rPr>
          <w:noProof/>
        </w:rPr>
        <w:drawing>
          <wp:inline distT="0" distB="0" distL="0" distR="0" wp14:anchorId="067E1617" wp14:editId="4D1ADCF4">
            <wp:extent cx="9484360" cy="4855270"/>
            <wp:effectExtent l="0" t="0" r="2540" b="2540"/>
            <wp:docPr id="1984020877"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20877" name="Picture 1" descr="A graph of a graph&#10;&#10;AI-generated content may be incorrect."/>
                    <pic:cNvPicPr/>
                  </pic:nvPicPr>
                  <pic:blipFill>
                    <a:blip r:embed="rId161"/>
                    <a:stretch>
                      <a:fillRect/>
                    </a:stretch>
                  </pic:blipFill>
                  <pic:spPr>
                    <a:xfrm>
                      <a:off x="0" y="0"/>
                      <a:ext cx="9519735" cy="4873379"/>
                    </a:xfrm>
                    <a:prstGeom prst="rect">
                      <a:avLst/>
                    </a:prstGeom>
                  </pic:spPr>
                </pic:pic>
              </a:graphicData>
            </a:graphic>
          </wp:inline>
        </w:drawing>
      </w:r>
    </w:p>
    <w:p w14:paraId="4A31CDC7" w14:textId="6C89F9A1" w:rsidR="006E543B" w:rsidRPr="00544B98" w:rsidRDefault="008151B6" w:rsidP="006E543B">
      <w:pPr>
        <w:pStyle w:val="Caption"/>
      </w:pPr>
      <w:bookmarkStart w:id="676" w:name="_Toc196986963"/>
      <w:bookmarkStart w:id="677" w:name="_Ref198531768"/>
      <w:bookmarkStart w:id="678" w:name="_Toc210125590"/>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1</w:t>
      </w:r>
      <w:r w:rsidR="00946086">
        <w:fldChar w:fldCharType="end"/>
      </w:r>
      <w:bookmarkEnd w:id="676"/>
      <w:bookmarkEnd w:id="677"/>
      <w:r w:rsidR="00635752">
        <w:t>:</w:t>
      </w:r>
      <w:r w:rsidR="006E543B">
        <w:t xml:space="preserve"> Piping Analysis Results – Sunny Day Condition (East &amp; West Levee)</w:t>
      </w:r>
      <w:r w:rsidR="00E303EC">
        <w:t xml:space="preserve"> </w:t>
      </w:r>
      <w:r w:rsidR="00E303E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E303EC">
        <w:fldChar w:fldCharType="separate"/>
      </w:r>
      <w:r w:rsidR="00E303EC">
        <w:rPr>
          <w:noProof/>
        </w:rPr>
        <w:t>(PSM 2025b)</w:t>
      </w:r>
      <w:bookmarkEnd w:id="678"/>
      <w:r w:rsidR="00E303EC">
        <w:fldChar w:fldCharType="end"/>
      </w:r>
    </w:p>
    <w:p w14:paraId="73B0389C" w14:textId="77777777" w:rsidR="006E543B" w:rsidRDefault="006E543B" w:rsidP="006E543B"/>
    <w:p w14:paraId="4A78B966" w14:textId="77777777" w:rsidR="008151B6" w:rsidRDefault="006E543B" w:rsidP="000C58E1">
      <w:pPr>
        <w:jc w:val="center"/>
      </w:pPr>
      <w:r w:rsidRPr="00A63347">
        <w:rPr>
          <w:noProof/>
        </w:rPr>
        <w:drawing>
          <wp:inline distT="0" distB="0" distL="0" distR="0" wp14:anchorId="6D7AE2EC" wp14:editId="1E605EB0">
            <wp:extent cx="9662795" cy="4693920"/>
            <wp:effectExtent l="0" t="0" r="0" b="0"/>
            <wp:docPr id="105522911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229119" name="Picture 1" descr="A graph of a graph&#10;&#10;AI-generated content may be incorrect."/>
                    <pic:cNvPicPr/>
                  </pic:nvPicPr>
                  <pic:blipFill>
                    <a:blip r:embed="rId162"/>
                    <a:stretch>
                      <a:fillRect/>
                    </a:stretch>
                  </pic:blipFill>
                  <pic:spPr>
                    <a:xfrm>
                      <a:off x="0" y="0"/>
                      <a:ext cx="9679750" cy="4702156"/>
                    </a:xfrm>
                    <a:prstGeom prst="rect">
                      <a:avLst/>
                    </a:prstGeom>
                  </pic:spPr>
                </pic:pic>
              </a:graphicData>
            </a:graphic>
          </wp:inline>
        </w:drawing>
      </w:r>
    </w:p>
    <w:p w14:paraId="146D5A4B" w14:textId="5214C8DE" w:rsidR="008151B6" w:rsidRDefault="008151B6" w:rsidP="006E543B">
      <w:pPr>
        <w:pStyle w:val="Caption"/>
        <w:sectPr w:rsidR="008151B6" w:rsidSect="008151B6">
          <w:pgSz w:w="16840" w:h="11910" w:orient="landscape"/>
          <w:pgMar w:top="1276" w:right="567" w:bottom="1559" w:left="567" w:header="720" w:footer="357" w:gutter="0"/>
          <w:cols w:space="709"/>
          <w:titlePg/>
          <w:docGrid w:linePitch="299"/>
        </w:sectPr>
      </w:pPr>
      <w:bookmarkStart w:id="679" w:name="_Toc196986964"/>
      <w:bookmarkStart w:id="680" w:name="_Ref198531779"/>
      <w:bookmarkStart w:id="681" w:name="_Toc210125591"/>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2</w:t>
      </w:r>
      <w:r w:rsidR="00946086">
        <w:fldChar w:fldCharType="end"/>
      </w:r>
      <w:bookmarkEnd w:id="679"/>
      <w:bookmarkEnd w:id="680"/>
      <w:r w:rsidR="00635752">
        <w:t>:</w:t>
      </w:r>
      <w:r w:rsidR="006E543B">
        <w:t xml:space="preserve"> Piping Analysis Results – Flooded Condition (East &amp; West Levee)</w:t>
      </w:r>
      <w:r w:rsidR="004B4234">
        <w:t xml:space="preserve"> </w:t>
      </w:r>
      <w:r w:rsidR="004B4234">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B4234">
        <w:fldChar w:fldCharType="separate"/>
      </w:r>
      <w:r w:rsidR="004B4234">
        <w:rPr>
          <w:noProof/>
        </w:rPr>
        <w:t>(PSM 2025b)</w:t>
      </w:r>
      <w:bookmarkEnd w:id="681"/>
      <w:r w:rsidR="004B4234">
        <w:fldChar w:fldCharType="end"/>
      </w:r>
    </w:p>
    <w:p w14:paraId="422DB9BA" w14:textId="77777777" w:rsidR="008151B6" w:rsidRDefault="008151B6" w:rsidP="008151B6">
      <w:pPr>
        <w:pStyle w:val="Sub-HeadingNot-Numbered"/>
      </w:pPr>
      <w:r>
        <w:t>Conveyor Tunnels</w:t>
      </w:r>
    </w:p>
    <w:p w14:paraId="6F3ADD2C" w14:textId="0F5F27B8" w:rsidR="008151B6" w:rsidRPr="005F6274" w:rsidRDefault="008151B6" w:rsidP="008151B6">
      <w:r>
        <w:t xml:space="preserve">During and post lake filling, the conveyor tunnels will form the hydraulic connection between YTF and YEF/MVF.  In order to ensure the </w:t>
      </w:r>
      <w:r w:rsidR="009037CB">
        <w:t>tunnels,</w:t>
      </w:r>
      <w:r>
        <w:t xml:space="preserve"> continue to function in that capacity for the Design Intent Period pipes will be installed within the tunnels and the annulus grouted.  The size and number of pipes required in each tunnel are discussed in </w:t>
      </w:r>
      <w:r w:rsidRPr="004D3190">
        <w:t xml:space="preserve">Section </w:t>
      </w:r>
      <w:r w:rsidR="001773D0">
        <w:rPr>
          <w:b/>
          <w:bCs/>
          <w:lang w:val="en-US"/>
        </w:rPr>
        <w:fldChar w:fldCharType="begin"/>
      </w:r>
      <w:r w:rsidR="001773D0">
        <w:instrText xml:space="preserve"> REF _Ref198532115 \r \h </w:instrText>
      </w:r>
      <w:r w:rsidR="001773D0">
        <w:rPr>
          <w:b/>
          <w:bCs/>
          <w:lang w:val="en-US"/>
        </w:rPr>
      </w:r>
      <w:r w:rsidR="001773D0">
        <w:rPr>
          <w:b/>
          <w:bCs/>
          <w:lang w:val="en-US"/>
        </w:rPr>
        <w:fldChar w:fldCharType="separate"/>
      </w:r>
      <w:r w:rsidR="00D35BC0">
        <w:t>12.3.1</w:t>
      </w:r>
      <w:r w:rsidR="001773D0">
        <w:rPr>
          <w:b/>
          <w:bCs/>
          <w:lang w:val="en-US"/>
        </w:rPr>
        <w:fldChar w:fldCharType="end"/>
      </w:r>
      <w:r w:rsidR="006E543B">
        <w:t>.</w:t>
      </w:r>
      <w:r>
        <w:t xml:space="preserve"> </w:t>
      </w:r>
    </w:p>
    <w:p w14:paraId="4043E190" w14:textId="77777777" w:rsidR="008151B6" w:rsidRPr="005D5F8D" w:rsidRDefault="008151B6" w:rsidP="008151B6">
      <w:pPr>
        <w:pStyle w:val="Sub-HeadingNot-Numbered"/>
      </w:pPr>
      <w:r>
        <w:t>Settlement – MRD</w:t>
      </w:r>
    </w:p>
    <w:p w14:paraId="07311F77" w14:textId="77777777" w:rsidR="008151B6" w:rsidRDefault="008151B6" w:rsidP="008151B6">
      <w:r>
        <w:t xml:space="preserve">Since construction in 2005, the MRD embankments have been showing settlement. The sub-domains where the MRD is thicker (north end), the settlement has been greater resulting in non-uniform settlement profile. In the northern end of MRD these settlement profiles were somewhat reset following the remediation of the MRD following the 2012 MRD Failure. Post that, the settlement has continued with several contributing factors. </w:t>
      </w:r>
    </w:p>
    <w:p w14:paraId="0290DD05" w14:textId="77777777" w:rsidR="008151B6" w:rsidRDefault="008151B6" w:rsidP="008151B6">
      <w:r>
        <w:t>Measured settlements of MRD is associated with a range of mechanisms including:</w:t>
      </w:r>
    </w:p>
    <w:p w14:paraId="0A7BB28E" w14:textId="77777777" w:rsidR="008151B6" w:rsidRDefault="008151B6" w:rsidP="00ED69BB">
      <w:pPr>
        <w:pStyle w:val="ListParagraph"/>
        <w:numPr>
          <w:ilvl w:val="0"/>
          <w:numId w:val="87"/>
        </w:numPr>
      </w:pPr>
      <w:r>
        <w:t>Internal settlement of fill materials.  This includes:</w:t>
      </w:r>
    </w:p>
    <w:p w14:paraId="467DABBC" w14:textId="7096869B" w:rsidR="008151B6" w:rsidRDefault="008151B6" w:rsidP="00ED69BB">
      <w:pPr>
        <w:pStyle w:val="ListParagraph"/>
        <w:numPr>
          <w:ilvl w:val="1"/>
          <w:numId w:val="87"/>
        </w:numPr>
      </w:pPr>
      <w:r>
        <w:t>Primary Consolidation and elastic settlements due to the weight of the fill</w:t>
      </w:r>
    </w:p>
    <w:p w14:paraId="5E3213F7" w14:textId="77777777" w:rsidR="008151B6" w:rsidRDefault="008151B6" w:rsidP="00ED69BB">
      <w:pPr>
        <w:pStyle w:val="ListParagraph"/>
        <w:numPr>
          <w:ilvl w:val="1"/>
          <w:numId w:val="87"/>
        </w:numPr>
      </w:pPr>
      <w:r>
        <w:t>Creep settlement</w:t>
      </w:r>
    </w:p>
    <w:p w14:paraId="4234E2FE" w14:textId="77777777" w:rsidR="008151B6" w:rsidRDefault="008151B6" w:rsidP="00ED69BB">
      <w:pPr>
        <w:pStyle w:val="ListParagraph"/>
        <w:numPr>
          <w:ilvl w:val="1"/>
          <w:numId w:val="87"/>
        </w:numPr>
      </w:pPr>
      <w:r>
        <w:t>Collapse or hydroconsolidation settlements</w:t>
      </w:r>
    </w:p>
    <w:p w14:paraId="01F4F235" w14:textId="77777777" w:rsidR="008151B6" w:rsidRDefault="008151B6" w:rsidP="00ED69BB">
      <w:pPr>
        <w:pStyle w:val="ListParagraph"/>
        <w:numPr>
          <w:ilvl w:val="0"/>
          <w:numId w:val="87"/>
        </w:numPr>
      </w:pPr>
      <w:r>
        <w:t>Settlement associated with mining including:</w:t>
      </w:r>
    </w:p>
    <w:p w14:paraId="2CFC9D1E" w14:textId="77777777" w:rsidR="008151B6" w:rsidRDefault="008151B6" w:rsidP="00ED69BB">
      <w:pPr>
        <w:pStyle w:val="ListParagraph"/>
        <w:numPr>
          <w:ilvl w:val="1"/>
          <w:numId w:val="87"/>
        </w:numPr>
      </w:pPr>
      <w:r>
        <w:t>Unloading, both vertical and lateral</w:t>
      </w:r>
    </w:p>
    <w:p w14:paraId="722454C6" w14:textId="77777777" w:rsidR="008151B6" w:rsidRDefault="008151B6" w:rsidP="00ED69BB">
      <w:pPr>
        <w:pStyle w:val="ListParagraph"/>
        <w:numPr>
          <w:ilvl w:val="1"/>
          <w:numId w:val="87"/>
        </w:numPr>
      </w:pPr>
      <w:r>
        <w:t>Instabilities</w:t>
      </w:r>
    </w:p>
    <w:p w14:paraId="76D52EB5" w14:textId="77777777" w:rsidR="008151B6" w:rsidRDefault="008151B6" w:rsidP="00ED69BB">
      <w:pPr>
        <w:pStyle w:val="ListParagraph"/>
        <w:numPr>
          <w:ilvl w:val="0"/>
          <w:numId w:val="87"/>
        </w:numPr>
      </w:pPr>
      <w:r>
        <w:t>Mine scale settlements associated with changes in groundwater levels including:</w:t>
      </w:r>
    </w:p>
    <w:p w14:paraId="6B6DBC7A" w14:textId="77777777" w:rsidR="008151B6" w:rsidRDefault="008151B6" w:rsidP="00ED69BB">
      <w:pPr>
        <w:pStyle w:val="ListParagraph"/>
        <w:numPr>
          <w:ilvl w:val="1"/>
          <w:numId w:val="87"/>
        </w:numPr>
      </w:pPr>
      <w:r>
        <w:t>Settlement due to groundwater drawdown and resultant increases in effective stress</w:t>
      </w:r>
    </w:p>
    <w:p w14:paraId="6BE495B8" w14:textId="77777777" w:rsidR="008151B6" w:rsidRDefault="008151B6" w:rsidP="00ED69BB">
      <w:pPr>
        <w:pStyle w:val="ListParagraph"/>
        <w:numPr>
          <w:ilvl w:val="1"/>
          <w:numId w:val="87"/>
        </w:numPr>
      </w:pPr>
      <w:r>
        <w:t>Rebound following groundwater recharge.</w:t>
      </w:r>
    </w:p>
    <w:p w14:paraId="3B50A85C" w14:textId="77777777" w:rsidR="008151B6" w:rsidRDefault="008151B6" w:rsidP="008151B6">
      <w:r>
        <w:t>When assessing the settlement of MRD and its contribution to the rehabilitation design, the following key aspects have been identified:</w:t>
      </w:r>
    </w:p>
    <w:p w14:paraId="20579649" w14:textId="77777777" w:rsidR="008151B6" w:rsidRPr="005544F0" w:rsidRDefault="008151B6" w:rsidP="00ED69BB">
      <w:pPr>
        <w:pStyle w:val="ListParagraph"/>
        <w:numPr>
          <w:ilvl w:val="0"/>
          <w:numId w:val="88"/>
        </w:numPr>
        <w:ind w:left="284"/>
        <w:rPr>
          <w:b/>
        </w:rPr>
      </w:pPr>
      <w:r w:rsidRPr="005544F0">
        <w:rPr>
          <w:b/>
        </w:rPr>
        <w:t xml:space="preserve">Regional Dewatering Settlement </w:t>
      </w:r>
    </w:p>
    <w:p w14:paraId="5B2D1F39" w14:textId="77777777" w:rsidR="008151B6" w:rsidRDefault="008151B6" w:rsidP="00ED69BB">
      <w:pPr>
        <w:pStyle w:val="ListParagraph"/>
        <w:numPr>
          <w:ilvl w:val="0"/>
          <w:numId w:val="51"/>
        </w:numPr>
      </w:pPr>
      <w:r>
        <w:t>Total of up to 1m settlement has been measured at the regional level monitoring pins with a relatively higher rate of settlement during 1962 to 1980 (period of increase pumping at Hazelwood Mine). This can be clearly linked to regional dewatering.</w:t>
      </w:r>
    </w:p>
    <w:p w14:paraId="6D13AA17" w14:textId="77777777" w:rsidR="008151B6" w:rsidRDefault="008151B6" w:rsidP="00ED69BB">
      <w:pPr>
        <w:pStyle w:val="ListParagraph"/>
        <w:numPr>
          <w:ilvl w:val="0"/>
          <w:numId w:val="88"/>
        </w:numPr>
      </w:pPr>
      <w:r w:rsidRPr="00951CF0">
        <w:t>Creep Settlement of MRD</w:t>
      </w:r>
    </w:p>
    <w:p w14:paraId="26713323" w14:textId="77777777" w:rsidR="008151B6" w:rsidRDefault="008151B6" w:rsidP="00ED69BB">
      <w:pPr>
        <w:pStyle w:val="ListParagraph"/>
        <w:numPr>
          <w:ilvl w:val="0"/>
          <w:numId w:val="51"/>
        </w:numPr>
      </w:pPr>
      <w:r>
        <w:t>The key factors linked to creep settlement:</w:t>
      </w:r>
    </w:p>
    <w:p w14:paraId="5FC38614" w14:textId="77777777" w:rsidR="008151B6" w:rsidRPr="001411F4" w:rsidRDefault="008151B6" w:rsidP="00B9652B">
      <w:pPr>
        <w:pStyle w:val="ListParagraph"/>
        <w:numPr>
          <w:ilvl w:val="1"/>
          <w:numId w:val="39"/>
        </w:numPr>
        <w:rPr>
          <w:b/>
          <w:bCs/>
        </w:rPr>
      </w:pPr>
      <w:r>
        <w:t>Consolidation of the Fill materials including the foundation layers such as the Mid-Field Overburden Dump, engineered Fill</w:t>
      </w:r>
    </w:p>
    <w:p w14:paraId="6AFB883A" w14:textId="77777777" w:rsidR="008151B6" w:rsidRPr="003F4D68" w:rsidRDefault="008151B6" w:rsidP="00B9652B">
      <w:pPr>
        <w:pStyle w:val="ListParagraph"/>
        <w:numPr>
          <w:ilvl w:val="1"/>
          <w:numId w:val="39"/>
        </w:numPr>
        <w:rPr>
          <w:b/>
          <w:bCs/>
        </w:rPr>
      </w:pPr>
      <w:r>
        <w:t>Hydroconsolidation of MRD, its founding layers and underlying stratigraphic units</w:t>
      </w:r>
    </w:p>
    <w:p w14:paraId="4EA6068A" w14:textId="77777777" w:rsidR="008151B6" w:rsidRPr="008F4435" w:rsidRDefault="008151B6" w:rsidP="00B9652B">
      <w:pPr>
        <w:pStyle w:val="ListParagraph"/>
        <w:numPr>
          <w:ilvl w:val="1"/>
          <w:numId w:val="39"/>
        </w:numPr>
        <w:rPr>
          <w:b/>
          <w:bCs/>
        </w:rPr>
      </w:pPr>
      <w:r>
        <w:t>Settlement linked to mining induced strains and developing stress fields</w:t>
      </w:r>
    </w:p>
    <w:p w14:paraId="5255C482" w14:textId="77777777" w:rsidR="008151B6" w:rsidRDefault="008151B6" w:rsidP="00B9652B">
      <w:pPr>
        <w:pStyle w:val="ListParagraph"/>
        <w:numPr>
          <w:ilvl w:val="1"/>
          <w:numId w:val="39"/>
        </w:numPr>
        <w:rPr>
          <w:b/>
          <w:bCs/>
        </w:rPr>
      </w:pPr>
      <w:r>
        <w:t>Settlement linked to aquifer depressurisation (regional and mine scale)</w:t>
      </w:r>
    </w:p>
    <w:p w14:paraId="50599861" w14:textId="77777777" w:rsidR="008151B6" w:rsidRDefault="008151B6" w:rsidP="00ED69BB">
      <w:pPr>
        <w:pStyle w:val="ListParagraph"/>
        <w:numPr>
          <w:ilvl w:val="0"/>
          <w:numId w:val="51"/>
        </w:numPr>
      </w:pPr>
      <w:r>
        <w:t>Based on these factors an estimation of settlement has been calculated considering the historical settlement recorded for the Mid-Field Overburden Dump (foundation layer along the western section of MRD) and the measured settlement of the engineered fill. These have assisted in predicting the potential creep settlement for the remainder of mine operating life and the Design Intent Period to be approximately 0.6m.</w:t>
      </w:r>
    </w:p>
    <w:p w14:paraId="759C812A" w14:textId="77777777" w:rsidR="008151B6" w:rsidRDefault="008151B6" w:rsidP="006E543B">
      <w:pPr>
        <w:pStyle w:val="ListParagraph"/>
        <w:numPr>
          <w:ilvl w:val="0"/>
          <w:numId w:val="0"/>
        </w:numPr>
        <w:ind w:left="1145"/>
      </w:pPr>
    </w:p>
    <w:p w14:paraId="30C6D6E4" w14:textId="77777777" w:rsidR="006C4607" w:rsidRDefault="006C4607" w:rsidP="006E543B">
      <w:pPr>
        <w:pStyle w:val="ListParagraph"/>
        <w:numPr>
          <w:ilvl w:val="0"/>
          <w:numId w:val="0"/>
        </w:numPr>
        <w:ind w:left="1145"/>
      </w:pPr>
    </w:p>
    <w:p w14:paraId="3337A21C" w14:textId="77777777" w:rsidR="006C4607" w:rsidRDefault="006C4607" w:rsidP="006E543B">
      <w:pPr>
        <w:pStyle w:val="ListParagraph"/>
        <w:numPr>
          <w:ilvl w:val="0"/>
          <w:numId w:val="0"/>
        </w:numPr>
        <w:ind w:left="1145"/>
      </w:pPr>
    </w:p>
    <w:p w14:paraId="101418CE" w14:textId="77777777" w:rsidR="008151B6" w:rsidRPr="000574DC" w:rsidRDefault="008151B6" w:rsidP="00ED69BB">
      <w:pPr>
        <w:pStyle w:val="ListParagraph"/>
        <w:numPr>
          <w:ilvl w:val="0"/>
          <w:numId w:val="88"/>
        </w:numPr>
        <w:ind w:left="284"/>
        <w:rPr>
          <w:b/>
        </w:rPr>
      </w:pPr>
      <w:r w:rsidRPr="000574DC">
        <w:rPr>
          <w:b/>
        </w:rPr>
        <w:t>Collapse Settlement</w:t>
      </w:r>
    </w:p>
    <w:p w14:paraId="6E0843B7" w14:textId="77777777" w:rsidR="008151B6" w:rsidRDefault="008151B6" w:rsidP="008151B6">
      <w:r w:rsidRPr="002200D7">
        <w:t>Most poorly compacted, partially saturated fills undergo a reduction in volume when inundated or submerged for the first time.</w:t>
      </w:r>
      <w:r>
        <w:t xml:space="preserve">  Case studies from the published literature and experience is that such settlements are typically between 2% and 6% of the inundated fill thickness.</w:t>
      </w:r>
    </w:p>
    <w:p w14:paraId="4E1ABC1D" w14:textId="77777777" w:rsidR="008151B6" w:rsidRDefault="008151B6" w:rsidP="008151B6">
      <w:r>
        <w:t>For the Mid-Field Overburden Dump, 3% of the inundated thickness is estimated for collapse settlement with an upper bound of 6%.</w:t>
      </w:r>
    </w:p>
    <w:p w14:paraId="72AF8F74" w14:textId="77777777" w:rsidR="008151B6" w:rsidRDefault="008151B6" w:rsidP="008151B6">
      <w:r>
        <w:t>For the MRD engineered fill, collapse settlement of 2% of the inundated thickness is estimated with an upper bound of 3%.</w:t>
      </w:r>
    </w:p>
    <w:p w14:paraId="541F5D0F" w14:textId="25F49BA5" w:rsidR="008151B6" w:rsidRDefault="008151B6" w:rsidP="008151B6">
      <w:r>
        <w:t xml:space="preserve">In consideration of the above, the potential for collapse settlement is a pivotal consideration to the rehabilitation design for MRD. Drawing from this an estimation of the upper and lower estimate of potential settlement is presented in </w:t>
      </w:r>
      <w:r w:rsidR="00E43518">
        <w:fldChar w:fldCharType="begin"/>
      </w:r>
      <w:r w:rsidR="00E43518">
        <w:instrText xml:space="preserve"> REF _Ref198644305 \h </w:instrText>
      </w:r>
      <w:r w:rsidR="00E43518">
        <w:fldChar w:fldCharType="separate"/>
      </w:r>
      <w:r w:rsidR="00D35BC0">
        <w:t xml:space="preserve">Figure </w:t>
      </w:r>
      <w:r w:rsidR="00D35BC0">
        <w:rPr>
          <w:noProof/>
        </w:rPr>
        <w:t>8</w:t>
      </w:r>
      <w:r w:rsidR="00D35BC0">
        <w:noBreakHyphen/>
      </w:r>
      <w:r w:rsidR="00D35BC0">
        <w:rPr>
          <w:noProof/>
        </w:rPr>
        <w:t>93</w:t>
      </w:r>
      <w:r w:rsidR="00D35BC0">
        <w:t xml:space="preserve">: Potential Collapse Settlement along MRD </w:t>
      </w:r>
      <w:r w:rsidR="00D35BC0">
        <w:rPr>
          <w:noProof/>
        </w:rPr>
        <w:t>(PSM 2025b)</w:t>
      </w:r>
      <w:r w:rsidR="00E43518">
        <w:fldChar w:fldCharType="end"/>
      </w:r>
      <w:r w:rsidR="006E543B" w:rsidRPr="003F6058">
        <w:t>.</w:t>
      </w:r>
      <w:r w:rsidR="006E543B">
        <w:t xml:space="preserve"> Collapse settlement is expected to continue through the period of lake filling, non-uniform along the MRD as the saturation of the soils increases with rise in lake level.</w:t>
      </w:r>
      <w:r>
        <w:t xml:space="preserve"> Collapse settlement of up to 0.9m (East embankment) and 0.8m (West embankment) are expected as a lower bound estimate. On the upper bound estimate this could be up to 1.5m along the East and West embankments. The upper estimates of settlement are expected in the MRD Repair sub-domain where MRD is the thickest, followed by the MRD Fill sub-domain. </w:t>
      </w:r>
    </w:p>
    <w:p w14:paraId="4772E172" w14:textId="77777777" w:rsidR="006E543B" w:rsidRDefault="006E543B" w:rsidP="002A24C5">
      <w:pPr>
        <w:jc w:val="center"/>
      </w:pPr>
      <w:r>
        <w:rPr>
          <w:noProof/>
        </w:rPr>
        <w:drawing>
          <wp:inline distT="0" distB="0" distL="0" distR="0" wp14:anchorId="721D4F97" wp14:editId="698342E6">
            <wp:extent cx="5760720" cy="8333105"/>
            <wp:effectExtent l="0" t="0" r="0" b="0"/>
            <wp:docPr id="1260672701" name="Picture 2"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72701" name="Picture 2" descr="A graph of a graph of a graph of a graph of a graph of a graph of a graph of a graph of a graph of a graph of a graph of a graph of a graph of&#10;&#10;AI-generated content may be incorrect."/>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60720" cy="8333105"/>
                    </a:xfrm>
                    <a:prstGeom prst="rect">
                      <a:avLst/>
                    </a:prstGeom>
                    <a:noFill/>
                    <a:ln>
                      <a:noFill/>
                    </a:ln>
                  </pic:spPr>
                </pic:pic>
              </a:graphicData>
            </a:graphic>
          </wp:inline>
        </w:drawing>
      </w:r>
    </w:p>
    <w:p w14:paraId="1D3FBEFD" w14:textId="7F119855" w:rsidR="006E543B" w:rsidRDefault="006E543B" w:rsidP="006E543B">
      <w:pPr>
        <w:pStyle w:val="Caption"/>
      </w:pPr>
      <w:bookmarkStart w:id="682" w:name="_Toc196986965"/>
      <w:bookmarkStart w:id="683" w:name="_Ref198532216"/>
      <w:bookmarkStart w:id="684" w:name="_Toc210125592"/>
      <w:bookmarkStart w:id="685" w:name="_Ref198644305"/>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3</w:t>
      </w:r>
      <w:r w:rsidR="00946086">
        <w:fldChar w:fldCharType="end"/>
      </w:r>
      <w:bookmarkEnd w:id="682"/>
      <w:bookmarkEnd w:id="683"/>
      <w:r w:rsidR="002A24C5">
        <w:t>:</w:t>
      </w:r>
      <w:r>
        <w:t xml:space="preserve"> Potential Collapse Settlement along MRD</w:t>
      </w:r>
      <w:r w:rsidR="00385D33">
        <w:t xml:space="preserve"> </w:t>
      </w:r>
      <w:r w:rsidR="00385D33">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385D33">
        <w:fldChar w:fldCharType="separate"/>
      </w:r>
      <w:r w:rsidR="00385D33">
        <w:rPr>
          <w:noProof/>
        </w:rPr>
        <w:t>(PSM 2025b)</w:t>
      </w:r>
      <w:bookmarkEnd w:id="684"/>
      <w:r w:rsidR="00385D33">
        <w:fldChar w:fldCharType="end"/>
      </w:r>
      <w:bookmarkEnd w:id="685"/>
    </w:p>
    <w:p w14:paraId="318EAAF4" w14:textId="77777777" w:rsidR="008151B6" w:rsidRPr="00734D6A" w:rsidRDefault="008151B6" w:rsidP="008151B6"/>
    <w:p w14:paraId="49413193" w14:textId="77777777" w:rsidR="008151B6" w:rsidRDefault="00541055" w:rsidP="008151B6">
      <w:pPr>
        <w:pStyle w:val="Heading3"/>
        <w:ind w:left="1440"/>
      </w:pPr>
      <w:bookmarkStart w:id="686" w:name="_Ref198530817"/>
      <w:r>
        <w:t>Findings -</w:t>
      </w:r>
      <w:r w:rsidR="008151B6">
        <w:t xml:space="preserve"> MRD Stability</w:t>
      </w:r>
      <w:bookmarkEnd w:id="686"/>
      <w:r w:rsidR="008151B6">
        <w:t xml:space="preserve"> </w:t>
      </w:r>
    </w:p>
    <w:p w14:paraId="6517B38F" w14:textId="77777777" w:rsidR="008151B6" w:rsidRDefault="008151B6" w:rsidP="00ED69BB">
      <w:pPr>
        <w:pStyle w:val="ListParagraph"/>
        <w:numPr>
          <w:ilvl w:val="0"/>
          <w:numId w:val="85"/>
        </w:numPr>
      </w:pPr>
      <w:r>
        <w:t xml:space="preserve">The stability of MRD for Block Slide and Multilinear assessment achieve a high FoS with lower bound parameters for End Of Mining (EOM). The full pit lake provides buttressing support to the MRD once full with a progressively increasing stability outcome (FoS) as the lake level rises from empty to full. </w:t>
      </w:r>
    </w:p>
    <w:p w14:paraId="59506903" w14:textId="77777777" w:rsidR="008151B6" w:rsidRDefault="008151B6" w:rsidP="00ED69BB">
      <w:pPr>
        <w:pStyle w:val="ListParagraph"/>
        <w:numPr>
          <w:ilvl w:val="0"/>
          <w:numId w:val="85"/>
        </w:numPr>
      </w:pPr>
      <w:r>
        <w:t>The stability of the levee slopes progressively increases with the lake level rising to full pit lake. For the current MRD, the high embankments induce vertical loading which are considered adverse for performance of the MRD during rehabilitation and the Design Intent Period. This has been addressed by the proposed remediation design for MRD.</w:t>
      </w:r>
    </w:p>
    <w:p w14:paraId="7CD97FCA" w14:textId="77777777" w:rsidR="008151B6" w:rsidRDefault="008151B6" w:rsidP="00ED69BB">
      <w:pPr>
        <w:pStyle w:val="ListParagraph"/>
        <w:numPr>
          <w:ilvl w:val="0"/>
          <w:numId w:val="85"/>
        </w:numPr>
      </w:pPr>
      <w:r>
        <w:t xml:space="preserve">The LFC stability is favourable. Notably, the stability outcome for steeper (1.5H:1V) LFC slopes is slightly lower than the flatter banks (2H:1V). In addition, these are slightly reduced (but satisfactory) for rapid drawdown which is considered for a higher flow event (a short-term event). </w:t>
      </w:r>
    </w:p>
    <w:p w14:paraId="3F085135" w14:textId="10A4CC6C" w:rsidR="008151B6" w:rsidRDefault="008151B6" w:rsidP="00ED69BB">
      <w:pPr>
        <w:pStyle w:val="ListParagraph"/>
        <w:numPr>
          <w:ilvl w:val="0"/>
          <w:numId w:val="85"/>
        </w:numPr>
      </w:pPr>
      <w:r>
        <w:t>R</w:t>
      </w:r>
      <w:r w:rsidRPr="005E06FC">
        <w:t xml:space="preserve">isk of piping failure through the LFC </w:t>
      </w:r>
      <w:r>
        <w:t>f</w:t>
      </w:r>
      <w:r w:rsidRPr="005E06FC">
        <w:t xml:space="preserve">or </w:t>
      </w:r>
      <w:r>
        <w:t xml:space="preserve">the </w:t>
      </w:r>
      <w:r w:rsidRPr="005E06FC">
        <w:t>sunny day condition</w:t>
      </w:r>
      <w:r>
        <w:t xml:space="preserve"> </w:t>
      </w:r>
      <w:r w:rsidRPr="005E06FC">
        <w:t>is considered negligible</w:t>
      </w:r>
      <w:r>
        <w:t xml:space="preserve"> for a pit of RL37m. This is due to no hydraulic gradient being developed between the LFC and lake body for the majority of MRD due to the geometry. This risk is slightly increased for a flooded condition. These are considered to be short-term event(s) and any eroded areas that develop during these event(s) can be repaired as part of the maintenance program, discussed in </w:t>
      </w:r>
      <w:r w:rsidR="006E543B">
        <w:fldChar w:fldCharType="begin"/>
      </w:r>
      <w:r w:rsidR="006E543B">
        <w:instrText xml:space="preserve"> REF _Ref196820887 \r \h </w:instrText>
      </w:r>
      <w:r w:rsidR="006E543B">
        <w:fldChar w:fldCharType="separate"/>
      </w:r>
      <w:r w:rsidR="00D35BC0">
        <w:t>Chapter 15</w:t>
      </w:r>
      <w:r w:rsidR="006E543B">
        <w:fldChar w:fldCharType="end"/>
      </w:r>
      <w:r w:rsidR="006E543B">
        <w:t>.</w:t>
      </w:r>
    </w:p>
    <w:p w14:paraId="3D203C97" w14:textId="77777777" w:rsidR="008151B6" w:rsidRDefault="008151B6" w:rsidP="00ED69BB">
      <w:pPr>
        <w:pStyle w:val="ListParagraph"/>
        <w:numPr>
          <w:ilvl w:val="0"/>
          <w:numId w:val="84"/>
        </w:numPr>
      </w:pPr>
      <w:r>
        <w:t>Risk of piping failure eventuating to a catastrophic outcome progressively increases for a reducing lake level. This is demonstrated by analysis of lake level of RL 33.4m and compared to a dry pit (no lake) where piping risk is the highest under both sunny day and flood conditions.</w:t>
      </w:r>
    </w:p>
    <w:p w14:paraId="18C13AA2" w14:textId="1B784867" w:rsidR="008151B6" w:rsidRDefault="008151B6" w:rsidP="00ED69BB">
      <w:pPr>
        <w:pStyle w:val="ListParagraph"/>
        <w:numPr>
          <w:ilvl w:val="0"/>
          <w:numId w:val="84"/>
        </w:numPr>
      </w:pPr>
      <w:r>
        <w:t xml:space="preserve">Conveyor tunnels will </w:t>
      </w:r>
      <w:r w:rsidR="000162EE" w:rsidRPr="00B04219">
        <w:t>provide</w:t>
      </w:r>
      <w:r>
        <w:t xml:space="preserve"> the hydraulic connection between the west and east lake bodies. The stability of the tunnels is pivotal to stability of the overlaying embankments and reliability to pit water balance.</w:t>
      </w:r>
    </w:p>
    <w:p w14:paraId="47F32128" w14:textId="77777777" w:rsidR="008151B6" w:rsidRDefault="008151B6" w:rsidP="00ED69BB">
      <w:pPr>
        <w:pStyle w:val="ListParagraph"/>
        <w:numPr>
          <w:ilvl w:val="0"/>
          <w:numId w:val="84"/>
        </w:numPr>
      </w:pPr>
      <w:r>
        <w:t xml:space="preserve">Settlement is expected to continue, linked to ongoing deformation due to mining activities during mine operational phase. Collapse settlement is expected to continue through and up to the later stages of lake filling, resulting in loss of freeboard. </w:t>
      </w:r>
    </w:p>
    <w:p w14:paraId="554BE03C" w14:textId="1679C007" w:rsidR="008151B6" w:rsidRDefault="008151B6" w:rsidP="00ED69BB">
      <w:pPr>
        <w:pStyle w:val="ListParagraph"/>
        <w:numPr>
          <w:ilvl w:val="0"/>
          <w:numId w:val="84"/>
        </w:numPr>
      </w:pPr>
      <w:r>
        <w:t>Surface water infiltration and runoff contribute to progressive deterioration of the structure. The rehabilitation design for MRD will aim to address these adverse factors to minimi</w:t>
      </w:r>
      <w:r w:rsidR="005857DD">
        <w:t>s</w:t>
      </w:r>
      <w:r>
        <w:t xml:space="preserve">e intensity of contribution to progressive deterioration. These will require ongoing careful management through all phases of rehabilitation. </w:t>
      </w:r>
    </w:p>
    <w:p w14:paraId="5AE63C6E" w14:textId="77777777" w:rsidR="008151B6" w:rsidRDefault="008151B6" w:rsidP="00ED69BB">
      <w:pPr>
        <w:pStyle w:val="ListParagraph"/>
        <w:numPr>
          <w:ilvl w:val="0"/>
          <w:numId w:val="84"/>
        </w:numPr>
      </w:pPr>
      <w:r>
        <w:t>The Morwell River levels are greatly influenced by the Latrobe River flows. The height of flood flows in Latrobe River forms a choke point for Morwell River outflows leading to a higher flood height in the MRD.</w:t>
      </w:r>
    </w:p>
    <w:p w14:paraId="4DA9319C" w14:textId="77777777" w:rsidR="008151B6" w:rsidRPr="00617600" w:rsidRDefault="008151B6" w:rsidP="00ED69BB">
      <w:pPr>
        <w:pStyle w:val="ListParagraph"/>
        <w:numPr>
          <w:ilvl w:val="0"/>
          <w:numId w:val="84"/>
        </w:numPr>
      </w:pPr>
      <w:r>
        <w:t>A Latrobe River dominant flood can result in Latrobe River backflowing into MRD.  For a modelled 1:2000 (AEP) coincidental with a 1:100 AEP in Morwell River results in a</w:t>
      </w:r>
      <w:r w:rsidRPr="00617600">
        <w:t xml:space="preserve"> potential height of flood level in MRD exceeding RL42m. </w:t>
      </w:r>
      <w:r w:rsidR="006E543B" w:rsidRPr="00617600">
        <w:t>An analysed probability of such an event being around 16% over 20 years post mine closure.</w:t>
      </w:r>
    </w:p>
    <w:p w14:paraId="6EE10BDB" w14:textId="77777777" w:rsidR="008151B6" w:rsidRDefault="008151B6" w:rsidP="00ED69BB">
      <w:pPr>
        <w:pStyle w:val="ListParagraph"/>
        <w:numPr>
          <w:ilvl w:val="0"/>
          <w:numId w:val="84"/>
        </w:numPr>
      </w:pPr>
      <w:r>
        <w:t>A pit lake level (RL 37m) higher than the LFC of MRD can mitigate against majority of the risk elements considered as part of the MRD analysis. Achieving this lake level and maintaining it post filling is an important consideration to the rehabilitation design for MRD.</w:t>
      </w:r>
    </w:p>
    <w:p w14:paraId="1C947BC8" w14:textId="1F9AC32B" w:rsidR="002E77AB" w:rsidRDefault="008151B6" w:rsidP="002E77AB">
      <w:r w:rsidRPr="00E01661">
        <w:t xml:space="preserve">This DMRP considers all MRD factors presented above to derive a remediated design that can service the Design Intent Period and standards. </w:t>
      </w:r>
      <w:r w:rsidR="006E543B" w:rsidRPr="00E01661">
        <w:t>The proposed rehabilitation design for MRD is presented in</w:t>
      </w:r>
      <w:r w:rsidR="004D1F51">
        <w:t xml:space="preserve"> section </w:t>
      </w:r>
      <w:r w:rsidR="004D1F51">
        <w:fldChar w:fldCharType="begin"/>
      </w:r>
      <w:r w:rsidR="004D1F51">
        <w:instrText xml:space="preserve"> REF _Ref198036766 \r \h </w:instrText>
      </w:r>
      <w:r w:rsidR="004D1F51">
        <w:fldChar w:fldCharType="separate"/>
      </w:r>
      <w:r w:rsidR="00D35BC0">
        <w:t>12.3</w:t>
      </w:r>
      <w:r w:rsidR="004D1F51">
        <w:fldChar w:fldCharType="end"/>
      </w:r>
      <w:r w:rsidR="006E543B" w:rsidRPr="00E01661">
        <w:t xml:space="preserve">. Effective management measures are a key to the performance of MRD through various stages of rehabilitation and are discussed in </w:t>
      </w:r>
      <w:r w:rsidR="006E543B" w:rsidRPr="00E01661">
        <w:fldChar w:fldCharType="begin"/>
      </w:r>
      <w:r w:rsidR="006E543B" w:rsidRPr="00E01661">
        <w:instrText xml:space="preserve"> REF _Ref196820887 \r \h </w:instrText>
      </w:r>
      <w:r w:rsidR="006E543B">
        <w:instrText xml:space="preserve"> \* MERGEFORMAT </w:instrText>
      </w:r>
      <w:r w:rsidR="006E543B" w:rsidRPr="00E01661">
        <w:fldChar w:fldCharType="separate"/>
      </w:r>
      <w:r w:rsidR="00D35BC0">
        <w:t>Chapter 15</w:t>
      </w:r>
      <w:r w:rsidR="006E543B" w:rsidRPr="00E01661">
        <w:fldChar w:fldCharType="end"/>
      </w:r>
      <w:r w:rsidR="006E543B" w:rsidRPr="00E01661">
        <w:t>.</w:t>
      </w:r>
      <w:r w:rsidR="002E77AB">
        <w:br w:type="page"/>
      </w:r>
    </w:p>
    <w:p w14:paraId="6FC147AB" w14:textId="12689727" w:rsidR="006738DA" w:rsidRDefault="00F00609" w:rsidP="005A08BE">
      <w:pPr>
        <w:pStyle w:val="Heading2"/>
      </w:pPr>
      <w:bookmarkStart w:id="687" w:name="_Ref198109817"/>
      <w:bookmarkStart w:id="688" w:name="_Ref198109966"/>
      <w:bookmarkStart w:id="689" w:name="_Ref198111604"/>
      <w:bookmarkStart w:id="690" w:name="_Toc210049053"/>
      <w:r>
        <w:t>Landform and Erosion Modelling</w:t>
      </w:r>
      <w:bookmarkEnd w:id="687"/>
      <w:bookmarkEnd w:id="688"/>
      <w:bookmarkEnd w:id="689"/>
      <w:bookmarkEnd w:id="690"/>
    </w:p>
    <w:p w14:paraId="17405C16" w14:textId="77777777" w:rsidR="00B37167" w:rsidRDefault="00B37167" w:rsidP="00B37167">
      <w:pPr>
        <w:pStyle w:val="Heading3"/>
      </w:pPr>
      <w:bookmarkStart w:id="691" w:name="_Toc196826814"/>
      <w:r>
        <w:t>Introduction</w:t>
      </w:r>
      <w:bookmarkEnd w:id="691"/>
    </w:p>
    <w:p w14:paraId="3B5913F4" w14:textId="6E373693" w:rsidR="00B322F9" w:rsidRDefault="00B322F9" w:rsidP="00B322F9">
      <w:r>
        <w:t>Erosion is a key risk to mine rehabilitation success as it enables soil loss and water pollution which then prevent vegetation growth, ecosystem restoration, or other beneficial land uses from being realised.</w:t>
      </w:r>
    </w:p>
    <w:p w14:paraId="635F4989" w14:textId="659E3A8B" w:rsidR="00B322F9" w:rsidRDefault="00B322F9" w:rsidP="00B322F9">
      <w:bookmarkStart w:id="692" w:name="_Toc196826815"/>
      <w:r>
        <w:t>Mine rehabilitation erosion experts Landloch were engaged in 2022 to investigate topsoil stockpiles, overburden materials and progressive rehabilitation for erosion control suitability</w:t>
      </w:r>
      <w:r w:rsidR="00A41B25">
        <w:t xml:space="preserve"> </w:t>
      </w:r>
      <w:r w:rsidR="00A41B25">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A41B25">
        <w:fldChar w:fldCharType="separate"/>
      </w:r>
      <w:r w:rsidR="00A41B25">
        <w:rPr>
          <w:noProof/>
        </w:rPr>
        <w:t>(Landloch 2022)</w:t>
      </w:r>
      <w:r w:rsidR="00A41B25">
        <w:fldChar w:fldCharType="end"/>
      </w:r>
      <w:r>
        <w:t>.  Site inspections and testing results would then be modelled using the Revised Universal Soil Loss Equation</w:t>
      </w:r>
      <w:r w:rsidR="00A41B25">
        <w:t xml:space="preserve"> (RUSLE)</w:t>
      </w:r>
      <w:r>
        <w:t xml:space="preserve"> to understand long term risk and success.</w:t>
      </w:r>
    </w:p>
    <w:p w14:paraId="5994FB10" w14:textId="77777777" w:rsidR="00B37167" w:rsidRDefault="00B37167" w:rsidP="00B37167">
      <w:pPr>
        <w:pStyle w:val="Heading3"/>
      </w:pPr>
      <w:r>
        <w:t>Methodology</w:t>
      </w:r>
      <w:bookmarkEnd w:id="692"/>
    </w:p>
    <w:p w14:paraId="43707D0A" w14:textId="77777777" w:rsidR="00B322F9" w:rsidRDefault="00B322F9" w:rsidP="00B322F9">
      <w:pPr>
        <w:pStyle w:val="Heading4"/>
      </w:pPr>
      <w:r>
        <w:t>Topsoil Stockpiles</w:t>
      </w:r>
    </w:p>
    <w:p w14:paraId="51352400" w14:textId="3FC2466A" w:rsidR="00B322F9" w:rsidRDefault="00B322F9" w:rsidP="00B322F9">
      <w:r>
        <w:t>C</w:t>
      </w:r>
      <w:r w:rsidRPr="009B633F">
        <w:t>hemical fertility</w:t>
      </w:r>
      <w:r>
        <w:t xml:space="preserve"> for nitrogen and phosphorus was assessed as moderate to high in the topsoil and rehabilitated areas. </w:t>
      </w:r>
      <w:r w:rsidRPr="009B633F">
        <w:t>Organic carbon</w:t>
      </w:r>
      <w:r>
        <w:t xml:space="preserve"> levels, an important aspect for CEC and maintenance of fertility, </w:t>
      </w:r>
      <w:r w:rsidRPr="009B633F">
        <w:t>w</w:t>
      </w:r>
      <w:r>
        <w:t xml:space="preserve">ere </w:t>
      </w:r>
      <w:r w:rsidRPr="009B633F">
        <w:t xml:space="preserve">very </w:t>
      </w:r>
      <w:r w:rsidRPr="00393379">
        <w:t>high. The</w:t>
      </w:r>
      <w:r>
        <w:t xml:space="preserve"> chemical fertility of the stockpiled soils is comparable to that of rehabilitated site soils. Therefore, the soils at the stockpile sites are considered suitable for the establishment of vegetation. </w:t>
      </w:r>
    </w:p>
    <w:p w14:paraId="7EB303CA" w14:textId="77777777" w:rsidR="00B322F9" w:rsidRPr="00222A50" w:rsidRDefault="00B322F9" w:rsidP="00B322F9">
      <w:r w:rsidRPr="00C16854">
        <w:t xml:space="preserve">The main limitation for the use of the topsoil from the stockpiles for plant growth is the elevated levels of exchangeable sodium (ESP &gt;6%). </w:t>
      </w:r>
      <w:r>
        <w:t>A</w:t>
      </w:r>
      <w:r w:rsidRPr="00C16854">
        <w:t xml:space="preserve"> combination of low EC/chloride levels and high ESP can result in the dispersion of clay within the soils</w:t>
      </w:r>
      <w:r>
        <w:t>, resulting in reduced infiltration capacity, high rates of runoff and elevated erosion risk, and soil hard setting when dry</w:t>
      </w:r>
      <w:r w:rsidRPr="00C16854">
        <w:t>.</w:t>
      </w:r>
      <w:r>
        <w:t xml:space="preserve">  Areas rehabilitated to grasslands will need to monitor this risk, whilst woodland and habitat areas are less susceptible due to increased root penetration, shading, nutrient cycling, and water dispersion processes.</w:t>
      </w:r>
    </w:p>
    <w:p w14:paraId="34A55CE3" w14:textId="77777777" w:rsidR="00B322F9" w:rsidRDefault="00B322F9" w:rsidP="00B322F9">
      <w:pPr>
        <w:pStyle w:val="Heading4"/>
      </w:pPr>
      <w:r>
        <w:t>Revised Universal Soil Loss Erosion Modelling</w:t>
      </w:r>
    </w:p>
    <w:p w14:paraId="7C0B8414" w14:textId="787658FD" w:rsidR="00B322F9" w:rsidRDefault="00B322F9" w:rsidP="00B322F9">
      <w:r>
        <w:t>Tops</w:t>
      </w:r>
      <w:r w:rsidRPr="00A46ED1">
        <w:t>oil</w:t>
      </w:r>
      <w:r>
        <w:t xml:space="preserve"> Stockpiles</w:t>
      </w:r>
      <w:r w:rsidRPr="00A46ED1">
        <w:t xml:space="preserve"> </w:t>
      </w:r>
      <w:r>
        <w:t>for which</w:t>
      </w:r>
      <w:r w:rsidRPr="00A46ED1">
        <w:t xml:space="preserve"> </w:t>
      </w:r>
      <w:r>
        <w:t xml:space="preserve">the </w:t>
      </w:r>
      <w:r w:rsidRPr="00A46ED1">
        <w:t xml:space="preserve">RUSLE modelling </w:t>
      </w:r>
      <w:r>
        <w:t xml:space="preserve">was carried out </w:t>
      </w:r>
      <w:r w:rsidRPr="00A46ED1">
        <w:t xml:space="preserve">had moderate to high chemical fertility </w:t>
      </w:r>
      <w:r>
        <w:t>and</w:t>
      </w:r>
      <w:r w:rsidRPr="00A46ED1">
        <w:t xml:space="preserve"> would</w:t>
      </w:r>
      <w:r>
        <w:t xml:space="preserve"> </w:t>
      </w:r>
      <w:r w:rsidRPr="00A46ED1">
        <w:t xml:space="preserve">be suitable for the establishment of vegetation. </w:t>
      </w:r>
    </w:p>
    <w:p w14:paraId="2F24ECEA" w14:textId="3DBA0A95" w:rsidR="00B322F9" w:rsidRDefault="00B322F9" w:rsidP="00B322F9">
      <w:r>
        <w:t xml:space="preserve">Whilst the </w:t>
      </w:r>
      <w:r w:rsidRPr="00A46ED1">
        <w:t>E</w:t>
      </w:r>
      <w:r>
        <w:t>SP</w:t>
      </w:r>
      <w:r w:rsidRPr="00A46ED1">
        <w:t xml:space="preserve"> </w:t>
      </w:r>
      <w:r>
        <w:t xml:space="preserve">was </w:t>
      </w:r>
      <w:r w:rsidRPr="00A46ED1">
        <w:t>greater than 6% in half of the soil sites assessed, the model predicted that potential soil loss for these soils was still acceptable at gradients and slope lengths</w:t>
      </w:r>
      <w:r w:rsidR="00F803E5">
        <w:t xml:space="preserve"> shown below</w:t>
      </w:r>
      <w:r w:rsidRPr="00A46ED1">
        <w:t xml:space="preserve">. </w:t>
      </w:r>
      <w:r>
        <w:t xml:space="preserve"> </w:t>
      </w:r>
      <w:r w:rsidRPr="00A46ED1">
        <w:t xml:space="preserve">No constraints </w:t>
      </w:r>
      <w:r>
        <w:t>in terms of gradient or slope length up to 120 m were found for</w:t>
      </w:r>
      <w:r w:rsidRPr="00A46ED1">
        <w:t xml:space="preserve"> a</w:t>
      </w:r>
      <w:r>
        <w:t>ny</w:t>
      </w:r>
      <w:r w:rsidRPr="00A46ED1">
        <w:t xml:space="preserve"> stockpile soils</w:t>
      </w:r>
      <w:r>
        <w:t xml:space="preserve"> assessed using RUSLE </w:t>
      </w:r>
      <w:r w:rsidRPr="00A46ED1">
        <w:t xml:space="preserve">when </w:t>
      </w:r>
      <w:r>
        <w:t xml:space="preserve">vegetation cover is greater than </w:t>
      </w:r>
      <w:r w:rsidRPr="00A46ED1">
        <w:t>95%</w:t>
      </w:r>
      <w:r>
        <w:t xml:space="preserve">.  Achieving a reliable and sustainable cover greater than 95% may be considered a challenging benchmark, but the majority of rehabilitated sites observed by Landlock did meet this criteria. </w:t>
      </w:r>
    </w:p>
    <w:p w14:paraId="36A196BD" w14:textId="46C00DFB" w:rsidR="00B322F9" w:rsidRDefault="00B322F9" w:rsidP="00B322F9">
      <w:r>
        <w:t>Where areas such as batters with steeper gradients and longer slope lengths are essential, the use of more stable soils from stockpiles B2_2 and D4 could be considered in order to achieve &gt;95% cover and reduce erosion risk.</w:t>
      </w:r>
    </w:p>
    <w:p w14:paraId="6C97EAAF" w14:textId="77777777" w:rsidR="00CC312A" w:rsidRDefault="00CC312A">
      <w:pPr>
        <w:spacing w:after="0" w:line="240" w:lineRule="auto"/>
      </w:pPr>
      <w:r>
        <w:br w:type="page"/>
      </w:r>
    </w:p>
    <w:p w14:paraId="2EB2D3C3" w14:textId="7A74F9E7" w:rsidR="00B322F9" w:rsidRDefault="00B322F9" w:rsidP="00B322F9">
      <w:pPr>
        <w:pStyle w:val="Caption"/>
      </w:pPr>
      <w:bookmarkStart w:id="693" w:name="_Toc196987054"/>
      <w:bookmarkStart w:id="694" w:name="_Toc210127020"/>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7</w:t>
      </w:r>
      <w:r w:rsidR="00971AAD">
        <w:fldChar w:fldCharType="end"/>
      </w:r>
      <w:bookmarkEnd w:id="693"/>
      <w:r>
        <w:t>: Summary of Erosion Modelling Results Highlighting Vegetation Importance</w:t>
      </w:r>
      <w:r w:rsidR="00436AA2">
        <w:t xml:space="preserve"> </w:t>
      </w:r>
      <w:r w:rsidR="00436AA2">
        <w:fldChar w:fldCharType="begin"/>
      </w:r>
      <w:r w:rsidR="001B655D">
        <w:instrText xml:space="preserve"> ADDIN EN.CITE &lt;EndNote&gt;&lt;Cite&gt;&lt;Author&gt;Landloch&lt;/Author&gt;&lt;Year&gt;2022&lt;/Year&gt;&lt;RecNum&gt;46&lt;/RecNum&gt;&lt;DisplayText&gt;(Landloch 2022)&lt;/DisplayText&gt;&lt;record&gt;&lt;rec-number&gt;46&lt;/rec-number&gt;&lt;foreign-keys&gt;&lt;key app="EN" db-id="spaff0s0osz0sqe0t5a55fezradpx9psfrzt" timestamp="1746076164" guid="5c793838-828f-4066-9faf-449d4df729d6"&gt;46&lt;/key&gt;&lt;/foreign-keys&gt;&lt;ref-type name="Report"&gt;27&lt;/ref-type&gt;&lt;contributors&gt;&lt;authors&gt;&lt;author&gt;Landloch&lt;/author&gt;&lt;/authors&gt;&lt;/contributors&gt;&lt;titles&gt;&lt;title&gt;Preliminary erosion assessment Yallourn Mine&lt;/title&gt;&lt;/titles&gt;&lt;number&gt;A2067534&lt;/number&gt;&lt;dates&gt;&lt;year&gt;2022&lt;/year&gt;&lt;pub-dates&gt;&lt;date&gt;07/2022&lt;/date&gt;&lt;/pub-dates&gt;&lt;/dates&gt;&lt;isbn&gt;1483.21a&lt;/isbn&gt;&lt;urls&gt;&lt;/urls&gt;&lt;/record&gt;&lt;/Cite&gt;&lt;/EndNote&gt;</w:instrText>
      </w:r>
      <w:r w:rsidR="00436AA2">
        <w:fldChar w:fldCharType="separate"/>
      </w:r>
      <w:r w:rsidR="00436AA2">
        <w:rPr>
          <w:noProof/>
        </w:rPr>
        <w:t>(Landloch 2022)</w:t>
      </w:r>
      <w:bookmarkEnd w:id="694"/>
      <w:r w:rsidR="00436AA2">
        <w:fldChar w:fldCharType="end"/>
      </w:r>
    </w:p>
    <w:tbl>
      <w:tblPr>
        <w:tblStyle w:val="DMRPTable"/>
        <w:tblpPr w:leftFromText="113" w:rightFromText="113" w:vertAnchor="text" w:horzAnchor="margin" w:tblpY="-33"/>
        <w:tblW w:w="5000" w:type="pct"/>
        <w:tblLook w:val="04A0" w:firstRow="1" w:lastRow="0" w:firstColumn="1" w:lastColumn="0" w:noHBand="0" w:noVBand="1"/>
      </w:tblPr>
      <w:tblGrid>
        <w:gridCol w:w="1233"/>
        <w:gridCol w:w="1145"/>
        <w:gridCol w:w="1449"/>
        <w:gridCol w:w="1218"/>
        <w:gridCol w:w="2196"/>
        <w:gridCol w:w="1761"/>
        <w:gridCol w:w="1761"/>
      </w:tblGrid>
      <w:tr w:rsidR="007C36B9" w:rsidRPr="00B858C4" w14:paraId="10284E5F" w14:textId="77777777">
        <w:trPr>
          <w:cnfStyle w:val="100000000000" w:firstRow="1" w:lastRow="0" w:firstColumn="0" w:lastColumn="0" w:oddVBand="0" w:evenVBand="0" w:oddHBand="0" w:evenHBand="0" w:firstRowFirstColumn="0" w:firstRowLastColumn="0" w:lastRowFirstColumn="0" w:lastRowLastColumn="0"/>
          <w:trHeight w:val="841"/>
        </w:trPr>
        <w:tc>
          <w:tcPr>
            <w:tcW w:w="573" w:type="pct"/>
          </w:tcPr>
          <w:p w14:paraId="1D72AA65" w14:textId="77777777" w:rsidR="00B322F9" w:rsidRPr="00B858C4" w:rsidRDefault="00B322F9">
            <w:pPr>
              <w:pStyle w:val="TableParagraph"/>
            </w:pPr>
            <w:r w:rsidRPr="00B858C4">
              <w:t>Site</w:t>
            </w:r>
          </w:p>
        </w:tc>
        <w:tc>
          <w:tcPr>
            <w:tcW w:w="532" w:type="pct"/>
          </w:tcPr>
          <w:p w14:paraId="52FFB444" w14:textId="77777777" w:rsidR="00B322F9" w:rsidRPr="00B858C4" w:rsidRDefault="00B322F9">
            <w:pPr>
              <w:pStyle w:val="TableParagraph"/>
            </w:pPr>
            <w:r w:rsidRPr="00B858C4">
              <w:t>Site material</w:t>
            </w:r>
          </w:p>
        </w:tc>
        <w:tc>
          <w:tcPr>
            <w:tcW w:w="673" w:type="pct"/>
          </w:tcPr>
          <w:p w14:paraId="36B36ACC" w14:textId="77777777" w:rsidR="00B322F9" w:rsidRPr="00B858C4" w:rsidRDefault="00B322F9">
            <w:pPr>
              <w:pStyle w:val="TableParagraph"/>
            </w:pPr>
            <w:r w:rsidRPr="00B858C4">
              <w:t>Gradient</w:t>
            </w:r>
          </w:p>
        </w:tc>
        <w:tc>
          <w:tcPr>
            <w:tcW w:w="566" w:type="pct"/>
          </w:tcPr>
          <w:p w14:paraId="1C14E2A3" w14:textId="77777777" w:rsidR="00B322F9" w:rsidRPr="00B858C4" w:rsidRDefault="00B322F9">
            <w:pPr>
              <w:pStyle w:val="TableParagraph"/>
            </w:pPr>
            <w:r w:rsidRPr="00B858C4">
              <w:t>Slope length (m)</w:t>
            </w:r>
          </w:p>
        </w:tc>
        <w:tc>
          <w:tcPr>
            <w:tcW w:w="1020" w:type="pct"/>
          </w:tcPr>
          <w:p w14:paraId="6847487A" w14:textId="3D1DEA82" w:rsidR="00B322F9" w:rsidRPr="00B858C4" w:rsidRDefault="00B322F9">
            <w:pPr>
              <w:pStyle w:val="TableParagraph"/>
            </w:pPr>
            <w:r w:rsidRPr="00B858C4">
              <w:t>Annual soil loss (</w:t>
            </w:r>
            <w:r w:rsidRPr="00E43518">
              <w:t>t/ha/</w:t>
            </w:r>
            <w:r w:rsidR="00C71A87" w:rsidRPr="00E43518">
              <w:t>y</w:t>
            </w:r>
            <w:r w:rsidR="00C71A87" w:rsidRPr="00B858C4">
              <w:t xml:space="preserve">)  </w:t>
            </w:r>
            <w:r w:rsidRPr="00B858C4">
              <w:t xml:space="preserve">       with 60% cover</w:t>
            </w:r>
          </w:p>
        </w:tc>
        <w:tc>
          <w:tcPr>
            <w:tcW w:w="818" w:type="pct"/>
          </w:tcPr>
          <w:p w14:paraId="11B4522E" w14:textId="77777777" w:rsidR="00B322F9" w:rsidRPr="00B858C4" w:rsidRDefault="00B322F9">
            <w:pPr>
              <w:pStyle w:val="TableParagraph"/>
            </w:pPr>
            <w:r w:rsidRPr="00B858C4">
              <w:t>Annual soil loss (t/ha/y) with 80% cover</w:t>
            </w:r>
          </w:p>
        </w:tc>
        <w:tc>
          <w:tcPr>
            <w:tcW w:w="818" w:type="pct"/>
          </w:tcPr>
          <w:p w14:paraId="4DC16ABA" w14:textId="77777777" w:rsidR="00B322F9" w:rsidRPr="00B858C4" w:rsidRDefault="00B322F9">
            <w:pPr>
              <w:pStyle w:val="TableParagraph"/>
            </w:pPr>
            <w:r w:rsidRPr="00B858C4">
              <w:t>Annual soil loss (t/ha/y) with &gt;95% cover</w:t>
            </w:r>
          </w:p>
        </w:tc>
      </w:tr>
      <w:tr w:rsidR="00B322F9" w:rsidRPr="00B858C4" w14:paraId="0C955A20" w14:textId="77777777">
        <w:trPr>
          <w:trHeight w:val="460"/>
        </w:trPr>
        <w:tc>
          <w:tcPr>
            <w:tcW w:w="573" w:type="pct"/>
            <w:vMerge w:val="restart"/>
          </w:tcPr>
          <w:p w14:paraId="75533C18" w14:textId="77777777" w:rsidR="00B322F9" w:rsidRPr="00B858C4" w:rsidRDefault="00B322F9">
            <w:pPr>
              <w:pStyle w:val="TableParagraph"/>
            </w:pPr>
            <w:r w:rsidRPr="00B858C4">
              <w:t>Site 3</w:t>
            </w:r>
          </w:p>
        </w:tc>
        <w:tc>
          <w:tcPr>
            <w:tcW w:w="532" w:type="pct"/>
            <w:vMerge w:val="restart"/>
          </w:tcPr>
          <w:p w14:paraId="15355DA8" w14:textId="77777777" w:rsidR="00B322F9" w:rsidRPr="00B858C4" w:rsidRDefault="00B322F9">
            <w:pPr>
              <w:pStyle w:val="TableParagraph"/>
            </w:pPr>
            <w:r w:rsidRPr="00B858C4">
              <w:t>Clay loam</w:t>
            </w:r>
          </w:p>
        </w:tc>
        <w:tc>
          <w:tcPr>
            <w:tcW w:w="673" w:type="pct"/>
          </w:tcPr>
          <w:p w14:paraId="3B56B01A" w14:textId="77777777" w:rsidR="00B322F9" w:rsidRPr="00B858C4" w:rsidRDefault="00B322F9">
            <w:pPr>
              <w:pStyle w:val="TableParagraph"/>
            </w:pPr>
            <w:r w:rsidRPr="00B858C4">
              <w:t>3.3:1 (30%)</w:t>
            </w:r>
          </w:p>
        </w:tc>
        <w:tc>
          <w:tcPr>
            <w:tcW w:w="566" w:type="pct"/>
          </w:tcPr>
          <w:p w14:paraId="07AEA686" w14:textId="77777777" w:rsidR="00B322F9" w:rsidRPr="00B858C4" w:rsidRDefault="00B322F9">
            <w:pPr>
              <w:pStyle w:val="TableParagraph"/>
            </w:pPr>
            <w:r w:rsidRPr="00B858C4">
              <w:t>120</w:t>
            </w:r>
          </w:p>
        </w:tc>
        <w:tc>
          <w:tcPr>
            <w:tcW w:w="1020" w:type="pct"/>
          </w:tcPr>
          <w:p w14:paraId="52370452" w14:textId="77777777" w:rsidR="00B322F9" w:rsidRPr="00263905" w:rsidRDefault="00B322F9">
            <w:pPr>
              <w:pStyle w:val="TableParagraph"/>
            </w:pPr>
            <w:r w:rsidRPr="00263905">
              <w:t xml:space="preserve">21.79 </w:t>
            </w:r>
          </w:p>
        </w:tc>
        <w:tc>
          <w:tcPr>
            <w:tcW w:w="818" w:type="pct"/>
          </w:tcPr>
          <w:p w14:paraId="23ADACFC" w14:textId="77777777" w:rsidR="00B322F9" w:rsidRPr="00263905" w:rsidRDefault="00B322F9">
            <w:pPr>
              <w:pStyle w:val="TableParagraph"/>
            </w:pPr>
            <w:r w:rsidRPr="00263905">
              <w:t>6.75</w:t>
            </w:r>
          </w:p>
        </w:tc>
        <w:tc>
          <w:tcPr>
            <w:tcW w:w="818" w:type="pct"/>
          </w:tcPr>
          <w:p w14:paraId="58D2084D" w14:textId="77777777" w:rsidR="00B322F9" w:rsidRPr="00263905" w:rsidRDefault="00B322F9">
            <w:pPr>
              <w:pStyle w:val="TableParagraph"/>
            </w:pPr>
            <w:r w:rsidRPr="00263905">
              <w:t>1.56</w:t>
            </w:r>
          </w:p>
        </w:tc>
      </w:tr>
      <w:tr w:rsidR="00B322F9" w:rsidRPr="00B858C4" w14:paraId="08867CA1" w14:textId="77777777">
        <w:trPr>
          <w:trHeight w:val="396"/>
        </w:trPr>
        <w:tc>
          <w:tcPr>
            <w:tcW w:w="573" w:type="pct"/>
            <w:vMerge/>
          </w:tcPr>
          <w:p w14:paraId="58AF4388" w14:textId="77777777" w:rsidR="00B322F9" w:rsidRPr="00B858C4" w:rsidRDefault="00B322F9">
            <w:pPr>
              <w:pStyle w:val="TableParagraph"/>
            </w:pPr>
          </w:p>
        </w:tc>
        <w:tc>
          <w:tcPr>
            <w:tcW w:w="532" w:type="pct"/>
            <w:vMerge/>
          </w:tcPr>
          <w:p w14:paraId="56BEA44D" w14:textId="77777777" w:rsidR="00B322F9" w:rsidRPr="00B858C4" w:rsidRDefault="00B322F9">
            <w:pPr>
              <w:pStyle w:val="TableParagraph"/>
            </w:pPr>
          </w:p>
        </w:tc>
        <w:tc>
          <w:tcPr>
            <w:tcW w:w="673" w:type="pct"/>
          </w:tcPr>
          <w:p w14:paraId="6AB20D64" w14:textId="77777777" w:rsidR="00B322F9" w:rsidRPr="00B858C4" w:rsidRDefault="00B322F9">
            <w:pPr>
              <w:pStyle w:val="TableParagraph"/>
            </w:pPr>
            <w:r w:rsidRPr="00B858C4">
              <w:t>3:1 (33%)</w:t>
            </w:r>
          </w:p>
        </w:tc>
        <w:tc>
          <w:tcPr>
            <w:tcW w:w="566" w:type="pct"/>
          </w:tcPr>
          <w:p w14:paraId="4BB892FD" w14:textId="77777777" w:rsidR="00B322F9" w:rsidRPr="00B858C4" w:rsidRDefault="00B322F9">
            <w:pPr>
              <w:pStyle w:val="TableParagraph"/>
            </w:pPr>
            <w:r w:rsidRPr="00B858C4">
              <w:t>120</w:t>
            </w:r>
          </w:p>
        </w:tc>
        <w:tc>
          <w:tcPr>
            <w:tcW w:w="1020" w:type="pct"/>
          </w:tcPr>
          <w:p w14:paraId="02EBCFB4" w14:textId="77777777" w:rsidR="00B322F9" w:rsidRPr="00263905" w:rsidRDefault="00B322F9">
            <w:pPr>
              <w:pStyle w:val="TableParagraph"/>
            </w:pPr>
            <w:r w:rsidRPr="00263905">
              <w:t>19.56</w:t>
            </w:r>
          </w:p>
        </w:tc>
        <w:tc>
          <w:tcPr>
            <w:tcW w:w="818" w:type="pct"/>
          </w:tcPr>
          <w:p w14:paraId="2B8BCD10" w14:textId="77777777" w:rsidR="00B322F9" w:rsidRPr="00263905" w:rsidRDefault="00B322F9">
            <w:pPr>
              <w:pStyle w:val="TableParagraph"/>
            </w:pPr>
            <w:r w:rsidRPr="00263905">
              <w:t>6.05</w:t>
            </w:r>
          </w:p>
        </w:tc>
        <w:tc>
          <w:tcPr>
            <w:tcW w:w="818" w:type="pct"/>
          </w:tcPr>
          <w:p w14:paraId="2D4699C9" w14:textId="77777777" w:rsidR="00B322F9" w:rsidRPr="00263905" w:rsidRDefault="00B322F9">
            <w:pPr>
              <w:pStyle w:val="TableParagraph"/>
            </w:pPr>
            <w:r w:rsidRPr="00263905">
              <w:t>1.40</w:t>
            </w:r>
          </w:p>
        </w:tc>
      </w:tr>
      <w:tr w:rsidR="00B322F9" w:rsidRPr="00B858C4" w14:paraId="71A2D505" w14:textId="77777777">
        <w:trPr>
          <w:trHeight w:val="469"/>
        </w:trPr>
        <w:tc>
          <w:tcPr>
            <w:tcW w:w="573" w:type="pct"/>
            <w:vMerge/>
          </w:tcPr>
          <w:p w14:paraId="2A67E057" w14:textId="77777777" w:rsidR="00B322F9" w:rsidRPr="00B858C4" w:rsidRDefault="00B322F9">
            <w:pPr>
              <w:pStyle w:val="TableParagraph"/>
            </w:pPr>
          </w:p>
        </w:tc>
        <w:tc>
          <w:tcPr>
            <w:tcW w:w="532" w:type="pct"/>
            <w:vMerge/>
          </w:tcPr>
          <w:p w14:paraId="6E1637C1" w14:textId="77777777" w:rsidR="00B322F9" w:rsidRPr="00B858C4" w:rsidRDefault="00B322F9">
            <w:pPr>
              <w:pStyle w:val="TableParagraph"/>
            </w:pPr>
          </w:p>
        </w:tc>
        <w:tc>
          <w:tcPr>
            <w:tcW w:w="673" w:type="pct"/>
          </w:tcPr>
          <w:p w14:paraId="6565D242" w14:textId="77777777" w:rsidR="00B322F9" w:rsidRPr="00B858C4" w:rsidRDefault="00B322F9">
            <w:pPr>
              <w:pStyle w:val="TableParagraph"/>
            </w:pPr>
            <w:r w:rsidRPr="00B858C4">
              <w:t>2.5:1 (40%)</w:t>
            </w:r>
          </w:p>
        </w:tc>
        <w:tc>
          <w:tcPr>
            <w:tcW w:w="566" w:type="pct"/>
          </w:tcPr>
          <w:p w14:paraId="0E402497" w14:textId="77777777" w:rsidR="00B322F9" w:rsidRPr="00B858C4" w:rsidRDefault="00B322F9">
            <w:pPr>
              <w:pStyle w:val="TableParagraph"/>
            </w:pPr>
            <w:r w:rsidRPr="00B858C4">
              <w:t>120</w:t>
            </w:r>
          </w:p>
        </w:tc>
        <w:tc>
          <w:tcPr>
            <w:tcW w:w="1020" w:type="pct"/>
          </w:tcPr>
          <w:p w14:paraId="4DC87CF0" w14:textId="77777777" w:rsidR="00B322F9" w:rsidRPr="00263905" w:rsidRDefault="00B322F9">
            <w:pPr>
              <w:pStyle w:val="TableParagraph"/>
            </w:pPr>
            <w:r w:rsidRPr="00263905">
              <w:t>26.77</w:t>
            </w:r>
          </w:p>
        </w:tc>
        <w:tc>
          <w:tcPr>
            <w:tcW w:w="818" w:type="pct"/>
          </w:tcPr>
          <w:p w14:paraId="1F6DD2FD" w14:textId="77777777" w:rsidR="00B322F9" w:rsidRPr="00263905" w:rsidRDefault="00B322F9">
            <w:pPr>
              <w:pStyle w:val="TableParagraph"/>
            </w:pPr>
            <w:r w:rsidRPr="00263905">
              <w:t>8.29</w:t>
            </w:r>
          </w:p>
        </w:tc>
        <w:tc>
          <w:tcPr>
            <w:tcW w:w="818" w:type="pct"/>
          </w:tcPr>
          <w:p w14:paraId="5343F88B" w14:textId="77777777" w:rsidR="00B322F9" w:rsidRPr="00263905" w:rsidRDefault="00B322F9">
            <w:pPr>
              <w:pStyle w:val="TableParagraph"/>
            </w:pPr>
            <w:r w:rsidRPr="00263905">
              <w:t>1.91</w:t>
            </w:r>
          </w:p>
        </w:tc>
      </w:tr>
      <w:tr w:rsidR="00B322F9" w:rsidRPr="00B858C4" w14:paraId="545BADEE" w14:textId="77777777">
        <w:trPr>
          <w:trHeight w:val="709"/>
        </w:trPr>
        <w:tc>
          <w:tcPr>
            <w:tcW w:w="573" w:type="pct"/>
            <w:vMerge w:val="restart"/>
          </w:tcPr>
          <w:p w14:paraId="0ED30992" w14:textId="77777777" w:rsidR="00B322F9" w:rsidRPr="00B858C4" w:rsidRDefault="00B322F9">
            <w:pPr>
              <w:pStyle w:val="TableParagraph"/>
            </w:pPr>
            <w:r w:rsidRPr="00B858C4">
              <w:t>Site 13b</w:t>
            </w:r>
          </w:p>
        </w:tc>
        <w:tc>
          <w:tcPr>
            <w:tcW w:w="532" w:type="pct"/>
            <w:vMerge w:val="restart"/>
          </w:tcPr>
          <w:p w14:paraId="5122D71E" w14:textId="77777777" w:rsidR="00B322F9" w:rsidRPr="00B858C4" w:rsidRDefault="00B322F9">
            <w:pPr>
              <w:pStyle w:val="TableParagraph"/>
            </w:pPr>
            <w:r w:rsidRPr="00B858C4">
              <w:t>Loam</w:t>
            </w:r>
          </w:p>
        </w:tc>
        <w:tc>
          <w:tcPr>
            <w:tcW w:w="673" w:type="pct"/>
          </w:tcPr>
          <w:p w14:paraId="40A372C4" w14:textId="77777777" w:rsidR="00B322F9" w:rsidRPr="00B858C4" w:rsidRDefault="00B322F9">
            <w:pPr>
              <w:pStyle w:val="TableParagraph"/>
            </w:pPr>
            <w:r w:rsidRPr="00B858C4">
              <w:t>3.3:1 (30%)</w:t>
            </w:r>
          </w:p>
        </w:tc>
        <w:tc>
          <w:tcPr>
            <w:tcW w:w="566" w:type="pct"/>
          </w:tcPr>
          <w:p w14:paraId="59768D03" w14:textId="77777777" w:rsidR="00B322F9" w:rsidRPr="00B858C4" w:rsidRDefault="00B322F9">
            <w:pPr>
              <w:pStyle w:val="TableParagraph"/>
            </w:pPr>
            <w:r w:rsidRPr="00B858C4">
              <w:t>80</w:t>
            </w:r>
          </w:p>
          <w:p w14:paraId="340C94B1" w14:textId="77777777" w:rsidR="00B322F9" w:rsidRPr="00B858C4" w:rsidRDefault="00B322F9">
            <w:pPr>
              <w:pStyle w:val="TableParagraph"/>
            </w:pPr>
            <w:r w:rsidRPr="00B858C4">
              <w:t>120</w:t>
            </w:r>
          </w:p>
        </w:tc>
        <w:tc>
          <w:tcPr>
            <w:tcW w:w="1020" w:type="pct"/>
          </w:tcPr>
          <w:p w14:paraId="61B113A7" w14:textId="77777777" w:rsidR="00B322F9" w:rsidRPr="00263905" w:rsidRDefault="00B322F9">
            <w:pPr>
              <w:pStyle w:val="TableParagraph"/>
            </w:pPr>
            <w:r w:rsidRPr="00263905">
              <w:t>13.40</w:t>
            </w:r>
          </w:p>
          <w:p w14:paraId="614BE733" w14:textId="77777777" w:rsidR="00B322F9" w:rsidRPr="00263905" w:rsidRDefault="00B322F9">
            <w:pPr>
              <w:pStyle w:val="TableParagraph"/>
            </w:pPr>
            <w:r w:rsidRPr="00263905">
              <w:t xml:space="preserve">16.34 </w:t>
            </w:r>
          </w:p>
        </w:tc>
        <w:tc>
          <w:tcPr>
            <w:tcW w:w="818" w:type="pct"/>
          </w:tcPr>
          <w:p w14:paraId="37F18132" w14:textId="77777777" w:rsidR="00B322F9" w:rsidRPr="00263905" w:rsidRDefault="00B322F9">
            <w:pPr>
              <w:pStyle w:val="TableParagraph"/>
            </w:pPr>
            <w:r w:rsidRPr="00263905">
              <w:t>3.60</w:t>
            </w:r>
          </w:p>
          <w:p w14:paraId="46F623B2" w14:textId="77777777" w:rsidR="00B322F9" w:rsidRPr="00263905" w:rsidRDefault="00B322F9">
            <w:pPr>
              <w:pStyle w:val="TableParagraph"/>
            </w:pPr>
            <w:r w:rsidRPr="00263905">
              <w:t>5.06</w:t>
            </w:r>
          </w:p>
        </w:tc>
        <w:tc>
          <w:tcPr>
            <w:tcW w:w="818" w:type="pct"/>
          </w:tcPr>
          <w:p w14:paraId="6BC436E8" w14:textId="77777777" w:rsidR="00B322F9" w:rsidRPr="00263905" w:rsidRDefault="00B322F9">
            <w:pPr>
              <w:pStyle w:val="TableParagraph"/>
            </w:pPr>
            <w:r w:rsidRPr="00263905">
              <w:t>0.83</w:t>
            </w:r>
          </w:p>
          <w:p w14:paraId="617B5AEA" w14:textId="77777777" w:rsidR="00B322F9" w:rsidRPr="00263905" w:rsidRDefault="00B322F9">
            <w:pPr>
              <w:pStyle w:val="TableParagraph"/>
            </w:pPr>
            <w:r w:rsidRPr="00263905">
              <w:t>1.17</w:t>
            </w:r>
          </w:p>
        </w:tc>
      </w:tr>
      <w:tr w:rsidR="00B322F9" w:rsidRPr="00B858C4" w14:paraId="059D2A2B" w14:textId="77777777">
        <w:trPr>
          <w:trHeight w:val="807"/>
        </w:trPr>
        <w:tc>
          <w:tcPr>
            <w:tcW w:w="573" w:type="pct"/>
            <w:vMerge/>
          </w:tcPr>
          <w:p w14:paraId="5C2C6504" w14:textId="77777777" w:rsidR="00B322F9" w:rsidRPr="00B858C4" w:rsidRDefault="00B322F9">
            <w:pPr>
              <w:pStyle w:val="TableParagraph"/>
            </w:pPr>
          </w:p>
        </w:tc>
        <w:tc>
          <w:tcPr>
            <w:tcW w:w="532" w:type="pct"/>
            <w:vMerge/>
          </w:tcPr>
          <w:p w14:paraId="2E2C3753" w14:textId="77777777" w:rsidR="00B322F9" w:rsidRPr="00B858C4" w:rsidRDefault="00B322F9">
            <w:pPr>
              <w:pStyle w:val="TableParagraph"/>
            </w:pPr>
          </w:p>
        </w:tc>
        <w:tc>
          <w:tcPr>
            <w:tcW w:w="673" w:type="pct"/>
          </w:tcPr>
          <w:p w14:paraId="71534211" w14:textId="77777777" w:rsidR="00B322F9" w:rsidRPr="00B858C4" w:rsidRDefault="00B322F9">
            <w:pPr>
              <w:pStyle w:val="TableParagraph"/>
            </w:pPr>
            <w:r w:rsidRPr="00B858C4">
              <w:t>3:1 (33%)</w:t>
            </w:r>
          </w:p>
        </w:tc>
        <w:tc>
          <w:tcPr>
            <w:tcW w:w="566" w:type="pct"/>
          </w:tcPr>
          <w:p w14:paraId="221A7AFE" w14:textId="77777777" w:rsidR="00B322F9" w:rsidRPr="00B858C4" w:rsidRDefault="00B322F9">
            <w:pPr>
              <w:pStyle w:val="TableParagraph"/>
            </w:pPr>
            <w:r w:rsidRPr="00B858C4">
              <w:t>80</w:t>
            </w:r>
          </w:p>
          <w:p w14:paraId="6CED1CA4" w14:textId="77777777" w:rsidR="00B322F9" w:rsidRPr="00B858C4" w:rsidRDefault="00B322F9">
            <w:pPr>
              <w:pStyle w:val="TableParagraph"/>
            </w:pPr>
            <w:r w:rsidRPr="00B858C4">
              <w:t>120</w:t>
            </w:r>
          </w:p>
        </w:tc>
        <w:tc>
          <w:tcPr>
            <w:tcW w:w="1020" w:type="pct"/>
          </w:tcPr>
          <w:p w14:paraId="5F70AC86" w14:textId="77777777" w:rsidR="00B322F9" w:rsidRPr="00263905" w:rsidRDefault="00B322F9">
            <w:pPr>
              <w:pStyle w:val="TableParagraph"/>
            </w:pPr>
            <w:r w:rsidRPr="00263905">
              <w:t>14.86</w:t>
            </w:r>
          </w:p>
          <w:p w14:paraId="00976EB8" w14:textId="77777777" w:rsidR="00B322F9" w:rsidRPr="00263905" w:rsidRDefault="00B322F9">
            <w:pPr>
              <w:pStyle w:val="TableParagraph"/>
            </w:pPr>
            <w:r w:rsidRPr="00263905">
              <w:t>18.21</w:t>
            </w:r>
          </w:p>
        </w:tc>
        <w:tc>
          <w:tcPr>
            <w:tcW w:w="818" w:type="pct"/>
          </w:tcPr>
          <w:p w14:paraId="4C7F3ABF" w14:textId="77777777" w:rsidR="00B322F9" w:rsidRPr="00263905" w:rsidRDefault="00B322F9">
            <w:pPr>
              <w:pStyle w:val="TableParagraph"/>
            </w:pPr>
            <w:r w:rsidRPr="00263905">
              <w:t>4.60</w:t>
            </w:r>
          </w:p>
          <w:p w14:paraId="47FD8A2E" w14:textId="77777777" w:rsidR="00B322F9" w:rsidRPr="00263905" w:rsidRDefault="00B322F9">
            <w:pPr>
              <w:pStyle w:val="TableParagraph"/>
            </w:pPr>
            <w:r w:rsidRPr="00263905">
              <w:t>5.64</w:t>
            </w:r>
          </w:p>
        </w:tc>
        <w:tc>
          <w:tcPr>
            <w:tcW w:w="818" w:type="pct"/>
          </w:tcPr>
          <w:p w14:paraId="64AACF04" w14:textId="77777777" w:rsidR="00B322F9" w:rsidRPr="00263905" w:rsidRDefault="00B322F9">
            <w:pPr>
              <w:pStyle w:val="TableParagraph"/>
            </w:pPr>
            <w:r w:rsidRPr="00263905">
              <w:t>1.06</w:t>
            </w:r>
          </w:p>
          <w:p w14:paraId="07D4B129" w14:textId="77777777" w:rsidR="00B322F9" w:rsidRPr="00263905" w:rsidRDefault="00B322F9">
            <w:pPr>
              <w:pStyle w:val="TableParagraph"/>
            </w:pPr>
            <w:r w:rsidRPr="00263905">
              <w:t>1.30</w:t>
            </w:r>
          </w:p>
        </w:tc>
      </w:tr>
      <w:tr w:rsidR="00B322F9" w:rsidRPr="00B858C4" w14:paraId="03C7E126" w14:textId="77777777">
        <w:trPr>
          <w:trHeight w:val="841"/>
        </w:trPr>
        <w:tc>
          <w:tcPr>
            <w:tcW w:w="573" w:type="pct"/>
            <w:vMerge/>
          </w:tcPr>
          <w:p w14:paraId="796776E7" w14:textId="77777777" w:rsidR="00B322F9" w:rsidRPr="00B858C4" w:rsidRDefault="00B322F9">
            <w:pPr>
              <w:pStyle w:val="TableParagraph"/>
            </w:pPr>
          </w:p>
        </w:tc>
        <w:tc>
          <w:tcPr>
            <w:tcW w:w="532" w:type="pct"/>
            <w:vMerge/>
          </w:tcPr>
          <w:p w14:paraId="11498078" w14:textId="77777777" w:rsidR="00B322F9" w:rsidRPr="00B858C4" w:rsidRDefault="00B322F9">
            <w:pPr>
              <w:pStyle w:val="TableParagraph"/>
            </w:pPr>
          </w:p>
        </w:tc>
        <w:tc>
          <w:tcPr>
            <w:tcW w:w="673" w:type="pct"/>
          </w:tcPr>
          <w:p w14:paraId="4BD23B82" w14:textId="77777777" w:rsidR="00B322F9" w:rsidRPr="00B858C4" w:rsidRDefault="00B322F9">
            <w:pPr>
              <w:pStyle w:val="TableParagraph"/>
            </w:pPr>
            <w:r w:rsidRPr="00B858C4">
              <w:t>2.5:1 (40%)</w:t>
            </w:r>
          </w:p>
        </w:tc>
        <w:tc>
          <w:tcPr>
            <w:tcW w:w="566" w:type="pct"/>
          </w:tcPr>
          <w:p w14:paraId="5B41C1BE" w14:textId="77777777" w:rsidR="00B322F9" w:rsidRPr="00B858C4" w:rsidRDefault="00B322F9">
            <w:pPr>
              <w:pStyle w:val="TableParagraph"/>
            </w:pPr>
            <w:r w:rsidRPr="00B858C4">
              <w:t>80</w:t>
            </w:r>
          </w:p>
          <w:p w14:paraId="04B275DC" w14:textId="77777777" w:rsidR="00B322F9" w:rsidRPr="00B858C4" w:rsidRDefault="00B322F9">
            <w:pPr>
              <w:pStyle w:val="TableParagraph"/>
            </w:pPr>
            <w:r w:rsidRPr="00B858C4">
              <w:t>120</w:t>
            </w:r>
          </w:p>
        </w:tc>
        <w:tc>
          <w:tcPr>
            <w:tcW w:w="1020" w:type="pct"/>
          </w:tcPr>
          <w:p w14:paraId="4D60389C" w14:textId="77777777" w:rsidR="00B322F9" w:rsidRPr="00263905" w:rsidRDefault="00B322F9">
            <w:pPr>
              <w:pStyle w:val="TableParagraph"/>
            </w:pPr>
            <w:r w:rsidRPr="00263905">
              <w:t>18.18</w:t>
            </w:r>
          </w:p>
          <w:p w14:paraId="7F68A1A5" w14:textId="77777777" w:rsidR="00B322F9" w:rsidRPr="00263905" w:rsidRDefault="00B322F9">
            <w:pPr>
              <w:pStyle w:val="TableParagraph"/>
            </w:pPr>
            <w:r w:rsidRPr="00263905">
              <w:t>22.37</w:t>
            </w:r>
          </w:p>
        </w:tc>
        <w:tc>
          <w:tcPr>
            <w:tcW w:w="818" w:type="pct"/>
          </w:tcPr>
          <w:p w14:paraId="6C0E2323" w14:textId="77777777" w:rsidR="00B322F9" w:rsidRPr="00263905" w:rsidRDefault="00B322F9">
            <w:pPr>
              <w:pStyle w:val="TableParagraph"/>
            </w:pPr>
            <w:r w:rsidRPr="00263905">
              <w:t>5.63</w:t>
            </w:r>
          </w:p>
          <w:p w14:paraId="7566DAA4" w14:textId="77777777" w:rsidR="00B322F9" w:rsidRPr="00263905" w:rsidRDefault="00B322F9">
            <w:pPr>
              <w:pStyle w:val="TableParagraph"/>
            </w:pPr>
            <w:r w:rsidRPr="00263905">
              <w:t>6.92</w:t>
            </w:r>
          </w:p>
        </w:tc>
        <w:tc>
          <w:tcPr>
            <w:tcW w:w="818" w:type="pct"/>
          </w:tcPr>
          <w:p w14:paraId="05DEB932" w14:textId="77777777" w:rsidR="00B322F9" w:rsidRPr="00263905" w:rsidRDefault="00B322F9">
            <w:pPr>
              <w:pStyle w:val="TableParagraph"/>
            </w:pPr>
            <w:r w:rsidRPr="00263905">
              <w:t>1.30</w:t>
            </w:r>
          </w:p>
          <w:p w14:paraId="4C737121" w14:textId="77777777" w:rsidR="00B322F9" w:rsidRPr="00263905" w:rsidRDefault="00B322F9">
            <w:pPr>
              <w:pStyle w:val="TableParagraph"/>
            </w:pPr>
            <w:r w:rsidRPr="00263905">
              <w:t>1.60</w:t>
            </w:r>
          </w:p>
        </w:tc>
      </w:tr>
      <w:tr w:rsidR="00B322F9" w:rsidRPr="00B858C4" w14:paraId="577EDD82" w14:textId="77777777">
        <w:trPr>
          <w:trHeight w:val="559"/>
        </w:trPr>
        <w:tc>
          <w:tcPr>
            <w:tcW w:w="573" w:type="pct"/>
            <w:vMerge w:val="restart"/>
          </w:tcPr>
          <w:p w14:paraId="26152056" w14:textId="77777777" w:rsidR="00B322F9" w:rsidRPr="00B858C4" w:rsidRDefault="00B322F9">
            <w:pPr>
              <w:pStyle w:val="TableParagraph"/>
            </w:pPr>
            <w:r w:rsidRPr="00B858C4">
              <w:t>Site 16</w:t>
            </w:r>
          </w:p>
        </w:tc>
        <w:tc>
          <w:tcPr>
            <w:tcW w:w="532" w:type="pct"/>
            <w:vMerge w:val="restart"/>
          </w:tcPr>
          <w:p w14:paraId="13863932" w14:textId="77777777" w:rsidR="00B322F9" w:rsidRPr="00B858C4" w:rsidRDefault="00B322F9">
            <w:pPr>
              <w:pStyle w:val="TableParagraph"/>
            </w:pPr>
            <w:r w:rsidRPr="00B858C4">
              <w:t>Loam</w:t>
            </w:r>
          </w:p>
        </w:tc>
        <w:tc>
          <w:tcPr>
            <w:tcW w:w="673" w:type="pct"/>
          </w:tcPr>
          <w:p w14:paraId="1F4CDE40" w14:textId="77777777" w:rsidR="00B322F9" w:rsidRPr="00B858C4" w:rsidRDefault="00B322F9">
            <w:pPr>
              <w:pStyle w:val="TableParagraph"/>
            </w:pPr>
            <w:r w:rsidRPr="00B858C4">
              <w:t>3.3:1 (30%)</w:t>
            </w:r>
          </w:p>
        </w:tc>
        <w:tc>
          <w:tcPr>
            <w:tcW w:w="566" w:type="pct"/>
          </w:tcPr>
          <w:p w14:paraId="62F701BC" w14:textId="77777777" w:rsidR="00B322F9" w:rsidRPr="00B858C4" w:rsidRDefault="00B322F9">
            <w:pPr>
              <w:pStyle w:val="TableParagraph"/>
            </w:pPr>
            <w:r w:rsidRPr="00B858C4">
              <w:t>80</w:t>
            </w:r>
          </w:p>
          <w:p w14:paraId="390A63E3" w14:textId="77777777" w:rsidR="00B322F9" w:rsidRPr="00B858C4" w:rsidRDefault="00B322F9">
            <w:pPr>
              <w:pStyle w:val="TableParagraph"/>
            </w:pPr>
            <w:r w:rsidRPr="00B858C4">
              <w:t>120</w:t>
            </w:r>
          </w:p>
        </w:tc>
        <w:tc>
          <w:tcPr>
            <w:tcW w:w="1020" w:type="pct"/>
          </w:tcPr>
          <w:p w14:paraId="5EA6C618" w14:textId="2D828C6F" w:rsidR="00B322F9" w:rsidRPr="00263905" w:rsidRDefault="00B322F9">
            <w:pPr>
              <w:pStyle w:val="TableParagraph"/>
            </w:pPr>
            <w:r w:rsidRPr="00263905">
              <w:t>9.57</w:t>
            </w:r>
          </w:p>
          <w:p w14:paraId="3F0A5D43" w14:textId="64F081BB" w:rsidR="00B322F9" w:rsidRPr="00263905" w:rsidRDefault="00B322F9">
            <w:pPr>
              <w:pStyle w:val="TableParagraph"/>
            </w:pPr>
            <w:r w:rsidRPr="00263905">
              <w:t>11.73</w:t>
            </w:r>
          </w:p>
        </w:tc>
        <w:tc>
          <w:tcPr>
            <w:tcW w:w="818" w:type="pct"/>
          </w:tcPr>
          <w:p w14:paraId="0BA8A551" w14:textId="77777777" w:rsidR="00B322F9" w:rsidRPr="00263905" w:rsidRDefault="00B322F9">
            <w:pPr>
              <w:pStyle w:val="TableParagraph"/>
            </w:pPr>
            <w:r w:rsidRPr="00263905">
              <w:t>2.96</w:t>
            </w:r>
          </w:p>
          <w:p w14:paraId="5FDABCF6" w14:textId="77777777" w:rsidR="00B322F9" w:rsidRPr="00263905" w:rsidRDefault="00B322F9">
            <w:pPr>
              <w:pStyle w:val="TableParagraph"/>
            </w:pPr>
            <w:r w:rsidRPr="00263905">
              <w:t>3.63</w:t>
            </w:r>
          </w:p>
        </w:tc>
        <w:tc>
          <w:tcPr>
            <w:tcW w:w="818" w:type="pct"/>
          </w:tcPr>
          <w:p w14:paraId="65900D78" w14:textId="77777777" w:rsidR="00B322F9" w:rsidRPr="00263905" w:rsidRDefault="00B322F9">
            <w:pPr>
              <w:pStyle w:val="TableParagraph"/>
            </w:pPr>
            <w:r w:rsidRPr="00263905">
              <w:t xml:space="preserve">0.68 </w:t>
            </w:r>
          </w:p>
          <w:p w14:paraId="6261A835" w14:textId="77777777" w:rsidR="00B322F9" w:rsidRPr="00263905" w:rsidRDefault="00B322F9">
            <w:pPr>
              <w:pStyle w:val="TableParagraph"/>
            </w:pPr>
            <w:r w:rsidRPr="00263905">
              <w:t xml:space="preserve">0.84 </w:t>
            </w:r>
          </w:p>
        </w:tc>
      </w:tr>
      <w:tr w:rsidR="00B322F9" w:rsidRPr="00B858C4" w14:paraId="74B5B096" w14:textId="77777777">
        <w:trPr>
          <w:trHeight w:val="496"/>
        </w:trPr>
        <w:tc>
          <w:tcPr>
            <w:tcW w:w="573" w:type="pct"/>
            <w:vMerge/>
          </w:tcPr>
          <w:p w14:paraId="39049F6A" w14:textId="77777777" w:rsidR="00B322F9" w:rsidRPr="00B858C4" w:rsidRDefault="00B322F9">
            <w:pPr>
              <w:pStyle w:val="TableParagraph"/>
            </w:pPr>
          </w:p>
        </w:tc>
        <w:tc>
          <w:tcPr>
            <w:tcW w:w="532" w:type="pct"/>
            <w:vMerge/>
          </w:tcPr>
          <w:p w14:paraId="01648186" w14:textId="77777777" w:rsidR="00B322F9" w:rsidRPr="00B858C4" w:rsidRDefault="00B322F9">
            <w:pPr>
              <w:pStyle w:val="TableParagraph"/>
            </w:pPr>
          </w:p>
        </w:tc>
        <w:tc>
          <w:tcPr>
            <w:tcW w:w="673" w:type="pct"/>
          </w:tcPr>
          <w:p w14:paraId="07C9A742" w14:textId="77777777" w:rsidR="00B322F9" w:rsidRPr="00B858C4" w:rsidRDefault="00B322F9">
            <w:pPr>
              <w:pStyle w:val="TableParagraph"/>
            </w:pPr>
            <w:r w:rsidRPr="00B858C4">
              <w:t>3:1 (33%)</w:t>
            </w:r>
          </w:p>
        </w:tc>
        <w:tc>
          <w:tcPr>
            <w:tcW w:w="566" w:type="pct"/>
          </w:tcPr>
          <w:p w14:paraId="5E223D95" w14:textId="77777777" w:rsidR="00B322F9" w:rsidRPr="00B858C4" w:rsidRDefault="00B322F9">
            <w:pPr>
              <w:pStyle w:val="TableParagraph"/>
            </w:pPr>
            <w:r w:rsidRPr="00B858C4">
              <w:t>80</w:t>
            </w:r>
          </w:p>
          <w:p w14:paraId="62A161B8" w14:textId="77777777" w:rsidR="00B322F9" w:rsidRPr="00B858C4" w:rsidRDefault="00B322F9">
            <w:pPr>
              <w:pStyle w:val="TableParagraph"/>
            </w:pPr>
            <w:r w:rsidRPr="00B858C4">
              <w:t>120</w:t>
            </w:r>
          </w:p>
        </w:tc>
        <w:tc>
          <w:tcPr>
            <w:tcW w:w="1020" w:type="pct"/>
          </w:tcPr>
          <w:p w14:paraId="642EB73E" w14:textId="77777777" w:rsidR="00B322F9" w:rsidRPr="00263905" w:rsidRDefault="00B322F9">
            <w:pPr>
              <w:pStyle w:val="TableParagraph"/>
            </w:pPr>
            <w:r w:rsidRPr="00263905">
              <w:t xml:space="preserve">8.63 </w:t>
            </w:r>
          </w:p>
          <w:p w14:paraId="6F38B8D6" w14:textId="77777777" w:rsidR="00B322F9" w:rsidRPr="00263905" w:rsidRDefault="00B322F9">
            <w:pPr>
              <w:pStyle w:val="TableParagraph"/>
            </w:pPr>
            <w:r w:rsidRPr="00263905">
              <w:t xml:space="preserve">10.53 </w:t>
            </w:r>
          </w:p>
        </w:tc>
        <w:tc>
          <w:tcPr>
            <w:tcW w:w="818" w:type="pct"/>
          </w:tcPr>
          <w:p w14:paraId="6E17D87C" w14:textId="77777777" w:rsidR="00B322F9" w:rsidRPr="00263905" w:rsidRDefault="00B322F9">
            <w:pPr>
              <w:pStyle w:val="TableParagraph"/>
            </w:pPr>
            <w:r w:rsidRPr="00263905">
              <w:t>2.67</w:t>
            </w:r>
          </w:p>
          <w:p w14:paraId="23D8F8DF" w14:textId="77777777" w:rsidR="00B322F9" w:rsidRPr="00263905" w:rsidRDefault="00B322F9">
            <w:pPr>
              <w:pStyle w:val="TableParagraph"/>
            </w:pPr>
            <w:r w:rsidRPr="00263905">
              <w:t>3.26</w:t>
            </w:r>
          </w:p>
        </w:tc>
        <w:tc>
          <w:tcPr>
            <w:tcW w:w="818" w:type="pct"/>
          </w:tcPr>
          <w:p w14:paraId="55D0452C" w14:textId="77777777" w:rsidR="00B322F9" w:rsidRPr="00263905" w:rsidRDefault="00B322F9">
            <w:pPr>
              <w:pStyle w:val="TableParagraph"/>
            </w:pPr>
            <w:r w:rsidRPr="00263905">
              <w:t>0.62</w:t>
            </w:r>
          </w:p>
          <w:p w14:paraId="31FA91BC" w14:textId="77777777" w:rsidR="00B322F9" w:rsidRPr="00263905" w:rsidRDefault="00B322F9">
            <w:pPr>
              <w:pStyle w:val="TableParagraph"/>
            </w:pPr>
            <w:r w:rsidRPr="00263905">
              <w:t xml:space="preserve">0.75 </w:t>
            </w:r>
          </w:p>
        </w:tc>
      </w:tr>
      <w:tr w:rsidR="00B322F9" w:rsidRPr="00B858C4" w14:paraId="79218542" w14:textId="77777777">
        <w:trPr>
          <w:trHeight w:val="496"/>
        </w:trPr>
        <w:tc>
          <w:tcPr>
            <w:tcW w:w="573" w:type="pct"/>
            <w:vMerge/>
          </w:tcPr>
          <w:p w14:paraId="79445BC8" w14:textId="77777777" w:rsidR="00B322F9" w:rsidRPr="00B858C4" w:rsidRDefault="00B322F9">
            <w:pPr>
              <w:pStyle w:val="TableParagraph"/>
            </w:pPr>
          </w:p>
        </w:tc>
        <w:tc>
          <w:tcPr>
            <w:tcW w:w="532" w:type="pct"/>
            <w:vMerge/>
          </w:tcPr>
          <w:p w14:paraId="4E81FA12" w14:textId="77777777" w:rsidR="00B322F9" w:rsidRPr="00B858C4" w:rsidRDefault="00B322F9">
            <w:pPr>
              <w:pStyle w:val="TableParagraph"/>
            </w:pPr>
          </w:p>
        </w:tc>
        <w:tc>
          <w:tcPr>
            <w:tcW w:w="673" w:type="pct"/>
          </w:tcPr>
          <w:p w14:paraId="6B636C76" w14:textId="77777777" w:rsidR="00B322F9" w:rsidRPr="00B858C4" w:rsidRDefault="00B322F9">
            <w:pPr>
              <w:pStyle w:val="TableParagraph"/>
            </w:pPr>
            <w:r w:rsidRPr="00B858C4">
              <w:t>2.5:1 (40%)</w:t>
            </w:r>
          </w:p>
        </w:tc>
        <w:tc>
          <w:tcPr>
            <w:tcW w:w="566" w:type="pct"/>
          </w:tcPr>
          <w:p w14:paraId="6044E898" w14:textId="77777777" w:rsidR="00B322F9" w:rsidRPr="00B858C4" w:rsidRDefault="00B322F9">
            <w:pPr>
              <w:pStyle w:val="TableParagraph"/>
            </w:pPr>
            <w:r w:rsidRPr="00B858C4">
              <w:t>80</w:t>
            </w:r>
          </w:p>
          <w:p w14:paraId="4E9C07A1" w14:textId="77777777" w:rsidR="00B322F9" w:rsidRPr="00B858C4" w:rsidRDefault="00B322F9">
            <w:pPr>
              <w:pStyle w:val="TableParagraph"/>
            </w:pPr>
            <w:r w:rsidRPr="00B858C4">
              <w:t>120</w:t>
            </w:r>
          </w:p>
        </w:tc>
        <w:tc>
          <w:tcPr>
            <w:tcW w:w="1020" w:type="pct"/>
          </w:tcPr>
          <w:p w14:paraId="52DD815B" w14:textId="77777777" w:rsidR="00B322F9" w:rsidRPr="00263905" w:rsidRDefault="00B322F9">
            <w:pPr>
              <w:pStyle w:val="TableParagraph"/>
            </w:pPr>
            <w:r w:rsidRPr="00263905">
              <w:t>11.71</w:t>
            </w:r>
          </w:p>
          <w:p w14:paraId="16B8600B" w14:textId="77777777" w:rsidR="00B322F9" w:rsidRPr="00263905" w:rsidRDefault="00B322F9">
            <w:pPr>
              <w:pStyle w:val="TableParagraph"/>
            </w:pPr>
            <w:r w:rsidRPr="00263905">
              <w:t>14.41</w:t>
            </w:r>
          </w:p>
        </w:tc>
        <w:tc>
          <w:tcPr>
            <w:tcW w:w="818" w:type="pct"/>
          </w:tcPr>
          <w:p w14:paraId="3A49539F" w14:textId="77777777" w:rsidR="00B322F9" w:rsidRPr="00263905" w:rsidRDefault="00B322F9">
            <w:pPr>
              <w:pStyle w:val="TableParagraph"/>
            </w:pPr>
            <w:r w:rsidRPr="00263905">
              <w:t>3.62</w:t>
            </w:r>
          </w:p>
          <w:p w14:paraId="2A19DB7F" w14:textId="77777777" w:rsidR="00B322F9" w:rsidRPr="00263905" w:rsidRDefault="00B322F9">
            <w:pPr>
              <w:pStyle w:val="TableParagraph"/>
            </w:pPr>
            <w:r w:rsidRPr="00263905">
              <w:t>4.56</w:t>
            </w:r>
          </w:p>
        </w:tc>
        <w:tc>
          <w:tcPr>
            <w:tcW w:w="818" w:type="pct"/>
          </w:tcPr>
          <w:p w14:paraId="3D065DB8" w14:textId="77777777" w:rsidR="00B322F9" w:rsidRPr="00263905" w:rsidRDefault="00B322F9">
            <w:pPr>
              <w:pStyle w:val="TableParagraph"/>
            </w:pPr>
            <w:r w:rsidRPr="00263905">
              <w:t xml:space="preserve">0.84 </w:t>
            </w:r>
          </w:p>
          <w:p w14:paraId="384639BB" w14:textId="77777777" w:rsidR="00B322F9" w:rsidRPr="00263905" w:rsidRDefault="00B322F9">
            <w:pPr>
              <w:pStyle w:val="TableParagraph"/>
            </w:pPr>
            <w:r w:rsidRPr="00263905">
              <w:t>1.03</w:t>
            </w:r>
          </w:p>
        </w:tc>
      </w:tr>
      <w:tr w:rsidR="00B322F9" w:rsidRPr="00B858C4" w14:paraId="79BF03B0" w14:textId="77777777">
        <w:trPr>
          <w:trHeight w:val="404"/>
        </w:trPr>
        <w:tc>
          <w:tcPr>
            <w:tcW w:w="573" w:type="pct"/>
            <w:vMerge w:val="restart"/>
          </w:tcPr>
          <w:p w14:paraId="16023C60" w14:textId="77777777" w:rsidR="00B322F9" w:rsidRPr="00B858C4" w:rsidRDefault="00B322F9">
            <w:pPr>
              <w:pStyle w:val="TableParagraph"/>
            </w:pPr>
            <w:r w:rsidRPr="00B858C4">
              <w:t>Site 19</w:t>
            </w:r>
          </w:p>
        </w:tc>
        <w:tc>
          <w:tcPr>
            <w:tcW w:w="532" w:type="pct"/>
            <w:vMerge w:val="restart"/>
          </w:tcPr>
          <w:p w14:paraId="6ED2EB0A" w14:textId="77777777" w:rsidR="00B322F9" w:rsidRPr="00B858C4" w:rsidRDefault="00B322F9">
            <w:pPr>
              <w:pStyle w:val="TableParagraph"/>
            </w:pPr>
            <w:r w:rsidRPr="00B858C4">
              <w:t>Sandy loam</w:t>
            </w:r>
          </w:p>
        </w:tc>
        <w:tc>
          <w:tcPr>
            <w:tcW w:w="673" w:type="pct"/>
          </w:tcPr>
          <w:p w14:paraId="2C8FD95E" w14:textId="77777777" w:rsidR="00B322F9" w:rsidRPr="00B858C4" w:rsidRDefault="00B322F9">
            <w:pPr>
              <w:pStyle w:val="TableParagraph"/>
            </w:pPr>
            <w:r w:rsidRPr="00B858C4">
              <w:t>3.3:1 (30%)</w:t>
            </w:r>
          </w:p>
        </w:tc>
        <w:tc>
          <w:tcPr>
            <w:tcW w:w="566" w:type="pct"/>
          </w:tcPr>
          <w:p w14:paraId="2592B302" w14:textId="77777777" w:rsidR="00B322F9" w:rsidRPr="00B858C4" w:rsidRDefault="00B322F9">
            <w:pPr>
              <w:pStyle w:val="TableParagraph"/>
            </w:pPr>
            <w:r w:rsidRPr="00B858C4">
              <w:t>60</w:t>
            </w:r>
          </w:p>
        </w:tc>
        <w:tc>
          <w:tcPr>
            <w:tcW w:w="1020" w:type="pct"/>
          </w:tcPr>
          <w:p w14:paraId="07EA0EA0" w14:textId="77777777" w:rsidR="00B322F9" w:rsidRPr="00263905" w:rsidRDefault="00B322F9">
            <w:pPr>
              <w:pStyle w:val="TableParagraph"/>
            </w:pPr>
            <w:r w:rsidRPr="00263905">
              <w:t>10.61</w:t>
            </w:r>
          </w:p>
        </w:tc>
        <w:tc>
          <w:tcPr>
            <w:tcW w:w="818" w:type="pct"/>
          </w:tcPr>
          <w:p w14:paraId="393FBAC3" w14:textId="77777777" w:rsidR="00B322F9" w:rsidRPr="00263905" w:rsidRDefault="00B322F9">
            <w:pPr>
              <w:pStyle w:val="TableParagraph"/>
            </w:pPr>
            <w:r w:rsidRPr="00263905">
              <w:t xml:space="preserve">3.28 </w:t>
            </w:r>
          </w:p>
        </w:tc>
        <w:tc>
          <w:tcPr>
            <w:tcW w:w="818" w:type="pct"/>
          </w:tcPr>
          <w:p w14:paraId="5CEC8BE0" w14:textId="77777777" w:rsidR="00B322F9" w:rsidRPr="00263905" w:rsidRDefault="00B322F9">
            <w:pPr>
              <w:pStyle w:val="TableParagraph"/>
            </w:pPr>
            <w:r w:rsidRPr="00263905">
              <w:t xml:space="preserve">0.76 </w:t>
            </w:r>
          </w:p>
        </w:tc>
      </w:tr>
      <w:tr w:rsidR="00B322F9" w:rsidRPr="00B858C4" w14:paraId="7C642C95" w14:textId="77777777">
        <w:trPr>
          <w:trHeight w:val="70"/>
        </w:trPr>
        <w:tc>
          <w:tcPr>
            <w:tcW w:w="573" w:type="pct"/>
            <w:vMerge/>
          </w:tcPr>
          <w:p w14:paraId="2FFD65AF" w14:textId="77777777" w:rsidR="00B322F9" w:rsidRPr="00B858C4" w:rsidRDefault="00B322F9">
            <w:pPr>
              <w:pStyle w:val="TableParagraph"/>
            </w:pPr>
          </w:p>
        </w:tc>
        <w:tc>
          <w:tcPr>
            <w:tcW w:w="532" w:type="pct"/>
            <w:vMerge/>
          </w:tcPr>
          <w:p w14:paraId="2732B009" w14:textId="77777777" w:rsidR="00B322F9" w:rsidRPr="00B858C4" w:rsidRDefault="00B322F9">
            <w:pPr>
              <w:pStyle w:val="TableParagraph"/>
            </w:pPr>
          </w:p>
        </w:tc>
        <w:tc>
          <w:tcPr>
            <w:tcW w:w="673" w:type="pct"/>
          </w:tcPr>
          <w:p w14:paraId="5E980B5B" w14:textId="77777777" w:rsidR="00B322F9" w:rsidRPr="00B858C4" w:rsidRDefault="00B322F9">
            <w:pPr>
              <w:pStyle w:val="TableParagraph"/>
            </w:pPr>
            <w:r w:rsidRPr="00B858C4">
              <w:t>3:1 (33%)</w:t>
            </w:r>
          </w:p>
        </w:tc>
        <w:tc>
          <w:tcPr>
            <w:tcW w:w="566" w:type="pct"/>
          </w:tcPr>
          <w:p w14:paraId="09F883D8" w14:textId="77777777" w:rsidR="00B322F9" w:rsidRPr="00B858C4" w:rsidRDefault="00B322F9">
            <w:pPr>
              <w:pStyle w:val="TableParagraph"/>
            </w:pPr>
            <w:r w:rsidRPr="00B858C4">
              <w:t>60</w:t>
            </w:r>
          </w:p>
        </w:tc>
        <w:tc>
          <w:tcPr>
            <w:tcW w:w="1020" w:type="pct"/>
          </w:tcPr>
          <w:p w14:paraId="1DE6AA85" w14:textId="77777777" w:rsidR="00B322F9" w:rsidRPr="00263905" w:rsidRDefault="00B322F9">
            <w:pPr>
              <w:pStyle w:val="TableParagraph"/>
            </w:pPr>
            <w:r w:rsidRPr="00263905">
              <w:t>9.58</w:t>
            </w:r>
          </w:p>
        </w:tc>
        <w:tc>
          <w:tcPr>
            <w:tcW w:w="818" w:type="pct"/>
          </w:tcPr>
          <w:p w14:paraId="35287ADF" w14:textId="77777777" w:rsidR="00B322F9" w:rsidRPr="00263905" w:rsidRDefault="00B322F9">
            <w:pPr>
              <w:pStyle w:val="TableParagraph"/>
            </w:pPr>
            <w:r w:rsidRPr="00263905">
              <w:t xml:space="preserve">2.97 </w:t>
            </w:r>
          </w:p>
        </w:tc>
        <w:tc>
          <w:tcPr>
            <w:tcW w:w="818" w:type="pct"/>
          </w:tcPr>
          <w:p w14:paraId="6CFE8C95" w14:textId="77777777" w:rsidR="00B322F9" w:rsidRPr="00263905" w:rsidRDefault="00B322F9">
            <w:pPr>
              <w:pStyle w:val="TableParagraph"/>
            </w:pPr>
            <w:r w:rsidRPr="00263905">
              <w:t xml:space="preserve">0.68 </w:t>
            </w:r>
          </w:p>
        </w:tc>
      </w:tr>
      <w:tr w:rsidR="00B322F9" w:rsidRPr="00B858C4" w14:paraId="4E644CF0" w14:textId="77777777">
        <w:trPr>
          <w:trHeight w:val="242"/>
        </w:trPr>
        <w:tc>
          <w:tcPr>
            <w:tcW w:w="573" w:type="pct"/>
            <w:vMerge/>
          </w:tcPr>
          <w:p w14:paraId="2A0F4518" w14:textId="77777777" w:rsidR="00B322F9" w:rsidRPr="00B858C4" w:rsidRDefault="00B322F9">
            <w:pPr>
              <w:pStyle w:val="TableParagraph"/>
            </w:pPr>
          </w:p>
        </w:tc>
        <w:tc>
          <w:tcPr>
            <w:tcW w:w="532" w:type="pct"/>
            <w:vMerge/>
          </w:tcPr>
          <w:p w14:paraId="26DA7207" w14:textId="77777777" w:rsidR="00B322F9" w:rsidRPr="00B858C4" w:rsidRDefault="00B322F9">
            <w:pPr>
              <w:pStyle w:val="TableParagraph"/>
            </w:pPr>
          </w:p>
        </w:tc>
        <w:tc>
          <w:tcPr>
            <w:tcW w:w="673" w:type="pct"/>
          </w:tcPr>
          <w:p w14:paraId="255534E3" w14:textId="77777777" w:rsidR="00B322F9" w:rsidRPr="00B858C4" w:rsidRDefault="00B322F9">
            <w:pPr>
              <w:pStyle w:val="TableParagraph"/>
            </w:pPr>
            <w:r w:rsidRPr="00B858C4">
              <w:t>2.5:1 (40%)</w:t>
            </w:r>
          </w:p>
        </w:tc>
        <w:tc>
          <w:tcPr>
            <w:tcW w:w="566" w:type="pct"/>
          </w:tcPr>
          <w:p w14:paraId="50DAA0BC" w14:textId="77777777" w:rsidR="00B322F9" w:rsidRPr="00B858C4" w:rsidRDefault="00B322F9">
            <w:pPr>
              <w:pStyle w:val="TableParagraph"/>
            </w:pPr>
            <w:r w:rsidRPr="00B858C4">
              <w:t>60</w:t>
            </w:r>
          </w:p>
        </w:tc>
        <w:tc>
          <w:tcPr>
            <w:tcW w:w="1020" w:type="pct"/>
          </w:tcPr>
          <w:p w14:paraId="6E5535F1" w14:textId="77777777" w:rsidR="00B322F9" w:rsidRPr="00263905" w:rsidRDefault="00B322F9">
            <w:pPr>
              <w:pStyle w:val="TableParagraph"/>
            </w:pPr>
            <w:r w:rsidRPr="00263905">
              <w:t>12.85</w:t>
            </w:r>
          </w:p>
        </w:tc>
        <w:tc>
          <w:tcPr>
            <w:tcW w:w="818" w:type="pct"/>
          </w:tcPr>
          <w:p w14:paraId="56036319" w14:textId="77777777" w:rsidR="00B322F9" w:rsidRPr="00263905" w:rsidRDefault="00B322F9">
            <w:pPr>
              <w:pStyle w:val="TableParagraph"/>
            </w:pPr>
            <w:r w:rsidRPr="00263905">
              <w:t xml:space="preserve">3.98 </w:t>
            </w:r>
          </w:p>
        </w:tc>
        <w:tc>
          <w:tcPr>
            <w:tcW w:w="818" w:type="pct"/>
          </w:tcPr>
          <w:p w14:paraId="5AFD9C5C" w14:textId="77777777" w:rsidR="00B322F9" w:rsidRPr="00263905" w:rsidRDefault="00B322F9">
            <w:pPr>
              <w:pStyle w:val="TableParagraph"/>
            </w:pPr>
            <w:r w:rsidRPr="00263905">
              <w:t xml:space="preserve">0.92 </w:t>
            </w:r>
          </w:p>
        </w:tc>
      </w:tr>
    </w:tbl>
    <w:p w14:paraId="78E87305" w14:textId="77777777" w:rsidR="00B322F9" w:rsidRDefault="00B322F9" w:rsidP="00B322F9"/>
    <w:p w14:paraId="4E0A69C6" w14:textId="77777777" w:rsidR="00B322F9" w:rsidRDefault="00B322F9" w:rsidP="00B322F9">
      <w:r>
        <w:t xml:space="preserve">Observations made on topsoils at rehabilitated sites align with the RUSLE modelling predictions for the length of slope, percentage slope and groundcover. These predictions also show that if groundcover was reduced to 60%, then erosion may become an issue if soils have not had gypsum incorporated. </w:t>
      </w:r>
    </w:p>
    <w:p w14:paraId="0088A4B4" w14:textId="77777777" w:rsidR="00B37167" w:rsidRDefault="00B37167" w:rsidP="00B37167">
      <w:pPr>
        <w:pStyle w:val="Heading3"/>
      </w:pPr>
      <w:r>
        <w:t>Findings</w:t>
      </w:r>
    </w:p>
    <w:p w14:paraId="152343B7" w14:textId="77777777" w:rsidR="00B322F9" w:rsidRDefault="00B322F9" w:rsidP="00B322F9">
      <w:r>
        <w:t>Vegetation is key to success in erosion prevention.  Without vegetation, soils at Yallourn will experience significant erosion.  This can be seen at disturbed mining areas which have not been treated with any progressive rehabilitation.</w:t>
      </w:r>
    </w:p>
    <w:p w14:paraId="6A070664" w14:textId="77777777" w:rsidR="006423AA" w:rsidRDefault="00B322F9" w:rsidP="00CC312A">
      <w:r>
        <w:t xml:space="preserve">For rehabilitation slope design, it is modelled that slopes of 120m length and gradients of 40% are erosion resistant at 95% vegetation cover.  These will be treated as limits for rehabilitation slope design. </w:t>
      </w:r>
    </w:p>
    <w:p w14:paraId="5C5558F3" w14:textId="3611C425" w:rsidR="002E77AB" w:rsidRDefault="002E77AB" w:rsidP="00CC312A">
      <w:r>
        <w:br w:type="page"/>
      </w:r>
    </w:p>
    <w:p w14:paraId="41BA21F7" w14:textId="2F412CA9" w:rsidR="00B37167" w:rsidRDefault="00B37167" w:rsidP="005A08BE">
      <w:pPr>
        <w:pStyle w:val="Heading2"/>
      </w:pPr>
      <w:bookmarkStart w:id="695" w:name="_Toc210049054"/>
      <w:r>
        <w:t xml:space="preserve">Wave </w:t>
      </w:r>
      <w:r w:rsidR="00CB517B">
        <w:t>Impact Assessment</w:t>
      </w:r>
      <w:bookmarkEnd w:id="695"/>
    </w:p>
    <w:p w14:paraId="302D4A6B" w14:textId="77777777" w:rsidR="00B37167" w:rsidRDefault="00B37167" w:rsidP="00B37167">
      <w:pPr>
        <w:pStyle w:val="Heading3"/>
      </w:pPr>
      <w:r>
        <w:t>Introduction</w:t>
      </w:r>
    </w:p>
    <w:p w14:paraId="3D406C15" w14:textId="1E864DC3" w:rsidR="00731841" w:rsidRDefault="00731841" w:rsidP="00B37167">
      <w:r w:rsidRPr="00731841">
        <w:t>A wave impact assessment was conducted by the Water Research Laboratory at the University of New South Wales (UNSW) as a desktop study</w:t>
      </w:r>
      <w:r>
        <w:t xml:space="preserve"> </w:t>
      </w:r>
      <w:r w:rsidR="00300571">
        <w:fldChar w:fldCharType="begin"/>
      </w:r>
      <w:r w:rsidR="001B655D">
        <w:instrText xml:space="preserve"> ADDIN EN.CITE &lt;EndNote&gt;&lt;Cite&gt;&lt;Author&gt;Gilbert&lt;/Author&gt;&lt;Year&gt;2025&lt;/Year&gt;&lt;RecNum&gt;81&lt;/RecNum&gt;&lt;DisplayText&gt;(Gilbert et al. 2025)&lt;/DisplayText&gt;&lt;record&gt;&lt;rec-number&gt;81&lt;/rec-number&gt;&lt;foreign-keys&gt;&lt;key app="EN" db-id="spaff0s0osz0sqe0t5a55fezradpx9psfrzt" timestamp="1747100270" guid="33014b0d-11ec-43e9-9d08-95fe247f62b3"&gt;81&lt;/key&gt;&lt;/foreign-keys&gt;&lt;ref-type name="Report"&gt;27&lt;/ref-type&gt;&lt;contributors&gt;&lt;authors&gt;&lt;author&gt;Gilbert, D M,&lt;/author&gt;&lt;author&gt;Coghlan, I R, &lt;/author&gt;&lt;author&gt;Carley, J T,&lt;/author&gt;&lt;/authors&gt;&lt;secondary-authors&gt;&lt;author&gt;UNSW Water Research Laboratory,&lt;/author&gt;&lt;/secondary-authors&gt;&lt;/contributors&gt;&lt;titles&gt;&lt;title&gt;DRAFT Yallourn Mine pit closure – wind wave and shoreline protection analysis&lt;/title&gt;&lt;/titles&gt;&lt;dates&gt;&lt;year&gt;2025&lt;/year&gt;&lt;/dates&gt;&lt;isbn&gt;RWL Technical Report 2024/09&lt;/isbn&gt;&lt;urls&gt;&lt;/urls&gt;&lt;/record&gt;&lt;/Cite&gt;&lt;/EndNote&gt;</w:instrText>
      </w:r>
      <w:r w:rsidR="00300571">
        <w:fldChar w:fldCharType="separate"/>
      </w:r>
      <w:r w:rsidR="00300571">
        <w:rPr>
          <w:noProof/>
        </w:rPr>
        <w:t>(Gilbert et al. 2025)</w:t>
      </w:r>
      <w:r w:rsidR="00300571">
        <w:fldChar w:fldCharType="end"/>
      </w:r>
      <w:r w:rsidRPr="00731841">
        <w:t>. The aim was to understand the magnitude of waves that would form in a pit lake scenario and identify which parts of the lake shoreline would be impacted. The study estimated the heights of waves generated in these areas and proposed options for shoreline protection for further investigation.</w:t>
      </w:r>
    </w:p>
    <w:p w14:paraId="001571BA" w14:textId="51C9C8AF" w:rsidR="00731841" w:rsidRDefault="00731841" w:rsidP="00B37167">
      <w:r w:rsidRPr="00731841">
        <w:t>The wind-induced waves generated by the planned pit lake have the potential to erode the external embankments of the Morwell River Diversion (MRD)</w:t>
      </w:r>
      <w:r w:rsidR="00406760">
        <w:t xml:space="preserve"> </w:t>
      </w:r>
      <w:r w:rsidR="0040676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06760">
        <w:fldChar w:fldCharType="separate"/>
      </w:r>
      <w:r w:rsidR="00406760">
        <w:rPr>
          <w:noProof/>
        </w:rPr>
        <w:t>(PSM 2025b)</w:t>
      </w:r>
      <w:r w:rsidR="00406760">
        <w:fldChar w:fldCharType="end"/>
      </w:r>
      <w:r w:rsidRPr="00731841">
        <w:t>. As an earthen fill structure, the MRD is particularly susceptible to erosion from these waves. Therefore, it was necessary to map wind fetch directions</w:t>
      </w:r>
      <w:r>
        <w:t>, speed and duration,</w:t>
      </w:r>
      <w:r w:rsidRPr="00731841">
        <w:t xml:space="preserve"> and identify high-impact zones. The rehabilitation design for the MRD takes these wave impact zones into account, considering the assessed risk factors for the geotechnical domains. Further details on these risk factors are provided in</w:t>
      </w:r>
      <w:r>
        <w:t xml:space="preserve"> </w:t>
      </w:r>
      <w:r>
        <w:fldChar w:fldCharType="begin"/>
      </w:r>
      <w:r>
        <w:instrText xml:space="preserve"> REF _Ref194043079 \r \h </w:instrText>
      </w:r>
      <w:r>
        <w:fldChar w:fldCharType="separate"/>
      </w:r>
      <w:r w:rsidR="00D35BC0">
        <w:t>Chapter 11</w:t>
      </w:r>
      <w:r>
        <w:fldChar w:fldCharType="end"/>
      </w:r>
      <w:r>
        <w:t>.</w:t>
      </w:r>
    </w:p>
    <w:p w14:paraId="35F91C16" w14:textId="77777777" w:rsidR="00B37167" w:rsidRDefault="00B37167" w:rsidP="00B37167">
      <w:pPr>
        <w:pStyle w:val="Heading3"/>
      </w:pPr>
      <w:r>
        <w:t>Methodology</w:t>
      </w:r>
    </w:p>
    <w:p w14:paraId="4744560A" w14:textId="77777777" w:rsidR="00117AC9" w:rsidRDefault="00117AC9" w:rsidP="00B37167">
      <w:r w:rsidRPr="00117AC9">
        <w:t xml:space="preserve">The assessment methodology involved determining the wind wave climate and conducting a desktop evaluation of shoreline protection options along the mined-out batters. </w:t>
      </w:r>
    </w:p>
    <w:p w14:paraId="1B8C961B" w14:textId="5EA268D6" w:rsidR="00117AC9" w:rsidRDefault="00117AC9" w:rsidP="00B37167">
      <w:r w:rsidRPr="00117AC9">
        <w:t xml:space="preserve">A focused assessment of wind wave impacts on the MRD considered the specific characteristics of the engineered structure. The analytical approach </w:t>
      </w:r>
      <w:r w:rsidR="00D960B5">
        <w:t>is</w:t>
      </w:r>
      <w:r w:rsidRPr="00117AC9">
        <w:t xml:space="preserve"> similar to that used for the mine batters.</w:t>
      </w:r>
    </w:p>
    <w:p w14:paraId="14285EB8" w14:textId="5F5DFB0B" w:rsidR="00653B71" w:rsidRDefault="00653B71" w:rsidP="00B37167">
      <w:pPr>
        <w:rPr>
          <w:b/>
          <w:bCs/>
        </w:rPr>
      </w:pPr>
      <w:r w:rsidRPr="43A8E8EF">
        <w:rPr>
          <w:b/>
          <w:bCs/>
        </w:rPr>
        <w:t>Key Assumptions</w:t>
      </w:r>
    </w:p>
    <w:p w14:paraId="1614C975" w14:textId="77777777" w:rsidR="00653B71" w:rsidRPr="00653B71" w:rsidRDefault="00653B71" w:rsidP="43A8E8EF">
      <w:pPr>
        <w:pStyle w:val="ListParagraph"/>
      </w:pPr>
      <w:r>
        <w:t>Wind blowing across open water generates waves, causing shoreline erosion.</w:t>
      </w:r>
    </w:p>
    <w:p w14:paraId="368142C7" w14:textId="4E66C6C6" w:rsidR="00653B71" w:rsidRPr="00653B71" w:rsidRDefault="00653B71" w:rsidP="43A8E8EF">
      <w:pPr>
        <w:pStyle w:val="ListParagraph"/>
      </w:pPr>
      <w:r>
        <w:t>Assessment assumes Township Field and Maryvale Field pits filled to final lake level of RL +37m.</w:t>
      </w:r>
    </w:p>
    <w:p w14:paraId="17EBABC1" w14:textId="78BF51AE" w:rsidR="00653B71" w:rsidRPr="00653B71" w:rsidRDefault="00653B71" w:rsidP="43A8E8EF">
      <w:pPr>
        <w:pStyle w:val="ListParagraph"/>
      </w:pPr>
      <w:r>
        <w:t>Pits assumed to have uniform slopes at 1V:3H above final lake level.</w:t>
      </w:r>
    </w:p>
    <w:p w14:paraId="4728CE53" w14:textId="3889E84F" w:rsidR="00653B71" w:rsidRPr="00653B71" w:rsidRDefault="00653B71" w:rsidP="43A8E8EF">
      <w:pPr>
        <w:pStyle w:val="ListParagraph"/>
      </w:pPr>
      <w:r>
        <w:t xml:space="preserve">Final pit slopes above lake level and water level variations will be determined at a later stage. </w:t>
      </w:r>
      <w:r w:rsidR="00C71A87">
        <w:t>So,</w:t>
      </w:r>
      <w:r>
        <w:t xml:space="preserve"> a static lake level is assumed.</w:t>
      </w:r>
    </w:p>
    <w:p w14:paraId="03801D5F" w14:textId="77777777" w:rsidR="00653B71" w:rsidRPr="00653B71" w:rsidRDefault="00653B71" w:rsidP="43A8E8EF">
      <w:pPr>
        <w:pStyle w:val="ListParagraph"/>
      </w:pPr>
      <w:r>
        <w:t>Foreshore slope angle is crucial for determining crest elevation for shoreline protection.</w:t>
      </w:r>
    </w:p>
    <w:p w14:paraId="64F38978" w14:textId="77777777" w:rsidR="00653B71" w:rsidRPr="00653B71" w:rsidRDefault="00653B71" w:rsidP="43A8E8EF">
      <w:pPr>
        <w:pStyle w:val="ListParagraph"/>
      </w:pPr>
      <w:r>
        <w:t>Site topography influences the toe detail of protection works.</w:t>
      </w:r>
    </w:p>
    <w:p w14:paraId="6DEDB721" w14:textId="163E7B30" w:rsidR="00653B71" w:rsidRPr="00653B71" w:rsidRDefault="00653B71" w:rsidP="43A8E8EF">
      <w:pPr>
        <w:pStyle w:val="ListParagraph"/>
      </w:pPr>
      <w:r>
        <w:t xml:space="preserve">100-year ARI </w:t>
      </w:r>
      <w:r w:rsidR="00DB624A">
        <w:t xml:space="preserve">(Average Recurrence Interval) </w:t>
      </w:r>
      <w:r>
        <w:t xml:space="preserve">design wind speeds used, as per Australian Standard </w:t>
      </w:r>
      <w:r w:rsidRPr="001026DC">
        <w:rPr>
          <w:i/>
          <w:iCs/>
        </w:rPr>
        <w:t xml:space="preserve">AS/NZS 1170.2 </w:t>
      </w:r>
      <w:r w:rsidR="001026DC" w:rsidRPr="001026DC">
        <w:rPr>
          <w:i/>
          <w:iCs/>
        </w:rPr>
        <w:t>Structural Design Actions Part 2</w:t>
      </w:r>
      <w:r w:rsidR="00163AAE">
        <w:rPr>
          <w:i/>
          <w:iCs/>
        </w:rPr>
        <w:t>: Wind Actions</w:t>
      </w:r>
      <w:r w:rsidR="001026DC">
        <w:t xml:space="preserve"> </w:t>
      </w:r>
      <w:r>
        <w:t>(2021).</w:t>
      </w:r>
    </w:p>
    <w:p w14:paraId="53975477" w14:textId="77E4C23D" w:rsidR="00653B71" w:rsidRPr="00653B71" w:rsidRDefault="00653B71" w:rsidP="43A8E8EF">
      <w:pPr>
        <w:pStyle w:val="ListParagraph"/>
      </w:pPr>
      <w:r>
        <w:t xml:space="preserve">Wind-induced wave conditions estimated using the </w:t>
      </w:r>
      <w:r w:rsidR="00AC7CDA">
        <w:t>US Army Corps of Engineers (</w:t>
      </w:r>
      <w:r>
        <w:t>USACE</w:t>
      </w:r>
      <w:r w:rsidR="00AC7CDA">
        <w:t>)</w:t>
      </w:r>
      <w:r>
        <w:t xml:space="preserve"> </w:t>
      </w:r>
      <w:r w:rsidR="00DA1A97">
        <w:t xml:space="preserve">(2006) </w:t>
      </w:r>
      <w:r w:rsidRPr="00A75772">
        <w:rPr>
          <w:i/>
          <w:iCs/>
        </w:rPr>
        <w:t>Coastal Engineering Manual</w:t>
      </w:r>
      <w:r>
        <w:t>.</w:t>
      </w:r>
    </w:p>
    <w:p w14:paraId="6F902D39" w14:textId="77777777" w:rsidR="00653B71" w:rsidRPr="00653B71" w:rsidRDefault="00653B71" w:rsidP="43A8E8EF">
      <w:pPr>
        <w:pStyle w:val="ListParagraph"/>
      </w:pPr>
      <w:r>
        <w:t>Significant wave height (Hm0) and peak period (Tp) used for designing shoreline protection options.</w:t>
      </w:r>
    </w:p>
    <w:p w14:paraId="1B702B2C" w14:textId="77777777" w:rsidR="00C63325" w:rsidRDefault="00C63325">
      <w:pPr>
        <w:spacing w:after="0" w:line="240" w:lineRule="auto"/>
        <w:rPr>
          <w:b/>
          <w:bCs/>
        </w:rPr>
      </w:pPr>
      <w:r>
        <w:rPr>
          <w:b/>
          <w:bCs/>
        </w:rPr>
        <w:br w:type="page"/>
      </w:r>
    </w:p>
    <w:p w14:paraId="2DBCCDB7" w14:textId="60EA66A1" w:rsidR="00653B71" w:rsidRDefault="00653B71" w:rsidP="00B37167">
      <w:pPr>
        <w:rPr>
          <w:b/>
          <w:bCs/>
        </w:rPr>
      </w:pPr>
      <w:r w:rsidRPr="43A8E8EF">
        <w:rPr>
          <w:b/>
          <w:bCs/>
        </w:rPr>
        <w:t>Design Wind</w:t>
      </w:r>
      <w:r w:rsidR="004A7D30">
        <w:rPr>
          <w:b/>
          <w:bCs/>
        </w:rPr>
        <w:t xml:space="preserve"> Speeds</w:t>
      </w:r>
    </w:p>
    <w:p w14:paraId="74E648B2" w14:textId="4776ED76" w:rsidR="00653B71" w:rsidRDefault="00B911C0" w:rsidP="00B911C0">
      <w:r>
        <w:t>The following factors are considered to calculating site wind speeds:</w:t>
      </w:r>
    </w:p>
    <w:p w14:paraId="37569000" w14:textId="2B301200" w:rsidR="00B911C0" w:rsidRDefault="00B911C0" w:rsidP="43A8E8EF">
      <w:pPr>
        <w:pStyle w:val="ListParagraph"/>
      </w:pPr>
      <w:r>
        <w:t>Design event ARI – assumed to be 100 years.</w:t>
      </w:r>
    </w:p>
    <w:p w14:paraId="237D0175" w14:textId="1A0053DB" w:rsidR="00B911C0" w:rsidRDefault="00B911C0" w:rsidP="00CF4708">
      <w:pPr>
        <w:pStyle w:val="ListParagraph"/>
      </w:pPr>
      <w:r>
        <w:t xml:space="preserve">Terrain category – assumed to be Category 1, described as “all water surfaces” </w:t>
      </w:r>
      <w:r w:rsidR="00163AAE">
        <w:t xml:space="preserve">in </w:t>
      </w:r>
      <w:r w:rsidR="00163AAE" w:rsidRPr="001026DC">
        <w:rPr>
          <w:i/>
          <w:iCs/>
        </w:rPr>
        <w:t>AS/NZS 1170.2 Structural Design Actions Part 2</w:t>
      </w:r>
      <w:r w:rsidR="00163AAE">
        <w:rPr>
          <w:i/>
          <w:iCs/>
        </w:rPr>
        <w:t>: Wind Actions</w:t>
      </w:r>
      <w:r w:rsidR="00163AAE">
        <w:t xml:space="preserve"> (2021)</w:t>
      </w:r>
      <w:r>
        <w:t>.</w:t>
      </w:r>
    </w:p>
    <w:p w14:paraId="5D2249AF" w14:textId="2FE04D44" w:rsidR="00B911C0" w:rsidRDefault="00B911C0" w:rsidP="43A8E8EF">
      <w:pPr>
        <w:pStyle w:val="ListParagraph"/>
      </w:pPr>
      <w:r>
        <w:t>Topography – this factor is only applied for sites located on top of hills, ridges or escarpments. This was not applied given the surface of the pit lakes will be essentially flat.</w:t>
      </w:r>
    </w:p>
    <w:p w14:paraId="2CF6806A" w14:textId="34DB677D" w:rsidR="00B911C0" w:rsidRDefault="00B911C0" w:rsidP="43A8E8EF">
      <w:pPr>
        <w:pStyle w:val="ListParagraph"/>
      </w:pPr>
      <w:r>
        <w:t>Shielding – assumed to be no shielding from upwind buildings or other structures (does not include trees or vegetation).</w:t>
      </w:r>
    </w:p>
    <w:p w14:paraId="39E80D01" w14:textId="232E0564" w:rsidR="00B911C0" w:rsidRDefault="00B911C0" w:rsidP="43A8E8EF">
      <w:pPr>
        <w:pStyle w:val="ListParagraph"/>
      </w:pPr>
      <w:r>
        <w:t xml:space="preserve">Wind direction and adopted wind velocities are presented in </w:t>
      </w:r>
      <w:r w:rsidR="004A7D30">
        <w:fldChar w:fldCharType="begin"/>
      </w:r>
      <w:r w:rsidR="004A7D30">
        <w:instrText xml:space="preserve"> REF _Ref198039819 \h </w:instrText>
      </w:r>
      <w:r w:rsidR="004A7D30">
        <w:fldChar w:fldCharType="separate"/>
      </w:r>
      <w:r w:rsidR="00D35BC0">
        <w:t xml:space="preserve">Table </w:t>
      </w:r>
      <w:r w:rsidR="00D35BC0">
        <w:rPr>
          <w:noProof/>
        </w:rPr>
        <w:t>8</w:t>
      </w:r>
      <w:r w:rsidR="00D35BC0">
        <w:noBreakHyphen/>
      </w:r>
      <w:r w:rsidR="00D35BC0">
        <w:rPr>
          <w:noProof/>
        </w:rPr>
        <w:t>48</w:t>
      </w:r>
      <w:r w:rsidR="004A7D30">
        <w:fldChar w:fldCharType="end"/>
      </w:r>
      <w:r>
        <w:t xml:space="preserve"> below.</w:t>
      </w:r>
    </w:p>
    <w:p w14:paraId="09FF563A" w14:textId="15126A77" w:rsidR="00920AD6" w:rsidRDefault="00920AD6" w:rsidP="00920AD6">
      <w:pPr>
        <w:pStyle w:val="Caption"/>
        <w:keepNext/>
      </w:pPr>
      <w:bookmarkStart w:id="696" w:name="_Ref198039819"/>
      <w:bookmarkStart w:id="697" w:name="_Toc210127021"/>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8</w:t>
      </w:r>
      <w:r w:rsidR="00971AAD">
        <w:fldChar w:fldCharType="end"/>
      </w:r>
      <w:bookmarkEnd w:id="696"/>
      <w:r>
        <w:t xml:space="preserve"> Adopted </w:t>
      </w:r>
      <w:r w:rsidR="006A5D7F">
        <w:t>d</w:t>
      </w:r>
      <w:r>
        <w:t>esi</w:t>
      </w:r>
      <w:r w:rsidR="008917CD">
        <w:t>gn</w:t>
      </w:r>
      <w:r>
        <w:t xml:space="preserve"> </w:t>
      </w:r>
      <w:r w:rsidR="006A5D7F">
        <w:t>w</w:t>
      </w:r>
      <w:r>
        <w:t xml:space="preserve">ind </w:t>
      </w:r>
      <w:r w:rsidR="006A5D7F">
        <w:t>v</w:t>
      </w:r>
      <w:r>
        <w:t>elocities</w:t>
      </w:r>
      <w:r w:rsidR="008917CD">
        <w:t xml:space="preserve"> </w:t>
      </w:r>
      <w:r w:rsidR="00E22B8F">
        <w:t xml:space="preserve">- </w:t>
      </w:r>
      <w:r w:rsidR="006A5D7F">
        <w:t>w</w:t>
      </w:r>
      <w:r w:rsidR="008917CD">
        <w:t xml:space="preserve">ind </w:t>
      </w:r>
      <w:r w:rsidR="006A5D7F">
        <w:t>w</w:t>
      </w:r>
      <w:r w:rsidR="008917CD">
        <w:t xml:space="preserve">ave </w:t>
      </w:r>
      <w:r w:rsidR="006A5D7F">
        <w:t>i</w:t>
      </w:r>
      <w:r w:rsidR="008917CD">
        <w:t xml:space="preserve">mpact </w:t>
      </w:r>
      <w:r w:rsidR="006A5D7F">
        <w:t>a</w:t>
      </w:r>
      <w:r w:rsidR="008917CD">
        <w:t>ssessment</w:t>
      </w:r>
      <w:bookmarkEnd w:id="697"/>
    </w:p>
    <w:tbl>
      <w:tblPr>
        <w:tblStyle w:val="WRLSimpletable1"/>
        <w:tblW w:w="5000" w:type="pct"/>
        <w:tblLook w:val="04A0" w:firstRow="1" w:lastRow="0" w:firstColumn="1" w:lastColumn="0" w:noHBand="0" w:noVBand="1"/>
      </w:tblPr>
      <w:tblGrid>
        <w:gridCol w:w="2261"/>
        <w:gridCol w:w="1062"/>
        <w:gridCol w:w="1062"/>
        <w:gridCol w:w="1063"/>
        <w:gridCol w:w="1063"/>
        <w:gridCol w:w="1063"/>
        <w:gridCol w:w="1063"/>
        <w:gridCol w:w="1063"/>
        <w:gridCol w:w="1063"/>
      </w:tblGrid>
      <w:tr w:rsidR="004F5792" w:rsidRPr="004F5792" w14:paraId="39DF9D2B" w14:textId="77777777" w:rsidTr="0036338B">
        <w:trPr>
          <w:cnfStyle w:val="100000000000" w:firstRow="1" w:lastRow="0" w:firstColumn="0" w:lastColumn="0" w:oddVBand="0" w:evenVBand="0" w:oddHBand="0" w:evenHBand="0" w:firstRowFirstColumn="0" w:firstRowLastColumn="0" w:lastRowFirstColumn="0" w:lastRowLastColumn="0"/>
          <w:trHeight w:val="563"/>
        </w:trPr>
        <w:tc>
          <w:tcPr>
            <w:cnfStyle w:val="001000000100" w:firstRow="0" w:lastRow="0" w:firstColumn="1" w:lastColumn="0" w:oddVBand="0" w:evenVBand="0" w:oddHBand="0" w:evenHBand="0" w:firstRowFirstColumn="1" w:firstRowLastColumn="0" w:lastRowFirstColumn="0" w:lastRowLastColumn="0"/>
            <w:tcW w:w="1050" w:type="pct"/>
            <w:vMerge w:val="restart"/>
            <w:tcBorders>
              <w:top w:val="single" w:sz="4" w:space="0" w:color="auto"/>
              <w:left w:val="single" w:sz="4" w:space="0" w:color="auto"/>
              <w:right w:val="single" w:sz="4" w:space="0" w:color="auto"/>
            </w:tcBorders>
            <w:shd w:val="clear" w:color="auto" w:fill="8BC600"/>
          </w:tcPr>
          <w:p w14:paraId="5440B2FC" w14:textId="77777777" w:rsidR="004F5792" w:rsidRPr="004F5792" w:rsidRDefault="004F5792" w:rsidP="004F5792">
            <w:pPr>
              <w:spacing w:before="120" w:line="260" w:lineRule="atLeast"/>
              <w:jc w:val="center"/>
              <w:rPr>
                <w:rFonts w:ascii="Arial" w:hAnsi="Arial"/>
                <w:bCs/>
                <w:color w:val="000000"/>
              </w:rPr>
            </w:pPr>
            <w:r w:rsidRPr="004F5792">
              <w:rPr>
                <w:rFonts w:ascii="Arial" w:hAnsi="Arial"/>
                <w:bCs/>
                <w:color w:val="000000"/>
              </w:rPr>
              <w:t>Average Recurrence Interval (years)</w:t>
            </w:r>
          </w:p>
        </w:tc>
        <w:tc>
          <w:tcPr>
            <w:tcW w:w="3950" w:type="pct"/>
            <w:gridSpan w:val="8"/>
            <w:tcBorders>
              <w:top w:val="single" w:sz="4" w:space="0" w:color="auto"/>
              <w:left w:val="single" w:sz="4" w:space="0" w:color="auto"/>
              <w:right w:val="single" w:sz="4" w:space="0" w:color="auto"/>
            </w:tcBorders>
            <w:shd w:val="clear" w:color="auto" w:fill="8BC600"/>
          </w:tcPr>
          <w:p w14:paraId="511F53D3" w14:textId="77777777" w:rsidR="004F5792" w:rsidRPr="004F5792" w:rsidRDefault="004F5792" w:rsidP="004F5792">
            <w:pPr>
              <w:spacing w:before="120" w:line="260" w:lineRule="atLeast"/>
              <w:jc w:val="center"/>
              <w:cnfStyle w:val="100000000000" w:firstRow="1" w:lastRow="0" w:firstColumn="0" w:lastColumn="0" w:oddVBand="0" w:evenVBand="0" w:oddHBand="0" w:evenHBand="0" w:firstRowFirstColumn="0" w:firstRowLastColumn="0" w:lastRowFirstColumn="0" w:lastRowLastColumn="0"/>
              <w:rPr>
                <w:rFonts w:ascii="Arial" w:hAnsi="Arial"/>
                <w:bCs/>
                <w:color w:val="000000"/>
              </w:rPr>
            </w:pPr>
            <w:r w:rsidRPr="004F5792">
              <w:rPr>
                <w:rFonts w:ascii="Arial" w:hAnsi="Arial"/>
                <w:bCs/>
                <w:color w:val="000000"/>
              </w:rPr>
              <w:t>Directional site wind velocities</w:t>
            </w:r>
            <w:r w:rsidRPr="004F5792">
              <w:rPr>
                <w:rFonts w:ascii="Arial" w:hAnsi="Arial"/>
                <w:bCs/>
                <w:color w:val="000000"/>
                <w:vertAlign w:val="subscript"/>
              </w:rPr>
              <w:t xml:space="preserve">, </w:t>
            </w:r>
            <w:r w:rsidRPr="004F5792">
              <w:rPr>
                <w:rFonts w:ascii="Arial" w:hAnsi="Arial"/>
                <w:bCs/>
                <w:color w:val="000000"/>
              </w:rPr>
              <w:t>0.2 second duration (m/s)</w:t>
            </w:r>
          </w:p>
        </w:tc>
      </w:tr>
      <w:tr w:rsidR="004F5792" w:rsidRPr="004F5792" w14:paraId="5E702859" w14:textId="77777777" w:rsidTr="0036338B">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050" w:type="pct"/>
            <w:vMerge/>
            <w:tcBorders>
              <w:left w:val="single" w:sz="4" w:space="0" w:color="auto"/>
              <w:bottom w:val="single" w:sz="4" w:space="0" w:color="auto"/>
              <w:right w:val="single" w:sz="4" w:space="0" w:color="auto"/>
            </w:tcBorders>
            <w:shd w:val="clear" w:color="auto" w:fill="8BC600"/>
          </w:tcPr>
          <w:p w14:paraId="529D5A74" w14:textId="77777777" w:rsidR="004F5792" w:rsidRPr="004F5792" w:rsidRDefault="004F5792" w:rsidP="004F5792">
            <w:pPr>
              <w:spacing w:before="120" w:line="260" w:lineRule="atLeast"/>
              <w:jc w:val="center"/>
              <w:rPr>
                <w:rFonts w:ascii="Arial" w:hAnsi="Arial"/>
                <w:bCs/>
                <w:color w:val="000000"/>
              </w:rPr>
            </w:pPr>
          </w:p>
        </w:tc>
        <w:tc>
          <w:tcPr>
            <w:tcW w:w="493" w:type="pct"/>
            <w:tcBorders>
              <w:top w:val="single" w:sz="4" w:space="0" w:color="auto"/>
              <w:left w:val="single" w:sz="4" w:space="0" w:color="auto"/>
              <w:bottom w:val="single" w:sz="4" w:space="0" w:color="auto"/>
              <w:right w:val="single" w:sz="4" w:space="0" w:color="auto"/>
            </w:tcBorders>
          </w:tcPr>
          <w:p w14:paraId="79A3FA31"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N</w:t>
            </w:r>
          </w:p>
        </w:tc>
        <w:tc>
          <w:tcPr>
            <w:tcW w:w="493" w:type="pct"/>
            <w:tcBorders>
              <w:top w:val="single" w:sz="4" w:space="0" w:color="auto"/>
              <w:left w:val="single" w:sz="4" w:space="0" w:color="auto"/>
              <w:bottom w:val="single" w:sz="4" w:space="0" w:color="auto"/>
              <w:right w:val="single" w:sz="4" w:space="0" w:color="auto"/>
            </w:tcBorders>
          </w:tcPr>
          <w:p w14:paraId="22C212C7"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NE</w:t>
            </w:r>
          </w:p>
        </w:tc>
        <w:tc>
          <w:tcPr>
            <w:tcW w:w="494" w:type="pct"/>
            <w:tcBorders>
              <w:top w:val="single" w:sz="4" w:space="0" w:color="auto"/>
              <w:left w:val="single" w:sz="4" w:space="0" w:color="auto"/>
              <w:bottom w:val="single" w:sz="4" w:space="0" w:color="auto"/>
              <w:right w:val="single" w:sz="4" w:space="0" w:color="auto"/>
            </w:tcBorders>
          </w:tcPr>
          <w:p w14:paraId="0A572234"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E</w:t>
            </w:r>
          </w:p>
        </w:tc>
        <w:tc>
          <w:tcPr>
            <w:tcW w:w="494" w:type="pct"/>
            <w:tcBorders>
              <w:top w:val="single" w:sz="4" w:space="0" w:color="auto"/>
              <w:left w:val="single" w:sz="4" w:space="0" w:color="auto"/>
              <w:bottom w:val="single" w:sz="4" w:space="0" w:color="auto"/>
              <w:right w:val="single" w:sz="4" w:space="0" w:color="auto"/>
            </w:tcBorders>
          </w:tcPr>
          <w:p w14:paraId="4BC7EA6C"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SE</w:t>
            </w:r>
          </w:p>
        </w:tc>
        <w:tc>
          <w:tcPr>
            <w:tcW w:w="494" w:type="pct"/>
            <w:tcBorders>
              <w:top w:val="single" w:sz="4" w:space="0" w:color="auto"/>
              <w:left w:val="single" w:sz="4" w:space="0" w:color="auto"/>
              <w:bottom w:val="single" w:sz="4" w:space="0" w:color="auto"/>
              <w:right w:val="single" w:sz="4" w:space="0" w:color="auto"/>
            </w:tcBorders>
          </w:tcPr>
          <w:p w14:paraId="4F7920A7"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S</w:t>
            </w:r>
          </w:p>
        </w:tc>
        <w:tc>
          <w:tcPr>
            <w:tcW w:w="494" w:type="pct"/>
            <w:tcBorders>
              <w:top w:val="single" w:sz="4" w:space="0" w:color="auto"/>
              <w:left w:val="single" w:sz="4" w:space="0" w:color="auto"/>
              <w:bottom w:val="single" w:sz="4" w:space="0" w:color="auto"/>
              <w:right w:val="single" w:sz="4" w:space="0" w:color="auto"/>
            </w:tcBorders>
          </w:tcPr>
          <w:p w14:paraId="74E68453"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SW</w:t>
            </w:r>
          </w:p>
        </w:tc>
        <w:tc>
          <w:tcPr>
            <w:tcW w:w="494" w:type="pct"/>
            <w:tcBorders>
              <w:top w:val="single" w:sz="4" w:space="0" w:color="auto"/>
              <w:left w:val="single" w:sz="4" w:space="0" w:color="auto"/>
              <w:bottom w:val="single" w:sz="4" w:space="0" w:color="auto"/>
              <w:right w:val="single" w:sz="4" w:space="0" w:color="auto"/>
            </w:tcBorders>
          </w:tcPr>
          <w:p w14:paraId="4A6F664D"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W</w:t>
            </w:r>
          </w:p>
        </w:tc>
        <w:tc>
          <w:tcPr>
            <w:tcW w:w="494" w:type="pct"/>
            <w:tcBorders>
              <w:top w:val="single" w:sz="4" w:space="0" w:color="auto"/>
              <w:left w:val="single" w:sz="4" w:space="0" w:color="auto"/>
              <w:bottom w:val="single" w:sz="4" w:space="0" w:color="auto"/>
              <w:right w:val="single" w:sz="4" w:space="0" w:color="auto"/>
            </w:tcBorders>
          </w:tcPr>
          <w:p w14:paraId="2EB48572" w14:textId="77777777" w:rsidR="004F5792" w:rsidRPr="004F5792" w:rsidRDefault="004F5792" w:rsidP="004F5792">
            <w:pPr>
              <w:spacing w:before="120" w:line="260" w:lineRule="atLeast"/>
              <w:jc w:val="center"/>
              <w:cnfStyle w:val="000000100000" w:firstRow="0" w:lastRow="0" w:firstColumn="0" w:lastColumn="0" w:oddVBand="0" w:evenVBand="0" w:oddHBand="1" w:evenHBand="0" w:firstRowFirstColumn="0" w:firstRowLastColumn="0" w:lastRowFirstColumn="0" w:lastRowLastColumn="0"/>
              <w:rPr>
                <w:rFonts w:ascii="Arial" w:hAnsi="Arial"/>
                <w:b/>
                <w:bCs/>
                <w:color w:val="000000"/>
              </w:rPr>
            </w:pPr>
            <w:r w:rsidRPr="004F5792">
              <w:rPr>
                <w:rFonts w:ascii="Arial" w:hAnsi="Arial"/>
                <w:b/>
                <w:color w:val="000000"/>
              </w:rPr>
              <w:t>NW</w:t>
            </w:r>
          </w:p>
        </w:tc>
      </w:tr>
      <w:tr w:rsidR="004F5792" w:rsidRPr="004F5792" w14:paraId="6A476F89" w14:textId="77777777" w:rsidTr="003633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pct"/>
            <w:tcBorders>
              <w:left w:val="single" w:sz="4" w:space="0" w:color="auto"/>
              <w:bottom w:val="single" w:sz="4" w:space="0" w:color="auto"/>
              <w:right w:val="single" w:sz="4" w:space="0" w:color="auto"/>
            </w:tcBorders>
          </w:tcPr>
          <w:p w14:paraId="0FC8D88B" w14:textId="77777777" w:rsidR="004F5792" w:rsidRPr="004F5792" w:rsidRDefault="004F5792" w:rsidP="004F5792">
            <w:pPr>
              <w:spacing w:before="120" w:line="260" w:lineRule="atLeast"/>
              <w:jc w:val="center"/>
              <w:rPr>
                <w:rFonts w:ascii="Arial" w:hAnsi="Arial"/>
                <w:bCs/>
                <w:color w:val="000000"/>
              </w:rPr>
            </w:pPr>
            <w:r w:rsidRPr="004F5792">
              <w:rPr>
                <w:rFonts w:ascii="Arial" w:hAnsi="Arial"/>
                <w:bCs/>
                <w:color w:val="000000"/>
              </w:rPr>
              <w:t>100</w:t>
            </w:r>
          </w:p>
        </w:tc>
        <w:tc>
          <w:tcPr>
            <w:tcW w:w="493" w:type="pct"/>
            <w:tcBorders>
              <w:left w:val="single" w:sz="4" w:space="0" w:color="auto"/>
              <w:bottom w:val="single" w:sz="4" w:space="0" w:color="auto"/>
              <w:right w:val="single" w:sz="4" w:space="0" w:color="auto"/>
            </w:tcBorders>
          </w:tcPr>
          <w:p w14:paraId="272809CA"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42.1</w:t>
            </w:r>
          </w:p>
        </w:tc>
        <w:tc>
          <w:tcPr>
            <w:tcW w:w="493" w:type="pct"/>
            <w:tcBorders>
              <w:left w:val="single" w:sz="4" w:space="0" w:color="auto"/>
              <w:bottom w:val="single" w:sz="4" w:space="0" w:color="auto"/>
              <w:right w:val="single" w:sz="4" w:space="0" w:color="auto"/>
            </w:tcBorders>
          </w:tcPr>
          <w:p w14:paraId="460C5430"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35.4</w:t>
            </w:r>
          </w:p>
        </w:tc>
        <w:tc>
          <w:tcPr>
            <w:tcW w:w="494" w:type="pct"/>
            <w:tcBorders>
              <w:left w:val="single" w:sz="4" w:space="0" w:color="auto"/>
              <w:bottom w:val="single" w:sz="4" w:space="0" w:color="auto"/>
              <w:right w:val="single" w:sz="4" w:space="0" w:color="auto"/>
            </w:tcBorders>
          </w:tcPr>
          <w:p w14:paraId="62068C0E"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35.4</w:t>
            </w:r>
          </w:p>
        </w:tc>
        <w:tc>
          <w:tcPr>
            <w:tcW w:w="494" w:type="pct"/>
            <w:tcBorders>
              <w:left w:val="single" w:sz="4" w:space="0" w:color="auto"/>
              <w:bottom w:val="single" w:sz="4" w:space="0" w:color="auto"/>
              <w:right w:val="single" w:sz="4" w:space="0" w:color="auto"/>
            </w:tcBorders>
          </w:tcPr>
          <w:p w14:paraId="3037CE07"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35.4</w:t>
            </w:r>
          </w:p>
        </w:tc>
        <w:tc>
          <w:tcPr>
            <w:tcW w:w="494" w:type="pct"/>
            <w:tcBorders>
              <w:left w:val="single" w:sz="4" w:space="0" w:color="auto"/>
              <w:bottom w:val="single" w:sz="4" w:space="0" w:color="auto"/>
              <w:right w:val="single" w:sz="4" w:space="0" w:color="auto"/>
            </w:tcBorders>
          </w:tcPr>
          <w:p w14:paraId="67E7AD52"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35.4</w:t>
            </w:r>
          </w:p>
        </w:tc>
        <w:tc>
          <w:tcPr>
            <w:tcW w:w="494" w:type="pct"/>
            <w:tcBorders>
              <w:left w:val="single" w:sz="4" w:space="0" w:color="auto"/>
              <w:bottom w:val="single" w:sz="4" w:space="0" w:color="auto"/>
              <w:right w:val="single" w:sz="4" w:space="0" w:color="auto"/>
            </w:tcBorders>
          </w:tcPr>
          <w:p w14:paraId="3DF10745"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42.1</w:t>
            </w:r>
          </w:p>
        </w:tc>
        <w:tc>
          <w:tcPr>
            <w:tcW w:w="494" w:type="pct"/>
            <w:tcBorders>
              <w:left w:val="single" w:sz="4" w:space="0" w:color="auto"/>
              <w:bottom w:val="single" w:sz="4" w:space="0" w:color="auto"/>
              <w:right w:val="single" w:sz="4" w:space="0" w:color="auto"/>
            </w:tcBorders>
          </w:tcPr>
          <w:p w14:paraId="62B0ABCB"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44.3</w:t>
            </w:r>
          </w:p>
        </w:tc>
        <w:tc>
          <w:tcPr>
            <w:tcW w:w="494" w:type="pct"/>
            <w:tcBorders>
              <w:left w:val="single" w:sz="4" w:space="0" w:color="auto"/>
              <w:bottom w:val="single" w:sz="4" w:space="0" w:color="auto"/>
              <w:right w:val="single" w:sz="4" w:space="0" w:color="auto"/>
            </w:tcBorders>
          </w:tcPr>
          <w:p w14:paraId="2EBB80C2" w14:textId="77777777" w:rsidR="004F5792" w:rsidRPr="004F5792" w:rsidRDefault="004F5792" w:rsidP="004F5792">
            <w:pPr>
              <w:spacing w:before="120" w:line="260" w:lineRule="atLeast"/>
              <w:jc w:val="center"/>
              <w:cnfStyle w:val="000000010000" w:firstRow="0" w:lastRow="0" w:firstColumn="0" w:lastColumn="0" w:oddVBand="0" w:evenVBand="0" w:oddHBand="0" w:evenHBand="1" w:firstRowFirstColumn="0" w:firstRowLastColumn="0" w:lastRowFirstColumn="0" w:lastRowLastColumn="0"/>
              <w:rPr>
                <w:rFonts w:ascii="Arial" w:hAnsi="Arial"/>
                <w:bCs/>
                <w:color w:val="000000"/>
              </w:rPr>
            </w:pPr>
            <w:r w:rsidRPr="004F5792">
              <w:rPr>
                <w:rFonts w:ascii="Arial" w:hAnsi="Arial"/>
                <w:bCs/>
                <w:color w:val="000000"/>
              </w:rPr>
              <w:t>42.1</w:t>
            </w:r>
          </w:p>
        </w:tc>
      </w:tr>
    </w:tbl>
    <w:p w14:paraId="053CE2C6" w14:textId="77777777" w:rsidR="00DF4FFC" w:rsidRDefault="00DF4FFC" w:rsidP="00DF4FFC"/>
    <w:p w14:paraId="025A2580" w14:textId="02D57364" w:rsidR="00DF4FFC" w:rsidRDefault="004A7D30" w:rsidP="00DF4FFC">
      <w:r>
        <w:t>These adopted wind velocities currently do not consider the climate change multipliers and will be considered for the detailed design stage.</w:t>
      </w:r>
    </w:p>
    <w:p w14:paraId="29F24E32" w14:textId="610B9FD6" w:rsidR="004A7D30" w:rsidRDefault="004A7D30" w:rsidP="00B37167">
      <w:pPr>
        <w:rPr>
          <w:b/>
          <w:bCs/>
        </w:rPr>
      </w:pPr>
      <w:r>
        <w:rPr>
          <w:b/>
          <w:bCs/>
        </w:rPr>
        <w:t>Design Wind Waves</w:t>
      </w:r>
    </w:p>
    <w:p w14:paraId="726B6FC5" w14:textId="5B7D3254" w:rsidR="004A7D30" w:rsidRPr="004A7D30" w:rsidRDefault="004A7D30" w:rsidP="004A7D30">
      <w:r w:rsidRPr="004A7D30">
        <w:t>Wind waves are influenced by both wind speeds and the fetch, which is the distance over which the wind acts to form waves. The fetch distance and wind speed direction vary around the lakes' perimeter</w:t>
      </w:r>
      <w:r>
        <w:t>s</w:t>
      </w:r>
      <w:r w:rsidRPr="004A7D30">
        <w:t xml:space="preserve">, affecting wave climate and exposure levels. At this </w:t>
      </w:r>
      <w:r>
        <w:t xml:space="preserve">feasibility </w:t>
      </w:r>
      <w:r w:rsidRPr="004A7D30">
        <w:t>design stage, indicative high and low wave conditions were adopted for the study.</w:t>
      </w:r>
    </w:p>
    <w:p w14:paraId="1EABC5BD" w14:textId="2BF25664" w:rsidR="004A7D30" w:rsidRPr="004A7D30" w:rsidRDefault="004A7D30" w:rsidP="004A7D30">
      <w:r w:rsidRPr="004A7D30">
        <w:t xml:space="preserve">Twelve locations </w:t>
      </w:r>
      <w:r w:rsidR="00115FD1">
        <w:t>(</w:t>
      </w:r>
      <w:r w:rsidR="00115FD1">
        <w:rPr>
          <w:highlight w:val="yellow"/>
        </w:rPr>
        <w:fldChar w:fldCharType="begin"/>
      </w:r>
      <w:r w:rsidR="00115FD1">
        <w:rPr>
          <w:highlight w:val="yellow"/>
        </w:rPr>
        <w:instrText xml:space="preserve"> REF _Ref198041724 \h </w:instrText>
      </w:r>
      <w:r w:rsidR="00115FD1">
        <w:rPr>
          <w:highlight w:val="yellow"/>
        </w:rPr>
      </w:r>
      <w:r w:rsidR="00115FD1">
        <w:rPr>
          <w:highlight w:val="yellow"/>
        </w:rPr>
        <w:fldChar w:fldCharType="separate"/>
      </w:r>
      <w:r w:rsidR="00D35BC0">
        <w:t xml:space="preserve">Figure </w:t>
      </w:r>
      <w:r w:rsidR="00D35BC0">
        <w:rPr>
          <w:noProof/>
        </w:rPr>
        <w:t>8</w:t>
      </w:r>
      <w:r w:rsidR="00D35BC0">
        <w:noBreakHyphen/>
      </w:r>
      <w:r w:rsidR="00D35BC0">
        <w:rPr>
          <w:noProof/>
        </w:rPr>
        <w:t>94</w:t>
      </w:r>
      <w:r w:rsidR="00115FD1">
        <w:rPr>
          <w:highlight w:val="yellow"/>
        </w:rPr>
        <w:fldChar w:fldCharType="end"/>
      </w:r>
      <w:r w:rsidR="00603C44">
        <w:t xml:space="preserve">) </w:t>
      </w:r>
      <w:r w:rsidRPr="004A7D30">
        <w:t>along the foreshore of the proposed pit lakes were selected for wind wave analysis. These points were chosen to maximi</w:t>
      </w:r>
      <w:r w:rsidR="006A4A50">
        <w:t>s</w:t>
      </w:r>
      <w:r w:rsidRPr="004A7D30">
        <w:t>e fetch lengths and wind waves, though wave climate may be lower between points, especially in sheltered areas.</w:t>
      </w:r>
      <w:r w:rsidR="00603C44">
        <w:t xml:space="preserve"> The generated results are presented in </w:t>
      </w:r>
      <w:r w:rsidR="00FA11E4">
        <w:fldChar w:fldCharType="begin"/>
      </w:r>
      <w:r w:rsidR="00FA11E4">
        <w:instrText xml:space="preserve"> REF _Ref198041767 \h </w:instrText>
      </w:r>
      <w:r w:rsidR="00FA11E4">
        <w:fldChar w:fldCharType="separate"/>
      </w:r>
      <w:r w:rsidR="00D35BC0">
        <w:t xml:space="preserve">Table </w:t>
      </w:r>
      <w:r w:rsidR="00D35BC0">
        <w:rPr>
          <w:noProof/>
        </w:rPr>
        <w:t>8</w:t>
      </w:r>
      <w:r w:rsidR="00D35BC0">
        <w:noBreakHyphen/>
      </w:r>
      <w:r w:rsidR="00D35BC0">
        <w:rPr>
          <w:noProof/>
        </w:rPr>
        <w:t>49</w:t>
      </w:r>
      <w:r w:rsidR="00FA11E4">
        <w:fldChar w:fldCharType="end"/>
      </w:r>
      <w:r w:rsidR="00FA11E4">
        <w:t>.</w:t>
      </w:r>
    </w:p>
    <w:p w14:paraId="0E912804" w14:textId="67EE54E5" w:rsidR="004A7D30" w:rsidRDefault="004A7D30" w:rsidP="004A7D30">
      <w:r w:rsidRPr="004A7D30">
        <w:t xml:space="preserve">Fetch length was determined by projecting nine radials at 3-degree intervals centred on the direction of interest, as per the </w:t>
      </w:r>
      <w:r w:rsidR="00DA1A97">
        <w:t xml:space="preserve">US Army Corps of Engineers (USACE) (2006) </w:t>
      </w:r>
      <w:r w:rsidR="00DA1A97" w:rsidRPr="00A75772">
        <w:rPr>
          <w:i/>
          <w:iCs/>
        </w:rPr>
        <w:t>Coastal Engineering Manual</w:t>
      </w:r>
      <w:r w:rsidRPr="004A7D30">
        <w:t>. Multiple directions were considered to account for varying wind speeds. The fetch length for each direction was calculated as the mean of the nine radials. An example of this method is provided for the proposed Yallourn pit lakes.</w:t>
      </w:r>
    </w:p>
    <w:p w14:paraId="3F8371FC" w14:textId="77777777" w:rsidR="00C63325" w:rsidRDefault="00C63325">
      <w:pPr>
        <w:spacing w:after="0" w:line="240" w:lineRule="auto"/>
        <w:rPr>
          <w:b/>
          <w:bCs/>
        </w:rPr>
      </w:pPr>
      <w:r>
        <w:rPr>
          <w:b/>
          <w:bCs/>
        </w:rPr>
        <w:br w:type="page"/>
      </w:r>
    </w:p>
    <w:p w14:paraId="212E147C" w14:textId="3934F40D" w:rsidR="00714DCA" w:rsidRDefault="00096847" w:rsidP="00B37167">
      <w:pPr>
        <w:rPr>
          <w:b/>
          <w:bCs/>
        </w:rPr>
      </w:pPr>
      <w:r w:rsidRPr="06A5DE54">
        <w:rPr>
          <w:b/>
          <w:bCs/>
        </w:rPr>
        <w:t>Desktop Assessment of Shoreline Protection Options</w:t>
      </w:r>
    </w:p>
    <w:p w14:paraId="62C9E916" w14:textId="22235DB2" w:rsidR="006D3FFA" w:rsidRPr="00987256" w:rsidRDefault="006D3FFA" w:rsidP="00B37167">
      <w:r w:rsidRPr="00987256">
        <w:t>Based on the wind wave ana</w:t>
      </w:r>
      <w:r w:rsidR="004A4CB0" w:rsidRPr="00987256">
        <w:t>lysis shoreline protection options rangin</w:t>
      </w:r>
      <w:r w:rsidR="00042545" w:rsidRPr="00987256">
        <w:t>g from soft nature</w:t>
      </w:r>
      <w:r w:rsidR="00987256" w:rsidRPr="00987256">
        <w:t>-</w:t>
      </w:r>
      <w:r w:rsidR="00042545" w:rsidRPr="00987256">
        <w:t>based solutions through to har</w:t>
      </w:r>
      <w:r w:rsidR="00987256" w:rsidRPr="00987256">
        <w:t xml:space="preserve">d, engineered structures </w:t>
      </w:r>
      <w:r w:rsidR="00603C44">
        <w:t>were considered. The following options were considered:</w:t>
      </w:r>
    </w:p>
    <w:p w14:paraId="1F3DA289" w14:textId="2A5B2A68" w:rsidR="00603C44" w:rsidRDefault="00603C44" w:rsidP="000A614C">
      <w:pPr>
        <w:pStyle w:val="ListParagraph"/>
      </w:pPr>
      <w:r>
        <w:t>Vegetated Shoreline</w:t>
      </w:r>
    </w:p>
    <w:p w14:paraId="11C85B1A" w14:textId="16C328E4" w:rsidR="00603C44" w:rsidRDefault="00603C44" w:rsidP="000A614C">
      <w:pPr>
        <w:pStyle w:val="ListParagraph"/>
      </w:pPr>
      <w:r>
        <w:t>Rock Rubble Structure</w:t>
      </w:r>
    </w:p>
    <w:p w14:paraId="3DC3F9C4" w14:textId="10E77466" w:rsidR="00603C44" w:rsidRDefault="00603C44" w:rsidP="000A614C">
      <w:pPr>
        <w:pStyle w:val="ListParagraph"/>
      </w:pPr>
      <w:r>
        <w:t>Exposed Rock (Brown Coal)</w:t>
      </w:r>
    </w:p>
    <w:p w14:paraId="4D87D949" w14:textId="1DC1A87D" w:rsidR="00603C44" w:rsidRDefault="00603C44" w:rsidP="000A614C">
      <w:pPr>
        <w:pStyle w:val="ListParagraph"/>
      </w:pPr>
      <w:r>
        <w:t>Geotextile Layer</w:t>
      </w:r>
    </w:p>
    <w:p w14:paraId="522A4449" w14:textId="1FA8C108" w:rsidR="00603C44" w:rsidRDefault="00603C44" w:rsidP="000A614C">
      <w:pPr>
        <w:pStyle w:val="ListParagraph"/>
      </w:pPr>
      <w:r>
        <w:t>Sand-filled Geotextile Containers/Rock Bags</w:t>
      </w:r>
    </w:p>
    <w:p w14:paraId="7111CF38" w14:textId="051BE959" w:rsidR="00603C44" w:rsidRDefault="00603C44" w:rsidP="000A614C">
      <w:pPr>
        <w:pStyle w:val="ListParagraph"/>
      </w:pPr>
      <w:r>
        <w:t>Concrete Mattress</w:t>
      </w:r>
    </w:p>
    <w:p w14:paraId="4727FE63" w14:textId="588B214B" w:rsidR="00603C44" w:rsidRPr="00987256" w:rsidRDefault="00603C44" w:rsidP="000A614C">
      <w:pPr>
        <w:pStyle w:val="ListParagraph"/>
      </w:pPr>
      <w:r>
        <w:t>Floating Breakwaters</w:t>
      </w:r>
    </w:p>
    <w:p w14:paraId="010DC99C" w14:textId="77777777" w:rsidR="00B37167" w:rsidRDefault="00B37167" w:rsidP="00B37167">
      <w:pPr>
        <w:pStyle w:val="Heading3"/>
      </w:pPr>
      <w:r>
        <w:t>Findings</w:t>
      </w:r>
    </w:p>
    <w:p w14:paraId="2A489867" w14:textId="06253FD5" w:rsidR="00115FD1" w:rsidRDefault="00603C44" w:rsidP="000A614C">
      <w:r>
        <w:t>The wave heights and duration of the wave event occurrence is shown in</w:t>
      </w:r>
      <w:r w:rsidR="00115FD1">
        <w:t xml:space="preserve"> </w:t>
      </w:r>
      <w:r w:rsidR="00115FD1">
        <w:rPr>
          <w:highlight w:val="yellow"/>
        </w:rPr>
        <w:fldChar w:fldCharType="begin"/>
      </w:r>
      <w:r w:rsidR="00115FD1">
        <w:rPr>
          <w:highlight w:val="yellow"/>
        </w:rPr>
        <w:instrText xml:space="preserve"> REF _Ref198041724 \h </w:instrText>
      </w:r>
      <w:r w:rsidR="000A614C">
        <w:rPr>
          <w:highlight w:val="yellow"/>
        </w:rPr>
        <w:instrText xml:space="preserve"> \* MERGEFORMAT </w:instrText>
      </w:r>
      <w:r w:rsidR="00115FD1">
        <w:rPr>
          <w:highlight w:val="yellow"/>
        </w:rPr>
      </w:r>
      <w:r w:rsidR="00115FD1">
        <w:rPr>
          <w:highlight w:val="yellow"/>
        </w:rPr>
        <w:fldChar w:fldCharType="separate"/>
      </w:r>
      <w:r w:rsidR="00D35BC0">
        <w:t xml:space="preserve">Figure </w:t>
      </w:r>
      <w:r w:rsidR="00D35BC0">
        <w:rPr>
          <w:noProof/>
        </w:rPr>
        <w:t>8</w:t>
      </w:r>
      <w:r w:rsidR="00D35BC0">
        <w:rPr>
          <w:noProof/>
        </w:rPr>
        <w:noBreakHyphen/>
        <w:t>94</w:t>
      </w:r>
      <w:r w:rsidR="00115FD1">
        <w:rPr>
          <w:highlight w:val="yellow"/>
        </w:rPr>
        <w:fldChar w:fldCharType="end"/>
      </w:r>
      <w:r>
        <w:t xml:space="preserve">. The high and low wave conditions in Township and Maryvale Fields are presented in </w:t>
      </w:r>
      <w:r w:rsidR="00115FD1" w:rsidRPr="001B0AC9">
        <w:rPr>
          <w:highlight w:val="yellow"/>
        </w:rPr>
        <w:fldChar w:fldCharType="begin"/>
      </w:r>
      <w:r w:rsidR="00115FD1" w:rsidRPr="001B0AC9">
        <w:rPr>
          <w:highlight w:val="yellow"/>
        </w:rPr>
        <w:instrText xml:space="preserve"> REF _Ref198041767 \h </w:instrText>
      </w:r>
      <w:r w:rsidR="001B0AC9">
        <w:rPr>
          <w:highlight w:val="yellow"/>
        </w:rPr>
        <w:instrText xml:space="preserve"> \* MERGEFORMAT </w:instrText>
      </w:r>
      <w:r w:rsidR="00115FD1" w:rsidRPr="001B0AC9">
        <w:rPr>
          <w:highlight w:val="yellow"/>
        </w:rPr>
      </w:r>
      <w:r w:rsidR="00115FD1" w:rsidRPr="001B0AC9">
        <w:rPr>
          <w:highlight w:val="yellow"/>
        </w:rPr>
        <w:fldChar w:fldCharType="separate"/>
      </w:r>
      <w:r w:rsidR="00D35BC0">
        <w:t xml:space="preserve">Table </w:t>
      </w:r>
      <w:r w:rsidR="00D35BC0">
        <w:rPr>
          <w:noProof/>
        </w:rPr>
        <w:t>8</w:t>
      </w:r>
      <w:r w:rsidR="00D35BC0">
        <w:rPr>
          <w:noProof/>
        </w:rPr>
        <w:noBreakHyphen/>
        <w:t>49</w:t>
      </w:r>
      <w:r w:rsidR="00115FD1" w:rsidRPr="001B0AC9">
        <w:rPr>
          <w:highlight w:val="yellow"/>
        </w:rPr>
        <w:fldChar w:fldCharType="end"/>
      </w:r>
      <w:r>
        <w:t xml:space="preserve">, for a </w:t>
      </w:r>
      <w:r w:rsidR="00115FD1">
        <w:t>100-year</w:t>
      </w:r>
      <w:r>
        <w:t xml:space="preserve"> ARI. </w:t>
      </w:r>
    </w:p>
    <w:p w14:paraId="790CDC2B" w14:textId="77777777" w:rsidR="00115FD1" w:rsidRDefault="00115FD1" w:rsidP="0099200A">
      <w:pPr>
        <w:pStyle w:val="BodyTextFirstIndent"/>
        <w:ind w:firstLine="0"/>
      </w:pPr>
      <w:r>
        <w:br w:type="page"/>
      </w:r>
    </w:p>
    <w:p w14:paraId="37853B65" w14:textId="77777777" w:rsidR="00115FD1" w:rsidRDefault="00115FD1" w:rsidP="0099200A">
      <w:pPr>
        <w:pStyle w:val="BodyTextFirstIndent"/>
        <w:ind w:firstLine="0"/>
        <w:sectPr w:rsidR="00115FD1" w:rsidSect="00602833">
          <w:pgSz w:w="11907" w:h="16840" w:code="9"/>
          <w:pgMar w:top="1134" w:right="567" w:bottom="1315" w:left="567" w:header="720" w:footer="357" w:gutter="0"/>
          <w:cols w:space="709"/>
          <w:titlePg/>
          <w:docGrid w:linePitch="299"/>
        </w:sectPr>
      </w:pPr>
    </w:p>
    <w:p w14:paraId="18DF6C60" w14:textId="7B31C27C" w:rsidR="00115FD1" w:rsidRDefault="00115FD1" w:rsidP="0068003C">
      <w:pPr>
        <w:pStyle w:val="BodyTextFirstIndent"/>
        <w:keepNext/>
        <w:ind w:firstLine="0"/>
        <w:jc w:val="center"/>
      </w:pPr>
      <w:r w:rsidRPr="00115FD1">
        <w:rPr>
          <w:noProof/>
        </w:rPr>
        <w:drawing>
          <wp:inline distT="0" distB="0" distL="0" distR="0" wp14:anchorId="4A8D7A8D" wp14:editId="449EA5DD">
            <wp:extent cx="13720090" cy="5791200"/>
            <wp:effectExtent l="0" t="0" r="0" b="0"/>
            <wp:docPr id="214987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87495" name=""/>
                    <pic:cNvPicPr/>
                  </pic:nvPicPr>
                  <pic:blipFill>
                    <a:blip r:embed="rId164"/>
                    <a:stretch>
                      <a:fillRect/>
                    </a:stretch>
                  </pic:blipFill>
                  <pic:spPr>
                    <a:xfrm>
                      <a:off x="0" y="0"/>
                      <a:ext cx="13737569" cy="5798578"/>
                    </a:xfrm>
                    <a:prstGeom prst="rect">
                      <a:avLst/>
                    </a:prstGeom>
                  </pic:spPr>
                </pic:pic>
              </a:graphicData>
            </a:graphic>
          </wp:inline>
        </w:drawing>
      </w:r>
    </w:p>
    <w:p w14:paraId="2C745B13" w14:textId="577DBAD7" w:rsidR="00115FD1" w:rsidRDefault="00115FD1" w:rsidP="0068003C">
      <w:pPr>
        <w:pStyle w:val="Caption"/>
      </w:pPr>
      <w:bookmarkStart w:id="698" w:name="_Ref198041724"/>
      <w:bookmarkStart w:id="699" w:name="_Toc210125593"/>
      <w:r>
        <w:t xml:space="preserve">Figure </w:t>
      </w:r>
      <w:r w:rsidR="00946086">
        <w:fldChar w:fldCharType="begin"/>
      </w:r>
      <w:r w:rsidR="00946086">
        <w:instrText xml:space="preserve"> STYLEREF 1 \s </w:instrText>
      </w:r>
      <w:r w:rsidR="00946086">
        <w:fldChar w:fldCharType="separate"/>
      </w:r>
      <w:r w:rsidR="00D35BC0">
        <w:rPr>
          <w:noProof/>
        </w:rPr>
        <w:t>8</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4</w:t>
      </w:r>
      <w:r w:rsidR="00946086">
        <w:fldChar w:fldCharType="end"/>
      </w:r>
      <w:bookmarkEnd w:id="698"/>
      <w:r>
        <w:t xml:space="preserve"> Wave Assessment Locations, Generated Wave Heights &amp; Durations for 100-Year ARI </w:t>
      </w:r>
      <w:r w:rsidR="00DA1A97">
        <w:fldChar w:fldCharType="begin"/>
      </w:r>
      <w:r w:rsidR="001B655D">
        <w:instrText xml:space="preserve"> ADDIN EN.CITE &lt;EndNote&gt;&lt;Cite&gt;&lt;Author&gt;Gilbert&lt;/Author&gt;&lt;Year&gt;2025&lt;/Year&gt;&lt;RecNum&gt;81&lt;/RecNum&gt;&lt;DisplayText&gt;(Gilbert et al. 2025)&lt;/DisplayText&gt;&lt;record&gt;&lt;rec-number&gt;81&lt;/rec-number&gt;&lt;foreign-keys&gt;&lt;key app="EN" db-id="spaff0s0osz0sqe0t5a55fezradpx9psfrzt" timestamp="1747100270" guid="33014b0d-11ec-43e9-9d08-95fe247f62b3"&gt;81&lt;/key&gt;&lt;/foreign-keys&gt;&lt;ref-type name="Report"&gt;27&lt;/ref-type&gt;&lt;contributors&gt;&lt;authors&gt;&lt;author&gt;Gilbert, D M,&lt;/author&gt;&lt;author&gt;Coghlan, I R, &lt;/author&gt;&lt;author&gt;Carley, J T,&lt;/author&gt;&lt;/authors&gt;&lt;secondary-authors&gt;&lt;author&gt;UNSW Water Research Laboratory,&lt;/author&gt;&lt;/secondary-authors&gt;&lt;/contributors&gt;&lt;titles&gt;&lt;title&gt;DRAFT Yallourn Mine pit closure – wind wave and shoreline protection analysis&lt;/title&gt;&lt;/titles&gt;&lt;dates&gt;&lt;year&gt;2025&lt;/year&gt;&lt;/dates&gt;&lt;isbn&gt;RWL Technical Report 2024/09&lt;/isbn&gt;&lt;urls&gt;&lt;/urls&gt;&lt;/record&gt;&lt;/Cite&gt;&lt;/EndNote&gt;</w:instrText>
      </w:r>
      <w:r w:rsidR="00DA1A97">
        <w:fldChar w:fldCharType="separate"/>
      </w:r>
      <w:r w:rsidR="00DA1A97">
        <w:rPr>
          <w:noProof/>
        </w:rPr>
        <w:t>(Gilbert et al. 2025)</w:t>
      </w:r>
      <w:bookmarkEnd w:id="699"/>
      <w:r w:rsidR="00DA1A97">
        <w:fldChar w:fldCharType="end"/>
      </w:r>
    </w:p>
    <w:p w14:paraId="62181C04" w14:textId="25953BAD" w:rsidR="00115FD1" w:rsidRDefault="00115FD1" w:rsidP="0099200A">
      <w:pPr>
        <w:pStyle w:val="BodyTextFirstIndent"/>
        <w:ind w:firstLine="0"/>
      </w:pPr>
      <w:r>
        <w:br w:type="page"/>
      </w:r>
    </w:p>
    <w:p w14:paraId="02C1747E" w14:textId="77777777" w:rsidR="00115FD1" w:rsidRDefault="00115FD1" w:rsidP="0099200A">
      <w:pPr>
        <w:pStyle w:val="BodyTextFirstIndent"/>
        <w:ind w:firstLine="0"/>
        <w:sectPr w:rsidR="00115FD1" w:rsidSect="00115FD1">
          <w:pgSz w:w="23808" w:h="16840" w:orient="landscape" w:code="8"/>
          <w:pgMar w:top="567" w:right="1134" w:bottom="567" w:left="1315" w:header="720" w:footer="357" w:gutter="0"/>
          <w:cols w:space="709"/>
          <w:titlePg/>
          <w:docGrid w:linePitch="299"/>
        </w:sectPr>
      </w:pPr>
    </w:p>
    <w:p w14:paraId="1AB31F03" w14:textId="34EE61A2" w:rsidR="00115FD1" w:rsidRDefault="00115FD1" w:rsidP="00115FD1">
      <w:pPr>
        <w:pStyle w:val="Caption"/>
        <w:keepNext/>
      </w:pPr>
      <w:bookmarkStart w:id="700" w:name="_Ref198041767"/>
      <w:bookmarkStart w:id="701" w:name="_Toc210127022"/>
      <w:r>
        <w:t xml:space="preserve">Table </w:t>
      </w:r>
      <w:r w:rsidR="00971AAD">
        <w:fldChar w:fldCharType="begin"/>
      </w:r>
      <w:r w:rsidR="00971AAD">
        <w:instrText xml:space="preserve"> STYLEREF 1 \s </w:instrText>
      </w:r>
      <w:r w:rsidR="00971AAD">
        <w:fldChar w:fldCharType="separate"/>
      </w:r>
      <w:r w:rsidR="00D35BC0">
        <w:rPr>
          <w:noProof/>
        </w:rPr>
        <w:t>8</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9</w:t>
      </w:r>
      <w:r w:rsidR="00971AAD">
        <w:fldChar w:fldCharType="end"/>
      </w:r>
      <w:bookmarkEnd w:id="700"/>
      <w:r>
        <w:t xml:space="preserve"> High and </w:t>
      </w:r>
      <w:r w:rsidR="00BA371D">
        <w:t>l</w:t>
      </w:r>
      <w:r>
        <w:t xml:space="preserve">ow </w:t>
      </w:r>
      <w:r w:rsidR="00BA371D">
        <w:t>w</w:t>
      </w:r>
      <w:r>
        <w:t xml:space="preserve">ave </w:t>
      </w:r>
      <w:r w:rsidR="00BA371D">
        <w:t>c</w:t>
      </w:r>
      <w:r>
        <w:t>onditions in Township and Maryvale Fields for 100-</w:t>
      </w:r>
      <w:r w:rsidR="00BA371D">
        <w:t>y</w:t>
      </w:r>
      <w:r>
        <w:t>ear ARI</w:t>
      </w:r>
      <w:r w:rsidR="00BA371D">
        <w:t xml:space="preserve"> </w:t>
      </w:r>
      <w:r w:rsidR="00BA371D">
        <w:fldChar w:fldCharType="begin"/>
      </w:r>
      <w:r w:rsidR="001B655D">
        <w:instrText xml:space="preserve"> ADDIN EN.CITE &lt;EndNote&gt;&lt;Cite&gt;&lt;Author&gt;Gilbert&lt;/Author&gt;&lt;Year&gt;2025&lt;/Year&gt;&lt;RecNum&gt;81&lt;/RecNum&gt;&lt;DisplayText&gt;(Gilbert et al. 2025)&lt;/DisplayText&gt;&lt;record&gt;&lt;rec-number&gt;81&lt;/rec-number&gt;&lt;foreign-keys&gt;&lt;key app="EN" db-id="spaff0s0osz0sqe0t5a55fezradpx9psfrzt" timestamp="1747100270" guid="33014b0d-11ec-43e9-9d08-95fe247f62b3"&gt;81&lt;/key&gt;&lt;/foreign-keys&gt;&lt;ref-type name="Report"&gt;27&lt;/ref-type&gt;&lt;contributors&gt;&lt;authors&gt;&lt;author&gt;Gilbert, D M,&lt;/author&gt;&lt;author&gt;Coghlan, I R, &lt;/author&gt;&lt;author&gt;Carley, J T,&lt;/author&gt;&lt;/authors&gt;&lt;secondary-authors&gt;&lt;author&gt;UNSW Water Research Laboratory,&lt;/author&gt;&lt;/secondary-authors&gt;&lt;/contributors&gt;&lt;titles&gt;&lt;title&gt;DRAFT Yallourn Mine pit closure – wind wave and shoreline protection analysis&lt;/title&gt;&lt;/titles&gt;&lt;dates&gt;&lt;year&gt;2025&lt;/year&gt;&lt;/dates&gt;&lt;isbn&gt;RWL Technical Report 2024/09&lt;/isbn&gt;&lt;urls&gt;&lt;/urls&gt;&lt;/record&gt;&lt;/Cite&gt;&lt;/EndNote&gt;</w:instrText>
      </w:r>
      <w:r w:rsidR="00BA371D">
        <w:fldChar w:fldCharType="separate"/>
      </w:r>
      <w:r w:rsidR="00BA371D">
        <w:rPr>
          <w:noProof/>
        </w:rPr>
        <w:t>(Gilbert et al. 2025)</w:t>
      </w:r>
      <w:bookmarkEnd w:id="701"/>
      <w:r w:rsidR="00BA371D">
        <w:fldChar w:fldCharType="end"/>
      </w:r>
    </w:p>
    <w:tbl>
      <w:tblPr>
        <w:tblStyle w:val="DMRPTable"/>
        <w:tblW w:w="4081" w:type="pct"/>
        <w:jc w:val="center"/>
        <w:tblLook w:val="04A0" w:firstRow="1" w:lastRow="0" w:firstColumn="1" w:lastColumn="0" w:noHBand="0" w:noVBand="1"/>
      </w:tblPr>
      <w:tblGrid>
        <w:gridCol w:w="2197"/>
        <w:gridCol w:w="2196"/>
        <w:gridCol w:w="2196"/>
        <w:gridCol w:w="2196"/>
      </w:tblGrid>
      <w:tr w:rsidR="00115FD1" w:rsidRPr="00115FD1" w14:paraId="593AC534" w14:textId="77777777" w:rsidTr="00DA1A97">
        <w:trPr>
          <w:cnfStyle w:val="100000000000" w:firstRow="1" w:lastRow="0" w:firstColumn="0" w:lastColumn="0" w:oddVBand="0" w:evenVBand="0" w:oddHBand="0" w:evenHBand="0" w:firstRowFirstColumn="0" w:firstRowLastColumn="0" w:lastRowFirstColumn="0" w:lastRowLastColumn="0"/>
          <w:jc w:val="center"/>
        </w:trPr>
        <w:tc>
          <w:tcPr>
            <w:tcW w:w="1250" w:type="pct"/>
          </w:tcPr>
          <w:p w14:paraId="5D3D06D3" w14:textId="77777777" w:rsidR="00115FD1" w:rsidRPr="00DA1A97" w:rsidRDefault="00115FD1" w:rsidP="00DA1A97">
            <w:pPr>
              <w:spacing w:before="120" w:line="260" w:lineRule="atLeast"/>
              <w:rPr>
                <w:bCs/>
                <w:color w:val="000000"/>
              </w:rPr>
            </w:pPr>
            <w:r w:rsidRPr="00DA1A97">
              <w:rPr>
                <w:bCs/>
                <w:color w:val="000000"/>
              </w:rPr>
              <w:t>Location</w:t>
            </w:r>
          </w:p>
        </w:tc>
        <w:tc>
          <w:tcPr>
            <w:tcW w:w="1250" w:type="pct"/>
          </w:tcPr>
          <w:p w14:paraId="093BAFC9" w14:textId="77777777" w:rsidR="00115FD1" w:rsidRPr="00DA1A97" w:rsidRDefault="00115FD1" w:rsidP="00DA1A97">
            <w:pPr>
              <w:spacing w:before="120" w:line="260" w:lineRule="atLeast"/>
              <w:rPr>
                <w:bCs/>
                <w:color w:val="000000"/>
              </w:rPr>
            </w:pPr>
            <w:r w:rsidRPr="00DA1A97">
              <w:rPr>
                <w:bCs/>
                <w:color w:val="000000"/>
              </w:rPr>
              <w:t>Condition</w:t>
            </w:r>
          </w:p>
        </w:tc>
        <w:tc>
          <w:tcPr>
            <w:tcW w:w="1250" w:type="pct"/>
          </w:tcPr>
          <w:p w14:paraId="51D37168" w14:textId="77777777" w:rsidR="00115FD1" w:rsidRPr="00DA1A97" w:rsidRDefault="00115FD1" w:rsidP="00DA1A97">
            <w:pPr>
              <w:spacing w:before="120" w:line="260" w:lineRule="atLeast"/>
              <w:rPr>
                <w:bCs/>
                <w:color w:val="000000"/>
              </w:rPr>
            </w:pPr>
            <w:r w:rsidRPr="00DA1A97">
              <w:rPr>
                <w:bCs/>
                <w:color w:val="000000"/>
              </w:rPr>
              <w:t>Significant wave height, H</w:t>
            </w:r>
            <w:r w:rsidRPr="00DA1A97">
              <w:rPr>
                <w:bCs/>
                <w:color w:val="000000"/>
                <w:vertAlign w:val="subscript"/>
              </w:rPr>
              <w:t>m0</w:t>
            </w:r>
            <w:r w:rsidRPr="00DA1A97">
              <w:rPr>
                <w:bCs/>
                <w:color w:val="000000"/>
              </w:rPr>
              <w:t xml:space="preserve"> (m)</w:t>
            </w:r>
          </w:p>
        </w:tc>
        <w:tc>
          <w:tcPr>
            <w:tcW w:w="1250" w:type="pct"/>
          </w:tcPr>
          <w:p w14:paraId="37B2963F" w14:textId="77777777" w:rsidR="00115FD1" w:rsidRPr="00DA1A97" w:rsidRDefault="00115FD1" w:rsidP="00DA1A97">
            <w:pPr>
              <w:spacing w:before="120" w:line="260" w:lineRule="atLeast"/>
              <w:rPr>
                <w:bCs/>
                <w:color w:val="000000"/>
              </w:rPr>
            </w:pPr>
            <w:r w:rsidRPr="00DA1A97">
              <w:rPr>
                <w:bCs/>
                <w:color w:val="000000"/>
              </w:rPr>
              <w:t>Peak period, T</w:t>
            </w:r>
            <w:r w:rsidRPr="00DA1A97">
              <w:rPr>
                <w:bCs/>
                <w:color w:val="000000"/>
                <w:vertAlign w:val="subscript"/>
              </w:rPr>
              <w:t>P</w:t>
            </w:r>
            <w:r w:rsidRPr="00DA1A97">
              <w:rPr>
                <w:bCs/>
                <w:color w:val="000000"/>
              </w:rPr>
              <w:t xml:space="preserve"> (sec)</w:t>
            </w:r>
          </w:p>
        </w:tc>
      </w:tr>
      <w:tr w:rsidR="00115FD1" w:rsidRPr="00115FD1" w14:paraId="01D8F879" w14:textId="77777777" w:rsidTr="00DA1A97">
        <w:trPr>
          <w:jc w:val="center"/>
        </w:trPr>
        <w:tc>
          <w:tcPr>
            <w:tcW w:w="1250" w:type="pct"/>
          </w:tcPr>
          <w:p w14:paraId="3EAC3F52" w14:textId="77777777" w:rsidR="00115FD1" w:rsidRPr="00DA1A97" w:rsidRDefault="00115FD1" w:rsidP="00DA1A97">
            <w:pPr>
              <w:spacing w:before="120" w:line="260" w:lineRule="atLeast"/>
              <w:rPr>
                <w:bCs/>
                <w:color w:val="000000"/>
              </w:rPr>
            </w:pPr>
            <w:r w:rsidRPr="00DA1A97">
              <w:rPr>
                <w:bCs/>
                <w:color w:val="000000"/>
              </w:rPr>
              <w:t>Township Field</w:t>
            </w:r>
          </w:p>
        </w:tc>
        <w:tc>
          <w:tcPr>
            <w:tcW w:w="1250" w:type="pct"/>
          </w:tcPr>
          <w:p w14:paraId="7106080D" w14:textId="77777777" w:rsidR="00115FD1" w:rsidRPr="00DA1A97" w:rsidRDefault="00115FD1" w:rsidP="00DA1A97">
            <w:pPr>
              <w:spacing w:before="120" w:line="260" w:lineRule="atLeast"/>
              <w:rPr>
                <w:bCs/>
                <w:color w:val="000000"/>
              </w:rPr>
            </w:pPr>
            <w:r w:rsidRPr="00DA1A97">
              <w:rPr>
                <w:bCs/>
                <w:color w:val="000000"/>
              </w:rPr>
              <w:t>Low (TF9)</w:t>
            </w:r>
          </w:p>
        </w:tc>
        <w:tc>
          <w:tcPr>
            <w:tcW w:w="1250" w:type="pct"/>
          </w:tcPr>
          <w:p w14:paraId="0F6FBDB5" w14:textId="77777777" w:rsidR="00115FD1" w:rsidRPr="00DA1A97" w:rsidRDefault="00115FD1" w:rsidP="00DA1A97">
            <w:pPr>
              <w:spacing w:before="120" w:line="260" w:lineRule="atLeast"/>
              <w:rPr>
                <w:bCs/>
                <w:color w:val="000000"/>
              </w:rPr>
            </w:pPr>
            <w:r w:rsidRPr="00DA1A97">
              <w:rPr>
                <w:bCs/>
                <w:color w:val="000000"/>
              </w:rPr>
              <w:t>0.77</w:t>
            </w:r>
          </w:p>
        </w:tc>
        <w:tc>
          <w:tcPr>
            <w:tcW w:w="1250" w:type="pct"/>
          </w:tcPr>
          <w:p w14:paraId="4CCD7A48" w14:textId="77777777" w:rsidR="00115FD1" w:rsidRPr="00DA1A97" w:rsidRDefault="00115FD1" w:rsidP="00DA1A97">
            <w:pPr>
              <w:spacing w:before="120" w:line="260" w:lineRule="atLeast"/>
              <w:rPr>
                <w:bCs/>
                <w:color w:val="000000"/>
              </w:rPr>
            </w:pPr>
            <w:r w:rsidRPr="00DA1A97">
              <w:rPr>
                <w:bCs/>
                <w:color w:val="000000"/>
              </w:rPr>
              <w:t>2.4</w:t>
            </w:r>
          </w:p>
        </w:tc>
      </w:tr>
      <w:tr w:rsidR="00115FD1" w:rsidRPr="00115FD1" w14:paraId="5C16FC51" w14:textId="77777777" w:rsidTr="00DA1A97">
        <w:trPr>
          <w:jc w:val="center"/>
        </w:trPr>
        <w:tc>
          <w:tcPr>
            <w:tcW w:w="1250" w:type="pct"/>
          </w:tcPr>
          <w:p w14:paraId="7BC0E50A" w14:textId="77777777" w:rsidR="00115FD1" w:rsidRPr="00DA1A97" w:rsidRDefault="00115FD1" w:rsidP="00DA1A97">
            <w:pPr>
              <w:spacing w:before="120" w:line="260" w:lineRule="atLeast"/>
              <w:rPr>
                <w:bCs/>
                <w:color w:val="000000"/>
              </w:rPr>
            </w:pPr>
          </w:p>
        </w:tc>
        <w:tc>
          <w:tcPr>
            <w:tcW w:w="1250" w:type="pct"/>
          </w:tcPr>
          <w:p w14:paraId="321F9B7C" w14:textId="77777777" w:rsidR="00115FD1" w:rsidRPr="00DA1A97" w:rsidRDefault="00115FD1" w:rsidP="00DA1A97">
            <w:pPr>
              <w:spacing w:before="120" w:line="260" w:lineRule="atLeast"/>
              <w:rPr>
                <w:bCs/>
                <w:color w:val="000000"/>
              </w:rPr>
            </w:pPr>
            <w:r w:rsidRPr="00DA1A97">
              <w:rPr>
                <w:bCs/>
                <w:color w:val="000000"/>
              </w:rPr>
              <w:t>High (TF1)</w:t>
            </w:r>
          </w:p>
        </w:tc>
        <w:tc>
          <w:tcPr>
            <w:tcW w:w="1250" w:type="pct"/>
          </w:tcPr>
          <w:p w14:paraId="019CAF5B" w14:textId="77777777" w:rsidR="00115FD1" w:rsidRPr="00DA1A97" w:rsidRDefault="00115FD1" w:rsidP="00DA1A97">
            <w:pPr>
              <w:spacing w:before="120" w:line="260" w:lineRule="atLeast"/>
              <w:rPr>
                <w:bCs/>
                <w:color w:val="000000"/>
              </w:rPr>
            </w:pPr>
            <w:r w:rsidRPr="00DA1A97">
              <w:rPr>
                <w:bCs/>
                <w:color w:val="000000"/>
              </w:rPr>
              <w:t>1.08</w:t>
            </w:r>
          </w:p>
        </w:tc>
        <w:tc>
          <w:tcPr>
            <w:tcW w:w="1250" w:type="pct"/>
          </w:tcPr>
          <w:p w14:paraId="72FFD839" w14:textId="77777777" w:rsidR="00115FD1" w:rsidRPr="00DA1A97" w:rsidRDefault="00115FD1" w:rsidP="00DA1A97">
            <w:pPr>
              <w:spacing w:before="120" w:line="260" w:lineRule="atLeast"/>
              <w:rPr>
                <w:bCs/>
                <w:color w:val="000000"/>
              </w:rPr>
            </w:pPr>
            <w:r w:rsidRPr="00DA1A97">
              <w:rPr>
                <w:bCs/>
                <w:color w:val="000000"/>
              </w:rPr>
              <w:t>2.9</w:t>
            </w:r>
          </w:p>
        </w:tc>
      </w:tr>
      <w:tr w:rsidR="00115FD1" w:rsidRPr="00115FD1" w14:paraId="48690902" w14:textId="77777777" w:rsidTr="00DA1A97">
        <w:trPr>
          <w:jc w:val="center"/>
        </w:trPr>
        <w:tc>
          <w:tcPr>
            <w:tcW w:w="1250" w:type="pct"/>
          </w:tcPr>
          <w:p w14:paraId="78DA8D4F" w14:textId="77777777" w:rsidR="00115FD1" w:rsidRPr="00DA1A97" w:rsidRDefault="00115FD1" w:rsidP="00DA1A97">
            <w:pPr>
              <w:spacing w:before="120" w:line="260" w:lineRule="atLeast"/>
              <w:rPr>
                <w:bCs/>
                <w:color w:val="000000"/>
              </w:rPr>
            </w:pPr>
            <w:r w:rsidRPr="00DA1A97">
              <w:rPr>
                <w:bCs/>
                <w:color w:val="000000"/>
              </w:rPr>
              <w:t>Maryvale Field</w:t>
            </w:r>
          </w:p>
        </w:tc>
        <w:tc>
          <w:tcPr>
            <w:tcW w:w="1250" w:type="pct"/>
          </w:tcPr>
          <w:p w14:paraId="736C0063" w14:textId="77777777" w:rsidR="00115FD1" w:rsidRPr="00DA1A97" w:rsidRDefault="00115FD1" w:rsidP="00DA1A97">
            <w:pPr>
              <w:spacing w:before="120" w:line="260" w:lineRule="atLeast"/>
              <w:rPr>
                <w:bCs/>
                <w:color w:val="000000"/>
              </w:rPr>
            </w:pPr>
            <w:r w:rsidRPr="00DA1A97">
              <w:rPr>
                <w:bCs/>
                <w:color w:val="000000"/>
              </w:rPr>
              <w:t>Low (MF10)</w:t>
            </w:r>
          </w:p>
        </w:tc>
        <w:tc>
          <w:tcPr>
            <w:tcW w:w="1250" w:type="pct"/>
          </w:tcPr>
          <w:p w14:paraId="1157DD5D" w14:textId="77777777" w:rsidR="00115FD1" w:rsidRPr="00DA1A97" w:rsidRDefault="00115FD1" w:rsidP="00DA1A97">
            <w:pPr>
              <w:spacing w:before="120" w:line="260" w:lineRule="atLeast"/>
              <w:rPr>
                <w:bCs/>
                <w:color w:val="000000"/>
              </w:rPr>
            </w:pPr>
            <w:r w:rsidRPr="00DA1A97">
              <w:rPr>
                <w:bCs/>
                <w:color w:val="000000"/>
              </w:rPr>
              <w:t>0.76</w:t>
            </w:r>
          </w:p>
        </w:tc>
        <w:tc>
          <w:tcPr>
            <w:tcW w:w="1250" w:type="pct"/>
          </w:tcPr>
          <w:p w14:paraId="72D3F4F3" w14:textId="77777777" w:rsidR="00115FD1" w:rsidRPr="00DA1A97" w:rsidRDefault="00115FD1" w:rsidP="00DA1A97">
            <w:pPr>
              <w:spacing w:before="120" w:line="260" w:lineRule="atLeast"/>
              <w:rPr>
                <w:bCs/>
                <w:color w:val="000000"/>
              </w:rPr>
            </w:pPr>
            <w:r w:rsidRPr="00DA1A97">
              <w:rPr>
                <w:bCs/>
                <w:color w:val="000000"/>
              </w:rPr>
              <w:t>2.4</w:t>
            </w:r>
          </w:p>
        </w:tc>
      </w:tr>
      <w:tr w:rsidR="00115FD1" w:rsidRPr="00115FD1" w14:paraId="09AC70B4" w14:textId="77777777" w:rsidTr="00DA1A97">
        <w:trPr>
          <w:jc w:val="center"/>
        </w:trPr>
        <w:tc>
          <w:tcPr>
            <w:tcW w:w="1250" w:type="pct"/>
          </w:tcPr>
          <w:p w14:paraId="008B7FF3" w14:textId="77777777" w:rsidR="00115FD1" w:rsidRPr="00DA1A97" w:rsidRDefault="00115FD1" w:rsidP="00DA1A97">
            <w:pPr>
              <w:spacing w:before="120" w:line="260" w:lineRule="atLeast"/>
              <w:rPr>
                <w:bCs/>
                <w:color w:val="000000"/>
              </w:rPr>
            </w:pPr>
          </w:p>
        </w:tc>
        <w:tc>
          <w:tcPr>
            <w:tcW w:w="1250" w:type="pct"/>
          </w:tcPr>
          <w:p w14:paraId="02B8482D" w14:textId="77777777" w:rsidR="00115FD1" w:rsidRPr="00DA1A97" w:rsidRDefault="00115FD1" w:rsidP="00DA1A97">
            <w:pPr>
              <w:spacing w:before="120" w:line="260" w:lineRule="atLeast"/>
              <w:rPr>
                <w:bCs/>
                <w:color w:val="000000"/>
              </w:rPr>
            </w:pPr>
            <w:r w:rsidRPr="00DA1A97">
              <w:rPr>
                <w:bCs/>
                <w:color w:val="000000"/>
              </w:rPr>
              <w:t>High (MF1)</w:t>
            </w:r>
          </w:p>
        </w:tc>
        <w:tc>
          <w:tcPr>
            <w:tcW w:w="1250" w:type="pct"/>
          </w:tcPr>
          <w:p w14:paraId="72B590FB" w14:textId="77777777" w:rsidR="00115FD1" w:rsidRPr="00DA1A97" w:rsidRDefault="00115FD1" w:rsidP="00DA1A97">
            <w:pPr>
              <w:spacing w:before="120" w:line="260" w:lineRule="atLeast"/>
              <w:rPr>
                <w:bCs/>
                <w:color w:val="000000"/>
              </w:rPr>
            </w:pPr>
            <w:r w:rsidRPr="00DA1A97">
              <w:rPr>
                <w:bCs/>
                <w:color w:val="000000"/>
              </w:rPr>
              <w:t>1.06</w:t>
            </w:r>
          </w:p>
        </w:tc>
        <w:tc>
          <w:tcPr>
            <w:tcW w:w="1250" w:type="pct"/>
          </w:tcPr>
          <w:p w14:paraId="3A87E016" w14:textId="77777777" w:rsidR="00115FD1" w:rsidRPr="00DA1A97" w:rsidRDefault="00115FD1" w:rsidP="00DA1A97">
            <w:pPr>
              <w:spacing w:before="120" w:line="260" w:lineRule="atLeast"/>
              <w:rPr>
                <w:bCs/>
                <w:color w:val="000000"/>
              </w:rPr>
            </w:pPr>
            <w:r w:rsidRPr="00DA1A97">
              <w:rPr>
                <w:bCs/>
                <w:color w:val="000000"/>
              </w:rPr>
              <w:t>2.9</w:t>
            </w:r>
          </w:p>
        </w:tc>
      </w:tr>
      <w:tr w:rsidR="00115FD1" w:rsidRPr="00115FD1" w14:paraId="4F7C93A7" w14:textId="77777777" w:rsidTr="00DA1A97">
        <w:trPr>
          <w:jc w:val="center"/>
        </w:trPr>
        <w:tc>
          <w:tcPr>
            <w:tcW w:w="1250" w:type="pct"/>
          </w:tcPr>
          <w:p w14:paraId="376C7286" w14:textId="77777777" w:rsidR="00115FD1" w:rsidRPr="00DA1A97" w:rsidRDefault="00115FD1" w:rsidP="00DA1A97">
            <w:pPr>
              <w:spacing w:before="120" w:line="260" w:lineRule="atLeast"/>
              <w:rPr>
                <w:b/>
                <w:color w:val="000000"/>
              </w:rPr>
            </w:pPr>
            <w:r w:rsidRPr="00DA1A97">
              <w:rPr>
                <w:b/>
                <w:color w:val="000000"/>
              </w:rPr>
              <w:t>Adopted values</w:t>
            </w:r>
          </w:p>
        </w:tc>
        <w:tc>
          <w:tcPr>
            <w:tcW w:w="1250" w:type="pct"/>
          </w:tcPr>
          <w:p w14:paraId="56723CF2" w14:textId="77777777" w:rsidR="00115FD1" w:rsidRPr="00DA1A97" w:rsidRDefault="00115FD1" w:rsidP="00DA1A97">
            <w:pPr>
              <w:spacing w:before="120" w:line="260" w:lineRule="atLeast"/>
              <w:rPr>
                <w:b/>
                <w:color w:val="000000"/>
              </w:rPr>
            </w:pPr>
            <w:r w:rsidRPr="00DA1A97">
              <w:rPr>
                <w:b/>
                <w:color w:val="000000"/>
              </w:rPr>
              <w:t>Low</w:t>
            </w:r>
          </w:p>
        </w:tc>
        <w:tc>
          <w:tcPr>
            <w:tcW w:w="1250" w:type="pct"/>
          </w:tcPr>
          <w:p w14:paraId="7798E794" w14:textId="77777777" w:rsidR="00115FD1" w:rsidRPr="00DA1A97" w:rsidRDefault="00115FD1" w:rsidP="00DA1A97">
            <w:pPr>
              <w:spacing w:before="120" w:line="260" w:lineRule="atLeast"/>
              <w:rPr>
                <w:b/>
                <w:color w:val="000000"/>
              </w:rPr>
            </w:pPr>
            <w:r w:rsidRPr="00DA1A97">
              <w:rPr>
                <w:b/>
                <w:color w:val="000000"/>
              </w:rPr>
              <w:t>0.77</w:t>
            </w:r>
          </w:p>
        </w:tc>
        <w:tc>
          <w:tcPr>
            <w:tcW w:w="1250" w:type="pct"/>
          </w:tcPr>
          <w:p w14:paraId="3FF90689" w14:textId="77777777" w:rsidR="00115FD1" w:rsidRPr="00DA1A97" w:rsidRDefault="00115FD1" w:rsidP="00DA1A97">
            <w:pPr>
              <w:spacing w:before="120" w:line="260" w:lineRule="atLeast"/>
              <w:rPr>
                <w:b/>
                <w:color w:val="000000"/>
              </w:rPr>
            </w:pPr>
            <w:r w:rsidRPr="00DA1A97">
              <w:rPr>
                <w:b/>
                <w:color w:val="000000"/>
              </w:rPr>
              <w:t>2.4</w:t>
            </w:r>
          </w:p>
        </w:tc>
      </w:tr>
      <w:tr w:rsidR="00115FD1" w:rsidRPr="00115FD1" w14:paraId="5903FF44" w14:textId="77777777" w:rsidTr="00DA1A97">
        <w:trPr>
          <w:jc w:val="center"/>
        </w:trPr>
        <w:tc>
          <w:tcPr>
            <w:tcW w:w="1250" w:type="pct"/>
          </w:tcPr>
          <w:p w14:paraId="79395E5B" w14:textId="77777777" w:rsidR="00115FD1" w:rsidRPr="00DA1A97" w:rsidRDefault="00115FD1" w:rsidP="00DA1A97">
            <w:pPr>
              <w:spacing w:before="120" w:line="260" w:lineRule="atLeast"/>
              <w:rPr>
                <w:b/>
                <w:color w:val="000000"/>
              </w:rPr>
            </w:pPr>
          </w:p>
        </w:tc>
        <w:tc>
          <w:tcPr>
            <w:tcW w:w="1250" w:type="pct"/>
          </w:tcPr>
          <w:p w14:paraId="28E5D075" w14:textId="77777777" w:rsidR="00115FD1" w:rsidRPr="00DA1A97" w:rsidRDefault="00115FD1" w:rsidP="00DA1A97">
            <w:pPr>
              <w:spacing w:before="120" w:line="260" w:lineRule="atLeast"/>
              <w:rPr>
                <w:b/>
                <w:color w:val="000000"/>
              </w:rPr>
            </w:pPr>
            <w:r w:rsidRPr="00DA1A97">
              <w:rPr>
                <w:b/>
                <w:color w:val="000000"/>
              </w:rPr>
              <w:t>High</w:t>
            </w:r>
          </w:p>
        </w:tc>
        <w:tc>
          <w:tcPr>
            <w:tcW w:w="1250" w:type="pct"/>
          </w:tcPr>
          <w:p w14:paraId="137AD4AD" w14:textId="77777777" w:rsidR="00115FD1" w:rsidRPr="00DA1A97" w:rsidRDefault="00115FD1" w:rsidP="00DA1A97">
            <w:pPr>
              <w:spacing w:before="120" w:line="260" w:lineRule="atLeast"/>
              <w:rPr>
                <w:b/>
                <w:color w:val="000000"/>
              </w:rPr>
            </w:pPr>
            <w:r w:rsidRPr="00DA1A97">
              <w:rPr>
                <w:b/>
                <w:color w:val="000000"/>
              </w:rPr>
              <w:t>1.08</w:t>
            </w:r>
          </w:p>
        </w:tc>
        <w:tc>
          <w:tcPr>
            <w:tcW w:w="1250" w:type="pct"/>
          </w:tcPr>
          <w:p w14:paraId="6A3D9EDA" w14:textId="77777777" w:rsidR="00115FD1" w:rsidRPr="00DA1A97" w:rsidRDefault="00115FD1" w:rsidP="00DA1A97">
            <w:pPr>
              <w:spacing w:before="120" w:line="260" w:lineRule="atLeast"/>
              <w:rPr>
                <w:b/>
                <w:color w:val="000000"/>
              </w:rPr>
            </w:pPr>
            <w:r w:rsidRPr="00DA1A97">
              <w:rPr>
                <w:b/>
                <w:color w:val="000000"/>
              </w:rPr>
              <w:t>2.9</w:t>
            </w:r>
          </w:p>
        </w:tc>
      </w:tr>
    </w:tbl>
    <w:p w14:paraId="1F268C64" w14:textId="77777777" w:rsidR="00115FD1" w:rsidRDefault="00115FD1" w:rsidP="0099200A">
      <w:pPr>
        <w:pStyle w:val="BodyTextFirstIndent"/>
        <w:ind w:firstLine="0"/>
      </w:pPr>
    </w:p>
    <w:p w14:paraId="6E54F76F" w14:textId="7025F022" w:rsidR="00D06378" w:rsidRPr="00D06378" w:rsidRDefault="00D06378" w:rsidP="0099200A">
      <w:pPr>
        <w:pStyle w:val="BodyTextFirstIndent"/>
        <w:ind w:firstLine="0"/>
      </w:pPr>
      <w:r w:rsidRPr="00D06378">
        <w:t xml:space="preserve">The </w:t>
      </w:r>
      <w:r w:rsidR="0099200A">
        <w:t xml:space="preserve">wind wave action </w:t>
      </w:r>
      <w:r w:rsidRPr="00D06378">
        <w:t xml:space="preserve">assessment of options to protect the pit lakes shoreline from erosion during a 100-year ARI event yielded </w:t>
      </w:r>
      <w:r w:rsidR="00A67121">
        <w:t>the following</w:t>
      </w:r>
      <w:r w:rsidRPr="00D06378">
        <w:t xml:space="preserve"> key findings</w:t>
      </w:r>
      <w:r w:rsidR="00A67121">
        <w:t>. These can be further considered</w:t>
      </w:r>
      <w:r w:rsidRPr="00D06378">
        <w:t xml:space="preserve"> for </w:t>
      </w:r>
      <w:r w:rsidR="00A67121">
        <w:t>the detailed design phase of the rehabilitation project</w:t>
      </w:r>
      <w:r w:rsidR="005E1D92">
        <w:t xml:space="preserve"> (KG20 and KG30 in </w:t>
      </w:r>
      <w:r w:rsidR="005E1D92">
        <w:fldChar w:fldCharType="begin"/>
      </w:r>
      <w:r w:rsidR="005E1D92">
        <w:instrText xml:space="preserve"> REF _Ref200530793 \h </w:instrText>
      </w:r>
      <w:r w:rsidR="005E1D92">
        <w:fldChar w:fldCharType="separate"/>
      </w:r>
      <w:r w:rsidR="00D35BC0">
        <w:t xml:space="preserve">Table </w:t>
      </w:r>
      <w:r w:rsidR="00D35BC0">
        <w:rPr>
          <w:noProof/>
        </w:rPr>
        <w:t>17</w:t>
      </w:r>
      <w:r w:rsidR="00D35BC0">
        <w:noBreakHyphen/>
      </w:r>
      <w:r w:rsidR="00D35BC0">
        <w:rPr>
          <w:noProof/>
        </w:rPr>
        <w:t>1</w:t>
      </w:r>
      <w:r w:rsidR="005E1D92">
        <w:fldChar w:fldCharType="end"/>
      </w:r>
      <w:r w:rsidR="005E1D92">
        <w:t>)</w:t>
      </w:r>
      <w:r w:rsidRPr="00D06378">
        <w:t>:</w:t>
      </w:r>
    </w:p>
    <w:p w14:paraId="4CA53CA2" w14:textId="58F2249C" w:rsidR="00D06378" w:rsidRPr="00D06378" w:rsidRDefault="00D06378" w:rsidP="000C7103">
      <w:pPr>
        <w:pStyle w:val="BodyTextFirstIndent"/>
        <w:numPr>
          <w:ilvl w:val="0"/>
          <w:numId w:val="223"/>
        </w:numPr>
      </w:pPr>
      <w:r w:rsidRPr="00D06378">
        <w:rPr>
          <w:b/>
          <w:bCs/>
        </w:rPr>
        <w:t>Vegetated Shoreline</w:t>
      </w:r>
      <w:r w:rsidRPr="00D06378">
        <w:t xml:space="preserve">: Not feasible </w:t>
      </w:r>
      <w:r w:rsidR="00621F23">
        <w:t>for all areas</w:t>
      </w:r>
      <w:r w:rsidRPr="00D06378">
        <w:t xml:space="preserve"> but could be used in areas with shallow slopes and mild wave conditions or integrated into conventional structures.</w:t>
      </w:r>
    </w:p>
    <w:p w14:paraId="7A13EE7C" w14:textId="7612344C" w:rsidR="00D06378" w:rsidRPr="00D06378" w:rsidRDefault="00D06378" w:rsidP="000C7103">
      <w:pPr>
        <w:pStyle w:val="BodyTextFirstIndent"/>
        <w:numPr>
          <w:ilvl w:val="0"/>
          <w:numId w:val="223"/>
        </w:numPr>
      </w:pPr>
      <w:r w:rsidRPr="00D06378">
        <w:rPr>
          <w:b/>
          <w:bCs/>
        </w:rPr>
        <w:t>Rock Rubble Structure</w:t>
      </w:r>
      <w:r w:rsidRPr="00D06378">
        <w:t xml:space="preserve">: A two-layer rock rubble design </w:t>
      </w:r>
      <w:r w:rsidR="00621F23">
        <w:t xml:space="preserve">can be a robust </w:t>
      </w:r>
      <w:r w:rsidRPr="00D06378">
        <w:t>propos</w:t>
      </w:r>
      <w:r w:rsidR="005C1CA0">
        <w:t>ition</w:t>
      </w:r>
      <w:r w:rsidR="0041722C">
        <w:t>, specifically</w:t>
      </w:r>
      <w:r w:rsidRPr="00D06378">
        <w:t xml:space="preserve"> for </w:t>
      </w:r>
      <w:r w:rsidR="0041722C">
        <w:t>high impact areas, providing</w:t>
      </w:r>
      <w:r w:rsidRPr="00D06378">
        <w:t xml:space="preserve"> adequate protection</w:t>
      </w:r>
      <w:r w:rsidR="003E2271">
        <w:t xml:space="preserve"> and long design life</w:t>
      </w:r>
      <w:r w:rsidRPr="00D06378">
        <w:t>.</w:t>
      </w:r>
    </w:p>
    <w:p w14:paraId="69B110DE" w14:textId="6926308B" w:rsidR="00D06378" w:rsidRPr="00D06378" w:rsidRDefault="00D06378" w:rsidP="000C7103">
      <w:pPr>
        <w:pStyle w:val="BodyTextFirstIndent"/>
        <w:numPr>
          <w:ilvl w:val="0"/>
          <w:numId w:val="223"/>
        </w:numPr>
      </w:pPr>
      <w:r w:rsidRPr="00D06378">
        <w:rPr>
          <w:b/>
          <w:bCs/>
        </w:rPr>
        <w:t>Exposed Brown Coal</w:t>
      </w:r>
      <w:r w:rsidRPr="00D06378">
        <w:t xml:space="preserve">: </w:t>
      </w:r>
      <w:r w:rsidR="002924E7">
        <w:t>A shallow</w:t>
      </w:r>
      <w:r w:rsidR="002E7337">
        <w:t xml:space="preserve"> exposure of coal </w:t>
      </w:r>
      <w:r w:rsidR="003E2271">
        <w:t>along the waterline can be considered for wave erosion due to low erodibility of coal but requires</w:t>
      </w:r>
      <w:r w:rsidRPr="00D06378">
        <w:t xml:space="preserve"> further investigation</w:t>
      </w:r>
      <w:r w:rsidR="003E2271">
        <w:t>.</w:t>
      </w:r>
    </w:p>
    <w:p w14:paraId="48E0FE5F" w14:textId="77777777" w:rsidR="00D06378" w:rsidRPr="00D06378" w:rsidRDefault="00D06378" w:rsidP="000C7103">
      <w:pPr>
        <w:pStyle w:val="BodyTextFirstIndent"/>
        <w:numPr>
          <w:ilvl w:val="0"/>
          <w:numId w:val="223"/>
        </w:numPr>
      </w:pPr>
      <w:r w:rsidRPr="00D06378">
        <w:rPr>
          <w:b/>
          <w:bCs/>
        </w:rPr>
        <w:t>Geotextile Layer</w:t>
      </w:r>
      <w:r w:rsidRPr="00D06378">
        <w:t>: Not suitable as a standalone option for protecting overburden material.</w:t>
      </w:r>
    </w:p>
    <w:p w14:paraId="7A8B67A9" w14:textId="77777777" w:rsidR="00D06378" w:rsidRPr="00D06378" w:rsidRDefault="00D06378" w:rsidP="000C7103">
      <w:pPr>
        <w:pStyle w:val="BodyTextFirstIndent"/>
        <w:numPr>
          <w:ilvl w:val="0"/>
          <w:numId w:val="223"/>
        </w:numPr>
      </w:pPr>
      <w:r w:rsidRPr="00D06378">
        <w:rPr>
          <w:b/>
          <w:bCs/>
        </w:rPr>
        <w:t>Sand-Filled Geotextile Containers/Rock Bags</w:t>
      </w:r>
      <w:r w:rsidRPr="00D06378">
        <w:t>: Cost-effective but have a shorter lifespan (5-20 years) compared to rock rubble structures.</w:t>
      </w:r>
    </w:p>
    <w:p w14:paraId="5114C6D7" w14:textId="77777777" w:rsidR="00D06378" w:rsidRPr="00D06378" w:rsidRDefault="00D06378" w:rsidP="000C7103">
      <w:pPr>
        <w:pStyle w:val="BodyTextFirstIndent"/>
        <w:numPr>
          <w:ilvl w:val="0"/>
          <w:numId w:val="223"/>
        </w:numPr>
      </w:pPr>
      <w:r w:rsidRPr="00D06378">
        <w:rPr>
          <w:b/>
          <w:bCs/>
        </w:rPr>
        <w:t>Concrete Mattresses</w:t>
      </w:r>
      <w:r w:rsidRPr="00D06378">
        <w:t>: More expensive but viable due to anchoring capabilities, despite differing in appearance from rock rubble.</w:t>
      </w:r>
    </w:p>
    <w:p w14:paraId="251CF71B" w14:textId="77777777" w:rsidR="00D06378" w:rsidRPr="00D06378" w:rsidRDefault="00D06378" w:rsidP="000C7103">
      <w:pPr>
        <w:pStyle w:val="BodyTextFirstIndent"/>
        <w:numPr>
          <w:ilvl w:val="0"/>
          <w:numId w:val="223"/>
        </w:numPr>
      </w:pPr>
      <w:r w:rsidRPr="00D06378">
        <w:rPr>
          <w:b/>
          <w:bCs/>
        </w:rPr>
        <w:t>Floating Breakwaters</w:t>
      </w:r>
      <w:r w:rsidRPr="00D06378">
        <w:t>: Effective but costly, potentially useful for creating recreational spaces.</w:t>
      </w:r>
    </w:p>
    <w:p w14:paraId="1C3C8663" w14:textId="77777777" w:rsidR="003E2271" w:rsidRDefault="003E2271" w:rsidP="003E2271">
      <w:pPr>
        <w:pStyle w:val="Sub-HeadingNot-Numbered"/>
      </w:pPr>
    </w:p>
    <w:p w14:paraId="035D1D3F" w14:textId="6AFBFB76" w:rsidR="003E2271" w:rsidRDefault="003E2271" w:rsidP="003E2271">
      <w:pPr>
        <w:pStyle w:val="Sub-HeadingNot-Numbered"/>
      </w:pPr>
      <w:r>
        <w:t>Wave Impacts - Morwell River Diversion (MRD)</w:t>
      </w:r>
    </w:p>
    <w:p w14:paraId="4398539F" w14:textId="2A322002" w:rsidR="00C44DA6" w:rsidRDefault="00731841" w:rsidP="00731841">
      <w:pPr>
        <w:pStyle w:val="BodyTextFirstIndent"/>
        <w:spacing w:line="360" w:lineRule="auto"/>
        <w:ind w:firstLine="0"/>
      </w:pPr>
      <w:r w:rsidRPr="00731841">
        <w:t>The MRD consists of compacted earthfill embankments with slopes up to 2.5H:1V and top elevations between RL</w:t>
      </w:r>
      <w:r>
        <w:t xml:space="preserve"> +</w:t>
      </w:r>
      <w:r w:rsidRPr="00731841">
        <w:t>46.8</w:t>
      </w:r>
      <w:r>
        <w:t>m (west embankment)</w:t>
      </w:r>
      <w:r w:rsidRPr="00731841">
        <w:t xml:space="preserve"> and </w:t>
      </w:r>
      <w:r>
        <w:t>RL +</w:t>
      </w:r>
      <w:r w:rsidRPr="00731841">
        <w:t>48.3m</w:t>
      </w:r>
      <w:r>
        <w:t xml:space="preserve"> (east embankment)</w:t>
      </w:r>
      <w:r w:rsidRPr="00731841">
        <w:t>. Wind over the pit lakes can generate waves that may erode the MRD's external batters if left unprotected. An assessment considered wind speed, fetch, and duration to determine design wave heights for shore protection. For a 100-year ARI design period, slope protection may be needed from -1.0m below to +0.7m above the final lake level. Flat slopes with grass and ongoing maintenance might suffice for repurposing the MRD as a rural levee</w:t>
      </w:r>
      <w:r>
        <w:t xml:space="preserve"> (being the proposed remediation for MRD rehabilitation design)</w:t>
      </w:r>
      <w:r w:rsidRPr="00731841">
        <w:t>.</w:t>
      </w:r>
      <w:r>
        <w:t xml:space="preserve"> </w:t>
      </w:r>
      <w:r w:rsidR="00C44DA6">
        <w:t xml:space="preserve">Based on the wind fetches and velocities, the external western embankment will require wind wave protection. </w:t>
      </w:r>
    </w:p>
    <w:p w14:paraId="28AF9C7B" w14:textId="6787803F" w:rsidR="00731841" w:rsidRDefault="00731841" w:rsidP="00731841">
      <w:pPr>
        <w:pStyle w:val="BodyTextFirstIndent"/>
        <w:spacing w:line="360" w:lineRule="auto"/>
        <w:ind w:firstLine="0"/>
      </w:pPr>
      <w:r>
        <w:t xml:space="preserve">The technical assessment of MRD is discussed in Section </w:t>
      </w:r>
      <w:r>
        <w:fldChar w:fldCharType="begin"/>
      </w:r>
      <w:r>
        <w:instrText xml:space="preserve"> REF _Ref196817010 \r \h </w:instrText>
      </w:r>
      <w:r>
        <w:fldChar w:fldCharType="separate"/>
      </w:r>
      <w:r w:rsidR="00D35BC0">
        <w:t>8.12</w:t>
      </w:r>
      <w:r>
        <w:fldChar w:fldCharType="end"/>
      </w:r>
      <w:r w:rsidR="001D66ED">
        <w:t xml:space="preserve">, with the rehabilitation design considerations presented in Section </w:t>
      </w:r>
      <w:r w:rsidR="001D66ED">
        <w:fldChar w:fldCharType="begin"/>
      </w:r>
      <w:r w:rsidR="001D66ED">
        <w:instrText xml:space="preserve"> REF _Ref198036766 \r \h </w:instrText>
      </w:r>
      <w:r w:rsidR="001D66ED">
        <w:fldChar w:fldCharType="separate"/>
      </w:r>
      <w:r w:rsidR="00D35BC0">
        <w:t>12.3</w:t>
      </w:r>
      <w:r w:rsidR="001D66ED">
        <w:fldChar w:fldCharType="end"/>
      </w:r>
      <w:r w:rsidR="001D66ED">
        <w:t>.</w:t>
      </w:r>
      <w:r w:rsidRPr="00731841">
        <w:t xml:space="preserve"> The trade-off between slope protection costs and maintenance will be evaluated in ongoing studies</w:t>
      </w:r>
      <w:r w:rsidR="001D66ED">
        <w:t xml:space="preserve"> for detailed rehabilitation design</w:t>
      </w:r>
      <w:r w:rsidR="006E133D">
        <w:t xml:space="preserve"> (KG20</w:t>
      </w:r>
      <w:r w:rsidR="004866E0">
        <w:t xml:space="preserve"> and KG30</w:t>
      </w:r>
      <w:r w:rsidR="006E133D">
        <w:t xml:space="preserve"> in </w:t>
      </w:r>
      <w:r w:rsidR="006E133D">
        <w:fldChar w:fldCharType="begin"/>
      </w:r>
      <w:r w:rsidR="006E133D">
        <w:instrText xml:space="preserve"> REF _Ref200530793 \h </w:instrText>
      </w:r>
      <w:r w:rsidR="006E133D">
        <w:fldChar w:fldCharType="separate"/>
      </w:r>
      <w:r w:rsidR="00D35BC0">
        <w:t xml:space="preserve">Table </w:t>
      </w:r>
      <w:r w:rsidR="00D35BC0">
        <w:rPr>
          <w:noProof/>
        </w:rPr>
        <w:t>17</w:t>
      </w:r>
      <w:r w:rsidR="00D35BC0">
        <w:noBreakHyphen/>
      </w:r>
      <w:r w:rsidR="00D35BC0">
        <w:rPr>
          <w:noProof/>
        </w:rPr>
        <w:t>1</w:t>
      </w:r>
      <w:r w:rsidR="006E133D">
        <w:fldChar w:fldCharType="end"/>
      </w:r>
      <w:r w:rsidR="006E133D">
        <w:t>)</w:t>
      </w:r>
      <w:r w:rsidRPr="00731841">
        <w:t xml:space="preserve">. Regular maintenance of the external slopes </w:t>
      </w:r>
      <w:r w:rsidR="001D66ED">
        <w:t>will be</w:t>
      </w:r>
      <w:r w:rsidRPr="00731841">
        <w:t xml:space="preserve"> necessary throughout the structure's life, typically during dry periods when lake levels are </w:t>
      </w:r>
      <w:r w:rsidR="001D66ED">
        <w:t>likely to drop below the design levels.</w:t>
      </w:r>
    </w:p>
    <w:p w14:paraId="634087D8" w14:textId="6FB3235A" w:rsidR="00D06378" w:rsidRPr="00D06378" w:rsidRDefault="00D06378" w:rsidP="00731841">
      <w:pPr>
        <w:pStyle w:val="BodyTextFirstIndent"/>
        <w:ind w:firstLine="0"/>
      </w:pPr>
      <w:r w:rsidRPr="00D06378">
        <w:t>The project will continue to evolve, optimizing shoreline protection based on ongoing studies and local conditions</w:t>
      </w:r>
      <w:r w:rsidR="00517DAE">
        <w:t xml:space="preserve"> (KG20 and KG30 in </w:t>
      </w:r>
      <w:r w:rsidR="00517DAE">
        <w:fldChar w:fldCharType="begin"/>
      </w:r>
      <w:r w:rsidR="00517DAE">
        <w:instrText xml:space="preserve"> REF _Ref200530793 \h </w:instrText>
      </w:r>
      <w:r w:rsidR="00517DAE">
        <w:fldChar w:fldCharType="separate"/>
      </w:r>
      <w:r w:rsidR="00D35BC0">
        <w:t xml:space="preserve">Table </w:t>
      </w:r>
      <w:r w:rsidR="00D35BC0">
        <w:rPr>
          <w:noProof/>
        </w:rPr>
        <w:t>17</w:t>
      </w:r>
      <w:r w:rsidR="00D35BC0">
        <w:noBreakHyphen/>
      </w:r>
      <w:r w:rsidR="00D35BC0">
        <w:rPr>
          <w:noProof/>
        </w:rPr>
        <w:t>1</w:t>
      </w:r>
      <w:r w:rsidR="00517DAE">
        <w:fldChar w:fldCharType="end"/>
      </w:r>
      <w:r w:rsidR="00517DAE">
        <w:t>)</w:t>
      </w:r>
      <w:r w:rsidRPr="00D06378">
        <w:t>.</w:t>
      </w:r>
    </w:p>
    <w:p w14:paraId="590D7446" w14:textId="1A56B412" w:rsidR="005C7DAE" w:rsidRPr="005C7DAE" w:rsidRDefault="002E77AB">
      <w:pPr>
        <w:spacing w:after="0" w:line="240" w:lineRule="auto"/>
      </w:pPr>
      <w:r>
        <w:br w:type="page"/>
      </w:r>
    </w:p>
    <w:p w14:paraId="70618D80" w14:textId="19FC4C5E" w:rsidR="005968B3" w:rsidRDefault="0061025E">
      <w:pPr>
        <w:pStyle w:val="Heading2"/>
      </w:pPr>
      <w:bookmarkStart w:id="702" w:name="_Toc210049055"/>
      <w:r>
        <w:t>Yallourn Landfills</w:t>
      </w:r>
      <w:r w:rsidR="00F371C0">
        <w:t xml:space="preserve"> </w:t>
      </w:r>
      <w:r>
        <w:t>- Hydrogeological Assessment</w:t>
      </w:r>
      <w:bookmarkEnd w:id="702"/>
      <w:r>
        <w:t xml:space="preserve"> </w:t>
      </w:r>
    </w:p>
    <w:p w14:paraId="0AC56AEA" w14:textId="4111E5C8" w:rsidR="0061025E" w:rsidRPr="0061025E" w:rsidRDefault="00397223" w:rsidP="0061025E">
      <w:pPr>
        <w:pStyle w:val="Heading3"/>
      </w:pPr>
      <w:r>
        <w:t>Introduction</w:t>
      </w:r>
    </w:p>
    <w:p w14:paraId="116754A7" w14:textId="59F1C80F" w:rsidR="001964B1" w:rsidRDefault="001964B1" w:rsidP="001964B1">
      <w:pPr>
        <w:pStyle w:val="BodyText"/>
      </w:pPr>
      <w:r>
        <w:t xml:space="preserve">The Hydrogeological Assessment (HA) was commissioned by </w:t>
      </w:r>
      <w:r w:rsidR="00F86A00">
        <w:t>EAY</w:t>
      </w:r>
      <w:r>
        <w:t xml:space="preserve"> and prepared by Jacobs to meet EPA Victoria's regulatory requirements for landfill sites</w:t>
      </w:r>
      <w:r w:rsidR="00517F4A">
        <w:t xml:space="preserve"> </w:t>
      </w:r>
      <w:r w:rsidR="00D86FAD">
        <w:fldChar w:fldCharType="begin"/>
      </w:r>
      <w:r w:rsidR="001B655D">
        <w:instrText xml:space="preserve"> ADDIN EN.CITE &lt;EndNote&gt;&lt;Cite&gt;&lt;Author&gt;Jacobs&lt;/Author&gt;&lt;Year&gt;2020&lt;/Year&gt;&lt;RecNum&gt;82&lt;/RecNum&gt;&lt;DisplayText&gt;(Jacobs 2020b)&lt;/DisplayText&gt;&lt;record&gt;&lt;rec-number&gt;82&lt;/rec-number&gt;&lt;foreign-keys&gt;&lt;key app="EN" db-id="spaff0s0osz0sqe0t5a55fezradpx9psfrzt" timestamp="1747101538" guid="34bd5ec5-146a-4b28-ae21-859ff0a90d55"&gt;82&lt;/key&gt;&lt;/foreign-keys&gt;&lt;ref-type name="Report"&gt;27&lt;/ref-type&gt;&lt;contributors&gt;&lt;authors&gt;&lt;author&gt;Jacobs&lt;/author&gt;&lt;/authors&gt;&lt;secondary-authors&gt;&lt;author&gt;Jacobs Australia Pty Ltd,&lt;/author&gt;&lt;/secondary-authors&gt;&lt;/contributors&gt;&lt;titles&gt;&lt;title&gt;Yallourn Landfills - Hydrogeological Assessment&lt;/title&gt;&lt;/titles&gt;&lt;number&gt;A1746772&lt;/number&gt;&lt;dates&gt;&lt;year&gt;2020&lt;/year&gt;&lt;pub-dates&gt;&lt;date&gt;04/08/2020&lt;/date&gt;&lt;/pub-dates&gt;&lt;/dates&gt;&lt;isbn&gt;IS302300-3&lt;/isbn&gt;&lt;urls&gt;&lt;/urls&gt;&lt;/record&gt;&lt;/Cite&gt;&lt;/EndNote&gt;</w:instrText>
      </w:r>
      <w:r w:rsidR="00D86FAD">
        <w:fldChar w:fldCharType="separate"/>
      </w:r>
      <w:r w:rsidR="00D86FAD">
        <w:rPr>
          <w:noProof/>
        </w:rPr>
        <w:t>(Jacobs 2020b)</w:t>
      </w:r>
      <w:r w:rsidR="00D86FAD">
        <w:fldChar w:fldCharType="end"/>
      </w:r>
      <w:r>
        <w:t>. The primary objectives were to:</w:t>
      </w:r>
    </w:p>
    <w:p w14:paraId="388975AF" w14:textId="7AA97A4D" w:rsidR="001964B1" w:rsidRDefault="001964B1" w:rsidP="000C7103">
      <w:pPr>
        <w:pStyle w:val="ListParagraph"/>
        <w:numPr>
          <w:ilvl w:val="0"/>
          <w:numId w:val="222"/>
        </w:numPr>
      </w:pPr>
      <w:r>
        <w:t>Describe the development and hydrogeological setting of the Yallourn Landfills, including Ash, Hard Waste, and Asbestos Landfills.</w:t>
      </w:r>
    </w:p>
    <w:p w14:paraId="6C12FED9" w14:textId="62D25F72" w:rsidR="001964B1" w:rsidRDefault="001964B1" w:rsidP="000C7103">
      <w:pPr>
        <w:pStyle w:val="ListParagraph"/>
        <w:numPr>
          <w:ilvl w:val="0"/>
          <w:numId w:val="222"/>
        </w:numPr>
      </w:pPr>
      <w:r>
        <w:t>Assess the potential groundwater and surface water impacts from landfill operations.</w:t>
      </w:r>
    </w:p>
    <w:p w14:paraId="2FC7A8CB" w14:textId="77777777" w:rsidR="001964B1" w:rsidRDefault="001964B1" w:rsidP="000C7103">
      <w:pPr>
        <w:pStyle w:val="ListParagraph"/>
        <w:numPr>
          <w:ilvl w:val="0"/>
          <w:numId w:val="222"/>
        </w:numPr>
      </w:pPr>
      <w:r>
        <w:t>Review historical and current monitoring networks and data trends.</w:t>
      </w:r>
    </w:p>
    <w:p w14:paraId="27A253A6" w14:textId="77777777" w:rsidR="001964B1" w:rsidRDefault="001964B1" w:rsidP="000C7103">
      <w:pPr>
        <w:pStyle w:val="ListParagraph"/>
        <w:numPr>
          <w:ilvl w:val="0"/>
          <w:numId w:val="222"/>
        </w:numPr>
      </w:pPr>
      <w:r>
        <w:t>Identify potential sources of contamination, pathways, and receptors.</w:t>
      </w:r>
    </w:p>
    <w:p w14:paraId="6A3FC6D4" w14:textId="7AB3F1A1" w:rsidR="001964B1" w:rsidRDefault="001964B1" w:rsidP="000C7103">
      <w:pPr>
        <w:pStyle w:val="ListParagraph"/>
        <w:numPr>
          <w:ilvl w:val="0"/>
          <w:numId w:val="222"/>
        </w:numPr>
      </w:pPr>
      <w:r>
        <w:t>Recommend updates to monitoring and management strategies, including trigger levels and risk mitigation measures.</w:t>
      </w:r>
    </w:p>
    <w:p w14:paraId="5776AA87" w14:textId="44D25D79" w:rsidR="001964B1" w:rsidRPr="001964B1" w:rsidRDefault="001964B1" w:rsidP="001964B1">
      <w:pPr>
        <w:pStyle w:val="BodyText"/>
      </w:pPr>
      <w:r>
        <w:t>This HA builds on previous investigations and provides an updated Conceptual Site Model (CSM) for groundwater flow and leachate impacts.</w:t>
      </w:r>
    </w:p>
    <w:p w14:paraId="20A46AA7" w14:textId="41EDC844" w:rsidR="00397223" w:rsidRDefault="00397223" w:rsidP="00397223">
      <w:pPr>
        <w:pStyle w:val="Heading3"/>
      </w:pPr>
      <w:r>
        <w:t>Methodology</w:t>
      </w:r>
    </w:p>
    <w:p w14:paraId="5BC559D5" w14:textId="77777777" w:rsidR="00142691" w:rsidRPr="00142691" w:rsidRDefault="00142691" w:rsidP="000F00F5">
      <w:pPr>
        <w:pStyle w:val="BodyText"/>
        <w:rPr>
          <w:b/>
          <w:bCs/>
        </w:rPr>
      </w:pPr>
      <w:r w:rsidRPr="00142691">
        <w:rPr>
          <w:b/>
          <w:bCs/>
        </w:rPr>
        <w:t>Site Characterisation</w:t>
      </w:r>
    </w:p>
    <w:p w14:paraId="3D143139" w14:textId="77777777" w:rsidR="00142691" w:rsidRPr="00142691" w:rsidRDefault="00142691" w:rsidP="000F00F5">
      <w:pPr>
        <w:pStyle w:val="BodyText"/>
      </w:pPr>
      <w:r w:rsidRPr="00142691">
        <w:t>The study area includes the former Yallourn North Open Cut (YNOC), now used for landfill operations and ash disposal.</w:t>
      </w:r>
    </w:p>
    <w:p w14:paraId="4AB12050" w14:textId="77777777" w:rsidR="00142691" w:rsidRPr="00142691" w:rsidRDefault="00142691" w:rsidP="000F00F5">
      <w:pPr>
        <w:pStyle w:val="BodyText"/>
      </w:pPr>
      <w:r w:rsidRPr="00142691">
        <w:t>The local geological profile includes:</w:t>
      </w:r>
    </w:p>
    <w:p w14:paraId="623D9A66" w14:textId="77777777" w:rsidR="00142691" w:rsidRPr="00142691" w:rsidRDefault="00142691" w:rsidP="00ED69BB">
      <w:pPr>
        <w:pStyle w:val="BodyText"/>
        <w:numPr>
          <w:ilvl w:val="0"/>
          <w:numId w:val="132"/>
        </w:numPr>
      </w:pPr>
      <w:r w:rsidRPr="00142691">
        <w:t>Shallow Aquifer System (SAS): alluvium and Haunted Hills Formation</w:t>
      </w:r>
    </w:p>
    <w:p w14:paraId="1BEBC815" w14:textId="77777777" w:rsidR="00142691" w:rsidRPr="00142691" w:rsidRDefault="00142691" w:rsidP="00ED69BB">
      <w:pPr>
        <w:pStyle w:val="BodyText"/>
        <w:numPr>
          <w:ilvl w:val="0"/>
          <w:numId w:val="132"/>
        </w:numPr>
      </w:pPr>
      <w:r w:rsidRPr="00142691">
        <w:t>Deep Aquifer System (DAS): Morwell Formation, Latrobe Coal, Traralgon Formation</w:t>
      </w:r>
    </w:p>
    <w:p w14:paraId="2A2C84B3" w14:textId="7A514C5F" w:rsidR="00142691" w:rsidRPr="00142691" w:rsidRDefault="00142691" w:rsidP="00ED69BB">
      <w:pPr>
        <w:pStyle w:val="BodyText"/>
        <w:numPr>
          <w:ilvl w:val="0"/>
          <w:numId w:val="132"/>
        </w:numPr>
      </w:pPr>
      <w:r w:rsidRPr="00142691">
        <w:t>Bedrock: Strzelecki Group (Mesozoic)</w:t>
      </w:r>
    </w:p>
    <w:p w14:paraId="08EB9747" w14:textId="77777777" w:rsidR="00142691" w:rsidRPr="00142691" w:rsidRDefault="00142691" w:rsidP="000F00F5">
      <w:pPr>
        <w:pStyle w:val="BodyText"/>
        <w:rPr>
          <w:b/>
          <w:bCs/>
        </w:rPr>
      </w:pPr>
      <w:r w:rsidRPr="00142691">
        <w:rPr>
          <w:b/>
          <w:bCs/>
        </w:rPr>
        <w:t>Data Sources and Fieldwork</w:t>
      </w:r>
    </w:p>
    <w:p w14:paraId="511746E0" w14:textId="77777777" w:rsidR="00142691" w:rsidRPr="00142691" w:rsidRDefault="00142691" w:rsidP="00ED69BB">
      <w:pPr>
        <w:pStyle w:val="BodyText"/>
        <w:numPr>
          <w:ilvl w:val="0"/>
          <w:numId w:val="129"/>
        </w:numPr>
      </w:pPr>
      <w:r w:rsidRPr="00142691">
        <w:t>Long-term groundwater, surface water, and leachate monitoring data</w:t>
      </w:r>
    </w:p>
    <w:p w14:paraId="0506CF2D" w14:textId="77777777" w:rsidR="00142691" w:rsidRPr="00142691" w:rsidRDefault="00142691" w:rsidP="00ED69BB">
      <w:pPr>
        <w:pStyle w:val="BodyText"/>
        <w:numPr>
          <w:ilvl w:val="0"/>
          <w:numId w:val="129"/>
        </w:numPr>
      </w:pPr>
      <w:r w:rsidRPr="00142691">
        <w:t>Lithology logs, climate data, water levels, and water quality indicators</w:t>
      </w:r>
    </w:p>
    <w:p w14:paraId="7146B5FB" w14:textId="77777777" w:rsidR="00142691" w:rsidRPr="00142691" w:rsidRDefault="00142691" w:rsidP="00ED69BB">
      <w:pPr>
        <w:pStyle w:val="BodyText"/>
        <w:numPr>
          <w:ilvl w:val="0"/>
          <w:numId w:val="129"/>
        </w:numPr>
      </w:pPr>
      <w:r w:rsidRPr="00142691">
        <w:t>74 groundwater bores (34 actively monitored for quality); 33 pump bores</w:t>
      </w:r>
    </w:p>
    <w:p w14:paraId="40C046B5" w14:textId="77777777" w:rsidR="00142691" w:rsidRPr="00142691" w:rsidRDefault="00142691" w:rsidP="00ED69BB">
      <w:pPr>
        <w:pStyle w:val="BodyText"/>
        <w:numPr>
          <w:ilvl w:val="0"/>
          <w:numId w:val="129"/>
        </w:numPr>
      </w:pPr>
      <w:r w:rsidRPr="00142691">
        <w:t>8 surface water sites on Latrobe River, Morwell River, and Anderson’s Creek</w:t>
      </w:r>
    </w:p>
    <w:p w14:paraId="2B657695" w14:textId="77777777" w:rsidR="00142691" w:rsidRPr="00142691" w:rsidRDefault="00142691" w:rsidP="000F00F5">
      <w:pPr>
        <w:pStyle w:val="BodyText"/>
        <w:rPr>
          <w:b/>
          <w:bCs/>
        </w:rPr>
      </w:pPr>
      <w:r w:rsidRPr="00142691">
        <w:rPr>
          <w:b/>
          <w:bCs/>
        </w:rPr>
        <w:t>Analytical Focus</w:t>
      </w:r>
    </w:p>
    <w:p w14:paraId="6E82EA06" w14:textId="77777777" w:rsidR="00142691" w:rsidRPr="00142691" w:rsidRDefault="00142691" w:rsidP="00ED69BB">
      <w:pPr>
        <w:pStyle w:val="BodyText"/>
        <w:numPr>
          <w:ilvl w:val="0"/>
          <w:numId w:val="130"/>
        </w:numPr>
      </w:pPr>
      <w:r w:rsidRPr="00142691">
        <w:t>Field parameters: pH, EC, DO, Redox, temperature</w:t>
      </w:r>
    </w:p>
    <w:p w14:paraId="2F58D55A" w14:textId="77777777" w:rsidR="00142691" w:rsidRPr="00142691" w:rsidRDefault="00142691" w:rsidP="00ED69BB">
      <w:pPr>
        <w:pStyle w:val="BodyText"/>
        <w:numPr>
          <w:ilvl w:val="0"/>
          <w:numId w:val="130"/>
        </w:numPr>
      </w:pPr>
      <w:r w:rsidRPr="00142691">
        <w:t>Laboratory tests: TDS, sulphate, major ions, metals, ammonia, nitrate, TRH</w:t>
      </w:r>
    </w:p>
    <w:p w14:paraId="7DFDAA32" w14:textId="77777777" w:rsidR="00142691" w:rsidRPr="00142691" w:rsidRDefault="00142691" w:rsidP="00ED69BB">
      <w:pPr>
        <w:pStyle w:val="BodyText"/>
        <w:numPr>
          <w:ilvl w:val="0"/>
          <w:numId w:val="130"/>
        </w:numPr>
      </w:pPr>
      <w:r w:rsidRPr="00142691">
        <w:t>Biannual sampling in March/April and October</w:t>
      </w:r>
    </w:p>
    <w:p w14:paraId="07772B77" w14:textId="77777777" w:rsidR="00142691" w:rsidRPr="00142691" w:rsidRDefault="00142691" w:rsidP="00ED69BB">
      <w:pPr>
        <w:pStyle w:val="BodyText"/>
        <w:numPr>
          <w:ilvl w:val="0"/>
          <w:numId w:val="130"/>
        </w:numPr>
      </w:pPr>
      <w:r w:rsidRPr="00142691">
        <w:t>Assessment of relevant beneficial uses under State Environment Protection Policy (SEPP) Waters</w:t>
      </w:r>
    </w:p>
    <w:p w14:paraId="01CB2BE8" w14:textId="77777777" w:rsidR="00142691" w:rsidRPr="00142691" w:rsidRDefault="00142691" w:rsidP="000F00F5">
      <w:pPr>
        <w:pStyle w:val="BodyText"/>
        <w:rPr>
          <w:b/>
          <w:bCs/>
        </w:rPr>
      </w:pPr>
      <w:r w:rsidRPr="00142691">
        <w:rPr>
          <w:b/>
          <w:bCs/>
        </w:rPr>
        <w:t>Hydrogeological Modelling</w:t>
      </w:r>
    </w:p>
    <w:p w14:paraId="6A60152E" w14:textId="77777777" w:rsidR="00142691" w:rsidRPr="00142691" w:rsidRDefault="00142691" w:rsidP="00ED69BB">
      <w:pPr>
        <w:pStyle w:val="BodyText"/>
        <w:numPr>
          <w:ilvl w:val="0"/>
          <w:numId w:val="131"/>
        </w:numPr>
      </w:pPr>
      <w:r w:rsidRPr="00142691">
        <w:t>Mapping of groundwater flow direction (horizontal and vertical)</w:t>
      </w:r>
    </w:p>
    <w:p w14:paraId="031984DF" w14:textId="77777777" w:rsidR="00142691" w:rsidRPr="00142691" w:rsidRDefault="00142691" w:rsidP="00ED69BB">
      <w:pPr>
        <w:pStyle w:val="BodyText"/>
        <w:numPr>
          <w:ilvl w:val="0"/>
          <w:numId w:val="131"/>
        </w:numPr>
      </w:pPr>
      <w:r w:rsidRPr="00142691">
        <w:t>Identification of potential contaminant pathways from landfill to the Latrobe River</w:t>
      </w:r>
    </w:p>
    <w:p w14:paraId="2659F539" w14:textId="302D3391" w:rsidR="00142691" w:rsidRPr="00142691" w:rsidRDefault="00142691" w:rsidP="00ED69BB">
      <w:pPr>
        <w:pStyle w:val="BodyText"/>
        <w:numPr>
          <w:ilvl w:val="0"/>
          <w:numId w:val="131"/>
        </w:numPr>
      </w:pPr>
      <w:r w:rsidRPr="00142691">
        <w:t>Mass flux and leachate plume modelling</w:t>
      </w:r>
    </w:p>
    <w:p w14:paraId="487AACF5" w14:textId="6FC31564" w:rsidR="00397223" w:rsidRPr="00397223" w:rsidRDefault="00397223" w:rsidP="00397223">
      <w:pPr>
        <w:pStyle w:val="Heading3"/>
      </w:pPr>
      <w:r>
        <w:t>Findings</w:t>
      </w:r>
    </w:p>
    <w:p w14:paraId="0A8601E8" w14:textId="77777777" w:rsidR="001D2167" w:rsidRPr="001D2167" w:rsidRDefault="001D2167" w:rsidP="001D2167">
      <w:pPr>
        <w:pStyle w:val="BodyText"/>
        <w:rPr>
          <w:b/>
          <w:bCs/>
        </w:rPr>
      </w:pPr>
      <w:r w:rsidRPr="001D2167">
        <w:rPr>
          <w:b/>
          <w:bCs/>
        </w:rPr>
        <w:t>Groundwater and Surface Water Impact</w:t>
      </w:r>
    </w:p>
    <w:p w14:paraId="5203DA9A" w14:textId="7415F044" w:rsidR="001D2167" w:rsidRPr="001D2167" w:rsidRDefault="001D2167" w:rsidP="00ED69BB">
      <w:pPr>
        <w:pStyle w:val="BodyText"/>
        <w:numPr>
          <w:ilvl w:val="0"/>
          <w:numId w:val="133"/>
        </w:numPr>
      </w:pPr>
      <w:r w:rsidRPr="001D2167">
        <w:t>Ash Landfill: Evidence of leachate impact in shallow groundwater bores near B</w:t>
      </w:r>
      <w:r w:rsidR="00B9519A">
        <w:t xml:space="preserve">rown </w:t>
      </w:r>
      <w:r w:rsidRPr="001D2167">
        <w:t>C</w:t>
      </w:r>
      <w:r w:rsidR="00B9519A">
        <w:t xml:space="preserve">oal </w:t>
      </w:r>
      <w:r w:rsidRPr="001D2167">
        <w:t>M</w:t>
      </w:r>
      <w:r w:rsidR="00B9519A">
        <w:t>ine (</w:t>
      </w:r>
      <w:r w:rsidRPr="001D2167">
        <w:t>BCM</w:t>
      </w:r>
      <w:r w:rsidR="00B9519A">
        <w:t>)</w:t>
      </w:r>
      <w:r w:rsidRPr="001D2167">
        <w:t xml:space="preserve"> Bridge, suggesting limited seepage towards the Latrobe River.</w:t>
      </w:r>
    </w:p>
    <w:p w14:paraId="78E61E0F" w14:textId="77777777" w:rsidR="001D2167" w:rsidRPr="001D2167" w:rsidRDefault="001D2167" w:rsidP="00ED69BB">
      <w:pPr>
        <w:pStyle w:val="BodyText"/>
        <w:numPr>
          <w:ilvl w:val="0"/>
          <w:numId w:val="133"/>
        </w:numPr>
      </w:pPr>
      <w:r w:rsidRPr="001D2167">
        <w:t>Other landfills (Hard Waste, Asbestos): Minimal impact due to inert nature of waste and engineered containment.</w:t>
      </w:r>
    </w:p>
    <w:p w14:paraId="2F1C16AB" w14:textId="77777777" w:rsidR="001D2167" w:rsidRPr="001D2167" w:rsidRDefault="001D2167" w:rsidP="001D2167">
      <w:pPr>
        <w:pStyle w:val="BodyText"/>
        <w:rPr>
          <w:b/>
          <w:bCs/>
        </w:rPr>
      </w:pPr>
      <w:r w:rsidRPr="001D2167">
        <w:rPr>
          <w:b/>
          <w:bCs/>
        </w:rPr>
        <w:t>Key Indicators</w:t>
      </w:r>
    </w:p>
    <w:p w14:paraId="639E6347" w14:textId="77777777" w:rsidR="001D2167" w:rsidRPr="001D2167" w:rsidRDefault="001D2167" w:rsidP="00ED69BB">
      <w:pPr>
        <w:pStyle w:val="BodyText"/>
        <w:numPr>
          <w:ilvl w:val="0"/>
          <w:numId w:val="134"/>
        </w:numPr>
      </w:pPr>
      <w:r w:rsidRPr="001D2167">
        <w:t>Elevated TDS and sulphate levels near the Ash Landfill indicate localised contamination but low risk to Latrobe River.</w:t>
      </w:r>
    </w:p>
    <w:p w14:paraId="4E538DBB" w14:textId="77777777" w:rsidR="001D2167" w:rsidRPr="001D2167" w:rsidRDefault="001D2167" w:rsidP="00ED69BB">
      <w:pPr>
        <w:pStyle w:val="BodyText"/>
        <w:numPr>
          <w:ilvl w:val="0"/>
          <w:numId w:val="134"/>
        </w:numPr>
      </w:pPr>
      <w:r w:rsidRPr="001D2167">
        <w:t>Groundwater in surrounding bores generally meets relevant SEPP trigger levels for most analytes.</w:t>
      </w:r>
    </w:p>
    <w:p w14:paraId="76713132" w14:textId="77777777" w:rsidR="001D2167" w:rsidRPr="001D2167" w:rsidRDefault="001D2167" w:rsidP="00ED69BB">
      <w:pPr>
        <w:pStyle w:val="BodyText"/>
        <w:numPr>
          <w:ilvl w:val="0"/>
          <w:numId w:val="134"/>
        </w:numPr>
      </w:pPr>
      <w:r w:rsidRPr="001D2167">
        <w:t>Metals, ammonia, nitrate, and pH exceedances are observed in both impacted and background bores, likely due to natural conditions.</w:t>
      </w:r>
    </w:p>
    <w:p w14:paraId="6F794B70" w14:textId="77777777" w:rsidR="001D2167" w:rsidRPr="001D2167" w:rsidRDefault="001D2167" w:rsidP="001D2167">
      <w:pPr>
        <w:pStyle w:val="BodyText"/>
        <w:rPr>
          <w:b/>
          <w:bCs/>
        </w:rPr>
      </w:pPr>
      <w:r w:rsidRPr="001D2167">
        <w:rPr>
          <w:b/>
          <w:bCs/>
        </w:rPr>
        <w:t>Beneficial Uses and Receptors</w:t>
      </w:r>
    </w:p>
    <w:p w14:paraId="1B5006B2" w14:textId="77777777" w:rsidR="001D2167" w:rsidRPr="001D2167" w:rsidRDefault="001D2167" w:rsidP="00ED69BB">
      <w:pPr>
        <w:pStyle w:val="BodyText"/>
        <w:numPr>
          <w:ilvl w:val="0"/>
          <w:numId w:val="135"/>
        </w:numPr>
      </w:pPr>
      <w:r w:rsidRPr="001D2167">
        <w:t>Primary receptors: Latrobe River ecosystems, potential stock watering and recreational use.</w:t>
      </w:r>
    </w:p>
    <w:p w14:paraId="681D89A4" w14:textId="77777777" w:rsidR="001D2167" w:rsidRPr="001D2167" w:rsidRDefault="001D2167" w:rsidP="00ED69BB">
      <w:pPr>
        <w:pStyle w:val="BodyText"/>
        <w:numPr>
          <w:ilvl w:val="0"/>
          <w:numId w:val="135"/>
        </w:numPr>
      </w:pPr>
      <w:r w:rsidRPr="001D2167">
        <w:t>DAS aquifer: No active users within 5 km; protection focus remains on ecological values.</w:t>
      </w:r>
    </w:p>
    <w:p w14:paraId="50365482" w14:textId="77777777" w:rsidR="001D2167" w:rsidRPr="001D2167" w:rsidRDefault="001D2167" w:rsidP="00DB76FF">
      <w:pPr>
        <w:pStyle w:val="BodyText"/>
        <w:rPr>
          <w:b/>
        </w:rPr>
      </w:pPr>
      <w:r w:rsidRPr="001D2167">
        <w:rPr>
          <w:b/>
        </w:rPr>
        <w:t>Hydrogeological Behaviour</w:t>
      </w:r>
    </w:p>
    <w:p w14:paraId="4F54E9B3" w14:textId="77777777" w:rsidR="001D2167" w:rsidRPr="001D2167" w:rsidRDefault="001D2167" w:rsidP="00ED69BB">
      <w:pPr>
        <w:pStyle w:val="BodyText"/>
        <w:numPr>
          <w:ilvl w:val="0"/>
          <w:numId w:val="136"/>
        </w:numPr>
      </w:pPr>
      <w:r w:rsidRPr="001D2167">
        <w:t>Groundwater flow in SAS generally directed eastwards to Eastern Basin (hydraulic sink).</w:t>
      </w:r>
    </w:p>
    <w:p w14:paraId="07965624" w14:textId="77777777" w:rsidR="001D2167" w:rsidRPr="001D2167" w:rsidRDefault="001D2167" w:rsidP="00ED69BB">
      <w:pPr>
        <w:pStyle w:val="BodyText"/>
        <w:numPr>
          <w:ilvl w:val="0"/>
          <w:numId w:val="136"/>
        </w:numPr>
      </w:pPr>
      <w:r w:rsidRPr="001D2167">
        <w:t>BCM Bridge area remains a minor migration pathway but is managed through drainage control.</w:t>
      </w:r>
    </w:p>
    <w:p w14:paraId="2D735BF3" w14:textId="77777777" w:rsidR="001D2167" w:rsidRPr="001D2167" w:rsidRDefault="001D2167" w:rsidP="00ED69BB">
      <w:pPr>
        <w:pStyle w:val="BodyText"/>
        <w:numPr>
          <w:ilvl w:val="0"/>
          <w:numId w:val="136"/>
        </w:numPr>
      </w:pPr>
      <w:r w:rsidRPr="001D2167">
        <w:t>No influence detected on Anderson’s Creek, due to westward groundwater gradients.</w:t>
      </w:r>
    </w:p>
    <w:p w14:paraId="79ECF219" w14:textId="395E57C8" w:rsidR="001D2167" w:rsidRPr="001D2167" w:rsidRDefault="002E77AB">
      <w:pPr>
        <w:spacing w:after="0" w:line="240" w:lineRule="auto"/>
      </w:pPr>
      <w:r>
        <w:br w:type="page"/>
      </w:r>
    </w:p>
    <w:p w14:paraId="20DB2112" w14:textId="35F0E70D" w:rsidR="00B37167" w:rsidRPr="00B37167" w:rsidRDefault="00C20E81" w:rsidP="00B75E20">
      <w:pPr>
        <w:pStyle w:val="Heading2"/>
      </w:pPr>
      <w:bookmarkStart w:id="703" w:name="_Ref198634962"/>
      <w:bookmarkStart w:id="704" w:name="_Toc210049056"/>
      <w:r>
        <w:t>Spontaneous Combustion Technical Report</w:t>
      </w:r>
      <w:bookmarkEnd w:id="703"/>
      <w:bookmarkEnd w:id="704"/>
    </w:p>
    <w:p w14:paraId="58C099D1" w14:textId="77777777" w:rsidR="007D57B4" w:rsidRDefault="007D57B4" w:rsidP="007D57B4">
      <w:pPr>
        <w:pStyle w:val="Heading3"/>
      </w:pPr>
      <w:r>
        <w:t>Introduction</w:t>
      </w:r>
    </w:p>
    <w:p w14:paraId="44E22698" w14:textId="3AAB899D" w:rsidR="00933D7D" w:rsidRPr="00933D7D" w:rsidRDefault="00933D7D" w:rsidP="00D90A82">
      <w:r w:rsidRPr="00933D7D">
        <w:t>The primary purpose of the technical report is to assess the spontaneous combustion hazard associated with lignite samples extracted from the Yallourn Mine</w:t>
      </w:r>
      <w:r w:rsidR="003C6DF6">
        <w:t xml:space="preserve"> </w:t>
      </w:r>
      <w:r w:rsidR="00735360">
        <w:fldChar w:fldCharType="begin"/>
      </w:r>
      <w:r w:rsidR="001B655D">
        <w:instrText xml:space="preserve"> ADDIN EN.CITE &lt;EndNote&gt;&lt;Cite&gt;&lt;Author&gt;Beamish&lt;/Author&gt;&lt;Year&gt;2022&lt;/Year&gt;&lt;RecNum&gt;84&lt;/RecNum&gt;&lt;DisplayText&gt;(Beamish and Theiler 2022)&lt;/DisplayText&gt;&lt;record&gt;&lt;rec-number&gt;84&lt;/rec-number&gt;&lt;foreign-keys&gt;&lt;key app="EN" db-id="spaff0s0osz0sqe0t5a55fezradpx9psfrzt" timestamp="1747103332" guid="228f89d7-6c8d-4ced-b252-4a15bc001cac"&gt;84&lt;/key&gt;&lt;/foreign-keys&gt;&lt;ref-type name="Report"&gt;27&lt;/ref-type&gt;&lt;contributors&gt;&lt;authors&gt;&lt;author&gt;Beamish, Basil&lt;/author&gt;&lt;author&gt;Theiler, Jan&lt;/author&gt;&lt;/authors&gt;&lt;secondary-authors&gt;&lt;author&gt;B3 Mining Services Pty Ltd,&lt;/author&gt;&lt;/secondary-authors&gt;&lt;/contributors&gt;&lt;titles&gt;&lt;title&gt;Spontaneous combustion hazard assessment of lignite samples from Yallourn Mine&lt;/title&gt;&lt;/titles&gt;&lt;number&gt;A2407358&lt;/number&gt;&lt;dates&gt;&lt;year&gt;2022&lt;/year&gt;&lt;pub-dates&gt;&lt;date&gt;Nov 2022&lt;/date&gt;&lt;/pub-dates&gt;&lt;/dates&gt;&lt;isbn&gt;TR062&lt;/isbn&gt;&lt;urls&gt;&lt;/urls&gt;&lt;/record&gt;&lt;/Cite&gt;&lt;/EndNote&gt;</w:instrText>
      </w:r>
      <w:r w:rsidR="00735360">
        <w:fldChar w:fldCharType="separate"/>
      </w:r>
      <w:r w:rsidR="00735360">
        <w:rPr>
          <w:noProof/>
        </w:rPr>
        <w:t>(Beamish and Theiler 2022)</w:t>
      </w:r>
      <w:r w:rsidR="00735360">
        <w:fldChar w:fldCharType="end"/>
      </w:r>
      <w:r w:rsidRPr="00933D7D">
        <w:t xml:space="preserve">. This evaluation is particularly significant due to the importance of understanding long-term fire risks related to self-heating coal after the mine's closure. The report </w:t>
      </w:r>
      <w:r w:rsidR="00DB4BD4" w:rsidRPr="00933D7D">
        <w:t>establish</w:t>
      </w:r>
      <w:r w:rsidR="00DB4BD4">
        <w:t>es</w:t>
      </w:r>
      <w:r w:rsidRPr="00933D7D">
        <w:t xml:space="preserve"> a detailed understanding of the spontaneous combustion propensity of the lignite and </w:t>
      </w:r>
      <w:r w:rsidR="009F5A01" w:rsidRPr="00933D7D">
        <w:t>identifies</w:t>
      </w:r>
      <w:r w:rsidRPr="00933D7D">
        <w:t xml:space="preserve"> conditions that could potentially lead to self-heating incidents. By conducting thorough testing and analyses, the study provide</w:t>
      </w:r>
      <w:r w:rsidR="00DB4BD4">
        <w:t>s</w:t>
      </w:r>
      <w:r w:rsidRPr="00933D7D">
        <w:t xml:space="preserve"> stakeholders with essential insights into how to manage these risks effectively, thereby ensuring safety and operational efficiency in the vicinity of the mine.</w:t>
      </w:r>
    </w:p>
    <w:p w14:paraId="138505AF" w14:textId="77777777" w:rsidR="007D57B4" w:rsidRDefault="007D57B4" w:rsidP="007D57B4">
      <w:pPr>
        <w:pStyle w:val="Heading3"/>
      </w:pPr>
      <w:r>
        <w:t>Methodology</w:t>
      </w:r>
    </w:p>
    <w:p w14:paraId="42923204" w14:textId="2E4A7CD7" w:rsidR="00FE0136" w:rsidRDefault="00FE0136" w:rsidP="00FE0136">
      <w:r>
        <w:t>To achieve the objectives outlined in the report, a structured methodology was employed, focusing on comprehensive testing and analysis. The key components of the methodology include:</w:t>
      </w:r>
    </w:p>
    <w:p w14:paraId="72359B98" w14:textId="0BC71076" w:rsidR="00FE0136" w:rsidRDefault="00FE0136" w:rsidP="009C736D">
      <w:pPr>
        <w:pStyle w:val="ListParagraph"/>
      </w:pPr>
      <w:r w:rsidRPr="009C736D">
        <w:t>Sample Collection:</w:t>
      </w:r>
      <w:r>
        <w:t xml:space="preserve"> Lignite samples were collected from various locations within the Yallourn Mine site. To maintain their integrity and minimi</w:t>
      </w:r>
      <w:r w:rsidR="006A4A50">
        <w:t>s</w:t>
      </w:r>
      <w:r>
        <w:t>e pre-oxidation during transit, the samples were carefully preserved in protective materials.</w:t>
      </w:r>
    </w:p>
    <w:p w14:paraId="0D9F01E5" w14:textId="1E8BC2FA" w:rsidR="00FE0136" w:rsidRDefault="00FE0136" w:rsidP="009C736D">
      <w:pPr>
        <w:pStyle w:val="ListParagraph"/>
      </w:pPr>
      <w:r w:rsidRPr="009C736D">
        <w:t>R70 Testing:</w:t>
      </w:r>
      <w:r>
        <w:t xml:space="preserve"> Each sample underwent the R</w:t>
      </w:r>
      <w:r w:rsidRPr="009C736D">
        <w:t>70</w:t>
      </w:r>
      <w:r>
        <w:t xml:space="preserve"> testing procedure, which quantifies the self-heating rate of the lignite. This testing is crucial for establishing an intrinsic spontaneous combustion propensity rating, which helps to categori</w:t>
      </w:r>
      <w:r w:rsidR="006A4A50">
        <w:t>s</w:t>
      </w:r>
      <w:r>
        <w:t>e the risk levels associated with each sample.</w:t>
      </w:r>
    </w:p>
    <w:p w14:paraId="2895D818" w14:textId="7BF2FE28" w:rsidR="00DE7CDD" w:rsidRDefault="00FE0136" w:rsidP="009C736D">
      <w:pPr>
        <w:pStyle w:val="ListParagraph"/>
      </w:pPr>
      <w:r w:rsidRPr="009C736D">
        <w:t>Incubation Testing:</w:t>
      </w:r>
      <w:r>
        <w:t xml:space="preserve"> Further incubation tests were conducted to determine the minimum incubation period for the samples. This involved simulating conditions to establish whether thermal runaway could occur under ambient mine conditions. If no thermal runaway was observed, step-heating incubation tests were performed to assess the impact of external heat sources.</w:t>
      </w:r>
    </w:p>
    <w:p w14:paraId="33F3EAA3" w14:textId="34CA97FB" w:rsidR="00DE7CDD" w:rsidRDefault="00FE0136" w:rsidP="009C736D">
      <w:pPr>
        <w:pStyle w:val="ListParagraph"/>
      </w:pPr>
      <w:r w:rsidRPr="009C736D">
        <w:t>Coal Quality Analysis:</w:t>
      </w:r>
      <w:r>
        <w:t xml:space="preserve"> A thorough analysis of coal quality, including proximate analysis, total sulfur content, and calorific value, was performed. This data supports the interpretation of the spontaneous combustion testing results.</w:t>
      </w:r>
    </w:p>
    <w:p w14:paraId="7137C23E" w14:textId="22A593FA" w:rsidR="007D57B4" w:rsidRDefault="00FE0136" w:rsidP="009C736D">
      <w:pPr>
        <w:pStyle w:val="ListParagraph"/>
      </w:pPr>
      <w:r w:rsidRPr="009C736D">
        <w:t>Hazard Likelihood Chart Development:</w:t>
      </w:r>
      <w:r>
        <w:t xml:space="preserve"> To summari</w:t>
      </w:r>
      <w:r w:rsidR="006B5D8C">
        <w:t>s</w:t>
      </w:r>
      <w:r>
        <w:t>e the findings and facilitate risk assessments, a spontaneous combustion hazard likelihood chart was developed based on the combined results of moisture content and self-heating rate values.</w:t>
      </w:r>
    </w:p>
    <w:p w14:paraId="0323C328" w14:textId="77777777" w:rsidR="007D57B4" w:rsidRDefault="007D57B4" w:rsidP="007D57B4">
      <w:pPr>
        <w:pStyle w:val="Heading3"/>
      </w:pPr>
      <w:r>
        <w:t>Findings</w:t>
      </w:r>
    </w:p>
    <w:p w14:paraId="2624292A" w14:textId="76BDCE49" w:rsidR="0077022F" w:rsidRDefault="0077022F" w:rsidP="00DB052C">
      <w:r>
        <w:t>The findings of the report present several positive insights related to the self-heating characteristics of Yallourn lignite:</w:t>
      </w:r>
    </w:p>
    <w:p w14:paraId="7F526A9E" w14:textId="2CB51608" w:rsidR="0077022F" w:rsidRDefault="0077022F" w:rsidP="00DB052C">
      <w:r w:rsidRPr="004B1F85">
        <w:rPr>
          <w:b/>
          <w:bCs/>
        </w:rPr>
        <w:t>Self-Heating Rate Values:</w:t>
      </w:r>
      <w:r>
        <w:t xml:space="preserve"> The fresh Yallourn lignite samples exhibited R70 self-heating rate values ranging from 22.17 °C/h to 52.63 °C/h. These values are indicative of a high spontaneous combustion propensity, classified as Ultra-High to Extremely High. This information provides a critical baseline for understanding the potential fire risks associated with fresh lignite.</w:t>
      </w:r>
    </w:p>
    <w:p w14:paraId="51609E91" w14:textId="44D3D333" w:rsidR="0077022F" w:rsidRDefault="0077022F" w:rsidP="00DB052C">
      <w:r w:rsidRPr="004B1F85">
        <w:rPr>
          <w:b/>
          <w:bCs/>
        </w:rPr>
        <w:t>Moisture Content Impact:</w:t>
      </w:r>
      <w:r>
        <w:t xml:space="preserve"> The report highlights that although fresh lignite has a high propensity for self-heating, its significant moisture content acts as an internal heat loss mechanism. Consequently, this factor prevents the fresh lignite from reaching thermal runaway and only allows it to simmer within a temperature range of 85-95 °C. This positive finding underscores the effectiveness of moisture in mitigating the likelihood of spontaneous combustion in fresh lignite.</w:t>
      </w:r>
    </w:p>
    <w:p w14:paraId="36DF2C75" w14:textId="7256C62E" w:rsidR="0077022F" w:rsidRDefault="0077022F" w:rsidP="00DB052C">
      <w:r w:rsidRPr="004B1F85">
        <w:rPr>
          <w:b/>
          <w:bCs/>
        </w:rPr>
        <w:t>Weathered Lignite Characteristics:</w:t>
      </w:r>
      <w:r>
        <w:t xml:space="preserve"> The findings reveal that weathered lignite samples exhibited considerably lower R70 values and were unable to sustain self-heating due to the degradation of reactive sites over time. This serves as a reassuring factor, conveying that the weathering process further reduces the risk of spontaneous combustion.</w:t>
      </w:r>
    </w:p>
    <w:p w14:paraId="24F7D80D" w14:textId="5DAD02AF" w:rsidR="0077022F" w:rsidRDefault="0077022F" w:rsidP="00DB052C">
      <w:r w:rsidRPr="004B1F85">
        <w:rPr>
          <w:b/>
          <w:bCs/>
        </w:rPr>
        <w:t>Ageing Window:</w:t>
      </w:r>
      <w:r>
        <w:t xml:space="preserve"> The report identifies a limited ageing window (approximately 1-6 months) during which the moisture/reactivity balance may allow for incubation to thermal runaway. However, this window is unlikely to reflect actual site conditions, where in-situ moisture levels remain above 25%, making thermal runaway without external heat sources improbable.</w:t>
      </w:r>
    </w:p>
    <w:p w14:paraId="67A32FBB" w14:textId="39B7C67D" w:rsidR="00F44A41" w:rsidRDefault="0077022F" w:rsidP="00DB052C">
      <w:r>
        <w:t>In summary, the report provides a comprehensive understanding of the spontaneous combustion risks associated with lignite at the Yallourn Mine, highlighting factors that effectively mitigate these risks. The integration of testing methodologies and analytical findings equips stakeholders with the knowledge necessary for informed decision-making regarding mine safety and management, ultimately contributing to the overall operational efficiency and risk management strategies in the area.</w:t>
      </w:r>
    </w:p>
    <w:p w14:paraId="2718C2CF" w14:textId="1A09FC3A" w:rsidR="00364A1F" w:rsidRDefault="00364A1F" w:rsidP="00DB052C">
      <w:r>
        <w:t xml:space="preserve">In addition to this work on spontaneous combustion, EAY are also investigating how water moves through the coal via capillary rise. This work will assist </w:t>
      </w:r>
      <w:r w:rsidR="00AB7159">
        <w:t>in designing the capping cover</w:t>
      </w:r>
      <w:r w:rsidR="00AD3B32">
        <w:t xml:space="preserve"> and vegetation selection</w:t>
      </w:r>
      <w:r w:rsidR="00EB1EDB">
        <w:t xml:space="preserve"> above the water line</w:t>
      </w:r>
      <w:r w:rsidR="00AD3B32">
        <w:t xml:space="preserve"> by providing information on</w:t>
      </w:r>
      <w:r w:rsidR="00C76C0B">
        <w:t xml:space="preserve"> the moisture levels that may arise</w:t>
      </w:r>
      <w:r w:rsidR="00AB7159">
        <w:t xml:space="preserve">. Refer to knowledge gap KG11 in </w:t>
      </w:r>
      <w:r w:rsidR="00AB7159">
        <w:fldChar w:fldCharType="begin"/>
      </w:r>
      <w:r w:rsidR="00AB7159">
        <w:instrText xml:space="preserve"> REF _Ref200530793 \h </w:instrText>
      </w:r>
      <w:r w:rsidR="00AB7159">
        <w:fldChar w:fldCharType="separate"/>
      </w:r>
      <w:r w:rsidR="00D35BC0">
        <w:t xml:space="preserve">Table </w:t>
      </w:r>
      <w:r w:rsidR="00D35BC0">
        <w:rPr>
          <w:noProof/>
        </w:rPr>
        <w:t>17</w:t>
      </w:r>
      <w:r w:rsidR="00D35BC0">
        <w:noBreakHyphen/>
      </w:r>
      <w:r w:rsidR="00D35BC0">
        <w:rPr>
          <w:noProof/>
        </w:rPr>
        <w:t>1</w:t>
      </w:r>
      <w:r w:rsidR="00AB7159">
        <w:fldChar w:fldCharType="end"/>
      </w:r>
      <w:r w:rsidR="00AB7159">
        <w:t xml:space="preserve">. </w:t>
      </w:r>
    </w:p>
    <w:p w14:paraId="2BFBF966" w14:textId="404A00E8" w:rsidR="00682750" w:rsidRDefault="00682750">
      <w:pPr>
        <w:spacing w:after="0" w:line="240" w:lineRule="auto"/>
      </w:pPr>
      <w:r>
        <w:br w:type="page"/>
      </w:r>
    </w:p>
    <w:p w14:paraId="0EA517E3" w14:textId="4AAAB10C" w:rsidR="00682750" w:rsidRDefault="00682750" w:rsidP="009F7F00">
      <w:pPr>
        <w:pStyle w:val="Heading2"/>
      </w:pPr>
      <w:bookmarkStart w:id="705" w:name="_Toc210049057"/>
      <w:r>
        <w:t>Lake Triggered Seismicity</w:t>
      </w:r>
      <w:bookmarkEnd w:id="705"/>
    </w:p>
    <w:p w14:paraId="51C7E5A9" w14:textId="165E6A92" w:rsidR="00682750" w:rsidRDefault="00682750" w:rsidP="009F7F00">
      <w:pPr>
        <w:pStyle w:val="Heading3"/>
      </w:pPr>
      <w:r>
        <w:t>Introduction</w:t>
      </w:r>
    </w:p>
    <w:p w14:paraId="1193AE17" w14:textId="1BD08EAE" w:rsidR="00682750" w:rsidRDefault="00682750" w:rsidP="00605F79">
      <w:r>
        <w:t>Flooding Yallourn Mine to RL37m will require approximately 665GL of water, to a maximum depth of around 80m, and is projected to take around 20 years. Seismicity triggered by lake filling has been identified as a potential risk during mine rehabilitation work. A study of potential lake induced seismicity specific to Yallourn Mine has been conducted (PSM4487-219R</w:t>
      </w:r>
      <w:r w:rsidR="004C52FC">
        <w:t xml:space="preserve"> </w:t>
      </w:r>
      <w:r w:rsidR="004C52FC">
        <w:fldChar w:fldCharType="begin"/>
      </w:r>
      <w:r w:rsidR="001B655D">
        <w:instrText xml:space="preserve"> ADDIN EN.CITE &lt;EndNote&gt;&lt;Cite&gt;&lt;Author&gt;PSM&lt;/Author&gt;&lt;Year&gt;2025&lt;/Year&gt;&lt;RecNum&gt;96&lt;/RecNum&gt;&lt;DisplayText&gt;(PSM 2025a)&lt;/DisplayText&gt;&lt;record&gt;&lt;rec-number&gt;96&lt;/rec-number&gt;&lt;foreign-keys&gt;&lt;key app="EN" db-id="spaff0s0osz0sqe0t5a55fezradpx9psfrzt" timestamp="1747187724" guid="3a575801-1569-4653-9a90-2616c5a2b5e8"&gt;96&lt;/key&gt;&lt;/foreign-keys&gt;&lt;ref-type name="Report"&gt;27&lt;/ref-type&gt;&lt;contributors&gt;&lt;authors&gt;&lt;author&gt;PSM&lt;/author&gt;&lt;/authors&gt;&lt;secondary-authors&gt;&lt;author&gt;Pells Sullivan Meynink,&lt;/author&gt;&lt;/secondary-authors&gt;&lt;/contributors&gt;&lt;titles&gt;&lt;title&gt;Yallourn Mine Rehabilitation Design Lake Triggered Seismicity Study&lt;/title&gt;&lt;/titles&gt;&lt;number&gt;A2350364&lt;/number&gt;&lt;dates&gt;&lt;year&gt;2025&lt;/year&gt;&lt;pub-dates&gt;&lt;date&gt;23/01/2025&lt;/date&gt;&lt;/pub-dates&gt;&lt;/dates&gt;&lt;isbn&gt;PSM4487-219R&lt;/isbn&gt;&lt;urls&gt;&lt;/urls&gt;&lt;/record&gt;&lt;/Cite&gt;&lt;/EndNote&gt;</w:instrText>
      </w:r>
      <w:r w:rsidR="004C52FC">
        <w:fldChar w:fldCharType="separate"/>
      </w:r>
      <w:r w:rsidR="004C52FC">
        <w:rPr>
          <w:noProof/>
        </w:rPr>
        <w:t>(PSM 2025a)</w:t>
      </w:r>
      <w:r w:rsidR="004C52FC">
        <w:fldChar w:fldCharType="end"/>
      </w:r>
      <w:r>
        <w:t>) and comprises:</w:t>
      </w:r>
    </w:p>
    <w:p w14:paraId="698A5DED" w14:textId="56E82043" w:rsidR="00682750" w:rsidRDefault="00682750" w:rsidP="000C7103">
      <w:pPr>
        <w:pStyle w:val="BodyTextFirstIndent"/>
        <w:numPr>
          <w:ilvl w:val="0"/>
          <w:numId w:val="226"/>
        </w:numPr>
      </w:pPr>
      <w:r>
        <w:t>Review of existing technical literature to assess potential mechanisms and controlling parameters for cases of seismicity triggered by lake impoundment, including:</w:t>
      </w:r>
    </w:p>
    <w:p w14:paraId="7C42486D" w14:textId="7CE23F48" w:rsidR="00682750" w:rsidRDefault="00682750" w:rsidP="000C7103">
      <w:pPr>
        <w:pStyle w:val="BodyTextFirstIndent"/>
        <w:numPr>
          <w:ilvl w:val="1"/>
          <w:numId w:val="226"/>
        </w:numPr>
      </w:pPr>
      <w:r>
        <w:t>A focus on parameters and factors that may trigger seismicity</w:t>
      </w:r>
    </w:p>
    <w:p w14:paraId="15E17D0E" w14:textId="40EBA633" w:rsidR="00682750" w:rsidRDefault="00682750" w:rsidP="000C7103">
      <w:pPr>
        <w:pStyle w:val="BodyTextFirstIndent"/>
        <w:numPr>
          <w:ilvl w:val="1"/>
          <w:numId w:val="226"/>
        </w:numPr>
      </w:pPr>
      <w:r>
        <w:t xml:space="preserve">Review the influence of lake filling rates </w:t>
      </w:r>
    </w:p>
    <w:p w14:paraId="06873484" w14:textId="76CAB576" w:rsidR="00682750" w:rsidRDefault="00682750" w:rsidP="000C7103">
      <w:pPr>
        <w:pStyle w:val="BodyTextFirstIndent"/>
        <w:numPr>
          <w:ilvl w:val="0"/>
          <w:numId w:val="226"/>
        </w:numPr>
      </w:pPr>
      <w:r>
        <w:t>Assessment of the lake characteristics, including volume, water height, fill timing and tectonic setting, with:</w:t>
      </w:r>
    </w:p>
    <w:p w14:paraId="0BF668CC" w14:textId="744C2F97" w:rsidR="00682750" w:rsidRDefault="00682750" w:rsidP="000C7103">
      <w:pPr>
        <w:pStyle w:val="BodyTextFirstIndent"/>
        <w:numPr>
          <w:ilvl w:val="1"/>
          <w:numId w:val="226"/>
        </w:numPr>
      </w:pPr>
      <w:r>
        <w:t>Focus on seismic events and performance of areas and sites similar to the Yallourn lakes, that is, a large waterbody and the influence of this on the local geological structures that could trigger tectonic movements.</w:t>
      </w:r>
    </w:p>
    <w:p w14:paraId="071F2079" w14:textId="02A03C98" w:rsidR="00682750" w:rsidRDefault="00682750" w:rsidP="000C7103">
      <w:pPr>
        <w:pStyle w:val="BodyTextFirstIndent"/>
        <w:numPr>
          <w:ilvl w:val="1"/>
          <w:numId w:val="226"/>
        </w:numPr>
      </w:pPr>
      <w:r>
        <w:t xml:space="preserve">Where possible, a semi quantitative assessment of likelihood, and likely magnitude of any triggered seismicity. </w:t>
      </w:r>
    </w:p>
    <w:p w14:paraId="502D6493" w14:textId="6A04BBE8" w:rsidR="00682750" w:rsidRDefault="00682750" w:rsidP="000C7103">
      <w:pPr>
        <w:pStyle w:val="BodyTextFirstIndent"/>
        <w:numPr>
          <w:ilvl w:val="0"/>
          <w:numId w:val="226"/>
        </w:numPr>
      </w:pPr>
      <w:r>
        <w:t>The implications for Yallourn.</w:t>
      </w:r>
    </w:p>
    <w:p w14:paraId="1D01339F" w14:textId="65B8F344" w:rsidR="00682750" w:rsidRDefault="00682750" w:rsidP="009F7F00">
      <w:pPr>
        <w:pStyle w:val="Heading3"/>
      </w:pPr>
      <w:r>
        <w:t>Methodology</w:t>
      </w:r>
    </w:p>
    <w:p w14:paraId="78783217" w14:textId="6F98D9FA" w:rsidR="00682750" w:rsidRDefault="00682750" w:rsidP="009F7F00">
      <w:pPr>
        <w:pStyle w:val="Heading4"/>
      </w:pPr>
      <w:r>
        <w:t>Existing Literature Review</w:t>
      </w:r>
    </w:p>
    <w:p w14:paraId="0339C126" w14:textId="77777777" w:rsidR="00682750" w:rsidRDefault="00682750" w:rsidP="00682750">
      <w:pPr>
        <w:pStyle w:val="BodyTextFirstIndent"/>
        <w:ind w:firstLine="0"/>
      </w:pPr>
      <w:r>
        <w:t>There have been two previous seismic studies for Yallourn Mine rehabilitation:</w:t>
      </w:r>
    </w:p>
    <w:p w14:paraId="59B38D4B" w14:textId="2F71DBA7" w:rsidR="00682750" w:rsidRDefault="002C0D3A" w:rsidP="000C7103">
      <w:pPr>
        <w:pStyle w:val="BodyTextFirstIndent"/>
        <w:numPr>
          <w:ilvl w:val="0"/>
          <w:numId w:val="227"/>
        </w:numPr>
      </w:pPr>
      <w:r w:rsidRPr="002C0D3A">
        <w:rPr>
          <w:i/>
          <w:iCs/>
        </w:rPr>
        <w:t xml:space="preserve">Mine </w:t>
      </w:r>
      <w:r w:rsidR="00682750" w:rsidRPr="002C0D3A">
        <w:rPr>
          <w:i/>
          <w:iCs/>
        </w:rPr>
        <w:t>Pit Lake Triggered Seismicity Preliminary Assessment</w:t>
      </w:r>
      <w:r w:rsidR="00682750">
        <w:t xml:space="preserve"> </w:t>
      </w:r>
      <w:r w:rsidR="004C52FC">
        <w:fldChar w:fldCharType="begin"/>
      </w:r>
      <w:r w:rsidR="001B655D">
        <w:instrText xml:space="preserve"> ADDIN EN.CITE &lt;EndNote&gt;&lt;Cite&gt;&lt;Author&gt;GHD&lt;/Author&gt;&lt;Year&gt;2024&lt;/Year&gt;&lt;RecNum&gt;97&lt;/RecNum&gt;&lt;DisplayText&gt;(GHD 2024b)&lt;/DisplayText&gt;&lt;record&gt;&lt;rec-number&gt;97&lt;/rec-number&gt;&lt;foreign-keys&gt;&lt;key app="EN" db-id="spaff0s0osz0sqe0t5a55fezradpx9psfrzt" timestamp="1747187889" guid="5f4994a3-f114-4aae-8b5a-fd62efaa7688"&gt;97&lt;/key&gt;&lt;/foreign-keys&gt;&lt;ref-type name="Report"&gt;27&lt;/ref-type&gt;&lt;contributors&gt;&lt;authors&gt;&lt;author&gt;GHD&lt;/author&gt;&lt;/authors&gt;&lt;secondary-authors&gt;&lt;author&gt;GHD Pty Ltd,&lt;/author&gt;&lt;/secondary-authors&gt;&lt;/contributors&gt;&lt;titles&gt;&lt;title&gt;Yallourn Mine Rehabilitation Mine Pit Lake Triggered Seismicity Preliminary Assessment&lt;/title&gt;&lt;/titles&gt;&lt;number&gt;A2265281&lt;/number&gt;&lt;dates&gt;&lt;year&gt;2024&lt;/year&gt;&lt;pub-dates&gt;&lt;date&gt;22/04/2024&lt;/date&gt;&lt;/pub-dates&gt;&lt;/dates&gt;&lt;isbn&gt;12619712&lt;/isbn&gt;&lt;urls&gt;&lt;/urls&gt;&lt;/record&gt;&lt;/Cite&gt;&lt;/EndNote&gt;</w:instrText>
      </w:r>
      <w:r w:rsidR="004C52FC">
        <w:fldChar w:fldCharType="separate"/>
      </w:r>
      <w:r w:rsidR="004C52FC">
        <w:rPr>
          <w:noProof/>
        </w:rPr>
        <w:t>(GHD 2024b)</w:t>
      </w:r>
      <w:r w:rsidR="004C52FC">
        <w:fldChar w:fldCharType="end"/>
      </w:r>
    </w:p>
    <w:p w14:paraId="584062D2" w14:textId="25843F38" w:rsidR="00682750" w:rsidRPr="004423DC" w:rsidRDefault="00682750" w:rsidP="000C7103">
      <w:pPr>
        <w:pStyle w:val="BodyTextFirstIndent"/>
        <w:numPr>
          <w:ilvl w:val="0"/>
          <w:numId w:val="227"/>
        </w:numPr>
      </w:pPr>
      <w:r w:rsidRPr="004423DC">
        <w:t xml:space="preserve">Site Specific Seismic Hazard Assessment and Selection of Earthquake Parameters </w:t>
      </w:r>
      <w:r w:rsidR="000309D0" w:rsidRPr="004423DC">
        <w:t xml:space="preserve">within </w:t>
      </w:r>
      <w:r w:rsidRPr="004423DC">
        <w:t>PSM Report PSM4487-</w:t>
      </w:r>
      <w:r w:rsidR="007312EF" w:rsidRPr="004423DC">
        <w:t>200</w:t>
      </w:r>
      <w:r w:rsidRPr="004423DC">
        <w:t>R</w:t>
      </w:r>
      <w:r w:rsidR="006C7CF0" w:rsidRPr="004423DC">
        <w:t xml:space="preserve"> </w:t>
      </w:r>
      <w:r w:rsidR="004C52FC" w:rsidRPr="004423D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C52FC" w:rsidRPr="004423DC">
        <w:fldChar w:fldCharType="separate"/>
      </w:r>
      <w:r w:rsidR="004C52FC" w:rsidRPr="004423DC">
        <w:rPr>
          <w:noProof/>
        </w:rPr>
        <w:t>(PSM 2025b)</w:t>
      </w:r>
      <w:r w:rsidR="004C52FC" w:rsidRPr="004423DC">
        <w:fldChar w:fldCharType="end"/>
      </w:r>
    </w:p>
    <w:p w14:paraId="391BE456" w14:textId="76D257CD" w:rsidR="00682750" w:rsidRDefault="00682750" w:rsidP="00605F79">
      <w:r w:rsidRPr="004423DC">
        <w:t xml:space="preserve">The outcomes of Site Specific Seismic Hazard Assessment report </w:t>
      </w:r>
      <w:r w:rsidR="000309D0" w:rsidRPr="004423DC">
        <w:t xml:space="preserve">within </w:t>
      </w:r>
      <w:r w:rsidRPr="004423DC">
        <w:t>PSM4487-</w:t>
      </w:r>
      <w:r w:rsidR="007312EF" w:rsidRPr="004423DC">
        <w:t>200</w:t>
      </w:r>
      <w:r w:rsidRPr="004423DC">
        <w:t>R</w:t>
      </w:r>
      <w:r w:rsidR="00973116" w:rsidRPr="004423DC">
        <w:t xml:space="preserve"> </w:t>
      </w:r>
      <w:r w:rsidR="00973116" w:rsidRPr="004423DC">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973116" w:rsidRPr="004423DC">
        <w:fldChar w:fldCharType="separate"/>
      </w:r>
      <w:r w:rsidR="004C52FC" w:rsidRPr="004423DC">
        <w:rPr>
          <w:noProof/>
        </w:rPr>
        <w:t>(PSM 2025b)</w:t>
      </w:r>
      <w:r w:rsidR="00973116" w:rsidRPr="004423DC">
        <w:fldChar w:fldCharType="end"/>
      </w:r>
      <w:r w:rsidRPr="004423DC">
        <w:t xml:space="preserve"> is summarised in </w:t>
      </w:r>
      <w:r w:rsidR="007312EF" w:rsidRPr="004423DC">
        <w:t>S</w:t>
      </w:r>
      <w:r w:rsidRPr="004423DC">
        <w:t>ection</w:t>
      </w:r>
      <w:r w:rsidR="007312EF" w:rsidRPr="004423DC">
        <w:t xml:space="preserve"> </w:t>
      </w:r>
      <w:r w:rsidR="007312EF" w:rsidRPr="004423DC">
        <w:fldChar w:fldCharType="begin"/>
      </w:r>
      <w:r w:rsidR="007312EF" w:rsidRPr="004423DC">
        <w:instrText xml:space="preserve"> REF _Ref195685490 \n \h </w:instrText>
      </w:r>
      <w:r w:rsidR="004423DC">
        <w:instrText xml:space="preserve"> \* MERGEFORMAT </w:instrText>
      </w:r>
      <w:r w:rsidR="007312EF" w:rsidRPr="004423DC">
        <w:fldChar w:fldCharType="separate"/>
      </w:r>
      <w:r w:rsidR="00D35BC0">
        <w:t>8.10</w:t>
      </w:r>
      <w:r w:rsidR="007312EF" w:rsidRPr="004423DC">
        <w:fldChar w:fldCharType="end"/>
      </w:r>
      <w:r w:rsidR="007312EF" w:rsidRPr="004423DC">
        <w:t>.</w:t>
      </w:r>
      <w:r w:rsidRPr="004423DC">
        <w:t xml:space="preserve"> It was conducted to determine appropriate Peak Ground Acceleration (PGA) for a variety of annual exceedance probabilities to apply at Yallourn Mine.</w:t>
      </w:r>
    </w:p>
    <w:p w14:paraId="7E138D1B" w14:textId="08B8F620" w:rsidR="00682750" w:rsidRDefault="00682750" w:rsidP="007312EF">
      <w:pPr>
        <w:pStyle w:val="BodyTextFirstIndent"/>
        <w:ind w:firstLine="0"/>
      </w:pPr>
      <w:r>
        <w:t xml:space="preserve">The </w:t>
      </w:r>
      <w:r w:rsidR="002C0D3A">
        <w:rPr>
          <w:i/>
          <w:iCs/>
        </w:rPr>
        <w:t xml:space="preserve">Mine </w:t>
      </w:r>
      <w:r w:rsidRPr="00CF42EA">
        <w:rPr>
          <w:i/>
          <w:iCs/>
        </w:rPr>
        <w:t>Pit Lake Triggered Seismicity Preliminary Assessment</w:t>
      </w:r>
      <w:r>
        <w:t xml:space="preserve"> </w:t>
      </w:r>
      <w:r w:rsidR="004C52FC">
        <w:fldChar w:fldCharType="begin"/>
      </w:r>
      <w:r w:rsidR="001B655D">
        <w:instrText xml:space="preserve"> ADDIN EN.CITE &lt;EndNote&gt;&lt;Cite&gt;&lt;Author&gt;GHD&lt;/Author&gt;&lt;Year&gt;2024&lt;/Year&gt;&lt;RecNum&gt;97&lt;/RecNum&gt;&lt;DisplayText&gt;(GHD 2024b)&lt;/DisplayText&gt;&lt;record&gt;&lt;rec-number&gt;97&lt;/rec-number&gt;&lt;foreign-keys&gt;&lt;key app="EN" db-id="spaff0s0osz0sqe0t5a55fezradpx9psfrzt" timestamp="1747187889" guid="5f4994a3-f114-4aae-8b5a-fd62efaa7688"&gt;97&lt;/key&gt;&lt;/foreign-keys&gt;&lt;ref-type name="Report"&gt;27&lt;/ref-type&gt;&lt;contributors&gt;&lt;authors&gt;&lt;author&gt;GHD&lt;/author&gt;&lt;/authors&gt;&lt;secondary-authors&gt;&lt;author&gt;GHD Pty Ltd,&lt;/author&gt;&lt;/secondary-authors&gt;&lt;/contributors&gt;&lt;titles&gt;&lt;title&gt;Yallourn Mine Rehabilitation Mine Pit Lake Triggered Seismicity Preliminary Assessment&lt;/title&gt;&lt;/titles&gt;&lt;number&gt;A2265281&lt;/number&gt;&lt;dates&gt;&lt;year&gt;2024&lt;/year&gt;&lt;pub-dates&gt;&lt;date&gt;22/04/2024&lt;/date&gt;&lt;/pub-dates&gt;&lt;/dates&gt;&lt;isbn&gt;12619712&lt;/isbn&gt;&lt;urls&gt;&lt;/urls&gt;&lt;/record&gt;&lt;/Cite&gt;&lt;/EndNote&gt;</w:instrText>
      </w:r>
      <w:r w:rsidR="004C52FC">
        <w:fldChar w:fldCharType="separate"/>
      </w:r>
      <w:r w:rsidR="004C52FC">
        <w:rPr>
          <w:noProof/>
        </w:rPr>
        <w:t>(GHD 2024b)</w:t>
      </w:r>
      <w:r w:rsidR="004C52FC">
        <w:fldChar w:fldCharType="end"/>
      </w:r>
      <w:r>
        <w:t xml:space="preserve"> presents a discussion of:</w:t>
      </w:r>
    </w:p>
    <w:p w14:paraId="4F194B28" w14:textId="0B8F49EE" w:rsidR="00682750" w:rsidRDefault="00682750" w:rsidP="000C7103">
      <w:pPr>
        <w:pStyle w:val="BodyTextFirstIndent"/>
        <w:numPr>
          <w:ilvl w:val="0"/>
          <w:numId w:val="228"/>
        </w:numPr>
      </w:pPr>
      <w:r>
        <w:t>Mechanisms of natural (tectonic) seismicity and background on the seismicity in Australia and Yallourn.</w:t>
      </w:r>
    </w:p>
    <w:p w14:paraId="18650B3C" w14:textId="11884736" w:rsidR="00682750" w:rsidRDefault="00682750" w:rsidP="000C7103">
      <w:pPr>
        <w:pStyle w:val="BodyTextFirstIndent"/>
        <w:numPr>
          <w:ilvl w:val="0"/>
          <w:numId w:val="228"/>
        </w:numPr>
      </w:pPr>
      <w:r>
        <w:t xml:space="preserve">Description and discussion on triggered and induced earthquakes and reservoir impoundment lakes and triggering mechanisms and characteristics. </w:t>
      </w:r>
    </w:p>
    <w:p w14:paraId="776CBE22" w14:textId="28A1D7E8" w:rsidR="00682750" w:rsidRDefault="00682750" w:rsidP="000C7103">
      <w:pPr>
        <w:pStyle w:val="BodyTextFirstIndent"/>
        <w:numPr>
          <w:ilvl w:val="0"/>
          <w:numId w:val="228"/>
        </w:numPr>
      </w:pPr>
      <w:r>
        <w:t>Examples of reservoir impoundment triggered seismicity from Australia.</w:t>
      </w:r>
    </w:p>
    <w:p w14:paraId="21C7072E" w14:textId="68334A0A" w:rsidR="00682750" w:rsidRDefault="00682750" w:rsidP="000C7103">
      <w:pPr>
        <w:pStyle w:val="BodyTextFirstIndent"/>
        <w:numPr>
          <w:ilvl w:val="0"/>
          <w:numId w:val="228"/>
        </w:numPr>
      </w:pPr>
      <w:r>
        <w:t xml:space="preserve">Results from poroelastic simulations using a semi 3D </w:t>
      </w:r>
      <w:r w:rsidR="00C71A87">
        <w:t>physics-based</w:t>
      </w:r>
      <w:r>
        <w:t xml:space="preserve"> approach to assess the impact of the mine lakes at Yallourn on two known faults, the Haunted Hills Fault and Yallourn Fault. </w:t>
      </w:r>
    </w:p>
    <w:p w14:paraId="6B6B27AE" w14:textId="231F95F4" w:rsidR="00682750" w:rsidRDefault="00682750" w:rsidP="00605F79">
      <w:r>
        <w:t>GHD concluded that the stresses from pit lake filling on these faults could trigger seismicity, provided that the faults are loaded to critical stress state. However, the model to assess triggered seismicity inevitably relies on assumptions, simplifications and uncertainties related to the input parameters. More importantly, any triggered seismicity is dependent on the current loaded stress state of the faults, which is unknown. Currently there is no method to measure how close to failure a fault is and consequently the application of the results from any model of triggered seismicity relies on unknowns for the stress state of the faults and rock mass.</w:t>
      </w:r>
    </w:p>
    <w:p w14:paraId="4F3E6F26" w14:textId="77777777" w:rsidR="00682750" w:rsidRDefault="00682750" w:rsidP="00605F79">
      <w:r>
        <w:t>There are numerous reported cases of seismicity triggered by water reservoir impounding.  A global review of human-induced earthquakes from 1868 to 2017 reported in the HiQuake database reported 231 confirmed and/or inferred earthquakes triggered by:</w:t>
      </w:r>
    </w:p>
    <w:p w14:paraId="293AF772" w14:textId="2E5D774B" w:rsidR="00682750" w:rsidRDefault="00682750" w:rsidP="000C7103">
      <w:pPr>
        <w:pStyle w:val="BodyTextFirstIndent"/>
        <w:numPr>
          <w:ilvl w:val="0"/>
          <w:numId w:val="229"/>
        </w:numPr>
      </w:pPr>
      <w:r>
        <w:t>Water reservoir impounding (227),</w:t>
      </w:r>
    </w:p>
    <w:p w14:paraId="5633A6CE" w14:textId="32A0FF68" w:rsidR="00682750" w:rsidRDefault="00682750" w:rsidP="000C7103">
      <w:pPr>
        <w:pStyle w:val="BodyTextFirstIndent"/>
        <w:numPr>
          <w:ilvl w:val="0"/>
          <w:numId w:val="229"/>
        </w:numPr>
      </w:pPr>
      <w:r>
        <w:t>Mine flooding (1),</w:t>
      </w:r>
    </w:p>
    <w:p w14:paraId="1693173D" w14:textId="0684FEA4" w:rsidR="00682750" w:rsidRDefault="00682750" w:rsidP="000C7103">
      <w:pPr>
        <w:pStyle w:val="BodyTextFirstIndent"/>
        <w:numPr>
          <w:ilvl w:val="0"/>
          <w:numId w:val="229"/>
        </w:numPr>
      </w:pPr>
      <w:r>
        <w:t>Abandonment of a mine (1) and</w:t>
      </w:r>
    </w:p>
    <w:p w14:paraId="23EF2FF1" w14:textId="513776B2" w:rsidR="00682750" w:rsidRDefault="00682750" w:rsidP="000C7103">
      <w:pPr>
        <w:pStyle w:val="BodyTextFirstIndent"/>
        <w:numPr>
          <w:ilvl w:val="0"/>
          <w:numId w:val="229"/>
        </w:numPr>
      </w:pPr>
      <w:r>
        <w:t>Abandonment and flooding of a mine (2).</w:t>
      </w:r>
    </w:p>
    <w:p w14:paraId="2A0EED8B" w14:textId="77777777" w:rsidR="00682750" w:rsidRDefault="00682750" w:rsidP="00605F79">
      <w:r>
        <w:t>Only three records in the database are reported in flooded mines, which is assumed to represent a similar process to the infilling of the pit lakes at Yallourn. The magnitude of the earthquakes reported as triggered by mine flooding are magnitude 3 or lower. As a result, this Yallourn assessment focusses on all reported cases of seismicity triggered by water impoundment. The main conclusions from the literature review are:</w:t>
      </w:r>
    </w:p>
    <w:p w14:paraId="19BBC1CB" w14:textId="4A3DABA2" w:rsidR="00682750" w:rsidRDefault="00682750" w:rsidP="001F582E">
      <w:pPr>
        <w:pStyle w:val="BodyTextFirstIndent"/>
        <w:numPr>
          <w:ilvl w:val="0"/>
          <w:numId w:val="229"/>
        </w:numPr>
      </w:pPr>
      <w:r>
        <w:t>Most of the reported cases of triggered seismicity resulting from water reservoir impoundment are associated with impounding of reservoirs behind dams.</w:t>
      </w:r>
    </w:p>
    <w:p w14:paraId="5306497C" w14:textId="235F4E79" w:rsidR="00682750" w:rsidRDefault="00682750" w:rsidP="001F582E">
      <w:pPr>
        <w:pStyle w:val="BodyTextFirstIndent"/>
        <w:numPr>
          <w:ilvl w:val="0"/>
          <w:numId w:val="229"/>
        </w:numPr>
      </w:pPr>
      <w:r>
        <w:t xml:space="preserve">There are very limited cases of seismicity triggered by mine flooding (a process similar to the water infilling of the pits at Yallourn), water impoundment in mine pits or similar process in mine settings. Only three cases in the database are reported as associated with underground mine flooding, none are reported as associated with pit lakes. </w:t>
      </w:r>
    </w:p>
    <w:p w14:paraId="333DF17D" w14:textId="546AA21D" w:rsidR="00682750" w:rsidRDefault="00682750" w:rsidP="001F582E">
      <w:pPr>
        <w:pStyle w:val="BodyTextFirstIndent"/>
        <w:numPr>
          <w:ilvl w:val="0"/>
          <w:numId w:val="229"/>
        </w:numPr>
      </w:pPr>
      <w:r>
        <w:t xml:space="preserve">Most of the reported seismicity triggered by water reservoir impoundment has small magnitudes, with 58% of earthquakes with magnitude 4 or less and 83% of earthquakes are reported with magnitude lower than 5. </w:t>
      </w:r>
    </w:p>
    <w:p w14:paraId="6A662146" w14:textId="4E719F98" w:rsidR="00682750" w:rsidRDefault="00682750" w:rsidP="001F582E">
      <w:pPr>
        <w:pStyle w:val="BodyTextFirstIndent"/>
        <w:numPr>
          <w:ilvl w:val="0"/>
          <w:numId w:val="229"/>
        </w:numPr>
      </w:pPr>
      <w:r>
        <w:t xml:space="preserve">Most of the cases (64%) of earthquake triggered by water reservoir impounding in the database are reported to occur in intraplate areas such as Australia.  </w:t>
      </w:r>
    </w:p>
    <w:p w14:paraId="6B17649A" w14:textId="68F57B64" w:rsidR="00682750" w:rsidRDefault="00682750" w:rsidP="001F582E">
      <w:pPr>
        <w:pStyle w:val="BodyTextFirstIndent"/>
        <w:numPr>
          <w:ilvl w:val="0"/>
          <w:numId w:val="229"/>
        </w:numPr>
      </w:pPr>
      <w:r>
        <w:t>Seismicity triggered by water reservoir impoundment in Australia is not uncommon and has been reported in association with Talbingo, Thomson, and Pindari, Eucumbene, Warragamba, Gordon, and Argyle reservoirs.</w:t>
      </w:r>
    </w:p>
    <w:p w14:paraId="7B7B508B" w14:textId="2D773FCA" w:rsidR="00682750" w:rsidRDefault="00682750" w:rsidP="001F582E">
      <w:pPr>
        <w:pStyle w:val="BodyTextFirstIndent"/>
        <w:numPr>
          <w:ilvl w:val="0"/>
          <w:numId w:val="229"/>
        </w:numPr>
      </w:pPr>
      <w:r>
        <w:t>The reported cases have occurred in the southeast Australia and Tasmania, which are regions that have similar tectonic regime to Yallourn.</w:t>
      </w:r>
    </w:p>
    <w:p w14:paraId="44CDD437" w14:textId="509C5D94" w:rsidR="00682750" w:rsidRDefault="00682750" w:rsidP="001F582E">
      <w:pPr>
        <w:pStyle w:val="BodyTextFirstIndent"/>
        <w:numPr>
          <w:ilvl w:val="0"/>
          <w:numId w:val="229"/>
        </w:numPr>
      </w:pPr>
      <w:r>
        <w:t>The Thomson reservoir case is relevant for Yallourn as it is located 35 km north of the mine and the fault understood to be associated with the main event (magnitude 5.0) in 1996 is the Yallourn Monoclinal Fault which runs close to Yallourn. The Thomson Reservoir is located on the hanging wall of the Yallourn Monoclinal Fault, whilst Yallourn is located on the footwall.</w:t>
      </w:r>
    </w:p>
    <w:p w14:paraId="2753153A" w14:textId="3045949E" w:rsidR="00682750" w:rsidRDefault="00682750" w:rsidP="001F582E">
      <w:pPr>
        <w:pStyle w:val="BodyTextFirstIndent"/>
        <w:numPr>
          <w:ilvl w:val="0"/>
          <w:numId w:val="229"/>
        </w:numPr>
      </w:pPr>
      <w:r>
        <w:t>The location of the reservoir with respect to the fault is important.  A reservoir existing on the footwall of a reverse or normal fault, or over one block of a strike-slip fault would generally have a stabilizing effect, while a reservoir existing on the hanging wall of a reverse or normal fault, or directly over a vertical strike-slip fault, would have a destabilizing effect.</w:t>
      </w:r>
    </w:p>
    <w:p w14:paraId="39622458" w14:textId="0F933EF5" w:rsidR="00682750" w:rsidRDefault="00682750" w:rsidP="001F582E">
      <w:pPr>
        <w:pStyle w:val="BodyTextFirstIndent"/>
        <w:numPr>
          <w:ilvl w:val="0"/>
          <w:numId w:val="229"/>
        </w:numPr>
      </w:pPr>
      <w:r>
        <w:t xml:space="preserve">The faults must be critically stressed for triggered seismicity to occur. However, it is not possible to measure the current stress state.  </w:t>
      </w:r>
    </w:p>
    <w:p w14:paraId="05190862" w14:textId="58E4086B" w:rsidR="00682750" w:rsidRDefault="00682750" w:rsidP="001F582E">
      <w:pPr>
        <w:pStyle w:val="BodyTextFirstIndent"/>
        <w:numPr>
          <w:ilvl w:val="0"/>
          <w:numId w:val="229"/>
        </w:numPr>
      </w:pPr>
      <w:r>
        <w:t>The rock must be porous enough to be able to accept fluids, but the permeability must be low enough to allow pore pressure build-up.  The penetration of fluids into the rocks must be at such rates and pressures that the formation pore pressures are significantly increased over a large area.</w:t>
      </w:r>
    </w:p>
    <w:p w14:paraId="2C6344DC" w14:textId="2AADC8E6" w:rsidR="00682750" w:rsidRDefault="00682750" w:rsidP="001F582E">
      <w:pPr>
        <w:pStyle w:val="BodyTextFirstIndent"/>
        <w:numPr>
          <w:ilvl w:val="0"/>
          <w:numId w:val="229"/>
        </w:numPr>
      </w:pPr>
      <w:r>
        <w:t>The other factors that may play a role in triggering seismicity, include:</w:t>
      </w:r>
    </w:p>
    <w:p w14:paraId="77557AAB" w14:textId="7F76D24A" w:rsidR="00682750" w:rsidRDefault="00682750" w:rsidP="000C7103">
      <w:pPr>
        <w:pStyle w:val="BodyTextFirstIndent"/>
        <w:numPr>
          <w:ilvl w:val="1"/>
          <w:numId w:val="230"/>
        </w:numPr>
      </w:pPr>
      <w:r>
        <w:t>Height of the water column in the reservoir,</w:t>
      </w:r>
    </w:p>
    <w:p w14:paraId="254FEEA7" w14:textId="7B8EECB8" w:rsidR="00682750" w:rsidRDefault="00682750" w:rsidP="000C7103">
      <w:pPr>
        <w:pStyle w:val="BodyTextFirstIndent"/>
        <w:numPr>
          <w:ilvl w:val="1"/>
          <w:numId w:val="230"/>
        </w:numPr>
      </w:pPr>
      <w:r>
        <w:t xml:space="preserve">Reservoir volume, </w:t>
      </w:r>
    </w:p>
    <w:p w14:paraId="06835251" w14:textId="172A361A" w:rsidR="00682750" w:rsidRDefault="00682750" w:rsidP="000C7103">
      <w:pPr>
        <w:pStyle w:val="BodyTextFirstIndent"/>
        <w:numPr>
          <w:ilvl w:val="1"/>
          <w:numId w:val="230"/>
        </w:numPr>
      </w:pPr>
      <w:r>
        <w:t>Rate of increase in water levels and</w:t>
      </w:r>
    </w:p>
    <w:p w14:paraId="76F99223" w14:textId="74E701C3" w:rsidR="00682750" w:rsidRDefault="00682750" w:rsidP="000C7103">
      <w:pPr>
        <w:pStyle w:val="BodyTextFirstIndent"/>
        <w:numPr>
          <w:ilvl w:val="1"/>
          <w:numId w:val="230"/>
        </w:numPr>
      </w:pPr>
      <w:r>
        <w:t>Duration of retention of highwater level.</w:t>
      </w:r>
    </w:p>
    <w:p w14:paraId="5F684911" w14:textId="1B173098" w:rsidR="00682750" w:rsidRDefault="007312EF" w:rsidP="009F7F00">
      <w:pPr>
        <w:pStyle w:val="Heading4"/>
      </w:pPr>
      <w:r>
        <w:t>A</w:t>
      </w:r>
      <w:r w:rsidR="00682750">
        <w:t>ssessment of Lake Characteristics</w:t>
      </w:r>
    </w:p>
    <w:p w14:paraId="3EC7F0DC" w14:textId="2D542319" w:rsidR="00682750" w:rsidRDefault="00682750" w:rsidP="00605F79">
      <w:r>
        <w:t>The distinction between tectonic (natural), triggered, and induced seismicity is relevant for this assessment. Tectonic (natural) seismicity is, in the simplest terms, the result of natural processes, mainly tectonic, where the progressive accumulation of tectonic strain surpasses the strength of the rock and is released by sudden dislocation along geological faults. Tectonic seismicity relevant to Yallourn and its site-specific seismic hazard is included in the PSM report (PSM4487-</w:t>
      </w:r>
      <w:r w:rsidR="007312EF">
        <w:t>200</w:t>
      </w:r>
      <w:r>
        <w:t>R</w:t>
      </w:r>
      <w:r w:rsidR="008F0880">
        <w:t xml:space="preserve"> </w:t>
      </w:r>
      <w:r w:rsidR="008F088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8F0880">
        <w:fldChar w:fldCharType="separate"/>
      </w:r>
      <w:r w:rsidR="008F0880">
        <w:rPr>
          <w:noProof/>
        </w:rPr>
        <w:t>(PSM 2025b)</w:t>
      </w:r>
      <w:r w:rsidR="008F0880">
        <w:fldChar w:fldCharType="end"/>
      </w:r>
      <w:r>
        <w:t>).</w:t>
      </w:r>
    </w:p>
    <w:p w14:paraId="1770000A" w14:textId="77777777" w:rsidR="00682750" w:rsidRDefault="00682750" w:rsidP="00605F79">
      <w:r>
        <w:t xml:space="preserve">Triggered or induced earthquakes, also known as anthropogenic earthquakes, are associated with human activity, including filling of large water reservoirs, mining activity and hydraulic fracturing. This report focuses on triggered earthquakes associated with water reservoir impounding. </w:t>
      </w:r>
    </w:p>
    <w:p w14:paraId="3EBE4A7D" w14:textId="77777777" w:rsidR="00682750" w:rsidRDefault="00682750" w:rsidP="00605F79">
      <w:r>
        <w:t xml:space="preserve">The terms triggered or induced are often used interchangeably. In this report the following definitions are used: </w:t>
      </w:r>
    </w:p>
    <w:p w14:paraId="253C627F" w14:textId="157DF003" w:rsidR="00682750" w:rsidRDefault="00682750" w:rsidP="000C7103">
      <w:pPr>
        <w:pStyle w:val="BodyTextFirstIndent"/>
        <w:numPr>
          <w:ilvl w:val="0"/>
          <w:numId w:val="231"/>
        </w:numPr>
      </w:pPr>
      <w:r w:rsidRPr="007312EF">
        <w:rPr>
          <w:b/>
          <w:bCs/>
        </w:rPr>
        <w:t>Triggered</w:t>
      </w:r>
      <w:r>
        <w:t xml:space="preserve"> earthquakes are earthquakes where only a small fraction of the stress changes or the energy released by the earthquake is accounted for by the causative </w:t>
      </w:r>
      <w:r w:rsidR="00A40330">
        <w:t xml:space="preserve">anthropogenic </w:t>
      </w:r>
      <w:r>
        <w:t>activity. In case of triggered seismicity, tectonic loading is the major contributor to the energy released in the earthquake.</w:t>
      </w:r>
    </w:p>
    <w:p w14:paraId="189B67BF" w14:textId="2548976E" w:rsidR="00682750" w:rsidRDefault="00682750" w:rsidP="000C7103">
      <w:pPr>
        <w:pStyle w:val="BodyTextFirstIndent"/>
        <w:numPr>
          <w:ilvl w:val="0"/>
          <w:numId w:val="231"/>
        </w:numPr>
      </w:pPr>
      <w:r w:rsidRPr="007312EF">
        <w:rPr>
          <w:b/>
          <w:bCs/>
        </w:rPr>
        <w:t>Induced</w:t>
      </w:r>
      <w:r>
        <w:t xml:space="preserve"> seismicity alternatively occurs when the causative anthropogenic activity is responsible for most of the energy released by the earthquake.</w:t>
      </w:r>
    </w:p>
    <w:p w14:paraId="1CE7DA6A" w14:textId="77777777" w:rsidR="00682750" w:rsidRDefault="00682750" w:rsidP="00605F79">
      <w:r>
        <w:t>Due to the small (relative to geological processes) stress changes caused by lake filling, earthquakes occurring in the vicinity of water reservoirs during and or after their filling fall under the category of triggered earthquakes.</w:t>
      </w:r>
    </w:p>
    <w:p w14:paraId="05B2C7B0" w14:textId="77777777" w:rsidR="00682750" w:rsidRDefault="00682750" w:rsidP="00605F79">
      <w:r>
        <w:t>Geological faults slip when the shear stress acting parallel to the fault surface exceeds the natural resistance of the shear strength of the fault. A fault must be subjected to substantial shear stress to slip and generate an earthquake, that is the fault must be critically stressed. A slip on the fault may be triggered by either increasing the shear stress or reducing the fault’s strength. The strength depends on the effective normal stress confining the fault, which decreases with increasing pore pressure, thereby weakening the fault. The loss or gain of overlying mass, introduction of fluid into a fault zone, or the imposition of vertical and/or horizontal stress by other means, for example stress transfer from nearby earthquakes, can bring a fault closer to failure.</w:t>
      </w:r>
    </w:p>
    <w:p w14:paraId="106CF44A" w14:textId="77777777" w:rsidR="00556DBF" w:rsidRDefault="00556DBF">
      <w:pPr>
        <w:spacing w:after="0" w:line="240" w:lineRule="auto"/>
      </w:pPr>
      <w:r>
        <w:br w:type="page"/>
      </w:r>
    </w:p>
    <w:p w14:paraId="36A360BD" w14:textId="0114A790" w:rsidR="00682750" w:rsidRDefault="00682750" w:rsidP="00605F79">
      <w:r>
        <w:t>Water / lake impoundment may trigger seismicity by two main mechanisms:</w:t>
      </w:r>
    </w:p>
    <w:p w14:paraId="34C2F62C" w14:textId="6C4F9FCE" w:rsidR="00682750" w:rsidRDefault="00682750" w:rsidP="000C7103">
      <w:pPr>
        <w:pStyle w:val="BodyTextFirstIndent"/>
        <w:numPr>
          <w:ilvl w:val="0"/>
          <w:numId w:val="232"/>
        </w:numPr>
      </w:pPr>
      <w:r>
        <w:t>The weight of the water changes the stress field under the reservoir (increased shear stresses). These induced-stresses at depth, where earthquakes occur are very small, of the order of 0.1 MPa, which is much smaller than the 1–10 MPa stress change typical in earthquakes.</w:t>
      </w:r>
    </w:p>
    <w:p w14:paraId="366AC2B6" w14:textId="2813A6E7" w:rsidR="00682750" w:rsidRDefault="00682750" w:rsidP="000C7103">
      <w:pPr>
        <w:pStyle w:val="BodyTextFirstIndent"/>
        <w:numPr>
          <w:ilvl w:val="0"/>
          <w:numId w:val="232"/>
        </w:numPr>
      </w:pPr>
      <w:r>
        <w:t xml:space="preserve">The increased porewater pressures within existing faults may decrease the stress required to cause an earthquake due to: </w:t>
      </w:r>
    </w:p>
    <w:p w14:paraId="38BC99F5" w14:textId="0CF71CC2" w:rsidR="00682750" w:rsidRDefault="00682750" w:rsidP="000C7103">
      <w:pPr>
        <w:pStyle w:val="BodyTextFirstIndent"/>
        <w:numPr>
          <w:ilvl w:val="1"/>
          <w:numId w:val="232"/>
        </w:numPr>
      </w:pPr>
      <w:r>
        <w:t>Increases in pore pressure in the underlying rock (due to decrease in pore volume as a consequence of compaction under the weight of the water load). This occurs almost immediately after filling.</w:t>
      </w:r>
    </w:p>
    <w:p w14:paraId="366B1DAD" w14:textId="6E6A5F28" w:rsidR="00682750" w:rsidRDefault="00682750" w:rsidP="000C7103">
      <w:pPr>
        <w:pStyle w:val="BodyTextFirstIndent"/>
        <w:numPr>
          <w:ilvl w:val="1"/>
          <w:numId w:val="232"/>
        </w:numPr>
      </w:pPr>
      <w:r>
        <w:t>Diffusion of reservoir water through porous rocks under the reservoir. This is not an instantaneous effect as it depends on the permeability of the rock, but it increases with time. It may take years for the pore pressure to increase at depths of kilometres.</w:t>
      </w:r>
    </w:p>
    <w:p w14:paraId="465E4F3D" w14:textId="77777777" w:rsidR="00682750" w:rsidRDefault="00682750" w:rsidP="00605F79">
      <w:r>
        <w:t>As a result, triggered seismicity may occur immediately after filling or may be delayed for years depending on the controlling mechanism, that is changes in stress or pore pressure.  For seismicity to be triggered from either mechanism, the faults must already be critically stressed and close to failure, as the changes in stress caused by the lake are relatively small compared to those occurring via natural processes.</w:t>
      </w:r>
    </w:p>
    <w:p w14:paraId="7EBC0E08" w14:textId="640991F9" w:rsidR="00682750" w:rsidRDefault="00682750" w:rsidP="009F7F00">
      <w:pPr>
        <w:pStyle w:val="Heading3"/>
      </w:pPr>
      <w:r>
        <w:t>Findings</w:t>
      </w:r>
    </w:p>
    <w:p w14:paraId="2D574EF6" w14:textId="089639C4" w:rsidR="007312EF" w:rsidRDefault="007312EF" w:rsidP="007312EF">
      <w:pPr>
        <w:pStyle w:val="BodyTextFirstIndent"/>
        <w:ind w:firstLine="0"/>
      </w:pPr>
      <w:r>
        <w:t>The two main factors for lake triggered seismicity to occur are</w:t>
      </w:r>
      <w:r w:rsidR="00011CC0">
        <w:t xml:space="preserve"> </w:t>
      </w:r>
      <w:r w:rsidR="00011CC0">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011CC0">
        <w:fldChar w:fldCharType="separate"/>
      </w:r>
      <w:r w:rsidR="00011CC0">
        <w:rPr>
          <w:noProof/>
        </w:rPr>
        <w:t>(PSM 2025b)</w:t>
      </w:r>
      <w:r w:rsidR="00011CC0">
        <w:fldChar w:fldCharType="end"/>
      </w:r>
      <w:r>
        <w:t>:</w:t>
      </w:r>
    </w:p>
    <w:p w14:paraId="097CF7A1" w14:textId="285FCD1D" w:rsidR="007312EF" w:rsidRDefault="007312EF" w:rsidP="000C7103">
      <w:pPr>
        <w:pStyle w:val="BodyTextFirstIndent"/>
        <w:numPr>
          <w:ilvl w:val="0"/>
          <w:numId w:val="233"/>
        </w:numPr>
      </w:pPr>
      <w:r>
        <w:t>The rock mass and faults must be critically stressed and close to failure and</w:t>
      </w:r>
    </w:p>
    <w:p w14:paraId="1A34A12D" w14:textId="5133A68F" w:rsidR="007312EF" w:rsidRDefault="007312EF" w:rsidP="000C7103">
      <w:pPr>
        <w:pStyle w:val="BodyTextFirstIndent"/>
        <w:numPr>
          <w:ilvl w:val="0"/>
          <w:numId w:val="233"/>
        </w:numPr>
      </w:pPr>
      <w:r>
        <w:t>The location of the site with respect to the fault plays a role, where sites on the hanging wall are more likely to promote triggered seismicity.</w:t>
      </w:r>
    </w:p>
    <w:p w14:paraId="7017EBF9" w14:textId="77777777" w:rsidR="007312EF" w:rsidRDefault="007312EF" w:rsidP="007312EF">
      <w:pPr>
        <w:pStyle w:val="BodyTextFirstIndent"/>
        <w:ind w:firstLine="0"/>
      </w:pPr>
      <w:r>
        <w:t>Consequently, the location of Yallourn Mine with respect to local faults and their current stress state are very relevant for this study. The three known major faults closest to Yallourn are:</w:t>
      </w:r>
    </w:p>
    <w:p w14:paraId="60C4AB3D" w14:textId="74F787B5" w:rsidR="007312EF" w:rsidRDefault="007312EF" w:rsidP="000C7103">
      <w:pPr>
        <w:pStyle w:val="BodyTextFirstIndent"/>
        <w:numPr>
          <w:ilvl w:val="0"/>
          <w:numId w:val="234"/>
        </w:numPr>
      </w:pPr>
      <w:r>
        <w:t>Haunted Hills Fault</w:t>
      </w:r>
    </w:p>
    <w:p w14:paraId="73EA1FB2" w14:textId="09A5F50C" w:rsidR="007312EF" w:rsidRDefault="007312EF" w:rsidP="000C7103">
      <w:pPr>
        <w:pStyle w:val="BodyTextFirstIndent"/>
        <w:numPr>
          <w:ilvl w:val="0"/>
          <w:numId w:val="234"/>
        </w:numPr>
      </w:pPr>
      <w:r>
        <w:t>Yallourn Monoclinal Fault</w:t>
      </w:r>
    </w:p>
    <w:p w14:paraId="77CED603" w14:textId="786B5B14" w:rsidR="007312EF" w:rsidRDefault="007312EF" w:rsidP="000C7103">
      <w:pPr>
        <w:pStyle w:val="BodyTextFirstIndent"/>
        <w:numPr>
          <w:ilvl w:val="0"/>
          <w:numId w:val="234"/>
        </w:numPr>
      </w:pPr>
      <w:r>
        <w:t>Morwell Fault</w:t>
      </w:r>
    </w:p>
    <w:p w14:paraId="54F53616" w14:textId="15D377D6" w:rsidR="007312EF" w:rsidRDefault="007312EF" w:rsidP="007312EF">
      <w:pPr>
        <w:pStyle w:val="BodyTextFirstIndent"/>
        <w:ind w:firstLine="0"/>
      </w:pPr>
      <w:r>
        <w:t xml:space="preserve">The characteristics of the faults from the </w:t>
      </w:r>
      <w:r w:rsidR="00215A22">
        <w:t>national fault source model</w:t>
      </w:r>
      <w:r>
        <w:t xml:space="preserve"> indicate:</w:t>
      </w:r>
    </w:p>
    <w:p w14:paraId="5E28D3B7" w14:textId="0E5D0E89" w:rsidR="007312EF" w:rsidRDefault="007312EF" w:rsidP="000C7103">
      <w:pPr>
        <w:pStyle w:val="BodyTextFirstIndent"/>
        <w:numPr>
          <w:ilvl w:val="0"/>
          <w:numId w:val="235"/>
        </w:numPr>
      </w:pPr>
      <w:r>
        <w:t>The current stress state of the faults is unknown and cannot be accurately assessed.</w:t>
      </w:r>
    </w:p>
    <w:p w14:paraId="5F4EF8A2" w14:textId="4BB95DF4" w:rsidR="007312EF" w:rsidRDefault="007312EF" w:rsidP="000C7103">
      <w:pPr>
        <w:pStyle w:val="BodyTextFirstIndent"/>
        <w:numPr>
          <w:ilvl w:val="0"/>
          <w:numId w:val="235"/>
        </w:numPr>
      </w:pPr>
      <w:r>
        <w:t xml:space="preserve">Yallourn is located in the footwall of two of the most relevant faults the Haunted Hills and Yallourn Monoclinal Faults. </w:t>
      </w:r>
      <w:r w:rsidR="004F0E00" w:rsidRPr="00940751">
        <w:t>As a result, the site lies on the structurally more stable side of these two geological structures</w:t>
      </w:r>
      <w:r w:rsidR="004F0E00" w:rsidRPr="004F0E00">
        <w:t>.</w:t>
      </w:r>
      <w:r w:rsidR="004F0E00">
        <w:rPr>
          <w:b/>
          <w:bCs/>
        </w:rPr>
        <w:t xml:space="preserve"> </w:t>
      </w:r>
    </w:p>
    <w:p w14:paraId="73A540EE" w14:textId="3143ACA7" w:rsidR="007312EF" w:rsidRDefault="007312EF" w:rsidP="000C7103">
      <w:pPr>
        <w:pStyle w:val="BodyTextFirstIndent"/>
        <w:numPr>
          <w:ilvl w:val="0"/>
          <w:numId w:val="235"/>
        </w:numPr>
      </w:pPr>
      <w:r>
        <w:t>The dip direction of the Morwell Monoclinal Fault is uncertain and therefore whether Yallourn Mine is in the hanging wall or footwall is not known.</w:t>
      </w:r>
    </w:p>
    <w:p w14:paraId="25B8E1C0" w14:textId="77777777" w:rsidR="007312EF" w:rsidRDefault="007312EF" w:rsidP="007312EF">
      <w:pPr>
        <w:pStyle w:val="BodyTextFirstIndent"/>
        <w:ind w:firstLine="0"/>
      </w:pPr>
      <w:r>
        <w:t xml:space="preserve">The conclusions relative to the Yallourn Mine Lakes are: </w:t>
      </w:r>
    </w:p>
    <w:p w14:paraId="40B93CD2" w14:textId="280F25C7" w:rsidR="007312EF" w:rsidRDefault="007312EF" w:rsidP="000C7103">
      <w:pPr>
        <w:pStyle w:val="BodyTextFirstIndent"/>
        <w:numPr>
          <w:ilvl w:val="0"/>
          <w:numId w:val="236"/>
        </w:numPr>
      </w:pPr>
      <w:r>
        <w:t xml:space="preserve">The probability of triggering earthquakes as a result of filling of the pit lakes </w:t>
      </w:r>
      <w:r w:rsidR="00FB0E26">
        <w:t>is considered</w:t>
      </w:r>
      <w:r>
        <w:t xml:space="preserve"> to be low, as many of the factors reported to play a role in triggering seismicity are not applicable to Yallourn.</w:t>
      </w:r>
    </w:p>
    <w:p w14:paraId="1D5F155D" w14:textId="0A05C29B" w:rsidR="007312EF" w:rsidRDefault="00FB0E26" w:rsidP="000C7103">
      <w:pPr>
        <w:pStyle w:val="BodyTextFirstIndent"/>
        <w:numPr>
          <w:ilvl w:val="0"/>
          <w:numId w:val="236"/>
        </w:numPr>
      </w:pPr>
      <w:r>
        <w:t>However, c</w:t>
      </w:r>
      <w:r w:rsidR="007312EF">
        <w:t>onsidering the unknowns, uncertainties in the knowledge of processes related to triggered seismicity, the unknown current stress state of the faults and uncertainties around mass hydrogeological conditions; the risk of triggering some seismicity cannot be quantified.</w:t>
      </w:r>
    </w:p>
    <w:p w14:paraId="63C358CA" w14:textId="1259429C" w:rsidR="007312EF" w:rsidRDefault="007312EF" w:rsidP="000C7103">
      <w:pPr>
        <w:pStyle w:val="BodyTextFirstIndent"/>
        <w:numPr>
          <w:ilvl w:val="0"/>
          <w:numId w:val="236"/>
        </w:numPr>
      </w:pPr>
      <w:r>
        <w:t xml:space="preserve">Notwithstanding this the literature shows that: </w:t>
      </w:r>
    </w:p>
    <w:p w14:paraId="58322C93" w14:textId="2E4FE881" w:rsidR="007312EF" w:rsidRDefault="007312EF" w:rsidP="000C7103">
      <w:pPr>
        <w:pStyle w:val="BodyTextFirstIndent"/>
        <w:numPr>
          <w:ilvl w:val="1"/>
          <w:numId w:val="236"/>
        </w:numPr>
      </w:pPr>
      <w:r>
        <w:t xml:space="preserve">It is not possible to accurately determine the number or frequency of any earthquakes that may be potentially triggered. </w:t>
      </w:r>
    </w:p>
    <w:p w14:paraId="17E4F286" w14:textId="2F5B6CF2" w:rsidR="007312EF" w:rsidRDefault="007312EF" w:rsidP="000C7103">
      <w:pPr>
        <w:pStyle w:val="BodyTextFirstIndent"/>
        <w:numPr>
          <w:ilvl w:val="1"/>
          <w:numId w:val="236"/>
        </w:numPr>
      </w:pPr>
      <w:r>
        <w:t xml:space="preserve">However, if seismicity is triggered, this seismicity is most likely to be of small magnitude (magnitude ≤ 4).  </w:t>
      </w:r>
    </w:p>
    <w:p w14:paraId="4538C077" w14:textId="15ED1624" w:rsidR="007312EF" w:rsidRDefault="007312EF" w:rsidP="000C7103">
      <w:pPr>
        <w:pStyle w:val="BodyTextFirstIndent"/>
        <w:numPr>
          <w:ilvl w:val="1"/>
          <w:numId w:val="236"/>
        </w:numPr>
      </w:pPr>
      <w:r>
        <w:t>There is a possibility that larger magnitudes (magnitude ~ 5) may occur, but for these magnitudes to occur the prevailing stress state must be critical and fault orientations with respect to lakes must be favourable.</w:t>
      </w:r>
    </w:p>
    <w:p w14:paraId="6EE83F2D" w14:textId="72BD47FE" w:rsidR="00CE4D0D" w:rsidRPr="00CE4D0D" w:rsidRDefault="007312EF" w:rsidP="00FC27D6">
      <w:r>
        <w:t>Despite the relatively higher seismic hazard of the region where Yallourn is located, compared with other regions in Australia, anecdotal evidence indicates that Yallourn has not experienced significant damage and/or any slope failure as a consequence of the recorded earthquake activity to date. This provides context for any potential damage at Yallourn and the surrounding area from triggered seismicity. Any potential lake triggered seismicity is anticipated to be limited to small magnitude earthquakes which pose a minor threat in terms of physical damage. The potential impact associated with an event of larger magnitude (~5) can be inferred from impact of similar tectonic earthquake magnitudes at Yallourn (refer Section</w:t>
      </w:r>
      <w:r w:rsidR="006F68BB">
        <w:t xml:space="preserve"> </w:t>
      </w:r>
      <w:r w:rsidR="006F68BB">
        <w:fldChar w:fldCharType="begin"/>
      </w:r>
      <w:r w:rsidR="006F68BB">
        <w:instrText xml:space="preserve"> REF _Ref195685490 \n \h </w:instrText>
      </w:r>
      <w:r w:rsidR="00605F79">
        <w:instrText xml:space="preserve"> \* MERGEFORMAT </w:instrText>
      </w:r>
      <w:r w:rsidR="006F68BB">
        <w:fldChar w:fldCharType="separate"/>
      </w:r>
      <w:r w:rsidR="00D35BC0">
        <w:t>8.10</w:t>
      </w:r>
      <w:r w:rsidR="006F68BB">
        <w:fldChar w:fldCharType="end"/>
      </w:r>
      <w:r>
        <w:t>).</w:t>
      </w:r>
      <w:r w:rsidR="00682750">
        <w:br w:type="page"/>
      </w:r>
    </w:p>
    <w:p w14:paraId="34D8DC67" w14:textId="28AA4669" w:rsidR="00197B74" w:rsidRDefault="0035445E" w:rsidP="009C4FF5">
      <w:pPr>
        <w:pStyle w:val="Heading2"/>
      </w:pPr>
      <w:bookmarkStart w:id="706" w:name="_Toc210049058"/>
      <w:r>
        <w:t xml:space="preserve">Summary of </w:t>
      </w:r>
      <w:r w:rsidR="001F1B2B">
        <w:t>Modelling and Technical Studies</w:t>
      </w:r>
      <w:bookmarkEnd w:id="706"/>
    </w:p>
    <w:p w14:paraId="0D73EA5B" w14:textId="0FC7CC7F" w:rsidR="001F1B2B" w:rsidRDefault="001F1B2B" w:rsidP="001F1B2B">
      <w:r>
        <w:t xml:space="preserve">Since initial EES approval of the lake rehabilitation concept in </w:t>
      </w:r>
      <w:r w:rsidR="00135D3B">
        <w:t xml:space="preserve">2000 and then 2002 through the Supplementary EES, it was recognised that further technical research was </w:t>
      </w:r>
      <w:r w:rsidR="00B23E04">
        <w:t xml:space="preserve">needed to gain a greater understanding </w:t>
      </w:r>
      <w:r w:rsidR="00512656">
        <w:t>of geotechnical, water quantity, water quality, other environmental issues, and risk.</w:t>
      </w:r>
    </w:p>
    <w:p w14:paraId="7AE2A32D" w14:textId="77777777" w:rsidR="006802BE" w:rsidRDefault="00512656" w:rsidP="001F1B2B">
      <w:r>
        <w:t xml:space="preserve">This </w:t>
      </w:r>
      <w:r w:rsidR="006802BE">
        <w:t>position was echoed by the HMFI which also recommended further research into the preferred lake concept.</w:t>
      </w:r>
    </w:p>
    <w:p w14:paraId="4F653695" w14:textId="6A8F1977" w:rsidR="00F74FB8" w:rsidRDefault="006802BE" w:rsidP="00F74FB8">
      <w:r>
        <w:t xml:space="preserve">This section </w:t>
      </w:r>
      <w:r w:rsidR="00C44C9A">
        <w:t>summarises</w:t>
      </w:r>
      <w:r>
        <w:t xml:space="preserve"> the additional </w:t>
      </w:r>
      <w:r w:rsidR="00926B96">
        <w:t>technical studies completed since EES approval</w:t>
      </w:r>
      <w:r w:rsidR="00433123">
        <w:t xml:space="preserve">, </w:t>
      </w:r>
      <w:r w:rsidR="00C44C9A">
        <w:t xml:space="preserve">and the major follow </w:t>
      </w:r>
      <w:r w:rsidR="00F74FB8">
        <w:t>up considerations</w:t>
      </w:r>
      <w:r w:rsidR="00433123">
        <w:t xml:space="preserve"> for rehabilitation design and implementation</w:t>
      </w:r>
      <w:r w:rsidR="00F74FB8">
        <w:t xml:space="preserve">: </w:t>
      </w:r>
    </w:p>
    <w:p w14:paraId="1509F7D4" w14:textId="28DFDB3F" w:rsidR="000F7270" w:rsidRPr="00B54490" w:rsidRDefault="001A3DF7" w:rsidP="000C511A">
      <w:pPr>
        <w:pStyle w:val="ListParagraph"/>
      </w:pPr>
      <w:r w:rsidRPr="00B54490">
        <w:t xml:space="preserve">Large flood events </w:t>
      </w:r>
      <w:r w:rsidR="00DB4ACD" w:rsidRPr="00B54490">
        <w:t xml:space="preserve">that exceed design levels </w:t>
      </w:r>
      <w:r w:rsidR="002A29B9" w:rsidRPr="00B54490">
        <w:t>are likely to</w:t>
      </w:r>
      <w:r w:rsidRPr="00B54490">
        <w:t xml:space="preserve"> occur in the future and the rehabilitation design needs to account for these</w:t>
      </w:r>
      <w:r w:rsidR="00815580" w:rsidRPr="00B54490">
        <w:t xml:space="preserve"> by incorporating appropriate flood resilience measures</w:t>
      </w:r>
      <w:r w:rsidR="00797438" w:rsidRPr="00B54490">
        <w:t xml:space="preserve"> such as spillways</w:t>
      </w:r>
      <w:r w:rsidR="00815580" w:rsidRPr="00B54490">
        <w:t>.</w:t>
      </w:r>
    </w:p>
    <w:p w14:paraId="11726066" w14:textId="5238D103" w:rsidR="00012500" w:rsidRPr="000A614C" w:rsidRDefault="00A14003" w:rsidP="000C511A">
      <w:pPr>
        <w:pStyle w:val="ListParagraph"/>
      </w:pPr>
      <w:r w:rsidRPr="000A614C">
        <w:t xml:space="preserve">There is a large peripheral catchment around the Yallourn Mine which creates </w:t>
      </w:r>
      <w:r w:rsidR="00433123" w:rsidRPr="000A614C">
        <w:t xml:space="preserve">a </w:t>
      </w:r>
      <w:r w:rsidRPr="000A614C">
        <w:t xml:space="preserve">geotechnical hazard if not managed appropriately.  </w:t>
      </w:r>
      <w:r w:rsidR="00887CAE" w:rsidRPr="000A614C">
        <w:t xml:space="preserve">Directing </w:t>
      </w:r>
      <w:r w:rsidR="00233E31" w:rsidRPr="000A614C">
        <w:t>this</w:t>
      </w:r>
      <w:r w:rsidR="00887CAE" w:rsidRPr="000A614C">
        <w:t xml:space="preserve"> water into the mine as quickly as possible limits geotechnical risk. </w:t>
      </w:r>
    </w:p>
    <w:p w14:paraId="105065BC" w14:textId="2770B0BB" w:rsidR="00400664" w:rsidRPr="000A614C" w:rsidRDefault="00400664" w:rsidP="000C511A">
      <w:pPr>
        <w:pStyle w:val="ListParagraph"/>
      </w:pPr>
      <w:r>
        <w:t xml:space="preserve">Groundwater levels, flows, and flux are critical geotechnical stability inputs.  Understanding these groundwater processes </w:t>
      </w:r>
      <w:r w:rsidR="00CE628A">
        <w:t>allows us to accurately calculate geotechnical stability for block slide and floor heave failures.  Limiting groundwater extraction will limit regional subsidence.</w:t>
      </w:r>
    </w:p>
    <w:p w14:paraId="0834B0E0" w14:textId="7672B837" w:rsidR="00D33FB0" w:rsidRPr="000A614C" w:rsidRDefault="0063362D" w:rsidP="000C511A">
      <w:pPr>
        <w:pStyle w:val="ListParagraph"/>
      </w:pPr>
      <w:r w:rsidRPr="000A614C">
        <w:t xml:space="preserve">Geotechnical conditions are stable </w:t>
      </w:r>
      <w:r w:rsidR="00917F23" w:rsidRPr="000A614C">
        <w:t xml:space="preserve">in a pit lake setting with </w:t>
      </w:r>
      <w:r w:rsidR="00890D30" w:rsidRPr="000A614C">
        <w:t>appropriate</w:t>
      </w:r>
      <w:r w:rsidR="00917F23" w:rsidRPr="000A614C">
        <w:t xml:space="preserve"> buttressing </w:t>
      </w:r>
      <w:r w:rsidR="00890D30" w:rsidRPr="000A614C">
        <w:t>volumes quantified</w:t>
      </w:r>
      <w:r w:rsidR="000A2F7A" w:rsidRPr="000A614C">
        <w:t>.  In comparison, the dry void geotechnical buttressing requirements analysed by the LVRRS</w:t>
      </w:r>
      <w:r w:rsidR="008F7ACA" w:rsidRPr="000A614C">
        <w:t xml:space="preserve"> (2020)</w:t>
      </w:r>
      <w:r w:rsidR="000A2F7A" w:rsidRPr="000A614C">
        <w:t xml:space="preserve"> require more material than Victoria’s </w:t>
      </w:r>
      <w:r w:rsidR="000F7270" w:rsidRPr="000A614C">
        <w:t xml:space="preserve">total quarrying capability </w:t>
      </w:r>
      <w:r w:rsidR="0064419B" w:rsidRPr="000A614C">
        <w:t xml:space="preserve">for a </w:t>
      </w:r>
      <w:r w:rsidR="004C63E0" w:rsidRPr="000A614C">
        <w:t>three-year</w:t>
      </w:r>
      <w:r w:rsidR="0064419B" w:rsidRPr="000A614C">
        <w:t xml:space="preserve"> </w:t>
      </w:r>
      <w:r w:rsidR="00C71A87" w:rsidRPr="000A614C">
        <w:t>period and</w:t>
      </w:r>
      <w:r w:rsidR="000F7270" w:rsidRPr="000A614C">
        <w:t xml:space="preserve"> added active management.</w:t>
      </w:r>
    </w:p>
    <w:p w14:paraId="4458BA2C" w14:textId="2A65AA4D" w:rsidR="00512656" w:rsidRPr="000A614C" w:rsidRDefault="00D33FB0" w:rsidP="000C511A">
      <w:pPr>
        <w:pStyle w:val="ListParagraph"/>
      </w:pPr>
      <w:r w:rsidRPr="000A614C">
        <w:t xml:space="preserve">Earthquakes will cause mine batters to move, however these displacements are within historical tolerances. </w:t>
      </w:r>
      <w:r w:rsidR="006802BE" w:rsidRPr="000A614C">
        <w:t xml:space="preserve"> </w:t>
      </w:r>
    </w:p>
    <w:p w14:paraId="751F5443" w14:textId="06CBC772" w:rsidR="00FB4BE8" w:rsidRPr="000A614C" w:rsidRDefault="000A6594" w:rsidP="000C511A">
      <w:pPr>
        <w:pStyle w:val="ListParagraph"/>
      </w:pPr>
      <w:r w:rsidRPr="000A614C">
        <w:t>The MRD requires additional work to ensure long-term capability</w:t>
      </w:r>
      <w:r w:rsidR="0088485D" w:rsidRPr="000A614C">
        <w:t>, these works include surface stabilisation,</w:t>
      </w:r>
      <w:r w:rsidR="008D6231" w:rsidRPr="000A614C">
        <w:t xml:space="preserve"> flood spillways, and levee reshaping</w:t>
      </w:r>
      <w:r w:rsidR="00FB4BE8" w:rsidRPr="000A614C">
        <w:t>.</w:t>
      </w:r>
      <w:r w:rsidR="007056C7" w:rsidRPr="000A614C">
        <w:t xml:space="preserve">  Similar to the geotechnical setting, water </w:t>
      </w:r>
      <w:r w:rsidR="009B2663" w:rsidRPr="000A614C">
        <w:t>provides stabilisation better than the dry void scenario.</w:t>
      </w:r>
    </w:p>
    <w:p w14:paraId="5493B22C" w14:textId="0154D843" w:rsidR="000F7270" w:rsidRPr="000A614C" w:rsidRDefault="004C2210" w:rsidP="000C511A">
      <w:pPr>
        <w:pStyle w:val="ListParagraph"/>
      </w:pPr>
      <w:r w:rsidRPr="000A614C">
        <w:t>Without pumping and intervention, t</w:t>
      </w:r>
      <w:r w:rsidR="00214965" w:rsidRPr="000A614C">
        <w:t>he mine will fill with water</w:t>
      </w:r>
      <w:r w:rsidRPr="000A614C">
        <w:t>.</w:t>
      </w:r>
      <w:r w:rsidR="00214965" w:rsidRPr="000A614C">
        <w:t xml:space="preserve"> </w:t>
      </w:r>
      <w:r w:rsidRPr="000A614C">
        <w:t xml:space="preserve"> T</w:t>
      </w:r>
      <w:r w:rsidR="00214965" w:rsidRPr="000A614C">
        <w:t xml:space="preserve">op up water </w:t>
      </w:r>
      <w:r w:rsidR="000A614C" w:rsidRPr="000A614C">
        <w:t xml:space="preserve">to maintain a stable lake level </w:t>
      </w:r>
      <w:r w:rsidRPr="000A614C">
        <w:t>may be required</w:t>
      </w:r>
      <w:r w:rsidR="00214965" w:rsidRPr="000A614C">
        <w:t xml:space="preserve"> in the future, depending on climate</w:t>
      </w:r>
      <w:r w:rsidR="00BC3369" w:rsidRPr="000A614C">
        <w:t xml:space="preserve"> conditions.</w:t>
      </w:r>
      <w:r w:rsidR="00214965" w:rsidRPr="000A614C">
        <w:t xml:space="preserve"> </w:t>
      </w:r>
      <w:r w:rsidR="0088485D" w:rsidRPr="000A614C">
        <w:t xml:space="preserve"> </w:t>
      </w:r>
    </w:p>
    <w:p w14:paraId="59969665" w14:textId="171F2E28" w:rsidR="00BC3369" w:rsidRPr="000A614C" w:rsidRDefault="000A614C" w:rsidP="000C511A">
      <w:pPr>
        <w:pStyle w:val="ListParagraph"/>
      </w:pPr>
      <w:r w:rsidRPr="000A614C">
        <w:t>It is expected that w</w:t>
      </w:r>
      <w:r w:rsidR="00BC3369" w:rsidRPr="000A614C">
        <w:t>ater quality will be suitable for many beneficial uses including recreation</w:t>
      </w:r>
      <w:r w:rsidR="002B6E69" w:rsidRPr="000A614C">
        <w:t xml:space="preserve"> and ecolog</w:t>
      </w:r>
      <w:r w:rsidR="003202AB" w:rsidRPr="000A614C">
        <w:t>y.  Future monitoring will be analysed against the modelled results.</w:t>
      </w:r>
      <w:r w:rsidR="00281F0E" w:rsidRPr="000A614C">
        <w:t xml:space="preserve">  Additional water quality modelling is also proposed.</w:t>
      </w:r>
    </w:p>
    <w:p w14:paraId="7D78C9C6" w14:textId="27EFA6D4" w:rsidR="00A810C9" w:rsidRPr="000A614C" w:rsidRDefault="00A810C9" w:rsidP="000C511A">
      <w:pPr>
        <w:pStyle w:val="ListParagraph"/>
      </w:pPr>
      <w:r w:rsidRPr="000A614C">
        <w:t>Any</w:t>
      </w:r>
      <w:r w:rsidR="006C28B2" w:rsidRPr="000A614C">
        <w:t xml:space="preserve"> pit lake</w:t>
      </w:r>
      <w:r w:rsidRPr="000A614C">
        <w:t xml:space="preserve"> interaction with groundwater systems will not change the beneficial uses of that groundwater.</w:t>
      </w:r>
    </w:p>
    <w:p w14:paraId="2024BDBA" w14:textId="0D43094E" w:rsidR="003202AB" w:rsidRPr="000A614C" w:rsidRDefault="00230E8D" w:rsidP="000C511A">
      <w:pPr>
        <w:pStyle w:val="ListParagraph"/>
      </w:pPr>
      <w:r w:rsidRPr="000A614C">
        <w:t>Through landform modelling, m</w:t>
      </w:r>
      <w:r w:rsidR="004E5B4E" w:rsidRPr="000A614C">
        <w:t>ost l</w:t>
      </w:r>
      <w:r w:rsidR="003202AB" w:rsidRPr="000A614C">
        <w:t xml:space="preserve">andforms are capable </w:t>
      </w:r>
      <w:r w:rsidR="004E5B4E" w:rsidRPr="000A614C">
        <w:t xml:space="preserve">of 120m slope lengths and 2.5:1 gradients at 80% vegetation cover.  </w:t>
      </w:r>
      <w:r w:rsidR="005200F4">
        <w:t xml:space="preserve">Otherwise, erosion </w:t>
      </w:r>
      <w:r w:rsidR="000B47A3">
        <w:t>will begin</w:t>
      </w:r>
      <w:r w:rsidR="005200F4">
        <w:t xml:space="preserve"> and limit the proposed beneficial land use.</w:t>
      </w:r>
      <w:r w:rsidR="004E5B4E" w:rsidRPr="000A614C">
        <w:t xml:space="preserve">  Progressive rehabilitation </w:t>
      </w:r>
      <w:r w:rsidR="009020F0" w:rsidRPr="000A614C">
        <w:t>completed</w:t>
      </w:r>
      <w:r w:rsidR="004E5B4E" w:rsidRPr="000A614C">
        <w:t xml:space="preserve"> </w:t>
      </w:r>
      <w:r w:rsidR="005200F4">
        <w:t xml:space="preserve">to date </w:t>
      </w:r>
      <w:r w:rsidR="009020F0" w:rsidRPr="000A614C">
        <w:t>confirms these predictions.</w:t>
      </w:r>
      <w:r w:rsidR="004E5B4E" w:rsidRPr="000A614C">
        <w:t xml:space="preserve"> </w:t>
      </w:r>
    </w:p>
    <w:p w14:paraId="73E2BF79" w14:textId="24A1F730" w:rsidR="000F6C49" w:rsidRPr="000A614C" w:rsidRDefault="00CF223E" w:rsidP="000C511A">
      <w:pPr>
        <w:pStyle w:val="ListParagraph"/>
      </w:pPr>
      <w:r w:rsidRPr="000A614C">
        <w:t>Maximum w</w:t>
      </w:r>
      <w:r w:rsidR="009020F0" w:rsidRPr="000A614C">
        <w:t xml:space="preserve">ave heights </w:t>
      </w:r>
      <w:r w:rsidR="00230E8D" w:rsidRPr="000A614C">
        <w:t>from the lake</w:t>
      </w:r>
      <w:r w:rsidR="009020F0" w:rsidRPr="000A614C">
        <w:t xml:space="preserve"> of up to </w:t>
      </w:r>
      <w:r w:rsidR="00AE78C6" w:rsidRPr="000A614C">
        <w:t>1.08m</w:t>
      </w:r>
      <w:r w:rsidRPr="000A614C">
        <w:t xml:space="preserve"> are forecast based on </w:t>
      </w:r>
      <w:r w:rsidR="000F4758" w:rsidRPr="000A614C">
        <w:t xml:space="preserve">design </w:t>
      </w:r>
      <w:r w:rsidRPr="000A614C">
        <w:t xml:space="preserve">wind </w:t>
      </w:r>
      <w:r w:rsidR="000F4758" w:rsidRPr="000A614C">
        <w:t>speeds</w:t>
      </w:r>
      <w:r w:rsidRPr="000A614C">
        <w:t xml:space="preserve"> and lake fetch distance.  </w:t>
      </w:r>
      <w:r w:rsidR="000F4758" w:rsidRPr="000A614C">
        <w:t>Shoreline l</w:t>
      </w:r>
      <w:r w:rsidR="00215CD3" w:rsidRPr="000A614C">
        <w:t>andform design will allow for this, but where constrained</w:t>
      </w:r>
      <w:r w:rsidR="000F6C49" w:rsidRPr="000A614C">
        <w:t>, erosion protection from rock</w:t>
      </w:r>
      <w:r w:rsidR="00230E8D" w:rsidRPr="000A614C">
        <w:t>,</w:t>
      </w:r>
      <w:r w:rsidR="000F6C49" w:rsidRPr="000A614C">
        <w:t xml:space="preserve"> geotextile</w:t>
      </w:r>
      <w:r w:rsidR="00230E8D" w:rsidRPr="000A614C">
        <w:t>, or other materials,</w:t>
      </w:r>
      <w:r w:rsidR="000F6C49" w:rsidRPr="000A614C">
        <w:t xml:space="preserve"> will be required.</w:t>
      </w:r>
    </w:p>
    <w:p w14:paraId="73A07BB2" w14:textId="6A42DA66" w:rsidR="009020F0" w:rsidRPr="000A614C" w:rsidRDefault="003E57AF" w:rsidP="000C511A">
      <w:pPr>
        <w:pStyle w:val="ListParagraph"/>
      </w:pPr>
      <w:r w:rsidRPr="000A614C">
        <w:t>Coal is a combustible material with c</w:t>
      </w:r>
      <w:r w:rsidR="000F6C49" w:rsidRPr="000A614C">
        <w:t xml:space="preserve">oal fire </w:t>
      </w:r>
      <w:r w:rsidRPr="000A614C">
        <w:t xml:space="preserve">being a major operational risk.  </w:t>
      </w:r>
      <w:r w:rsidR="00EC1AB1" w:rsidRPr="000A614C">
        <w:t xml:space="preserve">Coal fire is not a risk under water level and cannot reach thermal runaway conditions </w:t>
      </w:r>
      <w:r w:rsidR="00012500" w:rsidRPr="000A614C">
        <w:t>with appropriate rehabilitation controls.</w:t>
      </w:r>
      <w:r w:rsidRPr="000A614C">
        <w:t xml:space="preserve"> </w:t>
      </w:r>
      <w:r w:rsidR="00AE78C6" w:rsidRPr="000A614C">
        <w:t xml:space="preserve"> </w:t>
      </w:r>
    </w:p>
    <w:p w14:paraId="479529CB" w14:textId="2D66508F" w:rsidR="00F22AE4" w:rsidRPr="00F74FB8" w:rsidRDefault="00F22AE4" w:rsidP="00230E8D">
      <w:pPr>
        <w:pStyle w:val="ListParagraph"/>
        <w:numPr>
          <w:ilvl w:val="0"/>
          <w:numId w:val="0"/>
        </w:numPr>
        <w:ind w:left="1298"/>
        <w:rPr>
          <w:highlight w:val="yellow"/>
        </w:rPr>
      </w:pPr>
    </w:p>
    <w:p w14:paraId="6D1B9ED6" w14:textId="358C7887" w:rsidR="005F582B" w:rsidRDefault="00D923A5" w:rsidP="006901F1">
      <w:pPr>
        <w:pStyle w:val="Heading1"/>
      </w:pPr>
      <w:r>
        <w:t xml:space="preserve"> </w:t>
      </w:r>
      <w:bookmarkStart w:id="707" w:name="_Ref195711037"/>
      <w:bookmarkStart w:id="708" w:name="_Toc210049059"/>
      <w:r w:rsidR="005F582B">
        <w:t>Post Mining Landform and Land Use</w:t>
      </w:r>
      <w:bookmarkEnd w:id="707"/>
      <w:bookmarkEnd w:id="708"/>
    </w:p>
    <w:p w14:paraId="44323AB6" w14:textId="77777777" w:rsidR="00782F36" w:rsidRPr="00782F36" w:rsidRDefault="00782F36" w:rsidP="00B75E20">
      <w:pPr>
        <w:pStyle w:val="Heading2"/>
      </w:pPr>
      <w:bookmarkStart w:id="709" w:name="_Toc210049060"/>
      <w:r w:rsidRPr="00782F36">
        <w:t>Introduction</w:t>
      </w:r>
      <w:bookmarkEnd w:id="709"/>
      <w:r w:rsidRPr="00782F36">
        <w:t> </w:t>
      </w:r>
    </w:p>
    <w:p w14:paraId="4407CA21" w14:textId="4A0380A0" w:rsidR="00A97D73" w:rsidRDefault="008D475E" w:rsidP="00A97D73">
      <w:r>
        <w:t xml:space="preserve">As </w:t>
      </w:r>
      <w:r w:rsidR="00130632">
        <w:t>introduced</w:t>
      </w:r>
      <w:r>
        <w:t xml:space="preserve"> in</w:t>
      </w:r>
      <w:r w:rsidR="00230E8D">
        <w:t xml:space="preserve"> section</w:t>
      </w:r>
      <w:r>
        <w:t xml:space="preserve"> </w:t>
      </w:r>
      <w:r w:rsidR="00BC5843">
        <w:rPr>
          <w:highlight w:val="yellow"/>
        </w:rPr>
        <w:fldChar w:fldCharType="begin"/>
      </w:r>
      <w:r w:rsidR="00BC5843">
        <w:instrText xml:space="preserve"> REF _Ref196377035 \r \h </w:instrText>
      </w:r>
      <w:r w:rsidR="00BC5843">
        <w:rPr>
          <w:highlight w:val="yellow"/>
        </w:rPr>
      </w:r>
      <w:r w:rsidR="00BC5843">
        <w:rPr>
          <w:highlight w:val="yellow"/>
        </w:rPr>
        <w:fldChar w:fldCharType="separate"/>
      </w:r>
      <w:r w:rsidR="00D35BC0">
        <w:t>3.7</w:t>
      </w:r>
      <w:r w:rsidR="00BC5843">
        <w:rPr>
          <w:highlight w:val="yellow"/>
        </w:rPr>
        <w:fldChar w:fldCharType="end"/>
      </w:r>
      <w:r>
        <w:t xml:space="preserve"> and </w:t>
      </w:r>
      <w:r w:rsidR="00621DE8">
        <w:t>expanded</w:t>
      </w:r>
      <w:r w:rsidR="00BC5843">
        <w:t xml:space="preserve"> </w:t>
      </w:r>
      <w:r w:rsidR="00621DE8">
        <w:t>thereafter</w:t>
      </w:r>
      <w:r>
        <w:t>, t</w:t>
      </w:r>
      <w:r w:rsidR="00791A4C">
        <w:t>he nominated post-mining landform</w:t>
      </w:r>
      <w:r w:rsidR="0055222A">
        <w:t xml:space="preserve"> is </w:t>
      </w:r>
      <w:r w:rsidR="00791A4C">
        <w:t xml:space="preserve">a pit lake </w:t>
      </w:r>
      <w:r w:rsidR="00F64C07">
        <w:t>bisected by the MRD</w:t>
      </w:r>
      <w:r w:rsidR="0080654C">
        <w:t>,</w:t>
      </w:r>
      <w:r w:rsidR="00F64C07">
        <w:t xml:space="preserve"> </w:t>
      </w:r>
      <w:r w:rsidR="00791A4C">
        <w:t xml:space="preserve">surrounded </w:t>
      </w:r>
      <w:r w:rsidR="00F64C07">
        <w:t xml:space="preserve">by sloping mine batters </w:t>
      </w:r>
      <w:r w:rsidR="0080654C">
        <w:t>and levees</w:t>
      </w:r>
      <w:r w:rsidR="00F64C07">
        <w:t xml:space="preserve"> that integrate </w:t>
      </w:r>
      <w:r>
        <w:t>into the surrounding, unmined landscape</w:t>
      </w:r>
      <w:r w:rsidR="00EA4BBD">
        <w:t>.  This</w:t>
      </w:r>
      <w:r w:rsidR="000369CE">
        <w:t xml:space="preserve"> includes rivers, floodplains, and low elevation hills and plateaus</w:t>
      </w:r>
      <w:r w:rsidR="0055222A">
        <w:t xml:space="preserve">. </w:t>
      </w:r>
      <w:r w:rsidR="00217A2B">
        <w:t xml:space="preserve"> </w:t>
      </w:r>
      <w:r w:rsidR="00605F79">
        <w:fldChar w:fldCharType="begin"/>
      </w:r>
      <w:r w:rsidR="00605F79">
        <w:instrText xml:space="preserve"> REF _Ref198624469 \h </w:instrText>
      </w:r>
      <w:r w:rsidR="00605F79">
        <w:fldChar w:fldCharType="separate"/>
      </w:r>
      <w:r w:rsidR="00D35BC0">
        <w:t xml:space="preserve">Figure </w:t>
      </w:r>
      <w:r w:rsidR="00D35BC0">
        <w:rPr>
          <w:noProof/>
        </w:rPr>
        <w:t>9</w:t>
      </w:r>
      <w:r w:rsidR="00D35BC0">
        <w:noBreakHyphen/>
      </w:r>
      <w:r w:rsidR="00D35BC0">
        <w:rPr>
          <w:noProof/>
        </w:rPr>
        <w:t>1</w:t>
      </w:r>
      <w:r w:rsidR="00605F79">
        <w:fldChar w:fldCharType="end"/>
      </w:r>
      <w:r w:rsidR="00217A2B">
        <w:t xml:space="preserve"> shows the post mining landform across the site.</w:t>
      </w:r>
      <w:r w:rsidR="0055222A">
        <w:t xml:space="preserve"> </w:t>
      </w:r>
    </w:p>
    <w:p w14:paraId="5E755E06" w14:textId="27D6BC5A" w:rsidR="00A24A7C" w:rsidRPr="00A24A7C" w:rsidRDefault="00A24A7C" w:rsidP="00A24A7C">
      <w:r w:rsidRPr="00A24A7C">
        <w:t>This landform has been the focus of mining operations since the site's privatisation, aligning with the principle of </w:t>
      </w:r>
      <w:r w:rsidRPr="00A24A7C">
        <w:rPr>
          <w:i/>
          <w:iCs/>
        </w:rPr>
        <w:t>“starting with the end in mind”</w:t>
      </w:r>
      <w:r w:rsidRPr="00A24A7C">
        <w:t> as outlined in the </w:t>
      </w:r>
      <w:r w:rsidRPr="00C47CE2">
        <w:t>ICMM’s Integrated Mine Closure: Good Practice Guide (2025)</w:t>
      </w:r>
      <w:r w:rsidRPr="00BA66E2">
        <w:t>.</w:t>
      </w:r>
      <w:r w:rsidRPr="00A24A7C">
        <w:t xml:space="preserve"> Multiple public and EAY-led options analyses have consistently confirmed that a </w:t>
      </w:r>
      <w:r w:rsidRPr="00C47CE2">
        <w:t>full pit lake</w:t>
      </w:r>
      <w:r w:rsidRPr="00A24A7C">
        <w:t xml:space="preserve"> is the </w:t>
      </w:r>
      <w:r w:rsidR="00C71A87">
        <w:t xml:space="preserve">most </w:t>
      </w:r>
      <w:r w:rsidR="00C71A87" w:rsidRPr="00A24A7C">
        <w:t>feasible</w:t>
      </w:r>
      <w:r w:rsidRPr="00A24A7C">
        <w:t xml:space="preserve"> landform that meets the criteria of being </w:t>
      </w:r>
      <w:r w:rsidRPr="00C47CE2">
        <w:t>safe, stable, and sustainable</w:t>
      </w:r>
      <w:r w:rsidRPr="00A24A7C">
        <w:t>.</w:t>
      </w:r>
    </w:p>
    <w:p w14:paraId="57A4F454" w14:textId="56B9A1E1" w:rsidR="00A24A7C" w:rsidRPr="0076596D" w:rsidRDefault="00A24A7C" w:rsidP="00A24A7C">
      <w:r w:rsidRPr="00A24A7C">
        <w:t xml:space="preserve">Technical studies presented in </w:t>
      </w:r>
      <w:r w:rsidR="0076596D">
        <w:t>Chapter</w:t>
      </w:r>
      <w:r w:rsidR="0076596D" w:rsidRPr="00A24A7C">
        <w:t xml:space="preserve"> </w:t>
      </w:r>
      <w:r w:rsidRPr="00A24A7C">
        <w:t>8 have reinforced the suitability of the pit lake and informed its conceptual design. This landform also supports a range of </w:t>
      </w:r>
      <w:r w:rsidRPr="00C47CE2">
        <w:t>post-mining land uses</w:t>
      </w:r>
      <w:r w:rsidRPr="0076596D">
        <w:t>, including </w:t>
      </w:r>
      <w:r w:rsidRPr="00C47CE2">
        <w:t>environmental, recreational, conservation, agricultural, commercial, and/or industrial purposes</w:t>
      </w:r>
      <w:r w:rsidRPr="0076596D">
        <w:t>, as shown in Figure 9-2.</w:t>
      </w:r>
    </w:p>
    <w:p w14:paraId="6E3E26C9" w14:textId="29523CDE" w:rsidR="00A24A7C" w:rsidRPr="00A24A7C" w:rsidRDefault="00A24A7C" w:rsidP="00A24A7C">
      <w:r w:rsidRPr="00A24A7C">
        <w:t>Outside the operational boundary, </w:t>
      </w:r>
      <w:r w:rsidRPr="00C47CE2">
        <w:t>public infrastructure easements</w:t>
      </w:r>
      <w:r w:rsidRPr="00A24A7C">
        <w:t xml:space="preserve"> (e.g., freeway, railway, and roads) </w:t>
      </w:r>
      <w:r w:rsidR="0076596D">
        <w:t>are pro</w:t>
      </w:r>
      <w:r w:rsidR="006A0417">
        <w:t xml:space="preserve">posed to </w:t>
      </w:r>
      <w:r w:rsidRPr="00A24A7C">
        <w:t>remain in their current alignments and continue to be managed by the relevant authorities. On EAY-owned land within the Mining Licences but outside the operational mine area, existing uses such as </w:t>
      </w:r>
      <w:r w:rsidRPr="00C47CE2">
        <w:t>agriculture and recreation</w:t>
      </w:r>
      <w:r w:rsidRPr="00A24A7C">
        <w:t> </w:t>
      </w:r>
      <w:r w:rsidR="006A0417">
        <w:t xml:space="preserve">are proposed to </w:t>
      </w:r>
      <w:r w:rsidRPr="00A24A7C">
        <w:t>continue.</w:t>
      </w:r>
    </w:p>
    <w:p w14:paraId="6162D8EA" w14:textId="656B6ABB" w:rsidR="00A24A7C" w:rsidRPr="00A24A7C" w:rsidRDefault="00A24A7C" w:rsidP="00A24A7C">
      <w:r w:rsidRPr="00A24A7C">
        <w:t>The nominated land uses are designed to enable </w:t>
      </w:r>
      <w:r w:rsidRPr="00C47CE2">
        <w:t>future or ongoing non-mining activities</w:t>
      </w:r>
      <w:r w:rsidRPr="00A24A7C">
        <w:t xml:space="preserve"> within the Mining Licence boundaries. </w:t>
      </w:r>
      <w:r w:rsidR="00857B80">
        <w:t>U</w:t>
      </w:r>
      <w:r w:rsidRPr="00A24A7C">
        <w:t>nder the Mineral Resources (Sustainable Development) Act (MRSDA)</w:t>
      </w:r>
      <w:r w:rsidR="00BA2ACE">
        <w:t>,</w:t>
      </w:r>
      <w:r w:rsidRPr="00A24A7C">
        <w:t> </w:t>
      </w:r>
      <w:r w:rsidR="00857B80">
        <w:t xml:space="preserve">EAY is required </w:t>
      </w:r>
      <w:r w:rsidRPr="00A24A7C">
        <w:t xml:space="preserve">to deliver </w:t>
      </w:r>
      <w:r w:rsidR="00857B80">
        <w:t>a landform which supports</w:t>
      </w:r>
      <w:r w:rsidRPr="00A24A7C">
        <w:t xml:space="preserve"> these </w:t>
      </w:r>
      <w:r w:rsidR="00801F4D">
        <w:t xml:space="preserve">proposed </w:t>
      </w:r>
      <w:r w:rsidRPr="00A24A7C">
        <w:t>land uses</w:t>
      </w:r>
      <w:r w:rsidR="00801F4D">
        <w:t>. It is not required to deliver that the land use</w:t>
      </w:r>
      <w:r w:rsidRPr="00A24A7C">
        <w:t>,</w:t>
      </w:r>
      <w:r w:rsidR="004016CC">
        <w:t xml:space="preserve"> however,</w:t>
      </w:r>
      <w:r w:rsidRPr="00A24A7C">
        <w:t xml:space="preserve"> it is committed to facilitating them and is actively engaging with local and state government agencies to explore implementation pathways.</w:t>
      </w:r>
    </w:p>
    <w:p w14:paraId="2828786E" w14:textId="4D8BC63A" w:rsidR="00A24A7C" w:rsidRPr="00A24A7C" w:rsidRDefault="00A24A7C" w:rsidP="00A24A7C">
      <w:r w:rsidRPr="00A24A7C">
        <w:t>To achieve relinquishment of the Mining Licences, EAY must demonstrate that the closure criteria for each land parcel and its nominated post-mining use have been met. For areas that have never hosted mining activities, EAY aims to pursue early and progressive relinquishment</w:t>
      </w:r>
      <w:r w:rsidR="00E707E8" w:rsidRPr="00E707E8">
        <w:t xml:space="preserve"> while working to rehabilitate other parts</w:t>
      </w:r>
      <w:r w:rsidRPr="00A24A7C">
        <w:t xml:space="preserve"> of the </w:t>
      </w:r>
      <w:r w:rsidR="00E707E8" w:rsidRPr="00E707E8">
        <w:t>mine</w:t>
      </w:r>
      <w:r w:rsidRPr="00A24A7C">
        <w:t>. This approach supports a faster transition of low-risk areas to new economic uses.</w:t>
      </w:r>
    </w:p>
    <w:p w14:paraId="33A0CB42" w14:textId="3EED0839" w:rsidR="00A24A7C" w:rsidRPr="00A24A7C" w:rsidRDefault="00A24A7C" w:rsidP="00A24A7C">
      <w:r w:rsidRPr="00A24A7C">
        <w:t xml:space="preserve">Should alternative land uses be proposed after relinquishment, they will </w:t>
      </w:r>
      <w:r w:rsidR="00726595">
        <w:t xml:space="preserve">need to </w:t>
      </w:r>
      <w:r w:rsidRPr="00A24A7C">
        <w:t>be assessed under the Victoria Planning Scheme, a process that falls outside the scope of this DMRP.</w:t>
      </w:r>
    </w:p>
    <w:p w14:paraId="3D83E8F2" w14:textId="57E4829E" w:rsidR="002A0861" w:rsidRDefault="0055222A" w:rsidP="00853BC7">
      <w:r>
        <w:t>Historically first adopted by the SEC</w:t>
      </w:r>
      <w:r w:rsidR="00575341">
        <w:t>V</w:t>
      </w:r>
      <w:r>
        <w:t xml:space="preserve">, </w:t>
      </w:r>
      <w:r w:rsidR="00F40185">
        <w:t xml:space="preserve">EAY has mined </w:t>
      </w:r>
      <w:r w:rsidR="007A71C4">
        <w:t xml:space="preserve">specifically to achieve this outcome </w:t>
      </w:r>
      <w:r w:rsidR="00F40185">
        <w:t xml:space="preserve">since the site’s privatisation. As outlined in </w:t>
      </w:r>
      <w:r w:rsidR="00EA34B3">
        <w:rPr>
          <w:i/>
          <w:iCs/>
        </w:rPr>
        <w:t>Integrated Mine Closure:</w:t>
      </w:r>
      <w:r w:rsidR="00EA34B3">
        <w:t xml:space="preserve"> </w:t>
      </w:r>
      <w:r w:rsidR="00EA34B3">
        <w:rPr>
          <w:i/>
          <w:iCs/>
        </w:rPr>
        <w:t>Good Practice Guide</w:t>
      </w:r>
      <w:r w:rsidR="00EA34B3">
        <w:t xml:space="preserve"> </w:t>
      </w:r>
      <w:r w:rsidR="00575341">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575341">
        <w:fldChar w:fldCharType="separate"/>
      </w:r>
      <w:r w:rsidR="00575341">
        <w:rPr>
          <w:noProof/>
        </w:rPr>
        <w:t>(ICMM 2025)</w:t>
      </w:r>
      <w:r w:rsidR="00575341">
        <w:fldChar w:fldCharType="end"/>
      </w:r>
      <w:r w:rsidR="00F40185">
        <w:t xml:space="preserve">, mining should always ‘start with the end in mind’. </w:t>
      </w:r>
      <w:r w:rsidR="002A0861">
        <w:t xml:space="preserve">The selection of this landform has been further confirmed by the multiple public and EAY driven options analyses that have consistently determined that the only feasible landform that maximises the principles of safe, stable and sustainable, is a full pit lake. </w:t>
      </w:r>
    </w:p>
    <w:p w14:paraId="63B97D90" w14:textId="77777777" w:rsidR="00333F25" w:rsidRDefault="00333F25" w:rsidP="00333F25">
      <w:pPr>
        <w:keepNext/>
        <w:jc w:val="center"/>
      </w:pPr>
      <w:r w:rsidRPr="00293935">
        <w:rPr>
          <w:noProof/>
        </w:rPr>
        <w:drawing>
          <wp:inline distT="0" distB="0" distL="0" distR="0" wp14:anchorId="168985AD" wp14:editId="03B73EB0">
            <wp:extent cx="8420262" cy="5905048"/>
            <wp:effectExtent l="317" t="0" r="318" b="317"/>
            <wp:docPr id="683185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85585" name=""/>
                    <pic:cNvPicPr/>
                  </pic:nvPicPr>
                  <pic:blipFill>
                    <a:blip r:embed="rId165"/>
                    <a:stretch>
                      <a:fillRect/>
                    </a:stretch>
                  </pic:blipFill>
                  <pic:spPr>
                    <a:xfrm rot="16200000">
                      <a:off x="0" y="0"/>
                      <a:ext cx="8427331" cy="5910005"/>
                    </a:xfrm>
                    <a:prstGeom prst="rect">
                      <a:avLst/>
                    </a:prstGeom>
                  </pic:spPr>
                </pic:pic>
              </a:graphicData>
            </a:graphic>
          </wp:inline>
        </w:drawing>
      </w:r>
    </w:p>
    <w:p w14:paraId="5E12E935" w14:textId="0746C492" w:rsidR="00333F25" w:rsidRDefault="00333F25" w:rsidP="00333F25">
      <w:pPr>
        <w:pStyle w:val="Caption"/>
      </w:pPr>
      <w:bookmarkStart w:id="710" w:name="_Ref198624469"/>
      <w:bookmarkStart w:id="711" w:name="_Toc210125594"/>
      <w:r>
        <w:t xml:space="preserve">Figure </w:t>
      </w:r>
      <w:r w:rsidR="00946086">
        <w:fldChar w:fldCharType="begin"/>
      </w:r>
      <w:r w:rsidR="00946086">
        <w:instrText xml:space="preserve"> STYLEREF 1 \s </w:instrText>
      </w:r>
      <w:r w:rsidR="00946086">
        <w:fldChar w:fldCharType="separate"/>
      </w:r>
      <w:r w:rsidR="00D35BC0">
        <w:rPr>
          <w:noProof/>
        </w:rPr>
        <w:t>9</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710"/>
      <w:r>
        <w:t xml:space="preserve">: </w:t>
      </w:r>
      <w:r w:rsidR="00962407">
        <w:t>Post-mining</w:t>
      </w:r>
      <w:r>
        <w:t xml:space="preserve"> Landform of the Mining Licence Area</w:t>
      </w:r>
      <w:bookmarkEnd w:id="711"/>
    </w:p>
    <w:p w14:paraId="11F4F0BC" w14:textId="77777777" w:rsidR="00333F25" w:rsidRDefault="00333F25" w:rsidP="00333F25">
      <w:pPr>
        <w:keepNext/>
        <w:spacing w:after="0" w:line="240" w:lineRule="auto"/>
        <w:jc w:val="center"/>
      </w:pPr>
      <w:r w:rsidRPr="00BE6595">
        <w:rPr>
          <w:noProof/>
        </w:rPr>
        <w:drawing>
          <wp:inline distT="0" distB="0" distL="0" distR="0" wp14:anchorId="0841F4BE" wp14:editId="5101F3B8">
            <wp:extent cx="8470212" cy="5936932"/>
            <wp:effectExtent l="9207" t="0" r="0" b="0"/>
            <wp:docPr id="1733254841" name="Picture 1" descr="A map of land with blue and green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254841" name="Picture 1" descr="A map of land with blue and green areas&#10;&#10;AI-generated content may be incorrect."/>
                    <pic:cNvPicPr/>
                  </pic:nvPicPr>
                  <pic:blipFill>
                    <a:blip r:embed="rId166"/>
                    <a:stretch>
                      <a:fillRect/>
                    </a:stretch>
                  </pic:blipFill>
                  <pic:spPr>
                    <a:xfrm rot="16200000">
                      <a:off x="0" y="0"/>
                      <a:ext cx="8478020" cy="5942404"/>
                    </a:xfrm>
                    <a:prstGeom prst="rect">
                      <a:avLst/>
                    </a:prstGeom>
                  </pic:spPr>
                </pic:pic>
              </a:graphicData>
            </a:graphic>
          </wp:inline>
        </w:drawing>
      </w:r>
    </w:p>
    <w:p w14:paraId="7CC40D5F" w14:textId="78F7C071" w:rsidR="00333F25" w:rsidRDefault="00333F25" w:rsidP="00333F25">
      <w:pPr>
        <w:pStyle w:val="Caption"/>
      </w:pPr>
      <w:bookmarkStart w:id="712" w:name="_Ref198624492"/>
      <w:bookmarkStart w:id="713" w:name="_Toc210125595"/>
      <w:r>
        <w:t xml:space="preserve">Figure </w:t>
      </w:r>
      <w:r w:rsidR="00946086">
        <w:fldChar w:fldCharType="begin"/>
      </w:r>
      <w:r w:rsidR="00946086">
        <w:instrText xml:space="preserve"> STYLEREF 1 \s </w:instrText>
      </w:r>
      <w:r w:rsidR="00946086">
        <w:fldChar w:fldCharType="separate"/>
      </w:r>
      <w:r w:rsidR="00D35BC0">
        <w:rPr>
          <w:noProof/>
        </w:rPr>
        <w:t>9</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712"/>
      <w:r>
        <w:t>: Post Mining Land Uses for Mining Licence Area</w:t>
      </w:r>
      <w:bookmarkEnd w:id="713"/>
    </w:p>
    <w:p w14:paraId="7091321F" w14:textId="5E3DCFD1" w:rsidR="00782F36" w:rsidRPr="0016757B" w:rsidRDefault="00B23D9E" w:rsidP="00B75E20">
      <w:pPr>
        <w:pStyle w:val="Heading2"/>
      </w:pPr>
      <w:bookmarkStart w:id="714" w:name="_Toc210049061"/>
      <w:r w:rsidRPr="0016757B">
        <w:t>Post Mining Landform</w:t>
      </w:r>
      <w:bookmarkEnd w:id="714"/>
    </w:p>
    <w:p w14:paraId="3F38AFFB" w14:textId="47A9B8E5" w:rsidR="00976F61" w:rsidRDefault="00976F61" w:rsidP="0046295D">
      <w:pPr>
        <w:pStyle w:val="Heading3"/>
      </w:pPr>
      <w:r>
        <w:t>Lake Yallourn</w:t>
      </w:r>
    </w:p>
    <w:p w14:paraId="3E366EA6" w14:textId="18873358" w:rsidR="005F5D20" w:rsidRPr="005F5D20" w:rsidRDefault="005F5D20" w:rsidP="005F5D20">
      <w:r w:rsidRPr="005F5D20">
        <w:t>The key feature of the rehabilitated landform is the 66</w:t>
      </w:r>
      <w:r w:rsidR="009E27C5">
        <w:t>5</w:t>
      </w:r>
      <w:r w:rsidRPr="005F5D20">
        <w:t xml:space="preserve"> GL Lake Yallourn.  The lake will operate at </w:t>
      </w:r>
      <w:r w:rsidR="009A5B58">
        <w:t xml:space="preserve">a level of approximately </w:t>
      </w:r>
      <w:r w:rsidR="003F7086">
        <w:t xml:space="preserve">RL </w:t>
      </w:r>
      <w:r w:rsidR="009A5B58">
        <w:t>+</w:t>
      </w:r>
      <w:r w:rsidRPr="005F5D20">
        <w:t xml:space="preserve">37m with fluctuations based on local climate and flood conditions.  The selected level integrates with the surrounding Morwell and Latrobe Rivers which ensures the best geotechnical and hydrogeological stability conditions.  Lake Yallourn will be split </w:t>
      </w:r>
      <w:r w:rsidR="00CB5DDB" w:rsidRPr="005F5D20">
        <w:t>into</w:t>
      </w:r>
      <w:r w:rsidRPr="005F5D20">
        <w:t xml:space="preserve"> western and eastern portions, </w:t>
      </w:r>
      <w:r w:rsidR="00574AF7">
        <w:t>bisected</w:t>
      </w:r>
      <w:r w:rsidRPr="005F5D20">
        <w:t xml:space="preserve"> by the </w:t>
      </w:r>
      <w:r w:rsidR="002C0D62">
        <w:t>MRD</w:t>
      </w:r>
      <w:r w:rsidRPr="005F5D20">
        <w:t xml:space="preserve"> which runs along a north-south alignment</w:t>
      </w:r>
      <w:r w:rsidR="00962407">
        <w:t>, and hydraulically connected via the conveyor tunnels</w:t>
      </w:r>
      <w:r w:rsidRPr="005F5D20">
        <w:t xml:space="preserve">. Key statistics associated with the lakes are shown </w:t>
      </w:r>
      <w:r w:rsidR="00CB5DDB" w:rsidRPr="005F5D20">
        <w:t>in</w:t>
      </w:r>
      <w:r w:rsidRPr="005F5D20">
        <w:t xml:space="preserve"> the table below.</w:t>
      </w:r>
    </w:p>
    <w:p w14:paraId="4F59DDA3" w14:textId="01F20586" w:rsidR="00B858C4" w:rsidRDefault="00B858C4" w:rsidP="00C43772">
      <w:pPr>
        <w:pStyle w:val="Caption"/>
      </w:pPr>
      <w:bookmarkStart w:id="715" w:name="_Toc210127023"/>
      <w:r>
        <w:t xml:space="preserve">Table </w:t>
      </w:r>
      <w:r w:rsidR="00971AAD">
        <w:fldChar w:fldCharType="begin"/>
      </w:r>
      <w:r w:rsidR="00971AAD">
        <w:instrText xml:space="preserve"> STYLEREF 1 \s </w:instrText>
      </w:r>
      <w:r w:rsidR="00971AAD">
        <w:fldChar w:fldCharType="separate"/>
      </w:r>
      <w:r w:rsidR="00D35BC0">
        <w:rPr>
          <w:noProof/>
        </w:rPr>
        <w:t>9</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r>
        <w:t>: Lake Yallourn Key Statistics</w:t>
      </w:r>
      <w:bookmarkEnd w:id="715"/>
    </w:p>
    <w:tbl>
      <w:tblPr>
        <w:tblStyle w:val="DMRPTable"/>
        <w:tblW w:w="5000" w:type="pct"/>
        <w:tblLook w:val="04A0" w:firstRow="1" w:lastRow="0" w:firstColumn="1" w:lastColumn="0" w:noHBand="0" w:noVBand="1"/>
      </w:tblPr>
      <w:tblGrid>
        <w:gridCol w:w="3589"/>
        <w:gridCol w:w="3588"/>
        <w:gridCol w:w="3586"/>
      </w:tblGrid>
      <w:tr w:rsidR="00782F36" w:rsidRPr="00782F36" w14:paraId="6B722F32" w14:textId="77777777" w:rsidTr="00953901">
        <w:trPr>
          <w:cnfStyle w:val="100000000000" w:firstRow="1" w:lastRow="0" w:firstColumn="0" w:lastColumn="0" w:oddVBand="0" w:evenVBand="0" w:oddHBand="0" w:evenHBand="0" w:firstRowFirstColumn="0" w:firstRowLastColumn="0" w:lastRowFirstColumn="0" w:lastRowLastColumn="0"/>
          <w:trHeight w:val="300"/>
        </w:trPr>
        <w:tc>
          <w:tcPr>
            <w:tcW w:w="1667" w:type="pct"/>
            <w:hideMark/>
          </w:tcPr>
          <w:p w14:paraId="17D248D7" w14:textId="77777777" w:rsidR="00782F36" w:rsidRPr="00782F36" w:rsidRDefault="00782F36" w:rsidP="00B858C4">
            <w:pPr>
              <w:pStyle w:val="TableParagraph"/>
            </w:pPr>
            <w:r w:rsidRPr="00782F36">
              <w:t>Parameter </w:t>
            </w:r>
          </w:p>
        </w:tc>
        <w:tc>
          <w:tcPr>
            <w:tcW w:w="1667" w:type="pct"/>
            <w:hideMark/>
          </w:tcPr>
          <w:p w14:paraId="79410D49" w14:textId="77777777" w:rsidR="00782F36" w:rsidRPr="00782F36" w:rsidRDefault="00782F36" w:rsidP="00B858C4">
            <w:pPr>
              <w:pStyle w:val="TableParagraph"/>
            </w:pPr>
            <w:r w:rsidRPr="00782F36">
              <w:t>Lake Yallourn West </w:t>
            </w:r>
          </w:p>
        </w:tc>
        <w:tc>
          <w:tcPr>
            <w:tcW w:w="1667" w:type="pct"/>
            <w:hideMark/>
          </w:tcPr>
          <w:p w14:paraId="4FA797AA" w14:textId="77777777" w:rsidR="00782F36" w:rsidRPr="00782F36" w:rsidRDefault="00782F36" w:rsidP="00B858C4">
            <w:pPr>
              <w:pStyle w:val="TableParagraph"/>
            </w:pPr>
            <w:r w:rsidRPr="00782F36">
              <w:t>Lake Yallourn East </w:t>
            </w:r>
          </w:p>
        </w:tc>
      </w:tr>
      <w:tr w:rsidR="00782F36" w:rsidRPr="00782F36" w14:paraId="527F7757" w14:textId="77777777" w:rsidTr="00953901">
        <w:trPr>
          <w:trHeight w:val="300"/>
        </w:trPr>
        <w:tc>
          <w:tcPr>
            <w:tcW w:w="1667" w:type="pct"/>
            <w:hideMark/>
          </w:tcPr>
          <w:p w14:paraId="16897439" w14:textId="77777777" w:rsidR="00782F36" w:rsidRPr="00782F36" w:rsidRDefault="00782F36" w:rsidP="00B858C4">
            <w:pPr>
              <w:pStyle w:val="TableParagraph"/>
            </w:pPr>
            <w:r w:rsidRPr="00782F36">
              <w:t>Volume (GL) </w:t>
            </w:r>
          </w:p>
        </w:tc>
        <w:tc>
          <w:tcPr>
            <w:tcW w:w="1667" w:type="pct"/>
            <w:hideMark/>
          </w:tcPr>
          <w:p w14:paraId="323C6747" w14:textId="21480D72" w:rsidR="00782F36" w:rsidRPr="00782F36" w:rsidRDefault="00782F36" w:rsidP="00B858C4">
            <w:pPr>
              <w:pStyle w:val="TableParagraph"/>
            </w:pPr>
            <w:r w:rsidRPr="00782F36">
              <w:t>2</w:t>
            </w:r>
            <w:r w:rsidR="007A44B7">
              <w:t>50</w:t>
            </w:r>
            <w:r w:rsidRPr="00782F36">
              <w:t> </w:t>
            </w:r>
          </w:p>
        </w:tc>
        <w:tc>
          <w:tcPr>
            <w:tcW w:w="1667" w:type="pct"/>
            <w:hideMark/>
          </w:tcPr>
          <w:p w14:paraId="5252EDF3" w14:textId="77777777" w:rsidR="00782F36" w:rsidRPr="00782F36" w:rsidRDefault="00782F36" w:rsidP="00B858C4">
            <w:pPr>
              <w:pStyle w:val="TableParagraph"/>
            </w:pPr>
            <w:r w:rsidRPr="00782F36">
              <w:t>415 </w:t>
            </w:r>
          </w:p>
        </w:tc>
      </w:tr>
      <w:tr w:rsidR="00782F36" w:rsidRPr="00782F36" w14:paraId="4B6FB949" w14:textId="77777777" w:rsidTr="00953901">
        <w:trPr>
          <w:trHeight w:val="300"/>
        </w:trPr>
        <w:tc>
          <w:tcPr>
            <w:tcW w:w="1667" w:type="pct"/>
            <w:hideMark/>
          </w:tcPr>
          <w:p w14:paraId="7F122C4D" w14:textId="77777777" w:rsidR="00782F36" w:rsidRPr="00782F36" w:rsidRDefault="00782F36" w:rsidP="00B858C4">
            <w:pPr>
              <w:pStyle w:val="TableParagraph"/>
            </w:pPr>
            <w:r w:rsidRPr="00782F36">
              <w:t>Area (ha) </w:t>
            </w:r>
          </w:p>
        </w:tc>
        <w:tc>
          <w:tcPr>
            <w:tcW w:w="1667" w:type="pct"/>
            <w:hideMark/>
          </w:tcPr>
          <w:p w14:paraId="773A9528" w14:textId="77777777" w:rsidR="00782F36" w:rsidRPr="00782F36" w:rsidRDefault="00782F36" w:rsidP="00B858C4">
            <w:pPr>
              <w:pStyle w:val="TableParagraph"/>
            </w:pPr>
            <w:r w:rsidRPr="00782F36">
              <w:t>1,062 </w:t>
            </w:r>
          </w:p>
        </w:tc>
        <w:tc>
          <w:tcPr>
            <w:tcW w:w="1667" w:type="pct"/>
            <w:hideMark/>
          </w:tcPr>
          <w:p w14:paraId="1D79243B" w14:textId="77777777" w:rsidR="00782F36" w:rsidRPr="00782F36" w:rsidRDefault="00782F36" w:rsidP="00B858C4">
            <w:pPr>
              <w:pStyle w:val="TableParagraph"/>
            </w:pPr>
            <w:r w:rsidRPr="00782F36">
              <w:t>899 </w:t>
            </w:r>
          </w:p>
        </w:tc>
      </w:tr>
      <w:tr w:rsidR="00782F36" w:rsidRPr="00782F36" w14:paraId="662CEBCE" w14:textId="77777777" w:rsidTr="00953901">
        <w:trPr>
          <w:trHeight w:val="300"/>
        </w:trPr>
        <w:tc>
          <w:tcPr>
            <w:tcW w:w="1667" w:type="pct"/>
            <w:hideMark/>
          </w:tcPr>
          <w:p w14:paraId="1823F4CC" w14:textId="77777777" w:rsidR="00782F36" w:rsidRPr="00782F36" w:rsidRDefault="00782F36" w:rsidP="00B858C4">
            <w:pPr>
              <w:pStyle w:val="TableParagraph"/>
            </w:pPr>
            <w:r w:rsidRPr="00782F36">
              <w:t>Perimeter (km) </w:t>
            </w:r>
          </w:p>
        </w:tc>
        <w:tc>
          <w:tcPr>
            <w:tcW w:w="1667" w:type="pct"/>
            <w:hideMark/>
          </w:tcPr>
          <w:p w14:paraId="3672F054" w14:textId="77777777" w:rsidR="00782F36" w:rsidRPr="00782F36" w:rsidRDefault="00782F36" w:rsidP="00B858C4">
            <w:pPr>
              <w:pStyle w:val="TableParagraph"/>
            </w:pPr>
            <w:r w:rsidRPr="00782F36">
              <w:t>22.5 </w:t>
            </w:r>
          </w:p>
        </w:tc>
        <w:tc>
          <w:tcPr>
            <w:tcW w:w="1667" w:type="pct"/>
            <w:hideMark/>
          </w:tcPr>
          <w:p w14:paraId="727AA586" w14:textId="77777777" w:rsidR="00782F36" w:rsidRPr="00782F36" w:rsidRDefault="00782F36" w:rsidP="00B858C4">
            <w:pPr>
              <w:pStyle w:val="TableParagraph"/>
            </w:pPr>
            <w:r w:rsidRPr="00782F36">
              <w:t>15.1 </w:t>
            </w:r>
          </w:p>
        </w:tc>
      </w:tr>
      <w:tr w:rsidR="00782F36" w:rsidRPr="00782F36" w14:paraId="065B9600" w14:textId="77777777" w:rsidTr="00953901">
        <w:trPr>
          <w:trHeight w:val="300"/>
        </w:trPr>
        <w:tc>
          <w:tcPr>
            <w:tcW w:w="1667" w:type="pct"/>
            <w:hideMark/>
          </w:tcPr>
          <w:p w14:paraId="645F2DDA" w14:textId="77777777" w:rsidR="00782F36" w:rsidRPr="00782F36" w:rsidRDefault="00782F36" w:rsidP="00B858C4">
            <w:pPr>
              <w:pStyle w:val="TableParagraph"/>
            </w:pPr>
            <w:r w:rsidRPr="00782F36">
              <w:t>Average Depth (m) </w:t>
            </w:r>
          </w:p>
        </w:tc>
        <w:tc>
          <w:tcPr>
            <w:tcW w:w="1667" w:type="pct"/>
            <w:hideMark/>
          </w:tcPr>
          <w:p w14:paraId="326EF33D" w14:textId="77777777" w:rsidR="00782F36" w:rsidRPr="00782F36" w:rsidRDefault="00782F36" w:rsidP="00B858C4">
            <w:pPr>
              <w:pStyle w:val="TableParagraph"/>
            </w:pPr>
            <w:r w:rsidRPr="00782F36">
              <w:t>23.5 </w:t>
            </w:r>
          </w:p>
        </w:tc>
        <w:tc>
          <w:tcPr>
            <w:tcW w:w="1667" w:type="pct"/>
            <w:hideMark/>
          </w:tcPr>
          <w:p w14:paraId="65764C57" w14:textId="77777777" w:rsidR="00782F36" w:rsidRPr="00782F36" w:rsidRDefault="00782F36" w:rsidP="00B858C4">
            <w:pPr>
              <w:pStyle w:val="TableParagraph"/>
            </w:pPr>
            <w:r w:rsidRPr="00782F36">
              <w:t>46.2 </w:t>
            </w:r>
          </w:p>
        </w:tc>
      </w:tr>
      <w:tr w:rsidR="00782F36" w:rsidRPr="00782F36" w14:paraId="43AB89D7" w14:textId="77777777" w:rsidTr="00953901">
        <w:trPr>
          <w:trHeight w:val="300"/>
        </w:trPr>
        <w:tc>
          <w:tcPr>
            <w:tcW w:w="1667" w:type="pct"/>
            <w:hideMark/>
          </w:tcPr>
          <w:p w14:paraId="0296432A" w14:textId="77777777" w:rsidR="00782F36" w:rsidRPr="00782F36" w:rsidRDefault="00782F36" w:rsidP="00B858C4">
            <w:pPr>
              <w:pStyle w:val="TableParagraph"/>
            </w:pPr>
            <w:r w:rsidRPr="00782F36">
              <w:t>Max Depth (m) </w:t>
            </w:r>
          </w:p>
        </w:tc>
        <w:tc>
          <w:tcPr>
            <w:tcW w:w="1667" w:type="pct"/>
            <w:hideMark/>
          </w:tcPr>
          <w:p w14:paraId="599B4878" w14:textId="77777777" w:rsidR="00782F36" w:rsidRPr="00782F36" w:rsidRDefault="00782F36" w:rsidP="00B858C4">
            <w:pPr>
              <w:pStyle w:val="TableParagraph"/>
            </w:pPr>
            <w:r w:rsidRPr="00782F36">
              <w:t>57 </w:t>
            </w:r>
          </w:p>
        </w:tc>
        <w:tc>
          <w:tcPr>
            <w:tcW w:w="1667" w:type="pct"/>
            <w:hideMark/>
          </w:tcPr>
          <w:p w14:paraId="353815DD" w14:textId="77777777" w:rsidR="00782F36" w:rsidRPr="00782F36" w:rsidRDefault="00782F36" w:rsidP="00B858C4">
            <w:pPr>
              <w:pStyle w:val="TableParagraph"/>
            </w:pPr>
            <w:r w:rsidRPr="00782F36">
              <w:t>92 </w:t>
            </w:r>
          </w:p>
        </w:tc>
      </w:tr>
    </w:tbl>
    <w:p w14:paraId="7E128040" w14:textId="77777777" w:rsidR="00683CE3" w:rsidRDefault="00683CE3" w:rsidP="00A11A5F"/>
    <w:p w14:paraId="4DE86095" w14:textId="5D131013" w:rsidR="00E51FB0" w:rsidRDefault="00E51FB0" w:rsidP="00A11A5F">
      <w:pPr>
        <w:pStyle w:val="Caption"/>
        <w:keepNext/>
      </w:pPr>
      <w:bookmarkStart w:id="716" w:name="_Toc210127024"/>
      <w:r>
        <w:t xml:space="preserve">Table </w:t>
      </w:r>
      <w:r w:rsidR="00971AAD">
        <w:fldChar w:fldCharType="begin"/>
      </w:r>
      <w:r w:rsidR="00971AAD">
        <w:instrText xml:space="preserve"> STYLEREF 1 \s </w:instrText>
      </w:r>
      <w:r w:rsidR="00971AAD">
        <w:fldChar w:fldCharType="separate"/>
      </w:r>
      <w:r w:rsidR="00D35BC0">
        <w:rPr>
          <w:noProof/>
        </w:rPr>
        <w:t>9</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r>
        <w:t>: Lake Volume and Surface Area at 10m Increments</w:t>
      </w:r>
      <w:bookmarkEnd w:id="716"/>
    </w:p>
    <w:tbl>
      <w:tblPr>
        <w:tblStyle w:val="DMRPTable"/>
        <w:tblW w:w="5000" w:type="pct"/>
        <w:tblLook w:val="04A0" w:firstRow="1" w:lastRow="0" w:firstColumn="1" w:lastColumn="0" w:noHBand="0" w:noVBand="1"/>
      </w:tblPr>
      <w:tblGrid>
        <w:gridCol w:w="3985"/>
        <w:gridCol w:w="3377"/>
        <w:gridCol w:w="3401"/>
      </w:tblGrid>
      <w:tr w:rsidR="004859AB" w14:paraId="2B6E6DEF" w14:textId="77777777" w:rsidTr="00181C8E">
        <w:trPr>
          <w:cnfStyle w:val="100000000000" w:firstRow="1" w:lastRow="0" w:firstColumn="0" w:lastColumn="0" w:oddVBand="0" w:evenVBand="0" w:oddHBand="0" w:evenHBand="0" w:firstRowFirstColumn="0" w:firstRowLastColumn="0" w:lastRowFirstColumn="0" w:lastRowLastColumn="0"/>
        </w:trPr>
        <w:tc>
          <w:tcPr>
            <w:tcW w:w="1851" w:type="pct"/>
          </w:tcPr>
          <w:p w14:paraId="5CE5A2B8" w14:textId="313388B2" w:rsidR="004859AB" w:rsidRDefault="00C6147E" w:rsidP="004859AB">
            <w:pPr>
              <w:pStyle w:val="BodyText"/>
            </w:pPr>
            <w:r>
              <w:t>Elevation (RL,m)</w:t>
            </w:r>
          </w:p>
        </w:tc>
        <w:tc>
          <w:tcPr>
            <w:tcW w:w="1569" w:type="pct"/>
          </w:tcPr>
          <w:p w14:paraId="70A052AB" w14:textId="499C8C1A" w:rsidR="004859AB" w:rsidRDefault="00C6147E" w:rsidP="004859AB">
            <w:pPr>
              <w:pStyle w:val="BodyText"/>
            </w:pPr>
            <w:r>
              <w:t>Volume (GL)</w:t>
            </w:r>
          </w:p>
        </w:tc>
        <w:tc>
          <w:tcPr>
            <w:tcW w:w="1580" w:type="pct"/>
          </w:tcPr>
          <w:p w14:paraId="5190648E" w14:textId="1C17C7C8" w:rsidR="004859AB" w:rsidRDefault="00C6147E" w:rsidP="004859AB">
            <w:pPr>
              <w:pStyle w:val="BodyText"/>
            </w:pPr>
            <w:r>
              <w:t>Surface Area (ha)</w:t>
            </w:r>
          </w:p>
        </w:tc>
      </w:tr>
      <w:tr w:rsidR="004859AB" w14:paraId="0C0CE6CA" w14:textId="77777777" w:rsidTr="00181C8E">
        <w:tc>
          <w:tcPr>
            <w:tcW w:w="1851" w:type="pct"/>
          </w:tcPr>
          <w:p w14:paraId="467C3534" w14:textId="4E3D7C77" w:rsidR="004859AB" w:rsidRDefault="00FA3C42" w:rsidP="004859AB">
            <w:pPr>
              <w:pStyle w:val="BodyText"/>
            </w:pPr>
            <w:r>
              <w:rPr>
                <w:rFonts w:ascii="Calibri" w:hAnsi="Calibri" w:cs="Calibri"/>
                <w:color w:val="000000"/>
                <w:sz w:val="22"/>
                <w:szCs w:val="22"/>
              </w:rPr>
              <w:t xml:space="preserve">-            57 </w:t>
            </w:r>
          </w:p>
        </w:tc>
        <w:tc>
          <w:tcPr>
            <w:tcW w:w="1569" w:type="pct"/>
          </w:tcPr>
          <w:p w14:paraId="2611DB64" w14:textId="27DCB8AC" w:rsidR="004859AB" w:rsidRDefault="00FA3C42" w:rsidP="004859AB">
            <w:pPr>
              <w:pStyle w:val="BodyText"/>
            </w:pPr>
            <w:r>
              <w:rPr>
                <w:rFonts w:ascii="Calibri" w:hAnsi="Calibri" w:cs="Calibri"/>
                <w:color w:val="000000"/>
                <w:sz w:val="22"/>
                <w:szCs w:val="22"/>
              </w:rPr>
              <w:t xml:space="preserve">                                            0 </w:t>
            </w:r>
          </w:p>
        </w:tc>
        <w:tc>
          <w:tcPr>
            <w:tcW w:w="1580" w:type="pct"/>
          </w:tcPr>
          <w:p w14:paraId="161A5A75" w14:textId="59A57759" w:rsidR="004859AB" w:rsidRDefault="00FA3C42" w:rsidP="004859AB">
            <w:pPr>
              <w:pStyle w:val="BodyText"/>
            </w:pPr>
            <w:r>
              <w:rPr>
                <w:rFonts w:ascii="Calibri" w:hAnsi="Calibri" w:cs="Calibri"/>
                <w:color w:val="000000"/>
                <w:sz w:val="22"/>
                <w:szCs w:val="22"/>
              </w:rPr>
              <w:t xml:space="preserve">                                           0 </w:t>
            </w:r>
          </w:p>
        </w:tc>
      </w:tr>
      <w:tr w:rsidR="004859AB" w14:paraId="7331D230" w14:textId="77777777" w:rsidTr="00181C8E">
        <w:tc>
          <w:tcPr>
            <w:tcW w:w="1851" w:type="pct"/>
          </w:tcPr>
          <w:p w14:paraId="65FE9445" w14:textId="3BE07B82" w:rsidR="004859AB" w:rsidRDefault="00FA3C42" w:rsidP="004859AB">
            <w:pPr>
              <w:pStyle w:val="BodyText"/>
            </w:pPr>
            <w:r>
              <w:rPr>
                <w:rFonts w:ascii="Calibri" w:hAnsi="Calibri" w:cs="Calibri"/>
                <w:color w:val="000000"/>
                <w:sz w:val="22"/>
                <w:szCs w:val="22"/>
              </w:rPr>
              <w:t xml:space="preserve">-            47 </w:t>
            </w:r>
          </w:p>
        </w:tc>
        <w:tc>
          <w:tcPr>
            <w:tcW w:w="1569" w:type="pct"/>
          </w:tcPr>
          <w:p w14:paraId="728B0071" w14:textId="2DEEEC77" w:rsidR="004859AB" w:rsidRDefault="00FA3C42" w:rsidP="004859AB">
            <w:pPr>
              <w:pStyle w:val="BodyText"/>
            </w:pPr>
            <w:r>
              <w:rPr>
                <w:rFonts w:ascii="Calibri" w:hAnsi="Calibri" w:cs="Calibri"/>
                <w:color w:val="000000"/>
                <w:sz w:val="22"/>
                <w:szCs w:val="22"/>
              </w:rPr>
              <w:t xml:space="preserve">                                            2 </w:t>
            </w:r>
          </w:p>
        </w:tc>
        <w:tc>
          <w:tcPr>
            <w:tcW w:w="1580" w:type="pct"/>
          </w:tcPr>
          <w:p w14:paraId="599CE609" w14:textId="41F25A96" w:rsidR="004859AB" w:rsidRDefault="00FA3C42" w:rsidP="004859AB">
            <w:pPr>
              <w:pStyle w:val="BodyText"/>
            </w:pPr>
            <w:r>
              <w:rPr>
                <w:rFonts w:ascii="Calibri" w:hAnsi="Calibri" w:cs="Calibri"/>
                <w:color w:val="000000"/>
                <w:sz w:val="22"/>
                <w:szCs w:val="22"/>
              </w:rPr>
              <w:t xml:space="preserve">                                         48 </w:t>
            </w:r>
          </w:p>
        </w:tc>
      </w:tr>
      <w:tr w:rsidR="004859AB" w14:paraId="45F1DE78" w14:textId="77777777" w:rsidTr="00181C8E">
        <w:tc>
          <w:tcPr>
            <w:tcW w:w="1851" w:type="pct"/>
          </w:tcPr>
          <w:p w14:paraId="5959835B" w14:textId="0989FFAB" w:rsidR="004859AB" w:rsidRDefault="00FA3C42" w:rsidP="004859AB">
            <w:pPr>
              <w:pStyle w:val="BodyText"/>
            </w:pPr>
            <w:r>
              <w:rPr>
                <w:rFonts w:ascii="Calibri" w:hAnsi="Calibri" w:cs="Calibri"/>
                <w:color w:val="000000"/>
                <w:sz w:val="22"/>
                <w:szCs w:val="22"/>
              </w:rPr>
              <w:t xml:space="preserve">-            37 </w:t>
            </w:r>
          </w:p>
        </w:tc>
        <w:tc>
          <w:tcPr>
            <w:tcW w:w="1569" w:type="pct"/>
          </w:tcPr>
          <w:p w14:paraId="5A112714" w14:textId="0E21E810" w:rsidR="004859AB" w:rsidRDefault="00FA3C42" w:rsidP="004859AB">
            <w:pPr>
              <w:pStyle w:val="BodyText"/>
            </w:pPr>
            <w:r>
              <w:rPr>
                <w:rFonts w:ascii="Calibri" w:hAnsi="Calibri" w:cs="Calibri"/>
                <w:color w:val="000000"/>
                <w:sz w:val="22"/>
                <w:szCs w:val="22"/>
              </w:rPr>
              <w:t xml:space="preserve">                                         10 </w:t>
            </w:r>
          </w:p>
        </w:tc>
        <w:tc>
          <w:tcPr>
            <w:tcW w:w="1580" w:type="pct"/>
          </w:tcPr>
          <w:p w14:paraId="5F150F1E" w14:textId="45D07658" w:rsidR="004859AB" w:rsidRDefault="00FA3C42" w:rsidP="004859AB">
            <w:pPr>
              <w:pStyle w:val="BodyText"/>
            </w:pPr>
            <w:r>
              <w:rPr>
                <w:rFonts w:ascii="Calibri" w:hAnsi="Calibri" w:cs="Calibri"/>
                <w:color w:val="000000"/>
                <w:sz w:val="22"/>
                <w:szCs w:val="22"/>
              </w:rPr>
              <w:t xml:space="preserve">                                      107 </w:t>
            </w:r>
          </w:p>
        </w:tc>
      </w:tr>
      <w:tr w:rsidR="004859AB" w14:paraId="0AE9E11F" w14:textId="77777777" w:rsidTr="00181C8E">
        <w:tc>
          <w:tcPr>
            <w:tcW w:w="1851" w:type="pct"/>
          </w:tcPr>
          <w:p w14:paraId="6AF08300" w14:textId="6958E136" w:rsidR="004859AB" w:rsidRDefault="00FA3C42" w:rsidP="004859AB">
            <w:pPr>
              <w:pStyle w:val="BodyText"/>
            </w:pPr>
            <w:r>
              <w:rPr>
                <w:rFonts w:ascii="Calibri" w:hAnsi="Calibri" w:cs="Calibri"/>
                <w:color w:val="000000"/>
                <w:sz w:val="22"/>
                <w:szCs w:val="22"/>
              </w:rPr>
              <w:t xml:space="preserve">-            27 </w:t>
            </w:r>
          </w:p>
        </w:tc>
        <w:tc>
          <w:tcPr>
            <w:tcW w:w="1569" w:type="pct"/>
          </w:tcPr>
          <w:p w14:paraId="27DE75F0" w14:textId="11C4CD41" w:rsidR="004859AB" w:rsidRDefault="00FA3C42" w:rsidP="004859AB">
            <w:pPr>
              <w:pStyle w:val="BodyText"/>
            </w:pPr>
            <w:r>
              <w:rPr>
                <w:rFonts w:ascii="Calibri" w:hAnsi="Calibri" w:cs="Calibri"/>
                <w:color w:val="000000"/>
                <w:sz w:val="22"/>
                <w:szCs w:val="22"/>
              </w:rPr>
              <w:t xml:space="preserve">                                         27 </w:t>
            </w:r>
          </w:p>
        </w:tc>
        <w:tc>
          <w:tcPr>
            <w:tcW w:w="1580" w:type="pct"/>
          </w:tcPr>
          <w:p w14:paraId="1C5F3110" w14:textId="4602FB06" w:rsidR="004859AB" w:rsidRDefault="00FA3C42" w:rsidP="004859AB">
            <w:pPr>
              <w:pStyle w:val="BodyText"/>
            </w:pPr>
            <w:r>
              <w:rPr>
                <w:rFonts w:ascii="Calibri" w:hAnsi="Calibri" w:cs="Calibri"/>
                <w:color w:val="000000"/>
                <w:sz w:val="22"/>
                <w:szCs w:val="22"/>
              </w:rPr>
              <w:t xml:space="preserve">                                      223 </w:t>
            </w:r>
          </w:p>
        </w:tc>
      </w:tr>
      <w:tr w:rsidR="004859AB" w14:paraId="39D70AA7" w14:textId="77777777" w:rsidTr="00181C8E">
        <w:tc>
          <w:tcPr>
            <w:tcW w:w="1851" w:type="pct"/>
          </w:tcPr>
          <w:p w14:paraId="496E1F7A" w14:textId="7B64E8CC" w:rsidR="004859AB" w:rsidRDefault="00FA3C42" w:rsidP="004859AB">
            <w:pPr>
              <w:pStyle w:val="BodyText"/>
            </w:pPr>
            <w:r>
              <w:rPr>
                <w:rFonts w:ascii="Calibri" w:hAnsi="Calibri" w:cs="Calibri"/>
                <w:color w:val="000000"/>
                <w:sz w:val="22"/>
                <w:szCs w:val="22"/>
              </w:rPr>
              <w:t xml:space="preserve">-            17 </w:t>
            </w:r>
          </w:p>
        </w:tc>
        <w:tc>
          <w:tcPr>
            <w:tcW w:w="1569" w:type="pct"/>
          </w:tcPr>
          <w:p w14:paraId="20BA7486" w14:textId="6943CF38" w:rsidR="004859AB" w:rsidRDefault="00FA3C42" w:rsidP="004859AB">
            <w:pPr>
              <w:pStyle w:val="BodyText"/>
            </w:pPr>
            <w:r>
              <w:rPr>
                <w:rFonts w:ascii="Calibri" w:hAnsi="Calibri" w:cs="Calibri"/>
                <w:color w:val="000000"/>
                <w:sz w:val="22"/>
                <w:szCs w:val="22"/>
              </w:rPr>
              <w:t xml:space="preserve">                                         50 </w:t>
            </w:r>
          </w:p>
        </w:tc>
        <w:tc>
          <w:tcPr>
            <w:tcW w:w="1580" w:type="pct"/>
          </w:tcPr>
          <w:p w14:paraId="2C14ED0E" w14:textId="697193F3" w:rsidR="004859AB" w:rsidRDefault="00FA3C42" w:rsidP="004859AB">
            <w:pPr>
              <w:pStyle w:val="BodyText"/>
            </w:pPr>
            <w:r>
              <w:rPr>
                <w:rFonts w:ascii="Calibri" w:hAnsi="Calibri" w:cs="Calibri"/>
                <w:color w:val="000000"/>
                <w:sz w:val="22"/>
                <w:szCs w:val="22"/>
              </w:rPr>
              <w:t xml:space="preserve">                                      311 </w:t>
            </w:r>
          </w:p>
        </w:tc>
      </w:tr>
      <w:tr w:rsidR="00C6147E" w14:paraId="16126EB6" w14:textId="77777777" w:rsidTr="00181C8E">
        <w:tc>
          <w:tcPr>
            <w:tcW w:w="1851" w:type="pct"/>
          </w:tcPr>
          <w:p w14:paraId="6598066D" w14:textId="4545ADBD" w:rsidR="00C6147E" w:rsidRDefault="00FA3C42" w:rsidP="004859AB">
            <w:pPr>
              <w:pStyle w:val="BodyText"/>
            </w:pPr>
            <w:r>
              <w:rPr>
                <w:rFonts w:ascii="Calibri" w:hAnsi="Calibri" w:cs="Calibri"/>
                <w:color w:val="000000"/>
                <w:sz w:val="22"/>
                <w:szCs w:val="22"/>
              </w:rPr>
              <w:t xml:space="preserve">-              7 </w:t>
            </w:r>
          </w:p>
        </w:tc>
        <w:tc>
          <w:tcPr>
            <w:tcW w:w="1569" w:type="pct"/>
          </w:tcPr>
          <w:p w14:paraId="143B6BE7" w14:textId="1D270B0C" w:rsidR="00C6147E" w:rsidRDefault="00FA3C42" w:rsidP="004859AB">
            <w:pPr>
              <w:pStyle w:val="BodyText"/>
            </w:pPr>
            <w:r>
              <w:rPr>
                <w:rFonts w:ascii="Calibri" w:hAnsi="Calibri" w:cs="Calibri"/>
                <w:color w:val="000000"/>
                <w:sz w:val="22"/>
                <w:szCs w:val="22"/>
              </w:rPr>
              <w:t xml:space="preserve">                                         99 </w:t>
            </w:r>
          </w:p>
        </w:tc>
        <w:tc>
          <w:tcPr>
            <w:tcW w:w="1580" w:type="pct"/>
          </w:tcPr>
          <w:p w14:paraId="46A72A66" w14:textId="7DDF8799" w:rsidR="00C6147E" w:rsidRDefault="00FA3C42" w:rsidP="004859AB">
            <w:pPr>
              <w:pStyle w:val="BodyText"/>
            </w:pPr>
            <w:r>
              <w:rPr>
                <w:rFonts w:ascii="Calibri" w:hAnsi="Calibri" w:cs="Calibri"/>
                <w:color w:val="000000"/>
                <w:sz w:val="22"/>
                <w:szCs w:val="22"/>
              </w:rPr>
              <w:t xml:space="preserve">                                      658 </w:t>
            </w:r>
          </w:p>
        </w:tc>
      </w:tr>
      <w:tr w:rsidR="00C6147E" w14:paraId="4F4A72B8" w14:textId="77777777" w:rsidTr="00181C8E">
        <w:tc>
          <w:tcPr>
            <w:tcW w:w="1851" w:type="pct"/>
          </w:tcPr>
          <w:p w14:paraId="57C87E78" w14:textId="0361FA49" w:rsidR="00C6147E" w:rsidRDefault="00FA3C42" w:rsidP="004859AB">
            <w:pPr>
              <w:pStyle w:val="BodyText"/>
            </w:pPr>
            <w:r>
              <w:rPr>
                <w:rFonts w:ascii="Calibri" w:hAnsi="Calibri" w:cs="Calibri"/>
                <w:color w:val="000000"/>
                <w:sz w:val="22"/>
                <w:szCs w:val="22"/>
              </w:rPr>
              <w:t xml:space="preserve">                3 </w:t>
            </w:r>
          </w:p>
        </w:tc>
        <w:tc>
          <w:tcPr>
            <w:tcW w:w="1569" w:type="pct"/>
          </w:tcPr>
          <w:p w14:paraId="41A8A5EC" w14:textId="60CB862E" w:rsidR="00C6147E" w:rsidRDefault="00FA3C42" w:rsidP="004859AB">
            <w:pPr>
              <w:pStyle w:val="BodyText"/>
            </w:pPr>
            <w:r>
              <w:rPr>
                <w:rFonts w:ascii="Calibri" w:hAnsi="Calibri" w:cs="Calibri"/>
                <w:color w:val="000000"/>
                <w:sz w:val="22"/>
                <w:szCs w:val="22"/>
              </w:rPr>
              <w:t xml:space="preserve">                                       176 </w:t>
            </w:r>
          </w:p>
        </w:tc>
        <w:tc>
          <w:tcPr>
            <w:tcW w:w="1580" w:type="pct"/>
          </w:tcPr>
          <w:p w14:paraId="7DF230E3" w14:textId="7AE76D5F" w:rsidR="00C6147E" w:rsidRDefault="00FA3C42" w:rsidP="004859AB">
            <w:pPr>
              <w:pStyle w:val="BodyText"/>
            </w:pPr>
            <w:r>
              <w:rPr>
                <w:rFonts w:ascii="Calibri" w:hAnsi="Calibri" w:cs="Calibri"/>
                <w:color w:val="000000"/>
                <w:sz w:val="22"/>
                <w:szCs w:val="22"/>
              </w:rPr>
              <w:t xml:space="preserve">                                      915 </w:t>
            </w:r>
          </w:p>
        </w:tc>
      </w:tr>
      <w:tr w:rsidR="00C6147E" w14:paraId="0A1CD07D" w14:textId="77777777" w:rsidTr="00181C8E">
        <w:tc>
          <w:tcPr>
            <w:tcW w:w="1851" w:type="pct"/>
          </w:tcPr>
          <w:p w14:paraId="5CC9BC89" w14:textId="1B5BCD79" w:rsidR="00C6147E" w:rsidRDefault="00FA3C42" w:rsidP="004859AB">
            <w:pPr>
              <w:pStyle w:val="BodyText"/>
            </w:pPr>
            <w:r>
              <w:rPr>
                <w:rFonts w:ascii="Calibri" w:hAnsi="Calibri" w:cs="Calibri"/>
                <w:color w:val="000000"/>
                <w:sz w:val="22"/>
                <w:szCs w:val="22"/>
              </w:rPr>
              <w:t xml:space="preserve">              13 </w:t>
            </w:r>
          </w:p>
        </w:tc>
        <w:tc>
          <w:tcPr>
            <w:tcW w:w="1569" w:type="pct"/>
          </w:tcPr>
          <w:p w14:paraId="4252B301" w14:textId="2BE66D74" w:rsidR="00C6147E" w:rsidRDefault="00FA3C42" w:rsidP="004859AB">
            <w:pPr>
              <w:pStyle w:val="BodyText"/>
            </w:pPr>
            <w:r>
              <w:rPr>
                <w:rFonts w:ascii="Calibri" w:hAnsi="Calibri" w:cs="Calibri"/>
                <w:color w:val="000000"/>
                <w:sz w:val="22"/>
                <w:szCs w:val="22"/>
              </w:rPr>
              <w:t xml:space="preserve">                                       282 </w:t>
            </w:r>
          </w:p>
        </w:tc>
        <w:tc>
          <w:tcPr>
            <w:tcW w:w="1580" w:type="pct"/>
          </w:tcPr>
          <w:p w14:paraId="79AA0207" w14:textId="4201D475" w:rsidR="00C6147E" w:rsidRDefault="00FA3C42" w:rsidP="004859AB">
            <w:pPr>
              <w:pStyle w:val="BodyText"/>
            </w:pPr>
            <w:r>
              <w:rPr>
                <w:rFonts w:ascii="Calibri" w:hAnsi="Calibri" w:cs="Calibri"/>
                <w:color w:val="000000"/>
                <w:sz w:val="22"/>
                <w:szCs w:val="22"/>
              </w:rPr>
              <w:t xml:space="preserve">                                   1,222 </w:t>
            </w:r>
          </w:p>
        </w:tc>
      </w:tr>
      <w:tr w:rsidR="00C6147E" w14:paraId="79715849" w14:textId="77777777" w:rsidTr="00181C8E">
        <w:tc>
          <w:tcPr>
            <w:tcW w:w="1851" w:type="pct"/>
          </w:tcPr>
          <w:p w14:paraId="53C8F4D2" w14:textId="5B4053C2" w:rsidR="00C6147E" w:rsidRDefault="00FA3C42" w:rsidP="004859AB">
            <w:pPr>
              <w:pStyle w:val="BodyText"/>
            </w:pPr>
            <w:r>
              <w:rPr>
                <w:rFonts w:ascii="Calibri" w:hAnsi="Calibri" w:cs="Calibri"/>
                <w:color w:val="000000"/>
                <w:sz w:val="22"/>
                <w:szCs w:val="22"/>
              </w:rPr>
              <w:t xml:space="preserve">              23 </w:t>
            </w:r>
          </w:p>
        </w:tc>
        <w:tc>
          <w:tcPr>
            <w:tcW w:w="1569" w:type="pct"/>
          </w:tcPr>
          <w:p w14:paraId="5F65021D" w14:textId="4DDA2FB6" w:rsidR="00C6147E" w:rsidRDefault="00FA3C42" w:rsidP="004859AB">
            <w:pPr>
              <w:pStyle w:val="BodyText"/>
            </w:pPr>
            <w:r>
              <w:rPr>
                <w:rFonts w:ascii="Calibri" w:hAnsi="Calibri" w:cs="Calibri"/>
                <w:color w:val="000000"/>
                <w:sz w:val="22"/>
                <w:szCs w:val="22"/>
              </w:rPr>
              <w:t xml:space="preserve">                                       422 </w:t>
            </w:r>
          </w:p>
        </w:tc>
        <w:tc>
          <w:tcPr>
            <w:tcW w:w="1580" w:type="pct"/>
          </w:tcPr>
          <w:p w14:paraId="410F0CF8" w14:textId="46654B15" w:rsidR="00C6147E" w:rsidRDefault="00FA3C42" w:rsidP="004859AB">
            <w:pPr>
              <w:pStyle w:val="BodyText"/>
            </w:pPr>
            <w:r>
              <w:rPr>
                <w:rFonts w:ascii="Calibri" w:hAnsi="Calibri" w:cs="Calibri"/>
                <w:color w:val="000000"/>
                <w:sz w:val="22"/>
                <w:szCs w:val="22"/>
              </w:rPr>
              <w:t xml:space="preserve">                                   1,552 </w:t>
            </w:r>
          </w:p>
        </w:tc>
      </w:tr>
      <w:tr w:rsidR="005D35CC" w14:paraId="0F0E9837" w14:textId="77777777" w:rsidTr="00181C8E">
        <w:tc>
          <w:tcPr>
            <w:tcW w:w="1851" w:type="pct"/>
          </w:tcPr>
          <w:p w14:paraId="5E302F3B" w14:textId="4BBB8FD9"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33 </w:t>
            </w:r>
          </w:p>
        </w:tc>
        <w:tc>
          <w:tcPr>
            <w:tcW w:w="1569" w:type="pct"/>
          </w:tcPr>
          <w:p w14:paraId="7990CC49" w14:textId="758A4FF2"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588 </w:t>
            </w:r>
          </w:p>
        </w:tc>
        <w:tc>
          <w:tcPr>
            <w:tcW w:w="1580" w:type="pct"/>
          </w:tcPr>
          <w:p w14:paraId="42FA1544" w14:textId="5629E821"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1,808 </w:t>
            </w:r>
          </w:p>
        </w:tc>
      </w:tr>
      <w:tr w:rsidR="005D35CC" w14:paraId="5C261027" w14:textId="77777777" w:rsidTr="00181C8E">
        <w:tc>
          <w:tcPr>
            <w:tcW w:w="1851" w:type="pct"/>
          </w:tcPr>
          <w:p w14:paraId="00FD99EE" w14:textId="20BB2583"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37 </w:t>
            </w:r>
          </w:p>
        </w:tc>
        <w:tc>
          <w:tcPr>
            <w:tcW w:w="1569" w:type="pct"/>
          </w:tcPr>
          <w:p w14:paraId="1C06E9CC" w14:textId="469ADF2B"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665 </w:t>
            </w:r>
          </w:p>
        </w:tc>
        <w:tc>
          <w:tcPr>
            <w:tcW w:w="1580" w:type="pct"/>
          </w:tcPr>
          <w:p w14:paraId="504402A3" w14:textId="3E704086" w:rsidR="005D35CC" w:rsidRDefault="005D35CC" w:rsidP="005D35CC">
            <w:pPr>
              <w:pStyle w:val="BodyText"/>
              <w:rPr>
                <w:rFonts w:ascii="Calibri" w:hAnsi="Calibri" w:cs="Calibri"/>
                <w:color w:val="000000"/>
                <w:sz w:val="22"/>
                <w:szCs w:val="22"/>
              </w:rPr>
            </w:pPr>
            <w:r>
              <w:rPr>
                <w:rFonts w:ascii="Calibri" w:hAnsi="Calibri" w:cs="Calibri"/>
                <w:color w:val="000000"/>
                <w:sz w:val="22"/>
                <w:szCs w:val="22"/>
              </w:rPr>
              <w:t xml:space="preserve">                                   1,961 </w:t>
            </w:r>
          </w:p>
        </w:tc>
      </w:tr>
    </w:tbl>
    <w:p w14:paraId="42478460" w14:textId="77777777" w:rsidR="004859AB" w:rsidRPr="004859AB" w:rsidRDefault="004859AB" w:rsidP="00181C8E">
      <w:pPr>
        <w:pStyle w:val="BodyText"/>
      </w:pPr>
    </w:p>
    <w:p w14:paraId="26D3CCAE" w14:textId="249B8A39" w:rsidR="00782F36" w:rsidRPr="00782F36" w:rsidRDefault="00782F36" w:rsidP="0046295D">
      <w:pPr>
        <w:pStyle w:val="Heading3"/>
      </w:pPr>
      <w:r w:rsidRPr="00782F36">
        <w:t>Mine Batters and Levees </w:t>
      </w:r>
    </w:p>
    <w:p w14:paraId="20105D20" w14:textId="261445A0" w:rsidR="003A2BB2" w:rsidRDefault="00782F36" w:rsidP="00B23D9E">
      <w:r w:rsidRPr="00782F36">
        <w:t xml:space="preserve">Mine </w:t>
      </w:r>
      <w:r w:rsidR="00CD0116">
        <w:t>B</w:t>
      </w:r>
      <w:r w:rsidRPr="00782F36">
        <w:t xml:space="preserve">atters are typically defined as the section that connects the mine floor to the mine crest.  However, </w:t>
      </w:r>
      <w:r w:rsidR="00B858C4" w:rsidRPr="00782F36">
        <w:t>in</w:t>
      </w:r>
      <w:r w:rsidRPr="00782F36">
        <w:t xml:space="preserve"> this rehabilitation context </w:t>
      </w:r>
      <w:r w:rsidR="00CD0116">
        <w:t>M</w:t>
      </w:r>
      <w:r w:rsidRPr="00782F36">
        <w:t xml:space="preserve">ine </w:t>
      </w:r>
      <w:r w:rsidR="00CD0116">
        <w:t>B</w:t>
      </w:r>
      <w:r w:rsidRPr="00782F36">
        <w:t xml:space="preserve">atters are defined as the section of land from Lake Yallourn to the </w:t>
      </w:r>
      <w:r w:rsidR="002C0D62">
        <w:t>m</w:t>
      </w:r>
      <w:r w:rsidRPr="00782F36">
        <w:t xml:space="preserve">ine </w:t>
      </w:r>
      <w:r w:rsidR="002C0D62">
        <w:t>c</w:t>
      </w:r>
      <w:r w:rsidRPr="00782F36">
        <w:t xml:space="preserve">rest. </w:t>
      </w:r>
    </w:p>
    <w:p w14:paraId="0FC82C22" w14:textId="20F9131A" w:rsidR="00237506" w:rsidRDefault="00782F36" w:rsidP="00B23D9E">
      <w:r w:rsidRPr="00782F36">
        <w:t xml:space="preserve">Due to mining practices and the pre mining landform elevation, mine batters range from less than 10m </w:t>
      </w:r>
      <w:r w:rsidR="00B23D9E" w:rsidRPr="00782F36">
        <w:t>in</w:t>
      </w:r>
      <w:r w:rsidRPr="00782F36">
        <w:t xml:space="preserve"> elevation </w:t>
      </w:r>
      <w:r w:rsidR="00962407">
        <w:t>in the northeast of the site</w:t>
      </w:r>
      <w:r w:rsidRPr="00782F36">
        <w:t xml:space="preserve"> to 70m </w:t>
      </w:r>
      <w:r w:rsidR="00B858C4" w:rsidRPr="00782F36">
        <w:t>in</w:t>
      </w:r>
      <w:r w:rsidRPr="00782F36">
        <w:t xml:space="preserve"> the southwest of the site.</w:t>
      </w:r>
      <w:r w:rsidR="008A361A">
        <w:t xml:space="preserve">  Final mine batter slopes are </w:t>
      </w:r>
      <w:r w:rsidR="00954594">
        <w:t>designed at</w:t>
      </w:r>
      <w:r w:rsidR="008A361A">
        <w:t xml:space="preserve"> no steeper than a 2.5 horizontal to 1 vertical gradient</w:t>
      </w:r>
      <w:r w:rsidR="008B6510">
        <w:t>.  This allows vegetation to manage erosion risk</w:t>
      </w:r>
      <w:r w:rsidRPr="00782F36">
        <w:t> </w:t>
      </w:r>
      <w:r w:rsidR="008016C2">
        <w:t xml:space="preserve">whilst providing adequate access for </w:t>
      </w:r>
      <w:r w:rsidR="00F9215E">
        <w:t>maintenance.</w:t>
      </w:r>
      <w:r w:rsidRPr="00782F36">
        <w:t xml:space="preserve">  </w:t>
      </w:r>
    </w:p>
    <w:p w14:paraId="2660054E" w14:textId="4008C34B" w:rsidR="00782F36" w:rsidRDefault="00782F36" w:rsidP="00B23D9E">
      <w:r w:rsidRPr="00782F36">
        <w:t xml:space="preserve">Where engineered levees have been constructed to keep flood waters out of the operating mine, these are </w:t>
      </w:r>
      <w:r w:rsidR="00B23D9E">
        <w:t>i</w:t>
      </w:r>
      <w:r w:rsidRPr="00782F36">
        <w:t>ncluded within this description. </w:t>
      </w:r>
    </w:p>
    <w:p w14:paraId="00C8C5FF" w14:textId="6C0A7AB5" w:rsidR="00B5337A" w:rsidRDefault="00B5337A" w:rsidP="0046295D">
      <w:pPr>
        <w:pStyle w:val="Heading3"/>
      </w:pPr>
      <w:r>
        <w:t xml:space="preserve">Other </w:t>
      </w:r>
      <w:r w:rsidR="009164E9">
        <w:t xml:space="preserve">Mining </w:t>
      </w:r>
      <w:r w:rsidR="003E3720">
        <w:t>and Power Station</w:t>
      </w:r>
      <w:r w:rsidR="009164E9">
        <w:t xml:space="preserve"> Disturbance</w:t>
      </w:r>
    </w:p>
    <w:p w14:paraId="18E54D9B" w14:textId="11C30DC6" w:rsidR="00C7313C" w:rsidRPr="00782F36" w:rsidRDefault="00DD62CA" w:rsidP="00B5337A">
      <w:r>
        <w:t>Some s</w:t>
      </w:r>
      <w:r w:rsidR="00B5337A">
        <w:t xml:space="preserve">mall parcels of land </w:t>
      </w:r>
      <w:r>
        <w:t>above final lake level, but not part of a batter o</w:t>
      </w:r>
      <w:r w:rsidR="008353B2">
        <w:t>r</w:t>
      </w:r>
      <w:r>
        <w:t xml:space="preserve"> levee system are captured here.  These areas are typical overburden </w:t>
      </w:r>
      <w:r w:rsidR="0028614A">
        <w:t xml:space="preserve">dumping locations </w:t>
      </w:r>
      <w:r w:rsidR="007533B5">
        <w:t>which are shaped to tie into the surrounding environment</w:t>
      </w:r>
      <w:r w:rsidR="003E3720">
        <w:t>, or hardstand areas associated with Power Station development</w:t>
      </w:r>
      <w:r w:rsidR="007533B5">
        <w:t>.</w:t>
      </w:r>
      <w:r w:rsidR="0028614A">
        <w:t xml:space="preserve"> </w:t>
      </w:r>
      <w:r w:rsidR="007533B5">
        <w:t xml:space="preserve"> These areas</w:t>
      </w:r>
      <w:r w:rsidR="0028614A">
        <w:t xml:space="preserve"> are relatively flat</w:t>
      </w:r>
      <w:r w:rsidR="007533B5">
        <w:t xml:space="preserve"> which allows future land use opportunities</w:t>
      </w:r>
      <w:r w:rsidR="0028614A">
        <w:t>.</w:t>
      </w:r>
      <w:r w:rsidR="009164E9">
        <w:t xml:space="preserve"> </w:t>
      </w:r>
    </w:p>
    <w:p w14:paraId="4CB84FDC" w14:textId="77777777" w:rsidR="00782F36" w:rsidRPr="00782F36" w:rsidRDefault="00782F36" w:rsidP="0046295D">
      <w:pPr>
        <w:pStyle w:val="Heading3"/>
      </w:pPr>
      <w:bookmarkStart w:id="717" w:name="_Ref198647946"/>
      <w:r w:rsidRPr="00782F36">
        <w:t>Landfills</w:t>
      </w:r>
      <w:bookmarkEnd w:id="717"/>
      <w:r w:rsidRPr="00782F36">
        <w:t> </w:t>
      </w:r>
    </w:p>
    <w:p w14:paraId="09EEE6B8" w14:textId="602CFF99" w:rsidR="00782F36" w:rsidRPr="00782F36" w:rsidRDefault="00782F36" w:rsidP="00C43772">
      <w:r w:rsidRPr="00782F36">
        <w:t xml:space="preserve">Three EPA Licenced Landfills are situated within the YNOC.  The designations </w:t>
      </w:r>
      <w:r w:rsidR="00BA4759">
        <w:t>i</w:t>
      </w:r>
      <w:r w:rsidRPr="00782F36">
        <w:t xml:space="preserve">nclude an Ash Landfill, Hard Waste Landfill, and Asbestos Landfill.  The Ash Landfill </w:t>
      </w:r>
      <w:r w:rsidR="00BA4759">
        <w:t>i</w:t>
      </w:r>
      <w:r w:rsidRPr="00782F36">
        <w:t>s designed to replicate the pre</w:t>
      </w:r>
      <w:r w:rsidR="007533B5">
        <w:t>-</w:t>
      </w:r>
      <w:r w:rsidRPr="00782F36">
        <w:t xml:space="preserve">mining contours of the land and allow for a free draining landform whilst the Hard Waste and Asbestos Landfills are domed with relatively flat tops and steeper side slopes.  The Hard Waste and Asbestos Landfills are placed on top of </w:t>
      </w:r>
      <w:r w:rsidR="0039450F">
        <w:t xml:space="preserve">a </w:t>
      </w:r>
      <w:r w:rsidRPr="00782F36">
        <w:t xml:space="preserve">previous overburden dump completed </w:t>
      </w:r>
      <w:r w:rsidR="00B23D9E">
        <w:t>i</w:t>
      </w:r>
      <w:r w:rsidRPr="00782F36">
        <w:t>n the 1950</w:t>
      </w:r>
      <w:r w:rsidR="00CB5DDB" w:rsidRPr="00782F36">
        <w:t>s</w:t>
      </w:r>
      <w:r w:rsidR="00B23D9E">
        <w:t xml:space="preserve">. </w:t>
      </w:r>
      <w:r w:rsidR="00CB5DDB" w:rsidRPr="00782F36">
        <w:t xml:space="preserve"> Each</w:t>
      </w:r>
      <w:r w:rsidRPr="00782F36">
        <w:t xml:space="preserve"> of these sites </w:t>
      </w:r>
      <w:r w:rsidR="00B23D9E">
        <w:t>i</w:t>
      </w:r>
      <w:r w:rsidRPr="00782F36">
        <w:t>s subject to EPA approval for capping and rehabilitation</w:t>
      </w:r>
      <w:r w:rsidR="008723B7">
        <w:t xml:space="preserve"> </w:t>
      </w:r>
      <w:r w:rsidR="008723B7">
        <w:fldChar w:fldCharType="begin"/>
      </w:r>
      <w:r w:rsidR="001B655D">
        <w:instrText xml:space="preserve"> ADDIN EN.CITE &lt;EndNote&gt;&lt;Cite&gt;&lt;Author&gt;BlueSphere&lt;/Author&gt;&lt;Year&gt;2021&lt;/Year&gt;&lt;RecNum&gt;83&lt;/RecNum&gt;&lt;DisplayText&gt;(BlueSphere 2021)&lt;/DisplayText&gt;&lt;record&gt;&lt;rec-number&gt;83&lt;/rec-number&gt;&lt;foreign-keys&gt;&lt;key app="EN" db-id="spaff0s0osz0sqe0t5a55fezradpx9psfrzt" timestamp="1747102049" guid="67f299f5-2d6f-4b00-b196-fe78c1018fc3"&gt;83&lt;/key&gt;&lt;/foreign-keys&gt;&lt;ref-type name="Report"&gt;27&lt;/ref-type&gt;&lt;contributors&gt;&lt;authors&gt;&lt;author&gt;BlueSphere&lt;/author&gt;&lt;/authors&gt;&lt;secondary-authors&gt;&lt;author&gt;BlueSphere Environmental Pty Ltd,&lt;/author&gt;&lt;/secondary-authors&gt;&lt;/contributors&gt;&lt;titles&gt;&lt;title&gt;Auditor verification of Yallourn Landfill and Twin Ash Pond Rehabilitation Plan&lt;/title&gt;&lt;/titles&gt;&lt;number&gt;A2040391&lt;/number&gt;&lt;dates&gt;&lt;year&gt;2021&lt;/year&gt;&lt;pub-dates&gt;&lt;date&gt;20/12/2021&lt;/date&gt;&lt;/pub-dates&gt;&lt;/dates&gt;&lt;urls&gt;&lt;/urls&gt;&lt;/record&gt;&lt;/Cite&gt;&lt;/EndNote&gt;</w:instrText>
      </w:r>
      <w:r w:rsidR="008723B7">
        <w:fldChar w:fldCharType="separate"/>
      </w:r>
      <w:r w:rsidR="008723B7">
        <w:rPr>
          <w:noProof/>
        </w:rPr>
        <w:t>(BlueSphere 2021)</w:t>
      </w:r>
      <w:r w:rsidR="008723B7">
        <w:fldChar w:fldCharType="end"/>
      </w:r>
      <w:r w:rsidRPr="00782F36">
        <w:t xml:space="preserve">, </w:t>
      </w:r>
      <w:r w:rsidR="00D16ACD">
        <w:t xml:space="preserve">which will </w:t>
      </w:r>
      <w:r w:rsidRPr="00782F36">
        <w:t xml:space="preserve">provide end land uses capable and consistent with the land uses </w:t>
      </w:r>
      <w:r w:rsidR="00303DC8">
        <w:t>i</w:t>
      </w:r>
      <w:r w:rsidRPr="00782F36">
        <w:t>dentified further in this chapter. </w:t>
      </w:r>
    </w:p>
    <w:p w14:paraId="2D15DCDD" w14:textId="77777777" w:rsidR="00782F36" w:rsidRPr="00782F36" w:rsidRDefault="00782F36" w:rsidP="0046295D">
      <w:pPr>
        <w:pStyle w:val="Heading3"/>
      </w:pPr>
      <w:r w:rsidRPr="00782F36">
        <w:t>Perimeter Low Elevation Hills </w:t>
      </w:r>
    </w:p>
    <w:p w14:paraId="3AC6D0B8" w14:textId="17BC2065" w:rsidR="00782F36" w:rsidRPr="00782F36" w:rsidRDefault="00782F36" w:rsidP="00B23D9E">
      <w:r w:rsidRPr="00782F36">
        <w:t xml:space="preserve">Beyond the Lake Yallourn, Mine Batters and Levees, the Yallourn Mining Licence area returns to natural landforms such as Low Elevation Hills.  These areas are typically situated on the west and </w:t>
      </w:r>
      <w:r w:rsidR="00B858C4" w:rsidRPr="00782F36">
        <w:t>southwestern</w:t>
      </w:r>
      <w:r w:rsidRPr="00782F36">
        <w:t xml:space="preserve"> perimeter situated between Newborough, Yallourn, and Driffield.  The Haunted Hills and Hernes Oak localities are within this landform.    </w:t>
      </w:r>
    </w:p>
    <w:p w14:paraId="7841F2CA" w14:textId="77777777" w:rsidR="00782F36" w:rsidRPr="00782F36" w:rsidRDefault="00782F36" w:rsidP="0046295D">
      <w:pPr>
        <w:pStyle w:val="Heading3"/>
      </w:pPr>
      <w:r w:rsidRPr="00782F36">
        <w:t>Perimeter Plateaus and Terraces </w:t>
      </w:r>
    </w:p>
    <w:p w14:paraId="150C2852" w14:textId="3C88E9F3" w:rsidR="00782F36" w:rsidRPr="00782F36" w:rsidRDefault="00782F36" w:rsidP="00B23D9E">
      <w:r w:rsidRPr="00782F36">
        <w:t xml:space="preserve">Perimeter plateaus and terraces are defined as flat areas between the low elevation hills, floodplains, and mining disturbance.  Soil types are mixed with sandy material largely dominant </w:t>
      </w:r>
      <w:r w:rsidR="00CB5DDB" w:rsidRPr="00782F36">
        <w:t>in</w:t>
      </w:r>
      <w:r w:rsidRPr="00782F36">
        <w:t xml:space="preserve"> the east and </w:t>
      </w:r>
      <w:r w:rsidR="00D50B7A" w:rsidRPr="00782F36">
        <w:t>southeast</w:t>
      </w:r>
      <w:r w:rsidRPr="00782F36">
        <w:t xml:space="preserve"> of the site, whilst clay and sandy clay materials are present within the western portions.   </w:t>
      </w:r>
    </w:p>
    <w:p w14:paraId="0E738BDD" w14:textId="77777777" w:rsidR="00782F36" w:rsidRPr="00782F36" w:rsidRDefault="00782F36" w:rsidP="0046295D">
      <w:pPr>
        <w:pStyle w:val="Heading3"/>
      </w:pPr>
      <w:r w:rsidRPr="00782F36">
        <w:t>Rivers and Floodplains </w:t>
      </w:r>
    </w:p>
    <w:p w14:paraId="21DBC9A5" w14:textId="06DBDF90" w:rsidR="00782F36" w:rsidRPr="00782F36" w:rsidRDefault="00782F36" w:rsidP="00B858C4">
      <w:bookmarkStart w:id="718" w:name="_Ref196827430"/>
      <w:r w:rsidRPr="00782F36">
        <w:t xml:space="preserve">The Morwell </w:t>
      </w:r>
      <w:r w:rsidR="00181A1C">
        <w:t xml:space="preserve">River </w:t>
      </w:r>
      <w:r w:rsidRPr="00782F36">
        <w:t xml:space="preserve">and Latrobe River systems flow through the Mining Licence area and are </w:t>
      </w:r>
      <w:r w:rsidR="00280583">
        <w:t>i</w:t>
      </w:r>
      <w:r w:rsidRPr="00782F36">
        <w:t>ntegral to this DMRP.</w:t>
      </w:r>
      <w:r w:rsidR="00280583">
        <w:t xml:space="preserve"> </w:t>
      </w:r>
      <w:r w:rsidRPr="00782F36">
        <w:t>Adjacent to the river systems are flat alluvial floodplains typically containing well drained soils.</w:t>
      </w:r>
      <w:bookmarkEnd w:id="718"/>
      <w:r w:rsidRPr="00782F36">
        <w:t>      </w:t>
      </w:r>
    </w:p>
    <w:p w14:paraId="07D387C7" w14:textId="2E329418" w:rsidR="00782F36" w:rsidRDefault="006E59AF" w:rsidP="00B75E20">
      <w:pPr>
        <w:pStyle w:val="Heading2"/>
      </w:pPr>
      <w:bookmarkStart w:id="719" w:name="_Toc210049062"/>
      <w:bookmarkStart w:id="720" w:name="_Ref196827424"/>
      <w:r>
        <w:t xml:space="preserve">Post Mining </w:t>
      </w:r>
      <w:r w:rsidR="00782F36" w:rsidRPr="00782F36">
        <w:t>Land Uses</w:t>
      </w:r>
      <w:bookmarkEnd w:id="719"/>
      <w:r w:rsidR="00782F36" w:rsidRPr="00782F36">
        <w:t> </w:t>
      </w:r>
      <w:bookmarkEnd w:id="720"/>
    </w:p>
    <w:p w14:paraId="49C37359" w14:textId="44A0E087" w:rsidR="00A72AD0" w:rsidRDefault="00E737F4">
      <w:pPr>
        <w:spacing w:after="0" w:line="240" w:lineRule="auto"/>
      </w:pPr>
      <w:r>
        <w:t xml:space="preserve">Based on the landforms identified above, </w:t>
      </w:r>
      <w:r w:rsidR="00C06E4B">
        <w:t xml:space="preserve">post mining land uses for the site </w:t>
      </w:r>
      <w:r w:rsidR="00A72AD0">
        <w:t>include:</w:t>
      </w:r>
    </w:p>
    <w:p w14:paraId="41B73ACA" w14:textId="4E69B434" w:rsidR="0025085B" w:rsidRDefault="0025085B" w:rsidP="000C511A">
      <w:pPr>
        <w:pStyle w:val="ListParagraph"/>
      </w:pPr>
      <w:r>
        <w:t>Potential beneficial uses</w:t>
      </w:r>
      <w:r w:rsidR="00453497">
        <w:t xml:space="preserve"> for the lake</w:t>
      </w:r>
    </w:p>
    <w:p w14:paraId="04EA75EA" w14:textId="77777777" w:rsidR="00D00FE5" w:rsidRDefault="00D00FE5" w:rsidP="000C511A">
      <w:pPr>
        <w:pStyle w:val="ListParagraph"/>
      </w:pPr>
      <w:r>
        <w:t>Environment and recreation</w:t>
      </w:r>
    </w:p>
    <w:p w14:paraId="424FD85F" w14:textId="15532DD3" w:rsidR="00801761" w:rsidRDefault="004E7186" w:rsidP="0001521C">
      <w:pPr>
        <w:pStyle w:val="ListParagraph"/>
      </w:pPr>
      <w:r>
        <w:t>E</w:t>
      </w:r>
      <w:r w:rsidR="00801761">
        <w:t>xisting sporting and recreational associations</w:t>
      </w:r>
    </w:p>
    <w:p w14:paraId="7C886323" w14:textId="77777777" w:rsidR="00D00FE5" w:rsidRDefault="00D00FE5" w:rsidP="000C511A">
      <w:pPr>
        <w:pStyle w:val="ListParagraph"/>
      </w:pPr>
      <w:r>
        <w:t>Conservation</w:t>
      </w:r>
    </w:p>
    <w:p w14:paraId="49BFD8B0" w14:textId="77777777" w:rsidR="00D00FE5" w:rsidRDefault="00D00FE5" w:rsidP="000C511A">
      <w:pPr>
        <w:pStyle w:val="ListParagraph"/>
      </w:pPr>
      <w:r>
        <w:t>Agriculture</w:t>
      </w:r>
    </w:p>
    <w:p w14:paraId="795C6F1F" w14:textId="77777777" w:rsidR="00E950DA" w:rsidRDefault="00D00FE5" w:rsidP="000C511A">
      <w:pPr>
        <w:pStyle w:val="ListParagraph"/>
      </w:pPr>
      <w:r>
        <w:t>Commercial and Industrial</w:t>
      </w:r>
    </w:p>
    <w:p w14:paraId="11924C6A" w14:textId="77777777" w:rsidR="00801761" w:rsidRDefault="0080117C" w:rsidP="000C511A">
      <w:pPr>
        <w:pStyle w:val="ListParagraph"/>
      </w:pPr>
      <w:r>
        <w:t>Other uses including supporting cultural heritage and further development</w:t>
      </w:r>
    </w:p>
    <w:p w14:paraId="609838C1" w14:textId="6F0D4A9C" w:rsidR="00782F36" w:rsidRPr="00782F36" w:rsidRDefault="00782F36" w:rsidP="0046295D">
      <w:pPr>
        <w:pStyle w:val="Heading3"/>
      </w:pPr>
      <w:r w:rsidRPr="00782F36">
        <w:t>Beneficial Uses for Lake Yallourn  </w:t>
      </w:r>
    </w:p>
    <w:p w14:paraId="2FB6D173" w14:textId="0ECA7798" w:rsidR="00782F36" w:rsidRPr="00782F36" w:rsidRDefault="00F97A11" w:rsidP="00C43772">
      <w:r w:rsidRPr="00D461FE">
        <w:t xml:space="preserve">For Lake Yallourn, </w:t>
      </w:r>
      <w:r w:rsidR="00453497">
        <w:t xml:space="preserve">preliminary </w:t>
      </w:r>
      <w:r w:rsidRPr="00D461FE">
        <w:t xml:space="preserve">water quality modelling </w:t>
      </w:r>
      <w:r w:rsidR="00453497">
        <w:t>indicates</w:t>
      </w:r>
      <w:r w:rsidRPr="00D461FE">
        <w:t xml:space="preserve"> that the lake </w:t>
      </w:r>
      <w:r w:rsidR="00453497">
        <w:t>water</w:t>
      </w:r>
      <w:r w:rsidRPr="00D461FE">
        <w:t xml:space="preserve"> will be </w:t>
      </w:r>
      <w:r w:rsidR="00453497">
        <w:t xml:space="preserve">capable </w:t>
      </w:r>
      <w:r w:rsidRPr="00D461FE">
        <w:t xml:space="preserve">of </w:t>
      </w:r>
      <w:r w:rsidR="00453497">
        <w:t>supporting</w:t>
      </w:r>
      <w:r w:rsidRPr="00D461FE">
        <w:t xml:space="preserve"> </w:t>
      </w:r>
      <w:r w:rsidR="00BB0D7F" w:rsidRPr="00D461FE">
        <w:t xml:space="preserve">aquatic ecosystems, industrial and agricultural uses, and </w:t>
      </w:r>
      <w:r w:rsidRPr="00D461FE">
        <w:t>primary and secondary contact recreation</w:t>
      </w:r>
      <w:r w:rsidR="00FA53F4" w:rsidRPr="00D461FE">
        <w:t xml:space="preserve"> (per </w:t>
      </w:r>
      <w:r w:rsidR="00191C99">
        <w:t>section</w:t>
      </w:r>
      <w:r w:rsidR="00FA53F4" w:rsidRPr="00D461FE">
        <w:t xml:space="preserve"> </w:t>
      </w:r>
      <w:r w:rsidR="00605F79">
        <w:rPr>
          <w:highlight w:val="yellow"/>
        </w:rPr>
        <w:fldChar w:fldCharType="begin"/>
      </w:r>
      <w:r w:rsidR="00605F79">
        <w:instrText xml:space="preserve"> REF _Ref198624649 \r \h </w:instrText>
      </w:r>
      <w:r w:rsidR="00605F79">
        <w:rPr>
          <w:highlight w:val="yellow"/>
        </w:rPr>
      </w:r>
      <w:r w:rsidR="00605F79">
        <w:rPr>
          <w:highlight w:val="yellow"/>
        </w:rPr>
        <w:fldChar w:fldCharType="separate"/>
      </w:r>
      <w:r w:rsidR="00D35BC0">
        <w:t>8.8</w:t>
      </w:r>
      <w:r w:rsidR="00605F79">
        <w:rPr>
          <w:highlight w:val="yellow"/>
        </w:rPr>
        <w:fldChar w:fldCharType="end"/>
      </w:r>
      <w:r w:rsidR="00FA53F4" w:rsidRPr="00D461FE">
        <w:t>)</w:t>
      </w:r>
      <w:r w:rsidRPr="00D461FE">
        <w:t>, however studies are ongoing</w:t>
      </w:r>
      <w:r w:rsidR="005B45CC" w:rsidRPr="00D461FE">
        <w:t xml:space="preserve"> (</w:t>
      </w:r>
      <w:r w:rsidR="00A15CAA">
        <w:t xml:space="preserve">refer to </w:t>
      </w:r>
      <w:r w:rsidR="00191C99">
        <w:t xml:space="preserve">water based studies in </w:t>
      </w:r>
      <w:r w:rsidR="00A15CAA">
        <w:fldChar w:fldCharType="begin"/>
      </w:r>
      <w:r w:rsidR="00A15CAA">
        <w:instrText xml:space="preserve"> REF _Ref195079004 \w \h </w:instrText>
      </w:r>
      <w:r w:rsidR="00A15CAA">
        <w:fldChar w:fldCharType="separate"/>
      </w:r>
      <w:r w:rsidR="00D35BC0">
        <w:t>Chapter 17</w:t>
      </w:r>
      <w:r w:rsidR="00A15CAA">
        <w:fldChar w:fldCharType="end"/>
      </w:r>
      <w:r w:rsidR="00A15CAA">
        <w:t xml:space="preserve"> </w:t>
      </w:r>
      <w:r w:rsidR="00A15CAA">
        <w:fldChar w:fldCharType="begin"/>
      </w:r>
      <w:r w:rsidR="00A15CAA">
        <w:instrText xml:space="preserve"> REF _Ref195079004 \h </w:instrText>
      </w:r>
      <w:r w:rsidR="00A15CAA">
        <w:fldChar w:fldCharType="separate"/>
      </w:r>
      <w:r w:rsidR="00D35BC0">
        <w:t xml:space="preserve"> Knowledge Gaps</w:t>
      </w:r>
      <w:r w:rsidR="00A15CAA">
        <w:fldChar w:fldCharType="end"/>
      </w:r>
      <w:r w:rsidR="005B45CC" w:rsidRPr="00D461FE">
        <w:t xml:space="preserve">). </w:t>
      </w:r>
      <w:r w:rsidR="00BB0D7F" w:rsidRPr="00D461FE">
        <w:t xml:space="preserve"> </w:t>
      </w:r>
      <w:r w:rsidR="00DB23E0">
        <w:t xml:space="preserve">Any </w:t>
      </w:r>
      <w:r w:rsidR="00A03420">
        <w:t>post relinquishment</w:t>
      </w:r>
      <w:r w:rsidR="00DB23E0">
        <w:t xml:space="preserve"> use of water requiring extraction from the Lake will need to ensure the lake level remains within its designated operating level for maintaining mine batter and MRD stability. </w:t>
      </w:r>
      <w:r w:rsidR="00BB0D7F" w:rsidRPr="00D461FE">
        <w:t>Further r</w:t>
      </w:r>
      <w:r w:rsidRPr="00D461FE">
        <w:t>isks regarding safe access and egress, wave action, and environmental events such as major river floods and algal blooms are</w:t>
      </w:r>
      <w:r w:rsidR="00BB0D7F" w:rsidRPr="00D461FE">
        <w:t xml:space="preserve"> </w:t>
      </w:r>
      <w:r w:rsidRPr="00D461FE">
        <w:t>the subject of ongoing studies</w:t>
      </w:r>
      <w:r w:rsidR="004A59AF">
        <w:t xml:space="preserve"> (KG29, KG20, </w:t>
      </w:r>
      <w:r w:rsidR="002F3746">
        <w:t xml:space="preserve">KG15, </w:t>
      </w:r>
      <w:r w:rsidR="004A59AF">
        <w:t>KG1</w:t>
      </w:r>
      <w:r w:rsidR="002F3746">
        <w:t>7</w:t>
      </w:r>
      <w:r w:rsidR="001672D5">
        <w:t>, KG26</w:t>
      </w:r>
      <w:r w:rsidR="00090F8D">
        <w:t xml:space="preserve"> in </w:t>
      </w:r>
      <w:r w:rsidR="00090F8D">
        <w:fldChar w:fldCharType="begin"/>
      </w:r>
      <w:r w:rsidR="00090F8D">
        <w:instrText xml:space="preserve"> REF _Ref200530793 \h </w:instrText>
      </w:r>
      <w:r w:rsidR="00090F8D">
        <w:fldChar w:fldCharType="separate"/>
      </w:r>
      <w:r w:rsidR="00D35BC0">
        <w:t xml:space="preserve">Table </w:t>
      </w:r>
      <w:r w:rsidR="00D35BC0">
        <w:rPr>
          <w:noProof/>
        </w:rPr>
        <w:t>17</w:t>
      </w:r>
      <w:r w:rsidR="00D35BC0">
        <w:noBreakHyphen/>
      </w:r>
      <w:r w:rsidR="00D35BC0">
        <w:rPr>
          <w:noProof/>
        </w:rPr>
        <w:t>1</w:t>
      </w:r>
      <w:r w:rsidR="00090F8D">
        <w:fldChar w:fldCharType="end"/>
      </w:r>
      <w:r w:rsidR="00090F8D">
        <w:t>)</w:t>
      </w:r>
      <w:r w:rsidR="00BB0D7F" w:rsidRPr="00D461FE">
        <w:t xml:space="preserve">. These will be used to inform </w:t>
      </w:r>
      <w:r w:rsidRPr="00D461FE">
        <w:t xml:space="preserve">discussions with </w:t>
      </w:r>
      <w:r w:rsidR="005B45CC" w:rsidRPr="00D461FE">
        <w:t>key government authorities</w:t>
      </w:r>
      <w:r w:rsidR="00BB0D7F" w:rsidRPr="00D461FE">
        <w:t xml:space="preserve"> on future access and management of the lake</w:t>
      </w:r>
      <w:r w:rsidR="005B45CC" w:rsidRPr="00D461FE">
        <w:t xml:space="preserve">. As such, </w:t>
      </w:r>
      <w:r w:rsidR="00F8144A">
        <w:t>while</w:t>
      </w:r>
      <w:r w:rsidR="005B45CC" w:rsidRPr="00D461FE">
        <w:t xml:space="preserve"> EAY </w:t>
      </w:r>
      <w:r w:rsidR="00F8144A">
        <w:t>aspire</w:t>
      </w:r>
      <w:r w:rsidR="005B45CC" w:rsidRPr="00D461FE">
        <w:t xml:space="preserve"> to </w:t>
      </w:r>
      <w:r w:rsidR="00491D97">
        <w:t xml:space="preserve">deliver a pit lake </w:t>
      </w:r>
      <w:r w:rsidR="00F8144A">
        <w:t>which is capable of supporting</w:t>
      </w:r>
      <w:r w:rsidR="005B45CC" w:rsidRPr="00D461FE">
        <w:t xml:space="preserve"> </w:t>
      </w:r>
      <w:r w:rsidR="000A2CEF" w:rsidRPr="00D461FE">
        <w:t xml:space="preserve">recreational </w:t>
      </w:r>
      <w:r w:rsidR="00F8144A">
        <w:t>use</w:t>
      </w:r>
      <w:r w:rsidR="00265ABF">
        <w:t xml:space="preserve">, the realisation of </w:t>
      </w:r>
      <w:r w:rsidR="005B45CC" w:rsidRPr="00D461FE">
        <w:t xml:space="preserve">this </w:t>
      </w:r>
      <w:r w:rsidR="00265ABF">
        <w:t xml:space="preserve">use will be an outcome of discussions with </w:t>
      </w:r>
      <w:r w:rsidR="00FC62D8">
        <w:t>government authorities and other key stakeholders.</w:t>
      </w:r>
      <w:r w:rsidR="000A2CEF">
        <w:t xml:space="preserve"> The table below outlines the potential suitability of the lake for differen</w:t>
      </w:r>
      <w:r w:rsidR="006A29C9">
        <w:t>t</w:t>
      </w:r>
      <w:r w:rsidR="000A2CEF">
        <w:t xml:space="preserve"> beneficial uses based on water quality and other risks</w:t>
      </w:r>
      <w:r w:rsidR="00CA0F0B">
        <w:t xml:space="preserve"> by comparing modelled</w:t>
      </w:r>
      <w:r w:rsidR="00C448E6">
        <w:t xml:space="preserve"> water quality outcomes </w:t>
      </w:r>
      <w:r w:rsidR="00782F36" w:rsidRPr="00782F36">
        <w:t xml:space="preserve">against Victoria's Environmental Reference Standard </w:t>
      </w:r>
      <w:r w:rsidR="000B058A">
        <w:fldChar w:fldCharType="begin"/>
      </w:r>
      <w:r w:rsidR="001B655D">
        <w:instrText xml:space="preserve"> ADDIN EN.CITE &lt;EndNote&gt;&lt;Cite&gt;&lt;Author&gt;EPA&lt;/Author&gt;&lt;Year&gt;2022&lt;/Year&gt;&lt;RecNum&gt;45&lt;/RecNum&gt;&lt;DisplayText&gt;(EPA 2022)&lt;/DisplayText&gt;&lt;record&gt;&lt;rec-number&gt;45&lt;/rec-number&gt;&lt;foreign-keys&gt;&lt;key app="EN" db-id="spaff0s0osz0sqe0t5a55fezradpx9psfrzt" timestamp="1746075499" guid="6d3b7307-09bc-45df-87c6-69ae119eac30"&gt;45&lt;/key&gt;&lt;/foreign-keys&gt;&lt;ref-type name="Report"&gt;27&lt;/ref-type&gt;&lt;contributors&gt;&lt;authors&gt;&lt;author&gt;EPA&lt;/author&gt;&lt;/authors&gt;&lt;secondary-authors&gt;&lt;author&gt;Environment Protection Authority Victoria,&lt;/author&gt;&lt;/secondary-authors&gt;&lt;/contributors&gt;&lt;titles&gt;&lt;title&gt;Environment Reference Standard&lt;/title&gt;&lt;secondary-title&gt;Victorian Government Gazette No. S245&lt;/secondary-title&gt;&lt;/titles&gt;&lt;number&gt;A2407212&lt;/number&gt;&lt;dates&gt;&lt;year&gt;2022&lt;/year&gt;&lt;pub-dates&gt;&lt;date&gt;Amended 29 March 2022&lt;/date&gt;&lt;/pub-dates&gt;&lt;/dates&gt;&lt;pub-location&gt;https://www.epa.vic.gov.au/about-epa/laws/compliance-and-directions/environment-reference-standard&lt;/pub-location&gt;&lt;publisher&gt;State Government of Victoria&lt;/publisher&gt;&lt;urls&gt;&lt;related-urls&gt;&lt;url&gt;file:///C:/Users/ctols/OneDrive%20-%20EnergyAustralia%20Services%20Pty%20Ltd/Desktop/Documents%20in%20DMRP/Consolidated%20ERS%20prepared%20by%20EPA%2029%20Mar%202022%20(1).pdf&lt;/url&gt;&lt;/related-urls&gt;&lt;/urls&gt;&lt;access-date&gt;01/05/2025&lt;/access-date&gt;&lt;/record&gt;&lt;/Cite&gt;&lt;/EndNote&gt;</w:instrText>
      </w:r>
      <w:r w:rsidR="000B058A">
        <w:fldChar w:fldCharType="separate"/>
      </w:r>
      <w:r w:rsidR="000B058A">
        <w:rPr>
          <w:noProof/>
        </w:rPr>
        <w:t>(EPA 2022)</w:t>
      </w:r>
      <w:r w:rsidR="000B058A">
        <w:fldChar w:fldCharType="end"/>
      </w:r>
      <w:r w:rsidR="00782F36" w:rsidRPr="00782F36">
        <w:t>. </w:t>
      </w:r>
    </w:p>
    <w:p w14:paraId="3F77B1AB" w14:textId="6DE7C383" w:rsidR="00E859EA" w:rsidRDefault="00E859EA">
      <w:pPr>
        <w:spacing w:after="0" w:line="240" w:lineRule="auto"/>
      </w:pPr>
      <w:r>
        <w:br w:type="page"/>
      </w:r>
    </w:p>
    <w:p w14:paraId="7796379B" w14:textId="78610AAA" w:rsidR="00B858C4" w:rsidRDefault="00B858C4" w:rsidP="00C43772">
      <w:pPr>
        <w:pStyle w:val="Caption"/>
      </w:pPr>
      <w:bookmarkStart w:id="721" w:name="_Toc210127025"/>
      <w:r>
        <w:t xml:space="preserve">Table </w:t>
      </w:r>
      <w:r w:rsidR="00971AAD">
        <w:fldChar w:fldCharType="begin"/>
      </w:r>
      <w:r w:rsidR="00971AAD">
        <w:instrText xml:space="preserve"> STYLEREF 1 \s </w:instrText>
      </w:r>
      <w:r w:rsidR="00971AAD">
        <w:fldChar w:fldCharType="separate"/>
      </w:r>
      <w:r w:rsidR="00D35BC0">
        <w:rPr>
          <w:noProof/>
        </w:rPr>
        <w:t>9</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r>
        <w:t xml:space="preserve">: Lake Yallourn </w:t>
      </w:r>
      <w:r w:rsidR="000A2CEF">
        <w:t xml:space="preserve">Potential </w:t>
      </w:r>
      <w:r>
        <w:t>Beneficial Use Summary</w:t>
      </w:r>
      <w:bookmarkEnd w:id="721"/>
    </w:p>
    <w:tbl>
      <w:tblPr>
        <w:tblStyle w:val="DMRPTable"/>
        <w:tblW w:w="5000" w:type="pct"/>
        <w:tblLook w:val="04A0" w:firstRow="1" w:lastRow="0" w:firstColumn="1" w:lastColumn="0" w:noHBand="0" w:noVBand="1"/>
      </w:tblPr>
      <w:tblGrid>
        <w:gridCol w:w="2971"/>
        <w:gridCol w:w="3829"/>
        <w:gridCol w:w="3963"/>
      </w:tblGrid>
      <w:tr w:rsidR="003648ED" w:rsidRPr="00782F36" w14:paraId="7481252E" w14:textId="6C1B84C6" w:rsidTr="00272B43">
        <w:trPr>
          <w:cnfStyle w:val="100000000000" w:firstRow="1" w:lastRow="0" w:firstColumn="0" w:lastColumn="0" w:oddVBand="0" w:evenVBand="0" w:oddHBand="0" w:evenHBand="0" w:firstRowFirstColumn="0" w:firstRowLastColumn="0" w:lastRowFirstColumn="0" w:lastRowLastColumn="0"/>
          <w:trHeight w:val="300"/>
        </w:trPr>
        <w:tc>
          <w:tcPr>
            <w:tcW w:w="1380" w:type="pct"/>
            <w:hideMark/>
          </w:tcPr>
          <w:p w14:paraId="138DEF96" w14:textId="77777777" w:rsidR="003648ED" w:rsidRPr="00782F36" w:rsidRDefault="003648ED" w:rsidP="00B858C4">
            <w:pPr>
              <w:pStyle w:val="TableParagraph"/>
            </w:pPr>
            <w:r w:rsidRPr="00782F36">
              <w:t>Environmental Value </w:t>
            </w:r>
          </w:p>
        </w:tc>
        <w:tc>
          <w:tcPr>
            <w:tcW w:w="1779" w:type="pct"/>
            <w:hideMark/>
          </w:tcPr>
          <w:p w14:paraId="472D19EB" w14:textId="0B553882" w:rsidR="003648ED" w:rsidRPr="00782F36" w:rsidRDefault="003648ED" w:rsidP="00B858C4">
            <w:pPr>
              <w:pStyle w:val="TableParagraph"/>
            </w:pPr>
            <w:r>
              <w:t>Water quality modelling results</w:t>
            </w:r>
          </w:p>
        </w:tc>
        <w:tc>
          <w:tcPr>
            <w:tcW w:w="1841" w:type="pct"/>
          </w:tcPr>
          <w:p w14:paraId="76C197BD" w14:textId="28643B4E" w:rsidR="003648ED" w:rsidRDefault="0052405B" w:rsidP="00B858C4">
            <w:pPr>
              <w:pStyle w:val="TableParagraph"/>
            </w:pPr>
            <w:r>
              <w:t>Further c</w:t>
            </w:r>
            <w:r w:rsidR="003648ED">
              <w:t>omments</w:t>
            </w:r>
          </w:p>
        </w:tc>
      </w:tr>
      <w:tr w:rsidR="003648ED" w:rsidRPr="00782F36" w14:paraId="3FD96270" w14:textId="7DFC1F63" w:rsidTr="00272B43">
        <w:trPr>
          <w:trHeight w:val="300"/>
        </w:trPr>
        <w:tc>
          <w:tcPr>
            <w:tcW w:w="1380" w:type="pct"/>
            <w:hideMark/>
          </w:tcPr>
          <w:p w14:paraId="197C53F8" w14:textId="77777777" w:rsidR="003648ED" w:rsidRPr="00782F36" w:rsidRDefault="003648ED" w:rsidP="00B858C4">
            <w:pPr>
              <w:pStyle w:val="TableParagraph"/>
            </w:pPr>
            <w:r w:rsidRPr="00782F36">
              <w:t>Water dependent ecosystems and species </w:t>
            </w:r>
          </w:p>
        </w:tc>
        <w:tc>
          <w:tcPr>
            <w:tcW w:w="1779" w:type="pct"/>
            <w:hideMark/>
          </w:tcPr>
          <w:p w14:paraId="354321B0" w14:textId="169386F0" w:rsidR="00D66A22" w:rsidRDefault="003648ED" w:rsidP="00B858C4">
            <w:pPr>
              <w:pStyle w:val="TableParagraph"/>
            </w:pPr>
            <w:r w:rsidRPr="00782F36">
              <w:t xml:space="preserve">Water quality </w:t>
            </w:r>
            <w:r w:rsidR="007E1DF4">
              <w:t xml:space="preserve">will likely be </w:t>
            </w:r>
            <w:r w:rsidRPr="00782F36">
              <w:t xml:space="preserve">suitable to protect the integrity and biodiversity of water dependant ecosystems.  </w:t>
            </w:r>
          </w:p>
          <w:p w14:paraId="591DFDCA" w14:textId="2577C713" w:rsidR="003648ED" w:rsidRPr="00782F36" w:rsidRDefault="003648ED" w:rsidP="00B858C4">
            <w:pPr>
              <w:pStyle w:val="TableParagraph"/>
            </w:pPr>
            <w:r w:rsidRPr="00782F36">
              <w:t>Includ</w:t>
            </w:r>
            <w:r>
              <w:t>ing t</w:t>
            </w:r>
            <w:r w:rsidRPr="00782F36">
              <w:t xml:space="preserve">he </w:t>
            </w:r>
            <w:r>
              <w:t>i</w:t>
            </w:r>
            <w:r w:rsidRPr="00782F36">
              <w:t>ntegrity of riparian vegetation and maintenance of fish passage.  </w:t>
            </w:r>
          </w:p>
        </w:tc>
        <w:tc>
          <w:tcPr>
            <w:tcW w:w="1841" w:type="pct"/>
          </w:tcPr>
          <w:p w14:paraId="4C4D192B" w14:textId="2B4168E5" w:rsidR="003648ED" w:rsidRPr="00E61D88" w:rsidRDefault="006466C8" w:rsidP="00B858C4">
            <w:pPr>
              <w:pStyle w:val="TableParagraph"/>
            </w:pPr>
            <w:r w:rsidRPr="00E61D88">
              <w:t xml:space="preserve">Current </w:t>
            </w:r>
            <w:r w:rsidR="001802AE">
              <w:t xml:space="preserve">licenced </w:t>
            </w:r>
            <w:r w:rsidRPr="00E61D88">
              <w:t xml:space="preserve">discharges from the Yallourn Mine </w:t>
            </w:r>
            <w:r w:rsidR="00DC5046" w:rsidRPr="00E61D88">
              <w:t xml:space="preserve">support water dependent ecosystems.  It is modelled that lake water quality </w:t>
            </w:r>
            <w:r w:rsidR="00E61D88" w:rsidRPr="00E61D88">
              <w:t xml:space="preserve">will be equivalent or better than the existing </w:t>
            </w:r>
            <w:r w:rsidR="00E61D88">
              <w:t xml:space="preserve">EPA Licenced </w:t>
            </w:r>
            <w:r w:rsidR="00E61D88" w:rsidRPr="00E61D88">
              <w:t>discharge.</w:t>
            </w:r>
          </w:p>
        </w:tc>
      </w:tr>
      <w:tr w:rsidR="003648ED" w:rsidRPr="00782F36" w14:paraId="214DD890" w14:textId="5A9C4316" w:rsidTr="00272B43">
        <w:trPr>
          <w:trHeight w:val="300"/>
        </w:trPr>
        <w:tc>
          <w:tcPr>
            <w:tcW w:w="1380" w:type="pct"/>
            <w:hideMark/>
          </w:tcPr>
          <w:p w14:paraId="4E653F7F" w14:textId="759E455C" w:rsidR="003648ED" w:rsidRPr="00782F36" w:rsidRDefault="003648ED" w:rsidP="003648ED">
            <w:pPr>
              <w:pStyle w:val="TableParagraph"/>
            </w:pPr>
            <w:r w:rsidRPr="00782F36">
              <w:t>Potable water supply </w:t>
            </w:r>
          </w:p>
        </w:tc>
        <w:tc>
          <w:tcPr>
            <w:tcW w:w="1779" w:type="pct"/>
            <w:hideMark/>
          </w:tcPr>
          <w:p w14:paraId="1D41D5D6" w14:textId="6E86420D" w:rsidR="003648ED" w:rsidRPr="00782F36" w:rsidRDefault="003648ED" w:rsidP="003648ED">
            <w:pPr>
              <w:pStyle w:val="TableParagraph"/>
            </w:pPr>
            <w:r>
              <w:t xml:space="preserve">Would </w:t>
            </w:r>
            <w:r w:rsidR="0052405B">
              <w:t>likely</w:t>
            </w:r>
            <w:r>
              <w:t xml:space="preserve"> be suitable with additional treatment. </w:t>
            </w:r>
            <w:r w:rsidRPr="00782F36">
              <w:t> </w:t>
            </w:r>
          </w:p>
        </w:tc>
        <w:tc>
          <w:tcPr>
            <w:tcW w:w="1841" w:type="pct"/>
          </w:tcPr>
          <w:p w14:paraId="37C68D64" w14:textId="57620C17" w:rsidR="003648ED" w:rsidRDefault="003648ED" w:rsidP="003648ED">
            <w:pPr>
              <w:pStyle w:val="TableParagraph"/>
            </w:pPr>
            <w:r>
              <w:t>Any extraction would need to ensure water level in the lake didn’t fall below the operating range for maintaining mine batter and MRD stability.</w:t>
            </w:r>
          </w:p>
        </w:tc>
      </w:tr>
      <w:tr w:rsidR="003648ED" w:rsidRPr="00782F36" w14:paraId="70DA43D8" w14:textId="37045093" w:rsidTr="00272B43">
        <w:trPr>
          <w:trHeight w:val="300"/>
        </w:trPr>
        <w:tc>
          <w:tcPr>
            <w:tcW w:w="1380" w:type="pct"/>
            <w:hideMark/>
          </w:tcPr>
          <w:p w14:paraId="4279E21C" w14:textId="77777777" w:rsidR="003648ED" w:rsidRPr="00782F36" w:rsidRDefault="003648ED" w:rsidP="003648ED">
            <w:pPr>
              <w:pStyle w:val="TableParagraph"/>
            </w:pPr>
            <w:r w:rsidRPr="00782F36">
              <w:t>Agriculture and Irrigation </w:t>
            </w:r>
          </w:p>
        </w:tc>
        <w:tc>
          <w:tcPr>
            <w:tcW w:w="1779" w:type="pct"/>
            <w:hideMark/>
          </w:tcPr>
          <w:p w14:paraId="58E415D3" w14:textId="67EFC10C" w:rsidR="003648ED" w:rsidRPr="00782F36" w:rsidRDefault="003648ED" w:rsidP="003648ED">
            <w:pPr>
              <w:pStyle w:val="TableParagraph"/>
            </w:pPr>
            <w:r>
              <w:t xml:space="preserve">Water quality </w:t>
            </w:r>
            <w:r w:rsidR="007E1DF4">
              <w:t xml:space="preserve">will likely be </w:t>
            </w:r>
            <w:r>
              <w:t xml:space="preserve">suitable for agriculture and irrigation use. </w:t>
            </w:r>
            <w:r w:rsidRPr="00782F36">
              <w:t> </w:t>
            </w:r>
          </w:p>
        </w:tc>
        <w:tc>
          <w:tcPr>
            <w:tcW w:w="1841" w:type="pct"/>
          </w:tcPr>
          <w:p w14:paraId="3B93D824" w14:textId="26672E10" w:rsidR="003648ED" w:rsidRPr="00782F36" w:rsidRDefault="003648ED" w:rsidP="003648ED">
            <w:pPr>
              <w:pStyle w:val="TableParagraph"/>
            </w:pPr>
            <w:r>
              <w:t xml:space="preserve">Any extraction would need to ensure water level in the lake didn’t fall below the operating range for maintaining mine batter and MRD stability. </w:t>
            </w:r>
          </w:p>
        </w:tc>
      </w:tr>
      <w:tr w:rsidR="003648ED" w:rsidRPr="00782F36" w14:paraId="030A1B91" w14:textId="01C66DE3" w:rsidTr="00272B43">
        <w:trPr>
          <w:trHeight w:val="300"/>
        </w:trPr>
        <w:tc>
          <w:tcPr>
            <w:tcW w:w="1380" w:type="pct"/>
            <w:hideMark/>
          </w:tcPr>
          <w:p w14:paraId="0069A5DE" w14:textId="77777777" w:rsidR="003648ED" w:rsidRPr="00782F36" w:rsidRDefault="003648ED" w:rsidP="003648ED">
            <w:pPr>
              <w:pStyle w:val="TableParagraph"/>
            </w:pPr>
            <w:r w:rsidRPr="00782F36">
              <w:t>Human consumption of Aquatic Foods (Aquiculture) </w:t>
            </w:r>
          </w:p>
        </w:tc>
        <w:tc>
          <w:tcPr>
            <w:tcW w:w="1779" w:type="pct"/>
            <w:hideMark/>
          </w:tcPr>
          <w:p w14:paraId="700CD471" w14:textId="3F555CB6" w:rsidR="003648ED" w:rsidRPr="00782F36" w:rsidRDefault="003648ED" w:rsidP="003648ED">
            <w:pPr>
              <w:pStyle w:val="TableParagraph"/>
            </w:pPr>
            <w:r w:rsidRPr="00E61D88">
              <w:t xml:space="preserve">Water </w:t>
            </w:r>
            <w:r w:rsidR="0052405B">
              <w:t xml:space="preserve">quality </w:t>
            </w:r>
            <w:r w:rsidR="007E1DF4" w:rsidRPr="00E61D88">
              <w:t xml:space="preserve">will likely be </w:t>
            </w:r>
            <w:r w:rsidRPr="00E61D88">
              <w:t>suitable for Aquic</w:t>
            </w:r>
            <w:r w:rsidR="00E61D88" w:rsidRPr="00E61D88">
              <w:t>ulture</w:t>
            </w:r>
            <w:r w:rsidR="001802AE">
              <w:t>.</w:t>
            </w:r>
          </w:p>
        </w:tc>
        <w:tc>
          <w:tcPr>
            <w:tcW w:w="1841" w:type="pct"/>
          </w:tcPr>
          <w:p w14:paraId="34725FB4" w14:textId="57722305" w:rsidR="003648ED" w:rsidRPr="00823730" w:rsidRDefault="00823730" w:rsidP="003648ED">
            <w:pPr>
              <w:pStyle w:val="TableParagraph"/>
              <w:rPr>
                <w:highlight w:val="yellow"/>
              </w:rPr>
            </w:pPr>
            <w:r>
              <w:t xml:space="preserve"> </w:t>
            </w:r>
          </w:p>
        </w:tc>
      </w:tr>
      <w:tr w:rsidR="003648ED" w:rsidRPr="00782F36" w14:paraId="01D4A0E3" w14:textId="3B74488D" w:rsidTr="00272B43">
        <w:trPr>
          <w:trHeight w:val="300"/>
        </w:trPr>
        <w:tc>
          <w:tcPr>
            <w:tcW w:w="1380" w:type="pct"/>
            <w:hideMark/>
          </w:tcPr>
          <w:p w14:paraId="35D0386F" w14:textId="77777777" w:rsidR="003648ED" w:rsidRPr="00782F36" w:rsidRDefault="003648ED" w:rsidP="003648ED">
            <w:pPr>
              <w:pStyle w:val="TableParagraph"/>
            </w:pPr>
            <w:r w:rsidRPr="00782F36">
              <w:t>Industrial and Commercial Use </w:t>
            </w:r>
          </w:p>
        </w:tc>
        <w:tc>
          <w:tcPr>
            <w:tcW w:w="1779" w:type="pct"/>
            <w:hideMark/>
          </w:tcPr>
          <w:p w14:paraId="06010242" w14:textId="0761DC1B" w:rsidR="003648ED" w:rsidRDefault="003648ED" w:rsidP="003648ED">
            <w:pPr>
              <w:pStyle w:val="TableParagraph"/>
            </w:pPr>
            <w:r w:rsidRPr="001E775A">
              <w:t xml:space="preserve">Suitability would depend on </w:t>
            </w:r>
            <w:r w:rsidR="00542F13" w:rsidRPr="001E775A">
              <w:t>each</w:t>
            </w:r>
            <w:r w:rsidRPr="001E775A">
              <w:t xml:space="preserve"> </w:t>
            </w:r>
            <w:r w:rsidR="00542F13" w:rsidRPr="001E775A">
              <w:t>industrial or commercial purpose</w:t>
            </w:r>
            <w:r w:rsidR="001802AE">
              <w:t>.</w:t>
            </w:r>
          </w:p>
          <w:p w14:paraId="1011BAFE" w14:textId="4F66426D" w:rsidR="003648ED" w:rsidRPr="00782F36" w:rsidRDefault="003648ED" w:rsidP="003648ED">
            <w:pPr>
              <w:pStyle w:val="TableParagraph"/>
            </w:pPr>
          </w:p>
        </w:tc>
        <w:tc>
          <w:tcPr>
            <w:tcW w:w="1841" w:type="pct"/>
          </w:tcPr>
          <w:p w14:paraId="77101293" w14:textId="1C2063EE" w:rsidR="003648ED" w:rsidRPr="00782F36" w:rsidRDefault="003648ED" w:rsidP="003648ED">
            <w:pPr>
              <w:pStyle w:val="TableParagraph"/>
            </w:pPr>
            <w:r>
              <w:t>Any extraction would need to ensure water level in the lake didn’t fall below the operating range for maintaining mine batter and MRD stability.</w:t>
            </w:r>
          </w:p>
        </w:tc>
      </w:tr>
      <w:tr w:rsidR="003648ED" w:rsidRPr="00782F36" w14:paraId="369D6106" w14:textId="15833E0C" w:rsidTr="00272B43">
        <w:trPr>
          <w:trHeight w:val="300"/>
        </w:trPr>
        <w:tc>
          <w:tcPr>
            <w:tcW w:w="1380" w:type="pct"/>
            <w:hideMark/>
          </w:tcPr>
          <w:p w14:paraId="552CE8B9" w14:textId="77777777" w:rsidR="003648ED" w:rsidRPr="00782F36" w:rsidRDefault="003648ED" w:rsidP="003648ED">
            <w:pPr>
              <w:pStyle w:val="TableParagraph"/>
            </w:pPr>
            <w:r w:rsidRPr="00782F36">
              <w:t>Water-based Recreation </w:t>
            </w:r>
          </w:p>
        </w:tc>
        <w:tc>
          <w:tcPr>
            <w:tcW w:w="1779" w:type="pct"/>
            <w:hideMark/>
          </w:tcPr>
          <w:p w14:paraId="36E8ED42" w14:textId="306E44DB" w:rsidR="007B61E1" w:rsidRPr="007B61E1" w:rsidRDefault="00C257C3" w:rsidP="003648ED">
            <w:pPr>
              <w:pStyle w:val="TableParagraph"/>
            </w:pPr>
            <w:r w:rsidRPr="00EC0948">
              <w:t xml:space="preserve">Water </w:t>
            </w:r>
            <w:r w:rsidR="007E1DF4" w:rsidRPr="00EC0948">
              <w:t>will likely be suitable for</w:t>
            </w:r>
            <w:r w:rsidR="001E775A" w:rsidRPr="00EC0948">
              <w:t xml:space="preserve"> p</w:t>
            </w:r>
            <w:r w:rsidR="007B61E1" w:rsidRPr="00EC0948">
              <w:t xml:space="preserve">rimary </w:t>
            </w:r>
            <w:r w:rsidR="009E03D8">
              <w:t>(e.g. swimming)</w:t>
            </w:r>
            <w:r w:rsidR="007B61E1" w:rsidRPr="00EC0948">
              <w:t xml:space="preserve"> and secondary </w:t>
            </w:r>
            <w:r w:rsidR="009E03D8">
              <w:t>(e.g. boating and fishing)</w:t>
            </w:r>
            <w:r w:rsidR="007B61E1" w:rsidRPr="00EC0948">
              <w:t xml:space="preserve"> contact recreation</w:t>
            </w:r>
            <w:r w:rsidR="001802AE">
              <w:t>.</w:t>
            </w:r>
          </w:p>
        </w:tc>
        <w:tc>
          <w:tcPr>
            <w:tcW w:w="1841" w:type="pct"/>
          </w:tcPr>
          <w:p w14:paraId="2EBB6DCC" w14:textId="15BD421D" w:rsidR="003648ED" w:rsidRPr="00EC0948" w:rsidRDefault="007B61E1" w:rsidP="003648ED">
            <w:pPr>
              <w:pStyle w:val="TableParagraph"/>
            </w:pPr>
            <w:r w:rsidRPr="00EC0948">
              <w:t xml:space="preserve">Would require commitment from Government to facilitate access and manage the </w:t>
            </w:r>
            <w:r w:rsidR="0095078B">
              <w:t>l</w:t>
            </w:r>
            <w:r w:rsidRPr="00EC0948">
              <w:t xml:space="preserve">ake long-term for this purpose. </w:t>
            </w:r>
          </w:p>
          <w:p w14:paraId="66FE1004" w14:textId="4C56B66E" w:rsidR="007B61E1" w:rsidRDefault="007B61E1" w:rsidP="003648ED">
            <w:pPr>
              <w:pStyle w:val="TableParagraph"/>
            </w:pPr>
            <w:r w:rsidRPr="00EC0948">
              <w:t xml:space="preserve">Landform is being designed so that future access </w:t>
            </w:r>
            <w:r w:rsidR="00725837" w:rsidRPr="00EC0948">
              <w:t>infrastructure can be installed (potential locations on</w:t>
            </w:r>
            <w:r w:rsidR="001079D4">
              <w:t xml:space="preserve"> </w:t>
            </w:r>
            <w:r w:rsidR="001079D4">
              <w:fldChar w:fldCharType="begin"/>
            </w:r>
            <w:r w:rsidR="001079D4">
              <w:instrText xml:space="preserve"> REF _Ref198624492 \h </w:instrText>
            </w:r>
            <w:r w:rsidR="001079D4">
              <w:fldChar w:fldCharType="separate"/>
            </w:r>
            <w:r w:rsidR="00D35BC0">
              <w:t xml:space="preserve">Figure </w:t>
            </w:r>
            <w:r w:rsidR="00D35BC0">
              <w:rPr>
                <w:noProof/>
              </w:rPr>
              <w:t>9</w:t>
            </w:r>
            <w:r w:rsidR="00D35BC0">
              <w:noBreakHyphen/>
            </w:r>
            <w:r w:rsidR="00D35BC0">
              <w:rPr>
                <w:noProof/>
              </w:rPr>
              <w:t>2</w:t>
            </w:r>
            <w:r w:rsidR="001079D4">
              <w:fldChar w:fldCharType="end"/>
            </w:r>
            <w:r w:rsidR="00725837">
              <w:t>)</w:t>
            </w:r>
            <w:r>
              <w:t xml:space="preserve">. </w:t>
            </w:r>
          </w:p>
          <w:p w14:paraId="66F01D83" w14:textId="2EAACDB6" w:rsidR="007B61E1" w:rsidRPr="00EC0948" w:rsidRDefault="007B61E1" w:rsidP="003648ED">
            <w:pPr>
              <w:pStyle w:val="TableParagraph"/>
            </w:pPr>
          </w:p>
        </w:tc>
      </w:tr>
    </w:tbl>
    <w:p w14:paraId="0AD1473B" w14:textId="362CA81B" w:rsidR="007E1DF4" w:rsidRDefault="007E1DF4" w:rsidP="00C43772"/>
    <w:p w14:paraId="4AFD0F60" w14:textId="7CA97E29" w:rsidR="007E1DF4" w:rsidRPr="00782F36" w:rsidRDefault="007E1DF4" w:rsidP="00C43772">
      <w:r>
        <w:t xml:space="preserve">EAY also notes the possibility of Lake Yallourn having a Cultural beneficial use for Traditional Owners. Ultimately </w:t>
      </w:r>
      <w:r w:rsidR="00C95B77">
        <w:t xml:space="preserve">EAY is unable to comment on </w:t>
      </w:r>
      <w:r>
        <w:t xml:space="preserve">the suitability of the </w:t>
      </w:r>
      <w:r w:rsidR="00C55B7D">
        <w:t>l</w:t>
      </w:r>
      <w:r>
        <w:t>ake for this purpose</w:t>
      </w:r>
      <w:r w:rsidR="00C95B77">
        <w:t>, but notes that it is engaging in conversations with GLaWAC on cultural and economic aspirations for Traditional Owners</w:t>
      </w:r>
      <w:r w:rsidR="00737CEB">
        <w:t xml:space="preserve"> and how the site’s rehabilitation project and outcomes could contribute. </w:t>
      </w:r>
    </w:p>
    <w:p w14:paraId="4C445F19" w14:textId="15D3B75C" w:rsidR="00782F36" w:rsidRDefault="00A86C7F" w:rsidP="0046295D">
      <w:pPr>
        <w:pStyle w:val="Heading3"/>
      </w:pPr>
      <w:r>
        <w:t xml:space="preserve">Environment and </w:t>
      </w:r>
      <w:r w:rsidR="001B6A8C">
        <w:t>Recreation</w:t>
      </w:r>
      <w:r w:rsidR="0021317A">
        <w:t xml:space="preserve"> </w:t>
      </w:r>
      <w:r w:rsidR="006F0E10">
        <w:t>(Open Space)</w:t>
      </w:r>
    </w:p>
    <w:p w14:paraId="5B3841BA" w14:textId="05B29C68" w:rsidR="0021317A" w:rsidRPr="0021317A" w:rsidRDefault="004C0996" w:rsidP="00CF0BC5">
      <w:r>
        <w:t xml:space="preserve">Majority of the land adjacent to the lake footprint is assigned as </w:t>
      </w:r>
      <w:r w:rsidR="000B6D56">
        <w:t>environment</w:t>
      </w:r>
      <w:r>
        <w:t xml:space="preserve"> and recreation.  Within this designation there will be </w:t>
      </w:r>
      <w:r w:rsidR="00CF0BC5">
        <w:t>opportunities</w:t>
      </w:r>
      <w:r>
        <w:t xml:space="preserve"> for </w:t>
      </w:r>
      <w:r w:rsidR="002E7F49">
        <w:t>open space,</w:t>
      </w:r>
      <w:r>
        <w:t xml:space="preserve"> </w:t>
      </w:r>
      <w:r w:rsidR="00F31A4C">
        <w:t xml:space="preserve">plus </w:t>
      </w:r>
      <w:r w:rsidR="002E7F49">
        <w:t>environmental improvements such</w:t>
      </w:r>
      <w:r w:rsidR="00F31A4C">
        <w:t xml:space="preserve"> </w:t>
      </w:r>
      <w:r w:rsidR="00425DF0">
        <w:t>as</w:t>
      </w:r>
      <w:r w:rsidR="00F31A4C">
        <w:t xml:space="preserve"> </w:t>
      </w:r>
      <w:r>
        <w:t>habitat</w:t>
      </w:r>
      <w:r w:rsidR="00425DF0">
        <w:t xml:space="preserve"> enhancement</w:t>
      </w:r>
      <w:r>
        <w:t xml:space="preserve"> and biodiversity </w:t>
      </w:r>
      <w:r w:rsidR="00425DF0">
        <w:t>areas</w:t>
      </w:r>
      <w:r w:rsidR="00F31A4C">
        <w:t>.</w:t>
      </w:r>
      <w:r w:rsidR="00B74996">
        <w:t xml:space="preserve">  Whilst previous Yallourn Mine rehabilitation plans have prescribed exact areas of Open Woodland, Closed Woodland, Wetland</w:t>
      </w:r>
      <w:r w:rsidR="009C57A8">
        <w:t xml:space="preserve">, and Grassland areas, this DMRP will use consultation and engagement as </w:t>
      </w:r>
      <w:r w:rsidR="005A7B90">
        <w:t xml:space="preserve">a method of deciding on the </w:t>
      </w:r>
      <w:r w:rsidR="004B0C3B">
        <w:t xml:space="preserve">size, density, and location of revegetation projects. </w:t>
      </w:r>
      <w:r w:rsidR="005A7B90">
        <w:t xml:space="preserve"> </w:t>
      </w:r>
    </w:p>
    <w:p w14:paraId="2DC5D978" w14:textId="1769A38E" w:rsidR="000C2390" w:rsidRDefault="000C2390" w:rsidP="000C2390">
      <w:r w:rsidRPr="00782F36">
        <w:t>Providing opportunities for recreational use and public access has been a pillar of the Yallourn Mine Rehabilitation Plan since 199</w:t>
      </w:r>
      <w:r>
        <w:t>5</w:t>
      </w:r>
      <w:r w:rsidRPr="00782F36">
        <w:t xml:space="preserve">. </w:t>
      </w:r>
      <w:r>
        <w:t xml:space="preserve">Lands with a primary designated open space recreational post-mining land use are presented in </w:t>
      </w:r>
      <w:r w:rsidR="000B25C6">
        <w:fldChar w:fldCharType="begin"/>
      </w:r>
      <w:r w:rsidR="000B25C6">
        <w:instrText xml:space="preserve"> REF _Ref198624492 \h </w:instrText>
      </w:r>
      <w:r w:rsidR="000B25C6">
        <w:fldChar w:fldCharType="separate"/>
      </w:r>
      <w:r w:rsidR="00D35BC0">
        <w:t xml:space="preserve">Figure </w:t>
      </w:r>
      <w:r w:rsidR="00D35BC0">
        <w:rPr>
          <w:noProof/>
        </w:rPr>
        <w:t>9</w:t>
      </w:r>
      <w:r w:rsidR="00D35BC0">
        <w:noBreakHyphen/>
      </w:r>
      <w:r w:rsidR="00D35BC0">
        <w:rPr>
          <w:noProof/>
        </w:rPr>
        <w:t>2</w:t>
      </w:r>
      <w:r w:rsidR="000B25C6">
        <w:fldChar w:fldCharType="end"/>
      </w:r>
      <w:r>
        <w:t xml:space="preserve">. These lands will be of suitable quality and capacity to host shared user (i.e. walking, cycling, horse riding) paths. </w:t>
      </w:r>
    </w:p>
    <w:p w14:paraId="1A348EC9" w14:textId="75B0A0AA" w:rsidR="000C2390" w:rsidRDefault="000C2390" w:rsidP="000C2390">
      <w:r>
        <w:t>It is noted that the scope of the DMRP is to provide land capable of hosting recreational activities, including tracks and trails, but their installation and public access is outside the scope</w:t>
      </w:r>
      <w:r w:rsidR="004E1B02">
        <w:t xml:space="preserve"> of the DMRP</w:t>
      </w:r>
      <w:r>
        <w:t xml:space="preserve">. EAY has, however, commenced discussions with the Latrobe City Council on their regional tracks and trails strategy and how the nominated recreational land within the Mining Licence can facilitate improved connectivity and recreational outcomes for the region. </w:t>
      </w:r>
    </w:p>
    <w:p w14:paraId="03C6BEFB" w14:textId="38EC161F" w:rsidR="000C2390" w:rsidRDefault="000C2390" w:rsidP="00CF0BC5">
      <w:r>
        <w:t>An existing mine viewing location on DeCampo Drive will be maintained during rehabilitation for the community to view progress. Additional viewing locations are being considered and EAY welcomes community input</w:t>
      </w:r>
      <w:r w:rsidR="00445ECA">
        <w:t>.</w:t>
      </w:r>
    </w:p>
    <w:p w14:paraId="3CC218BC" w14:textId="4201CA2B" w:rsidR="007A62CC" w:rsidRDefault="007A62CC" w:rsidP="007A62CC">
      <w:pPr>
        <w:pStyle w:val="Heading4"/>
      </w:pPr>
      <w:r>
        <w:t>External Lease Areas</w:t>
      </w:r>
    </w:p>
    <w:p w14:paraId="27EBAAD8" w14:textId="2BB31A03" w:rsidR="007A62CC" w:rsidRPr="00782F36" w:rsidRDefault="007A62CC" w:rsidP="007A62CC">
      <w:r w:rsidRPr="00782F36">
        <w:t>EAY supports a wide variety of not</w:t>
      </w:r>
      <w:r w:rsidR="00FE2AD3" w:rsidRPr="00782F36">
        <w:t>-</w:t>
      </w:r>
      <w:r w:rsidRPr="00782F36">
        <w:t>for</w:t>
      </w:r>
      <w:r w:rsidR="00FE2AD3" w:rsidRPr="00782F36">
        <w:t>-</w:t>
      </w:r>
      <w:r w:rsidRPr="00782F36">
        <w:t>profit community run leases across the external lands surrounding the Mine. These leases will not be impacted through the rehabilitation project and will likely continue into the future.</w:t>
      </w:r>
    </w:p>
    <w:p w14:paraId="0E7FB91C" w14:textId="67A2B8B4" w:rsidR="00A47A01" w:rsidRPr="00782F36" w:rsidRDefault="00A47A01" w:rsidP="000F5F3F">
      <w:pPr>
        <w:pStyle w:val="Heading4"/>
      </w:pPr>
      <w:bookmarkStart w:id="722" w:name="_Ref197091255"/>
      <w:r w:rsidRPr="00782F36">
        <w:t>Grasslands</w:t>
      </w:r>
      <w:bookmarkEnd w:id="722"/>
    </w:p>
    <w:p w14:paraId="7E88FA3F" w14:textId="2F0D1DE2" w:rsidR="00A47A01" w:rsidRPr="0021317A" w:rsidRDefault="00A47A01" w:rsidP="00CF0BC5">
      <w:r w:rsidRPr="00782F36">
        <w:t>Grasslands are being developed in areas close to mining as they provide</w:t>
      </w:r>
      <w:r>
        <w:t xml:space="preserve"> open space recreation opportunities, provide</w:t>
      </w:r>
      <w:r w:rsidRPr="00782F36">
        <w:t xml:space="preserve"> erosion control</w:t>
      </w:r>
      <w:r>
        <w:t>,</w:t>
      </w:r>
      <w:r w:rsidRPr="00782F36">
        <w:t xml:space="preserve"> and </w:t>
      </w:r>
      <w:r w:rsidR="00BB1CEF">
        <w:t>mitigate</w:t>
      </w:r>
      <w:r w:rsidRPr="00782F36">
        <w:t xml:space="preserve"> fire risk whilst creating acceptable aesthetics for mine rehabilitation standards.  A Yallourn Mine pasture grass mix has been developed during decades of previous progressive rehabilitation and this mix </w:t>
      </w:r>
      <w:r>
        <w:t>i</w:t>
      </w:r>
      <w:r w:rsidRPr="00782F36">
        <w:t>s acceptable for stabilization and</w:t>
      </w:r>
      <w:r>
        <w:t xml:space="preserve"> also</w:t>
      </w:r>
      <w:r w:rsidRPr="00782F36">
        <w:t xml:space="preserve"> agricultural use.  Successful germination of a grassland should result in at least 90% cover of a rehabilitated area. Grasslands can be managed by grazing or a slashing program after relinquishment, as is the current practice, with opportunities for</w:t>
      </w:r>
      <w:r>
        <w:t xml:space="preserve"> modified seed mixes,</w:t>
      </w:r>
      <w:r w:rsidRPr="00782F36">
        <w:t xml:space="preserve"> improved cropping</w:t>
      </w:r>
      <w:r>
        <w:t>,</w:t>
      </w:r>
      <w:r w:rsidRPr="00782F36">
        <w:t xml:space="preserve"> and soil carbon </w:t>
      </w:r>
      <w:r w:rsidR="00A11E26">
        <w:t>sequestration</w:t>
      </w:r>
      <w:r>
        <w:t xml:space="preserve"> also</w:t>
      </w:r>
      <w:r w:rsidRPr="00782F36">
        <w:t xml:space="preserve"> possible.</w:t>
      </w:r>
    </w:p>
    <w:p w14:paraId="48B3372A" w14:textId="1DB91AFD" w:rsidR="00E00F4D" w:rsidRPr="0021317A" w:rsidRDefault="00202FE9" w:rsidP="00202FE9">
      <w:pPr>
        <w:pStyle w:val="Heading4"/>
      </w:pPr>
      <w:r>
        <w:t>Revegetation</w:t>
      </w:r>
    </w:p>
    <w:p w14:paraId="1EE70977" w14:textId="42EA3CBF" w:rsidR="00805507" w:rsidRPr="00782F36" w:rsidRDefault="00805507" w:rsidP="00805507">
      <w:r w:rsidRPr="00782F36">
        <w:t>Creating a diversity of habitats based on the landform and pre disturbance ecological vegetation class will maximise opportunities for native species and human enjoyment in the future. Furthermore, creating more habitat and biodiversity areas aligns with Strzelecki-Alpine Bio</w:t>
      </w:r>
      <w:r w:rsidR="00EC3F85">
        <w:t>-</w:t>
      </w:r>
      <w:r w:rsidRPr="00782F36">
        <w:t>lin</w:t>
      </w:r>
      <w:r w:rsidR="00790F09">
        <w:t xml:space="preserve">k </w:t>
      </w:r>
      <w:r w:rsidR="0077315E">
        <w:t xml:space="preserve">as incorporated into the </w:t>
      </w:r>
      <w:r w:rsidR="0077315E" w:rsidRPr="00F1642B">
        <w:rPr>
          <w:i/>
        </w:rPr>
        <w:t xml:space="preserve">Latrobe City Council </w:t>
      </w:r>
      <w:r w:rsidRPr="00F1642B">
        <w:rPr>
          <w:i/>
        </w:rPr>
        <w:t>Rural Land Use Strategy</w:t>
      </w:r>
      <w:r w:rsidR="00A655A7" w:rsidRPr="00F1642B">
        <w:rPr>
          <w:i/>
        </w:rPr>
        <w:t xml:space="preserve"> </w:t>
      </w:r>
      <w:r w:rsidR="00A655A7">
        <w:fldChar w:fldCharType="begin"/>
      </w:r>
      <w:r w:rsidR="001B655D">
        <w:instrText xml:space="preserve"> ADDIN EN.CITE &lt;EndNote&gt;&lt;Cite&gt;&lt;Author&gt;LCC&lt;/Author&gt;&lt;Year&gt;2019&lt;/Year&gt;&lt;RecNum&gt;62&lt;/RecNum&gt;&lt;DisplayText&gt;(LCC 2019)&lt;/DisplayText&gt;&lt;record&gt;&lt;rec-number&gt;62&lt;/rec-number&gt;&lt;foreign-keys&gt;&lt;key app="EN" db-id="spaff0s0osz0sqe0t5a55fezradpx9psfrzt" timestamp="1746603153" guid="53d85e2d-c51a-4e25-82a9-e08685dc53e8"&gt;62&lt;/key&gt;&lt;/foreign-keys&gt;&lt;ref-type name="Report"&gt;27&lt;/ref-type&gt;&lt;contributors&gt;&lt;authors&gt;&lt;author&gt;LCC&lt;/author&gt;&lt;/authors&gt;&lt;secondary-authors&gt;&lt;author&gt;Latrobe City Council,&lt;/author&gt;&lt;/secondary-authors&gt;&lt;/contributors&gt;&lt;titles&gt;&lt;title&gt;Rural Land Use Strategy&lt;/title&gt;&lt;/titles&gt;&lt;number&gt;A2407210&lt;/number&gt;&lt;dates&gt;&lt;year&gt;2019&lt;/year&gt;&lt;/dates&gt;&lt;pub-location&gt;https://www.latrobe.vic.gov.au/sites/default/files/Rural_Land_Use_Strategy.pdf&lt;/pub-location&gt;&lt;urls&gt;&lt;/urls&gt;&lt;/record&gt;&lt;/Cite&gt;&lt;/EndNote&gt;</w:instrText>
      </w:r>
      <w:r w:rsidR="00A655A7">
        <w:fldChar w:fldCharType="separate"/>
      </w:r>
      <w:r w:rsidR="00A655A7">
        <w:rPr>
          <w:noProof/>
        </w:rPr>
        <w:t>(LCC 2019)</w:t>
      </w:r>
      <w:r w:rsidR="00A655A7">
        <w:fldChar w:fldCharType="end"/>
      </w:r>
      <w:r w:rsidRPr="00782F36">
        <w:t xml:space="preserve">, the Victorian State Government's </w:t>
      </w:r>
      <w:r w:rsidRPr="00F1642B">
        <w:rPr>
          <w:i/>
        </w:rPr>
        <w:t>Biodiversity 2037 Plan</w:t>
      </w:r>
      <w:r w:rsidR="006B57D1">
        <w:t xml:space="preserve"> </w:t>
      </w:r>
      <w:r w:rsidR="006B57D1">
        <w:fldChar w:fldCharType="begin"/>
      </w:r>
      <w:r w:rsidR="001B655D">
        <w:instrText xml:space="preserve"> ADDIN EN.CITE &lt;EndNote&gt;&lt;Cite&gt;&lt;Author&gt;DELWP&lt;/Author&gt;&lt;Year&gt;2017&lt;/Year&gt;&lt;RecNum&gt;61&lt;/RecNum&gt;&lt;DisplayText&gt;(DELWP 2017)&lt;/DisplayText&gt;&lt;record&gt;&lt;rec-number&gt;61&lt;/rec-number&gt;&lt;foreign-keys&gt;&lt;key app="EN" db-id="spaff0s0osz0sqe0t5a55fezradpx9psfrzt" timestamp="1746602892" guid="f223d3f6-d73f-42a7-852b-2f94a4217eeb"&gt;61&lt;/key&gt;&lt;/foreign-keys&gt;&lt;ref-type name="Report"&gt;27&lt;/ref-type&gt;&lt;contributors&gt;&lt;authors&gt;&lt;author&gt;DELWP&lt;/author&gt;&lt;/authors&gt;&lt;secondary-authors&gt;&lt;author&gt;Department of Environment,, Land, Water and Planning&lt;/author&gt;&lt;/secondary-authors&gt;&lt;/contributors&gt;&lt;titles&gt;&lt;title&gt;Protecting Victoria&amp;apos;s Environment - Biodiversity 2037&lt;/title&gt;&lt;/titles&gt;&lt;number&gt;A2407215&lt;/number&gt;&lt;dates&gt;&lt;year&gt;2017&lt;/year&gt;&lt;/dates&gt;&lt;pub-location&gt;https://www.environment.vic.gov.au/biodiversity/biodiversity-plan&lt;/pub-location&gt;&lt;publisher&gt;State Government of Victoria&lt;/publisher&gt;&lt;urls&gt;&lt;related-urls&gt;&lt;url&gt;https://www.environment.vic.gov.au/__data/assets/pdf_file/0022/51259/Protecting-Victorias-Environment-Biodiversity-2037.pdf&lt;/url&gt;&lt;/related-urls&gt;&lt;/urls&gt;&lt;access-date&gt;07/05/2025&lt;/access-date&gt;&lt;/record&gt;&lt;/Cite&gt;&lt;/EndNote&gt;</w:instrText>
      </w:r>
      <w:r w:rsidR="006B57D1">
        <w:fldChar w:fldCharType="separate"/>
      </w:r>
      <w:r w:rsidR="006B57D1">
        <w:rPr>
          <w:noProof/>
        </w:rPr>
        <w:t>(DELWP 2017)</w:t>
      </w:r>
      <w:r w:rsidR="006B57D1">
        <w:fldChar w:fldCharType="end"/>
      </w:r>
      <w:r w:rsidRPr="00782F36">
        <w:t xml:space="preserve">, and the Federal </w:t>
      </w:r>
      <w:r w:rsidRPr="00317BB1">
        <w:rPr>
          <w:i/>
        </w:rPr>
        <w:t xml:space="preserve">Nature Repair Market </w:t>
      </w:r>
      <w:r w:rsidR="00C90CC5">
        <w:fldChar w:fldCharType="begin"/>
      </w:r>
      <w:r w:rsidR="001B655D">
        <w:instrText xml:space="preserve"> ADDIN EN.CITE &lt;EndNote&gt;&lt;Cite&gt;&lt;Author&gt;DCCEEW&lt;/Author&gt;&lt;Year&gt;2025&lt;/Year&gt;&lt;RecNum&gt;85&lt;/RecNum&gt;&lt;DisplayText&gt;(DCCEEW 2025)&lt;/DisplayText&gt;&lt;record&gt;&lt;rec-number&gt;85&lt;/rec-number&gt;&lt;foreign-keys&gt;&lt;key app="EN" db-id="spaff0s0osz0sqe0t5a55fezradpx9psfrzt" timestamp="1747105623" guid="1d65b571-1ff2-4591-b9ea-cb67ccf1b9df"&gt;85&lt;/key&gt;&lt;/foreign-keys&gt;&lt;ref-type name="Web Page"&gt;12&lt;/ref-type&gt;&lt;contributors&gt;&lt;authors&gt;&lt;author&gt;DCCEEW&lt;/author&gt;&lt;/authors&gt;&lt;secondary-authors&gt;&lt;author&gt;Australian Government: Department of Climate Change,, Energy, the Environment and Water,&lt;/author&gt;&lt;/secondary-authors&gt;&lt;/contributors&gt;&lt;titles&gt;&lt;title&gt;Nature Repair Market&lt;/title&gt;&lt;/titles&gt;&lt;number&gt;13/05/2025&lt;/number&gt;&lt;dates&gt;&lt;year&gt;2025&lt;/year&gt;&lt;pub-dates&gt;&lt;date&gt;01/03/2025&lt;/date&gt;&lt;/pub-dates&gt;&lt;/dates&gt;&lt;pub-location&gt;https://www.dcceew.gov.au/environment/environmental-markets/nature-repair-market&lt;/pub-location&gt;&lt;urls&gt;&lt;related-urls&gt;&lt;url&gt;https://www.dcceew.gov.au/environment/environmental-markets/nature-repair-market&lt;/url&gt;&lt;/related-urls&gt;&lt;/urls&gt;&lt;/record&gt;&lt;/Cite&gt;&lt;/EndNote&gt;</w:instrText>
      </w:r>
      <w:r w:rsidR="00C90CC5">
        <w:fldChar w:fldCharType="separate"/>
      </w:r>
      <w:r w:rsidR="00C90CC5">
        <w:rPr>
          <w:noProof/>
        </w:rPr>
        <w:t>(DCCEEW 2025)</w:t>
      </w:r>
      <w:r w:rsidR="00C90CC5">
        <w:fldChar w:fldCharType="end"/>
      </w:r>
      <w:r w:rsidR="00F1642B">
        <w:t xml:space="preserve"> </w:t>
      </w:r>
      <w:r w:rsidRPr="00782F36">
        <w:t>launched in 2024.</w:t>
      </w:r>
    </w:p>
    <w:p w14:paraId="55DC88A8" w14:textId="58E5A9DD" w:rsidR="002744E8" w:rsidRPr="002744E8" w:rsidRDefault="002744E8" w:rsidP="00805507">
      <w:r>
        <w:t>The environmental land use</w:t>
      </w:r>
      <w:r w:rsidR="00A11E26">
        <w:t xml:space="preserve"> </w:t>
      </w:r>
      <w:r>
        <w:t xml:space="preserve">designation allows </w:t>
      </w:r>
      <w:r w:rsidR="00285666">
        <w:t xml:space="preserve">for the concepts of Open Woodland, Closed Woodland, Wetland, and Grassland to be implemented in the most practical locations.  Revegetation targets for each </w:t>
      </w:r>
      <w:r w:rsidR="00805507">
        <w:t xml:space="preserve">designation are </w:t>
      </w:r>
      <w:r w:rsidR="003F4C09">
        <w:t xml:space="preserve">based on Victoria’s EVC Revegetation targets </w:t>
      </w:r>
      <w:r w:rsidR="00BA5459">
        <w:t>and</w:t>
      </w:r>
      <w:r w:rsidR="003F4C09">
        <w:t xml:space="preserve"> are </w:t>
      </w:r>
      <w:r w:rsidR="00805507">
        <w:t xml:space="preserve">shown </w:t>
      </w:r>
      <w:r w:rsidR="00BA5459">
        <w:t>in the table</w:t>
      </w:r>
      <w:r w:rsidR="00805507">
        <w:t xml:space="preserve"> below</w:t>
      </w:r>
      <w:r w:rsidR="000B150C">
        <w:t xml:space="preserve"> </w:t>
      </w:r>
      <w:r w:rsidR="000B2D22">
        <w:fldChar w:fldCharType="begin"/>
      </w:r>
      <w:r w:rsidR="001B655D">
        <w:instrText xml:space="preserve"> ADDIN EN.CITE &lt;EndNote&gt;&lt;Cite&gt;&lt;Author&gt;DSE&lt;/Author&gt;&lt;Year&gt;2004&lt;/Year&gt;&lt;RecNum&gt;105&lt;/RecNum&gt;&lt;DisplayText&gt;(DSE 2004)&lt;/DisplayText&gt;&lt;record&gt;&lt;rec-number&gt;105&lt;/rec-number&gt;&lt;foreign-keys&gt;&lt;key app="EN" db-id="spaff0s0osz0sqe0t5a55fezradpx9psfrzt" timestamp="1747621925" guid="ed5895c2-5e8c-4969-8466-b47de07ce1ca"&gt;105&lt;/key&gt;&lt;/foreign-keys&gt;&lt;ref-type name="Report"&gt;27&lt;/ref-type&gt;&lt;contributors&gt;&lt;authors&gt;&lt;author&gt;DSE&lt;/author&gt;&lt;/authors&gt;&lt;secondary-authors&gt;&lt;author&gt;Department of Sustainability and Environment,&lt;/author&gt;&lt;/secondary-authors&gt;&lt;/contributors&gt;&lt;titles&gt;&lt;title&gt;EVC/Bioregion Benchmark for Vegetation Quality Assessment&lt;/title&gt;&lt;/titles&gt;&lt;number&gt;A2407488&lt;/number&gt;&lt;dates&gt;&lt;year&gt;2004&lt;/year&gt;&lt;/dates&gt;&lt;pub-location&gt;https://www.environment.vic.gov.au/biodiversity/bioregions-and-evc-benchmarks&lt;/pub-location&gt;&lt;publisher&gt;State of Victoria&lt;/publisher&gt;&lt;urls&gt;&lt;related-urls&gt;&lt;url&gt;https://www.environment.vic.gov.au/__data/assets/pdf_file/0033/48696/GipP_EVCs_combined.pdf&lt;/url&gt;&lt;/related-urls&gt;&lt;/urls&gt;&lt;access-date&gt;19/05/2025&lt;/access-date&gt;&lt;/record&gt;&lt;/Cite&gt;&lt;/EndNote&gt;</w:instrText>
      </w:r>
      <w:r w:rsidR="000B2D22">
        <w:fldChar w:fldCharType="separate"/>
      </w:r>
      <w:r w:rsidR="000B2D22">
        <w:rPr>
          <w:noProof/>
        </w:rPr>
        <w:t>(DSE 2004)</w:t>
      </w:r>
      <w:r w:rsidR="000B2D22">
        <w:fldChar w:fldCharType="end"/>
      </w:r>
      <w:r w:rsidR="00805507">
        <w:t>.</w:t>
      </w:r>
    </w:p>
    <w:p w14:paraId="6752BFF5" w14:textId="2CE10779" w:rsidR="007D2DFA" w:rsidRPr="002744E8" w:rsidRDefault="007D2DFA" w:rsidP="00805507">
      <w:r>
        <w:t>Exact positions of environmental land use are not yet defined</w:t>
      </w:r>
      <w:r w:rsidR="00BA5459">
        <w:t>, but a sensible split between open space and environmental outcomes will be sought through further community consultation</w:t>
      </w:r>
      <w:r w:rsidR="00EE0CF8">
        <w:t xml:space="preserve"> (KG28 in </w:t>
      </w:r>
      <w:r w:rsidR="00EE0CF8">
        <w:fldChar w:fldCharType="begin"/>
      </w:r>
      <w:r w:rsidR="00EE0CF8">
        <w:instrText xml:space="preserve"> REF _Ref200530793 \h </w:instrText>
      </w:r>
      <w:r w:rsidR="00EE0CF8">
        <w:fldChar w:fldCharType="separate"/>
      </w:r>
      <w:r w:rsidR="00D35BC0">
        <w:t xml:space="preserve">Table </w:t>
      </w:r>
      <w:r w:rsidR="00D35BC0">
        <w:rPr>
          <w:noProof/>
        </w:rPr>
        <w:t>17</w:t>
      </w:r>
      <w:r w:rsidR="00D35BC0">
        <w:noBreakHyphen/>
      </w:r>
      <w:r w:rsidR="00D35BC0">
        <w:rPr>
          <w:noProof/>
        </w:rPr>
        <w:t>1</w:t>
      </w:r>
      <w:r w:rsidR="00EE0CF8">
        <w:fldChar w:fldCharType="end"/>
      </w:r>
      <w:r w:rsidR="00EE0CF8">
        <w:t>)</w:t>
      </w:r>
      <w:r w:rsidR="00BA5459">
        <w:t xml:space="preserve">.  </w:t>
      </w:r>
    </w:p>
    <w:p w14:paraId="7FBCBCC6" w14:textId="4EDCD59E" w:rsidR="00E21AE5" w:rsidRDefault="00E21AE5" w:rsidP="00E21AE5">
      <w:pPr>
        <w:pStyle w:val="Caption"/>
        <w:keepNext/>
      </w:pPr>
      <w:bookmarkStart w:id="723" w:name="_Ref196223396"/>
      <w:bookmarkStart w:id="724" w:name="_Toc210127026"/>
      <w:r>
        <w:t xml:space="preserve">Table </w:t>
      </w:r>
      <w:r w:rsidR="00971AAD">
        <w:fldChar w:fldCharType="begin"/>
      </w:r>
      <w:r w:rsidR="00971AAD">
        <w:instrText xml:space="preserve"> STYLEREF 1 \s </w:instrText>
      </w:r>
      <w:r w:rsidR="00971AAD">
        <w:fldChar w:fldCharType="separate"/>
      </w:r>
      <w:r w:rsidR="00D35BC0">
        <w:rPr>
          <w:noProof/>
        </w:rPr>
        <w:t>9</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w:t>
      </w:r>
      <w:r w:rsidR="00971AAD">
        <w:fldChar w:fldCharType="end"/>
      </w:r>
      <w:bookmarkEnd w:id="723"/>
      <w:r>
        <w:t>: Range of Revegetation Targets for Environmental Land Uses</w:t>
      </w:r>
      <w:bookmarkEnd w:id="724"/>
    </w:p>
    <w:tbl>
      <w:tblPr>
        <w:tblStyle w:val="DMRPTable"/>
        <w:tblW w:w="5000" w:type="pct"/>
        <w:tblLook w:val="04A0" w:firstRow="1" w:lastRow="0" w:firstColumn="1" w:lastColumn="0" w:noHBand="0" w:noVBand="1"/>
      </w:tblPr>
      <w:tblGrid>
        <w:gridCol w:w="2393"/>
        <w:gridCol w:w="2790"/>
        <w:gridCol w:w="2790"/>
        <w:gridCol w:w="2790"/>
      </w:tblGrid>
      <w:tr w:rsidR="00805507" w:rsidRPr="00782F36" w14:paraId="6377C161" w14:textId="050C0CF2" w:rsidTr="00805507">
        <w:trPr>
          <w:cnfStyle w:val="100000000000" w:firstRow="1" w:lastRow="0" w:firstColumn="0" w:lastColumn="0" w:oddVBand="0" w:evenVBand="0" w:oddHBand="0" w:evenHBand="0" w:firstRowFirstColumn="0" w:firstRowLastColumn="0" w:lastRowFirstColumn="0" w:lastRowLastColumn="0"/>
          <w:trHeight w:val="300"/>
        </w:trPr>
        <w:tc>
          <w:tcPr>
            <w:tcW w:w="1112" w:type="pct"/>
            <w:hideMark/>
          </w:tcPr>
          <w:p w14:paraId="4CF9A040" w14:textId="77777777" w:rsidR="00805507" w:rsidRPr="00782F36" w:rsidRDefault="00805507">
            <w:r w:rsidRPr="00782F36">
              <w:t>Lifeform </w:t>
            </w:r>
          </w:p>
        </w:tc>
        <w:tc>
          <w:tcPr>
            <w:tcW w:w="1296" w:type="pct"/>
            <w:hideMark/>
          </w:tcPr>
          <w:p w14:paraId="1F859A28" w14:textId="3D1F07CA" w:rsidR="00805507" w:rsidRPr="00782F36" w:rsidRDefault="00805507">
            <w:pPr>
              <w:jc w:val="center"/>
            </w:pPr>
            <w:r>
              <w:t>Open Woodland</w:t>
            </w:r>
            <w:r w:rsidRPr="00782F36">
              <w:t xml:space="preserve"> Number of Plants per Hectare</w:t>
            </w:r>
          </w:p>
        </w:tc>
        <w:tc>
          <w:tcPr>
            <w:tcW w:w="1296" w:type="pct"/>
          </w:tcPr>
          <w:p w14:paraId="2ABB3642" w14:textId="68C21D10" w:rsidR="00805507" w:rsidRPr="00782F36" w:rsidRDefault="00805507">
            <w:pPr>
              <w:jc w:val="center"/>
            </w:pPr>
            <w:r>
              <w:t>Closed Woodland</w:t>
            </w:r>
            <w:r w:rsidRPr="00782F36">
              <w:t xml:space="preserve"> Number of Plants per Hectare</w:t>
            </w:r>
          </w:p>
        </w:tc>
        <w:tc>
          <w:tcPr>
            <w:tcW w:w="1296" w:type="pct"/>
          </w:tcPr>
          <w:p w14:paraId="3A5952DE" w14:textId="3A330168" w:rsidR="00805507" w:rsidRPr="00782F36" w:rsidRDefault="00805507">
            <w:pPr>
              <w:jc w:val="center"/>
            </w:pPr>
            <w:r>
              <w:t xml:space="preserve">Wetland </w:t>
            </w:r>
            <w:r w:rsidRPr="00782F36">
              <w:t>Number of Plants per Hectare</w:t>
            </w:r>
          </w:p>
        </w:tc>
      </w:tr>
      <w:tr w:rsidR="00805507" w:rsidRPr="00782F36" w14:paraId="1225CF20" w14:textId="1767CB23" w:rsidTr="00805507">
        <w:trPr>
          <w:trHeight w:val="300"/>
        </w:trPr>
        <w:tc>
          <w:tcPr>
            <w:tcW w:w="1112" w:type="pct"/>
            <w:hideMark/>
          </w:tcPr>
          <w:p w14:paraId="04427FB5" w14:textId="6F51110F" w:rsidR="00805507" w:rsidRPr="00782F36" w:rsidRDefault="00805507">
            <w:r w:rsidRPr="00782F36">
              <w:t>Overstory / Canopy</w:t>
            </w:r>
          </w:p>
        </w:tc>
        <w:tc>
          <w:tcPr>
            <w:tcW w:w="1296" w:type="pct"/>
            <w:hideMark/>
          </w:tcPr>
          <w:p w14:paraId="0629F197" w14:textId="77777777" w:rsidR="00805507" w:rsidRPr="00782F36" w:rsidRDefault="00805507">
            <w:pPr>
              <w:jc w:val="center"/>
            </w:pPr>
            <w:r w:rsidRPr="00782F36">
              <w:t>50</w:t>
            </w:r>
          </w:p>
        </w:tc>
        <w:tc>
          <w:tcPr>
            <w:tcW w:w="1296" w:type="pct"/>
          </w:tcPr>
          <w:p w14:paraId="31D6A48C" w14:textId="19DC8A5B" w:rsidR="00805507" w:rsidRPr="00782F36" w:rsidRDefault="00E21AE5">
            <w:pPr>
              <w:jc w:val="center"/>
            </w:pPr>
            <w:r w:rsidRPr="00782F36">
              <w:t>50</w:t>
            </w:r>
          </w:p>
        </w:tc>
        <w:tc>
          <w:tcPr>
            <w:tcW w:w="1296" w:type="pct"/>
          </w:tcPr>
          <w:p w14:paraId="03E8BBC2" w14:textId="40306686" w:rsidR="00805507" w:rsidRPr="00782F36" w:rsidRDefault="00E21AE5">
            <w:pPr>
              <w:jc w:val="center"/>
            </w:pPr>
            <w:r w:rsidRPr="00782F36">
              <w:t>50</w:t>
            </w:r>
          </w:p>
        </w:tc>
      </w:tr>
      <w:tr w:rsidR="00805507" w:rsidRPr="00782F36" w14:paraId="5C93E8FD" w14:textId="5C922625" w:rsidTr="00805507">
        <w:trPr>
          <w:trHeight w:val="300"/>
        </w:trPr>
        <w:tc>
          <w:tcPr>
            <w:tcW w:w="1112" w:type="pct"/>
            <w:hideMark/>
          </w:tcPr>
          <w:p w14:paraId="4F87CAFA" w14:textId="14084F95" w:rsidR="00805507" w:rsidRPr="00782F36" w:rsidRDefault="00805507">
            <w:r w:rsidRPr="00782F36">
              <w:t>Understory tree or Large Shrub</w:t>
            </w:r>
          </w:p>
        </w:tc>
        <w:tc>
          <w:tcPr>
            <w:tcW w:w="1296" w:type="pct"/>
            <w:hideMark/>
          </w:tcPr>
          <w:p w14:paraId="2782B62F" w14:textId="77777777" w:rsidR="00805507" w:rsidRPr="00782F36" w:rsidRDefault="00805507">
            <w:pPr>
              <w:jc w:val="center"/>
            </w:pPr>
            <w:r w:rsidRPr="00782F36">
              <w:t>50</w:t>
            </w:r>
          </w:p>
        </w:tc>
        <w:tc>
          <w:tcPr>
            <w:tcW w:w="1296" w:type="pct"/>
          </w:tcPr>
          <w:p w14:paraId="6B1E6E78" w14:textId="3CB493F6" w:rsidR="00805507" w:rsidRPr="00782F36" w:rsidRDefault="00E21AE5">
            <w:pPr>
              <w:jc w:val="center"/>
            </w:pPr>
            <w:r w:rsidRPr="00782F36">
              <w:t>150</w:t>
            </w:r>
          </w:p>
        </w:tc>
        <w:tc>
          <w:tcPr>
            <w:tcW w:w="1296" w:type="pct"/>
          </w:tcPr>
          <w:p w14:paraId="6DCE4DBA" w14:textId="1BD9FB9F" w:rsidR="00805507" w:rsidRPr="00782F36" w:rsidRDefault="00E21AE5">
            <w:pPr>
              <w:jc w:val="center"/>
            </w:pPr>
            <w:r w:rsidRPr="00782F36">
              <w:t>300</w:t>
            </w:r>
          </w:p>
        </w:tc>
      </w:tr>
      <w:tr w:rsidR="00805507" w:rsidRPr="00782F36" w14:paraId="3111B404" w14:textId="43D9F374" w:rsidTr="00805507">
        <w:trPr>
          <w:trHeight w:val="300"/>
        </w:trPr>
        <w:tc>
          <w:tcPr>
            <w:tcW w:w="1112" w:type="pct"/>
            <w:hideMark/>
          </w:tcPr>
          <w:p w14:paraId="315E096D" w14:textId="1DE1C698" w:rsidR="00805507" w:rsidRPr="00782F36" w:rsidRDefault="00805507">
            <w:r w:rsidRPr="00782F36">
              <w:t>Medium Shrub</w:t>
            </w:r>
          </w:p>
        </w:tc>
        <w:tc>
          <w:tcPr>
            <w:tcW w:w="1296" w:type="pct"/>
            <w:hideMark/>
          </w:tcPr>
          <w:p w14:paraId="7F9C7A6D" w14:textId="77777777" w:rsidR="00805507" w:rsidRPr="00782F36" w:rsidRDefault="00805507">
            <w:pPr>
              <w:jc w:val="center"/>
            </w:pPr>
            <w:r w:rsidRPr="00782F36">
              <w:t>400</w:t>
            </w:r>
          </w:p>
        </w:tc>
        <w:tc>
          <w:tcPr>
            <w:tcW w:w="1296" w:type="pct"/>
          </w:tcPr>
          <w:p w14:paraId="3005D4D9" w14:textId="769D191C" w:rsidR="00805507" w:rsidRPr="00782F36" w:rsidRDefault="00E21AE5">
            <w:pPr>
              <w:jc w:val="center"/>
            </w:pPr>
            <w:r w:rsidRPr="00782F36">
              <w:t>800</w:t>
            </w:r>
          </w:p>
        </w:tc>
        <w:tc>
          <w:tcPr>
            <w:tcW w:w="1296" w:type="pct"/>
          </w:tcPr>
          <w:p w14:paraId="1B5D87A1" w14:textId="1496CD8B" w:rsidR="00805507" w:rsidRPr="00782F36" w:rsidRDefault="00E21AE5">
            <w:pPr>
              <w:jc w:val="center"/>
            </w:pPr>
            <w:r w:rsidRPr="00782F36">
              <w:t>800</w:t>
            </w:r>
          </w:p>
        </w:tc>
      </w:tr>
      <w:tr w:rsidR="00805507" w:rsidRPr="00782F36" w14:paraId="76B88F6F" w14:textId="31224BA9" w:rsidTr="00805507">
        <w:trPr>
          <w:trHeight w:val="300"/>
        </w:trPr>
        <w:tc>
          <w:tcPr>
            <w:tcW w:w="1112" w:type="pct"/>
            <w:hideMark/>
          </w:tcPr>
          <w:p w14:paraId="0F33C038" w14:textId="798C8949" w:rsidR="00805507" w:rsidRPr="00782F36" w:rsidRDefault="00805507">
            <w:r w:rsidRPr="00782F36">
              <w:t>Small Shrub</w:t>
            </w:r>
          </w:p>
        </w:tc>
        <w:tc>
          <w:tcPr>
            <w:tcW w:w="1296" w:type="pct"/>
            <w:hideMark/>
          </w:tcPr>
          <w:p w14:paraId="4F61D1C0" w14:textId="77777777" w:rsidR="00805507" w:rsidRPr="00782F36" w:rsidRDefault="00805507">
            <w:pPr>
              <w:jc w:val="center"/>
            </w:pPr>
            <w:r w:rsidRPr="00782F36">
              <w:t>0</w:t>
            </w:r>
          </w:p>
        </w:tc>
        <w:tc>
          <w:tcPr>
            <w:tcW w:w="1296" w:type="pct"/>
          </w:tcPr>
          <w:p w14:paraId="5433D842" w14:textId="03D931B9" w:rsidR="00805507" w:rsidRPr="00782F36" w:rsidRDefault="00E21AE5">
            <w:pPr>
              <w:jc w:val="center"/>
            </w:pPr>
            <w:r w:rsidRPr="00782F36">
              <w:t>500</w:t>
            </w:r>
          </w:p>
        </w:tc>
        <w:tc>
          <w:tcPr>
            <w:tcW w:w="1296" w:type="pct"/>
          </w:tcPr>
          <w:p w14:paraId="0BBD517D" w14:textId="78580B9C" w:rsidR="00805507" w:rsidRPr="00782F36" w:rsidRDefault="00E21AE5">
            <w:pPr>
              <w:jc w:val="center"/>
            </w:pPr>
            <w:r w:rsidRPr="00782F36">
              <w:t>0</w:t>
            </w:r>
          </w:p>
        </w:tc>
      </w:tr>
      <w:tr w:rsidR="00805507" w:rsidRPr="00782F36" w14:paraId="4766DA41" w14:textId="79776062" w:rsidTr="00805507">
        <w:trPr>
          <w:trHeight w:val="300"/>
        </w:trPr>
        <w:tc>
          <w:tcPr>
            <w:tcW w:w="1112" w:type="pct"/>
            <w:hideMark/>
          </w:tcPr>
          <w:p w14:paraId="2163899D" w14:textId="1F7BAE15" w:rsidR="00805507" w:rsidRPr="00782F36" w:rsidRDefault="00805507">
            <w:r w:rsidRPr="00782F36">
              <w:t>Large Tufted Graminoid</w:t>
            </w:r>
          </w:p>
        </w:tc>
        <w:tc>
          <w:tcPr>
            <w:tcW w:w="1296" w:type="pct"/>
            <w:hideMark/>
          </w:tcPr>
          <w:p w14:paraId="02A32248" w14:textId="77777777" w:rsidR="00805507" w:rsidRPr="00782F36" w:rsidRDefault="00805507">
            <w:pPr>
              <w:jc w:val="center"/>
            </w:pPr>
            <w:r w:rsidRPr="00782F36">
              <w:t>0</w:t>
            </w:r>
          </w:p>
        </w:tc>
        <w:tc>
          <w:tcPr>
            <w:tcW w:w="1296" w:type="pct"/>
          </w:tcPr>
          <w:p w14:paraId="1DA42287" w14:textId="3E554513" w:rsidR="00805507" w:rsidRPr="00782F36" w:rsidRDefault="00E21AE5">
            <w:pPr>
              <w:jc w:val="center"/>
            </w:pPr>
            <w:r w:rsidRPr="00782F36">
              <w:t>500</w:t>
            </w:r>
          </w:p>
        </w:tc>
        <w:tc>
          <w:tcPr>
            <w:tcW w:w="1296" w:type="pct"/>
          </w:tcPr>
          <w:p w14:paraId="73B978F3" w14:textId="64C24FC3" w:rsidR="00805507" w:rsidRPr="00782F36" w:rsidRDefault="00E21AE5">
            <w:pPr>
              <w:jc w:val="center"/>
            </w:pPr>
            <w:r w:rsidRPr="00782F36">
              <w:t>1500</w:t>
            </w:r>
          </w:p>
        </w:tc>
      </w:tr>
    </w:tbl>
    <w:p w14:paraId="05B61278" w14:textId="76AFEF2E" w:rsidR="00805507" w:rsidRPr="00805507" w:rsidRDefault="00550324" w:rsidP="00E21AE5">
      <w:pPr>
        <w:pStyle w:val="Heading4"/>
      </w:pPr>
      <w:r>
        <w:t>Open Woodland</w:t>
      </w:r>
    </w:p>
    <w:p w14:paraId="73EDB8B4" w14:textId="0230674F" w:rsidR="009E3467" w:rsidRDefault="009E3467" w:rsidP="009E3467">
      <w:r w:rsidRPr="00782F36">
        <w:t>Open Woodland are</w:t>
      </w:r>
      <w:r w:rsidR="00A11E26">
        <w:t>as will</w:t>
      </w:r>
      <w:r w:rsidRPr="00782F36">
        <w:t xml:space="preserve"> be characteri</w:t>
      </w:r>
      <w:r w:rsidR="006A4A50">
        <w:t>s</w:t>
      </w:r>
      <w:r w:rsidRPr="00782F36">
        <w:t xml:space="preserve">ed by a woodland EVC from the Gippsland Plains Bioregion. At Yallourn, the only woodland present on site is Plains Grassy Woodland (PGW), therefore PGW is to form the basis of revegetation requirements.  A summary of the revegetation requirements for PGW </w:t>
      </w:r>
      <w:r w:rsidR="00CC2CE8">
        <w:t>(Open Woodland)</w:t>
      </w:r>
      <w:r w:rsidRPr="00782F36">
        <w:t xml:space="preserve"> is given </w:t>
      </w:r>
      <w:r w:rsidR="00E21AE5">
        <w:t xml:space="preserve">in </w:t>
      </w:r>
      <w:r w:rsidR="006F52C6">
        <w:fldChar w:fldCharType="begin"/>
      </w:r>
      <w:r w:rsidR="006F52C6">
        <w:instrText xml:space="preserve"> REF _Ref196223396 \h </w:instrText>
      </w:r>
      <w:r w:rsidR="006F52C6">
        <w:fldChar w:fldCharType="separate"/>
      </w:r>
      <w:r w:rsidR="00D35BC0">
        <w:t xml:space="preserve">Table </w:t>
      </w:r>
      <w:r w:rsidR="00D35BC0">
        <w:rPr>
          <w:noProof/>
        </w:rPr>
        <w:t>9</w:t>
      </w:r>
      <w:r w:rsidR="00D35BC0">
        <w:noBreakHyphen/>
      </w:r>
      <w:r w:rsidR="00D35BC0">
        <w:rPr>
          <w:noProof/>
        </w:rPr>
        <w:t>4</w:t>
      </w:r>
      <w:r w:rsidR="006F52C6">
        <w:fldChar w:fldCharType="end"/>
      </w:r>
      <w:r w:rsidRPr="00782F36">
        <w:t>. </w:t>
      </w:r>
    </w:p>
    <w:p w14:paraId="451A3429" w14:textId="650307DA" w:rsidR="009E3467" w:rsidRPr="00782F36" w:rsidRDefault="00FD5047" w:rsidP="00E21AE5">
      <w:pPr>
        <w:pStyle w:val="Heading4"/>
      </w:pPr>
      <w:r>
        <w:t>Closed Woodland</w:t>
      </w:r>
    </w:p>
    <w:p w14:paraId="28A31901" w14:textId="3A3C5825" w:rsidR="009E3467" w:rsidRDefault="009E3467" w:rsidP="009E3467">
      <w:r w:rsidRPr="00782F36">
        <w:t>With PGW EVC being the only woodland EVC found at Yallourn, closed woodland can be defined as a hybrid between PGW and a denser understory, shrub and graminoid community characteri</w:t>
      </w:r>
      <w:r w:rsidR="006A4A50">
        <w:t>s</w:t>
      </w:r>
      <w:r w:rsidRPr="00782F36">
        <w:t>ed by Lowland Forest (LF) and Plains Grassy Forest (PGF) which are also present at the Yallourn site. </w:t>
      </w:r>
      <w:r w:rsidR="006F52C6">
        <w:t xml:space="preserve"> Hybrid </w:t>
      </w:r>
      <w:r w:rsidR="00467357">
        <w:t>revegetation</w:t>
      </w:r>
      <w:r w:rsidR="006F52C6">
        <w:t xml:space="preserve"> targets for these </w:t>
      </w:r>
      <w:r w:rsidR="00467357">
        <w:t xml:space="preserve">designations are shown in </w:t>
      </w:r>
      <w:r w:rsidR="00467357">
        <w:fldChar w:fldCharType="begin"/>
      </w:r>
      <w:r w:rsidR="00467357">
        <w:instrText xml:space="preserve"> REF _Ref196223396 \h </w:instrText>
      </w:r>
      <w:r w:rsidR="00467357">
        <w:fldChar w:fldCharType="separate"/>
      </w:r>
      <w:r w:rsidR="00D35BC0">
        <w:t xml:space="preserve">Table </w:t>
      </w:r>
      <w:r w:rsidR="00D35BC0">
        <w:rPr>
          <w:noProof/>
        </w:rPr>
        <w:t>9</w:t>
      </w:r>
      <w:r w:rsidR="00D35BC0">
        <w:noBreakHyphen/>
      </w:r>
      <w:r w:rsidR="00D35BC0">
        <w:rPr>
          <w:noProof/>
        </w:rPr>
        <w:t>4</w:t>
      </w:r>
      <w:r w:rsidR="00467357">
        <w:fldChar w:fldCharType="end"/>
      </w:r>
      <w:r w:rsidR="00567A7A">
        <w:t>.</w:t>
      </w:r>
    </w:p>
    <w:p w14:paraId="1F7ECC69" w14:textId="77777777" w:rsidR="009E3467" w:rsidRPr="00782F36" w:rsidRDefault="009E3467" w:rsidP="000F5F3F">
      <w:pPr>
        <w:pStyle w:val="Heading4"/>
      </w:pPr>
      <w:r w:rsidRPr="00782F36">
        <w:t>Wetlands </w:t>
      </w:r>
    </w:p>
    <w:p w14:paraId="776B2DEC" w14:textId="232B3CEF" w:rsidR="009E3467" w:rsidRDefault="009E3467" w:rsidP="00F30591">
      <w:r w:rsidRPr="00782F36">
        <w:t xml:space="preserve">Wetland areas at Yallourn are to be revegetated in accordance with Swampy Riparian Complex standards.  Until a Eucalyptus canopy is established areas are likely to resemble Swamp Scrub (SS), another EVC found locally.  Additional challenges will be met with some understory, shrub and graminoid species preferring poorly drained areas.  This will represent the landform at completion of the project; </w:t>
      </w:r>
      <w:r w:rsidR="00C71A87" w:rsidRPr="00782F36">
        <w:t>however,</w:t>
      </w:r>
      <w:r w:rsidRPr="00782F36">
        <w:t xml:space="preserve"> the sandy soils and incomplete final lake level will not allow some species to prosper.   </w:t>
      </w:r>
      <w:r w:rsidR="00467357">
        <w:t xml:space="preserve">Wetland revegetation targets are shown in </w:t>
      </w:r>
      <w:r w:rsidR="00467357">
        <w:fldChar w:fldCharType="begin"/>
      </w:r>
      <w:r w:rsidR="00467357">
        <w:instrText xml:space="preserve"> REF _Ref196223396 \h </w:instrText>
      </w:r>
      <w:r w:rsidR="00467357">
        <w:fldChar w:fldCharType="separate"/>
      </w:r>
      <w:r w:rsidR="00D35BC0">
        <w:t xml:space="preserve">Table </w:t>
      </w:r>
      <w:r w:rsidR="00D35BC0">
        <w:rPr>
          <w:noProof/>
        </w:rPr>
        <w:t>9</w:t>
      </w:r>
      <w:r w:rsidR="00D35BC0">
        <w:noBreakHyphen/>
      </w:r>
      <w:r w:rsidR="00D35BC0">
        <w:rPr>
          <w:noProof/>
        </w:rPr>
        <w:t>4</w:t>
      </w:r>
      <w:r w:rsidR="00467357">
        <w:fldChar w:fldCharType="end"/>
      </w:r>
      <w:r w:rsidR="00467357">
        <w:t>.</w:t>
      </w:r>
    </w:p>
    <w:p w14:paraId="73659C35" w14:textId="77777777" w:rsidR="00782F36" w:rsidRPr="00782F36" w:rsidRDefault="00782F36" w:rsidP="0046295D">
      <w:pPr>
        <w:pStyle w:val="Heading3"/>
      </w:pPr>
      <w:r w:rsidRPr="00782F36">
        <w:t>Conservation </w:t>
      </w:r>
    </w:p>
    <w:p w14:paraId="1C2681A9" w14:textId="4DC6BC44" w:rsidR="00782F36" w:rsidRPr="00782F36" w:rsidRDefault="00782F36" w:rsidP="00F30591">
      <w:r w:rsidRPr="00782F36">
        <w:t>Conservation areas are existing commitments made through previous mining and development approvals</w:t>
      </w:r>
      <w:r w:rsidR="004209BF">
        <w:t xml:space="preserve"> (</w:t>
      </w:r>
      <w:r w:rsidR="00142E21" w:rsidRPr="00E56C26">
        <w:rPr>
          <w:i/>
          <w:iCs/>
          <w:highlight w:val="yellow"/>
        </w:rPr>
        <w:fldChar w:fldCharType="begin"/>
      </w:r>
      <w:r w:rsidR="00142E21" w:rsidRPr="00E56C26">
        <w:rPr>
          <w:i/>
          <w:iCs/>
        </w:rPr>
        <w:instrText xml:space="preserve"> REF _Ref196290753 \h </w:instrText>
      </w:r>
      <w:r w:rsidR="00E56C26">
        <w:rPr>
          <w:i/>
          <w:iCs/>
          <w:highlight w:val="yellow"/>
        </w:rPr>
        <w:instrText xml:space="preserve"> \* MERGEFORMAT </w:instrText>
      </w:r>
      <w:r w:rsidR="00142E21" w:rsidRPr="00E56C26">
        <w:rPr>
          <w:i/>
          <w:iCs/>
          <w:highlight w:val="yellow"/>
        </w:rPr>
      </w:r>
      <w:r w:rsidR="00142E21" w:rsidRPr="00E56C26">
        <w:rPr>
          <w:i/>
          <w:iCs/>
          <w:highlight w:val="yellow"/>
        </w:rPr>
        <w:fldChar w:fldCharType="separate"/>
      </w:r>
      <w:r w:rsidR="00D35BC0" w:rsidRPr="00D35BC0">
        <w:rPr>
          <w:i/>
          <w:iCs/>
        </w:rPr>
        <w:t xml:space="preserve">Figure </w:t>
      </w:r>
      <w:r w:rsidR="00D35BC0" w:rsidRPr="00D35BC0">
        <w:rPr>
          <w:i/>
          <w:iCs/>
          <w:noProof/>
        </w:rPr>
        <w:t>5</w:t>
      </w:r>
      <w:r w:rsidR="00D35BC0" w:rsidRPr="00D35BC0">
        <w:rPr>
          <w:i/>
          <w:iCs/>
          <w:noProof/>
        </w:rPr>
        <w:noBreakHyphen/>
        <w:t>16</w:t>
      </w:r>
      <w:r w:rsidR="00D35BC0" w:rsidRPr="00D35BC0">
        <w:rPr>
          <w:i/>
          <w:iCs/>
        </w:rPr>
        <w:t>: Existing Conservation Zones at Yallourn Mine</w:t>
      </w:r>
      <w:r w:rsidR="00142E21" w:rsidRPr="00E56C26">
        <w:rPr>
          <w:i/>
          <w:iCs/>
          <w:highlight w:val="yellow"/>
        </w:rPr>
        <w:fldChar w:fldCharType="end"/>
      </w:r>
      <w:r w:rsidR="004209BF">
        <w:t>)</w:t>
      </w:r>
      <w:r w:rsidRPr="00782F36">
        <w:t xml:space="preserve">.  The </w:t>
      </w:r>
      <w:r w:rsidR="00D96CD3">
        <w:t xml:space="preserve">conservation </w:t>
      </w:r>
      <w:r w:rsidRPr="00782F36">
        <w:t xml:space="preserve">areas cover </w:t>
      </w:r>
      <w:r w:rsidR="00164B3D">
        <w:t>623</w:t>
      </w:r>
      <w:r w:rsidRPr="00782F36">
        <w:t xml:space="preserve"> hectares </w:t>
      </w:r>
      <w:r w:rsidR="00CC2CE8">
        <w:t>of the site</w:t>
      </w:r>
      <w:r w:rsidRPr="00782F36">
        <w:t xml:space="preserve"> and contain a variety </w:t>
      </w:r>
      <w:r w:rsidR="00164B3D">
        <w:t xml:space="preserve">of </w:t>
      </w:r>
      <w:r w:rsidRPr="00782F36">
        <w:t xml:space="preserve">EVC </w:t>
      </w:r>
      <w:r w:rsidR="00BB692E">
        <w:t>i</w:t>
      </w:r>
      <w:r w:rsidRPr="00782F36">
        <w:t xml:space="preserve">ncluding </w:t>
      </w:r>
      <w:r w:rsidR="00142E21">
        <w:t>Plains Grassy, Woodland, Plains Grassy Forest, Swampy Riparian Complex, Swamp Scrub, and Lowland Forest.</w:t>
      </w:r>
      <w:r w:rsidRPr="00782F36">
        <w:t xml:space="preserve"> The quality within these sites </w:t>
      </w:r>
      <w:r w:rsidR="004209BF">
        <w:t>i</w:t>
      </w:r>
      <w:r w:rsidRPr="00782F36">
        <w:t>s high</w:t>
      </w:r>
      <w:r w:rsidR="00142E21">
        <w:t xml:space="preserve">er than </w:t>
      </w:r>
      <w:r w:rsidR="00CF2CAF">
        <w:t>background</w:t>
      </w:r>
      <w:r w:rsidRPr="00782F36">
        <w:t xml:space="preserve"> due to current management practices and resources, with many areas progressing towards self-sustainability.     </w:t>
      </w:r>
    </w:p>
    <w:p w14:paraId="447C6E68" w14:textId="649C25AA" w:rsidR="00782F36" w:rsidRPr="00782F36" w:rsidRDefault="00782F36" w:rsidP="009E3467">
      <w:r w:rsidRPr="00782F36">
        <w:t xml:space="preserve">These conservation areas are largely remnant patches of vegetation which have been improved through fencing, security, pest control, weed control, and supplementary planting.  In contrast to remnant native vegetation patches, some revegetation efforts adjacent the Morwell River, Latrobe River and Morwell West Drain Diversion are also committed as conservation zones, providing additional habitat and aesthetic value to the local area.  </w:t>
      </w:r>
      <w:r w:rsidRPr="00CF2CAF">
        <w:t xml:space="preserve">The </w:t>
      </w:r>
      <w:r w:rsidR="00732DDC" w:rsidRPr="00CF2CAF">
        <w:t>environment and recreation</w:t>
      </w:r>
      <w:r w:rsidRPr="00CF2CAF">
        <w:t xml:space="preserve"> revegetation strategy for mine rehabilitation complements existing conservation commitments, </w:t>
      </w:r>
      <w:r w:rsidR="00052CBD" w:rsidRPr="00CF2CAF">
        <w:t xml:space="preserve">with opportunities </w:t>
      </w:r>
      <w:r w:rsidR="0015567F" w:rsidRPr="00CF2CAF">
        <w:t>to</w:t>
      </w:r>
      <w:r w:rsidRPr="00CF2CAF">
        <w:t xml:space="preserve"> creat</w:t>
      </w:r>
      <w:r w:rsidR="0015567F" w:rsidRPr="00CF2CAF">
        <w:t>e</w:t>
      </w:r>
      <w:r w:rsidRPr="00CF2CAF">
        <w:t xml:space="preserve"> vegetation corridors between conservation patches and enhanc</w:t>
      </w:r>
      <w:r w:rsidR="0015567F" w:rsidRPr="00CF2CAF">
        <w:t>e</w:t>
      </w:r>
      <w:r w:rsidRPr="00CF2CAF">
        <w:t xml:space="preserve"> the size of conservation zones with abutting vegetation of the correct EVC.</w:t>
      </w:r>
      <w:r w:rsidRPr="00782F36">
        <w:t>  </w:t>
      </w:r>
    </w:p>
    <w:p w14:paraId="74A46312" w14:textId="6D8CD725" w:rsidR="00782F36" w:rsidRPr="00782F36" w:rsidRDefault="00782F36" w:rsidP="00CF6D51">
      <w:pPr>
        <w:pStyle w:val="Heading3"/>
      </w:pPr>
      <w:r w:rsidRPr="00782F36">
        <w:t>Agriculture </w:t>
      </w:r>
      <w:r w:rsidR="00666B1F">
        <w:t>and Grazing</w:t>
      </w:r>
    </w:p>
    <w:p w14:paraId="61799AD4" w14:textId="02F7F03C" w:rsidR="00782F36" w:rsidRPr="00782F36" w:rsidRDefault="00782F36" w:rsidP="00F30591">
      <w:r w:rsidRPr="00782F36">
        <w:t xml:space="preserve">Where areas have historically been utilised for the purpose of Agriculture, and where these are not currently planned to be revegetated, these practices are proposed to continue. Most of the agricultural lands have </w:t>
      </w:r>
      <w:r w:rsidR="00CC2CE8" w:rsidRPr="00782F36">
        <w:t>favourable</w:t>
      </w:r>
      <w:r w:rsidRPr="00782F36">
        <w:t xml:space="preserve"> farming conditions such as low slopes, good drainage and good access. The agricultural areas are currently split into 6 precincts due to the method in which stock can be rotated from paddock to paddock. These are: </w:t>
      </w:r>
    </w:p>
    <w:p w14:paraId="1135A96F" w14:textId="77777777" w:rsidR="00782F36" w:rsidRPr="00782F36" w:rsidRDefault="00782F36" w:rsidP="00B9652B">
      <w:pPr>
        <w:pStyle w:val="ListParagraph"/>
        <w:numPr>
          <w:ilvl w:val="0"/>
          <w:numId w:val="11"/>
        </w:numPr>
      </w:pPr>
      <w:r w:rsidRPr="00782F36">
        <w:t>Morwell </w:t>
      </w:r>
    </w:p>
    <w:p w14:paraId="52B1C8D0" w14:textId="77777777" w:rsidR="00782F36" w:rsidRPr="00782F36" w:rsidRDefault="00782F36" w:rsidP="00B9652B">
      <w:pPr>
        <w:pStyle w:val="ListParagraph"/>
        <w:numPr>
          <w:ilvl w:val="0"/>
          <w:numId w:val="12"/>
        </w:numPr>
      </w:pPr>
      <w:r w:rsidRPr="00782F36">
        <w:t>Driffield </w:t>
      </w:r>
    </w:p>
    <w:p w14:paraId="0971A3F7" w14:textId="77777777" w:rsidR="00782F36" w:rsidRPr="00782F36" w:rsidRDefault="00782F36" w:rsidP="00B9652B">
      <w:pPr>
        <w:pStyle w:val="ListParagraph"/>
        <w:numPr>
          <w:ilvl w:val="0"/>
          <w:numId w:val="13"/>
        </w:numPr>
      </w:pPr>
      <w:r w:rsidRPr="00782F36">
        <w:t>Newborough </w:t>
      </w:r>
    </w:p>
    <w:p w14:paraId="67ABEA62" w14:textId="77777777" w:rsidR="00782F36" w:rsidRPr="00782F36" w:rsidRDefault="00782F36" w:rsidP="00B9652B">
      <w:pPr>
        <w:pStyle w:val="ListParagraph"/>
        <w:numPr>
          <w:ilvl w:val="0"/>
          <w:numId w:val="14"/>
        </w:numPr>
      </w:pPr>
      <w:r w:rsidRPr="00782F36">
        <w:t>Yallourn North </w:t>
      </w:r>
    </w:p>
    <w:p w14:paraId="494B9F85" w14:textId="52E05026" w:rsidR="00782F36" w:rsidRPr="00782F36" w:rsidRDefault="00782F36" w:rsidP="00B9652B">
      <w:pPr>
        <w:pStyle w:val="ListParagraph"/>
        <w:numPr>
          <w:ilvl w:val="0"/>
          <w:numId w:val="15"/>
        </w:numPr>
      </w:pPr>
      <w:r w:rsidRPr="00782F36">
        <w:t>Hern</w:t>
      </w:r>
      <w:r w:rsidR="008F5B86">
        <w:t>e</w:t>
      </w:r>
      <w:r w:rsidRPr="00782F36">
        <w:t>s Oak  </w:t>
      </w:r>
    </w:p>
    <w:p w14:paraId="75339D0F" w14:textId="77777777" w:rsidR="00782F36" w:rsidRPr="00782F36" w:rsidRDefault="00782F36" w:rsidP="00B9652B">
      <w:pPr>
        <w:pStyle w:val="ListParagraph"/>
        <w:numPr>
          <w:ilvl w:val="0"/>
          <w:numId w:val="16"/>
        </w:numPr>
      </w:pPr>
      <w:r w:rsidRPr="00782F36">
        <w:t>Mine </w:t>
      </w:r>
    </w:p>
    <w:p w14:paraId="2B52C37F" w14:textId="49D5926A" w:rsidR="00BE42EB" w:rsidRDefault="00782F36" w:rsidP="00F30591">
      <w:r w:rsidRPr="00782F36">
        <w:t>Some of the paddocks within the Mine disturbance footprint will either be submerged by the full pit lake level or require some rework when stabilizing the Mine batters. These areas are typically of a low pasture quality and are only grazed to support the reduction of fuel loads during the operational phases of the Mine.  </w:t>
      </w:r>
    </w:p>
    <w:p w14:paraId="63D57D6F" w14:textId="6B5C0978" w:rsidR="00782F36" w:rsidRPr="00782F36" w:rsidRDefault="00C3087A" w:rsidP="000F5F3F">
      <w:r>
        <w:t>Some a</w:t>
      </w:r>
      <w:r w:rsidR="00BE42EB">
        <w:t xml:space="preserve">reas classified as Grassland in </w:t>
      </w:r>
      <w:r w:rsidR="000A1D83">
        <w:fldChar w:fldCharType="begin"/>
      </w:r>
      <w:r w:rsidR="000A1D83">
        <w:instrText xml:space="preserve"> REF _Ref197091255 \r \h </w:instrText>
      </w:r>
      <w:r w:rsidR="000A1D83">
        <w:fldChar w:fldCharType="separate"/>
      </w:r>
      <w:r w:rsidR="00D35BC0">
        <w:t>9.3.2.2</w:t>
      </w:r>
      <w:r w:rsidR="000A1D83">
        <w:fldChar w:fldCharType="end"/>
      </w:r>
      <w:r w:rsidR="00BE42EB">
        <w:t xml:space="preserve"> </w:t>
      </w:r>
      <w:r>
        <w:t>will also be capable of achieving an agricultural beneficial use.</w:t>
      </w:r>
    </w:p>
    <w:p w14:paraId="1039EFE2" w14:textId="23DB58FD" w:rsidR="00782F36" w:rsidRPr="00782F36" w:rsidRDefault="0028537C" w:rsidP="00F30591">
      <w:r>
        <w:t>Almost one quarter</w:t>
      </w:r>
      <w:r w:rsidR="00782F36" w:rsidRPr="00782F36">
        <w:t xml:space="preserve"> of the Mining Licence area is currently used for agricultural purposes with 1</w:t>
      </w:r>
      <w:r>
        <w:t>,</w:t>
      </w:r>
      <w:r w:rsidR="00782F36" w:rsidRPr="00782F36">
        <w:t xml:space="preserve">450 </w:t>
      </w:r>
      <w:r>
        <w:t xml:space="preserve">Ha </w:t>
      </w:r>
      <w:r w:rsidR="00782F36" w:rsidRPr="00782F36">
        <w:t xml:space="preserve">currently leased to a local agricultural company. The current lease has been setup to focus on improving the condition on the </w:t>
      </w:r>
      <w:r>
        <w:t>a</w:t>
      </w:r>
      <w:r w:rsidR="00782F36" w:rsidRPr="00782F36">
        <w:t>gricultural lands. Various activities currently undertaken annually are: </w:t>
      </w:r>
    </w:p>
    <w:p w14:paraId="19B45B70" w14:textId="77777777" w:rsidR="00782F36" w:rsidRPr="00782F36" w:rsidRDefault="00782F36" w:rsidP="00B9652B">
      <w:pPr>
        <w:pStyle w:val="ListParagraph"/>
        <w:numPr>
          <w:ilvl w:val="0"/>
          <w:numId w:val="17"/>
        </w:numPr>
      </w:pPr>
      <w:r w:rsidRPr="00782F36">
        <w:t>Fencing repair and construction  </w:t>
      </w:r>
    </w:p>
    <w:p w14:paraId="3724A337" w14:textId="77777777" w:rsidR="00782F36" w:rsidRPr="00782F36" w:rsidRDefault="00782F36" w:rsidP="00B9652B">
      <w:pPr>
        <w:pStyle w:val="ListParagraph"/>
        <w:numPr>
          <w:ilvl w:val="0"/>
          <w:numId w:val="18"/>
        </w:numPr>
      </w:pPr>
      <w:r w:rsidRPr="00782F36">
        <w:t>Rubbish removal  </w:t>
      </w:r>
    </w:p>
    <w:p w14:paraId="1396526B" w14:textId="77777777" w:rsidR="00782F36" w:rsidRPr="00782F36" w:rsidRDefault="00782F36" w:rsidP="00B9652B">
      <w:pPr>
        <w:pStyle w:val="ListParagraph"/>
        <w:numPr>
          <w:ilvl w:val="0"/>
          <w:numId w:val="19"/>
        </w:numPr>
      </w:pPr>
      <w:r w:rsidRPr="00782F36">
        <w:t>Culvert construction and access road improvements for all season access </w:t>
      </w:r>
    </w:p>
    <w:p w14:paraId="08E499C2" w14:textId="77777777" w:rsidR="00782F36" w:rsidRPr="00782F36" w:rsidRDefault="00782F36" w:rsidP="00B9652B">
      <w:pPr>
        <w:pStyle w:val="ListParagraph"/>
        <w:numPr>
          <w:ilvl w:val="0"/>
          <w:numId w:val="20"/>
        </w:numPr>
      </w:pPr>
      <w:r w:rsidRPr="00782F36">
        <w:t>Ongoing fertiliser program </w:t>
      </w:r>
    </w:p>
    <w:p w14:paraId="44EB5482" w14:textId="77777777" w:rsidR="00782F36" w:rsidRPr="00782F36" w:rsidRDefault="00782F36" w:rsidP="00B9652B">
      <w:pPr>
        <w:pStyle w:val="ListParagraph"/>
        <w:numPr>
          <w:ilvl w:val="0"/>
          <w:numId w:val="21"/>
        </w:numPr>
      </w:pPr>
      <w:r w:rsidRPr="00782F36">
        <w:t>Pasture renovation </w:t>
      </w:r>
    </w:p>
    <w:p w14:paraId="1315DF70" w14:textId="06B49CE3" w:rsidR="00782F36" w:rsidRPr="00782F36" w:rsidRDefault="00782F36" w:rsidP="00B9652B">
      <w:pPr>
        <w:pStyle w:val="ListParagraph"/>
        <w:numPr>
          <w:ilvl w:val="0"/>
          <w:numId w:val="22"/>
        </w:numPr>
      </w:pPr>
      <w:r w:rsidRPr="00782F36">
        <w:t>Weed and pest control </w:t>
      </w:r>
    </w:p>
    <w:p w14:paraId="492987DB" w14:textId="117E7D53" w:rsidR="00782F36" w:rsidRDefault="00782F36" w:rsidP="00F30591">
      <w:r w:rsidRPr="00782F36">
        <w:t xml:space="preserve">With the creation of this new lease in 2021, </w:t>
      </w:r>
      <w:r w:rsidR="00B23D9E">
        <w:t>six</w:t>
      </w:r>
      <w:r w:rsidRPr="00782F36">
        <w:t xml:space="preserve"> permanent stockyards were built to improve stock handling facilities to ensure farm workers are safe and animal husbandry is kept to the highest of standards.  </w:t>
      </w:r>
    </w:p>
    <w:p w14:paraId="1489622C" w14:textId="1828A2BA" w:rsidR="00782F36" w:rsidRPr="00782F36" w:rsidRDefault="00782F36" w:rsidP="00C43772">
      <w:r w:rsidRPr="00782F36">
        <w:t xml:space="preserve">As these </w:t>
      </w:r>
      <w:r w:rsidR="00582E92">
        <w:t>a</w:t>
      </w:r>
      <w:r w:rsidRPr="00782F36">
        <w:t>gricultural lands surround the Mine, a high priority is on the reduction of fuel loads, especially during the fire danger period. Grazing can often keep the fuel loads down however slashing is often undertaken in parallel to control higher risk areas. Mineral disturbances are created where fire breaks are required and green cropping of boundaries which crops such as chicory form part of the agricultural practice across the lease.  </w:t>
      </w:r>
      <w:r w:rsidR="00220C5C">
        <w:t>Agriculture remains a</w:t>
      </w:r>
      <w:r w:rsidR="001E52A1">
        <w:t>s a beneficial land use for the DMRP.</w:t>
      </w:r>
    </w:p>
    <w:p w14:paraId="7587DEF0" w14:textId="1C643D8E" w:rsidR="00782F36" w:rsidRPr="00782F36" w:rsidRDefault="006E4A05" w:rsidP="00CF6D51">
      <w:pPr>
        <w:pStyle w:val="Heading3"/>
      </w:pPr>
      <w:r>
        <w:t xml:space="preserve">Commercial / </w:t>
      </w:r>
      <w:r w:rsidR="00782F36" w:rsidRPr="00782F36">
        <w:t>Industrial </w:t>
      </w:r>
    </w:p>
    <w:p w14:paraId="790BD81B" w14:textId="758A3D7F" w:rsidR="00782F36" w:rsidRPr="00782F36" w:rsidRDefault="00782F36" w:rsidP="00C43772">
      <w:r w:rsidRPr="00782F36">
        <w:t xml:space="preserve">The current </w:t>
      </w:r>
      <w:r w:rsidR="00603A1E">
        <w:t>m</w:t>
      </w:r>
      <w:r w:rsidRPr="00782F36">
        <w:t xml:space="preserve">ine </w:t>
      </w:r>
      <w:r w:rsidR="00603A1E">
        <w:t>o</w:t>
      </w:r>
      <w:r w:rsidRPr="00782F36">
        <w:t xml:space="preserve">ffices, </w:t>
      </w:r>
      <w:r w:rsidR="00603A1E">
        <w:t>w</w:t>
      </w:r>
      <w:r w:rsidRPr="00782F36">
        <w:t xml:space="preserve">orkshops, and support buildings have great repurposing potential for </w:t>
      </w:r>
      <w:r w:rsidR="0020436A">
        <w:t>i</w:t>
      </w:r>
      <w:r w:rsidRPr="00782F36">
        <w:t xml:space="preserve">ndustry.  An example of this occurred during the SECV </w:t>
      </w:r>
      <w:r w:rsidR="00776EAB" w:rsidRPr="00782F36">
        <w:t>privatisation</w:t>
      </w:r>
      <w:r w:rsidRPr="00782F36">
        <w:t xml:space="preserve"> when former SEC workshops were sold to private businesses and remain utilised as private engineering workshops</w:t>
      </w:r>
      <w:r w:rsidR="00D46F5E">
        <w:t xml:space="preserve"> today</w:t>
      </w:r>
      <w:r w:rsidRPr="00782F36">
        <w:t>. </w:t>
      </w:r>
    </w:p>
    <w:p w14:paraId="566E8535" w14:textId="59B8B6E6" w:rsidR="00782F36" w:rsidRPr="00782F36" w:rsidRDefault="0020436A" w:rsidP="006A0B23">
      <w:r>
        <w:t>Commercial and industrial r</w:t>
      </w:r>
      <w:r w:rsidR="00782F36" w:rsidRPr="00782F36">
        <w:t>euse of these areas</w:t>
      </w:r>
      <w:r>
        <w:t xml:space="preserve"> </w:t>
      </w:r>
      <w:r w:rsidR="00074478">
        <w:t>is planned</w:t>
      </w:r>
      <w:r w:rsidR="004B3589">
        <w:t>, with development opportunities to be explored</w:t>
      </w:r>
      <w:r w:rsidR="00782F36" w:rsidRPr="00782F36">
        <w:t>.  </w:t>
      </w:r>
    </w:p>
    <w:p w14:paraId="68F936C4" w14:textId="77777777" w:rsidR="00782F36" w:rsidRPr="00782F36" w:rsidRDefault="00782F36" w:rsidP="00CF6D51">
      <w:pPr>
        <w:pStyle w:val="Heading3"/>
      </w:pPr>
      <w:r w:rsidRPr="00782F36">
        <w:t>Existing Land Use </w:t>
      </w:r>
    </w:p>
    <w:p w14:paraId="0884F616" w14:textId="492F4122" w:rsidR="00B20414" w:rsidRPr="00B20414" w:rsidRDefault="00B20414" w:rsidP="00B20414">
      <w:pPr>
        <w:pStyle w:val="Heading4"/>
      </w:pPr>
      <w:r>
        <w:t>Public Infrastructure</w:t>
      </w:r>
    </w:p>
    <w:p w14:paraId="72FC94CA" w14:textId="77777777" w:rsidR="00782F36" w:rsidRPr="00782F36" w:rsidRDefault="00782F36" w:rsidP="002E3565">
      <w:r w:rsidRPr="00782F36">
        <w:t>Public Infrastructure such as the Gippsland Railway, Princes Freeway, regional roads, bridge crossings, Telstra and Optus Fibre Optic Cable, Ausnet Electricity and Transmission Lines, freshwater pipelines and storages, sewerage systems, and Yallourn Weir are located within the Mining Licence boundary. </w:t>
      </w:r>
    </w:p>
    <w:p w14:paraId="14AD65A8" w14:textId="06FCDB7E" w:rsidR="00782F36" w:rsidRPr="00782F36" w:rsidRDefault="00042B51" w:rsidP="002E3565">
      <w:r>
        <w:t>P</w:t>
      </w:r>
      <w:r w:rsidR="00782F36" w:rsidRPr="00782F36">
        <w:t xml:space="preserve">erimeter assets will retain their existing </w:t>
      </w:r>
      <w:r w:rsidR="002E3565">
        <w:t>i</w:t>
      </w:r>
      <w:r w:rsidR="00782F36" w:rsidRPr="00782F36">
        <w:t>ntended beneficial use with Yallourn Mine rehabilitation designed to retain these uses for the community.</w:t>
      </w:r>
      <w:r w:rsidR="00AB1693">
        <w:t xml:space="preserve">  However, assets located within the lake footprint and mine batters will need to be decommissioned and </w:t>
      </w:r>
      <w:r w:rsidR="00DA3B1B">
        <w:t xml:space="preserve">removed or </w:t>
      </w:r>
      <w:r w:rsidR="00AB1693">
        <w:t>r</w:t>
      </w:r>
      <w:r>
        <w:t xml:space="preserve">erouted. </w:t>
      </w:r>
    </w:p>
    <w:p w14:paraId="60905631" w14:textId="5AAA84A6" w:rsidR="001145CA" w:rsidRPr="00782F36" w:rsidRDefault="001145CA" w:rsidP="001145CA">
      <w:pPr>
        <w:pStyle w:val="Heading4"/>
      </w:pPr>
      <w:r>
        <w:t>Supporting Cultural Heritage</w:t>
      </w:r>
    </w:p>
    <w:p w14:paraId="2FF13F8C" w14:textId="69C09180" w:rsidR="00782F36" w:rsidRPr="00782F36" w:rsidRDefault="00782F36" w:rsidP="002E3565">
      <w:r w:rsidRPr="00782F36">
        <w:t xml:space="preserve">There are a range of indigenous and </w:t>
      </w:r>
      <w:r w:rsidR="005028C7" w:rsidRPr="00782F36">
        <w:t>European</w:t>
      </w:r>
      <w:r w:rsidRPr="00782F36">
        <w:t xml:space="preserve"> cultural heritage sites located around Maryvale Field that were identified during the EES investigations in the early 2000s. Most of these sites are located in protected conservation areas and some are individually protected. Additionally</w:t>
      </w:r>
      <w:r w:rsidR="002F2344" w:rsidRPr="00782F36">
        <w:t>,</w:t>
      </w:r>
      <w:r w:rsidRPr="00782F36">
        <w:t xml:space="preserve"> there are various other identified protected sites that would require a Cultural Heritage Investigation Plan in order to disturb lands within a 50m buffer zone as per the Aboriginal Heritage Act 2006 and the Heritage Act 2017 (2023 Amendment). None of these sites are proposed to be disturbed through the </w:t>
      </w:r>
      <w:r w:rsidR="008515CF" w:rsidRPr="00782F36">
        <w:t>rehabilitation</w:t>
      </w:r>
      <w:r w:rsidRPr="00782F36">
        <w:t xml:space="preserve"> project and will remain protected now and into the future. </w:t>
      </w:r>
    </w:p>
    <w:p w14:paraId="2009709A" w14:textId="01C9BD50" w:rsidR="00663D7A" w:rsidRPr="00782F36" w:rsidRDefault="00663D7A" w:rsidP="00F82D5E">
      <w:pPr>
        <w:pStyle w:val="Heading4"/>
      </w:pPr>
      <w:r>
        <w:t>Capability for Additional L</w:t>
      </w:r>
      <w:r w:rsidR="00F82D5E">
        <w:t>and Use</w:t>
      </w:r>
    </w:p>
    <w:p w14:paraId="3C978CE8" w14:textId="07B7395D" w:rsidR="00782F36" w:rsidRDefault="00782F36" w:rsidP="00C43772">
      <w:r w:rsidRPr="00782F36">
        <w:t xml:space="preserve">Whilst this section has detailed the land uses for each parcel of the Mining Licence as required by the MRSDA and MRSDMIR, alternative options are possible </w:t>
      </w:r>
      <w:r w:rsidR="009F1551" w:rsidRPr="00782F36">
        <w:t>in</w:t>
      </w:r>
      <w:r w:rsidRPr="00782F36">
        <w:t xml:space="preserve"> the perimeter areas.  These areas will have minimal restrictions from mining and mine rehabilitation activities.  Commercial and </w:t>
      </w:r>
      <w:r w:rsidR="008E0FC0">
        <w:t>i</w:t>
      </w:r>
      <w:r w:rsidRPr="00782F36">
        <w:t>ndustrial opportunities within the perimeter areas can be developed depending on each project's business case.  EAY will support value add options that benefit the Latrobe Valley community.  </w:t>
      </w:r>
    </w:p>
    <w:p w14:paraId="06336A31" w14:textId="77777777" w:rsidR="007B5345" w:rsidRDefault="007B5345" w:rsidP="00C43772"/>
    <w:p w14:paraId="2B5ED28E" w14:textId="5EFE5AF4" w:rsidR="007B5345" w:rsidRPr="00782F36" w:rsidRDefault="007B5345" w:rsidP="00281081">
      <w:pPr>
        <w:pStyle w:val="Heading3"/>
      </w:pPr>
      <w:r>
        <w:t xml:space="preserve">Stakeholder and Community </w:t>
      </w:r>
      <w:r w:rsidR="00D30FBE">
        <w:t>vision for land use</w:t>
      </w:r>
    </w:p>
    <w:p w14:paraId="4BD0B1F6" w14:textId="4B3928AC" w:rsidR="00F37651" w:rsidRDefault="00D30FBE" w:rsidP="00D30FBE">
      <w:r>
        <w:t xml:space="preserve">A range of community and stakeholder feedback related to land use </w:t>
      </w:r>
      <w:r w:rsidR="00227A9A">
        <w:t xml:space="preserve">and repurposing opportunities </w:t>
      </w:r>
      <w:r>
        <w:t xml:space="preserve">was obtained during the </w:t>
      </w:r>
      <w:r w:rsidR="00F72597">
        <w:t>60-day</w:t>
      </w:r>
      <w:r>
        <w:t xml:space="preserve"> public exhibition period of the DMRP. The feedback is show</w:t>
      </w:r>
      <w:r w:rsidR="02E6560A">
        <w:t>n</w:t>
      </w:r>
      <w:r>
        <w:t xml:space="preserve"> in </w:t>
      </w:r>
      <w:r>
        <w:fldChar w:fldCharType="begin"/>
      </w:r>
      <w:r>
        <w:instrText xml:space="preserve"> REF _Ref205302093 \h </w:instrText>
      </w:r>
      <w:r>
        <w:fldChar w:fldCharType="separate"/>
      </w:r>
      <w:r w:rsidR="00D35BC0">
        <w:t xml:space="preserve">Table </w:t>
      </w:r>
      <w:r w:rsidR="00D35BC0">
        <w:rPr>
          <w:noProof/>
        </w:rPr>
        <w:t>9</w:t>
      </w:r>
      <w:r w:rsidR="00D35BC0">
        <w:noBreakHyphen/>
      </w:r>
      <w:r w:rsidR="00D35BC0">
        <w:rPr>
          <w:noProof/>
        </w:rPr>
        <w:t>5</w:t>
      </w:r>
      <w:r>
        <w:fldChar w:fldCharType="end"/>
      </w:r>
      <w:r w:rsidR="003678F6">
        <w:t>5</w:t>
      </w:r>
      <w:r>
        <w:t xml:space="preserve"> along with </w:t>
      </w:r>
      <w:r w:rsidR="001F76D2">
        <w:t xml:space="preserve">EAYs suggested considerations to </w:t>
      </w:r>
      <w:r>
        <w:t xml:space="preserve">support these potential end land uses. </w:t>
      </w:r>
      <w:r w:rsidR="00227A9A" w:rsidRPr="00227A9A">
        <w:rPr>
          <w:rFonts w:cs="Arial"/>
        </w:rPr>
        <w:t xml:space="preserve">Whilst EAY </w:t>
      </w:r>
      <w:r w:rsidR="00C93FE1">
        <w:rPr>
          <w:rFonts w:cs="Arial"/>
        </w:rPr>
        <w:t>is</w:t>
      </w:r>
      <w:r w:rsidR="00227A9A" w:rsidRPr="00227A9A">
        <w:rPr>
          <w:rFonts w:cs="Arial"/>
        </w:rPr>
        <w:t xml:space="preserve"> not responsible for delivering the repurposing of the site, we will continue to collaborate with relevant stakeholders and community to </w:t>
      </w:r>
      <w:r w:rsidR="002F7F0B">
        <w:rPr>
          <w:rFonts w:cs="Arial"/>
        </w:rPr>
        <w:t>consider</w:t>
      </w:r>
      <w:r w:rsidR="00227A9A" w:rsidRPr="00227A9A">
        <w:rPr>
          <w:rFonts w:cs="Arial"/>
        </w:rPr>
        <w:t xml:space="preserve"> the longer-term vision for the site and how we can prepare the landform for </w:t>
      </w:r>
      <w:r w:rsidR="00562B6F">
        <w:rPr>
          <w:rFonts w:cs="Arial"/>
        </w:rPr>
        <w:t xml:space="preserve">potential </w:t>
      </w:r>
      <w:r w:rsidR="00227A9A" w:rsidRPr="00227A9A">
        <w:rPr>
          <w:rFonts w:cs="Arial"/>
        </w:rPr>
        <w:t>future land uses.</w:t>
      </w:r>
    </w:p>
    <w:p w14:paraId="27858045" w14:textId="2D7D34F6" w:rsidR="00837631" w:rsidRDefault="00837631">
      <w:pPr>
        <w:spacing w:after="0" w:line="240" w:lineRule="auto"/>
      </w:pPr>
      <w:r>
        <w:br w:type="page"/>
      </w:r>
    </w:p>
    <w:p w14:paraId="37658015" w14:textId="77777777" w:rsidR="00D30FBE" w:rsidRDefault="00D30FBE" w:rsidP="00D30FBE"/>
    <w:p w14:paraId="4796B134" w14:textId="28B9A293" w:rsidR="00D30FBE" w:rsidRDefault="00D30FBE" w:rsidP="00D30FBE">
      <w:pPr>
        <w:pStyle w:val="Caption"/>
        <w:keepNext/>
      </w:pPr>
      <w:bookmarkStart w:id="725" w:name="_Ref205302093"/>
      <w:bookmarkStart w:id="726" w:name="_Toc210127027"/>
      <w:r>
        <w:t xml:space="preserve">Table </w:t>
      </w:r>
      <w:r w:rsidR="00971AAD">
        <w:fldChar w:fldCharType="begin"/>
      </w:r>
      <w:r w:rsidR="00971AAD">
        <w:instrText xml:space="preserve"> STYLEREF 1 \s </w:instrText>
      </w:r>
      <w:r w:rsidR="00971AAD">
        <w:fldChar w:fldCharType="separate"/>
      </w:r>
      <w:r w:rsidR="00D35BC0">
        <w:rPr>
          <w:noProof/>
        </w:rPr>
        <w:t>9</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5</w:t>
      </w:r>
      <w:r w:rsidR="00971AAD">
        <w:fldChar w:fldCharType="end"/>
      </w:r>
      <w:bookmarkEnd w:id="725"/>
      <w:r>
        <w:t xml:space="preserve">: </w:t>
      </w:r>
      <w:r w:rsidR="00024ED9">
        <w:t>Community and stakeholder feedback relating to land use</w:t>
      </w:r>
      <w:bookmarkEnd w:id="726"/>
    </w:p>
    <w:tbl>
      <w:tblPr>
        <w:tblStyle w:val="DMRPTable"/>
        <w:tblW w:w="4937" w:type="pct"/>
        <w:tblLook w:val="04A0" w:firstRow="1" w:lastRow="0" w:firstColumn="1" w:lastColumn="0" w:noHBand="0" w:noVBand="1"/>
      </w:tblPr>
      <w:tblGrid>
        <w:gridCol w:w="5313"/>
        <w:gridCol w:w="5314"/>
      </w:tblGrid>
      <w:tr w:rsidR="00813657" w:rsidRPr="00782F36" w14:paraId="0357914E" w14:textId="77777777" w:rsidTr="00837631">
        <w:trPr>
          <w:cnfStyle w:val="100000000000" w:firstRow="1" w:lastRow="0" w:firstColumn="0" w:lastColumn="0" w:oddVBand="0" w:evenVBand="0" w:oddHBand="0" w:evenHBand="0" w:firstRowFirstColumn="0" w:firstRowLastColumn="0" w:lastRowFirstColumn="0" w:lastRowLastColumn="0"/>
          <w:cantSplit/>
          <w:trHeight w:val="300"/>
          <w:tblHeader/>
        </w:trPr>
        <w:tc>
          <w:tcPr>
            <w:tcW w:w="2500" w:type="pct"/>
            <w:hideMark/>
          </w:tcPr>
          <w:p w14:paraId="7B19056F" w14:textId="5926BD16" w:rsidR="00813657" w:rsidRPr="00782F36" w:rsidRDefault="00813657">
            <w:r>
              <w:t>Community and stakeholder feedback</w:t>
            </w:r>
          </w:p>
        </w:tc>
        <w:tc>
          <w:tcPr>
            <w:tcW w:w="2500" w:type="pct"/>
          </w:tcPr>
          <w:p w14:paraId="09F26299" w14:textId="59433C2F" w:rsidR="00813657" w:rsidRPr="00782F36" w:rsidRDefault="00813657">
            <w:pPr>
              <w:jc w:val="center"/>
            </w:pPr>
            <w:r>
              <w:t>EAY considerations in rehabilitatio</w:t>
            </w:r>
            <w:r w:rsidRPr="00227A9A">
              <w:t>n</w:t>
            </w:r>
            <w:r>
              <w:t xml:space="preserve"> planning</w:t>
            </w:r>
          </w:p>
        </w:tc>
      </w:tr>
      <w:tr w:rsidR="00813657" w:rsidRPr="00782F36" w14:paraId="0CFB22F2" w14:textId="77777777" w:rsidTr="003678F6">
        <w:trPr>
          <w:trHeight w:val="300"/>
        </w:trPr>
        <w:tc>
          <w:tcPr>
            <w:tcW w:w="2500" w:type="pct"/>
          </w:tcPr>
          <w:p w14:paraId="5478FE79" w14:textId="77777777" w:rsidR="00813657" w:rsidRDefault="00D4213E">
            <w:r w:rsidRPr="00D4213E">
              <w:t>A trail around the outside of the lake, connecting to Morwell, Newborough, and Yinnar via Hazelwood, via rail trails, shared pathways and multi-use trails and bike paths</w:t>
            </w:r>
            <w:r w:rsidR="009B3FBD">
              <w:t xml:space="preserve">. </w:t>
            </w:r>
          </w:p>
          <w:p w14:paraId="41E9EB57" w14:textId="77777777" w:rsidR="00973EFA" w:rsidRDefault="00D11E9E">
            <w:r>
              <w:t xml:space="preserve">Expanded tracks for the Haunted Hills Bike Park with connection to tracks and trails of the Latrobe Valley Inter-township Trail </w:t>
            </w:r>
            <w:r w:rsidR="00313571">
              <w:t>Network</w:t>
            </w:r>
            <w:r>
              <w:t xml:space="preserve"> which connects to the proposed Gippsland Odyssey Trail</w:t>
            </w:r>
          </w:p>
          <w:p w14:paraId="4E8D6475" w14:textId="25A42F1D" w:rsidR="009113EC" w:rsidRDefault="009113EC">
            <w:r>
              <w:t>Walking / running tracks</w:t>
            </w:r>
          </w:p>
          <w:p w14:paraId="516E1FB9" w14:textId="01F880E8" w:rsidR="009113EC" w:rsidRPr="00782F36" w:rsidRDefault="009113EC"/>
        </w:tc>
        <w:tc>
          <w:tcPr>
            <w:tcW w:w="2500" w:type="pct"/>
          </w:tcPr>
          <w:p w14:paraId="1B7FB60A" w14:textId="52F7887C" w:rsidR="00813657" w:rsidRDefault="00CF54CB" w:rsidP="00CD6391">
            <w:r>
              <w:t xml:space="preserve">Access roads around EAY can remain to support </w:t>
            </w:r>
            <w:r w:rsidR="00C42F7A">
              <w:t xml:space="preserve">a trail of this nature.  </w:t>
            </w:r>
          </w:p>
          <w:p w14:paraId="08C3D381" w14:textId="5292808B" w:rsidR="00C42F7A" w:rsidRPr="00782F36" w:rsidRDefault="008F1573" w:rsidP="001F76D2">
            <w:r>
              <w:t xml:space="preserve">EAY will continue to engage with relevant </w:t>
            </w:r>
            <w:r w:rsidR="001F76D2">
              <w:t>stakeholders and community groups</w:t>
            </w:r>
            <w:r>
              <w:t xml:space="preserve"> such as Latrobe City Council, recreation groups and tourism bodies. </w:t>
            </w:r>
          </w:p>
        </w:tc>
      </w:tr>
      <w:tr w:rsidR="00813657" w:rsidRPr="00782F36" w14:paraId="4FA3FCD8" w14:textId="77777777" w:rsidTr="003678F6">
        <w:trPr>
          <w:trHeight w:val="300"/>
        </w:trPr>
        <w:tc>
          <w:tcPr>
            <w:tcW w:w="2500" w:type="pct"/>
            <w:vAlign w:val="center"/>
          </w:tcPr>
          <w:p w14:paraId="197847F4" w14:textId="2DA1CF1A" w:rsidR="00813657" w:rsidRPr="00782F36" w:rsidRDefault="00D4213E" w:rsidP="006C52DF">
            <w:r>
              <w:t>Water activities</w:t>
            </w:r>
          </w:p>
        </w:tc>
        <w:tc>
          <w:tcPr>
            <w:tcW w:w="2500" w:type="pct"/>
          </w:tcPr>
          <w:p w14:paraId="366D0B4C" w14:textId="0EC66779" w:rsidR="00813657" w:rsidRPr="00782F36" w:rsidRDefault="009B3FBD" w:rsidP="001F76D2">
            <w:r>
              <w:t xml:space="preserve">Aspiration is for the lake to be able to </w:t>
            </w:r>
            <w:r w:rsidR="001F76D2">
              <w:t xml:space="preserve">capable of </w:t>
            </w:r>
            <w:r>
              <w:t>support</w:t>
            </w:r>
            <w:r w:rsidR="001F76D2">
              <w:t>ing</w:t>
            </w:r>
            <w:r>
              <w:t xml:space="preserve"> </w:t>
            </w:r>
            <w:r w:rsidR="00DC2A3B">
              <w:t>recreational use</w:t>
            </w:r>
          </w:p>
        </w:tc>
      </w:tr>
      <w:tr w:rsidR="00813657" w:rsidRPr="00782F36" w14:paraId="3CEFA5F9" w14:textId="77777777" w:rsidTr="003678F6">
        <w:trPr>
          <w:trHeight w:val="300"/>
        </w:trPr>
        <w:tc>
          <w:tcPr>
            <w:tcW w:w="2500" w:type="pct"/>
          </w:tcPr>
          <w:p w14:paraId="6127D072" w14:textId="3C1492C2" w:rsidR="00813657" w:rsidRPr="00782F36" w:rsidRDefault="005B26A2">
            <w:r w:rsidRPr="005B26A2">
              <w:t>Establish self-guided walks in some areas with significant indigenous vegetation.</w:t>
            </w:r>
          </w:p>
        </w:tc>
        <w:tc>
          <w:tcPr>
            <w:tcW w:w="2500" w:type="pct"/>
          </w:tcPr>
          <w:p w14:paraId="4F74876B" w14:textId="049537AD" w:rsidR="006F5AF3" w:rsidRPr="00782F36" w:rsidRDefault="000D61AD" w:rsidP="001C2A78">
            <w:r>
              <w:t xml:space="preserve">Access roads around EAY could be repurposed as walking tracks. </w:t>
            </w:r>
            <w:r w:rsidR="005B26A2">
              <w:t xml:space="preserve">Consideration needs to be given to sensitive areas such as conservation zones. </w:t>
            </w:r>
          </w:p>
        </w:tc>
      </w:tr>
      <w:tr w:rsidR="00813657" w:rsidRPr="00782F36" w14:paraId="2DD47C45" w14:textId="77777777" w:rsidTr="003678F6">
        <w:trPr>
          <w:trHeight w:val="300"/>
        </w:trPr>
        <w:tc>
          <w:tcPr>
            <w:tcW w:w="2500" w:type="pct"/>
          </w:tcPr>
          <w:p w14:paraId="50BF0CFC" w14:textId="34E33DD1" w:rsidR="00813657" w:rsidRPr="00782F36" w:rsidRDefault="00D4213E">
            <w:r>
              <w:t>Gardens</w:t>
            </w:r>
            <w:r w:rsidR="00780F13">
              <w:t xml:space="preserve"> and parklands</w:t>
            </w:r>
          </w:p>
        </w:tc>
        <w:tc>
          <w:tcPr>
            <w:tcW w:w="2500" w:type="pct"/>
          </w:tcPr>
          <w:p w14:paraId="4C61FCFB" w14:textId="13E1D828" w:rsidR="00813657" w:rsidRPr="00782F36" w:rsidRDefault="000C316A" w:rsidP="001C2A78">
            <w:r>
              <w:t xml:space="preserve">EAY intends to revegetate with native species rather than creating formal gardens and parklands. There could be opportunities for gardens and parklands after relinquishment dependant on the future </w:t>
            </w:r>
            <w:r w:rsidR="001C2A78">
              <w:t xml:space="preserve">landowner </w:t>
            </w:r>
            <w:r>
              <w:t>/manager</w:t>
            </w:r>
            <w:r w:rsidR="008F1573">
              <w:t xml:space="preserve">. </w:t>
            </w:r>
          </w:p>
        </w:tc>
      </w:tr>
      <w:tr w:rsidR="00704249" w:rsidRPr="00782F36" w14:paraId="55353CE0" w14:textId="77777777" w:rsidTr="00813657">
        <w:trPr>
          <w:trHeight w:val="300"/>
        </w:trPr>
        <w:tc>
          <w:tcPr>
            <w:tcW w:w="2500" w:type="pct"/>
          </w:tcPr>
          <w:p w14:paraId="44764449" w14:textId="77777777" w:rsidR="00704249" w:rsidRDefault="00704249">
            <w:r>
              <w:t>Rallycross / racing tracks</w:t>
            </w:r>
          </w:p>
          <w:p w14:paraId="0A55308E" w14:textId="350FA47B" w:rsidR="00704249" w:rsidRDefault="008B7BA8">
            <w:r w:rsidRPr="008B7BA8">
              <w:t>Proposed Centre of Automotive Futures (CAAF)</w:t>
            </w:r>
          </w:p>
        </w:tc>
        <w:tc>
          <w:tcPr>
            <w:tcW w:w="2500" w:type="pct"/>
          </w:tcPr>
          <w:p w14:paraId="013479E7" w14:textId="42C02CF8" w:rsidR="00704249" w:rsidRPr="00782F36" w:rsidRDefault="001F76D2" w:rsidP="001976AF">
            <w:r>
              <w:t>EAY will continue to engage with relevant stakeholders and community groups such as Latrobe City Council, recreation groups and tourism bodies.</w:t>
            </w:r>
          </w:p>
        </w:tc>
      </w:tr>
      <w:tr w:rsidR="00704249" w:rsidRPr="00782F36" w14:paraId="229AE18E" w14:textId="77777777" w:rsidTr="00813657">
        <w:trPr>
          <w:trHeight w:val="300"/>
        </w:trPr>
        <w:tc>
          <w:tcPr>
            <w:tcW w:w="2500" w:type="pct"/>
          </w:tcPr>
          <w:p w14:paraId="317AC05D" w14:textId="65D09965" w:rsidR="00704249" w:rsidRDefault="00704249">
            <w:r>
              <w:t>Golf courses</w:t>
            </w:r>
          </w:p>
        </w:tc>
        <w:tc>
          <w:tcPr>
            <w:tcW w:w="2500" w:type="pct"/>
          </w:tcPr>
          <w:p w14:paraId="4D326D60" w14:textId="4E6B0909" w:rsidR="00704249" w:rsidRPr="00782F36" w:rsidRDefault="001F76D2" w:rsidP="001976AF">
            <w:r>
              <w:t>A golf course within the mine void is not feasible but could be possible in surrounding lands</w:t>
            </w:r>
            <w:r w:rsidR="0014424A">
              <w:t xml:space="preserve">, noting there are already </w:t>
            </w:r>
            <w:r>
              <w:t xml:space="preserve">golf courses </w:t>
            </w:r>
            <w:r w:rsidR="0014424A">
              <w:t>in the surrounding townships.</w:t>
            </w:r>
            <w:r>
              <w:t xml:space="preserve"> </w:t>
            </w:r>
          </w:p>
        </w:tc>
      </w:tr>
      <w:tr w:rsidR="001C2A78" w:rsidRPr="00782F36" w14:paraId="3703FD4E" w14:textId="77777777" w:rsidTr="00813657">
        <w:trPr>
          <w:trHeight w:val="300"/>
        </w:trPr>
        <w:tc>
          <w:tcPr>
            <w:tcW w:w="2500" w:type="pct"/>
          </w:tcPr>
          <w:p w14:paraId="4E134369" w14:textId="386C7486" w:rsidR="001C2A78" w:rsidRDefault="001C2A78">
            <w:r>
              <w:t>Boat ramp</w:t>
            </w:r>
          </w:p>
        </w:tc>
        <w:tc>
          <w:tcPr>
            <w:tcW w:w="2500" w:type="pct"/>
          </w:tcPr>
          <w:p w14:paraId="56672E4B" w14:textId="77777777" w:rsidR="001C2A78" w:rsidRDefault="001C2A78" w:rsidP="001C2A78">
            <w:r>
              <w:t>Whilst EAY will not be installing a boat ramp, there are several locations that could suit a boat ramp in the future.</w:t>
            </w:r>
            <w:r w:rsidR="00113320">
              <w:t xml:space="preserve"> </w:t>
            </w:r>
          </w:p>
          <w:p w14:paraId="540DF886" w14:textId="57A2A897" w:rsidR="00113320" w:rsidRPr="00782F36" w:rsidRDefault="00113320" w:rsidP="001C2A78">
            <w:r>
              <w:t xml:space="preserve">Revegetation planting will be reviewed to ensure that several </w:t>
            </w:r>
            <w:r w:rsidR="00AD2656">
              <w:t xml:space="preserve">locations </w:t>
            </w:r>
            <w:r>
              <w:t xml:space="preserve">are available for </w:t>
            </w:r>
            <w:r w:rsidR="002C1F97">
              <w:t xml:space="preserve">a </w:t>
            </w:r>
            <w:r w:rsidR="005D3243">
              <w:t xml:space="preserve">future </w:t>
            </w:r>
            <w:r>
              <w:t>boat ramp</w:t>
            </w:r>
            <w:r w:rsidR="00AD2656">
              <w:t>.</w:t>
            </w:r>
            <w:r>
              <w:t xml:space="preserve"> </w:t>
            </w:r>
          </w:p>
        </w:tc>
      </w:tr>
      <w:tr w:rsidR="00F72597" w:rsidRPr="00782F36" w14:paraId="6FF68BF4" w14:textId="77777777" w:rsidTr="00813657">
        <w:trPr>
          <w:trHeight w:val="300"/>
        </w:trPr>
        <w:tc>
          <w:tcPr>
            <w:tcW w:w="2500" w:type="pct"/>
          </w:tcPr>
          <w:p w14:paraId="3021C36B" w14:textId="3DC9BF07" w:rsidR="00F72597" w:rsidRDefault="00F72597">
            <w:r>
              <w:t>Fishing – including stocking with fish</w:t>
            </w:r>
          </w:p>
        </w:tc>
        <w:tc>
          <w:tcPr>
            <w:tcW w:w="2500" w:type="pct"/>
          </w:tcPr>
          <w:p w14:paraId="1A52A7A8" w14:textId="5EF515CE" w:rsidR="00B743E3" w:rsidRDefault="007D7E41" w:rsidP="001C2A78">
            <w:r>
              <w:t xml:space="preserve">Aspiration is for the lake to be able to capable of supporting recreational use, which includes fishing. </w:t>
            </w:r>
          </w:p>
        </w:tc>
      </w:tr>
      <w:tr w:rsidR="00024ED9" w:rsidRPr="00782F36" w14:paraId="218CE3F8" w14:textId="77777777" w:rsidTr="00813657">
        <w:trPr>
          <w:trHeight w:val="300"/>
        </w:trPr>
        <w:tc>
          <w:tcPr>
            <w:tcW w:w="2500" w:type="pct"/>
          </w:tcPr>
          <w:p w14:paraId="4D06006A" w14:textId="7FA31708" w:rsidR="00024ED9" w:rsidRDefault="00E110F6">
            <w:r>
              <w:t xml:space="preserve">Community </w:t>
            </w:r>
            <w:r w:rsidR="00024ED9">
              <w:t>access</w:t>
            </w:r>
            <w:r w:rsidR="00080D15">
              <w:t xml:space="preserve"> to part of site</w:t>
            </w:r>
            <w:r w:rsidR="00024ED9">
              <w:t xml:space="preserve"> before the lake is full</w:t>
            </w:r>
          </w:p>
        </w:tc>
        <w:tc>
          <w:tcPr>
            <w:tcW w:w="2500" w:type="pct"/>
          </w:tcPr>
          <w:p w14:paraId="7A4AC5A2" w14:textId="6DCA28FB" w:rsidR="00024ED9" w:rsidRPr="00782F36" w:rsidRDefault="00287010" w:rsidP="001C2A78">
            <w:r>
              <w:t xml:space="preserve">This will be dependent on the area within the Mining Licence </w:t>
            </w:r>
            <w:r w:rsidR="00586F90">
              <w:t xml:space="preserve">– for example there could be earlier access to areas </w:t>
            </w:r>
            <w:r w:rsidR="004A2E6A">
              <w:t>around</w:t>
            </w:r>
            <w:r w:rsidR="00586F90">
              <w:t xml:space="preserve"> the Morwell River Wetlands</w:t>
            </w:r>
            <w:r w:rsidR="001C6636">
              <w:t>.</w:t>
            </w:r>
            <w:r w:rsidR="004A2E6A">
              <w:t xml:space="preserve"> Access to the lake before total fill would be unlikely as the site would still be considered “operational”. </w:t>
            </w:r>
          </w:p>
        </w:tc>
      </w:tr>
      <w:tr w:rsidR="00AA66E1" w:rsidRPr="00782F36" w14:paraId="3BC22812" w14:textId="77777777" w:rsidTr="00813657">
        <w:trPr>
          <w:trHeight w:val="300"/>
        </w:trPr>
        <w:tc>
          <w:tcPr>
            <w:tcW w:w="2500" w:type="pct"/>
          </w:tcPr>
          <w:p w14:paraId="3E1BCCBB" w14:textId="77777777" w:rsidR="00AA66E1" w:rsidRDefault="00371CA5">
            <w:r>
              <w:t>Areas that provide information on the h</w:t>
            </w:r>
            <w:r w:rsidR="00AA66E1">
              <w:t>istor</w:t>
            </w:r>
            <w:r>
              <w:t xml:space="preserve">y of the </w:t>
            </w:r>
            <w:r w:rsidR="00AA66E1">
              <w:t>power station, mine</w:t>
            </w:r>
            <w:r>
              <w:t>,</w:t>
            </w:r>
            <w:r w:rsidR="00AA66E1">
              <w:t xml:space="preserve"> and surrounding areas such as the Morwell River. </w:t>
            </w:r>
          </w:p>
          <w:p w14:paraId="11496A72" w14:textId="61CED5FF" w:rsidR="000906EA" w:rsidRDefault="000906EA">
            <w:r>
              <w:t xml:space="preserve">Tourist attraction to capture history and pride of site. </w:t>
            </w:r>
          </w:p>
        </w:tc>
        <w:tc>
          <w:tcPr>
            <w:tcW w:w="2500" w:type="pct"/>
          </w:tcPr>
          <w:p w14:paraId="48854558" w14:textId="04FCB1E9" w:rsidR="00AA66E1" w:rsidRPr="001976AF" w:rsidRDefault="008D6F09" w:rsidP="001C2A78">
            <w:pPr>
              <w:rPr>
                <w:highlight w:val="yellow"/>
              </w:rPr>
            </w:pPr>
            <w:r w:rsidRPr="00DF3B72">
              <w:t>Areas for recreation could</w:t>
            </w:r>
            <w:r w:rsidR="00DF3B72" w:rsidRPr="001976AF">
              <w:t xml:space="preserve"> include signage or information boards</w:t>
            </w:r>
            <w:r w:rsidR="00257857">
              <w:t xml:space="preserve"> honouring the history of different locations. </w:t>
            </w:r>
          </w:p>
        </w:tc>
      </w:tr>
      <w:tr w:rsidR="00AA66E1" w:rsidRPr="00782F36" w14:paraId="34F7DB7C" w14:textId="77777777" w:rsidTr="00813657">
        <w:trPr>
          <w:trHeight w:val="300"/>
        </w:trPr>
        <w:tc>
          <w:tcPr>
            <w:tcW w:w="2500" w:type="pct"/>
          </w:tcPr>
          <w:p w14:paraId="5600131B" w14:textId="5886A650" w:rsidR="00AA66E1" w:rsidRDefault="001F76D2">
            <w:r>
              <w:t>“Adventure Hub” for tourism and recreation purposes.</w:t>
            </w:r>
          </w:p>
        </w:tc>
        <w:tc>
          <w:tcPr>
            <w:tcW w:w="2500" w:type="pct"/>
          </w:tcPr>
          <w:p w14:paraId="5BE9D75C" w14:textId="6B243976" w:rsidR="00AA66E1" w:rsidRDefault="008B7BA8" w:rsidP="001C2A78">
            <w:r>
              <w:t>EAY will continue to engage with relevant stakeholders and community groups such as Latrobe City Council, recreation groups and tourism bodies.</w:t>
            </w:r>
          </w:p>
        </w:tc>
      </w:tr>
      <w:tr w:rsidR="005B1CCC" w:rsidRPr="00782F36" w14:paraId="1C3C7C81" w14:textId="77777777" w:rsidTr="00813657">
        <w:trPr>
          <w:trHeight w:val="300"/>
        </w:trPr>
        <w:tc>
          <w:tcPr>
            <w:tcW w:w="2500" w:type="pct"/>
          </w:tcPr>
          <w:p w14:paraId="24B91F49" w14:textId="7B5878C5" w:rsidR="005B1CCC" w:rsidRPr="001976AF" w:rsidRDefault="005B1CCC">
            <w:r w:rsidRPr="001976AF">
              <w:t xml:space="preserve">Protection of environmentally significant areas such as the Morwell River wetlands, and conservation management blocks. </w:t>
            </w:r>
          </w:p>
        </w:tc>
        <w:tc>
          <w:tcPr>
            <w:tcW w:w="2500" w:type="pct"/>
          </w:tcPr>
          <w:p w14:paraId="6CF2087C" w14:textId="2709F387" w:rsidR="005B1CCC" w:rsidRDefault="00586CAE" w:rsidP="001C2A78">
            <w:r>
              <w:t xml:space="preserve">EAY will consider the protection of these areas in the rehabilitation planning. </w:t>
            </w:r>
          </w:p>
        </w:tc>
      </w:tr>
      <w:tr w:rsidR="00196E5F" w:rsidRPr="00782F36" w14:paraId="59084FC1" w14:textId="77777777" w:rsidTr="00813657">
        <w:trPr>
          <w:trHeight w:val="300"/>
        </w:trPr>
        <w:tc>
          <w:tcPr>
            <w:tcW w:w="2500" w:type="pct"/>
          </w:tcPr>
          <w:p w14:paraId="724E5F59" w14:textId="0A39FE28" w:rsidR="00196E5F" w:rsidRPr="00196E5F" w:rsidRDefault="00196E5F">
            <w:r>
              <w:t>Bird sanctuary in the wetlands area</w:t>
            </w:r>
          </w:p>
        </w:tc>
        <w:tc>
          <w:tcPr>
            <w:tcW w:w="2500" w:type="pct"/>
          </w:tcPr>
          <w:p w14:paraId="43ACD8DC" w14:textId="348F72C8" w:rsidR="00196E5F" w:rsidRDefault="00196E5F" w:rsidP="001C2A78">
            <w:r>
              <w:t>EAY will continue with conservation activities in the Morwell River wetlands area</w:t>
            </w:r>
            <w:r w:rsidR="00FF61A3">
              <w:t xml:space="preserve"> to provide habitat for birdlife</w:t>
            </w:r>
            <w:r>
              <w:t xml:space="preserve">. </w:t>
            </w:r>
          </w:p>
        </w:tc>
      </w:tr>
    </w:tbl>
    <w:p w14:paraId="3ECFC922" w14:textId="77777777" w:rsidR="00D30FBE" w:rsidRPr="00782F36" w:rsidRDefault="00D30FBE" w:rsidP="00C43772"/>
    <w:p w14:paraId="23D8D940" w14:textId="77777777" w:rsidR="00A15E25" w:rsidRDefault="00A15E25">
      <w:pPr>
        <w:spacing w:after="0" w:line="240" w:lineRule="auto"/>
        <w:rPr>
          <w:noProof/>
        </w:rPr>
      </w:pPr>
      <w:r>
        <w:rPr>
          <w:noProof/>
        </w:rPr>
        <w:br w:type="page"/>
      </w:r>
    </w:p>
    <w:p w14:paraId="7EAB32CA" w14:textId="7FEC4D16" w:rsidR="005F582B" w:rsidRDefault="001B729A" w:rsidP="006901F1">
      <w:pPr>
        <w:pStyle w:val="Heading1"/>
      </w:pPr>
      <w:r>
        <w:t xml:space="preserve"> </w:t>
      </w:r>
      <w:bookmarkStart w:id="727" w:name="_Ref195177074"/>
      <w:bookmarkStart w:id="728" w:name="_Ref195186177"/>
      <w:bookmarkStart w:id="729" w:name="_Toc210049063"/>
      <w:r w:rsidR="00A079E0">
        <w:t>Community and</w:t>
      </w:r>
      <w:r>
        <w:t xml:space="preserve"> </w:t>
      </w:r>
      <w:bookmarkStart w:id="730" w:name="_Ref194059222"/>
      <w:r w:rsidR="005F582B">
        <w:t>Stakeholder Consultation</w:t>
      </w:r>
      <w:bookmarkEnd w:id="727"/>
      <w:bookmarkEnd w:id="728"/>
      <w:bookmarkEnd w:id="729"/>
      <w:bookmarkEnd w:id="730"/>
    </w:p>
    <w:p w14:paraId="5B032A88" w14:textId="184EBA3A" w:rsidR="0066717B" w:rsidRDefault="0066717B" w:rsidP="00B75E20">
      <w:pPr>
        <w:pStyle w:val="Heading2"/>
      </w:pPr>
      <w:bookmarkStart w:id="731" w:name="_Toc210049064"/>
      <w:r>
        <w:t>Introduction</w:t>
      </w:r>
      <w:bookmarkEnd w:id="731"/>
      <w:r>
        <w:t xml:space="preserve"> </w:t>
      </w:r>
    </w:p>
    <w:p w14:paraId="689ED8B2" w14:textId="70A60A7A" w:rsidR="001D4D65" w:rsidRDefault="00A3231B" w:rsidP="001D4D65">
      <w:r w:rsidRPr="00A3231B">
        <w:t>As a declared mine licensee, EA</w:t>
      </w:r>
      <w:r>
        <w:t>Y</w:t>
      </w:r>
      <w:r w:rsidRPr="00A3231B">
        <w:t xml:space="preserve"> have a duty to consult with the community during mine closure and rehabilitation under the </w:t>
      </w:r>
      <w:r w:rsidR="003C5913">
        <w:t>MRSDA and MRSDMIR</w:t>
      </w:r>
      <w:r w:rsidRPr="00A3231B">
        <w:t xml:space="preserve">. This duty to consult includes specific requirements for the </w:t>
      </w:r>
      <w:r w:rsidR="00A079E0" w:rsidRPr="00A079E0">
        <w:t>DMRP</w:t>
      </w:r>
      <w:r w:rsidRPr="00A3231B">
        <w:t xml:space="preserve"> including a 60-day public exhibition period, evidence of consultations, and copies of any submissions received.</w:t>
      </w:r>
    </w:p>
    <w:p w14:paraId="0DD8CB21" w14:textId="3A8491CA" w:rsidR="000B0955" w:rsidRDefault="000B0955" w:rsidP="00810B4D">
      <w:r>
        <w:t xml:space="preserve">A </w:t>
      </w:r>
      <w:r w:rsidR="00A079E0" w:rsidRPr="00A079E0">
        <w:t xml:space="preserve">Community and Stakeholder Engagement Plan (CSEP) </w:t>
      </w:r>
      <w:r w:rsidR="00B042F0">
        <w:t xml:space="preserve">was </w:t>
      </w:r>
      <w:r w:rsidR="00A079E0" w:rsidRPr="00A079E0">
        <w:t>developed to provide the strategic framework and guidelines for community and stakeholder engagement activities for the 60-day public exhibition period of the DMRP</w:t>
      </w:r>
      <w:r w:rsidR="000F25FD">
        <w:t xml:space="preserve">. </w:t>
      </w:r>
      <w:r w:rsidR="00A079E0" w:rsidRPr="00A079E0">
        <w:t xml:space="preserve"> </w:t>
      </w:r>
    </w:p>
    <w:p w14:paraId="478BF6BF" w14:textId="3EFCC0D0" w:rsidR="00782F27" w:rsidRDefault="00A079E0" w:rsidP="000B0955">
      <w:r w:rsidRPr="00A079E0">
        <w:t xml:space="preserve">Undertaking community and stakeholder engagement activities as described in </w:t>
      </w:r>
      <w:r w:rsidR="00B769CD">
        <w:t>CSEP</w:t>
      </w:r>
      <w:r w:rsidRPr="00A079E0">
        <w:t xml:space="preserve"> builds on the strong foundation of engagement that EA</w:t>
      </w:r>
      <w:r w:rsidR="00B769CD">
        <w:t>Y</w:t>
      </w:r>
      <w:r w:rsidRPr="00A079E0">
        <w:t xml:space="preserve"> has undertaken during its operation of the Yallourn Mine, including ongoing discussions regarding rehabilitation. </w:t>
      </w:r>
      <w:r w:rsidR="00B769CD">
        <w:t>The CSEP</w:t>
      </w:r>
      <w:r w:rsidRPr="00A079E0">
        <w:t xml:space="preserve"> formalise</w:t>
      </w:r>
      <w:r w:rsidR="00EE6C2A">
        <w:t>d</w:t>
      </w:r>
      <w:r w:rsidRPr="00A079E0">
        <w:t xml:space="preserve"> and document</w:t>
      </w:r>
      <w:r w:rsidR="00EE6C2A">
        <w:t>ed</w:t>
      </w:r>
      <w:r w:rsidRPr="00A079E0">
        <w:t xml:space="preserve"> </w:t>
      </w:r>
      <w:r w:rsidR="00ED7306">
        <w:t>community and stakeholder engagement on the DMRP</w:t>
      </w:r>
      <w:r w:rsidRPr="00A079E0">
        <w:t xml:space="preserve"> to meet the regulatory </w:t>
      </w:r>
      <w:r w:rsidR="0086235F">
        <w:t>obligations</w:t>
      </w:r>
      <w:r w:rsidRPr="00A079E0">
        <w:t xml:space="preserve"> and ensure EA</w:t>
      </w:r>
      <w:r w:rsidR="00ED7306">
        <w:t>Y</w:t>
      </w:r>
      <w:r w:rsidRPr="00A079E0">
        <w:t xml:space="preserve"> meet the requirements of the 60-day public consultation and exhibition period required for the DMRP. The CSEP is founded on the principle that timely provision of information, complete transparency, strong relationships with stakeholders and regular engagement with communities is critical to the successful delivery of the </w:t>
      </w:r>
      <w:r w:rsidR="004C3A8D">
        <w:t>rehabilitation of the mine</w:t>
      </w:r>
      <w:r w:rsidRPr="00A079E0">
        <w:t xml:space="preserve"> and minimising potential impacts on the community and stakeholders. </w:t>
      </w:r>
    </w:p>
    <w:p w14:paraId="745019D8" w14:textId="575BB31F" w:rsidR="008E2941" w:rsidRDefault="00A079E0" w:rsidP="000B0955">
      <w:r w:rsidRPr="00A079E0">
        <w:t xml:space="preserve">The following </w:t>
      </w:r>
      <w:r w:rsidR="00E54D60">
        <w:t xml:space="preserve">engagement </w:t>
      </w:r>
      <w:r w:rsidRPr="00A079E0">
        <w:t xml:space="preserve">objectives demonstrate </w:t>
      </w:r>
      <w:r w:rsidR="00E54D60">
        <w:t xml:space="preserve">our </w:t>
      </w:r>
      <w:r w:rsidRPr="00A079E0">
        <w:t xml:space="preserve">commitment to engaging </w:t>
      </w:r>
      <w:r w:rsidR="00E54D60">
        <w:t xml:space="preserve">with </w:t>
      </w:r>
      <w:r w:rsidRPr="00A079E0">
        <w:t xml:space="preserve">the community and stakeholders: </w:t>
      </w:r>
    </w:p>
    <w:p w14:paraId="30271E15" w14:textId="569D65FC" w:rsidR="008E2941" w:rsidRDefault="00A079E0" w:rsidP="00B9652B">
      <w:pPr>
        <w:pStyle w:val="ListParagraph"/>
        <w:numPr>
          <w:ilvl w:val="0"/>
          <w:numId w:val="19"/>
        </w:numPr>
      </w:pPr>
      <w:r w:rsidRPr="00A079E0">
        <w:t xml:space="preserve">Compliance with applicable regulation. </w:t>
      </w:r>
    </w:p>
    <w:p w14:paraId="3DB8632D" w14:textId="4DF8121A" w:rsidR="00140D98" w:rsidRDefault="00A079E0" w:rsidP="00B9652B">
      <w:pPr>
        <w:pStyle w:val="ListParagraph"/>
        <w:numPr>
          <w:ilvl w:val="0"/>
          <w:numId w:val="19"/>
        </w:numPr>
      </w:pPr>
      <w:r w:rsidRPr="00A079E0">
        <w:t xml:space="preserve">Being proactive and seeking a broad range of feedback and perspectives. </w:t>
      </w:r>
    </w:p>
    <w:p w14:paraId="4E609D97" w14:textId="153F7000" w:rsidR="008E2941" w:rsidRDefault="00A079E0" w:rsidP="00B9652B">
      <w:pPr>
        <w:pStyle w:val="ListParagraph"/>
        <w:numPr>
          <w:ilvl w:val="0"/>
          <w:numId w:val="19"/>
        </w:numPr>
      </w:pPr>
      <w:r w:rsidRPr="00A079E0">
        <w:t xml:space="preserve">Building on our existing relationships and forging new ones. </w:t>
      </w:r>
    </w:p>
    <w:p w14:paraId="6AA19B1F" w14:textId="75570265" w:rsidR="008E2941" w:rsidRDefault="00A079E0" w:rsidP="00B9652B">
      <w:pPr>
        <w:pStyle w:val="ListParagraph"/>
        <w:numPr>
          <w:ilvl w:val="0"/>
          <w:numId w:val="19"/>
        </w:numPr>
      </w:pPr>
      <w:r w:rsidRPr="00A079E0">
        <w:t xml:space="preserve">Detailed analysis of issues to be managed during the Project and strategies to mitigate these issues. </w:t>
      </w:r>
    </w:p>
    <w:p w14:paraId="0A886CA3" w14:textId="7D87816C" w:rsidR="008E2941" w:rsidRDefault="00A079E0" w:rsidP="00B9652B">
      <w:pPr>
        <w:pStyle w:val="ListParagraph"/>
        <w:numPr>
          <w:ilvl w:val="0"/>
          <w:numId w:val="19"/>
        </w:numPr>
      </w:pPr>
      <w:r w:rsidRPr="00A079E0">
        <w:t xml:space="preserve">Maintaining effective communication with community and key stakeholders. </w:t>
      </w:r>
    </w:p>
    <w:p w14:paraId="00145641" w14:textId="66305E9B" w:rsidR="008E2941" w:rsidRDefault="00A079E0" w:rsidP="00B9652B">
      <w:pPr>
        <w:pStyle w:val="ListParagraph"/>
        <w:numPr>
          <w:ilvl w:val="0"/>
          <w:numId w:val="19"/>
        </w:numPr>
      </w:pPr>
      <w:r w:rsidRPr="00A079E0">
        <w:t>Applying the principles of the IAP2 Public Participation Spectrum</w:t>
      </w:r>
      <w:r w:rsidR="00670BDF">
        <w:t xml:space="preserve"> </w:t>
      </w:r>
      <w:r w:rsidR="00A95A01">
        <w:fldChar w:fldCharType="begin"/>
      </w:r>
      <w:r w:rsidR="001B655D">
        <w:instrText xml:space="preserve"> ADDIN EN.CITE &lt;EndNote&gt;&lt;Cite&gt;&lt;Author&gt;IAP2&lt;/Author&gt;&lt;Year&gt;2023&lt;/Year&gt;&lt;RecNum&gt;21&lt;/RecNum&gt;&lt;DisplayText&gt;(IAP2 2023)&lt;/DisplayText&gt;&lt;record&gt;&lt;rec-number&gt;21&lt;/rec-number&gt;&lt;foreign-keys&gt;&lt;key app="EN" db-id="spaff0s0osz0sqe0t5a55fezradpx9psfrzt" timestamp="1745894609" guid="df3390bd-d21a-453b-a012-1973da5853ac"&gt;21&lt;/key&gt;&lt;/foreign-keys&gt;&lt;ref-type name="Report"&gt;27&lt;/ref-type&gt;&lt;contributors&gt;&lt;authors&gt;&lt;author&gt;IAP2&lt;/author&gt;&lt;/authors&gt;&lt;secondary-authors&gt;&lt;author&gt;International Association for Public Participation,&lt;/author&gt;&lt;/secondary-authors&gt;&lt;/contributors&gt;&lt;titles&gt;&lt;title&gt;Quality Assurance Standard for Community and Stakeholder Engagement&lt;/title&gt;&lt;/titles&gt;&lt;number&gt;A2407208&lt;/number&gt;&lt;dates&gt;&lt;year&gt;2023&lt;/year&gt;&lt;/dates&gt;&lt;pub-location&gt;https://iap2.org.au/resources/quality-assurance-standard/&lt;/pub-location&gt;&lt;urls&gt;&lt;/urls&gt;&lt;access-date&gt;29/04/2025&lt;/access-date&gt;&lt;/record&gt;&lt;/Cite&gt;&lt;/EndNote&gt;</w:instrText>
      </w:r>
      <w:r w:rsidR="00A95A01">
        <w:fldChar w:fldCharType="separate"/>
      </w:r>
      <w:r w:rsidR="00A95A01">
        <w:rPr>
          <w:noProof/>
        </w:rPr>
        <w:t>(IAP2 2023)</w:t>
      </w:r>
      <w:r w:rsidR="00A95A01">
        <w:fldChar w:fldCharType="end"/>
      </w:r>
      <w:r w:rsidRPr="00A079E0">
        <w:t xml:space="preserve">. </w:t>
      </w:r>
    </w:p>
    <w:p w14:paraId="5451D8A7" w14:textId="2F99DF5C" w:rsidR="008E2941" w:rsidRDefault="00A079E0" w:rsidP="00B9652B">
      <w:pPr>
        <w:pStyle w:val="ListParagraph"/>
        <w:numPr>
          <w:ilvl w:val="0"/>
          <w:numId w:val="19"/>
        </w:numPr>
      </w:pPr>
      <w:r w:rsidRPr="00A079E0">
        <w:t xml:space="preserve">Providing the community and stakeholders with timely, accurate, and appropriate information on project activities and potential impacts. </w:t>
      </w:r>
    </w:p>
    <w:p w14:paraId="54B821A5" w14:textId="5387792F" w:rsidR="008E2941" w:rsidRDefault="00A079E0" w:rsidP="00B9652B">
      <w:pPr>
        <w:pStyle w:val="ListParagraph"/>
        <w:numPr>
          <w:ilvl w:val="0"/>
          <w:numId w:val="19"/>
        </w:numPr>
      </w:pPr>
      <w:r w:rsidRPr="00A079E0">
        <w:t xml:space="preserve">Ensuring EnergyAustralia management are available to meet community and stakeholders as required. </w:t>
      </w:r>
    </w:p>
    <w:p w14:paraId="6888E91C" w14:textId="77777777" w:rsidR="00A2392C" w:rsidRDefault="00A079E0" w:rsidP="00B9652B">
      <w:pPr>
        <w:pStyle w:val="ListParagraph"/>
        <w:numPr>
          <w:ilvl w:val="0"/>
          <w:numId w:val="19"/>
        </w:numPr>
      </w:pPr>
      <w:r w:rsidRPr="00A079E0">
        <w:t>Record and monitor stakeholder engagement in the Project's Consultation Management System (CMS)</w:t>
      </w:r>
    </w:p>
    <w:p w14:paraId="6786893F" w14:textId="130243D9" w:rsidR="00BA7963" w:rsidRDefault="00D05AE1" w:rsidP="00C43772">
      <w:r>
        <w:t>Th</w:t>
      </w:r>
      <w:r w:rsidR="0056264B">
        <w:t xml:space="preserve">e prepared CSEP is attached as an appendix to this DMRP </w:t>
      </w:r>
      <w:r w:rsidR="00AC6919">
        <w:t xml:space="preserve">(Appendix </w:t>
      </w:r>
      <w:r w:rsidR="00B10F6B">
        <w:t>D</w:t>
      </w:r>
      <w:r w:rsidR="004C4C89">
        <w:t xml:space="preserve"> – Community and Stakeholder Engagement Plan). </w:t>
      </w:r>
      <w:r w:rsidR="00AC6919">
        <w:t xml:space="preserve">It provides </w:t>
      </w:r>
      <w:r w:rsidR="001E30B8">
        <w:t>further details on the community and stakeholder engagement appr</w:t>
      </w:r>
      <w:r w:rsidR="002E3A53">
        <w:t xml:space="preserve">oach </w:t>
      </w:r>
      <w:r w:rsidR="00F13894">
        <w:t>including</w:t>
      </w:r>
      <w:r w:rsidR="005776BD">
        <w:t>:</w:t>
      </w:r>
    </w:p>
    <w:p w14:paraId="494046CD" w14:textId="4B47607B" w:rsidR="00681545" w:rsidRDefault="00681545" w:rsidP="00B9652B">
      <w:pPr>
        <w:pStyle w:val="ListParagraph"/>
        <w:numPr>
          <w:ilvl w:val="0"/>
          <w:numId w:val="19"/>
        </w:numPr>
      </w:pPr>
      <w:r>
        <w:t>Identification of key stakeholder</w:t>
      </w:r>
      <w:r w:rsidR="00132371">
        <w:t>s</w:t>
      </w:r>
      <w:r w:rsidR="0012144A">
        <w:t xml:space="preserve"> including those prescribed in the MRSDA and MRSDMIR</w:t>
      </w:r>
    </w:p>
    <w:p w14:paraId="53D4652F" w14:textId="21EFAD0C" w:rsidR="007B206F" w:rsidRDefault="007B206F" w:rsidP="00B9652B">
      <w:pPr>
        <w:pStyle w:val="ListParagraph"/>
        <w:numPr>
          <w:ilvl w:val="0"/>
          <w:numId w:val="19"/>
        </w:numPr>
      </w:pPr>
      <w:r>
        <w:t xml:space="preserve">Prior community engagement </w:t>
      </w:r>
      <w:r w:rsidR="00132371">
        <w:t>with these stakeholders</w:t>
      </w:r>
    </w:p>
    <w:p w14:paraId="3F277264" w14:textId="5F06F74A" w:rsidR="00420F80" w:rsidRDefault="007B206F" w:rsidP="00B9652B">
      <w:pPr>
        <w:pStyle w:val="ListParagraph"/>
        <w:numPr>
          <w:ilvl w:val="0"/>
          <w:numId w:val="19"/>
        </w:numPr>
      </w:pPr>
      <w:r>
        <w:t xml:space="preserve">Current/ongoing engagement </w:t>
      </w:r>
      <w:r w:rsidR="00420F80">
        <w:t xml:space="preserve">and </w:t>
      </w:r>
    </w:p>
    <w:p w14:paraId="0DDA0104" w14:textId="38442147" w:rsidR="00420F80" w:rsidRDefault="00420F80" w:rsidP="00B9652B">
      <w:pPr>
        <w:pStyle w:val="ListParagraph"/>
        <w:numPr>
          <w:ilvl w:val="0"/>
          <w:numId w:val="19"/>
        </w:numPr>
      </w:pPr>
      <w:r>
        <w:t>Planned engagement activities going forward.</w:t>
      </w:r>
    </w:p>
    <w:p w14:paraId="67AFC6A9" w14:textId="3101E9AF" w:rsidR="003B5584" w:rsidRDefault="003B5584" w:rsidP="003B5584"/>
    <w:p w14:paraId="5F14BD42" w14:textId="11B411A1" w:rsidR="003B5584" w:rsidRDefault="00B87FED" w:rsidP="00BC5F1A">
      <w:pPr>
        <w:pStyle w:val="Heading2"/>
      </w:pPr>
      <w:bookmarkStart w:id="732" w:name="_Toc210049065"/>
      <w:r>
        <w:t>Broad</w:t>
      </w:r>
      <w:r w:rsidR="00B72555">
        <w:t xml:space="preserve"> Engagement</w:t>
      </w:r>
      <w:bookmarkEnd w:id="732"/>
      <w:r w:rsidR="003B5584">
        <w:t xml:space="preserve"> </w:t>
      </w:r>
    </w:p>
    <w:p w14:paraId="49568BAA" w14:textId="12EC0D03" w:rsidR="003B5584" w:rsidRDefault="003B5584" w:rsidP="00B72555">
      <w:r w:rsidRPr="006F3624">
        <w:t>EA has undertaken a significant amount of genuine and informed prior engagement and consultation with the community and stakeholders</w:t>
      </w:r>
      <w:r w:rsidR="00676C15">
        <w:t>. A</w:t>
      </w:r>
      <w:r w:rsidRPr="006F3624">
        <w:t xml:space="preserve">s a major employer and industry participant in the region, EA has provided a multitude of opportunities for meaningful engagement </w:t>
      </w:r>
      <w:r w:rsidR="00AD09CB">
        <w:t>throughout the operation of</w:t>
      </w:r>
      <w:r w:rsidRPr="006F3624">
        <w:t xml:space="preserve"> the </w:t>
      </w:r>
      <w:r w:rsidR="00AD09CB">
        <w:t>site</w:t>
      </w:r>
      <w:r w:rsidRPr="006F3624">
        <w:t xml:space="preserve">. </w:t>
      </w:r>
    </w:p>
    <w:p w14:paraId="6F541FB8" w14:textId="6444D6A5" w:rsidR="00704C2D" w:rsidRDefault="00704C2D" w:rsidP="00B72555">
      <w:r>
        <w:t>There is a long history of engagement prior to the announcement of Yallourn’s closure</w:t>
      </w:r>
      <w:r w:rsidR="00970155">
        <w:t xml:space="preserve"> which presented the final landform as a lake</w:t>
      </w:r>
      <w:r>
        <w:t>. This includes but is not limited to</w:t>
      </w:r>
      <w:r w:rsidR="004D09EB">
        <w:t>:</w:t>
      </w:r>
    </w:p>
    <w:p w14:paraId="696832D3" w14:textId="1D4B6036" w:rsidR="00704C2D" w:rsidRDefault="003B5584" w:rsidP="00ED69BB">
      <w:pPr>
        <w:pStyle w:val="ListParagraph"/>
        <w:numPr>
          <w:ilvl w:val="0"/>
          <w:numId w:val="173"/>
        </w:numPr>
      </w:pPr>
      <w:r w:rsidRPr="00D813C7">
        <w:t>The Maryvale E</w:t>
      </w:r>
      <w:r>
        <w:t xml:space="preserve">nvironmental </w:t>
      </w:r>
      <w:r w:rsidRPr="00D813C7">
        <w:t>E</w:t>
      </w:r>
      <w:r>
        <w:t>ffects Statement (EES)</w:t>
      </w:r>
      <w:r w:rsidRPr="00D813C7">
        <w:t xml:space="preserve"> 1999 included a comprehensive rehabilitation plan, which was open for public display and comment. </w:t>
      </w:r>
    </w:p>
    <w:p w14:paraId="540AAB4D" w14:textId="632BAAFC" w:rsidR="004D09EB" w:rsidRDefault="00E5737B" w:rsidP="00ED69BB">
      <w:pPr>
        <w:pStyle w:val="ListParagraph"/>
        <w:numPr>
          <w:ilvl w:val="0"/>
          <w:numId w:val="173"/>
        </w:numPr>
      </w:pPr>
      <w:r>
        <w:t>T</w:t>
      </w:r>
      <w:r w:rsidR="003B5584" w:rsidRPr="00D813C7">
        <w:t xml:space="preserve">he Supplementary EES 2001 followed the same process. A condition of approval from these EES processes was the development of a Rehabilitation Master Plan </w:t>
      </w:r>
      <w:r w:rsidR="00F25281">
        <w:t>(RMP)</w:t>
      </w:r>
      <w:r w:rsidR="003B5584" w:rsidRPr="00D813C7">
        <w:t xml:space="preserve">. </w:t>
      </w:r>
    </w:p>
    <w:p w14:paraId="6AE6A2B9" w14:textId="3D20DEF1" w:rsidR="00CB3309" w:rsidRDefault="00EF0E2F" w:rsidP="00ED69BB">
      <w:pPr>
        <w:pStyle w:val="ListParagraph"/>
        <w:numPr>
          <w:ilvl w:val="0"/>
          <w:numId w:val="173"/>
        </w:numPr>
      </w:pPr>
      <w:r>
        <w:t>The Environment Report</w:t>
      </w:r>
      <w:r w:rsidR="009E2F77">
        <w:t xml:space="preserve"> for Maryvale Field realignment</w:t>
      </w:r>
      <w:r>
        <w:t xml:space="preserve"> </w:t>
      </w:r>
      <w:r w:rsidR="00646491">
        <w:t xml:space="preserve">which </w:t>
      </w:r>
      <w:r>
        <w:t>was on public display for 20 days in June/July 2009</w:t>
      </w:r>
      <w:r w:rsidR="00646491">
        <w:t xml:space="preserve"> and</w:t>
      </w:r>
      <w:r>
        <w:t xml:space="preserve"> included discussion of converting the mine into a lake. </w:t>
      </w:r>
    </w:p>
    <w:p w14:paraId="1C715470" w14:textId="77777777" w:rsidR="004D09EB" w:rsidRDefault="003B5584" w:rsidP="00ED69BB">
      <w:pPr>
        <w:pStyle w:val="ListParagraph"/>
        <w:numPr>
          <w:ilvl w:val="0"/>
          <w:numId w:val="173"/>
        </w:numPr>
      </w:pPr>
      <w:r w:rsidRPr="00D813C7">
        <w:t xml:space="preserve">The Yallourn Open Day in 2016 featured a dedicated mine rehabilitation shopfront, attracting over 1500 attendees. </w:t>
      </w:r>
    </w:p>
    <w:p w14:paraId="579DA19F" w14:textId="1A67D55F" w:rsidR="003B5584" w:rsidRDefault="003B5584" w:rsidP="00ED69BB">
      <w:pPr>
        <w:pStyle w:val="ListParagraph"/>
        <w:numPr>
          <w:ilvl w:val="0"/>
          <w:numId w:val="173"/>
        </w:numPr>
      </w:pPr>
      <w:r w:rsidRPr="00D813C7">
        <w:t>Subsequent years saw the establishment of dedicated mine rehabilitation shopfronts in Moe, with notable events from 2017-2019.</w:t>
      </w:r>
    </w:p>
    <w:p w14:paraId="62E785ED" w14:textId="3B272540" w:rsidR="007B0048" w:rsidRDefault="007B0048" w:rsidP="00ED69BB">
      <w:pPr>
        <w:pStyle w:val="ListParagraph"/>
        <w:numPr>
          <w:ilvl w:val="0"/>
          <w:numId w:val="173"/>
        </w:numPr>
      </w:pPr>
      <w:r>
        <w:t>Significant consultation on the Yallourn Mine Rehabilitation and Closure Plan (RCP) that was approved in June 2019.</w:t>
      </w:r>
    </w:p>
    <w:p w14:paraId="312EB421" w14:textId="7BA0A595" w:rsidR="003B5584" w:rsidRDefault="003B5584" w:rsidP="00B72555">
      <w:r w:rsidRPr="00C33A15">
        <w:t xml:space="preserve">The Covid-19 </w:t>
      </w:r>
      <w:r w:rsidR="006B5F09">
        <w:t>p</w:t>
      </w:r>
      <w:r w:rsidRPr="00C33A15">
        <w:t xml:space="preserve">andemic </w:t>
      </w:r>
      <w:r w:rsidR="001D03D5">
        <w:t>(2020-2023)</w:t>
      </w:r>
      <w:r w:rsidRPr="00C33A15">
        <w:t xml:space="preserve"> significantly disrupted our community engagement efforts for mine rehabilitation. The imposition of lockdowns, social distancing measures, and travel restrictions hindered our ability to conduct in-person meetings, workshops, and site visits, which are crucial for effective community involvement. Despite these challenges, online engagement continued, allowing us to maintain some level of communication and collaboration.</w:t>
      </w:r>
    </w:p>
    <w:p w14:paraId="603CC357" w14:textId="323154C8" w:rsidR="003B5584" w:rsidRDefault="003B5584" w:rsidP="00B72555">
      <w:r w:rsidRPr="006F3624">
        <w:t xml:space="preserve">Engagement regarding the closure of the Yallourn Mine and Power Station </w:t>
      </w:r>
      <w:r w:rsidR="00AF3D7F">
        <w:t>forms</w:t>
      </w:r>
      <w:r w:rsidRPr="006F3624">
        <w:t xml:space="preserve"> part of the Yallourn Transition Program</w:t>
      </w:r>
      <w:r w:rsidR="00AF3D7F">
        <w:t xml:space="preserve"> which</w:t>
      </w:r>
      <w:r w:rsidRPr="006F3624">
        <w:t xml:space="preserve"> commenced in </w:t>
      </w:r>
      <w:r w:rsidR="00125AA0">
        <w:t>late 2022</w:t>
      </w:r>
      <w:r w:rsidRPr="006F3624">
        <w:t xml:space="preserve"> (following the closure announcement</w:t>
      </w:r>
      <w:r w:rsidR="00125AA0">
        <w:t xml:space="preserve"> in 2021</w:t>
      </w:r>
      <w:r w:rsidRPr="006F3624">
        <w:t>)</w:t>
      </w:r>
      <w:r w:rsidR="00AF3D7F">
        <w:t>. Consultation</w:t>
      </w:r>
      <w:r w:rsidRPr="006F3624">
        <w:t xml:space="preserve"> and engagement with the community and stakeholders has been ongoing since that time. </w:t>
      </w:r>
      <w:r w:rsidR="004D09EB">
        <w:t>In</w:t>
      </w:r>
      <w:r w:rsidRPr="006F3624">
        <w:t xml:space="preserve"> August 2024, EA opened the Morwell Community Hub, which exemplifies a community-centred approach to actively inform, involve, and benefit the local community. The EA Morwell Community Hub has set the benchmark for community engagement in the Latrobe Valley.</w:t>
      </w:r>
    </w:p>
    <w:p w14:paraId="2F1E25E1" w14:textId="080B8B2E" w:rsidR="003B5584" w:rsidRDefault="003B5584" w:rsidP="003B5584">
      <w:pPr>
        <w:jc w:val="both"/>
      </w:pPr>
      <w:r w:rsidRPr="006F3624">
        <w:t>In 2024 alone, EA hosted over 20 site tours and attended a broad range of community events, reaching over 2300 community members and stakeholders, allowing for genuine and informed prior engagement and consultation regarding the Yallourn Mine closure and its rehabilitation.</w:t>
      </w:r>
    </w:p>
    <w:p w14:paraId="4C691D8C" w14:textId="4F3EF9F7" w:rsidR="003D407B" w:rsidRDefault="003B5584" w:rsidP="004B753F">
      <w:pPr>
        <w:jc w:val="both"/>
      </w:pPr>
      <w:r>
        <w:t>In 2025, and prior to formal DMRP engagement, EA dutifully undertook informal DMRP engagement with stakeholders and the community. These engagements ranged from site tours, visits and meetings with key stakeholders, and community events</w:t>
      </w:r>
      <w:r w:rsidRPr="00F071C3">
        <w:t>.</w:t>
      </w:r>
      <w:r>
        <w:t xml:space="preserve"> Of particular note, EA consulted with community at the Warragul Show</w:t>
      </w:r>
      <w:r w:rsidR="003D407B">
        <w:t xml:space="preserve"> (</w:t>
      </w:r>
      <w:r w:rsidR="00865C8B" w:rsidRPr="00F071C3">
        <w:t>February 2025</w:t>
      </w:r>
      <w:r w:rsidR="003D407B" w:rsidRPr="00F071C3">
        <w:t>)</w:t>
      </w:r>
      <w:r w:rsidRPr="00F071C3">
        <w:t>,</w:t>
      </w:r>
      <w:r>
        <w:t xml:space="preserve"> Thorpdale Potato Festival </w:t>
      </w:r>
      <w:r w:rsidR="003D407B">
        <w:t>(</w:t>
      </w:r>
      <w:r w:rsidR="00292DEC" w:rsidRPr="00F071C3">
        <w:t>March 2025</w:t>
      </w:r>
      <w:r w:rsidR="003D407B" w:rsidRPr="00F071C3">
        <w:t>),</w:t>
      </w:r>
      <w:r w:rsidR="003D407B">
        <w:t xml:space="preserve"> </w:t>
      </w:r>
      <w:r>
        <w:t>and Farm World at Lardner Park</w:t>
      </w:r>
      <w:r w:rsidR="003D407B">
        <w:t xml:space="preserve"> (</w:t>
      </w:r>
      <w:r w:rsidR="00F071C3" w:rsidRPr="00F071C3">
        <w:t xml:space="preserve">March 2025). </w:t>
      </w:r>
    </w:p>
    <w:p w14:paraId="63179CE5" w14:textId="31986ED8" w:rsidR="005610C1" w:rsidRDefault="00CC3098" w:rsidP="004B753F">
      <w:pPr>
        <w:jc w:val="both"/>
      </w:pPr>
      <w:r>
        <w:t xml:space="preserve">Updates on the </w:t>
      </w:r>
      <w:r w:rsidR="00C57C09">
        <w:t>progressive rehabilitation</w:t>
      </w:r>
      <w:r>
        <w:t xml:space="preserve"> </w:t>
      </w:r>
      <w:r w:rsidR="00C57C09">
        <w:t>of the site were included in the</w:t>
      </w:r>
      <w:r w:rsidR="004B4779">
        <w:t xml:space="preserve"> April 2025</w:t>
      </w:r>
      <w:r w:rsidR="00C57C09">
        <w:t xml:space="preserve"> Community Update</w:t>
      </w:r>
      <w:r w:rsidR="004B4779">
        <w:t xml:space="preserve"> </w:t>
      </w:r>
      <w:r w:rsidR="004B4779">
        <w:fldChar w:fldCharType="begin"/>
      </w:r>
      <w:r w:rsidR="001B655D">
        <w:instrText xml:space="preserve"> ADDIN EN.CITE &lt;EndNote&gt;&lt;Cite&gt;&lt;Author&gt;EnergyAustralia&lt;/Author&gt;&lt;Year&gt;2025&lt;/Year&gt;&lt;RecNum&gt;56&lt;/RecNum&gt;&lt;DisplayText&gt;(EnergyAustralia 2025)&lt;/DisplayText&gt;&lt;record&gt;&lt;rec-number&gt;56&lt;/rec-number&gt;&lt;foreign-keys&gt;&lt;key app="EN" db-id="spaff0s0osz0sqe0t5a55fezradpx9psfrzt" timestamp="1746574364" guid="ac52ade0-18b1-47b9-a697-18dc2078422c"&gt;56&lt;/key&gt;&lt;/foreign-keys&gt;&lt;ref-type name="Report"&gt;27&lt;/ref-type&gt;&lt;contributors&gt;&lt;authors&gt;&lt;author&gt;EnergyAustralia&lt;/author&gt;&lt;/authors&gt;&lt;/contributors&gt;&lt;titles&gt;&lt;title&gt;EnergyAustralia Community Update April 2025&lt;/title&gt;&lt;/titles&gt;&lt;dates&gt;&lt;year&gt;2025&lt;/year&gt;&lt;/dates&gt;&lt;urls&gt;&lt;/urls&gt;&lt;/record&gt;&lt;/Cite&gt;&lt;/EndNote&gt;</w:instrText>
      </w:r>
      <w:r w:rsidR="004B4779">
        <w:fldChar w:fldCharType="separate"/>
      </w:r>
      <w:r w:rsidR="004B4779">
        <w:rPr>
          <w:noProof/>
        </w:rPr>
        <w:t>(EnergyAustralia 2025)</w:t>
      </w:r>
      <w:r w:rsidR="004B4779">
        <w:fldChar w:fldCharType="end"/>
      </w:r>
      <w:r w:rsidR="004B4779">
        <w:t xml:space="preserve"> which was advertised in the Latrobe Valley Express newspaper</w:t>
      </w:r>
      <w:r w:rsidR="009F4818">
        <w:t>, with hardcopies available at the Morwell Community Hub</w:t>
      </w:r>
      <w:r w:rsidR="004B4779">
        <w:t xml:space="preserve">. </w:t>
      </w:r>
      <w:r w:rsidR="00DA37E8">
        <w:t>These Community Updates provide a</w:t>
      </w:r>
      <w:r w:rsidR="00D5222B">
        <w:t xml:space="preserve">n effective method of communicating the progress of the rehabilitation project. </w:t>
      </w:r>
    </w:p>
    <w:p w14:paraId="329D4D8F" w14:textId="64A9672F" w:rsidR="00A74B72" w:rsidRDefault="003B5584" w:rsidP="004B753F">
      <w:pPr>
        <w:jc w:val="both"/>
      </w:pPr>
      <w:r>
        <w:t>EA continues to engage in</w:t>
      </w:r>
      <w:r w:rsidR="00C17883">
        <w:t>-</w:t>
      </w:r>
      <w:r>
        <w:t>person at the Morwell Community Hub every Tuesday, Wednesday, and by appointment.</w:t>
      </w:r>
    </w:p>
    <w:p w14:paraId="1FF9482D" w14:textId="7FECA490" w:rsidR="00C4357D" w:rsidRDefault="00C4357D" w:rsidP="00BC5F1A">
      <w:pPr>
        <w:pStyle w:val="Heading2"/>
      </w:pPr>
      <w:bookmarkStart w:id="733" w:name="_Toc210049066"/>
      <w:r>
        <w:t>Targeted Engagement</w:t>
      </w:r>
      <w:bookmarkEnd w:id="733"/>
      <w:r>
        <w:t xml:space="preserve"> </w:t>
      </w:r>
    </w:p>
    <w:p w14:paraId="5ECD9A48" w14:textId="30B7ACE1" w:rsidR="001E0E42" w:rsidRDefault="00D7568B" w:rsidP="0069666A">
      <w:r w:rsidRPr="00DB03F0">
        <w:t xml:space="preserve">In addition to the engagement </w:t>
      </w:r>
      <w:r w:rsidR="00DB03F0" w:rsidRPr="00DB03F0">
        <w:t>already</w:t>
      </w:r>
      <w:r w:rsidRPr="00DB03F0">
        <w:t xml:space="preserve"> </w:t>
      </w:r>
      <w:r w:rsidR="00DB03F0" w:rsidRPr="00DB03F0">
        <w:t>undertaken</w:t>
      </w:r>
      <w:r w:rsidRPr="00DB03F0">
        <w:t xml:space="preserve"> by EAY, targeted engagement </w:t>
      </w:r>
      <w:r w:rsidR="00DB03F0" w:rsidRPr="00DB03F0">
        <w:t>initiatives</w:t>
      </w:r>
      <w:r w:rsidRPr="00DB03F0">
        <w:t xml:space="preserve"> h</w:t>
      </w:r>
      <w:r w:rsidR="00DB03F0" w:rsidRPr="00DB03F0">
        <w:t>ave been implemented</w:t>
      </w:r>
      <w:r w:rsidRPr="00DB03F0">
        <w:t xml:space="preserve"> and will continue </w:t>
      </w:r>
      <w:r w:rsidR="00DB03F0" w:rsidRPr="00DB03F0">
        <w:t>throughout</w:t>
      </w:r>
      <w:r w:rsidRPr="00DB03F0">
        <w:t xml:space="preserve"> the entire rehabilitation project. </w:t>
      </w:r>
    </w:p>
    <w:p w14:paraId="7BB9266C" w14:textId="5B3D9E57" w:rsidR="00A765E7" w:rsidRPr="009F6E33" w:rsidRDefault="006454ED" w:rsidP="00A765E7">
      <w:pPr>
        <w:pStyle w:val="Heading3"/>
        <w:ind w:left="1440"/>
      </w:pPr>
      <w:r w:rsidRPr="009F6E33">
        <w:t>Internal Engagement</w:t>
      </w:r>
    </w:p>
    <w:p w14:paraId="671B1F26" w14:textId="018D807C" w:rsidR="00EE7223" w:rsidRPr="009F6E33" w:rsidRDefault="00EE7223" w:rsidP="00A765E7">
      <w:pPr>
        <w:jc w:val="both"/>
      </w:pPr>
      <w:r w:rsidRPr="009F6E33">
        <w:t>Whilst stakeholder engagement general</w:t>
      </w:r>
      <w:r w:rsidR="009F6E33" w:rsidRPr="009F6E33">
        <w:t>ly focuses on those external to the business, EAY is committed to engaging with the internal workforce at Yallourn, and across other EA sites such as the nearby Jeeralang gas fired power station. Ways that EAY have engaged with the internal workforce on rehabilitation include:</w:t>
      </w:r>
    </w:p>
    <w:p w14:paraId="7B072D72" w14:textId="509CCF0E" w:rsidR="00A765E7" w:rsidRPr="009F6E33" w:rsidRDefault="009F6E33" w:rsidP="00EE7223">
      <w:pPr>
        <w:pStyle w:val="ListParagraph"/>
      </w:pPr>
      <w:r>
        <w:t xml:space="preserve">Closure and Rehabilitation </w:t>
      </w:r>
      <w:r w:rsidR="006454ED" w:rsidRPr="009F6E33">
        <w:t>Visioning workshops</w:t>
      </w:r>
      <w:r>
        <w:t xml:space="preserve"> (refer to section </w:t>
      </w:r>
      <w:r w:rsidR="00A55BF8">
        <w:fldChar w:fldCharType="begin"/>
      </w:r>
      <w:r w:rsidR="00A55BF8">
        <w:instrText xml:space="preserve"> REF _Ref196837068 \r \h </w:instrText>
      </w:r>
      <w:r w:rsidR="00A55BF8">
        <w:fldChar w:fldCharType="separate"/>
      </w:r>
      <w:r w:rsidR="00D35BC0">
        <w:t>6.2</w:t>
      </w:r>
      <w:r w:rsidR="00A55BF8">
        <w:fldChar w:fldCharType="end"/>
      </w:r>
      <w:r w:rsidR="00A55BF8">
        <w:t>)</w:t>
      </w:r>
    </w:p>
    <w:p w14:paraId="7BC0E9AA" w14:textId="37B9941B" w:rsidR="006454ED" w:rsidRPr="009F6E33" w:rsidRDefault="0036048E" w:rsidP="00EE7223">
      <w:pPr>
        <w:pStyle w:val="ListParagraph"/>
      </w:pPr>
      <w:r>
        <w:t>Rehabilitation p</w:t>
      </w:r>
      <w:r w:rsidR="009F5429">
        <w:t>roject u</w:t>
      </w:r>
      <w:r w:rsidR="006454ED" w:rsidRPr="009F6E33">
        <w:t>pdates at site briefings</w:t>
      </w:r>
    </w:p>
    <w:p w14:paraId="172AFA64" w14:textId="5697713F" w:rsidR="006454ED" w:rsidRPr="009F6E33" w:rsidRDefault="009F5429" w:rsidP="00EE7223">
      <w:pPr>
        <w:pStyle w:val="ListParagraph"/>
      </w:pPr>
      <w:r>
        <w:t>Communication via onsite newsletter (</w:t>
      </w:r>
      <w:r w:rsidR="006454ED" w:rsidRPr="009F6E33">
        <w:t>Yabba</w:t>
      </w:r>
      <w:r>
        <w:t>) and company</w:t>
      </w:r>
      <w:r w:rsidR="00541C50">
        <w:t>-wide platform (V</w:t>
      </w:r>
      <w:r w:rsidR="006454ED" w:rsidRPr="009F6E33">
        <w:t xml:space="preserve">iva </w:t>
      </w:r>
      <w:r w:rsidR="00541C50">
        <w:t>E</w:t>
      </w:r>
      <w:r w:rsidR="006454ED" w:rsidRPr="009F6E33">
        <w:t>ngage</w:t>
      </w:r>
      <w:r w:rsidR="00541C50">
        <w:t>)</w:t>
      </w:r>
    </w:p>
    <w:p w14:paraId="15D0412A" w14:textId="6E0516AF" w:rsidR="001E0E42" w:rsidRDefault="00C57277" w:rsidP="004B753F">
      <w:pPr>
        <w:jc w:val="both"/>
      </w:pPr>
      <w:r>
        <w:t xml:space="preserve">EAY also </w:t>
      </w:r>
      <w:r w:rsidR="00092C12">
        <w:t xml:space="preserve">mapped </w:t>
      </w:r>
      <w:r>
        <w:t>internal engagement to understand the preferred communication</w:t>
      </w:r>
      <w:r w:rsidR="00A52949">
        <w:t xml:space="preserve"> methods</w:t>
      </w:r>
      <w:r>
        <w:t xml:space="preserve"> for the people work</w:t>
      </w:r>
      <w:r w:rsidR="00A52949">
        <w:t>ing</w:t>
      </w:r>
      <w:r w:rsidR="00B80649">
        <w:t xml:space="preserve"> onsite</w:t>
      </w:r>
      <w:r w:rsidR="00A52949">
        <w:t xml:space="preserve"> </w:t>
      </w:r>
      <w:r>
        <w:t>at Yallourn.</w:t>
      </w:r>
    </w:p>
    <w:p w14:paraId="7595319D" w14:textId="3B1409C3" w:rsidR="00A765E7" w:rsidRPr="004A1BDF" w:rsidRDefault="00A765E7" w:rsidP="00A765E7">
      <w:pPr>
        <w:pStyle w:val="Heading3"/>
        <w:ind w:left="1440"/>
      </w:pPr>
      <w:bookmarkStart w:id="734" w:name="_Ref196907495"/>
      <w:r w:rsidRPr="004A1BDF">
        <w:t>Environmen</w:t>
      </w:r>
      <w:r w:rsidR="00591886" w:rsidRPr="004A1BDF">
        <w:t>t</w:t>
      </w:r>
      <w:r w:rsidRPr="004A1BDF">
        <w:t xml:space="preserve"> Review Committee (ERC)</w:t>
      </w:r>
      <w:bookmarkEnd w:id="734"/>
    </w:p>
    <w:p w14:paraId="7053F9A0" w14:textId="137A9295" w:rsidR="00B36A6B" w:rsidRDefault="00B41802" w:rsidP="004B753F">
      <w:pPr>
        <w:jc w:val="both"/>
      </w:pPr>
      <w:r>
        <w:t>C</w:t>
      </w:r>
      <w:r w:rsidR="00D67E9D" w:rsidRPr="00D67E9D">
        <w:t>ommencing in 200</w:t>
      </w:r>
      <w:r w:rsidR="00D67E9D">
        <w:t>2</w:t>
      </w:r>
      <w:r w:rsidR="009031EC">
        <w:t xml:space="preserve"> and replacing the Environmental Community Consultation Group which </w:t>
      </w:r>
      <w:r w:rsidR="005C45E9">
        <w:t>began</w:t>
      </w:r>
      <w:r w:rsidR="00AF2951">
        <w:t xml:space="preserve"> in 1996</w:t>
      </w:r>
      <w:r w:rsidR="00D67E9D" w:rsidRPr="00D67E9D">
        <w:t>,</w:t>
      </w:r>
      <w:r w:rsidR="00D67E9D">
        <w:t xml:space="preserve"> t</w:t>
      </w:r>
      <w:r w:rsidR="00B36A6B" w:rsidRPr="00B36A6B">
        <w:t>he ERC</w:t>
      </w:r>
      <w:r w:rsidR="00B36A6B">
        <w:t xml:space="preserve"> is comprised of stakeholders and community members that review </w:t>
      </w:r>
      <w:r w:rsidR="002452DA">
        <w:t>Yallourn’s</w:t>
      </w:r>
      <w:r w:rsidR="00B36A6B">
        <w:t xml:space="preserve"> environmental performance and enhance communication between industry, government agencies and the community. </w:t>
      </w:r>
      <w:r w:rsidR="0080316C">
        <w:t xml:space="preserve">EAY </w:t>
      </w:r>
      <w:r w:rsidR="00BD4B0D">
        <w:t xml:space="preserve">value the ERC highly for their honest feedback and insights into the operation and </w:t>
      </w:r>
      <w:r w:rsidR="00927C26">
        <w:t>rehabilitation</w:t>
      </w:r>
      <w:r w:rsidR="000B18B2">
        <w:t xml:space="preserve"> of the site</w:t>
      </w:r>
      <w:r w:rsidR="00BD4B0D">
        <w:t>. The ERC aims to meet 4 times per year</w:t>
      </w:r>
      <w:r w:rsidR="00927C26">
        <w:t xml:space="preserve"> which often includes an annual mine site tour. Updates on rehabilitation are provided at every ERC meeting and the committee are aware of the rehabilitation plans and </w:t>
      </w:r>
      <w:r w:rsidR="00207C9C">
        <w:t xml:space="preserve">regulatory </w:t>
      </w:r>
      <w:r w:rsidR="00927C26">
        <w:t>requirements for a DMRP.</w:t>
      </w:r>
    </w:p>
    <w:p w14:paraId="53A798A8" w14:textId="5D0C18CD" w:rsidR="00A103A4" w:rsidRDefault="00807333" w:rsidP="004B753F">
      <w:pPr>
        <w:jc w:val="both"/>
      </w:pPr>
      <w:r>
        <w:t>The ERC comprises of</w:t>
      </w:r>
      <w:r w:rsidR="007D1424">
        <w:t xml:space="preserve"> the following stakeholders, noting that not all stakeholders can attend all meetings</w:t>
      </w:r>
      <w:r>
        <w:t>:</w:t>
      </w:r>
    </w:p>
    <w:p w14:paraId="4C08E20A" w14:textId="77777777" w:rsidR="00F6612A" w:rsidRDefault="00F6612A" w:rsidP="00ED69BB">
      <w:pPr>
        <w:pStyle w:val="ListParagraph"/>
        <w:numPr>
          <w:ilvl w:val="0"/>
          <w:numId w:val="205"/>
        </w:numPr>
        <w:jc w:val="both"/>
      </w:pPr>
      <w:r>
        <w:t>Advance Morwell Inc</w:t>
      </w:r>
    </w:p>
    <w:p w14:paraId="701D2412" w14:textId="77777777" w:rsidR="00F6612A" w:rsidRDefault="00F6612A" w:rsidP="00ED69BB">
      <w:pPr>
        <w:pStyle w:val="ListParagraph"/>
        <w:numPr>
          <w:ilvl w:val="0"/>
          <w:numId w:val="205"/>
        </w:numPr>
        <w:jc w:val="both"/>
      </w:pPr>
      <w:r>
        <w:t>Community Representatives</w:t>
      </w:r>
    </w:p>
    <w:p w14:paraId="63195E5F" w14:textId="77777777" w:rsidR="00E817BC" w:rsidRDefault="00E817BC" w:rsidP="00ED69BB">
      <w:pPr>
        <w:pStyle w:val="ListParagraph"/>
        <w:numPr>
          <w:ilvl w:val="0"/>
          <w:numId w:val="205"/>
        </w:numPr>
        <w:jc w:val="both"/>
      </w:pPr>
      <w:r w:rsidRPr="00E96D0B">
        <w:t>Department of Energy, Environment and Climate Action</w:t>
      </w:r>
    </w:p>
    <w:p w14:paraId="07790431" w14:textId="77777777" w:rsidR="00F6612A" w:rsidRDefault="00F6612A" w:rsidP="00ED69BB">
      <w:pPr>
        <w:pStyle w:val="ListParagraph"/>
        <w:numPr>
          <w:ilvl w:val="0"/>
          <w:numId w:val="205"/>
        </w:numPr>
        <w:jc w:val="both"/>
      </w:pPr>
      <w:r>
        <w:t>Earth Resources Regulator Victoria</w:t>
      </w:r>
    </w:p>
    <w:p w14:paraId="25583AED" w14:textId="77777777" w:rsidR="00F6612A" w:rsidRDefault="00F6612A" w:rsidP="00ED69BB">
      <w:pPr>
        <w:pStyle w:val="ListParagraph"/>
        <w:numPr>
          <w:ilvl w:val="0"/>
          <w:numId w:val="205"/>
        </w:numPr>
        <w:jc w:val="both"/>
      </w:pPr>
      <w:r>
        <w:t>Environment Protection Authority</w:t>
      </w:r>
    </w:p>
    <w:p w14:paraId="0925E9B3" w14:textId="77777777" w:rsidR="00F6612A" w:rsidRDefault="00F6612A" w:rsidP="00ED69BB">
      <w:pPr>
        <w:pStyle w:val="ListParagraph"/>
        <w:numPr>
          <w:ilvl w:val="0"/>
          <w:numId w:val="205"/>
        </w:numPr>
        <w:jc w:val="both"/>
      </w:pPr>
      <w:r w:rsidRPr="004607BF">
        <w:t>Gunaikurnai Land and Waters Aboriginal Corporation</w:t>
      </w:r>
    </w:p>
    <w:p w14:paraId="4561B985" w14:textId="77777777" w:rsidR="00F6612A" w:rsidRDefault="00F6612A" w:rsidP="00ED69BB">
      <w:pPr>
        <w:pStyle w:val="ListParagraph"/>
        <w:numPr>
          <w:ilvl w:val="0"/>
          <w:numId w:val="205"/>
        </w:numPr>
        <w:jc w:val="both"/>
      </w:pPr>
      <w:r>
        <w:t>Independent Chair</w:t>
      </w:r>
    </w:p>
    <w:p w14:paraId="27AE34BB" w14:textId="77777777" w:rsidR="003D46BC" w:rsidRDefault="003D46BC" w:rsidP="00ED69BB">
      <w:pPr>
        <w:pStyle w:val="ListParagraph"/>
        <w:numPr>
          <w:ilvl w:val="0"/>
          <w:numId w:val="205"/>
        </w:numPr>
        <w:jc w:val="both"/>
      </w:pPr>
      <w:r>
        <w:t>Latrobe Catchment Landcare Network</w:t>
      </w:r>
    </w:p>
    <w:p w14:paraId="7BDC9A6A" w14:textId="77777777" w:rsidR="00F6612A" w:rsidRDefault="00F6612A" w:rsidP="00ED69BB">
      <w:pPr>
        <w:pStyle w:val="ListParagraph"/>
        <w:numPr>
          <w:ilvl w:val="0"/>
          <w:numId w:val="205"/>
        </w:numPr>
        <w:jc w:val="both"/>
      </w:pPr>
      <w:r>
        <w:t>Latrobe City Council</w:t>
      </w:r>
    </w:p>
    <w:p w14:paraId="6129C233" w14:textId="77777777" w:rsidR="003D46BC" w:rsidRPr="00EC52A2" w:rsidRDefault="003D46BC" w:rsidP="00ED69BB">
      <w:pPr>
        <w:pStyle w:val="ListParagraph"/>
        <w:numPr>
          <w:ilvl w:val="0"/>
          <w:numId w:val="205"/>
        </w:numPr>
        <w:jc w:val="both"/>
      </w:pPr>
      <w:r>
        <w:t>Latrobe Valley Field Naturalists</w:t>
      </w:r>
    </w:p>
    <w:p w14:paraId="15014042" w14:textId="77777777" w:rsidR="00F6612A" w:rsidRDefault="00F6612A" w:rsidP="00ED69BB">
      <w:pPr>
        <w:pStyle w:val="ListParagraph"/>
        <w:numPr>
          <w:ilvl w:val="0"/>
          <w:numId w:val="205"/>
        </w:numPr>
        <w:jc w:val="both"/>
      </w:pPr>
      <w:r>
        <w:t>Mine Land Rehabilitation Authority</w:t>
      </w:r>
    </w:p>
    <w:p w14:paraId="76F97850" w14:textId="38C8CB06" w:rsidR="00336388" w:rsidRDefault="00336388" w:rsidP="00ED69BB">
      <w:pPr>
        <w:pStyle w:val="ListParagraph"/>
        <w:numPr>
          <w:ilvl w:val="0"/>
          <w:numId w:val="205"/>
        </w:numPr>
        <w:jc w:val="both"/>
      </w:pPr>
      <w:r>
        <w:t>Southern Rural Water</w:t>
      </w:r>
    </w:p>
    <w:p w14:paraId="3A9C1CB5" w14:textId="5D071DA7" w:rsidR="00F6612A" w:rsidRPr="00E96D0B" w:rsidRDefault="00F6612A" w:rsidP="00ED69BB">
      <w:pPr>
        <w:pStyle w:val="ListParagraph"/>
        <w:numPr>
          <w:ilvl w:val="0"/>
          <w:numId w:val="205"/>
        </w:numPr>
        <w:jc w:val="both"/>
      </w:pPr>
      <w:r w:rsidRPr="00967918">
        <w:t>West Gippsland Catchment Management Authority</w:t>
      </w:r>
    </w:p>
    <w:p w14:paraId="2CD40A2E" w14:textId="27119711" w:rsidR="006058F3" w:rsidRPr="0069666A" w:rsidRDefault="00927C26" w:rsidP="006058F3">
      <w:pPr>
        <w:jc w:val="both"/>
      </w:pPr>
      <w:r>
        <w:t xml:space="preserve">EAY also involved the ERC in the visioning workshops (refer to section </w:t>
      </w:r>
      <w:r>
        <w:fldChar w:fldCharType="begin"/>
      </w:r>
      <w:r>
        <w:instrText xml:space="preserve"> REF _Ref196837068 \r \h </w:instrText>
      </w:r>
      <w:r>
        <w:fldChar w:fldCharType="separate"/>
      </w:r>
      <w:r w:rsidR="00D35BC0">
        <w:t>6.2</w:t>
      </w:r>
      <w:r>
        <w:fldChar w:fldCharType="end"/>
      </w:r>
      <w:r>
        <w:t xml:space="preserve">) and </w:t>
      </w:r>
      <w:r w:rsidR="00F07EA3">
        <w:t xml:space="preserve">has commenced holding </w:t>
      </w:r>
      <w:r w:rsidR="006D47EC">
        <w:t>meeting</w:t>
      </w:r>
      <w:r w:rsidR="00F07EA3">
        <w:t>s</w:t>
      </w:r>
      <w:r w:rsidR="006D47EC">
        <w:t xml:space="preserve"> at the </w:t>
      </w:r>
      <w:r>
        <w:t>Morwell Community Hub</w:t>
      </w:r>
      <w:r w:rsidR="003875F5">
        <w:t xml:space="preserve">. </w:t>
      </w:r>
    </w:p>
    <w:p w14:paraId="2F0D6AD9" w14:textId="51B0B66E" w:rsidR="006058F3" w:rsidRPr="006A2BE6" w:rsidRDefault="006058F3" w:rsidP="00BC5F1A">
      <w:pPr>
        <w:pStyle w:val="Heading3"/>
      </w:pPr>
      <w:bookmarkStart w:id="735" w:name="_Ref196899627"/>
      <w:r w:rsidRPr="006A2BE6">
        <w:t>Mine Land Rehabilitation Authority</w:t>
      </w:r>
      <w:bookmarkEnd w:id="735"/>
      <w:r w:rsidR="000B23C6" w:rsidRPr="006A2BE6">
        <w:t xml:space="preserve"> (MLRA)</w:t>
      </w:r>
      <w:r w:rsidRPr="006A2BE6">
        <w:t xml:space="preserve"> </w:t>
      </w:r>
    </w:p>
    <w:p w14:paraId="0D55FD6C" w14:textId="7B6FC40F" w:rsidR="00E71D8C" w:rsidRPr="002E77F5" w:rsidRDefault="000B23C6" w:rsidP="006058F3">
      <w:pPr>
        <w:jc w:val="both"/>
      </w:pPr>
      <w:r w:rsidRPr="002E77F5">
        <w:t xml:space="preserve">The MLRA </w:t>
      </w:r>
      <w:r w:rsidR="00F659FA" w:rsidRPr="002E77F5">
        <w:t>are</w:t>
      </w:r>
      <w:r w:rsidR="005C0FCD">
        <w:t xml:space="preserve"> an</w:t>
      </w:r>
      <w:r w:rsidR="00F659FA" w:rsidRPr="002E77F5">
        <w:t xml:space="preserve"> </w:t>
      </w:r>
      <w:r w:rsidR="005A7BA8" w:rsidRPr="002E77F5">
        <w:t>“</w:t>
      </w:r>
      <w:r w:rsidR="005A7BA8" w:rsidRPr="005C0FCD">
        <w:rPr>
          <w:i/>
          <w:iCs/>
        </w:rPr>
        <w:t>independent authority working with community, industry and government. We facilitate the rehabilitation of declared mine sites to ensure they are safe, stable and sustainable for the beneficial use of future generations</w:t>
      </w:r>
      <w:r w:rsidR="005A7BA8" w:rsidRPr="002E77F5">
        <w:t xml:space="preserve">” </w:t>
      </w:r>
      <w:r w:rsidR="00233542">
        <w:fldChar w:fldCharType="begin"/>
      </w:r>
      <w:r w:rsidR="001B655D">
        <w:instrText xml:space="preserve"> ADDIN EN.CITE &lt;EndNote&gt;&lt;Cite&gt;&lt;Author&gt;MLRA&lt;/Author&gt;&lt;Year&gt;2023&lt;/Year&gt;&lt;RecNum&gt;24&lt;/RecNum&gt;&lt;DisplayText&gt;(MLRA 2023)&lt;/DisplayText&gt;&lt;record&gt;&lt;rec-number&gt;24&lt;/rec-number&gt;&lt;foreign-keys&gt;&lt;key app="EN" db-id="spaff0s0osz0sqe0t5a55fezradpx9psfrzt" timestamp="1745972332" guid="1f814ca1-5f9b-4907-8a2d-aa044d49fa30"&gt;24&lt;/key&gt;&lt;/foreign-keys&gt;&lt;ref-type name="Report"&gt;27&lt;/ref-type&gt;&lt;contributors&gt;&lt;authors&gt;&lt;author&gt;MLRA&lt;/author&gt;&lt;/authors&gt;&lt;secondary-authors&gt;&lt;author&gt;Mine Land Rehabilitation Authority,&lt;/author&gt;&lt;/secondary-authors&gt;&lt;/contributors&gt;&lt;titles&gt;&lt;title&gt;Who is the Mine Land Rehabilitation Authority?&lt;/title&gt;&lt;/titles&gt;&lt;number&gt;A2394030&lt;/number&gt;&lt;dates&gt;&lt;year&gt;2023&lt;/year&gt;&lt;/dates&gt;&lt;pub-location&gt;https://www.mineland.vic.gov.au/news/who-is-the-mine-land-rehabilitation-authority/&lt;/pub-location&gt;&lt;publisher&gt;State Government of Victoria&lt;/publisher&gt;&lt;urls&gt;&lt;/urls&gt;&lt;access-date&gt;30/4/2025&lt;/access-date&gt;&lt;/record&gt;&lt;/Cite&gt;&lt;/EndNote&gt;</w:instrText>
      </w:r>
      <w:r w:rsidR="00233542">
        <w:fldChar w:fldCharType="separate"/>
      </w:r>
      <w:r w:rsidR="00233542">
        <w:rPr>
          <w:noProof/>
        </w:rPr>
        <w:t>(MLRA 2023)</w:t>
      </w:r>
      <w:r w:rsidR="00233542">
        <w:fldChar w:fldCharType="end"/>
      </w:r>
      <w:r w:rsidR="008B52B4">
        <w:t xml:space="preserve">. </w:t>
      </w:r>
      <w:r w:rsidR="00CA367F">
        <w:t>Functions of the MLRA are outlined in Part 7A of the MRSDA</w:t>
      </w:r>
      <w:r w:rsidR="00144C5A">
        <w:t xml:space="preserve"> and include the objective to promote efficient and consistent rehabilitation of coal mine land </w:t>
      </w:r>
      <w:r w:rsidR="0028783E">
        <w:t>(s 84AE</w:t>
      </w:r>
      <w:r w:rsidR="00174DD6">
        <w:t>)</w:t>
      </w:r>
      <w:r w:rsidR="00144C5A">
        <w:t>.</w:t>
      </w:r>
      <w:r w:rsidR="00D05E7A">
        <w:t xml:space="preserve"> Under the MRSDA the MLRA are a referral agency for the assessment of the DMRP.</w:t>
      </w:r>
    </w:p>
    <w:p w14:paraId="3E29A7B8" w14:textId="7E4B0650" w:rsidR="00A765E7" w:rsidRPr="00DF5443" w:rsidRDefault="0089612A" w:rsidP="004B753F">
      <w:pPr>
        <w:jc w:val="both"/>
      </w:pPr>
      <w:r>
        <w:t xml:space="preserve">EAY and MLRA have regular meetings to discuss the progression of mine rehabilitation and the development of the DMRP. </w:t>
      </w:r>
    </w:p>
    <w:p w14:paraId="036F4C5B" w14:textId="673E9A1C" w:rsidR="005A1084" w:rsidRPr="004607BF" w:rsidRDefault="005A1084" w:rsidP="00BC5F1A">
      <w:pPr>
        <w:pStyle w:val="Heading3"/>
      </w:pPr>
      <w:r w:rsidRPr="004607BF">
        <w:t>GLaWAC</w:t>
      </w:r>
    </w:p>
    <w:p w14:paraId="4702CD03" w14:textId="02BBC20B" w:rsidR="00D30577" w:rsidRDefault="00167867" w:rsidP="005A1084">
      <w:pPr>
        <w:jc w:val="both"/>
      </w:pPr>
      <w:r w:rsidRPr="004607BF">
        <w:t xml:space="preserve">The Gunaikurnai Land and Waters Aboriginal Corporation (GLaWAC) is the Registered Aboriginal </w:t>
      </w:r>
      <w:r w:rsidR="00DA24D6" w:rsidRPr="004607BF">
        <w:t>P</w:t>
      </w:r>
      <w:r w:rsidRPr="004607BF">
        <w:t xml:space="preserve">arty </w:t>
      </w:r>
      <w:r w:rsidR="00524ECB" w:rsidRPr="004607BF">
        <w:t xml:space="preserve">that represents </w:t>
      </w:r>
      <w:r w:rsidR="00DA24D6" w:rsidRPr="004607BF">
        <w:t xml:space="preserve"> the </w:t>
      </w:r>
      <w:r w:rsidR="00645A27" w:rsidRPr="004607BF">
        <w:t>Gunai</w:t>
      </w:r>
      <w:r w:rsidR="00F615DB">
        <w:t>k</w:t>
      </w:r>
      <w:r w:rsidR="00645A27" w:rsidRPr="004607BF">
        <w:t>urnai Traditional Owners</w:t>
      </w:r>
      <w:r w:rsidR="00524ECB" w:rsidRPr="004607BF">
        <w:t xml:space="preserve"> </w:t>
      </w:r>
      <w:r w:rsidR="00524ECB" w:rsidRPr="004607BF">
        <w:fldChar w:fldCharType="begin"/>
      </w:r>
      <w:r w:rsidR="000F6A6F">
        <w:instrText xml:space="preserve"> ADDIN EN.CITE &lt;EndNote&gt;&lt;Cite&gt;&lt;Author&gt;GLaWAC&lt;/Author&gt;&lt;Year&gt;2024&lt;/Year&gt;&lt;RecNum&gt;25&lt;/RecNum&gt;&lt;DisplayText&gt;(GLaWAC 2024)&lt;/DisplayText&gt;&lt;record&gt;&lt;rec-number&gt;25&lt;/rec-number&gt;&lt;foreign-keys&gt;&lt;key app="EN" db-id="spaff0s0osz0sqe0t5a55fezradpx9psfrzt" timestamp="1745976300" guid="e1a38783-ddfd-4f17-b595-36d986d2e30e"&gt;25&lt;/key&gt;&lt;/foreign-keys&gt;&lt;ref-type name="Report"&gt;27&lt;/ref-type&gt;&lt;contributors&gt;&lt;authors&gt;&lt;author&gt;GLaWAC&lt;/author&gt;&lt;/authors&gt;&lt;secondary-authors&gt;&lt;author&gt;Gunaikurnai Land and Waters Aboriginal Corporation,&lt;/author&gt;&lt;/secondary-authors&gt;&lt;/contributors&gt;&lt;titles&gt;&lt;title&gt;Pathways to Partnerships: Gunaikurnai and Major Projects&lt;/title&gt;&lt;/titles&gt;&lt;number&gt;A2429025&lt;/number&gt;&lt;dates&gt;&lt;year&gt;2024&lt;/year&gt;&lt;/dates&gt;&lt;pub-location&gt;https://gunaikurnai.org/our-news/publications/&lt;/pub-location&gt;&lt;urls&gt;&lt;related-urls&gt;&lt;url&gt;https://gunaikurnai.org/wp-content/uploads/2024/09/GLaWAC-Pathways-to-Partnership-WEB.pdf&lt;/url&gt;&lt;/related-urls&gt;&lt;/urls&gt;&lt;access-date&gt;15/09/2025&lt;/access-date&gt;&lt;/record&gt;&lt;/Cite&gt;&lt;/EndNote&gt;</w:instrText>
      </w:r>
      <w:r w:rsidR="00524ECB" w:rsidRPr="004607BF">
        <w:fldChar w:fldCharType="separate"/>
      </w:r>
      <w:r w:rsidR="000F6A6F">
        <w:rPr>
          <w:noProof/>
        </w:rPr>
        <w:t>(GLaWAC 2024)</w:t>
      </w:r>
      <w:r w:rsidR="00524ECB" w:rsidRPr="004607BF">
        <w:fldChar w:fldCharType="end"/>
      </w:r>
      <w:r w:rsidR="00717E43" w:rsidRPr="004607BF">
        <w:t xml:space="preserve">. </w:t>
      </w:r>
      <w:r w:rsidR="00F615DB">
        <w:t>There are five clans within the Gunaikurnai nation, with the Yallou</w:t>
      </w:r>
      <w:r w:rsidR="00301350">
        <w:t xml:space="preserve">rn mine site </w:t>
      </w:r>
      <w:r w:rsidR="00F615DB">
        <w:t xml:space="preserve">being </w:t>
      </w:r>
      <w:r w:rsidR="00301350">
        <w:t xml:space="preserve">on the </w:t>
      </w:r>
      <w:r w:rsidR="00C62A55" w:rsidRPr="000D0E01">
        <w:t>traditional lands of the Brayakaulung</w:t>
      </w:r>
      <w:r w:rsidR="00C62A55" w:rsidRPr="00D056BC">
        <w:t xml:space="preserve"> people</w:t>
      </w:r>
      <w:r w:rsidR="00F615DB">
        <w:t xml:space="preserve">. </w:t>
      </w:r>
    </w:p>
    <w:p w14:paraId="5D696126" w14:textId="7D9A7189" w:rsidR="00E2505B" w:rsidRDefault="00E2505B" w:rsidP="00E2505B">
      <w:pPr>
        <w:jc w:val="center"/>
      </w:pPr>
      <w:r w:rsidRPr="00E2505B">
        <w:rPr>
          <w:noProof/>
        </w:rPr>
        <w:drawing>
          <wp:inline distT="0" distB="0" distL="0" distR="0" wp14:anchorId="29029B7E" wp14:editId="7A76D031">
            <wp:extent cx="4319721" cy="3635654"/>
            <wp:effectExtent l="0" t="0" r="5080" b="3175"/>
            <wp:docPr id="1527922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922650" name=""/>
                    <pic:cNvPicPr/>
                  </pic:nvPicPr>
                  <pic:blipFill>
                    <a:blip r:embed="rId167"/>
                    <a:stretch>
                      <a:fillRect/>
                    </a:stretch>
                  </pic:blipFill>
                  <pic:spPr>
                    <a:xfrm>
                      <a:off x="0" y="0"/>
                      <a:ext cx="4350452" cy="3661519"/>
                    </a:xfrm>
                    <a:prstGeom prst="rect">
                      <a:avLst/>
                    </a:prstGeom>
                  </pic:spPr>
                </pic:pic>
              </a:graphicData>
            </a:graphic>
          </wp:inline>
        </w:drawing>
      </w:r>
    </w:p>
    <w:p w14:paraId="0A7B813B" w14:textId="2130508A" w:rsidR="00864D60" w:rsidRDefault="00864D60" w:rsidP="00864D60">
      <w:pPr>
        <w:pStyle w:val="Caption"/>
      </w:pPr>
      <w:bookmarkStart w:id="736" w:name="_Toc210125596"/>
      <w:r>
        <w:t xml:space="preserve">Figure </w:t>
      </w:r>
      <w:r w:rsidR="00946086">
        <w:fldChar w:fldCharType="begin"/>
      </w:r>
      <w:r w:rsidR="00946086">
        <w:instrText xml:space="preserve"> STYLEREF 1 \s </w:instrText>
      </w:r>
      <w:r w:rsidR="00946086">
        <w:fldChar w:fldCharType="separate"/>
      </w:r>
      <w:r w:rsidR="00D35BC0">
        <w:rPr>
          <w:noProof/>
        </w:rPr>
        <w:t>10</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t xml:space="preserve">: </w:t>
      </w:r>
      <w:r w:rsidR="00E2505B">
        <w:t>Five clans of the Gunaikurnai</w:t>
      </w:r>
      <w:r w:rsidR="00220874">
        <w:t xml:space="preserve"> nation</w:t>
      </w:r>
      <w:r w:rsidR="00CE22EE">
        <w:t xml:space="preserve"> </w:t>
      </w:r>
      <w:r w:rsidR="00CE22EE">
        <w:fldChar w:fldCharType="begin"/>
      </w:r>
      <w:r w:rsidR="000F6A6F">
        <w:instrText xml:space="preserve"> ADDIN EN.CITE &lt;EndNote&gt;&lt;Cite&gt;&lt;Author&gt;GLaWAC&lt;/Author&gt;&lt;Year&gt;2024&lt;/Year&gt;&lt;RecNum&gt;25&lt;/RecNum&gt;&lt;DisplayText&gt;(GLaWAC 2024)&lt;/DisplayText&gt;&lt;record&gt;&lt;rec-number&gt;25&lt;/rec-number&gt;&lt;foreign-keys&gt;&lt;key app="EN" db-id="spaff0s0osz0sqe0t5a55fezradpx9psfrzt" timestamp="1745976300" guid="e1a38783-ddfd-4f17-b595-36d986d2e30e"&gt;25&lt;/key&gt;&lt;/foreign-keys&gt;&lt;ref-type name="Report"&gt;27&lt;/ref-type&gt;&lt;contributors&gt;&lt;authors&gt;&lt;author&gt;GLaWAC&lt;/author&gt;&lt;/authors&gt;&lt;secondary-authors&gt;&lt;author&gt;Gunaikurnai Land and Waters Aboriginal Corporation,&lt;/author&gt;&lt;/secondary-authors&gt;&lt;/contributors&gt;&lt;titles&gt;&lt;title&gt;Pathways to Partnerships: Gunaikurnai and Major Projects&lt;/title&gt;&lt;/titles&gt;&lt;number&gt;A2429025&lt;/number&gt;&lt;dates&gt;&lt;year&gt;2024&lt;/year&gt;&lt;/dates&gt;&lt;pub-location&gt;https://gunaikurnai.org/our-news/publications/&lt;/pub-location&gt;&lt;urls&gt;&lt;related-urls&gt;&lt;url&gt;https://gunaikurnai.org/wp-content/uploads/2024/09/GLaWAC-Pathways-to-Partnership-WEB.pdf&lt;/url&gt;&lt;/related-urls&gt;&lt;/urls&gt;&lt;access-date&gt;15/09/2025&lt;/access-date&gt;&lt;/record&gt;&lt;/Cite&gt;&lt;/EndNote&gt;</w:instrText>
      </w:r>
      <w:r w:rsidR="00CE22EE">
        <w:fldChar w:fldCharType="separate"/>
      </w:r>
      <w:r w:rsidR="000F6A6F">
        <w:rPr>
          <w:noProof/>
        </w:rPr>
        <w:t>(GLaWAC 2024)</w:t>
      </w:r>
      <w:bookmarkEnd w:id="736"/>
      <w:r w:rsidR="00CE22EE">
        <w:fldChar w:fldCharType="end"/>
      </w:r>
    </w:p>
    <w:p w14:paraId="06AEEB18" w14:textId="563BAD3D" w:rsidR="000A04D0" w:rsidRDefault="00D14E82" w:rsidP="005A1084">
      <w:pPr>
        <w:jc w:val="both"/>
      </w:pPr>
      <w:r>
        <w:t xml:space="preserve">Continued engagement with GLaWAC is essential to ensure EAY delivers a </w:t>
      </w:r>
      <w:r w:rsidR="00075BED">
        <w:t>rehabilitation</w:t>
      </w:r>
      <w:r>
        <w:t xml:space="preserve"> solution that </w:t>
      </w:r>
      <w:r w:rsidR="00F13F4C">
        <w:t xml:space="preserve">benefits </w:t>
      </w:r>
      <w:r w:rsidR="00075BED">
        <w:t xml:space="preserve">Traditional Owners and the wider community.  EAY will continue to share our rehabilitation plans with GLaWAC and seek feedback </w:t>
      </w:r>
      <w:r w:rsidR="00C93C35">
        <w:t>for consideration.  Outside of dedicated rehabilitation</w:t>
      </w:r>
      <w:r w:rsidR="0056345D">
        <w:t>-</w:t>
      </w:r>
      <w:r w:rsidR="00C93C35">
        <w:t xml:space="preserve">based meetings, </w:t>
      </w:r>
      <w:r w:rsidR="000A04D0" w:rsidRPr="00C93C35">
        <w:t xml:space="preserve">GLaWAC are also </w:t>
      </w:r>
      <w:r w:rsidR="00C93C35">
        <w:t>members of</w:t>
      </w:r>
      <w:r w:rsidR="000A04D0" w:rsidRPr="00C93C35">
        <w:t xml:space="preserve"> the </w:t>
      </w:r>
      <w:r w:rsidR="00DF5443">
        <w:t xml:space="preserve">Yallourn </w:t>
      </w:r>
      <w:r w:rsidR="000A04D0" w:rsidRPr="00C93C35">
        <w:t xml:space="preserve">ERC </w:t>
      </w:r>
      <w:r w:rsidR="00462A3B">
        <w:t xml:space="preserve">which provides another forum for providing advice and </w:t>
      </w:r>
      <w:r w:rsidR="005E6EF5">
        <w:t>feedback</w:t>
      </w:r>
      <w:r w:rsidR="00462A3B">
        <w:t xml:space="preserve"> </w:t>
      </w:r>
      <w:r w:rsidR="000A04D0" w:rsidRPr="00C93C35">
        <w:t>(</w:t>
      </w:r>
      <w:r w:rsidR="0078124C" w:rsidRPr="0078124C">
        <w:rPr>
          <w:i/>
          <w:iCs/>
        </w:rPr>
        <w:t>S</w:t>
      </w:r>
      <w:r w:rsidR="000A04D0" w:rsidRPr="0078124C">
        <w:rPr>
          <w:i/>
          <w:iCs/>
        </w:rPr>
        <w:t xml:space="preserve">ection </w:t>
      </w:r>
      <w:r w:rsidR="002D5B7F" w:rsidRPr="0078124C">
        <w:rPr>
          <w:i/>
        </w:rPr>
        <w:fldChar w:fldCharType="begin"/>
      </w:r>
      <w:r w:rsidR="002D5B7F" w:rsidRPr="00C93C35">
        <w:instrText xml:space="preserve"> REF _Ref196907495 \r \h </w:instrText>
      </w:r>
      <w:r w:rsidR="00077D87" w:rsidRPr="00C93C35">
        <w:instrText xml:space="preserve"> \* MERGEFORMAT </w:instrText>
      </w:r>
      <w:r w:rsidR="002D5B7F" w:rsidRPr="0078124C">
        <w:rPr>
          <w:i/>
        </w:rPr>
      </w:r>
      <w:r w:rsidR="002D5B7F" w:rsidRPr="0078124C">
        <w:rPr>
          <w:i/>
        </w:rPr>
        <w:fldChar w:fldCharType="separate"/>
      </w:r>
      <w:r w:rsidR="00D35BC0" w:rsidRPr="00D35BC0">
        <w:rPr>
          <w:i/>
        </w:rPr>
        <w:t>10.3.2</w:t>
      </w:r>
      <w:r w:rsidR="002D5B7F" w:rsidRPr="0078124C">
        <w:rPr>
          <w:i/>
        </w:rPr>
        <w:fldChar w:fldCharType="end"/>
      </w:r>
      <w:r w:rsidR="002D5B7F" w:rsidRPr="00C93C35">
        <w:t>).</w:t>
      </w:r>
      <w:r w:rsidR="002D5B7F">
        <w:t xml:space="preserve"> </w:t>
      </w:r>
    </w:p>
    <w:p w14:paraId="6DEF0360" w14:textId="474BFF84" w:rsidR="0023785A" w:rsidRDefault="00952F6A" w:rsidP="001976AF">
      <w:pPr>
        <w:jc w:val="both"/>
      </w:pPr>
      <w:r w:rsidRPr="006027F3">
        <w:t xml:space="preserve">Whilst </w:t>
      </w:r>
      <w:r w:rsidR="00F71203" w:rsidRPr="006027F3">
        <w:t>there</w:t>
      </w:r>
      <w:r w:rsidRPr="006027F3">
        <w:t xml:space="preserve"> are regulatory </w:t>
      </w:r>
      <w:r w:rsidR="00AE7519">
        <w:t>requirements</w:t>
      </w:r>
      <w:r w:rsidRPr="006027F3">
        <w:t xml:space="preserve"> for engagement with GLaWAC, EAY </w:t>
      </w:r>
      <w:r w:rsidR="00A633D7" w:rsidRPr="006027F3">
        <w:t xml:space="preserve">is committed to building genuine and long-term connections with Traditional </w:t>
      </w:r>
      <w:r w:rsidR="001030D3">
        <w:t>O</w:t>
      </w:r>
      <w:r w:rsidR="00A633D7" w:rsidRPr="006027F3">
        <w:t>wners</w:t>
      </w:r>
      <w:r w:rsidR="00F2187C">
        <w:t xml:space="preserve"> that go</w:t>
      </w:r>
      <w:r w:rsidR="00C226B8">
        <w:t xml:space="preserve"> beyond those legal obligations</w:t>
      </w:r>
      <w:r w:rsidR="00F71203" w:rsidRPr="006027F3">
        <w:t xml:space="preserve">. </w:t>
      </w:r>
    </w:p>
    <w:p w14:paraId="76C4FDF1" w14:textId="52D171A6" w:rsidR="00284AF8" w:rsidRPr="00C10091" w:rsidRDefault="00994082" w:rsidP="005A1084">
      <w:pPr>
        <w:jc w:val="both"/>
      </w:pPr>
      <w:r>
        <w:t xml:space="preserve">EAY </w:t>
      </w:r>
      <w:r w:rsidR="00D44AB9">
        <w:t>will continue to engage with GLaWAC</w:t>
      </w:r>
      <w:r>
        <w:t xml:space="preserve"> to understand the aspirations of </w:t>
      </w:r>
      <w:r w:rsidR="00D44AB9">
        <w:t>Traditional Owners</w:t>
      </w:r>
      <w:r>
        <w:t xml:space="preserve"> and provid</w:t>
      </w:r>
      <w:r w:rsidR="006F246E">
        <w:t xml:space="preserve">e opportunities for meaningful collaboration that supports those aspirations. </w:t>
      </w:r>
      <w:r w:rsidR="009C74E7" w:rsidRPr="009C74E7">
        <w:rPr>
          <w:rFonts w:cs="Calibri"/>
          <w:color w:val="000000"/>
          <w:lang w:eastAsia="en-AU"/>
        </w:rPr>
        <w:t>EAY will continue to engage with GLaWAC through the 'Pathways to Partnership' process on how to restore cultural values through the integration of traditional knowledge into the rehabilitation works program as well as into other facets of the project.</w:t>
      </w:r>
      <w:r w:rsidR="000F6A6F">
        <w:fldChar w:fldCharType="begin"/>
      </w:r>
      <w:r w:rsidR="000F6A6F">
        <w:instrText xml:space="preserve"> ADDIN EN.CITE &lt;EndNote&gt;&lt;Cite&gt;&lt;Author&gt;GLaWAC&lt;/Author&gt;&lt;Year&gt;2024&lt;/Year&gt;&lt;RecNum&gt;25&lt;/RecNum&gt;&lt;DisplayText&gt;(GLaWAC 2024)&lt;/DisplayText&gt;&lt;record&gt;&lt;rec-number&gt;25&lt;/rec-number&gt;&lt;foreign-keys&gt;&lt;key app="EN" db-id="spaff0s0osz0sqe0t5a55fezradpx9psfrzt" timestamp="1745976300" guid="e1a38783-ddfd-4f17-b595-36d986d2e30e"&gt;25&lt;/key&gt;&lt;/foreign-keys&gt;&lt;ref-type name="Report"&gt;27&lt;/ref-type&gt;&lt;contributors&gt;&lt;authors&gt;&lt;author&gt;GLaWAC&lt;/author&gt;&lt;/authors&gt;&lt;secondary-authors&gt;&lt;author&gt;Gunaikurnai Land and Waters Aboriginal Corporation,&lt;/author&gt;&lt;/secondary-authors&gt;&lt;/contributors&gt;&lt;titles&gt;&lt;title&gt;Pathways to Partnerships: Gunaikurnai and Major Projects&lt;/title&gt;&lt;/titles&gt;&lt;number&gt;A2429025&lt;/number&gt;&lt;dates&gt;&lt;year&gt;2024&lt;/year&gt;&lt;/dates&gt;&lt;pub-location&gt;https://gunaikurnai.org/our-news/publications/&lt;/pub-location&gt;&lt;urls&gt;&lt;related-urls&gt;&lt;url&gt;https://gunaikurnai.org/wp-content/uploads/2024/09/GLaWAC-Pathways-to-Partnership-WEB.pdf&lt;/url&gt;&lt;/related-urls&gt;&lt;/urls&gt;&lt;access-date&gt;15/09/2025&lt;/access-date&gt;&lt;/record&gt;&lt;/Cite&gt;&lt;/EndNote&gt;</w:instrText>
      </w:r>
      <w:r w:rsidR="000F6A6F">
        <w:fldChar w:fldCharType="separate"/>
      </w:r>
      <w:r w:rsidR="000F6A6F">
        <w:rPr>
          <w:noProof/>
        </w:rPr>
        <w:t>(GLaWAC 2024)</w:t>
      </w:r>
      <w:r w:rsidR="000F6A6F">
        <w:fldChar w:fldCharType="end"/>
      </w:r>
      <w:r w:rsidR="005141F8" w:rsidRPr="005141F8">
        <w:t>.</w:t>
      </w:r>
    </w:p>
    <w:p w14:paraId="66D2C787" w14:textId="57BCCF67" w:rsidR="00CF5544" w:rsidRPr="00481CE3" w:rsidRDefault="00CF5544" w:rsidP="00BC5F1A">
      <w:pPr>
        <w:pStyle w:val="Heading3"/>
      </w:pPr>
      <w:r w:rsidRPr="00481CE3">
        <w:t>CRC TiME</w:t>
      </w:r>
    </w:p>
    <w:p w14:paraId="43760942" w14:textId="4BF6CDE1" w:rsidR="00041172" w:rsidRDefault="00CF5544" w:rsidP="00CF5544">
      <w:pPr>
        <w:jc w:val="both"/>
      </w:pPr>
      <w:r w:rsidRPr="006F3624">
        <w:t>EA</w:t>
      </w:r>
      <w:r w:rsidR="006A7EA6">
        <w:t>Y</w:t>
      </w:r>
      <w:r w:rsidRPr="006F3624">
        <w:t xml:space="preserve"> is </w:t>
      </w:r>
      <w:r>
        <w:t xml:space="preserve">a </w:t>
      </w:r>
      <w:r w:rsidR="006A7EA6">
        <w:t>partner</w:t>
      </w:r>
      <w:r w:rsidRPr="006F3624">
        <w:t xml:space="preserve"> in the Cooperative Research Centre for Transformations in Mining Economies (CRC</w:t>
      </w:r>
      <w:r>
        <w:t xml:space="preserve"> </w:t>
      </w:r>
      <w:r w:rsidRPr="006F3624">
        <w:t>TiME)</w:t>
      </w:r>
      <w:r w:rsidR="006A7EA6">
        <w:t xml:space="preserve"> which is dedicated to researching </w:t>
      </w:r>
      <w:r w:rsidR="005F5D76">
        <w:t>what happens after mining ends to</w:t>
      </w:r>
      <w:r w:rsidR="00F81F5D">
        <w:t xml:space="preserve"> promote better outcomes</w:t>
      </w:r>
      <w:r>
        <w:t>.</w:t>
      </w:r>
      <w:r w:rsidR="00F81F5D">
        <w:t xml:space="preserve"> </w:t>
      </w:r>
      <w:r w:rsidR="00025C21">
        <w:t>Annual funding and in-kind hours are allo</w:t>
      </w:r>
      <w:r w:rsidR="00C33D4F">
        <w:t>cat</w:t>
      </w:r>
      <w:r w:rsidR="00025C21">
        <w:t xml:space="preserve">ed to various projects including the </w:t>
      </w:r>
      <w:r w:rsidR="00AF0E55" w:rsidRPr="00AF0E55">
        <w:rPr>
          <w:i/>
          <w:iCs/>
        </w:rPr>
        <w:t>Collaborative</w:t>
      </w:r>
      <w:r w:rsidR="00025C21" w:rsidRPr="00AF0E55">
        <w:rPr>
          <w:i/>
        </w:rPr>
        <w:t xml:space="preserve"> planning </w:t>
      </w:r>
      <w:r w:rsidR="00AF0E55" w:rsidRPr="00AF0E55">
        <w:rPr>
          <w:i/>
          <w:iCs/>
        </w:rPr>
        <w:t>for post-mining development in Latrobe Valley</w:t>
      </w:r>
      <w:r w:rsidR="00AF0E55">
        <w:t xml:space="preserve"> (Project 1.7)</w:t>
      </w:r>
      <w:r w:rsidR="00025C21">
        <w:t xml:space="preserve"> which </w:t>
      </w:r>
      <w:r w:rsidR="00FB7797">
        <w:t>has</w:t>
      </w:r>
      <w:r w:rsidR="00025C21">
        <w:t xml:space="preserve"> a community engagement element. </w:t>
      </w:r>
      <w:r w:rsidR="00031872">
        <w:t>This project aim</w:t>
      </w:r>
      <w:r w:rsidR="00F660E1">
        <w:t>s</w:t>
      </w:r>
      <w:r w:rsidR="00031872">
        <w:t xml:space="preserve"> to create a shared vision for the future land use of mine land in Latrobe Val</w:t>
      </w:r>
      <w:r w:rsidR="0045646A">
        <w:t xml:space="preserve">ley by promoting </w:t>
      </w:r>
      <w:r w:rsidR="00B46541">
        <w:t>collaboration</w:t>
      </w:r>
      <w:r w:rsidR="0045646A">
        <w:t xml:space="preserve"> between industry, state and local government, indigenous, and community organisation. </w:t>
      </w:r>
    </w:p>
    <w:p w14:paraId="6FF39ADB" w14:textId="004E4C20" w:rsidR="005F5D76" w:rsidRDefault="00FB0517" w:rsidP="00CF5544">
      <w:pPr>
        <w:jc w:val="both"/>
      </w:pPr>
      <w:r>
        <w:t xml:space="preserve">Stage 1 of the project </w:t>
      </w:r>
      <w:r w:rsidR="00EE0F8E">
        <w:t>include</w:t>
      </w:r>
      <w:r w:rsidR="00424DE5">
        <w:t>d</w:t>
      </w:r>
      <w:r>
        <w:t xml:space="preserve"> </w:t>
      </w:r>
      <w:r w:rsidR="00EE0F8E">
        <w:t>the development of “</w:t>
      </w:r>
      <w:r>
        <w:t xml:space="preserve">a </w:t>
      </w:r>
      <w:r w:rsidR="00FA7516">
        <w:t>robust</w:t>
      </w:r>
      <w:r w:rsidR="00EE0F8E">
        <w:t xml:space="preserve"> framework to support deliberation</w:t>
      </w:r>
      <w:r>
        <w:t xml:space="preserve"> for </w:t>
      </w:r>
      <w:r w:rsidR="00EE0F8E">
        <w:t xml:space="preserve">future land use planning” </w:t>
      </w:r>
      <w:r w:rsidR="00424DE5">
        <w:t xml:space="preserve">and preliminary post-mining land use scenarios </w:t>
      </w:r>
      <w:r w:rsidR="009F7149">
        <w:t xml:space="preserve">to take into Stage 2 </w:t>
      </w:r>
      <w:r w:rsidR="00666209">
        <w:fldChar w:fldCharType="begin"/>
      </w:r>
      <w:r w:rsidR="001B655D">
        <w:instrText xml:space="preserve"> ADDIN EN.CITE &lt;EndNote&gt;&lt;Cite&gt;&lt;Author&gt;Foran&lt;/Author&gt;&lt;Year&gt;2024&lt;/Year&gt;&lt;RecNum&gt;22&lt;/RecNum&gt;&lt;DisplayText&gt;(Foran et al. 2024)&lt;/DisplayText&gt;&lt;record&gt;&lt;rec-number&gt;22&lt;/rec-number&gt;&lt;foreign-keys&gt;&lt;key app="EN" db-id="spaff0s0osz0sqe0t5a55fezradpx9psfrzt" timestamp="1745903050" guid="f0be104e-5725-4f3b-99dd-321c8e18e561"&gt;22&lt;/key&gt;&lt;/foreign-keys&gt;&lt;ref-type name="Report"&gt;27&lt;/ref-type&gt;&lt;contributors&gt;&lt;authors&gt;&lt;author&gt;Foran, T&lt;/author&gt;&lt;author&gt;Reeves, J&lt;/author&gt;&lt;author&gt;Haque, K&lt;/author&gt;&lt;/authors&gt;&lt;secondary-authors&gt;&lt;author&gt;CRC TiME,&lt;/author&gt;&lt;/secondary-authors&gt;&lt;/contributors&gt;&lt;titles&gt;&lt;title&gt;Collaborative planning for people navigating mine land transition: progress in Australia’s Latrobe Valley.&lt;/title&gt;&lt;/titles&gt;&lt;number&gt;A2331159&lt;/number&gt;&lt;dates&gt;&lt;year&gt;2024&lt;/year&gt;&lt;/dates&gt;&lt;pub-location&gt;https://crctime.com.au/macwp/wp-content/uploads/2024/06/Project-1.7-Stage-1_Final-Report_approved.pdf&lt;/pub-location&gt;&lt;isbn&gt;ISBN 978-1-922704-31-3&lt;/isbn&gt;&lt;urls&gt;&lt;related-urls&gt;&lt;url&gt;https://crctime.com.au/research/projects/project-1-7/&lt;/url&gt;&lt;/related-urls&gt;&lt;/urls&gt;&lt;access-date&gt;29/4/2025&lt;/access-date&gt;&lt;/record&gt;&lt;/Cite&gt;&lt;/EndNote&gt;</w:instrText>
      </w:r>
      <w:r w:rsidR="00666209">
        <w:fldChar w:fldCharType="separate"/>
      </w:r>
      <w:r w:rsidR="006E021A">
        <w:rPr>
          <w:noProof/>
        </w:rPr>
        <w:t>(Foran et al. 2024)</w:t>
      </w:r>
      <w:r w:rsidR="00666209">
        <w:fldChar w:fldCharType="end"/>
      </w:r>
      <w:r w:rsidR="009F7149">
        <w:t xml:space="preserve">. </w:t>
      </w:r>
      <w:r w:rsidR="0030799D">
        <w:t xml:space="preserve">A </w:t>
      </w:r>
      <w:r w:rsidR="00E4575B">
        <w:t xml:space="preserve">further </w:t>
      </w:r>
      <w:r w:rsidR="00481CE3">
        <w:t>r</w:t>
      </w:r>
      <w:r w:rsidR="00E4575B">
        <w:t>eport was published</w:t>
      </w:r>
      <w:r w:rsidR="0030799D">
        <w:t xml:space="preserve"> to focus on the </w:t>
      </w:r>
      <w:r w:rsidR="00E4575B">
        <w:t>regional aspirations and community values</w:t>
      </w:r>
      <w:r w:rsidR="00481CE3">
        <w:t>, along with exploring the relevant planning documents for the region</w:t>
      </w:r>
      <w:r w:rsidR="00E4575B">
        <w:t xml:space="preserve"> </w:t>
      </w:r>
      <w:r w:rsidR="00666209">
        <w:fldChar w:fldCharType="begin"/>
      </w:r>
      <w:r w:rsidR="001B655D">
        <w:instrText xml:space="preserve"> ADDIN EN.CITE &lt;EndNote&gt;&lt;Cite&gt;&lt;Author&gt;Haque&lt;/Author&gt;&lt;Year&gt;2024&lt;/Year&gt;&lt;RecNum&gt;23&lt;/RecNum&gt;&lt;DisplayText&gt;(Haque et al. 2024)&lt;/DisplayText&gt;&lt;record&gt;&lt;rec-number&gt;23&lt;/rec-number&gt;&lt;foreign-keys&gt;&lt;key app="EN" db-id="spaff0s0osz0sqe0t5a55fezradpx9psfrzt" timestamp="1745903218" guid="6c01b33a-186b-4c00-8934-c818e0303a70"&gt;23&lt;/key&gt;&lt;/foreign-keys&gt;&lt;ref-type name="Report"&gt;27&lt;/ref-type&gt;&lt;contributors&gt;&lt;authors&gt;&lt;author&gt;Haque, K&lt;/author&gt;&lt;author&gt;Reeves, J&lt;/author&gt;&lt;author&gt;Foran, T&lt;/author&gt;&lt;/authors&gt;&lt;secondary-authors&gt;&lt;author&gt;CRC TiME,&lt;/author&gt;&lt;/secondary-authors&gt;&lt;/contributors&gt;&lt;titles&gt;&lt;title&gt;Regional development aspirations for the Latrobe Valley and Gippsland: Setting the context for post mine land use planning.&lt;/title&gt;&lt;/titles&gt;&lt;number&gt;A2331149&lt;/number&gt;&lt;dates&gt;&lt;year&gt;2024&lt;/year&gt;&lt;/dates&gt;&lt;pub-location&gt;https://crctime.com.au/macwp/wp-content/uploads/2024/06/Project-1.7-Stage-1_Reg-Dev-Report_approved.pdf&lt;/pub-location&gt;&lt;isbn&gt;ISBN 978-1-922704-32-0&lt;/isbn&gt;&lt;urls&gt;&lt;related-urls&gt;&lt;url&gt;https://crctime.com.au/research/projects/project-1-7/&lt;/url&gt;&lt;/related-urls&gt;&lt;/urls&gt;&lt;access-date&gt;29/4/2025&lt;/access-date&gt;&lt;/record&gt;&lt;/Cite&gt;&lt;/EndNote&gt;</w:instrText>
      </w:r>
      <w:r w:rsidR="00666209">
        <w:fldChar w:fldCharType="separate"/>
      </w:r>
      <w:r w:rsidR="006E021A">
        <w:rPr>
          <w:noProof/>
        </w:rPr>
        <w:t>(Haque et al. 2024)</w:t>
      </w:r>
      <w:r w:rsidR="00666209">
        <w:fldChar w:fldCharType="end"/>
      </w:r>
      <w:r w:rsidR="00481CE3">
        <w:t xml:space="preserve">. </w:t>
      </w:r>
      <w:r w:rsidR="00041172">
        <w:t>This stage of the project included workshops with various stakeholders</w:t>
      </w:r>
      <w:r w:rsidR="0011136C">
        <w:t xml:space="preserve"> and explored the rehabilitation plans of the three Latrobe Valley coal mines. </w:t>
      </w:r>
    </w:p>
    <w:p w14:paraId="41632EAB" w14:textId="650ADE4F" w:rsidR="00296E04" w:rsidRDefault="00296E04" w:rsidP="00CF5544">
      <w:pPr>
        <w:jc w:val="both"/>
      </w:pPr>
      <w:r>
        <w:t xml:space="preserve">Stage 2 </w:t>
      </w:r>
      <w:r w:rsidR="00431240">
        <w:t xml:space="preserve">of the project </w:t>
      </w:r>
      <w:r w:rsidR="00E22DBC">
        <w:t>present</w:t>
      </w:r>
      <w:r w:rsidR="00632216">
        <w:t>ed</w:t>
      </w:r>
      <w:r w:rsidR="00E22DBC">
        <w:t xml:space="preserve"> the land use options to the public </w:t>
      </w:r>
      <w:r w:rsidR="004F01F1">
        <w:t>via three forums: community panel, Indigenous reference group and a youth panel</w:t>
      </w:r>
      <w:r w:rsidR="00EE1D56">
        <w:t xml:space="preserve">. </w:t>
      </w:r>
      <w:r w:rsidR="00E22DBC">
        <w:t xml:space="preserve"> </w:t>
      </w:r>
      <w:r w:rsidR="004F06EE">
        <w:t xml:space="preserve">The project </w:t>
      </w:r>
      <w:r w:rsidR="000F7D76">
        <w:t xml:space="preserve">report provides a summary of the </w:t>
      </w:r>
      <w:r w:rsidR="005574BD">
        <w:t>aspirations of the</w:t>
      </w:r>
      <w:r w:rsidR="004C6D3A">
        <w:t xml:space="preserve"> community which the Latrobe Valley mine licensees, future landholders, managers and developers can consider </w:t>
      </w:r>
      <w:r w:rsidR="00CA55A5">
        <w:t xml:space="preserve">when developing the lands </w:t>
      </w:r>
      <w:r w:rsidR="00B9564E">
        <w:fldChar w:fldCharType="begin"/>
      </w:r>
      <w:r w:rsidR="00B9564E">
        <w:instrText xml:space="preserve"> ADDIN EN.CITE &lt;EndNote&gt;&lt;Cite&gt;&lt;Author&gt;Reeves&lt;/Author&gt;&lt;Year&gt;2025&lt;/Year&gt;&lt;RecNum&gt;120&lt;/RecNum&gt;&lt;DisplayText&gt;(Reeves et al. 2025)&lt;/DisplayText&gt;&lt;record&gt;&lt;rec-number&gt;120&lt;/rec-number&gt;&lt;foreign-keys&gt;&lt;key app="EN" db-id="spaff0s0osz0sqe0t5a55fezradpx9psfrzt" timestamp="1757900717" guid="9992bb62-ddf2-4353-99a9-053e0b468b80"&gt;120&lt;/key&gt;&lt;/foreign-keys&gt;&lt;ref-type name="Report"&gt;27&lt;/ref-type&gt;&lt;contributors&gt;&lt;authors&gt;&lt;author&gt;Reeves, J&lt;/author&gt;&lt;author&gt;Foran, T&lt;/author&gt;&lt;author&gt;Haque, K&lt;/author&gt;&lt;author&gt;Lee, E&lt;/author&gt;&lt;author&gt;Bush, K&lt;/author&gt;&lt;author&gt;Laing, D&lt;/author&gt;&lt;/authors&gt;&lt;secondary-authors&gt;&lt;author&gt;CRC TiME,&lt;/author&gt;&lt;/secondary-authors&gt;&lt;/contributors&gt;&lt;titles&gt;&lt;title&gt;An emerging vision for post-mining land use: A synthesis of three community deliberations in Australia’s Latrobe Valley&lt;/title&gt;&lt;/titles&gt;&lt;number&gt;A2429163&lt;/number&gt;&lt;dates&gt;&lt;year&gt;2025&lt;/year&gt;&lt;/dates&gt;&lt;pub-location&gt;https://crctime.com.au/crcwp/wp-content/uploads/2025/08/Synthesis-report-Project-1.7.2-An-emerging-vision-for-post-mining-land-use.pdf&lt;/pub-location&gt;&lt;isbn&gt;ISBN 978-1-922704-44-3&lt;/isbn&gt;&lt;urls&gt;&lt;related-urls&gt;&lt;url&gt;https://crctime.com.au/project/project-1-7-2-collaborative-planning-for-post-mining-development-in-latrobe-valley/&lt;/url&gt;&lt;/related-urls&gt;&lt;/urls&gt;&lt;access-date&gt;15/09/2025&lt;/access-date&gt;&lt;/record&gt;&lt;/Cite&gt;&lt;/EndNote&gt;</w:instrText>
      </w:r>
      <w:r w:rsidR="00B9564E">
        <w:fldChar w:fldCharType="separate"/>
      </w:r>
      <w:r w:rsidR="00B9564E">
        <w:rPr>
          <w:noProof/>
        </w:rPr>
        <w:t>(Reeves et al. 2025)</w:t>
      </w:r>
      <w:r w:rsidR="00B9564E">
        <w:fldChar w:fldCharType="end"/>
      </w:r>
      <w:r w:rsidR="00CA55A5">
        <w:t>.</w:t>
      </w:r>
      <w:r w:rsidR="005574BD">
        <w:t xml:space="preserve"> </w:t>
      </w:r>
      <w:r w:rsidR="00EE1D56">
        <w:t>Of note for stakeholder engagement are the</w:t>
      </w:r>
      <w:r w:rsidR="00D700E8">
        <w:t xml:space="preserve"> two</w:t>
      </w:r>
      <w:r w:rsidR="0040560D">
        <w:t xml:space="preserve"> </w:t>
      </w:r>
      <w:r w:rsidR="0040560D" w:rsidRPr="0040560D">
        <w:t>sets of</w:t>
      </w:r>
      <w:r w:rsidR="00EE1D56" w:rsidRPr="0040560D">
        <w:t xml:space="preserve"> tours conducted</w:t>
      </w:r>
      <w:r w:rsidR="00EE1D56">
        <w:t xml:space="preserve"> at Yallourn during this project</w:t>
      </w:r>
      <w:r w:rsidR="0040560D">
        <w:t>. The first set</w:t>
      </w:r>
      <w:r w:rsidR="00D700E8">
        <w:t xml:space="preserve"> </w:t>
      </w:r>
      <w:r w:rsidR="00A445BB">
        <w:t xml:space="preserve">was </w:t>
      </w:r>
      <w:r w:rsidR="00B0541F">
        <w:t xml:space="preserve">for the </w:t>
      </w:r>
      <w:r w:rsidR="00A445BB">
        <w:t>community panel, the other set was</w:t>
      </w:r>
      <w:r w:rsidR="00D700E8">
        <w:t xml:space="preserve"> specific to those who identify as Gunaikurnai, or </w:t>
      </w:r>
      <w:r w:rsidR="00F231CD">
        <w:t>as an</w:t>
      </w:r>
      <w:r w:rsidR="00D700E8">
        <w:t xml:space="preserve"> Indigenous person who has connection with the Latrobe Valley</w:t>
      </w:r>
      <w:r w:rsidR="00EE1D56">
        <w:t xml:space="preserve">.   </w:t>
      </w:r>
    </w:p>
    <w:p w14:paraId="7F4E503D" w14:textId="2CDED810" w:rsidR="005F5D76" w:rsidRDefault="00025C21" w:rsidP="00CF5544">
      <w:pPr>
        <w:jc w:val="both"/>
      </w:pPr>
      <w:r>
        <w:t xml:space="preserve">EAY also hosted a site tour as part of the CRC TiME </w:t>
      </w:r>
      <w:r w:rsidR="005F5D76">
        <w:t>Annual Forum</w:t>
      </w:r>
      <w:r>
        <w:t xml:space="preserve"> in </w:t>
      </w:r>
      <w:r w:rsidR="00A525F7">
        <w:t xml:space="preserve">November </w:t>
      </w:r>
      <w:r>
        <w:t>202</w:t>
      </w:r>
      <w:r w:rsidR="004716F7">
        <w:t xml:space="preserve">3. </w:t>
      </w:r>
      <w:r w:rsidR="00796E54">
        <w:t xml:space="preserve">The tour was attended by 72 delegates and included commentary on the history, current operations and rehabilitation plans for the site. </w:t>
      </w:r>
    </w:p>
    <w:p w14:paraId="01734886" w14:textId="5DB45A38" w:rsidR="00D55C3F" w:rsidRPr="00D55C3F" w:rsidRDefault="00885966" w:rsidP="00BC5F1A">
      <w:pPr>
        <w:pStyle w:val="Heading3"/>
      </w:pPr>
      <w:r>
        <w:t xml:space="preserve">Government, </w:t>
      </w:r>
      <w:r w:rsidR="006E6F37">
        <w:t xml:space="preserve">Authorities, </w:t>
      </w:r>
      <w:r w:rsidR="00B177FC">
        <w:t xml:space="preserve">and </w:t>
      </w:r>
      <w:r w:rsidR="006645D5">
        <w:t>other groups</w:t>
      </w:r>
      <w:r w:rsidR="00D55C3F" w:rsidRPr="00D55C3F">
        <w:t xml:space="preserve"> </w:t>
      </w:r>
    </w:p>
    <w:p w14:paraId="3EB1F194" w14:textId="3B73F5BD" w:rsidR="00D55C3F" w:rsidRPr="00077D87" w:rsidRDefault="00D55C3F" w:rsidP="00D55C3F">
      <w:pPr>
        <w:jc w:val="both"/>
      </w:pPr>
      <w:r w:rsidRPr="00077D87">
        <w:t xml:space="preserve">EAY have </w:t>
      </w:r>
      <w:r w:rsidR="00C6037B" w:rsidRPr="000255F0">
        <w:t>undertaken preliminary discussions regarding our</w:t>
      </w:r>
      <w:r w:rsidR="00C6037B">
        <w:t xml:space="preserve"> </w:t>
      </w:r>
      <w:r w:rsidRPr="00077D87">
        <w:t>rehabilitation plans via meetings and/or site visits with various stakeholders including:</w:t>
      </w:r>
    </w:p>
    <w:p w14:paraId="4B8D9DBF" w14:textId="0C07300A" w:rsidR="00D55C3F" w:rsidRPr="00FA5EBF" w:rsidRDefault="00D55C3F" w:rsidP="00ED69BB">
      <w:pPr>
        <w:pStyle w:val="ListParagraph"/>
        <w:numPr>
          <w:ilvl w:val="0"/>
          <w:numId w:val="175"/>
        </w:numPr>
        <w:jc w:val="both"/>
      </w:pPr>
      <w:r w:rsidRPr="00FA5EBF">
        <w:t>Mine Land Rehabilitation Authority</w:t>
      </w:r>
      <w:r>
        <w:t xml:space="preserve"> (refer section </w:t>
      </w:r>
      <w:r>
        <w:fldChar w:fldCharType="begin"/>
      </w:r>
      <w:r>
        <w:instrText xml:space="preserve"> REF _Ref196899627 \r \h </w:instrText>
      </w:r>
      <w:r>
        <w:fldChar w:fldCharType="separate"/>
      </w:r>
      <w:r w:rsidR="00D35BC0">
        <w:t>10.3.3</w:t>
      </w:r>
      <w:r>
        <w:fldChar w:fldCharType="end"/>
      </w:r>
      <w:r>
        <w:t>)</w:t>
      </w:r>
    </w:p>
    <w:p w14:paraId="12E98BAB" w14:textId="77777777" w:rsidR="00D55C3F" w:rsidRPr="00CC552F" w:rsidRDefault="00D55C3F" w:rsidP="00ED69BB">
      <w:pPr>
        <w:pStyle w:val="ListParagraph"/>
        <w:numPr>
          <w:ilvl w:val="0"/>
          <w:numId w:val="175"/>
        </w:numPr>
        <w:jc w:val="both"/>
      </w:pPr>
      <w:r w:rsidRPr="00FA5EBF">
        <w:t>Latrobe City Council</w:t>
      </w:r>
    </w:p>
    <w:p w14:paraId="249FEC73" w14:textId="77777777" w:rsidR="00D55C3F" w:rsidRPr="000442C7" w:rsidRDefault="00D55C3F" w:rsidP="00ED69BB">
      <w:pPr>
        <w:pStyle w:val="ListParagraph"/>
        <w:numPr>
          <w:ilvl w:val="0"/>
          <w:numId w:val="175"/>
        </w:numPr>
        <w:jc w:val="both"/>
      </w:pPr>
      <w:r w:rsidRPr="000442C7">
        <w:t>Department of Transport and Planning</w:t>
      </w:r>
    </w:p>
    <w:p w14:paraId="263EBCA3" w14:textId="77777777" w:rsidR="00D55C3F" w:rsidRPr="00E96D0B" w:rsidRDefault="00D55C3F" w:rsidP="00ED69BB">
      <w:pPr>
        <w:pStyle w:val="ListParagraph"/>
        <w:numPr>
          <w:ilvl w:val="0"/>
          <w:numId w:val="175"/>
        </w:numPr>
        <w:jc w:val="both"/>
      </w:pPr>
      <w:r w:rsidRPr="00E96D0B">
        <w:t>Department of Energy, Environment and Climate Action</w:t>
      </w:r>
    </w:p>
    <w:p w14:paraId="4FD79048" w14:textId="77777777" w:rsidR="00D55C3F" w:rsidRPr="00E96D0B" w:rsidRDefault="00D55C3F" w:rsidP="00ED69BB">
      <w:pPr>
        <w:pStyle w:val="ListParagraph"/>
        <w:numPr>
          <w:ilvl w:val="1"/>
          <w:numId w:val="175"/>
        </w:numPr>
        <w:jc w:val="both"/>
      </w:pPr>
      <w:r w:rsidRPr="00E96D0B">
        <w:t>Earth Resources Regulator</w:t>
      </w:r>
      <w:r>
        <w:t xml:space="preserve"> (ERR)</w:t>
      </w:r>
    </w:p>
    <w:p w14:paraId="1BC6F68C" w14:textId="3AA01AFB" w:rsidR="00D55C3F" w:rsidRPr="005A33B4" w:rsidRDefault="00D55C3F" w:rsidP="00ED69BB">
      <w:pPr>
        <w:pStyle w:val="ListParagraph"/>
        <w:numPr>
          <w:ilvl w:val="1"/>
          <w:numId w:val="175"/>
        </w:numPr>
        <w:jc w:val="both"/>
      </w:pPr>
      <w:r w:rsidRPr="005A33B4">
        <w:t>Latrobe Valley Regional Rehabilitation Strategy (LVRRS)</w:t>
      </w:r>
    </w:p>
    <w:p w14:paraId="3AED0AEA" w14:textId="77777777" w:rsidR="00D55C3F" w:rsidRPr="00E96D0B" w:rsidRDefault="00D55C3F" w:rsidP="00ED69BB">
      <w:pPr>
        <w:pStyle w:val="ListParagraph"/>
        <w:numPr>
          <w:ilvl w:val="1"/>
          <w:numId w:val="175"/>
        </w:numPr>
        <w:jc w:val="both"/>
      </w:pPr>
      <w:r w:rsidRPr="00E96D0B">
        <w:t xml:space="preserve">Resources Victoria Approvals Coordination </w:t>
      </w:r>
      <w:r>
        <w:t>(RVAC)</w:t>
      </w:r>
    </w:p>
    <w:p w14:paraId="32C8735F" w14:textId="77777777" w:rsidR="00D55C3F" w:rsidRDefault="00D55C3F" w:rsidP="00ED69BB">
      <w:pPr>
        <w:pStyle w:val="ListParagraph"/>
        <w:numPr>
          <w:ilvl w:val="0"/>
          <w:numId w:val="175"/>
        </w:numPr>
        <w:jc w:val="both"/>
      </w:pPr>
      <w:r w:rsidRPr="00967918">
        <w:t xml:space="preserve">West Gippsland Catchment Management Authority </w:t>
      </w:r>
      <w:r>
        <w:t>(WGCMA)</w:t>
      </w:r>
    </w:p>
    <w:p w14:paraId="4EFEDE79" w14:textId="4C1297FB" w:rsidR="00D55C3F" w:rsidRPr="00177FA6" w:rsidRDefault="0025482D" w:rsidP="00ED69BB">
      <w:pPr>
        <w:pStyle w:val="ListParagraph"/>
        <w:numPr>
          <w:ilvl w:val="0"/>
          <w:numId w:val="175"/>
        </w:numPr>
        <w:jc w:val="both"/>
      </w:pPr>
      <w:r w:rsidRPr="00177FA6">
        <w:t>Independent</w:t>
      </w:r>
      <w:r w:rsidR="00177FA6" w:rsidRPr="00177FA6">
        <w:t xml:space="preserve"> Expert Scientific Committee (IESC)</w:t>
      </w:r>
    </w:p>
    <w:p w14:paraId="18CFAE75" w14:textId="2E056238" w:rsidR="00177FA6" w:rsidRPr="00177FA6" w:rsidRDefault="00177FA6" w:rsidP="00ED69BB">
      <w:pPr>
        <w:pStyle w:val="ListParagraph"/>
        <w:numPr>
          <w:ilvl w:val="0"/>
          <w:numId w:val="175"/>
        </w:numPr>
        <w:jc w:val="both"/>
      </w:pPr>
      <w:r w:rsidRPr="00177FA6">
        <w:t xml:space="preserve">Office of Water Science </w:t>
      </w:r>
    </w:p>
    <w:p w14:paraId="22A9B56E" w14:textId="77777777" w:rsidR="00D55C3F" w:rsidRDefault="00D55C3F" w:rsidP="00ED69BB">
      <w:pPr>
        <w:pStyle w:val="ListParagraph"/>
        <w:numPr>
          <w:ilvl w:val="0"/>
          <w:numId w:val="175"/>
        </w:numPr>
        <w:jc w:val="both"/>
      </w:pPr>
      <w:r w:rsidRPr="00C37306">
        <w:t>Gippsland Water</w:t>
      </w:r>
    </w:p>
    <w:p w14:paraId="63A1FEE5" w14:textId="77777777" w:rsidR="00D55C3F" w:rsidRPr="00EC52A2" w:rsidRDefault="00D55C3F" w:rsidP="00ED69BB">
      <w:pPr>
        <w:pStyle w:val="ListParagraph"/>
        <w:numPr>
          <w:ilvl w:val="0"/>
          <w:numId w:val="175"/>
        </w:numPr>
        <w:jc w:val="both"/>
      </w:pPr>
      <w:r w:rsidRPr="00C37306">
        <w:t>AusNet</w:t>
      </w:r>
    </w:p>
    <w:p w14:paraId="2253AAE4" w14:textId="385067FE" w:rsidR="00177FA6" w:rsidRPr="00EC52A2" w:rsidRDefault="00177FA6" w:rsidP="00ED69BB">
      <w:pPr>
        <w:pStyle w:val="ListParagraph"/>
        <w:numPr>
          <w:ilvl w:val="0"/>
          <w:numId w:val="175"/>
        </w:numPr>
        <w:jc w:val="both"/>
      </w:pPr>
      <w:r>
        <w:t>Aboriginal Education Cent</w:t>
      </w:r>
      <w:r w:rsidR="00296D66">
        <w:t>re</w:t>
      </w:r>
    </w:p>
    <w:p w14:paraId="54D3CE5A" w14:textId="449A7218" w:rsidR="00296D66" w:rsidRDefault="00296D66" w:rsidP="00ED69BB">
      <w:pPr>
        <w:pStyle w:val="ListParagraph"/>
        <w:numPr>
          <w:ilvl w:val="0"/>
          <w:numId w:val="175"/>
        </w:numPr>
        <w:jc w:val="both"/>
      </w:pPr>
      <w:r>
        <w:t>Baw Baw Latrobe Local Learning Network</w:t>
      </w:r>
    </w:p>
    <w:p w14:paraId="7475ADDD" w14:textId="25530D83" w:rsidR="00296D66" w:rsidRDefault="00296D66" w:rsidP="00ED69BB">
      <w:pPr>
        <w:pStyle w:val="ListParagraph"/>
        <w:numPr>
          <w:ilvl w:val="0"/>
          <w:numId w:val="175"/>
        </w:numPr>
        <w:jc w:val="both"/>
      </w:pPr>
      <w:r>
        <w:t>Latrobe Catchment Landcare Network</w:t>
      </w:r>
    </w:p>
    <w:p w14:paraId="18876252" w14:textId="53BBA00F" w:rsidR="00296D66" w:rsidRPr="00EC52A2" w:rsidRDefault="00296D66" w:rsidP="00ED69BB">
      <w:pPr>
        <w:pStyle w:val="ListParagraph"/>
        <w:numPr>
          <w:ilvl w:val="0"/>
          <w:numId w:val="175"/>
        </w:numPr>
        <w:jc w:val="both"/>
      </w:pPr>
      <w:r>
        <w:t>Latrobe Valley Field Naturalists</w:t>
      </w:r>
    </w:p>
    <w:p w14:paraId="58BC9166" w14:textId="0C4D3C8B" w:rsidR="00D55C3F" w:rsidRPr="00811D14" w:rsidRDefault="00D55C3F" w:rsidP="00ED69BB">
      <w:pPr>
        <w:pStyle w:val="ListParagraph"/>
        <w:numPr>
          <w:ilvl w:val="0"/>
          <w:numId w:val="175"/>
        </w:numPr>
        <w:jc w:val="both"/>
      </w:pPr>
      <w:r w:rsidRPr="00811D14">
        <w:t xml:space="preserve">Great Latrobe Park </w:t>
      </w:r>
    </w:p>
    <w:p w14:paraId="5522D9B5" w14:textId="77777777" w:rsidR="00D55C3F" w:rsidRPr="00811D14" w:rsidRDefault="00D55C3F" w:rsidP="00ED69BB">
      <w:pPr>
        <w:pStyle w:val="ListParagraph"/>
        <w:numPr>
          <w:ilvl w:val="0"/>
          <w:numId w:val="175"/>
        </w:numPr>
        <w:jc w:val="both"/>
      </w:pPr>
      <w:r w:rsidRPr="00811D14">
        <w:t>Friends of Latrobe Water (FLoW)</w:t>
      </w:r>
    </w:p>
    <w:p w14:paraId="78123DA2" w14:textId="198F85FF" w:rsidR="00D55C3F" w:rsidRDefault="00D55C3F" w:rsidP="00D55C3F">
      <w:r>
        <w:t xml:space="preserve">EAY also aims to engage with younger adults through secondary school programs such as the </w:t>
      </w:r>
      <w:r w:rsidRPr="00394AEA">
        <w:t>New Energy Technology</w:t>
      </w:r>
      <w:r>
        <w:t xml:space="preserve"> </w:t>
      </w:r>
      <w:r w:rsidRPr="00394AEA">
        <w:t>program</w:t>
      </w:r>
      <w:r>
        <w:t xml:space="preserve">, or hosting tours with schools such as </w:t>
      </w:r>
      <w:r w:rsidR="00B9739F">
        <w:t xml:space="preserve">Chairo Christian College, </w:t>
      </w:r>
      <w:r>
        <w:t xml:space="preserve">Trafalgar Secondary College and Lavalla Catholic College Traralgon. The MLRA also provides an education service to the community with a dedicated Education Officer who often assists EAY with school visits. </w:t>
      </w:r>
    </w:p>
    <w:p w14:paraId="44A4DAEB" w14:textId="32844F0C" w:rsidR="005A1084" w:rsidRDefault="00D55C3F" w:rsidP="00F72F33">
      <w:r>
        <w:t xml:space="preserve">Engagement has also occurred with </w:t>
      </w:r>
      <w:r w:rsidR="0035227B">
        <w:t xml:space="preserve">various universities including Federation University and RMIT Melbourne. </w:t>
      </w:r>
      <w:r>
        <w:t xml:space="preserve"> RMIT Melbourne Landscape Architecture students undertook a site tour of Yallourn and then designed look-out</w:t>
      </w:r>
      <w:r w:rsidR="002102C6">
        <w:t xml:space="preserve"> areas</w:t>
      </w:r>
      <w:r>
        <w:t xml:space="preserve"> that incorporated the changing landscape during transition of the site from a coal mine to a lake. </w:t>
      </w:r>
      <w:r w:rsidR="007716DC">
        <w:t xml:space="preserve"> Tours with Federation University </w:t>
      </w:r>
    </w:p>
    <w:p w14:paraId="33E4879B" w14:textId="43C069FD" w:rsidR="008C13B3" w:rsidRPr="00FB192F" w:rsidRDefault="008C13B3" w:rsidP="008E0C62">
      <w:pPr>
        <w:pStyle w:val="Heading2"/>
      </w:pPr>
      <w:bookmarkStart w:id="737" w:name="_Toc210049067"/>
      <w:r w:rsidRPr="00FB192F">
        <w:t>DMRP Exhibition Period</w:t>
      </w:r>
      <w:bookmarkEnd w:id="737"/>
      <w:r w:rsidRPr="00FB192F">
        <w:t xml:space="preserve"> </w:t>
      </w:r>
    </w:p>
    <w:p w14:paraId="3DB27003" w14:textId="7A6E051A" w:rsidR="00955483" w:rsidRDefault="005B6C3B" w:rsidP="00C573B6">
      <w:pPr>
        <w:contextualSpacing/>
        <w:rPr>
          <w:rFonts w:eastAsia="MuseoSansRounded-300" w:cs="MuseoSansRounded-300"/>
          <w:color w:val="auto"/>
        </w:rPr>
      </w:pPr>
      <w:r w:rsidRPr="00C81372">
        <w:rPr>
          <w:rFonts w:eastAsia="MuseoSansRounded-300" w:cs="MuseoSansRounded-300"/>
          <w:color w:val="auto"/>
        </w:rPr>
        <w:t>EAY held a public consultation and exhibition period between 18 June and 18 August 2025</w:t>
      </w:r>
      <w:r w:rsidR="0013474A">
        <w:rPr>
          <w:rFonts w:eastAsia="MuseoSansRounded-300" w:cs="MuseoSansRounded-300"/>
          <w:color w:val="auto"/>
        </w:rPr>
        <w:t xml:space="preserve"> to meet the regulatory requirement for a 60-day public exhibition period</w:t>
      </w:r>
      <w:r w:rsidRPr="00C81372">
        <w:rPr>
          <w:rFonts w:eastAsia="MuseoSansRounded-300" w:cs="MuseoSansRounded-300"/>
          <w:color w:val="auto"/>
        </w:rPr>
        <w:t>.</w:t>
      </w:r>
      <w:r>
        <w:rPr>
          <w:rFonts w:eastAsia="MuseoSansRounded-300" w:cs="MuseoSansRounded-300"/>
          <w:color w:val="auto"/>
        </w:rPr>
        <w:t xml:space="preserve"> </w:t>
      </w:r>
      <w:r w:rsidR="00525EC0">
        <w:rPr>
          <w:rFonts w:eastAsia="MuseoSansRounded-300" w:cs="MuseoSansRounded-300"/>
          <w:color w:val="auto"/>
        </w:rPr>
        <w:t>As per the requirements of the MRSDMIR, a notice was published seeking submissions on the plan with that notice provided to the Department Head</w:t>
      </w:r>
      <w:r w:rsidR="0091766D">
        <w:rPr>
          <w:rFonts w:eastAsia="MuseoSansRounded-300" w:cs="MuseoSansRounded-300"/>
          <w:color w:val="auto"/>
        </w:rPr>
        <w:t xml:space="preserve"> within 7 days</w:t>
      </w:r>
      <w:r w:rsidR="00525EC0">
        <w:rPr>
          <w:rFonts w:eastAsia="MuseoSansRounded-300" w:cs="MuseoSansRounded-300"/>
          <w:color w:val="auto"/>
        </w:rPr>
        <w:t xml:space="preserve">. The notice was displayed on the project website and will remain for 21 days </w:t>
      </w:r>
      <w:r w:rsidR="00955483">
        <w:rPr>
          <w:rFonts w:eastAsia="MuseoSansRounded-300" w:cs="MuseoSansRounded-300"/>
          <w:color w:val="auto"/>
        </w:rPr>
        <w:t xml:space="preserve">after the submission of the </w:t>
      </w:r>
      <w:r w:rsidR="00A1159A">
        <w:rPr>
          <w:rFonts w:eastAsia="MuseoSansRounded-300" w:cs="MuseoSansRounded-300"/>
          <w:color w:val="auto"/>
        </w:rPr>
        <w:t>DMRP</w:t>
      </w:r>
      <w:r w:rsidR="00955483">
        <w:rPr>
          <w:rFonts w:eastAsia="MuseoSansRounded-300" w:cs="MuseoSansRounded-300"/>
          <w:color w:val="auto"/>
        </w:rPr>
        <w:t xml:space="preserve">. </w:t>
      </w:r>
    </w:p>
    <w:p w14:paraId="2DF1EBFC" w14:textId="77777777" w:rsidR="00955483" w:rsidRDefault="00955483" w:rsidP="00C573B6">
      <w:pPr>
        <w:contextualSpacing/>
        <w:rPr>
          <w:rFonts w:eastAsia="MuseoSansRounded-300" w:cs="MuseoSansRounded-300"/>
          <w:color w:val="auto"/>
        </w:rPr>
      </w:pPr>
    </w:p>
    <w:p w14:paraId="3795FA2B" w14:textId="6B6F7297" w:rsidR="00C573B6" w:rsidRPr="00C81372" w:rsidRDefault="005B6C3B" w:rsidP="00C573B6">
      <w:pPr>
        <w:contextualSpacing/>
        <w:rPr>
          <w:rFonts w:eastAsia="MuseoSansRounded-300" w:cs="MuseoSansRounded-300"/>
          <w:color w:val="auto"/>
        </w:rPr>
      </w:pPr>
      <w:r w:rsidRPr="00C81372">
        <w:rPr>
          <w:rFonts w:eastAsia="MuseoSansRounded-300" w:cs="MuseoSansRounded-300"/>
          <w:color w:val="auto"/>
        </w:rPr>
        <w:t xml:space="preserve">EAY's engagement program focused on leveraging existing community events to minimise the risk of exacerbating engagement fatigue, which is known to exist in the region. During the consultation and exhibition period, six in-person engagement opportunities were conducted at local markets and venues, selected to capture a diverse cross-section of local communities. Additionally, two online webinar information sessions were hosted, and the EnergyAustralia Morwell Community Hub was open to the public, either by dropping in on Tuesdays and Wednesdays or by attending by appointment. </w:t>
      </w:r>
    </w:p>
    <w:p w14:paraId="0866E7AA" w14:textId="77777777" w:rsidR="005B6C3B" w:rsidRPr="00C81372" w:rsidRDefault="005B6C3B" w:rsidP="005B6C3B">
      <w:pPr>
        <w:widowControl w:val="0"/>
        <w:autoSpaceDE w:val="0"/>
        <w:autoSpaceDN w:val="0"/>
        <w:spacing w:before="120" w:line="240" w:lineRule="auto"/>
        <w:contextualSpacing/>
        <w:rPr>
          <w:rFonts w:eastAsia="MuseoSansRounded-300" w:cs="MuseoSansRounded-300"/>
          <w:color w:val="auto"/>
        </w:rPr>
      </w:pPr>
    </w:p>
    <w:p w14:paraId="6ED22C50" w14:textId="77777777" w:rsidR="005B6C3B" w:rsidRPr="00C81372" w:rsidRDefault="005B6C3B" w:rsidP="00C573B6">
      <w:pPr>
        <w:widowControl w:val="0"/>
        <w:autoSpaceDE w:val="0"/>
        <w:autoSpaceDN w:val="0"/>
        <w:contextualSpacing/>
        <w:rPr>
          <w:rFonts w:eastAsia="MuseoSansRounded-300" w:cs="MuseoSansRounded-300"/>
          <w:color w:val="auto"/>
        </w:rPr>
      </w:pPr>
      <w:r w:rsidRPr="00C81372">
        <w:rPr>
          <w:rFonts w:eastAsia="MuseoSansRounded-300" w:cs="MuseoSansRounded-300"/>
          <w:color w:val="auto"/>
        </w:rPr>
        <w:t xml:space="preserve">An extensive array of collateral was developed to help explain the DMRP, assist in building the communities' understanding, and provide mechanisms for sharing feedback. </w:t>
      </w:r>
    </w:p>
    <w:p w14:paraId="3DEE38B8" w14:textId="77777777" w:rsidR="004224C3" w:rsidRPr="00C81372" w:rsidRDefault="004224C3" w:rsidP="00C573B6">
      <w:pPr>
        <w:widowControl w:val="0"/>
        <w:autoSpaceDE w:val="0"/>
        <w:autoSpaceDN w:val="0"/>
        <w:contextualSpacing/>
        <w:rPr>
          <w:rFonts w:eastAsia="MuseoSansRounded-300" w:cs="MuseoSansRounded-300"/>
          <w:color w:val="auto"/>
        </w:rPr>
      </w:pPr>
    </w:p>
    <w:p w14:paraId="0D6B2369" w14:textId="1ABB2372" w:rsidR="007B429C" w:rsidRPr="007D412D" w:rsidRDefault="007B429C" w:rsidP="00C573B6">
      <w:pPr>
        <w:widowControl w:val="0"/>
        <w:autoSpaceDE w:val="0"/>
        <w:autoSpaceDN w:val="0"/>
        <w:contextualSpacing/>
        <w:rPr>
          <w:rFonts w:eastAsia="MuseoSansRounded-300" w:cs="MuseoSansRounded-300"/>
          <w:color w:val="auto"/>
        </w:rPr>
      </w:pPr>
      <w:r w:rsidRPr="00C81372">
        <w:rPr>
          <w:rFonts w:eastAsia="MuseoSansRounded-300" w:cs="MuseoSansRounded-300"/>
          <w:color w:val="auto"/>
        </w:rPr>
        <w:t>Keys findings from the 60</w:t>
      </w:r>
      <w:r>
        <w:rPr>
          <w:rFonts w:eastAsia="MuseoSansRounded-300" w:cs="MuseoSansRounded-300"/>
          <w:color w:val="auto"/>
        </w:rPr>
        <w:t>-</w:t>
      </w:r>
      <w:r w:rsidRPr="007D412D">
        <w:rPr>
          <w:rFonts w:eastAsia="MuseoSansRounded-300" w:cs="MuseoSansRounded-300"/>
          <w:color w:val="auto"/>
        </w:rPr>
        <w:t xml:space="preserve">day public exhibition period were: </w:t>
      </w:r>
    </w:p>
    <w:p w14:paraId="24C5D1B4" w14:textId="77777777" w:rsidR="007B429C" w:rsidRPr="007B429C" w:rsidRDefault="007B429C" w:rsidP="007D412D">
      <w:pPr>
        <w:pStyle w:val="ListParagraph"/>
        <w:numPr>
          <w:ilvl w:val="0"/>
          <w:numId w:val="278"/>
        </w:numPr>
      </w:pPr>
      <w:r w:rsidRPr="007B429C">
        <w:t xml:space="preserve">Overall, the community expressed support for the plan to rehabilitate the Yallourn mine into a lake for future recreational use. The majority were accepting of the mine closure and the subsequent transition to cleaner energy from renewable sources. </w:t>
      </w:r>
    </w:p>
    <w:p w14:paraId="540AB9EF" w14:textId="77777777" w:rsidR="007B429C" w:rsidRPr="007B429C" w:rsidRDefault="007B429C" w:rsidP="007D412D">
      <w:pPr>
        <w:pStyle w:val="ListParagraph"/>
        <w:numPr>
          <w:ilvl w:val="0"/>
          <w:numId w:val="277"/>
        </w:numPr>
      </w:pPr>
      <w:r w:rsidRPr="007B429C">
        <w:t>Excitement about the future use of the lake and surrounding areas was evident, with several ideas for commercial ventures and tourism captured for review by the Victorian government.</w:t>
      </w:r>
    </w:p>
    <w:p w14:paraId="3A8BF3F8" w14:textId="77777777" w:rsidR="007B429C" w:rsidRPr="007D412D" w:rsidRDefault="007B429C" w:rsidP="007D412D">
      <w:pPr>
        <w:pStyle w:val="ListParagraph"/>
        <w:numPr>
          <w:ilvl w:val="0"/>
          <w:numId w:val="277"/>
        </w:numPr>
        <w:rPr>
          <w:rFonts w:eastAsia="MuseoSansRounded-300" w:cs="MuseoSansRounded-300"/>
        </w:rPr>
      </w:pPr>
      <w:r w:rsidRPr="007D412D">
        <w:rPr>
          <w:rFonts w:eastAsia="MuseoSansRounded-300" w:cs="MuseoSansRounded-300"/>
        </w:rPr>
        <w:t>From the concerns raised, the primary focus was on the volume of water required to fill the lake and how long it would take. There was additional interest in how the introduction of a lake might impact the local environment. A desire for a deeper understanding of the Morwell River Diversion (MRD) was also regularly referenced, as well as how to ensure stabilisation of the land. These inputs were reviewed and considered in the development of the final DMRP.</w:t>
      </w:r>
    </w:p>
    <w:p w14:paraId="261B4B62" w14:textId="3F63AC76" w:rsidR="007B429C" w:rsidRPr="00736FB7" w:rsidRDefault="007B429C" w:rsidP="00736FB7">
      <w:pPr>
        <w:pStyle w:val="ListParagraph"/>
        <w:numPr>
          <w:ilvl w:val="0"/>
          <w:numId w:val="277"/>
        </w:numPr>
        <w:rPr>
          <w:rFonts w:eastAsia="MuseoSansRounded-300" w:cs="MuseoSansRounded-300"/>
        </w:rPr>
      </w:pPr>
      <w:r w:rsidRPr="00736FB7">
        <w:rPr>
          <w:rFonts w:eastAsia="MuseoSansRounded-300" w:cs="MuseoSansRounded-300"/>
        </w:rPr>
        <w:t>The topic of energy security was frequently raised. Comments ranged from support for renewable energy sources in Victoria to concerns that there would not be enough energy to power the state, with a desire to understand the issue better. A small number of respondents opposed renewable energy sources, preferring new, cleaner coal-fired power stations and nuclear power. While related, this debate remains separate from the DMRP.</w:t>
      </w:r>
    </w:p>
    <w:p w14:paraId="0027C3B9" w14:textId="77777777" w:rsidR="007B429C" w:rsidRPr="007B429C" w:rsidRDefault="007B429C" w:rsidP="007D412D">
      <w:pPr>
        <w:pStyle w:val="ListParagraph"/>
        <w:numPr>
          <w:ilvl w:val="0"/>
          <w:numId w:val="277"/>
        </w:numPr>
      </w:pPr>
      <w:r w:rsidRPr="007B429C">
        <w:t>The community was also interested in how the closure of the power station and mine would impact job security, any potential flow-on effects into the local economy, and benefits that could be realised for the community.</w:t>
      </w:r>
    </w:p>
    <w:p w14:paraId="2716A4D5" w14:textId="03585FAD" w:rsidR="007B429C" w:rsidRPr="00736FB7" w:rsidRDefault="007B429C" w:rsidP="00736FB7">
      <w:pPr>
        <w:pStyle w:val="ListParagraph"/>
        <w:numPr>
          <w:ilvl w:val="0"/>
          <w:numId w:val="277"/>
        </w:numPr>
        <w:rPr>
          <w:rFonts w:eastAsia="MuseoSansRounded-300" w:cs="MuseoSansRounded-300"/>
        </w:rPr>
      </w:pPr>
      <w:r w:rsidRPr="00736FB7">
        <w:rPr>
          <w:rFonts w:eastAsia="MuseoSansRounded-300" w:cs="MuseoSansRounded-300"/>
        </w:rPr>
        <w:t xml:space="preserve">There was a high level of interest in ongoing community engagement. Comments pertained to being kept informed, </w:t>
      </w:r>
      <w:r w:rsidR="6799202D" w:rsidRPr="00736FB7">
        <w:rPr>
          <w:rFonts w:eastAsia="MuseoSansRounded-300" w:cs="MuseoSansRounded-300"/>
        </w:rPr>
        <w:t xml:space="preserve">being </w:t>
      </w:r>
      <w:r w:rsidRPr="00736FB7">
        <w:rPr>
          <w:rFonts w:eastAsia="MuseoSansRounded-300" w:cs="MuseoSansRounded-300"/>
        </w:rPr>
        <w:t>given more opportunities to learn about the impacts, and having their say as the process moves forward.</w:t>
      </w:r>
    </w:p>
    <w:p w14:paraId="1512FFC5" w14:textId="11EA6980" w:rsidR="00A87B20" w:rsidRDefault="006E493C" w:rsidP="008C13B3">
      <w:r>
        <w:t xml:space="preserve">Further information on the 60-day public exhibition period can be found in </w:t>
      </w:r>
      <w:r w:rsidRPr="00C81372">
        <w:rPr>
          <w:i/>
        </w:rPr>
        <w:t xml:space="preserve">Appendix G </w:t>
      </w:r>
      <w:r w:rsidR="00EC11C5" w:rsidRPr="00C81372">
        <w:rPr>
          <w:i/>
        </w:rPr>
        <w:t>Community and Stakeholder Engagement Summary Report</w:t>
      </w:r>
      <w:r w:rsidR="00EC11C5">
        <w:t xml:space="preserve"> with </w:t>
      </w:r>
      <w:r w:rsidR="00893772">
        <w:t xml:space="preserve">copies of </w:t>
      </w:r>
      <w:r w:rsidR="00EC11C5">
        <w:t xml:space="preserve">all submissions contained in Appendix </w:t>
      </w:r>
      <w:r w:rsidR="000E724B">
        <w:t>F</w:t>
      </w:r>
      <w:r w:rsidR="00EC11C5">
        <w:t xml:space="preserve">. </w:t>
      </w:r>
    </w:p>
    <w:p w14:paraId="5F6801D6" w14:textId="2A72164D" w:rsidR="00255FA5" w:rsidRDefault="00772AD6" w:rsidP="008C13B3">
      <w:r>
        <w:t xml:space="preserve">EAY </w:t>
      </w:r>
      <w:r w:rsidR="00C573B6">
        <w:t>used</w:t>
      </w:r>
      <w:r>
        <w:t xml:space="preserve"> a </w:t>
      </w:r>
      <w:r w:rsidR="005217F3">
        <w:t>“</w:t>
      </w:r>
      <w:r>
        <w:t>centralised stakeholder relationship manager platform</w:t>
      </w:r>
      <w:r w:rsidR="005217F3">
        <w:t>”</w:t>
      </w:r>
      <w:r>
        <w:t xml:space="preserve"> called Consultation Manager</w:t>
      </w:r>
      <w:r w:rsidR="00E7609A">
        <w:t xml:space="preserve"> </w:t>
      </w:r>
      <w:r w:rsidR="00B534A2">
        <w:fldChar w:fldCharType="begin"/>
      </w:r>
      <w:r w:rsidR="001B655D">
        <w:instrText xml:space="preserve"> ADDIN EN.CITE &lt;EndNote&gt;&lt;Cite&gt;&lt;Author&gt;Consultation Manager&lt;/Author&gt;&lt;Year&gt;2024&lt;/Year&gt;&lt;RecNum&gt;35&lt;/RecNum&gt;&lt;DisplayText&gt;(Consultation Manager 2024)&lt;/DisplayText&gt;&lt;record&gt;&lt;rec-number&gt;35&lt;/rec-number&gt;&lt;foreign-keys&gt;&lt;key app="EN" db-id="spaff0s0osz0sqe0t5a55fezradpx9psfrzt" timestamp="1746056898" guid="19ff963d-d2c9-48a3-a0e4-7a1c4a74ec31"&gt;35&lt;/key&gt;&lt;/foreign-keys&gt;&lt;ref-type name="Web Page"&gt;12&lt;/ref-type&gt;&lt;contributors&gt;&lt;authors&gt;&lt;author&gt;Consultation Manager,&lt;/author&gt;&lt;/authors&gt;&lt;/contributors&gt;&lt;titles&gt;&lt;title&gt;Streamline and synchronise your stakeholder relationships&lt;/title&gt;&lt;/titles&gt;&lt;number&gt;07/05/2025&lt;/number&gt;&lt;dates&gt;&lt;year&gt;2024&lt;/year&gt;&lt;/dates&gt;&lt;pub-location&gt;https://www.consultationmanager.com/product-tour/&lt;/pub-location&gt;&lt;urls&gt;&lt;related-urls&gt;&lt;url&gt;https://www.consultationmanager.com/product-tour/&lt;/url&gt;&lt;/related-urls&gt;&lt;/urls&gt;&lt;/record&gt;&lt;/Cite&gt;&lt;/EndNote&gt;</w:instrText>
      </w:r>
      <w:r w:rsidR="00B534A2">
        <w:fldChar w:fldCharType="separate"/>
      </w:r>
      <w:r w:rsidR="00B534A2">
        <w:rPr>
          <w:noProof/>
        </w:rPr>
        <w:t>(Consultation Manager 2024)</w:t>
      </w:r>
      <w:r w:rsidR="00B534A2">
        <w:fldChar w:fldCharType="end"/>
      </w:r>
      <w:r w:rsidR="00CB214F">
        <w:t xml:space="preserve"> to keep a register of all stakeholders and </w:t>
      </w:r>
      <w:r w:rsidR="003004C1">
        <w:t xml:space="preserve">record any interactions (e.g. meetings, public events, </w:t>
      </w:r>
      <w:r w:rsidR="00A22462">
        <w:t>email correspondence). EAY use</w:t>
      </w:r>
      <w:r w:rsidR="00C573B6">
        <w:t>d</w:t>
      </w:r>
      <w:r w:rsidR="00A22462">
        <w:t xml:space="preserve"> Consultation Manager during the</w:t>
      </w:r>
      <w:r w:rsidR="00AE4898">
        <w:t xml:space="preserve"> </w:t>
      </w:r>
      <w:r w:rsidR="00C573B6">
        <w:t xml:space="preserve">public exhibition </w:t>
      </w:r>
      <w:r w:rsidR="00AE4898">
        <w:t>period</w:t>
      </w:r>
      <w:r w:rsidR="006A2ACE">
        <w:t xml:space="preserve"> to ensure accurate records of engagement </w:t>
      </w:r>
      <w:r w:rsidR="00F64690">
        <w:t>we</w:t>
      </w:r>
      <w:r w:rsidR="006A2ACE">
        <w:t>re maintained</w:t>
      </w:r>
      <w:r w:rsidR="00AE4898">
        <w:t xml:space="preserve">. </w:t>
      </w:r>
      <w:r w:rsidR="00DC3ECB">
        <w:t xml:space="preserve">A consultation register was also created to show how community and stakeholder feedback was responded to in the DMRP. The register is contained in Appendix </w:t>
      </w:r>
      <w:r w:rsidR="006E493C">
        <w:t xml:space="preserve">E. </w:t>
      </w:r>
    </w:p>
    <w:p w14:paraId="54F401C9" w14:textId="0B220316" w:rsidR="00771027" w:rsidRPr="008D6000" w:rsidRDefault="00771027" w:rsidP="008E0C62">
      <w:pPr>
        <w:pStyle w:val="Heading2"/>
      </w:pPr>
      <w:bookmarkStart w:id="738" w:name="_Toc210049068"/>
      <w:r w:rsidRPr="008D6000">
        <w:t>Ongoing consultation</w:t>
      </w:r>
      <w:bookmarkEnd w:id="738"/>
    </w:p>
    <w:p w14:paraId="65D0C0FB" w14:textId="75C91DD4" w:rsidR="00771027" w:rsidRPr="00637667" w:rsidRDefault="00BA5F27" w:rsidP="00771027">
      <w:r w:rsidRPr="00637667">
        <w:t>C</w:t>
      </w:r>
      <w:r w:rsidR="008D6000" w:rsidRPr="00637667">
        <w:t xml:space="preserve">onsultation with stakeholders and community </w:t>
      </w:r>
      <w:r w:rsidRPr="00637667">
        <w:t>will be conducted throughout the rehabilitation project</w:t>
      </w:r>
      <w:r w:rsidR="00114EDD" w:rsidRPr="00637667">
        <w:t>.</w:t>
      </w:r>
      <w:r w:rsidR="00417BC8">
        <w:t xml:space="preserve"> Examples of engagement methods can be found in the CSEP</w:t>
      </w:r>
      <w:r w:rsidR="00292CDD">
        <w:t xml:space="preserve"> and will be a continuation of the engagement that EAY already conducts</w:t>
      </w:r>
      <w:r w:rsidR="00417BC8">
        <w:t>.</w:t>
      </w:r>
      <w:r w:rsidR="00114EDD" w:rsidRPr="00637667">
        <w:t xml:space="preserve"> </w:t>
      </w:r>
      <w:r w:rsidR="005217F3" w:rsidRPr="00637667">
        <w:t xml:space="preserve"> Details of engagement will be captured in </w:t>
      </w:r>
      <w:r w:rsidR="00114EDD" w:rsidRPr="00637667">
        <w:t>Consultation Manager</w:t>
      </w:r>
      <w:r w:rsidR="00637667" w:rsidRPr="00637667">
        <w:t xml:space="preserve"> and considered in future updates to the DMRP</w:t>
      </w:r>
      <w:r w:rsidR="00114EDD" w:rsidRPr="00637667">
        <w:t xml:space="preserve">. </w:t>
      </w:r>
    </w:p>
    <w:p w14:paraId="701EF923" w14:textId="5228F301" w:rsidR="005E67F2" w:rsidRPr="00637667" w:rsidRDefault="005E67F2" w:rsidP="00771027">
      <w:r>
        <w:t>EAY will also look for opportunities to partner wi</w:t>
      </w:r>
      <w:r w:rsidR="63C70464">
        <w:t>th</w:t>
      </w:r>
      <w:r>
        <w:t xml:space="preserve"> local organisations, universities and </w:t>
      </w:r>
      <w:r w:rsidR="002809E0">
        <w:t>GLaWAC</w:t>
      </w:r>
      <w:r w:rsidR="007D0B71">
        <w:t xml:space="preserve"> </w:t>
      </w:r>
      <w:r w:rsidR="00F0054A">
        <w:t>where applicable – such as research projects, revegetation activities,</w:t>
      </w:r>
      <w:r w:rsidR="007D0B71">
        <w:t xml:space="preserve"> </w:t>
      </w:r>
      <w:r w:rsidR="00B80039">
        <w:t xml:space="preserve">monitoring/maintenance. </w:t>
      </w:r>
    </w:p>
    <w:p w14:paraId="6A24EAE4" w14:textId="12E69D3C" w:rsidR="006D56AA" w:rsidRPr="00637667" w:rsidRDefault="006D56AA" w:rsidP="00771027">
      <w:r>
        <w:t xml:space="preserve">The specific strategy that EAY will implement for ongoing engagement will be determined </w:t>
      </w:r>
      <w:r w:rsidR="00292CDD">
        <w:t>at a later date based on the level of interest in the DMRP</w:t>
      </w:r>
      <w:r w:rsidR="001D4EDF">
        <w:t>, and learning</w:t>
      </w:r>
      <w:r w:rsidR="007B1971">
        <w:t>s</w:t>
      </w:r>
      <w:r w:rsidR="001D4EDF">
        <w:t xml:space="preserve"> from the DMRP public exhibition period. </w:t>
      </w:r>
    </w:p>
    <w:p w14:paraId="31010A41" w14:textId="199E4955" w:rsidR="00114EDD" w:rsidRPr="00637667" w:rsidRDefault="00114EDD" w:rsidP="00771027">
      <w:r w:rsidRPr="00637667">
        <w:t xml:space="preserve">EAY will also continue to report on the progress of rehabilitation to the ERC (section </w:t>
      </w:r>
      <w:r w:rsidRPr="00637667">
        <w:fldChar w:fldCharType="begin"/>
      </w:r>
      <w:r w:rsidRPr="00637667">
        <w:instrText xml:space="preserve"> REF _Ref196907495 \r \h </w:instrText>
      </w:r>
      <w:r w:rsidR="00637667">
        <w:instrText xml:space="preserve"> \* MERGEFORMAT </w:instrText>
      </w:r>
      <w:r w:rsidRPr="00637667">
        <w:fldChar w:fldCharType="separate"/>
      </w:r>
      <w:r w:rsidR="00D35BC0">
        <w:t>10.3.2</w:t>
      </w:r>
      <w:r w:rsidRPr="00637667">
        <w:fldChar w:fldCharType="end"/>
      </w:r>
      <w:r w:rsidRPr="00637667">
        <w:t>)</w:t>
      </w:r>
      <w:r w:rsidR="0087290E">
        <w:t xml:space="preserve"> or similar committee</w:t>
      </w:r>
      <w:r w:rsidRPr="00637667">
        <w:t xml:space="preserve">. </w:t>
      </w:r>
    </w:p>
    <w:p w14:paraId="0EEC4E18" w14:textId="77777777" w:rsidR="00A213A1" w:rsidRPr="00782F36" w:rsidRDefault="00A213A1" w:rsidP="008C1AC4">
      <w:pPr>
        <w:pStyle w:val="Heading2"/>
      </w:pPr>
      <w:bookmarkStart w:id="739" w:name="_Toc210049069"/>
      <w:r w:rsidRPr="00782F36">
        <w:t>Summary</w:t>
      </w:r>
      <w:bookmarkEnd w:id="739"/>
      <w:r w:rsidRPr="00782F36">
        <w:t> </w:t>
      </w:r>
    </w:p>
    <w:p w14:paraId="57B5CAB2" w14:textId="746273C3" w:rsidR="005F582B" w:rsidRPr="004D55B6" w:rsidRDefault="003440EB" w:rsidP="0063446A">
      <w:pPr>
        <w:jc w:val="both"/>
      </w:pPr>
      <w:r w:rsidRPr="006F3624">
        <w:t>With respect to engagement regarding the closure and rehabilitation of the Yallourn Mine, EA</w:t>
      </w:r>
      <w:r>
        <w:t>Y</w:t>
      </w:r>
      <w:r w:rsidRPr="006F3624">
        <w:t xml:space="preserve"> has dutifully conducted ongoing engagement during mining operations at the site</w:t>
      </w:r>
      <w:r>
        <w:t xml:space="preserve">. </w:t>
      </w:r>
      <w:r w:rsidR="00A213A1">
        <w:t>EAY will continue to engage with stakeholders noting that all stakeholders</w:t>
      </w:r>
      <w:r w:rsidR="008D1EF5">
        <w:t>, including the public,</w:t>
      </w:r>
      <w:r w:rsidR="00A213A1">
        <w:t xml:space="preserve"> </w:t>
      </w:r>
      <w:r w:rsidR="00EE6C2A">
        <w:t xml:space="preserve">had </w:t>
      </w:r>
      <w:r w:rsidR="00A213A1">
        <w:t xml:space="preserve">the ability to review and provide comment on the DMRP during the public exhibition period. </w:t>
      </w:r>
    </w:p>
    <w:p w14:paraId="1F9E9DE6" w14:textId="77777777" w:rsidR="00F44FC0" w:rsidRDefault="00F44FC0">
      <w:pPr>
        <w:spacing w:after="0" w:line="240" w:lineRule="auto"/>
        <w:rPr>
          <w:rFonts w:ascii="Arial" w:hAnsi="Arial"/>
          <w:b/>
          <w:color w:val="auto"/>
          <w:kern w:val="28"/>
          <w:sz w:val="30"/>
          <w:szCs w:val="20"/>
        </w:rPr>
      </w:pPr>
      <w:r>
        <w:br w:type="page"/>
      </w:r>
    </w:p>
    <w:p w14:paraId="1829C320" w14:textId="4D321942" w:rsidR="000A58AA" w:rsidRDefault="00C34B4F" w:rsidP="006901F1">
      <w:pPr>
        <w:pStyle w:val="Heading1"/>
      </w:pPr>
      <w:r>
        <w:t xml:space="preserve"> </w:t>
      </w:r>
      <w:bookmarkStart w:id="740" w:name="_Ref194043079"/>
      <w:bookmarkStart w:id="741" w:name="_Toc210049070"/>
      <w:r>
        <w:t>Risk Identification and Management</w:t>
      </w:r>
      <w:bookmarkEnd w:id="740"/>
      <w:bookmarkEnd w:id="741"/>
    </w:p>
    <w:p w14:paraId="344CD7CB" w14:textId="3C67AB80" w:rsidR="00CE7641" w:rsidRPr="00CE7641" w:rsidRDefault="00CE7641" w:rsidP="00B75E20">
      <w:pPr>
        <w:pStyle w:val="Heading2"/>
      </w:pPr>
      <w:bookmarkStart w:id="742" w:name="_Toc210049071"/>
      <w:r w:rsidRPr="00CE7641">
        <w:t>Introduction</w:t>
      </w:r>
      <w:bookmarkEnd w:id="742"/>
    </w:p>
    <w:p w14:paraId="1A31CBC7" w14:textId="680BE1EE" w:rsidR="00CE7641" w:rsidRPr="00CE7641" w:rsidRDefault="00CE7641" w:rsidP="00F50949">
      <w:r w:rsidRPr="00CE7641">
        <w:t>The rehabilitation of the Yallourn Mine is a complex project</w:t>
      </w:r>
      <w:r w:rsidR="00C328CB">
        <w:t xml:space="preserve"> which carries risk</w:t>
      </w:r>
      <w:r w:rsidRPr="00CE7641">
        <w:t xml:space="preserve">. </w:t>
      </w:r>
      <w:r w:rsidR="00E50221">
        <w:t xml:space="preserve">This is recognised </w:t>
      </w:r>
      <w:r w:rsidR="00421F6F">
        <w:t>in the</w:t>
      </w:r>
      <w:r w:rsidR="00662490">
        <w:t xml:space="preserve"> updated </w:t>
      </w:r>
      <w:r w:rsidR="00421F6F">
        <w:t>MRSDMIR</w:t>
      </w:r>
      <w:r w:rsidRPr="00CE7641">
        <w:t xml:space="preserve"> </w:t>
      </w:r>
      <w:r w:rsidR="00816C9A">
        <w:t>which</w:t>
      </w:r>
      <w:r w:rsidR="00662490">
        <w:t xml:space="preserve"> specifically </w:t>
      </w:r>
      <w:r w:rsidR="000169E2">
        <w:t xml:space="preserve">acknowledge risk. This </w:t>
      </w:r>
      <w:r w:rsidRPr="00CE7641">
        <w:t xml:space="preserve">DMRP </w:t>
      </w:r>
      <w:r w:rsidR="000169E2">
        <w:t>is</w:t>
      </w:r>
      <w:r w:rsidRPr="00CE7641">
        <w:t xml:space="preserve"> required to outline the measures that </w:t>
      </w:r>
      <w:r w:rsidR="008E43B0">
        <w:t>Yallourn Mine</w:t>
      </w:r>
      <w:r w:rsidRPr="00CE7641">
        <w:t xml:space="preserve"> will take to rehabilitate land</w:t>
      </w:r>
      <w:r w:rsidR="00587B30">
        <w:t xml:space="preserve"> </w:t>
      </w:r>
      <w:r w:rsidR="00587B30" w:rsidRPr="007908C5">
        <w:t>to mitigate risk</w:t>
      </w:r>
      <w:r w:rsidR="007908C5" w:rsidRPr="007908C5">
        <w:t>, as far as reasonabl</w:t>
      </w:r>
      <w:r w:rsidR="00816C9A">
        <w:t>y</w:t>
      </w:r>
      <w:r w:rsidR="007908C5" w:rsidRPr="007908C5">
        <w:t xml:space="preserve"> practicable</w:t>
      </w:r>
      <w:r w:rsidR="008E43B0" w:rsidRPr="007908C5">
        <w:t>.</w:t>
      </w:r>
      <w:r w:rsidRPr="00CE7641">
        <w:t xml:space="preserve"> </w:t>
      </w:r>
      <w:r w:rsidR="008E43B0">
        <w:t>T</w:t>
      </w:r>
      <w:r w:rsidRPr="00CE7641">
        <w:t xml:space="preserve">here are </w:t>
      </w:r>
      <w:r w:rsidR="00662490" w:rsidRPr="00CE7641">
        <w:t>several</w:t>
      </w:r>
      <w:r w:rsidRPr="00CE7641">
        <w:t xml:space="preserve"> key legislative requirements that have been identified </w:t>
      </w:r>
      <w:r w:rsidR="00E0322D" w:rsidRPr="00CE7641">
        <w:t>to</w:t>
      </w:r>
      <w:r w:rsidRPr="00CE7641">
        <w:t xml:space="preserve"> develop the scope of the risk assessment undertaken for the DMRP at the Yallourn Mine</w:t>
      </w:r>
      <w:r w:rsidR="002D5C2D">
        <w:t>.</w:t>
      </w:r>
      <w:r w:rsidR="00EA1BDE">
        <w:t xml:space="preserve">  Specific considerations to this risk assessment include:</w:t>
      </w:r>
    </w:p>
    <w:p w14:paraId="0FCBB4A2" w14:textId="7B53AE06" w:rsidR="00E8699E" w:rsidRDefault="00930C92" w:rsidP="00AB423B">
      <w:pPr>
        <w:pStyle w:val="ListParagraph"/>
      </w:pPr>
      <w:r>
        <w:t>MRSDMIR</w:t>
      </w:r>
      <w:r w:rsidR="00331241">
        <w:t xml:space="preserve">, </w:t>
      </w:r>
      <w:r w:rsidR="00E8699E">
        <w:t>64C Closure Criteria</w:t>
      </w:r>
    </w:p>
    <w:p w14:paraId="47CA83FE" w14:textId="7E2D98F9" w:rsidR="00657C55" w:rsidRDefault="00E8699E" w:rsidP="000C7103">
      <w:pPr>
        <w:pStyle w:val="ListParagraph"/>
        <w:numPr>
          <w:ilvl w:val="1"/>
          <w:numId w:val="237"/>
        </w:numPr>
      </w:pPr>
      <w:r>
        <w:t xml:space="preserve">(a) </w:t>
      </w:r>
      <w:r w:rsidR="00CE7641" w:rsidRPr="00CE7641">
        <w:t>The measures the licensee must take to address the risks to public health and safety, the environment and infrastructure posed by the geotechnical, hydrogeological, water quality or</w:t>
      </w:r>
      <w:r w:rsidR="00657C55">
        <w:t xml:space="preserve"> </w:t>
      </w:r>
      <w:r w:rsidR="00CE7641" w:rsidRPr="00CE7641">
        <w:t xml:space="preserve">hydrological status of declared mine land covered by the </w:t>
      </w:r>
      <w:r w:rsidR="00C71A87" w:rsidRPr="00CE7641">
        <w:t>licence.</w:t>
      </w:r>
      <w:r w:rsidR="00CE7641" w:rsidRPr="00CE7641">
        <w:t> </w:t>
      </w:r>
    </w:p>
    <w:p w14:paraId="67B896BA" w14:textId="406FFD54" w:rsidR="00303B81" w:rsidRDefault="00091BB4" w:rsidP="000C7103">
      <w:pPr>
        <w:pStyle w:val="ListParagraph"/>
        <w:numPr>
          <w:ilvl w:val="1"/>
          <w:numId w:val="237"/>
        </w:numPr>
      </w:pPr>
      <w:r>
        <w:t xml:space="preserve">(e) </w:t>
      </w:r>
      <w:r w:rsidR="00CE7641" w:rsidRPr="00CE7641">
        <w:t>The measures the licensee must implement to assess and manage fire risks. </w:t>
      </w:r>
    </w:p>
    <w:p w14:paraId="113EED99" w14:textId="1D443FA6" w:rsidR="00EC7ABE" w:rsidRDefault="00930C92" w:rsidP="00AB423B">
      <w:pPr>
        <w:pStyle w:val="ListParagraph"/>
      </w:pPr>
      <w:r>
        <w:t>MRSDMIR</w:t>
      </w:r>
      <w:r w:rsidR="00331241">
        <w:t xml:space="preserve">, </w:t>
      </w:r>
      <w:r w:rsidR="00B6094A">
        <w:t xml:space="preserve">64D Post-closure </w:t>
      </w:r>
      <w:r w:rsidR="00C71A87">
        <w:t>plan</w:t>
      </w:r>
      <w:r w:rsidR="00C71A87" w:rsidRPr="00CE7641">
        <w:t>.</w:t>
      </w:r>
      <w:r w:rsidR="00EC7ABE" w:rsidRPr="00CE7641">
        <w:t> </w:t>
      </w:r>
    </w:p>
    <w:p w14:paraId="48AA90CF" w14:textId="6DBAFA49" w:rsidR="00A90B35" w:rsidRDefault="00B6094A" w:rsidP="000C7103">
      <w:pPr>
        <w:pStyle w:val="ListParagraph"/>
        <w:numPr>
          <w:ilvl w:val="1"/>
          <w:numId w:val="237"/>
        </w:numPr>
      </w:pPr>
      <w:r>
        <w:t xml:space="preserve">(a) </w:t>
      </w:r>
      <w:r w:rsidR="00CE7641" w:rsidRPr="00CE7641">
        <w:t>A risk management plan for the mitigation of risks that may continue post-</w:t>
      </w:r>
      <w:r w:rsidR="00C71A87" w:rsidRPr="00CE7641">
        <w:t>closure.</w:t>
      </w:r>
      <w:r w:rsidR="00CE7641" w:rsidRPr="00CE7641">
        <w:t> </w:t>
      </w:r>
    </w:p>
    <w:p w14:paraId="6C80A458" w14:textId="15A98258" w:rsidR="00BC679F" w:rsidRPr="007925AA" w:rsidRDefault="00930C92" w:rsidP="00AB423B">
      <w:pPr>
        <w:pStyle w:val="ListParagraph"/>
      </w:pPr>
      <w:r>
        <w:t>MRSDMIR</w:t>
      </w:r>
      <w:r w:rsidR="00331241">
        <w:t xml:space="preserve">, </w:t>
      </w:r>
      <w:r w:rsidR="00BC679F" w:rsidRPr="007925AA">
        <w:t>64F Matters required in a declared mine rehabilitation plan</w:t>
      </w:r>
    </w:p>
    <w:p w14:paraId="530ABAE1" w14:textId="376555C4" w:rsidR="00B3649A" w:rsidRDefault="004A654E" w:rsidP="000C7103">
      <w:pPr>
        <w:pStyle w:val="ListParagraph"/>
        <w:numPr>
          <w:ilvl w:val="1"/>
          <w:numId w:val="237"/>
        </w:numPr>
      </w:pPr>
      <w:r w:rsidRPr="004A654E">
        <w:t xml:space="preserve">(2)(a) </w:t>
      </w:r>
      <w:r w:rsidR="00CE7641" w:rsidRPr="00CE7641">
        <w:t>Any use of passive controls to maximise the rehabilitation outcome that any landforms are to</w:t>
      </w:r>
      <w:r w:rsidR="00B3649A">
        <w:t xml:space="preserve"> </w:t>
      </w:r>
      <w:r w:rsidR="00CE7641" w:rsidRPr="00CE7641">
        <w:t xml:space="preserve">be safe, stable and </w:t>
      </w:r>
      <w:r w:rsidR="00C71A87" w:rsidRPr="00CE7641">
        <w:t>sustainable.</w:t>
      </w:r>
    </w:p>
    <w:p w14:paraId="2D24DA42" w14:textId="5B90A79E" w:rsidR="00FF6B88" w:rsidRDefault="00001CB6" w:rsidP="000C7103">
      <w:pPr>
        <w:pStyle w:val="ListParagraph"/>
        <w:numPr>
          <w:ilvl w:val="1"/>
          <w:numId w:val="237"/>
        </w:numPr>
      </w:pPr>
      <w:r>
        <w:t>(2)</w:t>
      </w:r>
      <w:r w:rsidR="00BC679F">
        <w:t xml:space="preserve">(d) </w:t>
      </w:r>
      <w:r w:rsidR="00CE7641" w:rsidRPr="00CE7641">
        <w:t>An identification and assessment of</w:t>
      </w:r>
      <w:r w:rsidR="00AB423B">
        <w:t>:</w:t>
      </w:r>
    </w:p>
    <w:p w14:paraId="797B7B40" w14:textId="23AAA8F8" w:rsidR="00FF6B88" w:rsidRDefault="00D423AE" w:rsidP="000C7103">
      <w:pPr>
        <w:pStyle w:val="ListParagraph"/>
        <w:numPr>
          <w:ilvl w:val="2"/>
          <w:numId w:val="237"/>
        </w:numPr>
      </w:pPr>
      <w:r>
        <w:t xml:space="preserve">(i) </w:t>
      </w:r>
      <w:r w:rsidR="00CE7641" w:rsidRPr="00CE7641">
        <w:t>risks that may lead to an early or sudden cessation of operations and closure of the</w:t>
      </w:r>
      <w:r w:rsidR="00F14B48">
        <w:t xml:space="preserve"> </w:t>
      </w:r>
      <w:r w:rsidR="00C71A87">
        <w:t>mi</w:t>
      </w:r>
      <w:r w:rsidR="00C71A87" w:rsidRPr="00CE7641">
        <w:t>ne.</w:t>
      </w:r>
    </w:p>
    <w:p w14:paraId="1FBD8EE3" w14:textId="57046C3C" w:rsidR="00FF6B88" w:rsidRDefault="00D423AE" w:rsidP="000C7103">
      <w:pPr>
        <w:pStyle w:val="ListParagraph"/>
        <w:numPr>
          <w:ilvl w:val="2"/>
          <w:numId w:val="237"/>
        </w:numPr>
      </w:pPr>
      <w:r>
        <w:t xml:space="preserve">(ii) </w:t>
      </w:r>
      <w:r w:rsidR="00CE7641" w:rsidRPr="00CE7641">
        <w:t>rehabilitation risks and hazards; and</w:t>
      </w:r>
    </w:p>
    <w:p w14:paraId="1F8E2D75" w14:textId="383161B4" w:rsidR="00FF6B88" w:rsidRDefault="00D423AE" w:rsidP="000C7103">
      <w:pPr>
        <w:pStyle w:val="ListParagraph"/>
        <w:numPr>
          <w:ilvl w:val="2"/>
          <w:numId w:val="237"/>
        </w:numPr>
      </w:pPr>
      <w:r>
        <w:t xml:space="preserve">(iii) </w:t>
      </w:r>
      <w:r w:rsidR="00CE7641" w:rsidRPr="00CE7641">
        <w:t>risks that may affect the rehabilitation outcomes, objectives and milestones that appl</w:t>
      </w:r>
      <w:r w:rsidR="00FF6B88">
        <w:t>y</w:t>
      </w:r>
      <w:r w:rsidR="00CE7641" w:rsidRPr="00CE7641">
        <w:t xml:space="preserve"> to the rehabilitation of the declared mine land.</w:t>
      </w:r>
    </w:p>
    <w:p w14:paraId="35F1C2D4" w14:textId="2D22BB5B" w:rsidR="00C16C03" w:rsidRDefault="00C16C03" w:rsidP="000C7103">
      <w:pPr>
        <w:pStyle w:val="ListParagraph"/>
        <w:numPr>
          <w:ilvl w:val="1"/>
          <w:numId w:val="237"/>
        </w:numPr>
      </w:pPr>
      <w:r>
        <w:t xml:space="preserve">(2)(e) a risk management plan that specifies the actions the licensee will take to </w:t>
      </w:r>
      <w:r w:rsidR="00331241">
        <w:t>mitigate</w:t>
      </w:r>
      <w:r w:rsidR="008A191C">
        <w:t>, as</w:t>
      </w:r>
      <w:r w:rsidR="00F24DF6">
        <w:t xml:space="preserve"> far as reasonably practicable, the risks referred to in paragraph (d) including:</w:t>
      </w:r>
    </w:p>
    <w:p w14:paraId="6C9A4D73" w14:textId="009D7F9A" w:rsidR="00D4176E" w:rsidRDefault="00F24DF6" w:rsidP="000C7103">
      <w:pPr>
        <w:pStyle w:val="ListParagraph"/>
        <w:numPr>
          <w:ilvl w:val="2"/>
          <w:numId w:val="237"/>
        </w:numPr>
      </w:pPr>
      <w:r>
        <w:t xml:space="preserve">(i) </w:t>
      </w:r>
      <w:r w:rsidR="00CE7641" w:rsidRPr="00CE7641">
        <w:t>the performance standards to be achieved by either individual measures or a combination of</w:t>
      </w:r>
      <w:r w:rsidR="00944552">
        <w:t xml:space="preserve"> </w:t>
      </w:r>
      <w:r w:rsidR="00CE7641" w:rsidRPr="00CE7641">
        <w:t>measures; and</w:t>
      </w:r>
    </w:p>
    <w:p w14:paraId="7F231F76" w14:textId="7F6078F7" w:rsidR="00D4176E" w:rsidRDefault="00F24DF6" w:rsidP="000C7103">
      <w:pPr>
        <w:pStyle w:val="ListParagraph"/>
        <w:numPr>
          <w:ilvl w:val="2"/>
          <w:numId w:val="237"/>
        </w:numPr>
      </w:pPr>
      <w:r>
        <w:t xml:space="preserve">(ii) </w:t>
      </w:r>
      <w:r w:rsidR="00CE7641" w:rsidRPr="00CE7641">
        <w:t>the management systems, practices and procedures the licensee will apply to monitor</w:t>
      </w:r>
      <w:r w:rsidR="00F14B48">
        <w:t xml:space="preserve"> </w:t>
      </w:r>
      <w:r w:rsidR="00CE7641" w:rsidRPr="00CE7641">
        <w:t>and manage risks and to comply with performance standards.</w:t>
      </w:r>
    </w:p>
    <w:p w14:paraId="5820B13A" w14:textId="7336B9D5" w:rsidR="00721352" w:rsidRDefault="00930C92" w:rsidP="00AB423B">
      <w:pPr>
        <w:pStyle w:val="ListParagraph"/>
      </w:pPr>
      <w:r>
        <w:t>MRSDMIR</w:t>
      </w:r>
      <w:r w:rsidR="00721352">
        <w:t xml:space="preserve"> 57A Requirements for annual report for declared mine rehabilitation plans</w:t>
      </w:r>
    </w:p>
    <w:p w14:paraId="7CC61184" w14:textId="13B6CE05" w:rsidR="00CE7641" w:rsidRPr="00CE7641" w:rsidRDefault="00721352" w:rsidP="000C7103">
      <w:pPr>
        <w:pStyle w:val="ListParagraph"/>
        <w:numPr>
          <w:ilvl w:val="1"/>
          <w:numId w:val="237"/>
        </w:numPr>
      </w:pPr>
      <w:r>
        <w:t xml:space="preserve">(b) </w:t>
      </w:r>
      <w:r w:rsidR="00CE7641" w:rsidRPr="00CE7641">
        <w:t>an identification and assessment of any risks to the rehabilitation and post-closure management </w:t>
      </w:r>
      <w:r w:rsidR="003B4838">
        <w:t>o</w:t>
      </w:r>
      <w:r w:rsidR="00CE7641" w:rsidRPr="00CE7641">
        <w:t>f the declared mine</w:t>
      </w:r>
    </w:p>
    <w:p w14:paraId="4499B435" w14:textId="08E8E556" w:rsidR="00053935" w:rsidRPr="00BC75BA" w:rsidRDefault="00CE7641" w:rsidP="00F50949">
      <w:pPr>
        <w:rPr>
          <w:iCs/>
        </w:rPr>
      </w:pPr>
      <w:r w:rsidRPr="00CE7641">
        <w:t xml:space="preserve">The effective management of risk is central to EnergyAustralia achieving its purpose of leading and accelerating the clean energy transformation for all and it is the policy and commitment of the company to develop effective and robust risk management practices and processes in line with industry best practice, namely </w:t>
      </w:r>
      <w:r w:rsidR="00AA2A1A">
        <w:rPr>
          <w:i/>
        </w:rPr>
        <w:t xml:space="preserve">Risk Management – Guidelines </w:t>
      </w:r>
      <w:r w:rsidR="00AA2A1A" w:rsidRPr="009465AD">
        <w:rPr>
          <w:i/>
        </w:rPr>
        <w:t>(ISO</w:t>
      </w:r>
      <w:r w:rsidR="00AA2A1A">
        <w:rPr>
          <w:i/>
        </w:rPr>
        <w:t xml:space="preserve"> 31000</w:t>
      </w:r>
      <w:r w:rsidR="00AA2A1A" w:rsidRPr="009465AD">
        <w:rPr>
          <w:i/>
        </w:rPr>
        <w:t>:201</w:t>
      </w:r>
      <w:r w:rsidR="00AA2A1A">
        <w:rPr>
          <w:i/>
        </w:rPr>
        <w:t>8</w:t>
      </w:r>
      <w:r w:rsidR="00AA2A1A" w:rsidRPr="009465AD">
        <w:rPr>
          <w:i/>
        </w:rPr>
        <w:t>)</w:t>
      </w:r>
      <w:r w:rsidR="00BC75BA">
        <w:rPr>
          <w:iCs/>
        </w:rPr>
        <w:t xml:space="preserve"> </w:t>
      </w:r>
      <w:r w:rsidR="0036746A">
        <w:rPr>
          <w:iCs/>
        </w:rPr>
        <w:fldChar w:fldCharType="begin"/>
      </w:r>
      <w:r w:rsidR="00D33CED">
        <w:rPr>
          <w:iCs/>
        </w:rPr>
        <w:instrText xml:space="preserve"> ADDIN EN.CITE &lt;EndNote&gt;&lt;Cite&gt;&lt;Author&gt;ISO&lt;/Author&gt;&lt;Year&gt;2018&lt;/Year&gt;&lt;RecNum&gt;15&lt;/RecNum&gt;&lt;DisplayText&gt;(ISO 2018b)&lt;/DisplayText&gt;&lt;record&gt;&lt;rec-number&gt;15&lt;/rec-number&gt;&lt;foreign-keys&gt;&lt;key app="EN" db-id="spaff0s0osz0sqe0t5a55fezradpx9psfrzt" timestamp="1744955856" guid="6393fd12-3660-46dc-a599-cc30c911c4ad"&gt;15&lt;/key&gt;&lt;/foreign-keys&gt;&lt;ref-type name="Report"&gt;27&lt;/ref-type&gt;&lt;contributors&gt;&lt;authors&gt;&lt;author&gt;ISO&lt;/author&gt;&lt;/authors&gt;&lt;secondary-authors&gt;&lt;author&gt;International Organization for Standardization,&lt;/author&gt;&lt;/secondary-authors&gt;&lt;/contributors&gt;&lt;titles&gt;&lt;title&gt;Risk Management – Guidelines (ISO 31000:2018)&lt;/title&gt;&lt;/titles&gt;&lt;number&gt;A2414559&lt;/number&gt;&lt;dates&gt;&lt;year&gt;2018&lt;/year&gt;&lt;/dates&gt;&lt;pub-location&gt;https://www.iso.org/standard/65694.html&lt;/pub-location&gt;&lt;urls&gt;&lt;/urls&gt;&lt;/record&gt;&lt;/Cite&gt;&lt;/EndNote&gt;</w:instrText>
      </w:r>
      <w:r w:rsidR="0036746A">
        <w:rPr>
          <w:iCs/>
        </w:rPr>
        <w:fldChar w:fldCharType="separate"/>
      </w:r>
      <w:r w:rsidR="0036746A">
        <w:rPr>
          <w:iCs/>
          <w:noProof/>
        </w:rPr>
        <w:t>(</w:t>
      </w:r>
      <w:r w:rsidR="00360CA9">
        <w:rPr>
          <w:iCs/>
          <w:noProof/>
        </w:rPr>
        <w:t>ISO 2018b</w:t>
      </w:r>
      <w:r w:rsidR="0036746A">
        <w:rPr>
          <w:iCs/>
          <w:noProof/>
        </w:rPr>
        <w:t>)</w:t>
      </w:r>
      <w:r w:rsidR="0036746A">
        <w:rPr>
          <w:iCs/>
        </w:rPr>
        <w:fldChar w:fldCharType="end"/>
      </w:r>
      <w:r w:rsidR="001A58BF">
        <w:rPr>
          <w:iCs/>
        </w:rPr>
        <w:t xml:space="preserve">. </w:t>
      </w:r>
    </w:p>
    <w:p w14:paraId="320FB00F" w14:textId="72D566BC" w:rsidR="00CE7641" w:rsidRDefault="00CE7641" w:rsidP="00F50949">
      <w:r w:rsidRPr="00CE7641">
        <w:t>Operational risk management is achieved via mandated and approved regulatory processes including Risk Assessment and Management Plan (RAMP) which is reviewed, updated and approved in accordance with Mine Licence requirements and Major Mining Hazards Safety Assessments reviewed and updated in accordance with OHS Regulatory Requirements</w:t>
      </w:r>
      <w:r w:rsidR="00554E30">
        <w:t>.</w:t>
      </w:r>
      <w:r w:rsidRPr="00CE7641">
        <w:t xml:space="preserve"> </w:t>
      </w:r>
      <w:r w:rsidR="00554E30">
        <w:t xml:space="preserve"> These processes are thoroughly </w:t>
      </w:r>
      <w:r w:rsidRPr="00CE7641">
        <w:t xml:space="preserve">documented </w:t>
      </w:r>
      <w:r w:rsidR="00843AEB">
        <w:t>with</w:t>
      </w:r>
      <w:r w:rsidRPr="00CE7641">
        <w:t xml:space="preserve"> nominated controls effectiveness </w:t>
      </w:r>
      <w:r w:rsidR="00843AEB">
        <w:t xml:space="preserve">reviewed via internal, </w:t>
      </w:r>
      <w:r w:rsidRPr="00CE7641">
        <w:t>regulatory</w:t>
      </w:r>
      <w:r w:rsidR="00843AEB">
        <w:t>,</w:t>
      </w:r>
      <w:r w:rsidRPr="00CE7641">
        <w:t xml:space="preserve"> and ISO</w:t>
      </w:r>
      <w:r w:rsidR="00843AEB">
        <w:t xml:space="preserve"> accreditation</w:t>
      </w:r>
      <w:r w:rsidRPr="00CE7641">
        <w:t xml:space="preserve"> audits.</w:t>
      </w:r>
    </w:p>
    <w:p w14:paraId="1EE1FF2D" w14:textId="2956438A" w:rsidR="00CE7641" w:rsidRPr="00CE7641" w:rsidRDefault="00CE7641" w:rsidP="00F50949">
      <w:r w:rsidRPr="00CE7641">
        <w:t>This chapter of the DMRP describes the processes that have been implemented to effectively identify, assess and nominate management measures to control risks associated with the rehabilitation of the Yallourn Mine in accordance with regulatory requirements and company policy for risk management. </w:t>
      </w:r>
    </w:p>
    <w:p w14:paraId="5F071F03" w14:textId="4A81D997" w:rsidR="00CE7641" w:rsidRPr="00CE7641" w:rsidRDefault="00CE7641" w:rsidP="00B75E20">
      <w:pPr>
        <w:pStyle w:val="Heading2"/>
      </w:pPr>
      <w:bookmarkStart w:id="743" w:name="_Toc210049072"/>
      <w:r w:rsidRPr="00CE7641">
        <w:t>Objectives</w:t>
      </w:r>
      <w:bookmarkEnd w:id="743"/>
    </w:p>
    <w:p w14:paraId="5406685C" w14:textId="05CBDC8C" w:rsidR="00CE7641" w:rsidRPr="00DF618F" w:rsidRDefault="00CE7641" w:rsidP="00D8273D">
      <w:r w:rsidRPr="00CE7641">
        <w:t xml:space="preserve">The overall objective of the Yallourn Mine </w:t>
      </w:r>
      <w:r w:rsidR="0068715E">
        <w:t>r</w:t>
      </w:r>
      <w:r w:rsidRPr="00CE7641">
        <w:t>ehabilitation is to meet the conditions and commitments for a safe, stable,</w:t>
      </w:r>
      <w:r w:rsidR="00954203">
        <w:t xml:space="preserve"> and</w:t>
      </w:r>
      <w:r w:rsidRPr="00CE7641">
        <w:t xml:space="preserve"> sustainable landform to achieve successful relinquishment of the Mining Licence. </w:t>
      </w:r>
    </w:p>
    <w:p w14:paraId="14DE6738" w14:textId="1C34CC31" w:rsidR="00CE7641" w:rsidRPr="00CE7641" w:rsidRDefault="00CE7641" w:rsidP="000D420A">
      <w:r w:rsidRPr="00CE7641">
        <w:t>The objectives of risk identification, assessment and management for the rehabilitation of the Yallourn Mine are to:</w:t>
      </w:r>
    </w:p>
    <w:p w14:paraId="332A81FF" w14:textId="3C3BCAE2" w:rsidR="00CE7641" w:rsidRPr="00DF618F" w:rsidRDefault="00CE7641" w:rsidP="00ED69BB">
      <w:pPr>
        <w:pStyle w:val="ListParagraph"/>
        <w:numPr>
          <w:ilvl w:val="0"/>
          <w:numId w:val="153"/>
        </w:numPr>
      </w:pPr>
      <w:r w:rsidRPr="00DF618F">
        <w:t xml:space="preserve">Develop an appropriate process for the assessment of the identified risks accounting for the anticipated timeframe during which rehabilitation activities will be </w:t>
      </w:r>
      <w:r w:rsidR="00C71A87" w:rsidRPr="00DF618F">
        <w:t>undertaken.</w:t>
      </w:r>
    </w:p>
    <w:p w14:paraId="360A3702" w14:textId="12CD1C1E" w:rsidR="00210010" w:rsidRDefault="00CE7641" w:rsidP="00ED69BB">
      <w:pPr>
        <w:pStyle w:val="ListParagraph"/>
        <w:numPr>
          <w:ilvl w:val="0"/>
          <w:numId w:val="153"/>
        </w:numPr>
      </w:pPr>
      <w:r w:rsidRPr="00DF618F">
        <w:t xml:space="preserve">Identify existing and potential key closure related risks and </w:t>
      </w:r>
      <w:r w:rsidR="004C63E0" w:rsidRPr="00DF618F">
        <w:t>opportunities and</w:t>
      </w:r>
      <w:r w:rsidRPr="00DF618F">
        <w:t xml:space="preserve"> confirm and/or propose risk control measures / actions and responsible parties to achieve a safe, stable, sustainable and non-polluting landform for the duration of rehabilitation activities and upon relinquishment of the </w:t>
      </w:r>
      <w:r w:rsidR="00C71A87" w:rsidRPr="00DF618F">
        <w:t>land.</w:t>
      </w:r>
    </w:p>
    <w:p w14:paraId="5C71C0F5" w14:textId="0D55E335" w:rsidR="00CE7641" w:rsidRPr="00DF618F" w:rsidRDefault="00CE7641" w:rsidP="00ED69BB">
      <w:pPr>
        <w:pStyle w:val="ListParagraph"/>
        <w:numPr>
          <w:ilvl w:val="0"/>
          <w:numId w:val="153"/>
        </w:numPr>
      </w:pPr>
      <w:r>
        <w:t xml:space="preserve">Provide validation for the current rehabilitation provisions for the site and identify improvements as </w:t>
      </w:r>
      <w:r w:rsidR="00C71A87">
        <w:t>required.</w:t>
      </w:r>
    </w:p>
    <w:p w14:paraId="1304677A" w14:textId="433CC19E" w:rsidR="00CE7641" w:rsidRPr="00DF618F" w:rsidRDefault="00CE7641" w:rsidP="00ED69BB">
      <w:pPr>
        <w:pStyle w:val="ListParagraph"/>
        <w:numPr>
          <w:ilvl w:val="0"/>
          <w:numId w:val="153"/>
        </w:numPr>
      </w:pPr>
      <w:r w:rsidRPr="00DF618F">
        <w:t xml:space="preserve">Identify additional potential opportunities to expedite rehabilitation activities and reduce the timeframe for rehabilitation and subsequent </w:t>
      </w:r>
      <w:r w:rsidR="00C71A87" w:rsidRPr="00DF618F">
        <w:t>relinquishment.</w:t>
      </w:r>
    </w:p>
    <w:p w14:paraId="2B02648D" w14:textId="091C783F" w:rsidR="00CE7641" w:rsidRPr="00DF618F" w:rsidRDefault="00CE7641" w:rsidP="00ED69BB">
      <w:pPr>
        <w:pStyle w:val="ListParagraph"/>
        <w:numPr>
          <w:ilvl w:val="0"/>
          <w:numId w:val="153"/>
        </w:numPr>
      </w:pPr>
      <w:r w:rsidRPr="00DF618F">
        <w:t>Develop a series of recommendations, controls or actions to reduce all risks and hazards to an acceptable level and / or realise the identified opportunity/</w:t>
      </w:r>
      <w:r w:rsidR="00C71A87" w:rsidRPr="00DF618F">
        <w:t>s.</w:t>
      </w:r>
    </w:p>
    <w:p w14:paraId="15D835AA" w14:textId="4B6ED23A" w:rsidR="00CE7641" w:rsidRPr="00DF618F" w:rsidRDefault="00CE7641" w:rsidP="00ED69BB">
      <w:pPr>
        <w:pStyle w:val="ListParagraph"/>
        <w:numPr>
          <w:ilvl w:val="0"/>
          <w:numId w:val="153"/>
        </w:numPr>
      </w:pPr>
      <w:r w:rsidRPr="00DF618F">
        <w:t>Regularly and periodically monitor progress and review the risks, opportunities and actions to determine validity of all risk reduction measures and allow for improvements to be implemented based on updates in knowledge and learnings.</w:t>
      </w:r>
    </w:p>
    <w:p w14:paraId="228F7654" w14:textId="7583E923" w:rsidR="00CE7641" w:rsidRPr="00CE7641" w:rsidRDefault="00843AEB" w:rsidP="00B75E20">
      <w:pPr>
        <w:pStyle w:val="Heading2"/>
      </w:pPr>
      <w:bookmarkStart w:id="744" w:name="_Toc210049073"/>
      <w:r>
        <w:t xml:space="preserve">Risk Assessment </w:t>
      </w:r>
      <w:r w:rsidR="00CE7641" w:rsidRPr="00CE7641">
        <w:t>Scope</w:t>
      </w:r>
      <w:bookmarkEnd w:id="744"/>
    </w:p>
    <w:p w14:paraId="74BB3780" w14:textId="2B8EF33B" w:rsidR="00CE7641" w:rsidRDefault="00CE7641" w:rsidP="00E406C4">
      <w:r w:rsidRPr="00CE7641">
        <w:t xml:space="preserve">The scope of the </w:t>
      </w:r>
      <w:r w:rsidR="0068715E">
        <w:t>r</w:t>
      </w:r>
      <w:r w:rsidRPr="00CE7641">
        <w:t xml:space="preserve">isk </w:t>
      </w:r>
      <w:r w:rsidR="0068715E">
        <w:t>a</w:t>
      </w:r>
      <w:r w:rsidRPr="00CE7641">
        <w:t xml:space="preserve">ssessment process accounts for all </w:t>
      </w:r>
      <w:r w:rsidR="00160473">
        <w:t xml:space="preserve">land, </w:t>
      </w:r>
      <w:r w:rsidRPr="00CE7641">
        <w:t>landforms and infrastructure associated with Mining L</w:t>
      </w:r>
      <w:r w:rsidR="00540F08">
        <w:t>icences</w:t>
      </w:r>
      <w:r w:rsidRPr="00CE7641">
        <w:t xml:space="preserve"> MIN5003, MIN5126 </w:t>
      </w:r>
      <w:r w:rsidR="004D1187">
        <w:t>and</w:t>
      </w:r>
      <w:r w:rsidRPr="00CE7641">
        <w:t xml:space="preserve"> MIN5304 in accordance with the objectives for rehabilitation and relinquishment and with consideration of associated risks that have the potential to impact these objectives.</w:t>
      </w:r>
    </w:p>
    <w:p w14:paraId="20BF18BF" w14:textId="661498F2" w:rsidR="00CE7641" w:rsidRPr="00CE7641" w:rsidRDefault="00CE7641" w:rsidP="00E406C4">
      <w:r w:rsidRPr="00CE7641">
        <w:t>The process considers risks and opportunities associated with pre-closure, closure, decommissioning, rehabilitation and relinquishment activities, including potential post-closure and rehabilitation legacy items that may not be able to be rehabilitated and / or remediated.</w:t>
      </w:r>
      <w:r w:rsidR="00800320">
        <w:t xml:space="preserve"> </w:t>
      </w:r>
      <w:r w:rsidRPr="00CE7641">
        <w:t>The key risk areas considered related to consequences of identified scenarios are:</w:t>
      </w:r>
    </w:p>
    <w:p w14:paraId="5E252D67" w14:textId="47DBCC6E" w:rsidR="00CE7641" w:rsidRPr="00CE7641" w:rsidRDefault="00CE7641" w:rsidP="00ED69BB">
      <w:pPr>
        <w:pStyle w:val="ListParagraph"/>
        <w:numPr>
          <w:ilvl w:val="0"/>
          <w:numId w:val="153"/>
        </w:numPr>
      </w:pPr>
      <w:r w:rsidRPr="00CE7641">
        <w:t>Safety &amp; Health (consideration of potential health and safety impacts to any and all people)</w:t>
      </w:r>
    </w:p>
    <w:p w14:paraId="534BB656" w14:textId="563E6CA1" w:rsidR="00CE7641" w:rsidRPr="00CE7641" w:rsidRDefault="00CE7641" w:rsidP="00ED69BB">
      <w:pPr>
        <w:pStyle w:val="ListParagraph"/>
        <w:numPr>
          <w:ilvl w:val="0"/>
          <w:numId w:val="153"/>
        </w:numPr>
      </w:pPr>
      <w:r w:rsidRPr="00CE7641">
        <w:t>Environment (impacts with potential to result in harm to the environment)</w:t>
      </w:r>
    </w:p>
    <w:p w14:paraId="1A9EECFE" w14:textId="78B786E6" w:rsidR="00CE7641" w:rsidRPr="00CE7641" w:rsidRDefault="00CE7641" w:rsidP="00ED69BB">
      <w:pPr>
        <w:pStyle w:val="ListParagraph"/>
        <w:numPr>
          <w:ilvl w:val="0"/>
          <w:numId w:val="153"/>
        </w:numPr>
      </w:pPr>
      <w:r w:rsidRPr="00CE7641">
        <w:t>Land, property and infrastructure (potential impacts to public land, property or infrastructure)</w:t>
      </w:r>
    </w:p>
    <w:p w14:paraId="5DF68764" w14:textId="73A4149B" w:rsidR="00CE7641" w:rsidRPr="00CE7641" w:rsidRDefault="00CE7641" w:rsidP="00ED69BB">
      <w:pPr>
        <w:pStyle w:val="ListParagraph"/>
        <w:numPr>
          <w:ilvl w:val="0"/>
          <w:numId w:val="153"/>
        </w:numPr>
      </w:pPr>
      <w:r w:rsidRPr="00CE7641">
        <w:t>Cultural Heritage (assessment of potential impacts to areas of cultural significance)</w:t>
      </w:r>
    </w:p>
    <w:p w14:paraId="55B4ED3B" w14:textId="6D6C6D25" w:rsidR="00CE7641" w:rsidRPr="00CE7641" w:rsidRDefault="00CE7641" w:rsidP="00ED69BB">
      <w:pPr>
        <w:pStyle w:val="ListParagraph"/>
        <w:numPr>
          <w:ilvl w:val="0"/>
          <w:numId w:val="153"/>
        </w:numPr>
      </w:pPr>
      <w:r w:rsidRPr="00CE7641">
        <w:t>Community (includes potential financial or societal impacts or impacts to community assets resulting from rehabilitation and closure activities).</w:t>
      </w:r>
    </w:p>
    <w:p w14:paraId="18FDCB79" w14:textId="33BF2ADA" w:rsidR="00CE7641" w:rsidRPr="00CE7641" w:rsidRDefault="00CE7641" w:rsidP="00ED69BB">
      <w:pPr>
        <w:pStyle w:val="ListParagraph"/>
        <w:numPr>
          <w:ilvl w:val="0"/>
          <w:numId w:val="153"/>
        </w:numPr>
      </w:pPr>
      <w:r w:rsidRPr="00CE7641">
        <w:t>Regulatory &amp; Governance (potential for regulatory breach resulting from the identified risk event / scenario)</w:t>
      </w:r>
    </w:p>
    <w:p w14:paraId="5B73AF08" w14:textId="4A269080" w:rsidR="00CE7641" w:rsidRPr="00CE7641" w:rsidRDefault="00CE7641" w:rsidP="00B75E20">
      <w:pPr>
        <w:pStyle w:val="Heading2"/>
      </w:pPr>
      <w:bookmarkStart w:id="745" w:name="_Toc210049074"/>
      <w:r w:rsidRPr="00CE7641">
        <w:t>Risk Assessment Process</w:t>
      </w:r>
      <w:bookmarkEnd w:id="745"/>
    </w:p>
    <w:p w14:paraId="000EAA17" w14:textId="3E72CB84" w:rsidR="00CE7641" w:rsidRPr="00CE7641" w:rsidRDefault="00CE7641" w:rsidP="00CF6D51">
      <w:pPr>
        <w:pStyle w:val="Heading3"/>
      </w:pPr>
      <w:r w:rsidRPr="00CE7641">
        <w:t>Risk Identification</w:t>
      </w:r>
    </w:p>
    <w:p w14:paraId="5A41B8B7" w14:textId="0CAC893F" w:rsidR="009E3E64" w:rsidRDefault="00DF618F" w:rsidP="00E406C4">
      <w:r w:rsidRPr="00CE7641">
        <w:t>To</w:t>
      </w:r>
      <w:r w:rsidR="00CE7641" w:rsidRPr="00CE7641">
        <w:t xml:space="preserve"> meet the objectives of the</w:t>
      </w:r>
      <w:r>
        <w:t xml:space="preserve"> r</w:t>
      </w:r>
      <w:r w:rsidR="00CE7641" w:rsidRPr="00CE7641">
        <w:t xml:space="preserve">isk </w:t>
      </w:r>
      <w:r>
        <w:t>a</w:t>
      </w:r>
      <w:r w:rsidR="00CE7641" w:rsidRPr="00CE7641">
        <w:t>ssessment process, the intent of the primary objective to achieve a safe, stable, sustainable and non-polluting landform upon relinquishment of the Yallourn Mine is the basis of the assessment.</w:t>
      </w:r>
      <w:r w:rsidR="00210010">
        <w:t xml:space="preserve"> </w:t>
      </w:r>
      <w:r w:rsidR="00CE7641" w:rsidRPr="00CE7641">
        <w:t>The considerations that cumulatively informed risk identification process were:</w:t>
      </w:r>
    </w:p>
    <w:p w14:paraId="6E272CB8" w14:textId="77777777" w:rsidR="009E3E64" w:rsidRDefault="009E3E64" w:rsidP="00ED69BB">
      <w:pPr>
        <w:pStyle w:val="ListParagraph"/>
        <w:numPr>
          <w:ilvl w:val="0"/>
          <w:numId w:val="153"/>
        </w:numPr>
      </w:pPr>
      <w:r>
        <w:t>Risk Factors</w:t>
      </w:r>
    </w:p>
    <w:p w14:paraId="090EB587" w14:textId="77777777" w:rsidR="009E3E64" w:rsidRDefault="009E3E64" w:rsidP="00ED69BB">
      <w:pPr>
        <w:pStyle w:val="ListParagraph"/>
        <w:numPr>
          <w:ilvl w:val="0"/>
          <w:numId w:val="153"/>
        </w:numPr>
      </w:pPr>
      <w:r>
        <w:t>Current Risk</w:t>
      </w:r>
    </w:p>
    <w:p w14:paraId="5E9D33FB" w14:textId="0CDFE964" w:rsidR="00892393" w:rsidRDefault="009E3E64" w:rsidP="00ED69BB">
      <w:pPr>
        <w:pStyle w:val="ListParagraph"/>
        <w:numPr>
          <w:ilvl w:val="0"/>
          <w:numId w:val="153"/>
        </w:numPr>
      </w:pPr>
      <w:r>
        <w:t>Studies</w:t>
      </w:r>
      <w:r w:rsidR="00892393">
        <w:t xml:space="preserve"> and Knowledge</w:t>
      </w:r>
    </w:p>
    <w:p w14:paraId="09B611C1" w14:textId="4E23A627" w:rsidR="00CE7641" w:rsidRPr="00CE7641" w:rsidRDefault="00892393" w:rsidP="00ED69BB">
      <w:pPr>
        <w:pStyle w:val="ListParagraph"/>
        <w:numPr>
          <w:ilvl w:val="0"/>
          <w:numId w:val="153"/>
        </w:numPr>
      </w:pPr>
      <w:r>
        <w:t>Rehabilitation Objectives</w:t>
      </w:r>
    </w:p>
    <w:p w14:paraId="28D3DBF3" w14:textId="48AA0AF2" w:rsidR="00CE7641" w:rsidRPr="00CE7641" w:rsidRDefault="00CE7641" w:rsidP="00CF6D51">
      <w:pPr>
        <w:pStyle w:val="Heading3"/>
      </w:pPr>
      <w:r w:rsidRPr="00CE7641">
        <w:t>Risk Factors</w:t>
      </w:r>
    </w:p>
    <w:p w14:paraId="28377605" w14:textId="0380C5B4" w:rsidR="00CE7641" w:rsidRDefault="00CE7641" w:rsidP="00892393">
      <w:r w:rsidRPr="00CE7641">
        <w:t>The</w:t>
      </w:r>
      <w:r w:rsidR="00892393">
        <w:t xml:space="preserve"> risk</w:t>
      </w:r>
      <w:r w:rsidRPr="00CE7641">
        <w:t xml:space="preserve"> factors which have the potential to impact the objective are the factors which are </w:t>
      </w:r>
      <w:r w:rsidR="00EA381F" w:rsidRPr="00CE7641">
        <w:t>assessed,</w:t>
      </w:r>
      <w:r w:rsidRPr="00CE7641">
        <w:t xml:space="preserve"> and which are documented in </w:t>
      </w:r>
      <w:r w:rsidR="00892393">
        <w:fldChar w:fldCharType="begin"/>
      </w:r>
      <w:r w:rsidR="00892393">
        <w:instrText xml:space="preserve"> REF _Ref193716997 \h </w:instrText>
      </w:r>
      <w:r w:rsidR="00892393">
        <w:fldChar w:fldCharType="separate"/>
      </w:r>
      <w:r w:rsidR="00D35BC0">
        <w:t xml:space="preserve">Table </w:t>
      </w:r>
      <w:r w:rsidR="00D35BC0">
        <w:rPr>
          <w:noProof/>
        </w:rPr>
        <w:t>11</w:t>
      </w:r>
      <w:r w:rsidR="00D35BC0">
        <w:noBreakHyphen/>
      </w:r>
      <w:r w:rsidR="00D35BC0">
        <w:rPr>
          <w:noProof/>
        </w:rPr>
        <w:t>1</w:t>
      </w:r>
      <w:r w:rsidR="00892393">
        <w:fldChar w:fldCharType="end"/>
      </w:r>
      <w:r w:rsidR="0047517C">
        <w:t>.</w:t>
      </w:r>
      <w:r w:rsidRPr="00CE7641">
        <w:t> </w:t>
      </w:r>
    </w:p>
    <w:p w14:paraId="38448F0D" w14:textId="78098B63" w:rsidR="00892393" w:rsidRDefault="00892393" w:rsidP="00C43772">
      <w:pPr>
        <w:pStyle w:val="Caption"/>
      </w:pPr>
      <w:bookmarkStart w:id="746" w:name="_Ref193716997"/>
      <w:bookmarkStart w:id="747" w:name="_Ref193716992"/>
      <w:bookmarkStart w:id="748" w:name="_Toc210127028"/>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bookmarkEnd w:id="746"/>
      <w:r>
        <w:t xml:space="preserve">: </w:t>
      </w:r>
      <w:r w:rsidRPr="0043350C">
        <w:t>Summary of factors risk assessed and associated identifiers</w:t>
      </w:r>
      <w:bookmarkEnd w:id="747"/>
      <w:bookmarkEnd w:id="748"/>
    </w:p>
    <w:tbl>
      <w:tblPr>
        <w:tblStyle w:val="DMRPTable"/>
        <w:tblW w:w="5000" w:type="pct"/>
        <w:tblLook w:val="04A0" w:firstRow="1" w:lastRow="0" w:firstColumn="1" w:lastColumn="0" w:noHBand="0" w:noVBand="1"/>
      </w:tblPr>
      <w:tblGrid>
        <w:gridCol w:w="3040"/>
        <w:gridCol w:w="6253"/>
        <w:gridCol w:w="1470"/>
      </w:tblGrid>
      <w:tr w:rsidR="00CE7641" w:rsidRPr="006602E3" w14:paraId="6CCD92A8" w14:textId="77777777" w:rsidTr="00F07149">
        <w:trPr>
          <w:cnfStyle w:val="100000000000" w:firstRow="1" w:lastRow="0" w:firstColumn="0" w:lastColumn="0" w:oddVBand="0" w:evenVBand="0" w:oddHBand="0" w:evenHBand="0" w:firstRowFirstColumn="0" w:firstRowLastColumn="0" w:lastRowFirstColumn="0" w:lastRowLastColumn="0"/>
          <w:trHeight w:val="300"/>
        </w:trPr>
        <w:tc>
          <w:tcPr>
            <w:tcW w:w="1412" w:type="pct"/>
            <w:hideMark/>
          </w:tcPr>
          <w:p w14:paraId="72B76C1D" w14:textId="77777777" w:rsidR="00CE7641" w:rsidRPr="00F07149" w:rsidRDefault="00CE7641" w:rsidP="00892393">
            <w:pPr>
              <w:pStyle w:val="TableParagraph"/>
              <w:rPr>
                <w:color w:val="auto"/>
              </w:rPr>
            </w:pPr>
            <w:r w:rsidRPr="00F07149">
              <w:rPr>
                <w:color w:val="auto"/>
              </w:rPr>
              <w:t>Risk Factor </w:t>
            </w:r>
          </w:p>
        </w:tc>
        <w:tc>
          <w:tcPr>
            <w:tcW w:w="2904" w:type="pct"/>
            <w:hideMark/>
          </w:tcPr>
          <w:p w14:paraId="01BB8DA0" w14:textId="77777777" w:rsidR="00CE7641" w:rsidRPr="00F07149" w:rsidRDefault="00CE7641" w:rsidP="00892393">
            <w:pPr>
              <w:pStyle w:val="TableParagraph"/>
              <w:rPr>
                <w:color w:val="auto"/>
              </w:rPr>
            </w:pPr>
            <w:r w:rsidRPr="00F07149">
              <w:rPr>
                <w:color w:val="auto"/>
              </w:rPr>
              <w:t>Potential to Impact </w:t>
            </w:r>
          </w:p>
        </w:tc>
        <w:tc>
          <w:tcPr>
            <w:tcW w:w="683" w:type="pct"/>
            <w:hideMark/>
          </w:tcPr>
          <w:p w14:paraId="1334D49F" w14:textId="77777777" w:rsidR="00CE7641" w:rsidRPr="00F07149" w:rsidRDefault="00CE7641" w:rsidP="00892393">
            <w:pPr>
              <w:pStyle w:val="TableParagraph"/>
              <w:rPr>
                <w:color w:val="auto"/>
              </w:rPr>
            </w:pPr>
            <w:r w:rsidRPr="00F07149">
              <w:rPr>
                <w:color w:val="auto"/>
              </w:rPr>
              <w:t>Identifier </w:t>
            </w:r>
          </w:p>
        </w:tc>
      </w:tr>
      <w:tr w:rsidR="00CE7641" w:rsidRPr="00CE7641" w14:paraId="69FFFE47" w14:textId="77777777" w:rsidTr="00F07149">
        <w:trPr>
          <w:trHeight w:val="300"/>
        </w:trPr>
        <w:tc>
          <w:tcPr>
            <w:tcW w:w="1412" w:type="pct"/>
            <w:hideMark/>
          </w:tcPr>
          <w:p w14:paraId="25801F09" w14:textId="77777777" w:rsidR="00CE7641" w:rsidRPr="00CE7641" w:rsidRDefault="00CE7641" w:rsidP="00892393">
            <w:pPr>
              <w:pStyle w:val="TableParagraph"/>
            </w:pPr>
            <w:r w:rsidRPr="00CE7641">
              <w:t>Geotechnical </w:t>
            </w:r>
          </w:p>
        </w:tc>
        <w:tc>
          <w:tcPr>
            <w:tcW w:w="2904" w:type="pct"/>
            <w:hideMark/>
          </w:tcPr>
          <w:p w14:paraId="3F33543E" w14:textId="66CB88D9" w:rsidR="00CE7641" w:rsidRPr="00CE7641" w:rsidRDefault="00CE7641" w:rsidP="00892393">
            <w:pPr>
              <w:pStyle w:val="TableParagraph"/>
            </w:pPr>
            <w:r w:rsidRPr="00CE7641">
              <w:t>Loss of Ground Control </w:t>
            </w:r>
          </w:p>
        </w:tc>
        <w:tc>
          <w:tcPr>
            <w:tcW w:w="683" w:type="pct"/>
            <w:hideMark/>
          </w:tcPr>
          <w:p w14:paraId="2F339C4D" w14:textId="77777777" w:rsidR="00CE7641" w:rsidRPr="00CE7641" w:rsidRDefault="00CE7641" w:rsidP="00892393">
            <w:pPr>
              <w:pStyle w:val="TableParagraph"/>
            </w:pPr>
            <w:r w:rsidRPr="00CE7641">
              <w:t>G </w:t>
            </w:r>
          </w:p>
        </w:tc>
      </w:tr>
      <w:tr w:rsidR="00CE7641" w:rsidRPr="00CE7641" w14:paraId="03B90B2B" w14:textId="77777777" w:rsidTr="00F07149">
        <w:trPr>
          <w:trHeight w:val="300"/>
        </w:trPr>
        <w:tc>
          <w:tcPr>
            <w:tcW w:w="1412" w:type="pct"/>
            <w:hideMark/>
          </w:tcPr>
          <w:p w14:paraId="1CCACE80" w14:textId="77777777" w:rsidR="00CE7641" w:rsidRPr="00CE7641" w:rsidRDefault="00CE7641" w:rsidP="00892393">
            <w:pPr>
              <w:pStyle w:val="TableParagraph"/>
            </w:pPr>
            <w:r w:rsidRPr="00CE7641">
              <w:t>Hydrogeology </w:t>
            </w:r>
          </w:p>
        </w:tc>
        <w:tc>
          <w:tcPr>
            <w:tcW w:w="2904" w:type="pct"/>
            <w:hideMark/>
          </w:tcPr>
          <w:p w14:paraId="2B60BCC6" w14:textId="77777777" w:rsidR="00CE7641" w:rsidRPr="00CE7641" w:rsidRDefault="00CE7641" w:rsidP="00892393">
            <w:pPr>
              <w:pStyle w:val="TableParagraph"/>
            </w:pPr>
            <w:r w:rsidRPr="00CE7641">
              <w:t>Loss of control of ground-based water conditions </w:t>
            </w:r>
          </w:p>
        </w:tc>
        <w:tc>
          <w:tcPr>
            <w:tcW w:w="683" w:type="pct"/>
            <w:hideMark/>
          </w:tcPr>
          <w:p w14:paraId="3936BB37" w14:textId="77777777" w:rsidR="00CE7641" w:rsidRPr="00CE7641" w:rsidRDefault="00CE7641" w:rsidP="00892393">
            <w:pPr>
              <w:pStyle w:val="TableParagraph"/>
            </w:pPr>
            <w:r w:rsidRPr="00CE7641">
              <w:t>GW </w:t>
            </w:r>
          </w:p>
        </w:tc>
      </w:tr>
      <w:tr w:rsidR="00CE7641" w:rsidRPr="00CE7641" w14:paraId="0FD5096B" w14:textId="77777777" w:rsidTr="00F07149">
        <w:trPr>
          <w:trHeight w:val="300"/>
        </w:trPr>
        <w:tc>
          <w:tcPr>
            <w:tcW w:w="1412" w:type="pct"/>
            <w:hideMark/>
          </w:tcPr>
          <w:p w14:paraId="6CEE3075" w14:textId="77777777" w:rsidR="00CE7641" w:rsidRPr="00CE7641" w:rsidRDefault="00CE7641" w:rsidP="00892393">
            <w:pPr>
              <w:pStyle w:val="TableParagraph"/>
            </w:pPr>
            <w:r w:rsidRPr="00CE7641">
              <w:t>Surface Hydrology </w:t>
            </w:r>
          </w:p>
        </w:tc>
        <w:tc>
          <w:tcPr>
            <w:tcW w:w="2904" w:type="pct"/>
            <w:hideMark/>
          </w:tcPr>
          <w:p w14:paraId="08C5EF6B" w14:textId="77777777" w:rsidR="00CE7641" w:rsidRPr="00CE7641" w:rsidRDefault="00CE7641" w:rsidP="00892393">
            <w:pPr>
              <w:pStyle w:val="TableParagraph"/>
            </w:pPr>
            <w:r w:rsidRPr="00CE7641">
              <w:t>Loss of control of surface water conditions </w:t>
            </w:r>
          </w:p>
        </w:tc>
        <w:tc>
          <w:tcPr>
            <w:tcW w:w="683" w:type="pct"/>
            <w:hideMark/>
          </w:tcPr>
          <w:p w14:paraId="2C7E998A" w14:textId="77777777" w:rsidR="00CE7641" w:rsidRPr="00CE7641" w:rsidRDefault="00CE7641" w:rsidP="00892393">
            <w:pPr>
              <w:pStyle w:val="TableParagraph"/>
            </w:pPr>
            <w:r w:rsidRPr="00CE7641">
              <w:t>SW </w:t>
            </w:r>
          </w:p>
        </w:tc>
      </w:tr>
      <w:tr w:rsidR="00CE7641" w:rsidRPr="00CE7641" w14:paraId="7D9D91AC" w14:textId="77777777" w:rsidTr="00F07149">
        <w:trPr>
          <w:trHeight w:val="300"/>
        </w:trPr>
        <w:tc>
          <w:tcPr>
            <w:tcW w:w="1412" w:type="pct"/>
            <w:hideMark/>
          </w:tcPr>
          <w:p w14:paraId="7AD70FE1" w14:textId="77777777" w:rsidR="00CE7641" w:rsidRPr="00CE7641" w:rsidRDefault="00CE7641" w:rsidP="00892393">
            <w:pPr>
              <w:pStyle w:val="TableParagraph"/>
            </w:pPr>
            <w:r w:rsidRPr="00CE7641">
              <w:t>Fire </w:t>
            </w:r>
          </w:p>
        </w:tc>
        <w:tc>
          <w:tcPr>
            <w:tcW w:w="2904" w:type="pct"/>
            <w:hideMark/>
          </w:tcPr>
          <w:p w14:paraId="27892BEB" w14:textId="77777777" w:rsidR="00CE7641" w:rsidRPr="00CE7641" w:rsidRDefault="00CE7641" w:rsidP="00892393">
            <w:pPr>
              <w:pStyle w:val="TableParagraph"/>
            </w:pPr>
            <w:r w:rsidRPr="00CE7641">
              <w:t>Loss of control of fire ignition and propagation </w:t>
            </w:r>
          </w:p>
        </w:tc>
        <w:tc>
          <w:tcPr>
            <w:tcW w:w="683" w:type="pct"/>
            <w:hideMark/>
          </w:tcPr>
          <w:p w14:paraId="54668F8A" w14:textId="77777777" w:rsidR="00CE7641" w:rsidRPr="00CE7641" w:rsidRDefault="00CE7641" w:rsidP="00892393">
            <w:pPr>
              <w:pStyle w:val="TableParagraph"/>
            </w:pPr>
            <w:r w:rsidRPr="00CE7641">
              <w:t>F </w:t>
            </w:r>
          </w:p>
        </w:tc>
      </w:tr>
      <w:tr w:rsidR="00CE7641" w:rsidRPr="00CE7641" w14:paraId="04A535AF" w14:textId="77777777" w:rsidTr="00F07149">
        <w:trPr>
          <w:trHeight w:val="300"/>
        </w:trPr>
        <w:tc>
          <w:tcPr>
            <w:tcW w:w="1412" w:type="pct"/>
            <w:hideMark/>
          </w:tcPr>
          <w:p w14:paraId="20EA6CF2" w14:textId="77777777" w:rsidR="00CE7641" w:rsidRPr="00CE7641" w:rsidRDefault="00CE7641" w:rsidP="00892393">
            <w:pPr>
              <w:pStyle w:val="TableParagraph"/>
            </w:pPr>
            <w:r w:rsidRPr="00CE7641">
              <w:t>Environment </w:t>
            </w:r>
          </w:p>
        </w:tc>
        <w:tc>
          <w:tcPr>
            <w:tcW w:w="2904" w:type="pct"/>
            <w:hideMark/>
          </w:tcPr>
          <w:p w14:paraId="5C624452" w14:textId="77777777" w:rsidR="00CE7641" w:rsidRPr="00CE7641" w:rsidRDefault="00CE7641" w:rsidP="00892393">
            <w:pPr>
              <w:pStyle w:val="TableParagraph"/>
            </w:pPr>
            <w:r w:rsidRPr="00CE7641">
              <w:t>Loss of control of environmental conditions </w:t>
            </w:r>
          </w:p>
        </w:tc>
        <w:tc>
          <w:tcPr>
            <w:tcW w:w="683" w:type="pct"/>
            <w:hideMark/>
          </w:tcPr>
          <w:p w14:paraId="40E3F7C6" w14:textId="77777777" w:rsidR="00CE7641" w:rsidRPr="00CE7641" w:rsidRDefault="00CE7641" w:rsidP="00892393">
            <w:pPr>
              <w:pStyle w:val="TableParagraph"/>
            </w:pPr>
            <w:r w:rsidRPr="00CE7641">
              <w:t>E </w:t>
            </w:r>
          </w:p>
        </w:tc>
      </w:tr>
      <w:tr w:rsidR="00CE7641" w:rsidRPr="00CE7641" w14:paraId="0670EFEC" w14:textId="77777777" w:rsidTr="00F07149">
        <w:trPr>
          <w:trHeight w:val="300"/>
        </w:trPr>
        <w:tc>
          <w:tcPr>
            <w:tcW w:w="1412" w:type="pct"/>
            <w:hideMark/>
          </w:tcPr>
          <w:p w14:paraId="51092A61" w14:textId="77777777" w:rsidR="00CE7641" w:rsidRPr="00CE7641" w:rsidRDefault="00CE7641" w:rsidP="00892393">
            <w:pPr>
              <w:pStyle w:val="TableParagraph"/>
            </w:pPr>
            <w:r w:rsidRPr="00CE7641">
              <w:t>Water Access and Delivery </w:t>
            </w:r>
          </w:p>
        </w:tc>
        <w:tc>
          <w:tcPr>
            <w:tcW w:w="2904" w:type="pct"/>
            <w:hideMark/>
          </w:tcPr>
          <w:p w14:paraId="67ABA0BB" w14:textId="77777777" w:rsidR="00CE7641" w:rsidRPr="00CE7641" w:rsidRDefault="00CE7641" w:rsidP="00892393">
            <w:pPr>
              <w:pStyle w:val="TableParagraph"/>
            </w:pPr>
            <w:r w:rsidRPr="00CE7641">
              <w:t>Loss of control of water supply, distribution and movement </w:t>
            </w:r>
          </w:p>
        </w:tc>
        <w:tc>
          <w:tcPr>
            <w:tcW w:w="683" w:type="pct"/>
            <w:hideMark/>
          </w:tcPr>
          <w:p w14:paraId="3E420970" w14:textId="77777777" w:rsidR="00CE7641" w:rsidRPr="00CE7641" w:rsidRDefault="00CE7641" w:rsidP="00892393">
            <w:pPr>
              <w:pStyle w:val="TableParagraph"/>
            </w:pPr>
            <w:r w:rsidRPr="00CE7641">
              <w:t>WA </w:t>
            </w:r>
          </w:p>
        </w:tc>
      </w:tr>
      <w:tr w:rsidR="00CE7641" w:rsidRPr="00CE7641" w14:paraId="1266DE3E" w14:textId="77777777" w:rsidTr="00F07149">
        <w:trPr>
          <w:trHeight w:val="300"/>
        </w:trPr>
        <w:tc>
          <w:tcPr>
            <w:tcW w:w="1412" w:type="pct"/>
            <w:hideMark/>
          </w:tcPr>
          <w:p w14:paraId="35B0E93B" w14:textId="77777777" w:rsidR="00CE7641" w:rsidRPr="00CE7641" w:rsidRDefault="00CE7641" w:rsidP="00892393">
            <w:pPr>
              <w:pStyle w:val="TableParagraph"/>
            </w:pPr>
            <w:r w:rsidRPr="00CE7641">
              <w:t>Site Security </w:t>
            </w:r>
          </w:p>
        </w:tc>
        <w:tc>
          <w:tcPr>
            <w:tcW w:w="2904" w:type="pct"/>
            <w:hideMark/>
          </w:tcPr>
          <w:p w14:paraId="5EF0549F" w14:textId="77777777" w:rsidR="00CE7641" w:rsidRPr="00CE7641" w:rsidRDefault="00CE7641" w:rsidP="00892393">
            <w:pPr>
              <w:pStyle w:val="TableParagraph"/>
            </w:pPr>
            <w:r w:rsidRPr="00CE7641">
              <w:t>Loss of control of site security </w:t>
            </w:r>
          </w:p>
        </w:tc>
        <w:tc>
          <w:tcPr>
            <w:tcW w:w="683" w:type="pct"/>
            <w:hideMark/>
          </w:tcPr>
          <w:p w14:paraId="44EB4FF2" w14:textId="77777777" w:rsidR="00CE7641" w:rsidRPr="00CE7641" w:rsidRDefault="00CE7641" w:rsidP="00892393">
            <w:pPr>
              <w:pStyle w:val="TableParagraph"/>
            </w:pPr>
            <w:r w:rsidRPr="00CE7641">
              <w:t>SS </w:t>
            </w:r>
          </w:p>
        </w:tc>
      </w:tr>
    </w:tbl>
    <w:p w14:paraId="602CBD18" w14:textId="77777777" w:rsidR="00892393" w:rsidRDefault="00892393" w:rsidP="00E406C4"/>
    <w:p w14:paraId="0F68B682" w14:textId="0D03A710" w:rsidR="00CE7641" w:rsidRPr="00CE7641" w:rsidRDefault="00CE7641" w:rsidP="00E406C4">
      <w:r w:rsidRPr="00CE7641">
        <w:t>Each of these factors is reviewed independently with appropriately qualified and knowledgeable people contributing to the assessment. Information to inform the assessment is based on previous and current studies, investigations, known operational parameters, historical review, published papers and expert knowledge. </w:t>
      </w:r>
    </w:p>
    <w:p w14:paraId="3F2E65BB" w14:textId="287C23D4" w:rsidR="00CE7641" w:rsidRPr="00CE7641" w:rsidRDefault="00CE7641" w:rsidP="00CF6D51">
      <w:pPr>
        <w:pStyle w:val="Heading3"/>
      </w:pPr>
      <w:r>
        <w:t>Current risk </w:t>
      </w:r>
    </w:p>
    <w:p w14:paraId="72017BDD" w14:textId="251560D0" w:rsidR="00CE7641" w:rsidRPr="00CE7641" w:rsidRDefault="00CE7641" w:rsidP="00E406C4">
      <w:r>
        <w:t>Known operational risks that are anticipated to remain upon cessation of operations and throughout the rehabilitation phases. </w:t>
      </w:r>
      <w:r w:rsidR="168E3E68">
        <w:t xml:space="preserve">For the purposes of this risk assessment process, the current known operational risks were considered as the base case </w:t>
      </w:r>
      <w:r w:rsidR="4ECF0CAA">
        <w:t xml:space="preserve">for the assessment </w:t>
      </w:r>
      <w:r w:rsidR="168E3E68">
        <w:t>and tre</w:t>
      </w:r>
      <w:r w:rsidR="46669463">
        <w:t>ated as</w:t>
      </w:r>
      <w:r w:rsidR="07991921">
        <w:t xml:space="preserve"> the</w:t>
      </w:r>
      <w:r w:rsidR="46669463">
        <w:t xml:space="preserve"> inherent risk</w:t>
      </w:r>
      <w:r w:rsidR="3F57CC6E">
        <w:t xml:space="preserve">, inclusive of accounting for current control measures that are in place </w:t>
      </w:r>
      <w:r w:rsidR="56F9DEFB">
        <w:t>and are documented in</w:t>
      </w:r>
      <w:r w:rsidR="3F57CC6E">
        <w:t xml:space="preserve"> the </w:t>
      </w:r>
      <w:r w:rsidR="56F9DEFB">
        <w:t>operational Risk Assessment and Management Plan.</w:t>
      </w:r>
    </w:p>
    <w:p w14:paraId="402BE0A0" w14:textId="37909DD6" w:rsidR="00C55CF2" w:rsidRPr="00CE7641" w:rsidRDefault="00C55CF2" w:rsidP="00E406C4">
      <w:r>
        <w:t>This inherent risk is indicative of the risks that would be present if the scenario of early or sudden closure</w:t>
      </w:r>
      <w:r w:rsidR="00AB56C2">
        <w:t xml:space="preserve"> occurs</w:t>
      </w:r>
      <w:r>
        <w:t xml:space="preserve">. </w:t>
      </w:r>
    </w:p>
    <w:p w14:paraId="3DF9D1AF" w14:textId="519CAB77" w:rsidR="00CE7641" w:rsidRPr="00892393" w:rsidRDefault="00CE7641" w:rsidP="00CF6D51">
      <w:pPr>
        <w:pStyle w:val="Heading3"/>
      </w:pPr>
      <w:r w:rsidRPr="00892393">
        <w:rPr>
          <w:bCs/>
        </w:rPr>
        <w:t>Studies</w:t>
      </w:r>
      <w:r w:rsidRPr="00892393">
        <w:t> </w:t>
      </w:r>
      <w:r w:rsidR="00892393" w:rsidRPr="00892393">
        <w:t>and Knowledge</w:t>
      </w:r>
      <w:r w:rsidR="00B80272">
        <w:t xml:space="preserve"> Base</w:t>
      </w:r>
    </w:p>
    <w:p w14:paraId="33EDFEEA" w14:textId="77777777" w:rsidR="00CE7641" w:rsidRPr="00CE7641" w:rsidRDefault="00CE7641" w:rsidP="00E406C4">
      <w:r w:rsidRPr="00CE7641">
        <w:t>Past and current studies provide information about potential risks associated with planned rehabilitation activities and provide opportunity for consideration to implement activities and remediation measures to maintain risk to as low as is reasonably practicable. </w:t>
      </w:r>
    </w:p>
    <w:p w14:paraId="39E62217" w14:textId="4BBDA8EF" w:rsidR="00EE1D68" w:rsidRDefault="004F1894" w:rsidP="00CF6D51">
      <w:pPr>
        <w:pStyle w:val="Heading3"/>
      </w:pPr>
      <w:r>
        <w:t>Rehabilitation Objectives</w:t>
      </w:r>
    </w:p>
    <w:p w14:paraId="1596DC4A" w14:textId="3621632A" w:rsidR="00CE7641" w:rsidRPr="00CE7641" w:rsidRDefault="00CE7641" w:rsidP="00E406C4">
      <w:r w:rsidRPr="00CE7641">
        <w:t xml:space="preserve">The overall objective </w:t>
      </w:r>
      <w:r w:rsidR="00EE1D68">
        <w:t xml:space="preserve">of safe, stable, sustainable, and non-polluting, </w:t>
      </w:r>
      <w:r w:rsidRPr="00CE7641">
        <w:t>to enable approval for the site to be relinquished for post-mining land uses.  </w:t>
      </w:r>
    </w:p>
    <w:p w14:paraId="430EF502" w14:textId="27739923" w:rsidR="00CE7641" w:rsidRPr="00A71F17" w:rsidRDefault="00CE7641" w:rsidP="00B75E20">
      <w:pPr>
        <w:pStyle w:val="Heading2"/>
      </w:pPr>
      <w:bookmarkStart w:id="749" w:name="_Toc210049075"/>
      <w:r w:rsidRPr="00CE7641">
        <w:t>Risk Assessment</w:t>
      </w:r>
      <w:r w:rsidR="001F0DAF">
        <w:t xml:space="preserve"> Scenarios</w:t>
      </w:r>
      <w:bookmarkEnd w:id="749"/>
    </w:p>
    <w:p w14:paraId="2FDA2FA9" w14:textId="77777777" w:rsidR="00CE7641" w:rsidRPr="00CE7641" w:rsidRDefault="00CE7641" w:rsidP="00CF6D51">
      <w:pPr>
        <w:pStyle w:val="Heading3"/>
      </w:pPr>
      <w:r w:rsidRPr="00CE7641">
        <w:t> Background Information </w:t>
      </w:r>
    </w:p>
    <w:p w14:paraId="60632961" w14:textId="7E59B2DA" w:rsidR="00CE7641" w:rsidRDefault="00CE7641" w:rsidP="00D16F33">
      <w:r w:rsidRPr="00CE7641">
        <w:t xml:space="preserve">Risk scenarios were pre-populated by subject matter experts from EAY and other specialists during three facilitated workshops in February 2024.  These workshops utilised the knowledge of the workshop participants to inform scenarios that have potential for unintended and unwanted outcomes with consideration for each of the identified risk factors </w:t>
      </w:r>
      <w:r w:rsidR="00CD6A18">
        <w:fldChar w:fldCharType="begin"/>
      </w:r>
      <w:r w:rsidR="00CD6A18">
        <w:instrText xml:space="preserve"> REF _Ref193716997 \h </w:instrText>
      </w:r>
      <w:r w:rsidR="00CD6A18">
        <w:fldChar w:fldCharType="separate"/>
      </w:r>
      <w:r w:rsidR="00D35BC0">
        <w:t xml:space="preserve">Table </w:t>
      </w:r>
      <w:r w:rsidR="00D35BC0">
        <w:rPr>
          <w:noProof/>
        </w:rPr>
        <w:t>11</w:t>
      </w:r>
      <w:r w:rsidR="00D35BC0">
        <w:noBreakHyphen/>
      </w:r>
      <w:r w:rsidR="00D35BC0">
        <w:rPr>
          <w:noProof/>
        </w:rPr>
        <w:t>1</w:t>
      </w:r>
      <w:r w:rsidR="00CD6A18">
        <w:fldChar w:fldCharType="end"/>
      </w:r>
      <w:r w:rsidR="00CD6A18">
        <w:t>.</w:t>
      </w:r>
    </w:p>
    <w:p w14:paraId="286419AB" w14:textId="76176D29" w:rsidR="00316B7B" w:rsidRDefault="00316B7B" w:rsidP="00316B7B">
      <w:r w:rsidRPr="1C61B524">
        <w:t>A</w:t>
      </w:r>
      <w:r>
        <w:t>n</w:t>
      </w:r>
      <w:r w:rsidRPr="1C61B524">
        <w:t xml:space="preserve"> assessment of the risks associated with development of the </w:t>
      </w:r>
      <w:r w:rsidR="004B2326">
        <w:t>DMRP</w:t>
      </w:r>
      <w:r w:rsidRPr="1C61B524">
        <w:t xml:space="preserve"> for the Yallourn Mine was conducted during a series of facilitated workshops </w:t>
      </w:r>
      <w:r>
        <w:t>which</w:t>
      </w:r>
      <w:r w:rsidRPr="1C61B524">
        <w:t xml:space="preserve"> were facilitated by GHD</w:t>
      </w:r>
      <w:r w:rsidR="00A31780">
        <w:t xml:space="preserve"> </w:t>
      </w:r>
      <w:r w:rsidR="00A31780">
        <w:fldChar w:fldCharType="begin"/>
      </w:r>
      <w:r w:rsidR="001B655D">
        <w:instrText xml:space="preserve"> ADDIN EN.CITE &lt;EndNote&gt;&lt;Cite&gt;&lt;Author&gt;GHD&lt;/Author&gt;&lt;Year&gt;2025&lt;/Year&gt;&lt;RecNum&gt;80&lt;/RecNum&gt;&lt;DisplayText&gt;(GHD 2025a)&lt;/DisplayText&gt;&lt;record&gt;&lt;rec-number&gt;80&lt;/rec-number&gt;&lt;foreign-keys&gt;&lt;key app="EN" db-id="spaff0s0osz0sqe0t5a55fezradpx9psfrzt" timestamp="1747098423" guid="75deaf4c-798c-49bc-a6b2-e4fefccdf82b"&gt;80&lt;/key&gt;&lt;/foreign-keys&gt;&lt;ref-type name="Report"&gt;27&lt;/ref-type&gt;&lt;contributors&gt;&lt;authors&gt;&lt;author&gt;GHD&lt;/author&gt;&lt;/authors&gt;&lt;secondary-authors&gt;&lt;author&gt;GHD Pty Ltd,&lt;/author&gt;&lt;/secondary-authors&gt;&lt;/contributors&gt;&lt;titles&gt;&lt;title&gt;Declared Mine Rehabilitation Plan Risk Assessment Report&lt;/title&gt;&lt;/titles&gt;&lt;number&gt;A2407374&lt;/number&gt;&lt;dates&gt;&lt;year&gt;2025&lt;/year&gt;&lt;pub-dates&gt;&lt;date&gt;14/02/2025&lt;/date&gt;&lt;/pub-dates&gt;&lt;/dates&gt;&lt;isbn&gt;12643220&lt;/isbn&gt;&lt;urls&gt;&lt;/urls&gt;&lt;/record&gt;&lt;/Cite&gt;&lt;/EndNote&gt;</w:instrText>
      </w:r>
      <w:r w:rsidR="00A31780">
        <w:fldChar w:fldCharType="separate"/>
      </w:r>
      <w:r w:rsidR="0003777B">
        <w:rPr>
          <w:noProof/>
        </w:rPr>
        <w:t>(GHD 2025a)</w:t>
      </w:r>
      <w:r w:rsidR="00A31780">
        <w:fldChar w:fldCharType="end"/>
      </w:r>
      <w:r w:rsidRPr="1C61B524">
        <w:t xml:space="preserve"> with subsequent report and risk register developed to document the information that was discussed and obtained during the workshops.</w:t>
      </w:r>
      <w:r w:rsidR="004B2326">
        <w:t xml:space="preserve"> </w:t>
      </w:r>
      <w:r>
        <w:t>Risk scenarios were pre-populated into the risk register using the information that was obtained during the February workshops. Information to summarise the objectives, methodology, risk criteria and agenda to be used in the workshops was distributed to intended participants to provide context prior to their attendance.</w:t>
      </w:r>
      <w:r w:rsidR="004B2326">
        <w:t xml:space="preserve">  </w:t>
      </w:r>
      <w:r>
        <w:t>The workshops included the participants in reviewing, updating and validating the draft inputs, and identifying any new risks, consequences or controls with all scenarios prosecuted to completion</w:t>
      </w:r>
      <w:r w:rsidR="00103BDA">
        <w:t>.</w:t>
      </w:r>
    </w:p>
    <w:p w14:paraId="23399089" w14:textId="34BE877F" w:rsidR="00316B7B" w:rsidRDefault="00316B7B" w:rsidP="00316B7B">
      <w:r>
        <w:t>Ten full-day risk assessment workshops were facilitated over the course of five weeks from July to August 2024, with the process involving subject matter experts both in-person and on-line, an additional two workshops were held in October 2024 to review any outstanding risk scenarios and a further workshop was held in February 2025 to assess the risks associated with rehabilitation of the Yallourn North Open Cut and complete the review of the risk register (</w:t>
      </w:r>
      <w:r w:rsidR="00220AD7">
        <w:rPr>
          <w:rFonts w:cs="Arial"/>
          <w:highlight w:val="yellow"/>
        </w:rPr>
        <w:fldChar w:fldCharType="begin"/>
      </w:r>
      <w:r w:rsidR="00220AD7">
        <w:rPr>
          <w:rFonts w:cs="Arial"/>
          <w:highlight w:val="yellow"/>
        </w:rPr>
        <w:instrText xml:space="preserve"> REF _Ref198486434 \h </w:instrText>
      </w:r>
      <w:r w:rsidR="00220AD7">
        <w:rPr>
          <w:rFonts w:cs="Arial"/>
          <w:highlight w:val="yellow"/>
        </w:rPr>
      </w:r>
      <w:r w:rsidR="00220AD7">
        <w:rPr>
          <w:rFonts w:cs="Arial"/>
          <w:highlight w:val="yellow"/>
        </w:rPr>
        <w:fldChar w:fldCharType="separate"/>
      </w:r>
      <w:r w:rsidR="00D35BC0">
        <w:t xml:space="preserve">Table </w:t>
      </w:r>
      <w:r w:rsidR="00D35BC0">
        <w:rPr>
          <w:noProof/>
        </w:rPr>
        <w:t>11</w:t>
      </w:r>
      <w:r w:rsidR="00D35BC0">
        <w:noBreakHyphen/>
      </w:r>
      <w:r w:rsidR="00D35BC0">
        <w:rPr>
          <w:noProof/>
        </w:rPr>
        <w:t>2</w:t>
      </w:r>
      <w:r w:rsidR="00220AD7">
        <w:rPr>
          <w:rFonts w:cs="Arial"/>
          <w:highlight w:val="yellow"/>
        </w:rPr>
        <w:fldChar w:fldCharType="end"/>
      </w:r>
      <w:r>
        <w:t>).</w:t>
      </w:r>
    </w:p>
    <w:p w14:paraId="0FE1BC18" w14:textId="61F9998B" w:rsidR="00F44FC0" w:rsidRDefault="00F44FC0">
      <w:pPr>
        <w:spacing w:after="0" w:line="240" w:lineRule="auto"/>
      </w:pPr>
      <w:r>
        <w:br w:type="page"/>
      </w:r>
    </w:p>
    <w:p w14:paraId="726AA252" w14:textId="23F75199" w:rsidR="00316B7B" w:rsidRDefault="00316B7B" w:rsidP="00C43772">
      <w:pPr>
        <w:pStyle w:val="Caption"/>
      </w:pPr>
      <w:bookmarkStart w:id="750" w:name="Table3"/>
      <w:bookmarkStart w:id="751" w:name="_Ref198486434"/>
      <w:bookmarkStart w:id="752" w:name="_Toc192851403"/>
      <w:bookmarkStart w:id="753" w:name="_Ref198486430"/>
      <w:bookmarkStart w:id="754" w:name="_Toc210127029"/>
      <w:bookmarkEnd w:id="750"/>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751"/>
      <w:r w:rsidR="002A24C5">
        <w:rPr>
          <w:noProof/>
        </w:rPr>
        <w:t>:</w:t>
      </w:r>
      <w:r>
        <w:t xml:space="preserve"> Workshop dates and information</w:t>
      </w:r>
      <w:bookmarkEnd w:id="752"/>
      <w:bookmarkEnd w:id="753"/>
      <w:bookmarkEnd w:id="754"/>
    </w:p>
    <w:tbl>
      <w:tblPr>
        <w:tblStyle w:val="DMRPTable"/>
        <w:tblW w:w="5000" w:type="pct"/>
        <w:tblLook w:val="04A0" w:firstRow="1" w:lastRow="0" w:firstColumn="1" w:lastColumn="0" w:noHBand="0" w:noVBand="1"/>
      </w:tblPr>
      <w:tblGrid>
        <w:gridCol w:w="695"/>
        <w:gridCol w:w="2844"/>
        <w:gridCol w:w="3810"/>
        <w:gridCol w:w="3414"/>
      </w:tblGrid>
      <w:tr w:rsidR="00316B7B" w:rsidRPr="00D724C1" w14:paraId="3BFAABF6" w14:textId="77777777" w:rsidTr="00551E62">
        <w:trPr>
          <w:cnfStyle w:val="100000000000" w:firstRow="1" w:lastRow="0" w:firstColumn="0" w:lastColumn="0" w:oddVBand="0" w:evenVBand="0" w:oddHBand="0" w:evenHBand="0" w:firstRowFirstColumn="0" w:firstRowLastColumn="0" w:lastRowFirstColumn="0" w:lastRowLastColumn="0"/>
          <w:cantSplit/>
        </w:trPr>
        <w:tc>
          <w:tcPr>
            <w:tcW w:w="323" w:type="pct"/>
          </w:tcPr>
          <w:p w14:paraId="7FE219B9" w14:textId="77777777" w:rsidR="00316B7B" w:rsidRPr="0047517C" w:rsidRDefault="00316B7B" w:rsidP="00103BDA">
            <w:pPr>
              <w:pStyle w:val="TableParagraph"/>
              <w:rPr>
                <w:color w:val="auto"/>
              </w:rPr>
            </w:pPr>
            <w:r w:rsidRPr="0047517C">
              <w:rPr>
                <w:color w:val="auto"/>
              </w:rPr>
              <w:t>Day</w:t>
            </w:r>
          </w:p>
        </w:tc>
        <w:tc>
          <w:tcPr>
            <w:tcW w:w="1321" w:type="pct"/>
          </w:tcPr>
          <w:p w14:paraId="2001CAD1" w14:textId="77777777" w:rsidR="00316B7B" w:rsidRPr="0047517C" w:rsidRDefault="00316B7B" w:rsidP="00103BDA">
            <w:pPr>
              <w:pStyle w:val="TableParagraph"/>
              <w:rPr>
                <w:color w:val="auto"/>
              </w:rPr>
            </w:pPr>
            <w:r w:rsidRPr="0047517C">
              <w:rPr>
                <w:color w:val="auto"/>
              </w:rPr>
              <w:t>Date &amp; Time</w:t>
            </w:r>
          </w:p>
        </w:tc>
        <w:tc>
          <w:tcPr>
            <w:tcW w:w="1770" w:type="pct"/>
          </w:tcPr>
          <w:p w14:paraId="7FCE6A18" w14:textId="77777777" w:rsidR="00316B7B" w:rsidRPr="0047517C" w:rsidRDefault="00316B7B" w:rsidP="00103BDA">
            <w:pPr>
              <w:pStyle w:val="TableParagraph"/>
              <w:rPr>
                <w:color w:val="auto"/>
              </w:rPr>
            </w:pPr>
            <w:r w:rsidRPr="0047517C">
              <w:rPr>
                <w:color w:val="auto"/>
              </w:rPr>
              <w:t>Location</w:t>
            </w:r>
          </w:p>
        </w:tc>
        <w:tc>
          <w:tcPr>
            <w:tcW w:w="1586" w:type="pct"/>
          </w:tcPr>
          <w:p w14:paraId="2CC92770" w14:textId="77777777" w:rsidR="00316B7B" w:rsidRPr="0047517C" w:rsidRDefault="00316B7B" w:rsidP="00103BDA">
            <w:pPr>
              <w:pStyle w:val="TableParagraph"/>
              <w:rPr>
                <w:color w:val="auto"/>
              </w:rPr>
            </w:pPr>
            <w:r w:rsidRPr="0047517C">
              <w:rPr>
                <w:color w:val="auto"/>
              </w:rPr>
              <w:t>Technical Risk Factor Category Reviewed</w:t>
            </w:r>
          </w:p>
        </w:tc>
      </w:tr>
      <w:tr w:rsidR="00316B7B" w14:paraId="320114EE" w14:textId="77777777" w:rsidTr="00551E62">
        <w:trPr>
          <w:cantSplit/>
        </w:trPr>
        <w:tc>
          <w:tcPr>
            <w:tcW w:w="323" w:type="pct"/>
          </w:tcPr>
          <w:p w14:paraId="1AA3BFA8" w14:textId="77777777" w:rsidR="00316B7B" w:rsidRDefault="00316B7B" w:rsidP="00103BDA">
            <w:pPr>
              <w:pStyle w:val="TableParagraph"/>
            </w:pPr>
            <w:r>
              <w:t>1</w:t>
            </w:r>
          </w:p>
        </w:tc>
        <w:tc>
          <w:tcPr>
            <w:tcW w:w="1321" w:type="pct"/>
          </w:tcPr>
          <w:p w14:paraId="16FC47DB" w14:textId="1AB693EF" w:rsidR="00316B7B" w:rsidRDefault="00316B7B" w:rsidP="00103BDA">
            <w:pPr>
              <w:pStyle w:val="TableParagraph"/>
            </w:pPr>
            <w:r>
              <w:t>Monday 15 July</w:t>
            </w:r>
            <w:r w:rsidR="004C7784">
              <w:t xml:space="preserve"> 2024</w:t>
            </w:r>
          </w:p>
          <w:p w14:paraId="675D5C65" w14:textId="77777777" w:rsidR="00316B7B" w:rsidRDefault="00316B7B" w:rsidP="00103BDA">
            <w:pPr>
              <w:pStyle w:val="TableParagraph"/>
            </w:pPr>
            <w:r>
              <w:t>8:30am – 4:30pm</w:t>
            </w:r>
          </w:p>
        </w:tc>
        <w:tc>
          <w:tcPr>
            <w:tcW w:w="1770" w:type="pct"/>
          </w:tcPr>
          <w:p w14:paraId="03AE859B" w14:textId="77777777" w:rsidR="00316B7B" w:rsidRDefault="00316B7B" w:rsidP="00103BDA">
            <w:pPr>
              <w:pStyle w:val="TableParagraph"/>
            </w:pPr>
            <w:r>
              <w:t>Yallourn Strzelecki Meeting Room</w:t>
            </w:r>
          </w:p>
          <w:p w14:paraId="594848E6" w14:textId="77777777" w:rsidR="00316B7B" w:rsidRDefault="00316B7B" w:rsidP="00103BDA">
            <w:pPr>
              <w:pStyle w:val="TableParagraph"/>
            </w:pPr>
            <w:r>
              <w:t>Remotely via MS Teams</w:t>
            </w:r>
          </w:p>
        </w:tc>
        <w:tc>
          <w:tcPr>
            <w:tcW w:w="1586" w:type="pct"/>
          </w:tcPr>
          <w:p w14:paraId="4521853B" w14:textId="77777777" w:rsidR="00316B7B" w:rsidRDefault="00316B7B" w:rsidP="00103BDA">
            <w:pPr>
              <w:pStyle w:val="TableParagraph"/>
            </w:pPr>
            <w:r>
              <w:t>Geotechnical</w:t>
            </w:r>
          </w:p>
        </w:tc>
      </w:tr>
      <w:tr w:rsidR="00316B7B" w14:paraId="08C6ABAC" w14:textId="77777777" w:rsidTr="00551E62">
        <w:trPr>
          <w:cantSplit/>
        </w:trPr>
        <w:tc>
          <w:tcPr>
            <w:tcW w:w="323" w:type="pct"/>
          </w:tcPr>
          <w:p w14:paraId="6E8CC8E6" w14:textId="77777777" w:rsidR="00316B7B" w:rsidRDefault="00316B7B" w:rsidP="00103BDA">
            <w:pPr>
              <w:pStyle w:val="TableParagraph"/>
            </w:pPr>
            <w:r>
              <w:t>2</w:t>
            </w:r>
          </w:p>
        </w:tc>
        <w:tc>
          <w:tcPr>
            <w:tcW w:w="1321" w:type="pct"/>
          </w:tcPr>
          <w:p w14:paraId="2A04029D" w14:textId="4C7EB891" w:rsidR="00316B7B" w:rsidRDefault="00316B7B" w:rsidP="00103BDA">
            <w:pPr>
              <w:pStyle w:val="TableParagraph"/>
            </w:pPr>
            <w:r>
              <w:t>Tuesday 16 July</w:t>
            </w:r>
            <w:r w:rsidR="004C7784">
              <w:t xml:space="preserve"> 2024</w:t>
            </w:r>
          </w:p>
          <w:p w14:paraId="76E4F99A" w14:textId="77777777" w:rsidR="00316B7B" w:rsidRDefault="00316B7B" w:rsidP="00103BDA">
            <w:pPr>
              <w:pStyle w:val="TableParagraph"/>
            </w:pPr>
            <w:r>
              <w:t>8:30am – 3:30pm</w:t>
            </w:r>
          </w:p>
        </w:tc>
        <w:tc>
          <w:tcPr>
            <w:tcW w:w="1770" w:type="pct"/>
          </w:tcPr>
          <w:p w14:paraId="49488E78" w14:textId="77777777" w:rsidR="00316B7B" w:rsidRDefault="00316B7B" w:rsidP="00103BDA">
            <w:pPr>
              <w:pStyle w:val="TableParagraph"/>
            </w:pPr>
            <w:r>
              <w:t>Yallourn Strzelecki Meeting Room</w:t>
            </w:r>
          </w:p>
          <w:p w14:paraId="7F8E5F71" w14:textId="77777777" w:rsidR="00316B7B" w:rsidRDefault="00316B7B" w:rsidP="00103BDA">
            <w:pPr>
              <w:pStyle w:val="TableParagraph"/>
            </w:pPr>
            <w:r>
              <w:t>Remotely via MS Teams</w:t>
            </w:r>
          </w:p>
        </w:tc>
        <w:tc>
          <w:tcPr>
            <w:tcW w:w="1586" w:type="pct"/>
          </w:tcPr>
          <w:p w14:paraId="13F067B1" w14:textId="77777777" w:rsidR="00316B7B" w:rsidRDefault="00316B7B" w:rsidP="00103BDA">
            <w:pPr>
              <w:pStyle w:val="TableParagraph"/>
            </w:pPr>
            <w:r>
              <w:t>Geotechnical</w:t>
            </w:r>
          </w:p>
        </w:tc>
      </w:tr>
      <w:tr w:rsidR="00316B7B" w14:paraId="1B373FA8" w14:textId="77777777" w:rsidTr="00551E62">
        <w:trPr>
          <w:cantSplit/>
        </w:trPr>
        <w:tc>
          <w:tcPr>
            <w:tcW w:w="323" w:type="pct"/>
          </w:tcPr>
          <w:p w14:paraId="48B4AC11" w14:textId="77777777" w:rsidR="00316B7B" w:rsidRDefault="00316B7B" w:rsidP="00103BDA">
            <w:pPr>
              <w:pStyle w:val="TableParagraph"/>
            </w:pPr>
            <w:r>
              <w:t>3</w:t>
            </w:r>
          </w:p>
        </w:tc>
        <w:tc>
          <w:tcPr>
            <w:tcW w:w="1321" w:type="pct"/>
          </w:tcPr>
          <w:p w14:paraId="5639E60F" w14:textId="1E5B9095" w:rsidR="00316B7B" w:rsidRDefault="00316B7B" w:rsidP="00103BDA">
            <w:pPr>
              <w:pStyle w:val="TableParagraph"/>
            </w:pPr>
            <w:r>
              <w:t>Monday 22 July</w:t>
            </w:r>
            <w:r w:rsidR="004C7784">
              <w:t xml:space="preserve"> 2024</w:t>
            </w:r>
          </w:p>
          <w:p w14:paraId="063BBE25" w14:textId="77777777" w:rsidR="00316B7B" w:rsidRDefault="00316B7B" w:rsidP="00103BDA">
            <w:pPr>
              <w:pStyle w:val="TableParagraph"/>
            </w:pPr>
            <w:r>
              <w:t>8:30am – 4:30pm</w:t>
            </w:r>
          </w:p>
        </w:tc>
        <w:tc>
          <w:tcPr>
            <w:tcW w:w="1770" w:type="pct"/>
          </w:tcPr>
          <w:p w14:paraId="3CFA4C1C" w14:textId="77777777" w:rsidR="00316B7B" w:rsidRDefault="00316B7B" w:rsidP="00103BDA">
            <w:pPr>
              <w:pStyle w:val="TableParagraph"/>
            </w:pPr>
            <w:r>
              <w:t>Yallourn Strzelecki Meeting Room</w:t>
            </w:r>
          </w:p>
          <w:p w14:paraId="6946B0A0" w14:textId="77777777" w:rsidR="00316B7B" w:rsidRDefault="00316B7B" w:rsidP="00103BDA">
            <w:pPr>
              <w:pStyle w:val="TableParagraph"/>
            </w:pPr>
            <w:r>
              <w:t>Remotely via MS Teams</w:t>
            </w:r>
          </w:p>
        </w:tc>
        <w:tc>
          <w:tcPr>
            <w:tcW w:w="1586" w:type="pct"/>
          </w:tcPr>
          <w:p w14:paraId="57F2DDE3" w14:textId="77777777" w:rsidR="00316B7B" w:rsidRDefault="00316B7B" w:rsidP="00103BDA">
            <w:pPr>
              <w:pStyle w:val="TableParagraph"/>
            </w:pPr>
            <w:r>
              <w:t>Geotechnical (including MRD)</w:t>
            </w:r>
          </w:p>
        </w:tc>
      </w:tr>
      <w:tr w:rsidR="00316B7B" w14:paraId="0A7E00F7" w14:textId="77777777" w:rsidTr="00551E62">
        <w:trPr>
          <w:cantSplit/>
        </w:trPr>
        <w:tc>
          <w:tcPr>
            <w:tcW w:w="323" w:type="pct"/>
          </w:tcPr>
          <w:p w14:paraId="3191E2FA" w14:textId="77777777" w:rsidR="00316B7B" w:rsidRDefault="00316B7B" w:rsidP="00103BDA">
            <w:pPr>
              <w:pStyle w:val="TableParagraph"/>
            </w:pPr>
            <w:r>
              <w:t>4</w:t>
            </w:r>
          </w:p>
        </w:tc>
        <w:tc>
          <w:tcPr>
            <w:tcW w:w="1321" w:type="pct"/>
          </w:tcPr>
          <w:p w14:paraId="44BD6D95" w14:textId="241A6656" w:rsidR="00316B7B" w:rsidRDefault="00316B7B" w:rsidP="00103BDA">
            <w:pPr>
              <w:pStyle w:val="TableParagraph"/>
            </w:pPr>
            <w:r>
              <w:t>Tuesday 23 July</w:t>
            </w:r>
            <w:r w:rsidR="004C7784">
              <w:t xml:space="preserve"> 2024</w:t>
            </w:r>
          </w:p>
          <w:p w14:paraId="3221C206" w14:textId="77777777" w:rsidR="00316B7B" w:rsidRDefault="00316B7B" w:rsidP="00103BDA">
            <w:pPr>
              <w:pStyle w:val="TableParagraph"/>
            </w:pPr>
            <w:r>
              <w:t>8:30am – 3:30pm</w:t>
            </w:r>
          </w:p>
        </w:tc>
        <w:tc>
          <w:tcPr>
            <w:tcW w:w="1770" w:type="pct"/>
          </w:tcPr>
          <w:p w14:paraId="541D324D" w14:textId="77777777" w:rsidR="00316B7B" w:rsidRDefault="00316B7B" w:rsidP="00103BDA">
            <w:pPr>
              <w:pStyle w:val="TableParagraph"/>
            </w:pPr>
            <w:r>
              <w:t>Yallourn Strzelecki Meeting Room</w:t>
            </w:r>
          </w:p>
          <w:p w14:paraId="7F1F90CE" w14:textId="77777777" w:rsidR="00316B7B" w:rsidRDefault="00316B7B" w:rsidP="00103BDA">
            <w:pPr>
              <w:pStyle w:val="TableParagraph"/>
            </w:pPr>
            <w:r>
              <w:t>Remotely via MS Teams</w:t>
            </w:r>
          </w:p>
        </w:tc>
        <w:tc>
          <w:tcPr>
            <w:tcW w:w="1586" w:type="pct"/>
          </w:tcPr>
          <w:p w14:paraId="7903310F" w14:textId="77777777" w:rsidR="00316B7B" w:rsidRDefault="00316B7B" w:rsidP="00103BDA">
            <w:pPr>
              <w:pStyle w:val="TableParagraph"/>
            </w:pPr>
            <w:r>
              <w:t>Groundwater</w:t>
            </w:r>
          </w:p>
        </w:tc>
      </w:tr>
      <w:tr w:rsidR="00316B7B" w14:paraId="6C390020" w14:textId="77777777" w:rsidTr="00551E62">
        <w:trPr>
          <w:cantSplit/>
        </w:trPr>
        <w:tc>
          <w:tcPr>
            <w:tcW w:w="323" w:type="pct"/>
          </w:tcPr>
          <w:p w14:paraId="1EF7C898" w14:textId="77777777" w:rsidR="00316B7B" w:rsidRDefault="00316B7B" w:rsidP="00103BDA">
            <w:pPr>
              <w:pStyle w:val="TableParagraph"/>
            </w:pPr>
            <w:r>
              <w:t>5</w:t>
            </w:r>
          </w:p>
        </w:tc>
        <w:tc>
          <w:tcPr>
            <w:tcW w:w="1321" w:type="pct"/>
          </w:tcPr>
          <w:p w14:paraId="22D71FED" w14:textId="02CCE755" w:rsidR="00316B7B" w:rsidRDefault="00316B7B" w:rsidP="00103BDA">
            <w:pPr>
              <w:pStyle w:val="TableParagraph"/>
            </w:pPr>
            <w:r>
              <w:t>Monday 29 July</w:t>
            </w:r>
            <w:r w:rsidR="004C7784">
              <w:t xml:space="preserve"> 2024</w:t>
            </w:r>
          </w:p>
          <w:p w14:paraId="31F07D1F" w14:textId="77777777" w:rsidR="00316B7B" w:rsidRDefault="00316B7B" w:rsidP="00103BDA">
            <w:pPr>
              <w:pStyle w:val="TableParagraph"/>
            </w:pPr>
            <w:r>
              <w:t>8:30am – 4:30pm</w:t>
            </w:r>
          </w:p>
        </w:tc>
        <w:tc>
          <w:tcPr>
            <w:tcW w:w="1770" w:type="pct"/>
          </w:tcPr>
          <w:p w14:paraId="71FCE6AD" w14:textId="77777777" w:rsidR="00316B7B" w:rsidRDefault="00316B7B" w:rsidP="00103BDA">
            <w:pPr>
              <w:pStyle w:val="TableParagraph"/>
            </w:pPr>
            <w:r>
              <w:t>Yallourn Strzelecki Meeting Room</w:t>
            </w:r>
          </w:p>
          <w:p w14:paraId="0E2A6194" w14:textId="77777777" w:rsidR="00316B7B" w:rsidRDefault="00316B7B" w:rsidP="00103BDA">
            <w:pPr>
              <w:pStyle w:val="TableParagraph"/>
            </w:pPr>
            <w:r>
              <w:t>Remotely via MS Teams</w:t>
            </w:r>
          </w:p>
        </w:tc>
        <w:tc>
          <w:tcPr>
            <w:tcW w:w="1586" w:type="pct"/>
          </w:tcPr>
          <w:p w14:paraId="0AEE1F72" w14:textId="77777777" w:rsidR="00316B7B" w:rsidRDefault="00316B7B" w:rsidP="00103BDA">
            <w:pPr>
              <w:pStyle w:val="TableParagraph"/>
            </w:pPr>
            <w:r>
              <w:t>Surface Hydrology (Rivers &amp; Pit)</w:t>
            </w:r>
          </w:p>
        </w:tc>
      </w:tr>
      <w:tr w:rsidR="00316B7B" w14:paraId="795922FA" w14:textId="77777777" w:rsidTr="00551E62">
        <w:trPr>
          <w:cantSplit/>
        </w:trPr>
        <w:tc>
          <w:tcPr>
            <w:tcW w:w="323" w:type="pct"/>
          </w:tcPr>
          <w:p w14:paraId="61C6AFCD" w14:textId="77777777" w:rsidR="00316B7B" w:rsidRDefault="00316B7B" w:rsidP="00103BDA">
            <w:pPr>
              <w:pStyle w:val="TableParagraph"/>
            </w:pPr>
            <w:r>
              <w:t>6</w:t>
            </w:r>
          </w:p>
        </w:tc>
        <w:tc>
          <w:tcPr>
            <w:tcW w:w="1321" w:type="pct"/>
          </w:tcPr>
          <w:p w14:paraId="1E534622" w14:textId="1ACD76DF" w:rsidR="00316B7B" w:rsidRDefault="00316B7B" w:rsidP="00103BDA">
            <w:pPr>
              <w:pStyle w:val="TableParagraph"/>
            </w:pPr>
            <w:r>
              <w:t>Tuesday 30 July</w:t>
            </w:r>
            <w:r w:rsidR="004C7784">
              <w:t xml:space="preserve"> 2024</w:t>
            </w:r>
          </w:p>
          <w:p w14:paraId="7BB64716" w14:textId="77777777" w:rsidR="00316B7B" w:rsidRDefault="00316B7B" w:rsidP="00103BDA">
            <w:pPr>
              <w:pStyle w:val="TableParagraph"/>
            </w:pPr>
            <w:r>
              <w:t>8:30am – 3:30pm</w:t>
            </w:r>
          </w:p>
        </w:tc>
        <w:tc>
          <w:tcPr>
            <w:tcW w:w="1770" w:type="pct"/>
          </w:tcPr>
          <w:p w14:paraId="1AD214CD" w14:textId="77777777" w:rsidR="00316B7B" w:rsidRDefault="00316B7B" w:rsidP="00103BDA">
            <w:pPr>
              <w:pStyle w:val="TableParagraph"/>
            </w:pPr>
            <w:r>
              <w:t>Yallourn Strzelecki Meeting Room</w:t>
            </w:r>
          </w:p>
          <w:p w14:paraId="0874AF0E" w14:textId="77777777" w:rsidR="00316B7B" w:rsidRDefault="00316B7B" w:rsidP="00103BDA">
            <w:pPr>
              <w:pStyle w:val="TableParagraph"/>
            </w:pPr>
            <w:r>
              <w:t>Remotely via MS Teams</w:t>
            </w:r>
          </w:p>
        </w:tc>
        <w:tc>
          <w:tcPr>
            <w:tcW w:w="1586" w:type="pct"/>
          </w:tcPr>
          <w:p w14:paraId="7F6C507F" w14:textId="77777777" w:rsidR="00316B7B" w:rsidRDefault="00316B7B" w:rsidP="00103BDA">
            <w:pPr>
              <w:pStyle w:val="TableParagraph"/>
            </w:pPr>
            <w:r>
              <w:t>Fire Management</w:t>
            </w:r>
          </w:p>
        </w:tc>
      </w:tr>
      <w:tr w:rsidR="00316B7B" w14:paraId="540FCB0D" w14:textId="77777777" w:rsidTr="00551E62">
        <w:trPr>
          <w:cantSplit/>
        </w:trPr>
        <w:tc>
          <w:tcPr>
            <w:tcW w:w="323" w:type="pct"/>
          </w:tcPr>
          <w:p w14:paraId="6B9FC0FC" w14:textId="77777777" w:rsidR="00316B7B" w:rsidRDefault="00316B7B" w:rsidP="00103BDA">
            <w:pPr>
              <w:pStyle w:val="TableParagraph"/>
            </w:pPr>
            <w:r>
              <w:t>7</w:t>
            </w:r>
          </w:p>
        </w:tc>
        <w:tc>
          <w:tcPr>
            <w:tcW w:w="1321" w:type="pct"/>
          </w:tcPr>
          <w:p w14:paraId="6ABB809A" w14:textId="3006B501" w:rsidR="00316B7B" w:rsidRDefault="00316B7B" w:rsidP="00103BDA">
            <w:pPr>
              <w:pStyle w:val="TableParagraph"/>
            </w:pPr>
            <w:r>
              <w:t>Monday 5 August</w:t>
            </w:r>
            <w:r w:rsidR="004C7784">
              <w:t xml:space="preserve"> 2024</w:t>
            </w:r>
          </w:p>
          <w:p w14:paraId="364173EE" w14:textId="77777777" w:rsidR="00316B7B" w:rsidRDefault="00316B7B" w:rsidP="00103BDA">
            <w:pPr>
              <w:pStyle w:val="TableParagraph"/>
            </w:pPr>
            <w:r>
              <w:t>8:30am – 4:30pm</w:t>
            </w:r>
          </w:p>
        </w:tc>
        <w:tc>
          <w:tcPr>
            <w:tcW w:w="1770" w:type="pct"/>
          </w:tcPr>
          <w:p w14:paraId="08093F17" w14:textId="77777777" w:rsidR="00316B7B" w:rsidRDefault="00316B7B" w:rsidP="00103BDA">
            <w:pPr>
              <w:pStyle w:val="TableParagraph"/>
            </w:pPr>
            <w:r>
              <w:t>Yallourn Strzelecki Meeting Room</w:t>
            </w:r>
          </w:p>
          <w:p w14:paraId="65C60FB9" w14:textId="77777777" w:rsidR="00316B7B" w:rsidRDefault="00316B7B" w:rsidP="00103BDA">
            <w:pPr>
              <w:pStyle w:val="TableParagraph"/>
            </w:pPr>
            <w:r>
              <w:t>Remotely via MS Teams</w:t>
            </w:r>
          </w:p>
        </w:tc>
        <w:tc>
          <w:tcPr>
            <w:tcW w:w="1586" w:type="pct"/>
          </w:tcPr>
          <w:p w14:paraId="7A561926" w14:textId="77777777" w:rsidR="00316B7B" w:rsidRDefault="00316B7B" w:rsidP="00103BDA">
            <w:pPr>
              <w:pStyle w:val="TableParagraph"/>
            </w:pPr>
            <w:r>
              <w:t>Environment</w:t>
            </w:r>
          </w:p>
        </w:tc>
      </w:tr>
      <w:tr w:rsidR="00316B7B" w14:paraId="41085892" w14:textId="77777777" w:rsidTr="00551E62">
        <w:trPr>
          <w:cantSplit/>
        </w:trPr>
        <w:tc>
          <w:tcPr>
            <w:tcW w:w="323" w:type="pct"/>
          </w:tcPr>
          <w:p w14:paraId="7CEDA27D" w14:textId="77777777" w:rsidR="00316B7B" w:rsidRDefault="00316B7B" w:rsidP="00103BDA">
            <w:pPr>
              <w:pStyle w:val="TableParagraph"/>
            </w:pPr>
            <w:r>
              <w:t>8</w:t>
            </w:r>
          </w:p>
        </w:tc>
        <w:tc>
          <w:tcPr>
            <w:tcW w:w="1321" w:type="pct"/>
          </w:tcPr>
          <w:p w14:paraId="437F7D69" w14:textId="6AB5E5AB" w:rsidR="00316B7B" w:rsidRDefault="00316B7B" w:rsidP="00103BDA">
            <w:pPr>
              <w:pStyle w:val="TableParagraph"/>
            </w:pPr>
            <w:r>
              <w:t>Tuesday 6 August</w:t>
            </w:r>
            <w:r w:rsidR="004C7784">
              <w:t xml:space="preserve"> 2024</w:t>
            </w:r>
          </w:p>
          <w:p w14:paraId="0CFB037C" w14:textId="77777777" w:rsidR="00316B7B" w:rsidRDefault="00316B7B" w:rsidP="00103BDA">
            <w:pPr>
              <w:pStyle w:val="TableParagraph"/>
            </w:pPr>
            <w:r>
              <w:t>8:30am – 3:30pm</w:t>
            </w:r>
          </w:p>
        </w:tc>
        <w:tc>
          <w:tcPr>
            <w:tcW w:w="1770" w:type="pct"/>
          </w:tcPr>
          <w:p w14:paraId="14C15376" w14:textId="77777777" w:rsidR="00316B7B" w:rsidRDefault="00316B7B" w:rsidP="00103BDA">
            <w:pPr>
              <w:pStyle w:val="TableParagraph"/>
            </w:pPr>
            <w:r>
              <w:t>Yallourn Strzelecki Meeting Room</w:t>
            </w:r>
          </w:p>
          <w:p w14:paraId="57AB9E2C" w14:textId="77777777" w:rsidR="00316B7B" w:rsidRDefault="00316B7B" w:rsidP="00103BDA">
            <w:pPr>
              <w:pStyle w:val="TableParagraph"/>
            </w:pPr>
            <w:r>
              <w:t>Remotely via MS Teams</w:t>
            </w:r>
          </w:p>
        </w:tc>
        <w:tc>
          <w:tcPr>
            <w:tcW w:w="1586" w:type="pct"/>
          </w:tcPr>
          <w:p w14:paraId="6DDFE2AF" w14:textId="77777777" w:rsidR="00316B7B" w:rsidRDefault="00316B7B" w:rsidP="00103BDA">
            <w:pPr>
              <w:pStyle w:val="TableParagraph"/>
            </w:pPr>
            <w:r>
              <w:t>Environment</w:t>
            </w:r>
          </w:p>
        </w:tc>
      </w:tr>
      <w:tr w:rsidR="00316B7B" w14:paraId="385068F9" w14:textId="77777777" w:rsidTr="00551E62">
        <w:trPr>
          <w:cantSplit/>
        </w:trPr>
        <w:tc>
          <w:tcPr>
            <w:tcW w:w="323" w:type="pct"/>
          </w:tcPr>
          <w:p w14:paraId="783AC2C3" w14:textId="77777777" w:rsidR="00316B7B" w:rsidRDefault="00316B7B" w:rsidP="00103BDA">
            <w:pPr>
              <w:pStyle w:val="TableParagraph"/>
            </w:pPr>
            <w:r>
              <w:t>9</w:t>
            </w:r>
          </w:p>
        </w:tc>
        <w:tc>
          <w:tcPr>
            <w:tcW w:w="1321" w:type="pct"/>
          </w:tcPr>
          <w:p w14:paraId="014E97FF" w14:textId="20983C47" w:rsidR="00316B7B" w:rsidRDefault="00316B7B" w:rsidP="00103BDA">
            <w:pPr>
              <w:pStyle w:val="TableParagraph"/>
            </w:pPr>
            <w:r>
              <w:t>Monday 12 August</w:t>
            </w:r>
            <w:r w:rsidR="004C7784">
              <w:t xml:space="preserve"> 2024</w:t>
            </w:r>
          </w:p>
          <w:p w14:paraId="3F29CD81" w14:textId="77777777" w:rsidR="00316B7B" w:rsidRDefault="00316B7B" w:rsidP="00103BDA">
            <w:pPr>
              <w:pStyle w:val="TableParagraph"/>
            </w:pPr>
            <w:r>
              <w:t>8:30am – 4:30pm</w:t>
            </w:r>
          </w:p>
        </w:tc>
        <w:tc>
          <w:tcPr>
            <w:tcW w:w="1770" w:type="pct"/>
          </w:tcPr>
          <w:p w14:paraId="41BDACB9" w14:textId="77777777" w:rsidR="00316B7B" w:rsidRDefault="00316B7B" w:rsidP="00103BDA">
            <w:pPr>
              <w:pStyle w:val="TableParagraph"/>
            </w:pPr>
            <w:r>
              <w:t>Yallourn Strzelecki Meeting Room</w:t>
            </w:r>
          </w:p>
          <w:p w14:paraId="249818DD" w14:textId="77777777" w:rsidR="00316B7B" w:rsidRDefault="00316B7B" w:rsidP="00103BDA">
            <w:pPr>
              <w:pStyle w:val="TableParagraph"/>
            </w:pPr>
            <w:r>
              <w:t>Remotely via MS Teams</w:t>
            </w:r>
          </w:p>
        </w:tc>
        <w:tc>
          <w:tcPr>
            <w:tcW w:w="1586" w:type="pct"/>
          </w:tcPr>
          <w:p w14:paraId="79FEA016" w14:textId="77777777" w:rsidR="00316B7B" w:rsidRDefault="00316B7B" w:rsidP="00103BDA">
            <w:pPr>
              <w:pStyle w:val="TableParagraph"/>
            </w:pPr>
            <w:r>
              <w:t>Water Access &amp; Delivery</w:t>
            </w:r>
          </w:p>
        </w:tc>
      </w:tr>
      <w:tr w:rsidR="00316B7B" w14:paraId="568C1E8D" w14:textId="77777777" w:rsidTr="00551E62">
        <w:trPr>
          <w:cantSplit/>
        </w:trPr>
        <w:tc>
          <w:tcPr>
            <w:tcW w:w="323" w:type="pct"/>
          </w:tcPr>
          <w:p w14:paraId="7FD7F165" w14:textId="77777777" w:rsidR="00316B7B" w:rsidRDefault="00316B7B" w:rsidP="00103BDA">
            <w:pPr>
              <w:pStyle w:val="TableParagraph"/>
            </w:pPr>
            <w:r>
              <w:t>10</w:t>
            </w:r>
          </w:p>
        </w:tc>
        <w:tc>
          <w:tcPr>
            <w:tcW w:w="1321" w:type="pct"/>
          </w:tcPr>
          <w:p w14:paraId="1A54A0D6" w14:textId="2A3A9523" w:rsidR="00316B7B" w:rsidRDefault="00316B7B" w:rsidP="00103BDA">
            <w:pPr>
              <w:pStyle w:val="TableParagraph"/>
            </w:pPr>
            <w:r>
              <w:t>Tuesday 13 August</w:t>
            </w:r>
            <w:r w:rsidR="004C7784">
              <w:t xml:space="preserve"> 2024</w:t>
            </w:r>
          </w:p>
          <w:p w14:paraId="3BAAF002" w14:textId="77777777" w:rsidR="00316B7B" w:rsidRDefault="00316B7B" w:rsidP="00103BDA">
            <w:pPr>
              <w:pStyle w:val="TableParagraph"/>
            </w:pPr>
            <w:r>
              <w:t>8:30am – 3:30pm</w:t>
            </w:r>
          </w:p>
        </w:tc>
        <w:tc>
          <w:tcPr>
            <w:tcW w:w="1770" w:type="pct"/>
          </w:tcPr>
          <w:p w14:paraId="27C65465" w14:textId="77777777" w:rsidR="00316B7B" w:rsidRDefault="00316B7B" w:rsidP="00103BDA">
            <w:pPr>
              <w:pStyle w:val="TableParagraph"/>
            </w:pPr>
            <w:r>
              <w:t>Maryvale Meeting Room</w:t>
            </w:r>
          </w:p>
          <w:p w14:paraId="7EA06E18" w14:textId="77777777" w:rsidR="00316B7B" w:rsidRDefault="00316B7B" w:rsidP="00103BDA">
            <w:pPr>
              <w:pStyle w:val="TableParagraph"/>
            </w:pPr>
            <w:r>
              <w:t>Remotely via MS Teams</w:t>
            </w:r>
          </w:p>
        </w:tc>
        <w:tc>
          <w:tcPr>
            <w:tcW w:w="1586" w:type="pct"/>
          </w:tcPr>
          <w:p w14:paraId="6BAC92E4" w14:textId="77777777" w:rsidR="00316B7B" w:rsidRDefault="00316B7B" w:rsidP="00103BDA">
            <w:pPr>
              <w:pStyle w:val="TableParagraph"/>
            </w:pPr>
            <w:r>
              <w:t>Site Security</w:t>
            </w:r>
          </w:p>
        </w:tc>
      </w:tr>
      <w:tr w:rsidR="00316B7B" w14:paraId="03D7CA9A" w14:textId="77777777" w:rsidTr="00551E62">
        <w:trPr>
          <w:cantSplit/>
        </w:trPr>
        <w:tc>
          <w:tcPr>
            <w:tcW w:w="323" w:type="pct"/>
          </w:tcPr>
          <w:p w14:paraId="587CEC73" w14:textId="77777777" w:rsidR="00316B7B" w:rsidRDefault="00316B7B" w:rsidP="00103BDA">
            <w:pPr>
              <w:pStyle w:val="TableParagraph"/>
            </w:pPr>
            <w:r>
              <w:t>11</w:t>
            </w:r>
          </w:p>
        </w:tc>
        <w:tc>
          <w:tcPr>
            <w:tcW w:w="1321" w:type="pct"/>
          </w:tcPr>
          <w:p w14:paraId="4B87E0D4" w14:textId="2E8D8493" w:rsidR="00316B7B" w:rsidRDefault="00316B7B" w:rsidP="00103BDA">
            <w:pPr>
              <w:pStyle w:val="TableParagraph"/>
            </w:pPr>
            <w:r>
              <w:t>Tuesday 22 October</w:t>
            </w:r>
            <w:r w:rsidR="004C7784">
              <w:t xml:space="preserve"> 2024</w:t>
            </w:r>
          </w:p>
          <w:p w14:paraId="36C8F1D1" w14:textId="77777777" w:rsidR="00316B7B" w:rsidRDefault="00316B7B" w:rsidP="00103BDA">
            <w:pPr>
              <w:pStyle w:val="TableParagraph"/>
            </w:pPr>
            <w:r>
              <w:t>9:00am – 3:30pm</w:t>
            </w:r>
          </w:p>
        </w:tc>
        <w:tc>
          <w:tcPr>
            <w:tcW w:w="1770" w:type="pct"/>
          </w:tcPr>
          <w:p w14:paraId="55F1BFBB" w14:textId="77777777" w:rsidR="00316B7B" w:rsidRDefault="00316B7B" w:rsidP="00103BDA">
            <w:pPr>
              <w:pStyle w:val="TableParagraph"/>
            </w:pPr>
            <w:r>
              <w:t>Maryvale Meeting Room</w:t>
            </w:r>
          </w:p>
        </w:tc>
        <w:tc>
          <w:tcPr>
            <w:tcW w:w="1586" w:type="pct"/>
          </w:tcPr>
          <w:p w14:paraId="36555CD9" w14:textId="0D090796" w:rsidR="00316B7B" w:rsidRDefault="00316B7B" w:rsidP="00103BDA">
            <w:pPr>
              <w:pStyle w:val="TableParagraph"/>
            </w:pPr>
            <w:r>
              <w:t xml:space="preserve">Geotechnical, </w:t>
            </w:r>
            <w:r w:rsidR="00C12130">
              <w:t>Groundwater</w:t>
            </w:r>
            <w:r>
              <w:t>, Environment</w:t>
            </w:r>
          </w:p>
        </w:tc>
      </w:tr>
      <w:tr w:rsidR="00316B7B" w14:paraId="40D8D2E3" w14:textId="77777777" w:rsidTr="00551E62">
        <w:trPr>
          <w:cantSplit/>
        </w:trPr>
        <w:tc>
          <w:tcPr>
            <w:tcW w:w="323" w:type="pct"/>
          </w:tcPr>
          <w:p w14:paraId="08841A4A" w14:textId="77777777" w:rsidR="00316B7B" w:rsidRDefault="00316B7B" w:rsidP="00103BDA">
            <w:pPr>
              <w:pStyle w:val="TableParagraph"/>
            </w:pPr>
            <w:r>
              <w:t>12</w:t>
            </w:r>
          </w:p>
        </w:tc>
        <w:tc>
          <w:tcPr>
            <w:tcW w:w="1321" w:type="pct"/>
          </w:tcPr>
          <w:p w14:paraId="4EF14008" w14:textId="2853B637" w:rsidR="00316B7B" w:rsidRDefault="00316B7B" w:rsidP="00103BDA">
            <w:pPr>
              <w:pStyle w:val="TableParagraph"/>
            </w:pPr>
            <w:r>
              <w:t>Wednesday 23 October</w:t>
            </w:r>
            <w:r w:rsidR="004C7784">
              <w:t xml:space="preserve"> 2024</w:t>
            </w:r>
          </w:p>
          <w:p w14:paraId="183240C2" w14:textId="77777777" w:rsidR="00316B7B" w:rsidRDefault="00316B7B" w:rsidP="00103BDA">
            <w:pPr>
              <w:pStyle w:val="TableParagraph"/>
            </w:pPr>
            <w:r>
              <w:t>9:00am – 3:30pm</w:t>
            </w:r>
          </w:p>
        </w:tc>
        <w:tc>
          <w:tcPr>
            <w:tcW w:w="1770" w:type="pct"/>
          </w:tcPr>
          <w:p w14:paraId="5AEB21C0" w14:textId="77777777" w:rsidR="00316B7B" w:rsidRDefault="00316B7B" w:rsidP="00103BDA">
            <w:pPr>
              <w:pStyle w:val="TableParagraph"/>
            </w:pPr>
            <w:r>
              <w:t>Maryvale Meeting Room</w:t>
            </w:r>
          </w:p>
        </w:tc>
        <w:tc>
          <w:tcPr>
            <w:tcW w:w="1586" w:type="pct"/>
          </w:tcPr>
          <w:p w14:paraId="097AA356" w14:textId="77777777" w:rsidR="00316B7B" w:rsidRDefault="00316B7B" w:rsidP="00103BDA">
            <w:pPr>
              <w:pStyle w:val="TableParagraph"/>
            </w:pPr>
            <w:r>
              <w:t>Geotechnical, Groundwater, Water Access &amp; Delivery</w:t>
            </w:r>
          </w:p>
        </w:tc>
      </w:tr>
      <w:tr w:rsidR="00316B7B" w14:paraId="226E7132" w14:textId="77777777" w:rsidTr="00551E62">
        <w:trPr>
          <w:cantSplit/>
        </w:trPr>
        <w:tc>
          <w:tcPr>
            <w:tcW w:w="323" w:type="pct"/>
          </w:tcPr>
          <w:p w14:paraId="591F3497" w14:textId="77777777" w:rsidR="00316B7B" w:rsidRDefault="00316B7B" w:rsidP="00103BDA">
            <w:pPr>
              <w:pStyle w:val="TableParagraph"/>
            </w:pPr>
            <w:r>
              <w:t>13</w:t>
            </w:r>
          </w:p>
        </w:tc>
        <w:tc>
          <w:tcPr>
            <w:tcW w:w="1321" w:type="pct"/>
          </w:tcPr>
          <w:p w14:paraId="1D3174CD" w14:textId="0A2BC3A5" w:rsidR="00316B7B" w:rsidRDefault="00316B7B" w:rsidP="00103BDA">
            <w:pPr>
              <w:pStyle w:val="TableParagraph"/>
            </w:pPr>
            <w:r>
              <w:t>Thursday 27 February</w:t>
            </w:r>
            <w:r w:rsidR="004C7784">
              <w:t xml:space="preserve"> 2025</w:t>
            </w:r>
          </w:p>
          <w:p w14:paraId="0D5A9E30" w14:textId="77777777" w:rsidR="00316B7B" w:rsidRDefault="00316B7B" w:rsidP="00103BDA">
            <w:pPr>
              <w:pStyle w:val="TableParagraph"/>
            </w:pPr>
            <w:r>
              <w:t>9:00am – 2:00pm</w:t>
            </w:r>
          </w:p>
        </w:tc>
        <w:tc>
          <w:tcPr>
            <w:tcW w:w="1770" w:type="pct"/>
          </w:tcPr>
          <w:p w14:paraId="68735660" w14:textId="77777777" w:rsidR="00316B7B" w:rsidRDefault="00316B7B" w:rsidP="00103BDA">
            <w:pPr>
              <w:pStyle w:val="TableParagraph"/>
            </w:pPr>
            <w:r>
              <w:t>Yallourn Strzelecki Meeting Room</w:t>
            </w:r>
          </w:p>
          <w:p w14:paraId="2BC590E5" w14:textId="77777777" w:rsidR="00316B7B" w:rsidRDefault="00316B7B" w:rsidP="00103BDA">
            <w:pPr>
              <w:pStyle w:val="TableParagraph"/>
            </w:pPr>
            <w:r>
              <w:t>Remotely via MS Teams</w:t>
            </w:r>
          </w:p>
        </w:tc>
        <w:tc>
          <w:tcPr>
            <w:tcW w:w="1586" w:type="pct"/>
          </w:tcPr>
          <w:p w14:paraId="555469DF" w14:textId="77777777" w:rsidR="00316B7B" w:rsidRDefault="00316B7B" w:rsidP="00103BDA">
            <w:pPr>
              <w:pStyle w:val="TableParagraph"/>
            </w:pPr>
            <w:r>
              <w:t>Yallourn North Open Cut</w:t>
            </w:r>
          </w:p>
        </w:tc>
      </w:tr>
    </w:tbl>
    <w:p w14:paraId="2334FAFC" w14:textId="77777777" w:rsidR="00933851" w:rsidRDefault="00933851" w:rsidP="00F12FC4"/>
    <w:p w14:paraId="032593F6" w14:textId="77777777" w:rsidR="00942306" w:rsidRDefault="00316B7B" w:rsidP="00F12FC4">
      <w:r>
        <w:t>The workshop groups comprised sufficient knowledge, backgrounds and experience to provide confidence that the workshop results are soundly based. The workshop team included representatives from EnergyAustralia</w:t>
      </w:r>
      <w:r w:rsidR="0045003A">
        <w:t xml:space="preserve"> and industry experts including:</w:t>
      </w:r>
      <w:r>
        <w:t xml:space="preserve"> PSM, RGS Environmental (RGS), Environmental Resources Management (ERM), University of NSW, Alluvium</w:t>
      </w:r>
      <w:r w:rsidR="0085664B">
        <w:t>,</w:t>
      </w:r>
      <w:r>
        <w:t xml:space="preserve"> and GHD</w:t>
      </w:r>
      <w:r w:rsidR="00942306">
        <w:t>, with a detailed list of attendees provided in the tables below:</w:t>
      </w:r>
    </w:p>
    <w:p w14:paraId="5A5953BD" w14:textId="5B5C71D3" w:rsidR="00971AAD" w:rsidRDefault="00971AAD" w:rsidP="00860A9E">
      <w:pPr>
        <w:pStyle w:val="Caption"/>
        <w:keepNext/>
      </w:pPr>
      <w:bookmarkStart w:id="755" w:name="_Toc210127030"/>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3</w:t>
      </w:r>
      <w:r>
        <w:fldChar w:fldCharType="end"/>
      </w:r>
      <w:r>
        <w:t xml:space="preserve">: Geotechnical Risk Workshop </w:t>
      </w:r>
      <w:r w:rsidR="00D220CF">
        <w:t>Attendance</w:t>
      </w:r>
      <w:r>
        <w:t xml:space="preserve"> List</w:t>
      </w:r>
      <w:bookmarkEnd w:id="755"/>
    </w:p>
    <w:tbl>
      <w:tblPr>
        <w:tblStyle w:val="DMRPTable"/>
        <w:tblW w:w="5000" w:type="pct"/>
        <w:tblLook w:val="04A0" w:firstRow="1" w:lastRow="0" w:firstColumn="1" w:lastColumn="0" w:noHBand="0" w:noVBand="1"/>
      </w:tblPr>
      <w:tblGrid>
        <w:gridCol w:w="1152"/>
        <w:gridCol w:w="1525"/>
        <w:gridCol w:w="1488"/>
        <w:gridCol w:w="1488"/>
        <w:gridCol w:w="1488"/>
        <w:gridCol w:w="1488"/>
        <w:gridCol w:w="2134"/>
      </w:tblGrid>
      <w:tr w:rsidR="006C2829" w:rsidRPr="00BF6EE3" w14:paraId="25116E38" w14:textId="77777777" w:rsidTr="004D5D42">
        <w:trPr>
          <w:cnfStyle w:val="100000000000" w:firstRow="1" w:lastRow="0" w:firstColumn="0" w:lastColumn="0" w:oddVBand="0" w:evenVBand="0" w:oddHBand="0" w:evenHBand="0" w:firstRowFirstColumn="0" w:firstRowLastColumn="0" w:lastRowFirstColumn="0" w:lastRowLastColumn="0"/>
          <w:trHeight w:val="315"/>
        </w:trPr>
        <w:tc>
          <w:tcPr>
            <w:tcW w:w="5000" w:type="pct"/>
            <w:gridSpan w:val="7"/>
            <w:hideMark/>
          </w:tcPr>
          <w:p w14:paraId="0021A05B" w14:textId="77777777" w:rsidR="00BF6EE3" w:rsidRPr="00BF6EE3" w:rsidRDefault="00BF6EE3" w:rsidP="00BF6EE3">
            <w:pPr>
              <w:spacing w:after="0" w:line="240" w:lineRule="auto"/>
              <w:jc w:val="center"/>
              <w:rPr>
                <w:bCs/>
                <w:color w:val="000000"/>
                <w:lang w:eastAsia="en-AU"/>
              </w:rPr>
            </w:pPr>
            <w:r w:rsidRPr="00BF6EE3">
              <w:rPr>
                <w:bCs/>
                <w:color w:val="000000"/>
                <w:lang w:eastAsia="en-AU"/>
              </w:rPr>
              <w:t>Geotechnical</w:t>
            </w:r>
            <w:r w:rsidRPr="00BF6EE3">
              <w:rPr>
                <w:bCs/>
                <w:color w:val="000000"/>
                <w:sz w:val="16"/>
                <w:szCs w:val="16"/>
                <w:lang w:eastAsia="en-AU"/>
              </w:rPr>
              <w:t>  </w:t>
            </w:r>
          </w:p>
        </w:tc>
      </w:tr>
      <w:tr w:rsidR="00BF6EE3" w:rsidRPr="00BF6EE3" w14:paraId="3E59615E" w14:textId="77777777" w:rsidTr="00860A9E">
        <w:trPr>
          <w:trHeight w:val="525"/>
        </w:trPr>
        <w:tc>
          <w:tcPr>
            <w:tcW w:w="1540" w:type="pct"/>
            <w:gridSpan w:val="2"/>
            <w:hideMark/>
          </w:tcPr>
          <w:p w14:paraId="28BE25CD"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Risks Assessed via 5x facilitated workshops</w:t>
            </w:r>
          </w:p>
        </w:tc>
        <w:tc>
          <w:tcPr>
            <w:tcW w:w="0" w:type="pct"/>
            <w:hideMark/>
          </w:tcPr>
          <w:p w14:paraId="21BCE7F7"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15/07/2024</w:t>
            </w:r>
          </w:p>
        </w:tc>
        <w:tc>
          <w:tcPr>
            <w:tcW w:w="0" w:type="pct"/>
            <w:hideMark/>
          </w:tcPr>
          <w:p w14:paraId="671BB4F0"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16/07/2024</w:t>
            </w:r>
          </w:p>
        </w:tc>
        <w:tc>
          <w:tcPr>
            <w:tcW w:w="0" w:type="pct"/>
            <w:hideMark/>
          </w:tcPr>
          <w:p w14:paraId="2CF93C99"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22/07/2024</w:t>
            </w:r>
          </w:p>
        </w:tc>
        <w:tc>
          <w:tcPr>
            <w:tcW w:w="0" w:type="pct"/>
            <w:hideMark/>
          </w:tcPr>
          <w:p w14:paraId="70967226"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22/10/2024</w:t>
            </w:r>
          </w:p>
        </w:tc>
        <w:tc>
          <w:tcPr>
            <w:tcW w:w="691" w:type="pct"/>
            <w:hideMark/>
          </w:tcPr>
          <w:p w14:paraId="56A62153"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23/10/2024</w:t>
            </w:r>
          </w:p>
        </w:tc>
      </w:tr>
      <w:tr w:rsidR="00860A9E" w:rsidRPr="00BF6EE3" w14:paraId="682392DF" w14:textId="77777777" w:rsidTr="00860A9E">
        <w:trPr>
          <w:trHeight w:val="315"/>
        </w:trPr>
        <w:tc>
          <w:tcPr>
            <w:tcW w:w="830" w:type="pct"/>
            <w:hideMark/>
          </w:tcPr>
          <w:p w14:paraId="05F9226D" w14:textId="77777777" w:rsidR="00BF6EE3" w:rsidRPr="00BF6EE3" w:rsidRDefault="00BF6EE3" w:rsidP="00BF6EE3">
            <w:pPr>
              <w:spacing w:after="0" w:line="240" w:lineRule="auto"/>
              <w:rPr>
                <w:b/>
                <w:bCs/>
                <w:color w:val="000000"/>
                <w:lang w:eastAsia="en-AU"/>
              </w:rPr>
            </w:pPr>
            <w:r w:rsidRPr="00BF6EE3">
              <w:rPr>
                <w:b/>
                <w:bCs/>
                <w:color w:val="000000"/>
                <w:lang w:eastAsia="en-AU"/>
              </w:rPr>
              <w:t>Company</w:t>
            </w:r>
          </w:p>
        </w:tc>
        <w:tc>
          <w:tcPr>
            <w:tcW w:w="710" w:type="pct"/>
            <w:hideMark/>
          </w:tcPr>
          <w:p w14:paraId="41AA69D1" w14:textId="77777777" w:rsidR="00BF6EE3" w:rsidRPr="00BF6EE3" w:rsidRDefault="00BF6EE3" w:rsidP="00BF6EE3">
            <w:pPr>
              <w:spacing w:after="0" w:line="240" w:lineRule="auto"/>
              <w:rPr>
                <w:b/>
                <w:bCs/>
                <w:color w:val="000000"/>
                <w:lang w:eastAsia="en-AU"/>
              </w:rPr>
            </w:pPr>
            <w:r w:rsidRPr="00BF6EE3">
              <w:rPr>
                <w:b/>
                <w:bCs/>
                <w:color w:val="000000"/>
                <w:lang w:eastAsia="en-AU"/>
              </w:rPr>
              <w:t>Position / Role</w:t>
            </w:r>
          </w:p>
        </w:tc>
        <w:tc>
          <w:tcPr>
            <w:tcW w:w="0" w:type="pct"/>
            <w:hideMark/>
          </w:tcPr>
          <w:p w14:paraId="41AA55EF" w14:textId="77777777" w:rsidR="00BF6EE3" w:rsidRPr="00BF6EE3" w:rsidRDefault="00BF6EE3" w:rsidP="00BF6EE3">
            <w:pPr>
              <w:spacing w:after="0" w:line="240" w:lineRule="auto"/>
              <w:rPr>
                <w:b/>
                <w:bCs/>
                <w:color w:val="000000"/>
                <w:lang w:eastAsia="en-AU"/>
              </w:rPr>
            </w:pPr>
            <w:r w:rsidRPr="00BF6EE3">
              <w:rPr>
                <w:b/>
                <w:bCs/>
                <w:color w:val="000000"/>
                <w:lang w:eastAsia="en-AU"/>
              </w:rPr>
              <w:t> </w:t>
            </w:r>
          </w:p>
        </w:tc>
        <w:tc>
          <w:tcPr>
            <w:tcW w:w="0" w:type="pct"/>
            <w:hideMark/>
          </w:tcPr>
          <w:p w14:paraId="3EAF97F4"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71653538"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52B78D6B"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 </w:t>
            </w:r>
          </w:p>
        </w:tc>
        <w:tc>
          <w:tcPr>
            <w:tcW w:w="691" w:type="pct"/>
            <w:hideMark/>
          </w:tcPr>
          <w:p w14:paraId="66B9273F" w14:textId="77777777" w:rsidR="00BF6EE3" w:rsidRPr="00BF6EE3" w:rsidRDefault="00BF6EE3" w:rsidP="00BF6EE3">
            <w:pPr>
              <w:spacing w:after="0" w:line="240" w:lineRule="auto"/>
              <w:jc w:val="center"/>
              <w:rPr>
                <w:b/>
                <w:bCs/>
                <w:color w:val="000000"/>
                <w:lang w:eastAsia="en-AU"/>
              </w:rPr>
            </w:pPr>
            <w:r w:rsidRPr="00BF6EE3">
              <w:rPr>
                <w:b/>
                <w:bCs/>
                <w:color w:val="000000"/>
                <w:lang w:eastAsia="en-AU"/>
              </w:rPr>
              <w:t> </w:t>
            </w:r>
          </w:p>
        </w:tc>
      </w:tr>
      <w:tr w:rsidR="00BF6EE3" w:rsidRPr="00BF6EE3" w14:paraId="52A71CF5" w14:textId="77777777" w:rsidTr="00860A9E">
        <w:trPr>
          <w:trHeight w:val="300"/>
        </w:trPr>
        <w:tc>
          <w:tcPr>
            <w:tcW w:w="830" w:type="pct"/>
            <w:hideMark/>
          </w:tcPr>
          <w:p w14:paraId="37C65FEF" w14:textId="77777777" w:rsidR="00BF6EE3" w:rsidRPr="00BF6EE3" w:rsidRDefault="00BF6EE3" w:rsidP="00BF6EE3">
            <w:pPr>
              <w:spacing w:after="0" w:line="240" w:lineRule="auto"/>
              <w:rPr>
                <w:color w:val="000000"/>
                <w:lang w:eastAsia="en-AU"/>
              </w:rPr>
            </w:pPr>
            <w:r w:rsidRPr="00BF6EE3">
              <w:rPr>
                <w:color w:val="000000"/>
                <w:lang w:eastAsia="en-AU"/>
              </w:rPr>
              <w:t>GHD</w:t>
            </w:r>
          </w:p>
        </w:tc>
        <w:tc>
          <w:tcPr>
            <w:tcW w:w="710" w:type="pct"/>
            <w:hideMark/>
          </w:tcPr>
          <w:p w14:paraId="505B3561" w14:textId="77777777" w:rsidR="00BF6EE3" w:rsidRPr="00BF6EE3" w:rsidRDefault="00BF6EE3" w:rsidP="00BF6EE3">
            <w:pPr>
              <w:spacing w:after="0" w:line="240" w:lineRule="auto"/>
              <w:rPr>
                <w:color w:val="000000"/>
                <w:lang w:eastAsia="en-AU"/>
              </w:rPr>
            </w:pPr>
            <w:r w:rsidRPr="00BF6EE3">
              <w:rPr>
                <w:color w:val="000000"/>
                <w:lang w:eastAsia="en-AU"/>
              </w:rPr>
              <w:t>Facilitator</w:t>
            </w:r>
          </w:p>
        </w:tc>
        <w:tc>
          <w:tcPr>
            <w:tcW w:w="0" w:type="pct"/>
            <w:hideMark/>
          </w:tcPr>
          <w:p w14:paraId="561BB71C"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04C841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127434C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F1AA380"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0BFF0D1F"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r>
      <w:tr w:rsidR="00BF6EE3" w:rsidRPr="00BF6EE3" w14:paraId="49D071B5" w14:textId="77777777" w:rsidTr="00860A9E">
        <w:trPr>
          <w:trHeight w:val="300"/>
        </w:trPr>
        <w:tc>
          <w:tcPr>
            <w:tcW w:w="830" w:type="pct"/>
            <w:hideMark/>
          </w:tcPr>
          <w:p w14:paraId="700EC5F6" w14:textId="77777777" w:rsidR="00BF6EE3" w:rsidRPr="00BF6EE3" w:rsidRDefault="00BF6EE3" w:rsidP="00BF6EE3">
            <w:pPr>
              <w:spacing w:after="0" w:line="240" w:lineRule="auto"/>
              <w:rPr>
                <w:color w:val="000000"/>
                <w:lang w:eastAsia="en-AU"/>
              </w:rPr>
            </w:pPr>
            <w:r w:rsidRPr="00BF6EE3">
              <w:rPr>
                <w:color w:val="000000"/>
                <w:lang w:eastAsia="en-AU"/>
              </w:rPr>
              <w:t>GHD</w:t>
            </w:r>
          </w:p>
        </w:tc>
        <w:tc>
          <w:tcPr>
            <w:tcW w:w="710" w:type="pct"/>
            <w:hideMark/>
          </w:tcPr>
          <w:p w14:paraId="01CD746B" w14:textId="77777777" w:rsidR="00BF6EE3" w:rsidRPr="00BF6EE3" w:rsidRDefault="00BF6EE3" w:rsidP="00BF6EE3">
            <w:pPr>
              <w:spacing w:after="0" w:line="240" w:lineRule="auto"/>
              <w:rPr>
                <w:color w:val="000000"/>
                <w:lang w:eastAsia="en-AU"/>
              </w:rPr>
            </w:pPr>
            <w:r w:rsidRPr="00BF6EE3">
              <w:rPr>
                <w:color w:val="000000"/>
                <w:lang w:eastAsia="en-AU"/>
              </w:rPr>
              <w:t>Co-Facilitator</w:t>
            </w:r>
          </w:p>
        </w:tc>
        <w:tc>
          <w:tcPr>
            <w:tcW w:w="0" w:type="pct"/>
            <w:hideMark/>
          </w:tcPr>
          <w:p w14:paraId="41F7DEB3"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5D274ADA"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476F6529"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1788B92D"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7334C0AC"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r>
      <w:tr w:rsidR="00BF6EE3" w:rsidRPr="00BF6EE3" w14:paraId="14784EA5" w14:textId="77777777" w:rsidTr="00860A9E">
        <w:trPr>
          <w:trHeight w:val="300"/>
        </w:trPr>
        <w:tc>
          <w:tcPr>
            <w:tcW w:w="830" w:type="pct"/>
            <w:hideMark/>
          </w:tcPr>
          <w:p w14:paraId="5CA703E5" w14:textId="77777777" w:rsidR="00BF6EE3" w:rsidRPr="00BF6EE3" w:rsidRDefault="00BF6EE3" w:rsidP="00BF6EE3">
            <w:pPr>
              <w:spacing w:after="0" w:line="240" w:lineRule="auto"/>
              <w:rPr>
                <w:color w:val="000000"/>
                <w:lang w:eastAsia="en-AU"/>
              </w:rPr>
            </w:pPr>
            <w:r w:rsidRPr="00BF6EE3">
              <w:rPr>
                <w:color w:val="000000"/>
                <w:lang w:eastAsia="en-AU"/>
              </w:rPr>
              <w:t>GHD</w:t>
            </w:r>
          </w:p>
        </w:tc>
        <w:tc>
          <w:tcPr>
            <w:tcW w:w="710" w:type="pct"/>
            <w:hideMark/>
          </w:tcPr>
          <w:p w14:paraId="0E4D4B8D" w14:textId="77777777" w:rsidR="00BF6EE3" w:rsidRPr="00BF6EE3" w:rsidRDefault="00BF6EE3" w:rsidP="00BF6EE3">
            <w:pPr>
              <w:spacing w:after="0" w:line="240" w:lineRule="auto"/>
              <w:rPr>
                <w:color w:val="000000"/>
                <w:lang w:eastAsia="en-AU"/>
              </w:rPr>
            </w:pPr>
            <w:r w:rsidRPr="00BF6EE3">
              <w:rPr>
                <w:color w:val="000000"/>
                <w:lang w:eastAsia="en-AU"/>
              </w:rPr>
              <w:t>Co-Facilitator</w:t>
            </w:r>
          </w:p>
        </w:tc>
        <w:tc>
          <w:tcPr>
            <w:tcW w:w="0" w:type="pct"/>
            <w:hideMark/>
          </w:tcPr>
          <w:p w14:paraId="46580E27"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3B23D545"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68B98F81"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31C3471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2B8B278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04E6E1A0" w14:textId="77777777" w:rsidTr="00860A9E">
        <w:trPr>
          <w:trHeight w:val="300"/>
        </w:trPr>
        <w:tc>
          <w:tcPr>
            <w:tcW w:w="830" w:type="pct"/>
            <w:hideMark/>
          </w:tcPr>
          <w:p w14:paraId="666DD94B"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1F360BC8" w14:textId="77777777" w:rsidR="00BF6EE3" w:rsidRPr="00BF6EE3" w:rsidRDefault="00BF6EE3" w:rsidP="00BF6EE3">
            <w:pPr>
              <w:spacing w:after="0" w:line="240" w:lineRule="auto"/>
              <w:rPr>
                <w:color w:val="000000"/>
                <w:lang w:eastAsia="en-AU"/>
              </w:rPr>
            </w:pPr>
            <w:r w:rsidRPr="00BF6EE3">
              <w:rPr>
                <w:color w:val="000000"/>
                <w:lang w:eastAsia="en-AU"/>
              </w:rPr>
              <w:t>Mine Planner</w:t>
            </w:r>
          </w:p>
        </w:tc>
        <w:tc>
          <w:tcPr>
            <w:tcW w:w="0" w:type="pct"/>
            <w:hideMark/>
          </w:tcPr>
          <w:p w14:paraId="776EC2F5"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6F3A1FE5"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23E68DCD"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5EDAC3D1"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09971AAC"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r>
      <w:tr w:rsidR="00BF6EE3" w:rsidRPr="00BF6EE3" w14:paraId="0C86A640" w14:textId="77777777" w:rsidTr="00860A9E">
        <w:trPr>
          <w:trHeight w:val="300"/>
        </w:trPr>
        <w:tc>
          <w:tcPr>
            <w:tcW w:w="830" w:type="pct"/>
            <w:hideMark/>
          </w:tcPr>
          <w:p w14:paraId="286A5FE3"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13ED5A1D" w14:textId="77777777" w:rsidR="00BF6EE3" w:rsidRPr="00BF6EE3" w:rsidRDefault="00BF6EE3" w:rsidP="00BF6EE3">
            <w:pPr>
              <w:spacing w:after="0" w:line="240" w:lineRule="auto"/>
              <w:rPr>
                <w:color w:val="000000"/>
                <w:lang w:eastAsia="en-AU"/>
              </w:rPr>
            </w:pPr>
            <w:r w:rsidRPr="00BF6EE3">
              <w:rPr>
                <w:color w:val="000000"/>
                <w:lang w:eastAsia="en-AU"/>
              </w:rPr>
              <w:t>Mine Survey Specialist</w:t>
            </w:r>
          </w:p>
        </w:tc>
        <w:tc>
          <w:tcPr>
            <w:tcW w:w="0" w:type="pct"/>
            <w:hideMark/>
          </w:tcPr>
          <w:p w14:paraId="13A6CB6D"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0D6D39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4C80FEA8"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0BB65DF5"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6E3F46A9"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r>
      <w:tr w:rsidR="00BF6EE3" w:rsidRPr="00BF6EE3" w14:paraId="1F46BD54" w14:textId="77777777" w:rsidTr="00860A9E">
        <w:trPr>
          <w:trHeight w:val="450"/>
        </w:trPr>
        <w:tc>
          <w:tcPr>
            <w:tcW w:w="830" w:type="pct"/>
            <w:hideMark/>
          </w:tcPr>
          <w:p w14:paraId="24A4AB9C"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5C5848A7" w14:textId="77777777" w:rsidR="00BF6EE3" w:rsidRPr="00BF6EE3" w:rsidRDefault="00BF6EE3" w:rsidP="00BF6EE3">
            <w:pPr>
              <w:spacing w:after="0" w:line="240" w:lineRule="auto"/>
              <w:rPr>
                <w:color w:val="000000"/>
                <w:lang w:eastAsia="en-AU"/>
              </w:rPr>
            </w:pPr>
            <w:r w:rsidRPr="00BF6EE3">
              <w:rPr>
                <w:color w:val="000000"/>
                <w:lang w:eastAsia="en-AU"/>
              </w:rPr>
              <w:t>Mine Rehabilitation Specialist</w:t>
            </w:r>
          </w:p>
        </w:tc>
        <w:tc>
          <w:tcPr>
            <w:tcW w:w="0" w:type="pct"/>
            <w:hideMark/>
          </w:tcPr>
          <w:p w14:paraId="41E8055C"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7D227A54"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2EBBD58A"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76FBCDB2"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350F1934"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28239623" w14:textId="77777777" w:rsidTr="00860A9E">
        <w:trPr>
          <w:trHeight w:val="300"/>
        </w:trPr>
        <w:tc>
          <w:tcPr>
            <w:tcW w:w="830" w:type="pct"/>
            <w:hideMark/>
          </w:tcPr>
          <w:p w14:paraId="77DA0665" w14:textId="77777777" w:rsidR="00BF6EE3" w:rsidRPr="00BF6EE3" w:rsidRDefault="00BF6EE3" w:rsidP="00BF6EE3">
            <w:pPr>
              <w:spacing w:after="0" w:line="240" w:lineRule="auto"/>
              <w:rPr>
                <w:color w:val="000000"/>
                <w:lang w:eastAsia="en-AU"/>
              </w:rPr>
            </w:pPr>
            <w:r w:rsidRPr="00BF6EE3">
              <w:rPr>
                <w:color w:val="000000"/>
                <w:lang w:eastAsia="en-AU"/>
              </w:rPr>
              <w:t>EA</w:t>
            </w:r>
          </w:p>
        </w:tc>
        <w:tc>
          <w:tcPr>
            <w:tcW w:w="710" w:type="pct"/>
            <w:hideMark/>
          </w:tcPr>
          <w:p w14:paraId="02344A74" w14:textId="77777777" w:rsidR="00BF6EE3" w:rsidRPr="00BF6EE3" w:rsidRDefault="00BF6EE3" w:rsidP="00BF6EE3">
            <w:pPr>
              <w:spacing w:after="0" w:line="240" w:lineRule="auto"/>
              <w:rPr>
                <w:color w:val="000000"/>
                <w:lang w:eastAsia="en-AU"/>
              </w:rPr>
            </w:pPr>
            <w:r w:rsidRPr="00BF6EE3">
              <w:rPr>
                <w:color w:val="000000"/>
                <w:lang w:eastAsia="en-AU"/>
              </w:rPr>
              <w:t>Legal Counsel</w:t>
            </w:r>
          </w:p>
        </w:tc>
        <w:tc>
          <w:tcPr>
            <w:tcW w:w="0" w:type="pct"/>
            <w:hideMark/>
          </w:tcPr>
          <w:p w14:paraId="2B18FE10"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78D76EF3"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7BC84786"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0" w:type="pct"/>
            <w:hideMark/>
          </w:tcPr>
          <w:p w14:paraId="4D6CEB92"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66961EAC"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7A24ADF6" w14:textId="77777777" w:rsidTr="00860A9E">
        <w:trPr>
          <w:trHeight w:val="450"/>
        </w:trPr>
        <w:tc>
          <w:tcPr>
            <w:tcW w:w="830" w:type="pct"/>
            <w:hideMark/>
          </w:tcPr>
          <w:p w14:paraId="78437489" w14:textId="77777777" w:rsidR="00BF6EE3" w:rsidRPr="00BF6EE3" w:rsidRDefault="00BF6EE3" w:rsidP="00BF6EE3">
            <w:pPr>
              <w:spacing w:after="0" w:line="240" w:lineRule="auto"/>
              <w:rPr>
                <w:color w:val="000000"/>
                <w:lang w:eastAsia="en-AU"/>
              </w:rPr>
            </w:pPr>
            <w:r w:rsidRPr="00BF6EE3">
              <w:rPr>
                <w:color w:val="000000"/>
                <w:lang w:eastAsia="en-AU"/>
              </w:rPr>
              <w:t>PSM</w:t>
            </w:r>
          </w:p>
        </w:tc>
        <w:tc>
          <w:tcPr>
            <w:tcW w:w="710" w:type="pct"/>
            <w:hideMark/>
          </w:tcPr>
          <w:p w14:paraId="4EDA91F9" w14:textId="77777777" w:rsidR="00BF6EE3" w:rsidRPr="00BF6EE3" w:rsidRDefault="00BF6EE3" w:rsidP="00BF6EE3">
            <w:pPr>
              <w:spacing w:after="0" w:line="240" w:lineRule="auto"/>
              <w:rPr>
                <w:color w:val="000000"/>
                <w:lang w:eastAsia="en-AU"/>
              </w:rPr>
            </w:pPr>
            <w:r w:rsidRPr="00BF6EE3">
              <w:rPr>
                <w:color w:val="000000"/>
                <w:lang w:eastAsia="en-AU"/>
              </w:rPr>
              <w:t>Principal Geotechnical Engineer</w:t>
            </w:r>
          </w:p>
        </w:tc>
        <w:tc>
          <w:tcPr>
            <w:tcW w:w="0" w:type="pct"/>
            <w:hideMark/>
          </w:tcPr>
          <w:p w14:paraId="321ECE02" w14:textId="439D684B" w:rsidR="00BF6EE3" w:rsidRPr="00BF6EE3" w:rsidRDefault="00BF6EE3" w:rsidP="00BF6EE3">
            <w:pPr>
              <w:spacing w:after="0" w:line="240" w:lineRule="auto"/>
              <w:jc w:val="center"/>
              <w:rPr>
                <w:color w:val="000000"/>
                <w:lang w:eastAsia="en-AU"/>
              </w:rPr>
            </w:pPr>
            <w:r w:rsidRPr="00BF6EE3">
              <w:rPr>
                <w:rFonts w:ascii="Wingdings" w:eastAsia="Wingdings" w:hAnsi="Wingdings" w:cs="Wingdings"/>
                <w:color w:val="000000"/>
                <w:lang w:eastAsia="en-AU"/>
              </w:rPr>
              <w:t>ü</w:t>
            </w:r>
          </w:p>
        </w:tc>
        <w:tc>
          <w:tcPr>
            <w:tcW w:w="0" w:type="pct"/>
            <w:hideMark/>
          </w:tcPr>
          <w:p w14:paraId="62D1E051" w14:textId="6BE0D1EB" w:rsidR="00BF6EE3" w:rsidRPr="00BF6EE3" w:rsidRDefault="00BF6EE3" w:rsidP="00BF6EE3">
            <w:pPr>
              <w:spacing w:after="0" w:line="240" w:lineRule="auto"/>
              <w:jc w:val="center"/>
              <w:rPr>
                <w:color w:val="000000"/>
                <w:lang w:eastAsia="en-AU"/>
              </w:rPr>
            </w:pPr>
            <w:r w:rsidRPr="00BF6EE3">
              <w:rPr>
                <w:rFonts w:ascii="Wingdings" w:eastAsia="Wingdings" w:hAnsi="Wingdings" w:cs="Wingdings"/>
                <w:color w:val="000000"/>
                <w:lang w:eastAsia="en-AU"/>
              </w:rPr>
              <w:t>ü</w:t>
            </w:r>
          </w:p>
        </w:tc>
        <w:tc>
          <w:tcPr>
            <w:tcW w:w="0" w:type="pct"/>
            <w:hideMark/>
          </w:tcPr>
          <w:p w14:paraId="2897691B"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53A7F6F1"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6DB955FD"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r>
      <w:tr w:rsidR="00BF6EE3" w:rsidRPr="00BF6EE3" w14:paraId="1BEE0CC8" w14:textId="77777777" w:rsidTr="00860A9E">
        <w:trPr>
          <w:trHeight w:val="450"/>
        </w:trPr>
        <w:tc>
          <w:tcPr>
            <w:tcW w:w="830" w:type="pct"/>
            <w:hideMark/>
          </w:tcPr>
          <w:p w14:paraId="45B5FE95"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71F4807A" w14:textId="77777777" w:rsidR="00BF6EE3" w:rsidRPr="00BF6EE3" w:rsidRDefault="00BF6EE3" w:rsidP="00BF6EE3">
            <w:pPr>
              <w:spacing w:after="0" w:line="240" w:lineRule="auto"/>
              <w:rPr>
                <w:color w:val="000000"/>
                <w:lang w:eastAsia="en-AU"/>
              </w:rPr>
            </w:pPr>
            <w:r w:rsidRPr="00BF6EE3">
              <w:rPr>
                <w:color w:val="000000"/>
                <w:lang w:eastAsia="en-AU"/>
              </w:rPr>
              <w:t>Project Manager – Mine Rehabilitation</w:t>
            </w:r>
          </w:p>
        </w:tc>
        <w:tc>
          <w:tcPr>
            <w:tcW w:w="0" w:type="pct"/>
            <w:hideMark/>
          </w:tcPr>
          <w:p w14:paraId="4BF1CD2B"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1658C669"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66C0712D"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7FC2ACAD"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6A67672D"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481AFF84" w14:textId="77777777" w:rsidTr="00860A9E">
        <w:trPr>
          <w:trHeight w:val="300"/>
        </w:trPr>
        <w:tc>
          <w:tcPr>
            <w:tcW w:w="830" w:type="pct"/>
            <w:hideMark/>
          </w:tcPr>
          <w:p w14:paraId="166D098F"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70146F90" w14:textId="77777777" w:rsidR="00BF6EE3" w:rsidRPr="00BF6EE3" w:rsidRDefault="00BF6EE3" w:rsidP="00BF6EE3">
            <w:pPr>
              <w:spacing w:after="0" w:line="240" w:lineRule="auto"/>
              <w:rPr>
                <w:color w:val="000000"/>
                <w:lang w:eastAsia="en-AU"/>
              </w:rPr>
            </w:pPr>
            <w:r w:rsidRPr="00BF6EE3">
              <w:rPr>
                <w:color w:val="000000"/>
                <w:lang w:eastAsia="en-AU"/>
              </w:rPr>
              <w:t>Mine Leader</w:t>
            </w:r>
          </w:p>
        </w:tc>
        <w:tc>
          <w:tcPr>
            <w:tcW w:w="0" w:type="pct"/>
            <w:hideMark/>
          </w:tcPr>
          <w:p w14:paraId="5B08E57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7F58E81D"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10CD9C7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3AF86BDB"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674E763D"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r>
      <w:tr w:rsidR="00BF6EE3" w:rsidRPr="00BF6EE3" w14:paraId="08937C78" w14:textId="77777777" w:rsidTr="00860A9E">
        <w:trPr>
          <w:trHeight w:val="300"/>
        </w:trPr>
        <w:tc>
          <w:tcPr>
            <w:tcW w:w="830" w:type="pct"/>
            <w:hideMark/>
          </w:tcPr>
          <w:p w14:paraId="4EC9405F"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19B7590D" w14:textId="77777777" w:rsidR="00BF6EE3" w:rsidRPr="00BF6EE3" w:rsidRDefault="00BF6EE3" w:rsidP="00BF6EE3">
            <w:pPr>
              <w:spacing w:after="0" w:line="240" w:lineRule="auto"/>
              <w:rPr>
                <w:color w:val="000000"/>
                <w:lang w:eastAsia="en-AU"/>
              </w:rPr>
            </w:pPr>
            <w:r w:rsidRPr="00BF6EE3">
              <w:rPr>
                <w:color w:val="000000"/>
                <w:lang w:eastAsia="en-AU"/>
              </w:rPr>
              <w:t>Geotechnical Engineer</w:t>
            </w:r>
          </w:p>
        </w:tc>
        <w:tc>
          <w:tcPr>
            <w:tcW w:w="0" w:type="pct"/>
            <w:hideMark/>
          </w:tcPr>
          <w:p w14:paraId="29E007B7"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1294AF9B"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6D2182A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399E4D75" w14:textId="77777777" w:rsidR="00BF6EE3" w:rsidRPr="00BF6EE3" w:rsidRDefault="00BF6EE3" w:rsidP="00BF6EE3">
            <w:pPr>
              <w:spacing w:after="0" w:line="240" w:lineRule="auto"/>
              <w:jc w:val="center"/>
              <w:rPr>
                <w:color w:val="000000"/>
                <w:lang w:eastAsia="en-AU"/>
              </w:rPr>
            </w:pPr>
            <w:r w:rsidRPr="00BF6EE3">
              <w:rPr>
                <w:color w:val="000000"/>
                <w:lang w:eastAsia="en-AU"/>
              </w:rPr>
              <w:t> </w:t>
            </w:r>
          </w:p>
        </w:tc>
        <w:tc>
          <w:tcPr>
            <w:tcW w:w="691" w:type="pct"/>
            <w:hideMark/>
          </w:tcPr>
          <w:p w14:paraId="090E6709"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0115C8D0" w14:textId="77777777" w:rsidTr="00860A9E">
        <w:trPr>
          <w:trHeight w:val="450"/>
        </w:trPr>
        <w:tc>
          <w:tcPr>
            <w:tcW w:w="830" w:type="pct"/>
            <w:hideMark/>
          </w:tcPr>
          <w:p w14:paraId="1D1AC3EA"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26DAA3F4" w14:textId="77777777" w:rsidR="00BF6EE3" w:rsidRPr="00BF6EE3" w:rsidRDefault="00BF6EE3" w:rsidP="00BF6EE3">
            <w:pPr>
              <w:spacing w:after="0" w:line="240" w:lineRule="auto"/>
              <w:rPr>
                <w:color w:val="000000"/>
                <w:lang w:eastAsia="en-AU"/>
              </w:rPr>
            </w:pPr>
            <w:r w:rsidRPr="00BF6EE3">
              <w:rPr>
                <w:color w:val="000000"/>
                <w:lang w:eastAsia="en-AU"/>
              </w:rPr>
              <w:t>Mine Risk &amp; Compliance Lead</w:t>
            </w:r>
          </w:p>
        </w:tc>
        <w:tc>
          <w:tcPr>
            <w:tcW w:w="0" w:type="pct"/>
            <w:hideMark/>
          </w:tcPr>
          <w:p w14:paraId="2CD0871B"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56DBEAE1"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4DCE8BE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7DB33A2"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7F587F3A"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19EE53EA" w14:textId="77777777" w:rsidTr="00860A9E">
        <w:trPr>
          <w:trHeight w:val="300"/>
        </w:trPr>
        <w:tc>
          <w:tcPr>
            <w:tcW w:w="830" w:type="pct"/>
            <w:hideMark/>
          </w:tcPr>
          <w:p w14:paraId="3BC5870A"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23DA5C4F" w14:textId="77777777" w:rsidR="00BF6EE3" w:rsidRPr="00BF6EE3" w:rsidRDefault="00BF6EE3" w:rsidP="00BF6EE3">
            <w:pPr>
              <w:spacing w:after="0" w:line="240" w:lineRule="auto"/>
              <w:rPr>
                <w:color w:val="000000"/>
                <w:lang w:eastAsia="en-AU"/>
              </w:rPr>
            </w:pPr>
            <w:r w:rsidRPr="00BF6EE3">
              <w:rPr>
                <w:color w:val="000000"/>
                <w:lang w:eastAsia="en-AU"/>
              </w:rPr>
              <w:t>Mining Engineer</w:t>
            </w:r>
          </w:p>
        </w:tc>
        <w:tc>
          <w:tcPr>
            <w:tcW w:w="0" w:type="pct"/>
            <w:hideMark/>
          </w:tcPr>
          <w:p w14:paraId="0B140131"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197E7B03"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2441DD23"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DCD404A"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16280FA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6ABBB959" w14:textId="77777777" w:rsidTr="00860A9E">
        <w:trPr>
          <w:trHeight w:val="675"/>
        </w:trPr>
        <w:tc>
          <w:tcPr>
            <w:tcW w:w="830" w:type="pct"/>
            <w:hideMark/>
          </w:tcPr>
          <w:p w14:paraId="6715F958"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510B8DCB" w14:textId="77777777" w:rsidR="00BF6EE3" w:rsidRPr="00BF6EE3" w:rsidRDefault="00BF6EE3" w:rsidP="00BF6EE3">
            <w:pPr>
              <w:spacing w:after="0" w:line="240" w:lineRule="auto"/>
              <w:rPr>
                <w:color w:val="000000"/>
                <w:lang w:eastAsia="en-AU"/>
              </w:rPr>
            </w:pPr>
            <w:r w:rsidRPr="00BF6EE3">
              <w:rPr>
                <w:color w:val="000000"/>
                <w:lang w:eastAsia="en-AU"/>
              </w:rPr>
              <w:t>Civil &amp; Environmental Engineer – Mine Rehabilitation</w:t>
            </w:r>
          </w:p>
        </w:tc>
        <w:tc>
          <w:tcPr>
            <w:tcW w:w="0" w:type="pct"/>
            <w:hideMark/>
          </w:tcPr>
          <w:p w14:paraId="434B8302"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42EDAA89"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32B41633"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41C4607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25B6A3E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6B7A311B" w14:textId="77777777" w:rsidTr="00860A9E">
        <w:trPr>
          <w:trHeight w:val="450"/>
        </w:trPr>
        <w:tc>
          <w:tcPr>
            <w:tcW w:w="830" w:type="pct"/>
            <w:hideMark/>
          </w:tcPr>
          <w:p w14:paraId="3EC28E02"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48CEB42C" w14:textId="77777777" w:rsidR="00BF6EE3" w:rsidRPr="00BF6EE3" w:rsidRDefault="00BF6EE3" w:rsidP="00BF6EE3">
            <w:pPr>
              <w:spacing w:after="0" w:line="240" w:lineRule="auto"/>
              <w:rPr>
                <w:color w:val="000000"/>
                <w:lang w:eastAsia="en-AU"/>
              </w:rPr>
            </w:pPr>
            <w:r w:rsidRPr="00BF6EE3">
              <w:rPr>
                <w:color w:val="000000"/>
                <w:lang w:eastAsia="en-AU"/>
              </w:rPr>
              <w:t>Yallourn Rehabilitation Leader</w:t>
            </w:r>
          </w:p>
        </w:tc>
        <w:tc>
          <w:tcPr>
            <w:tcW w:w="0" w:type="pct"/>
            <w:hideMark/>
          </w:tcPr>
          <w:p w14:paraId="3CE2E6D5"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67BE53F7"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BA81BBA"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4B3C5EC0"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691" w:type="pct"/>
            <w:hideMark/>
          </w:tcPr>
          <w:p w14:paraId="660BBDB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17C5997E" w14:textId="77777777" w:rsidTr="00860A9E">
        <w:trPr>
          <w:trHeight w:val="675"/>
        </w:trPr>
        <w:tc>
          <w:tcPr>
            <w:tcW w:w="830" w:type="pct"/>
            <w:hideMark/>
          </w:tcPr>
          <w:p w14:paraId="49BABCEA"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1BEE2A43" w14:textId="77777777" w:rsidR="00BF6EE3" w:rsidRPr="00BF6EE3" w:rsidRDefault="00BF6EE3" w:rsidP="00BF6EE3">
            <w:pPr>
              <w:spacing w:after="0" w:line="240" w:lineRule="auto"/>
              <w:rPr>
                <w:color w:val="000000"/>
                <w:lang w:eastAsia="en-AU"/>
              </w:rPr>
            </w:pPr>
            <w:r w:rsidRPr="00BF6EE3">
              <w:rPr>
                <w:color w:val="000000"/>
                <w:lang w:eastAsia="en-AU"/>
              </w:rPr>
              <w:t>Civil &amp; Environmental Engineer – Mine Rehabilitation</w:t>
            </w:r>
          </w:p>
        </w:tc>
        <w:tc>
          <w:tcPr>
            <w:tcW w:w="0" w:type="pct"/>
            <w:hideMark/>
          </w:tcPr>
          <w:p w14:paraId="1AD80A3C"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6D0D549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337433C6"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0BF30ED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068E2F9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r>
      <w:tr w:rsidR="00BF6EE3" w:rsidRPr="00BF6EE3" w14:paraId="2A0B22C2" w14:textId="77777777" w:rsidTr="00860A9E">
        <w:trPr>
          <w:trHeight w:val="450"/>
        </w:trPr>
        <w:tc>
          <w:tcPr>
            <w:tcW w:w="830" w:type="pct"/>
            <w:hideMark/>
          </w:tcPr>
          <w:p w14:paraId="129E2921"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589C8CDC" w14:textId="77777777" w:rsidR="00BF6EE3" w:rsidRPr="00BF6EE3" w:rsidRDefault="00BF6EE3" w:rsidP="00BF6EE3">
            <w:pPr>
              <w:spacing w:after="0" w:line="240" w:lineRule="auto"/>
              <w:rPr>
                <w:color w:val="000000"/>
                <w:lang w:eastAsia="en-AU"/>
              </w:rPr>
            </w:pPr>
            <w:r w:rsidRPr="00BF6EE3">
              <w:rPr>
                <w:color w:val="000000"/>
                <w:lang w:eastAsia="en-AU"/>
              </w:rPr>
              <w:t>Mine Geotechnical &amp; Geology Leader</w:t>
            </w:r>
          </w:p>
        </w:tc>
        <w:tc>
          <w:tcPr>
            <w:tcW w:w="0" w:type="pct"/>
            <w:hideMark/>
          </w:tcPr>
          <w:p w14:paraId="08D4C4C4"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658D5BC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7B07EE69"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7A5226A8"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691" w:type="pct"/>
            <w:hideMark/>
          </w:tcPr>
          <w:p w14:paraId="3CA1E641"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r>
      <w:tr w:rsidR="00BF6EE3" w:rsidRPr="00BF6EE3" w14:paraId="6AEAE1A7" w14:textId="77777777" w:rsidTr="00860A9E">
        <w:trPr>
          <w:trHeight w:val="300"/>
        </w:trPr>
        <w:tc>
          <w:tcPr>
            <w:tcW w:w="830" w:type="pct"/>
            <w:hideMark/>
          </w:tcPr>
          <w:p w14:paraId="08412979" w14:textId="77777777" w:rsidR="00BF6EE3" w:rsidRPr="00BF6EE3" w:rsidRDefault="00BF6EE3" w:rsidP="00BF6EE3">
            <w:pPr>
              <w:spacing w:after="0" w:line="240" w:lineRule="auto"/>
              <w:rPr>
                <w:color w:val="000000"/>
                <w:lang w:eastAsia="en-AU"/>
              </w:rPr>
            </w:pPr>
            <w:r w:rsidRPr="00BF6EE3">
              <w:rPr>
                <w:color w:val="000000"/>
                <w:lang w:eastAsia="en-AU"/>
              </w:rPr>
              <w:t>PSM</w:t>
            </w:r>
          </w:p>
        </w:tc>
        <w:tc>
          <w:tcPr>
            <w:tcW w:w="710" w:type="pct"/>
            <w:hideMark/>
          </w:tcPr>
          <w:p w14:paraId="46E0B4E3" w14:textId="77777777" w:rsidR="00BF6EE3" w:rsidRPr="00BF6EE3" w:rsidRDefault="00BF6EE3" w:rsidP="00BF6EE3">
            <w:pPr>
              <w:spacing w:after="0" w:line="240" w:lineRule="auto"/>
              <w:rPr>
                <w:color w:val="000000"/>
                <w:lang w:eastAsia="en-AU"/>
              </w:rPr>
            </w:pPr>
            <w:r w:rsidRPr="00BF6EE3">
              <w:rPr>
                <w:color w:val="000000"/>
                <w:lang w:eastAsia="en-AU"/>
              </w:rPr>
              <w:t>Principal PSM</w:t>
            </w:r>
          </w:p>
        </w:tc>
        <w:tc>
          <w:tcPr>
            <w:tcW w:w="0" w:type="pct"/>
            <w:hideMark/>
          </w:tcPr>
          <w:p w14:paraId="35884F91"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4961451E"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33A568C4"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6BB0EB03"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691" w:type="pct"/>
            <w:hideMark/>
          </w:tcPr>
          <w:p w14:paraId="7D34BAB0"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r>
      <w:tr w:rsidR="00BF6EE3" w:rsidRPr="00BF6EE3" w14:paraId="48F13E7E" w14:textId="77777777" w:rsidTr="00860A9E">
        <w:trPr>
          <w:trHeight w:val="465"/>
        </w:trPr>
        <w:tc>
          <w:tcPr>
            <w:tcW w:w="830" w:type="pct"/>
            <w:hideMark/>
          </w:tcPr>
          <w:p w14:paraId="4FDFBD47" w14:textId="77777777" w:rsidR="00BF6EE3" w:rsidRPr="00BF6EE3" w:rsidRDefault="00BF6EE3" w:rsidP="00BF6EE3">
            <w:pPr>
              <w:spacing w:after="0" w:line="240" w:lineRule="auto"/>
              <w:rPr>
                <w:color w:val="000000"/>
                <w:lang w:eastAsia="en-AU"/>
              </w:rPr>
            </w:pPr>
            <w:r w:rsidRPr="00BF6EE3">
              <w:rPr>
                <w:color w:val="000000"/>
                <w:lang w:eastAsia="en-AU"/>
              </w:rPr>
              <w:t>EAY</w:t>
            </w:r>
          </w:p>
        </w:tc>
        <w:tc>
          <w:tcPr>
            <w:tcW w:w="710" w:type="pct"/>
            <w:hideMark/>
          </w:tcPr>
          <w:p w14:paraId="556D1F23" w14:textId="77777777" w:rsidR="00BF6EE3" w:rsidRPr="00BF6EE3" w:rsidRDefault="00BF6EE3" w:rsidP="00BF6EE3">
            <w:pPr>
              <w:spacing w:after="0" w:line="240" w:lineRule="auto"/>
              <w:rPr>
                <w:color w:val="000000"/>
                <w:lang w:eastAsia="en-AU"/>
              </w:rPr>
            </w:pPr>
            <w:r w:rsidRPr="00BF6EE3">
              <w:rPr>
                <w:color w:val="000000"/>
                <w:lang w:eastAsia="en-AU"/>
              </w:rPr>
              <w:t>Civil / Geotechnical Engineer</w:t>
            </w:r>
          </w:p>
        </w:tc>
        <w:tc>
          <w:tcPr>
            <w:tcW w:w="0" w:type="pct"/>
            <w:hideMark/>
          </w:tcPr>
          <w:p w14:paraId="56507374"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676A1F00"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0" w:type="pct"/>
            <w:hideMark/>
          </w:tcPr>
          <w:p w14:paraId="6D34387C"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Wingdings" w:cs="Wingdings"/>
                <w:color w:val="000000"/>
                <w:lang w:eastAsia="en-AU"/>
              </w:rPr>
              <w:t>ü</w:t>
            </w:r>
          </w:p>
        </w:tc>
        <w:tc>
          <w:tcPr>
            <w:tcW w:w="0" w:type="pct"/>
            <w:hideMark/>
          </w:tcPr>
          <w:p w14:paraId="0767E60F"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c>
          <w:tcPr>
            <w:tcW w:w="691" w:type="pct"/>
            <w:hideMark/>
          </w:tcPr>
          <w:p w14:paraId="37F18E6A" w14:textId="77777777" w:rsidR="00BF6EE3" w:rsidRPr="00BF6EE3" w:rsidRDefault="00BF6EE3" w:rsidP="00BF6EE3">
            <w:pPr>
              <w:spacing w:after="0" w:line="240" w:lineRule="auto"/>
              <w:jc w:val="center"/>
              <w:rPr>
                <w:rFonts w:ascii="Wingdings" w:hAnsi="Wingdings"/>
                <w:color w:val="000000"/>
                <w:lang w:eastAsia="en-AU"/>
              </w:rPr>
            </w:pPr>
            <w:r w:rsidRPr="00BF6EE3">
              <w:rPr>
                <w:rFonts w:ascii="Wingdings" w:eastAsia="Wingdings" w:hAnsi="Times New Roman" w:cs="Wingdings"/>
                <w:color w:val="000000"/>
                <w:lang w:eastAsia="en-AU"/>
              </w:rPr>
              <w:t> </w:t>
            </w:r>
          </w:p>
        </w:tc>
      </w:tr>
    </w:tbl>
    <w:p w14:paraId="3D54F718" w14:textId="018F1D7C" w:rsidR="00E521CC" w:rsidRDefault="00E521CC" w:rsidP="00F12FC4"/>
    <w:p w14:paraId="4AE86E5E" w14:textId="77777777" w:rsidR="004D5D42" w:rsidRDefault="004D5D42" w:rsidP="00F12FC4"/>
    <w:p w14:paraId="14F11005" w14:textId="61377DE6" w:rsidR="00971AAD" w:rsidRDefault="00971AAD" w:rsidP="00D220CF">
      <w:pPr>
        <w:pStyle w:val="Caption"/>
        <w:keepNext/>
      </w:pPr>
      <w:bookmarkStart w:id="756" w:name="_Toc210127031"/>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4</w:t>
      </w:r>
      <w:r>
        <w:fldChar w:fldCharType="end"/>
      </w:r>
      <w:r>
        <w:t xml:space="preserve">: Groundwater </w:t>
      </w:r>
      <w:r w:rsidRPr="0096352B">
        <w:t xml:space="preserve">Risk Workshop </w:t>
      </w:r>
      <w:r w:rsidR="00D220CF" w:rsidRPr="0096352B">
        <w:t>Attendance</w:t>
      </w:r>
      <w:r w:rsidRPr="0096352B">
        <w:t xml:space="preserve"> List</w:t>
      </w:r>
      <w:bookmarkEnd w:id="756"/>
    </w:p>
    <w:tbl>
      <w:tblPr>
        <w:tblStyle w:val="DMRPTable"/>
        <w:tblW w:w="5000" w:type="pct"/>
        <w:tblLook w:val="04A0" w:firstRow="1" w:lastRow="0" w:firstColumn="1" w:lastColumn="0" w:noHBand="0" w:noVBand="1"/>
      </w:tblPr>
      <w:tblGrid>
        <w:gridCol w:w="2152"/>
        <w:gridCol w:w="2152"/>
        <w:gridCol w:w="2153"/>
        <w:gridCol w:w="2153"/>
        <w:gridCol w:w="2153"/>
      </w:tblGrid>
      <w:tr w:rsidR="00600E22" w:rsidRPr="004D5D42" w14:paraId="65F3A91D" w14:textId="77777777" w:rsidTr="00971AAD">
        <w:trPr>
          <w:cnfStyle w:val="100000000000" w:firstRow="1" w:lastRow="0" w:firstColumn="0" w:lastColumn="0" w:oddVBand="0" w:evenVBand="0" w:oddHBand="0" w:evenHBand="0" w:firstRowFirstColumn="0" w:firstRowLastColumn="0" w:lastRowFirstColumn="0" w:lastRowLastColumn="0"/>
          <w:trHeight w:val="300"/>
        </w:trPr>
        <w:tc>
          <w:tcPr>
            <w:tcW w:w="5000" w:type="pct"/>
            <w:gridSpan w:val="5"/>
            <w:hideMark/>
          </w:tcPr>
          <w:p w14:paraId="0CA04CF4" w14:textId="77777777" w:rsidR="004D5D42" w:rsidRPr="004D5D42" w:rsidRDefault="004D5D42" w:rsidP="004D5D42">
            <w:pPr>
              <w:spacing w:after="0" w:line="240" w:lineRule="auto"/>
              <w:jc w:val="center"/>
              <w:rPr>
                <w:color w:val="000000"/>
                <w:lang w:eastAsia="en-AU"/>
              </w:rPr>
            </w:pPr>
            <w:r w:rsidRPr="004807BA">
              <w:rPr>
                <w:bCs/>
                <w:color w:val="000000"/>
                <w:lang w:eastAsia="en-AU"/>
              </w:rPr>
              <w:t>Groundwater </w:t>
            </w:r>
          </w:p>
        </w:tc>
      </w:tr>
      <w:tr w:rsidR="00971AAD" w:rsidRPr="004D5D42" w14:paraId="4EAB5D44" w14:textId="77777777" w:rsidTr="00971AAD">
        <w:trPr>
          <w:trHeight w:val="690"/>
        </w:trPr>
        <w:tc>
          <w:tcPr>
            <w:tcW w:w="2000" w:type="pct"/>
            <w:gridSpan w:val="2"/>
            <w:hideMark/>
          </w:tcPr>
          <w:p w14:paraId="425A0CD2" w14:textId="77777777" w:rsidR="004D5D42" w:rsidRPr="00043B44" w:rsidRDefault="004D5D42" w:rsidP="004D5D42">
            <w:pPr>
              <w:spacing w:after="0" w:line="240" w:lineRule="auto"/>
              <w:jc w:val="center"/>
              <w:rPr>
                <w:b/>
                <w:bCs/>
                <w:color w:val="000000"/>
                <w:lang w:eastAsia="en-AU"/>
              </w:rPr>
            </w:pPr>
            <w:r w:rsidRPr="00043B44">
              <w:rPr>
                <w:b/>
                <w:bCs/>
                <w:color w:val="000000"/>
                <w:lang w:eastAsia="en-AU"/>
              </w:rPr>
              <w:t>Risks Assessed via 3x facilitated workshops</w:t>
            </w:r>
          </w:p>
        </w:tc>
        <w:tc>
          <w:tcPr>
            <w:tcW w:w="1000" w:type="pct"/>
            <w:hideMark/>
          </w:tcPr>
          <w:p w14:paraId="13AAA956" w14:textId="77777777" w:rsidR="004D5D42" w:rsidRPr="00043B44" w:rsidRDefault="004D5D42" w:rsidP="004D5D42">
            <w:pPr>
              <w:spacing w:after="0" w:line="240" w:lineRule="auto"/>
              <w:jc w:val="center"/>
              <w:rPr>
                <w:b/>
                <w:bCs/>
                <w:color w:val="000000"/>
                <w:lang w:eastAsia="en-AU"/>
              </w:rPr>
            </w:pPr>
            <w:r w:rsidRPr="00043B44">
              <w:rPr>
                <w:b/>
                <w:bCs/>
                <w:color w:val="000000"/>
                <w:lang w:eastAsia="en-AU"/>
              </w:rPr>
              <w:t>23/07/2024</w:t>
            </w:r>
          </w:p>
        </w:tc>
        <w:tc>
          <w:tcPr>
            <w:tcW w:w="1000" w:type="pct"/>
            <w:hideMark/>
          </w:tcPr>
          <w:p w14:paraId="152F01F1" w14:textId="77777777" w:rsidR="004D5D42" w:rsidRPr="00043B44" w:rsidRDefault="004D5D42" w:rsidP="004D5D42">
            <w:pPr>
              <w:spacing w:after="0" w:line="240" w:lineRule="auto"/>
              <w:jc w:val="center"/>
              <w:rPr>
                <w:b/>
                <w:bCs/>
                <w:color w:val="000000"/>
                <w:lang w:eastAsia="en-AU"/>
              </w:rPr>
            </w:pPr>
            <w:r w:rsidRPr="00043B44">
              <w:rPr>
                <w:b/>
                <w:bCs/>
                <w:color w:val="000000"/>
                <w:lang w:eastAsia="en-AU"/>
              </w:rPr>
              <w:t>22/10/2024</w:t>
            </w:r>
          </w:p>
        </w:tc>
        <w:tc>
          <w:tcPr>
            <w:tcW w:w="1000" w:type="pct"/>
            <w:hideMark/>
          </w:tcPr>
          <w:p w14:paraId="476A28C8" w14:textId="77777777" w:rsidR="004D5D42" w:rsidRPr="00043B44" w:rsidRDefault="004D5D42" w:rsidP="004D5D42">
            <w:pPr>
              <w:spacing w:after="0" w:line="240" w:lineRule="auto"/>
              <w:jc w:val="center"/>
              <w:rPr>
                <w:b/>
                <w:bCs/>
                <w:color w:val="000000"/>
                <w:lang w:eastAsia="en-AU"/>
              </w:rPr>
            </w:pPr>
            <w:r w:rsidRPr="00043B44">
              <w:rPr>
                <w:b/>
                <w:bCs/>
                <w:color w:val="000000"/>
                <w:lang w:eastAsia="en-AU"/>
              </w:rPr>
              <w:t>23/10/2024</w:t>
            </w:r>
          </w:p>
        </w:tc>
      </w:tr>
      <w:tr w:rsidR="004D5D42" w:rsidRPr="004D5D42" w14:paraId="1610D45E" w14:textId="77777777" w:rsidTr="00D220CF">
        <w:trPr>
          <w:trHeight w:val="300"/>
        </w:trPr>
        <w:tc>
          <w:tcPr>
            <w:tcW w:w="1000" w:type="pct"/>
            <w:hideMark/>
          </w:tcPr>
          <w:p w14:paraId="1F25E707" w14:textId="77777777" w:rsidR="004D5D42" w:rsidRPr="004D5D42" w:rsidRDefault="004D5D42" w:rsidP="004D5D42">
            <w:pPr>
              <w:spacing w:after="0" w:line="240" w:lineRule="auto"/>
              <w:rPr>
                <w:color w:val="000000"/>
                <w:lang w:eastAsia="en-AU"/>
              </w:rPr>
            </w:pPr>
            <w:r w:rsidRPr="004D5D42">
              <w:rPr>
                <w:color w:val="000000"/>
                <w:lang w:eastAsia="en-AU"/>
              </w:rPr>
              <w:t>GHD</w:t>
            </w:r>
          </w:p>
        </w:tc>
        <w:tc>
          <w:tcPr>
            <w:tcW w:w="1000" w:type="pct"/>
            <w:hideMark/>
          </w:tcPr>
          <w:p w14:paraId="0C1CAB8C" w14:textId="77777777" w:rsidR="004D5D42" w:rsidRPr="004D5D42" w:rsidRDefault="004D5D42" w:rsidP="004D5D42">
            <w:pPr>
              <w:spacing w:after="0" w:line="240" w:lineRule="auto"/>
              <w:rPr>
                <w:color w:val="000000"/>
                <w:lang w:eastAsia="en-AU"/>
              </w:rPr>
            </w:pPr>
            <w:r w:rsidRPr="004D5D42">
              <w:rPr>
                <w:color w:val="000000"/>
                <w:lang w:eastAsia="en-AU"/>
              </w:rPr>
              <w:t>Facilitator</w:t>
            </w:r>
          </w:p>
        </w:tc>
        <w:tc>
          <w:tcPr>
            <w:tcW w:w="1000" w:type="pct"/>
            <w:hideMark/>
          </w:tcPr>
          <w:p w14:paraId="42EDCF95"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38416A09"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408DAC1E" w14:textId="77777777" w:rsidR="004D5D42" w:rsidRPr="004D5D42" w:rsidRDefault="004D5D42" w:rsidP="004D5D42">
            <w:pPr>
              <w:spacing w:after="0" w:line="240" w:lineRule="auto"/>
              <w:jc w:val="center"/>
              <w:rPr>
                <w:rFonts w:ascii="Times New Roman" w:hAnsi="Times New Roman"/>
                <w:color w:val="auto"/>
                <w:sz w:val="20"/>
                <w:szCs w:val="20"/>
                <w:lang w:eastAsia="en-AU"/>
              </w:rPr>
            </w:pPr>
          </w:p>
        </w:tc>
      </w:tr>
      <w:tr w:rsidR="004D5D42" w:rsidRPr="004D5D42" w14:paraId="3B1A9E02" w14:textId="77777777" w:rsidTr="00D220CF">
        <w:trPr>
          <w:trHeight w:val="300"/>
        </w:trPr>
        <w:tc>
          <w:tcPr>
            <w:tcW w:w="1000" w:type="pct"/>
            <w:hideMark/>
          </w:tcPr>
          <w:p w14:paraId="1EAFC8FB" w14:textId="77777777" w:rsidR="004D5D42" w:rsidRPr="004D5D42" w:rsidRDefault="004D5D42" w:rsidP="004D5D42">
            <w:pPr>
              <w:spacing w:after="0" w:line="240" w:lineRule="auto"/>
              <w:rPr>
                <w:color w:val="000000"/>
                <w:lang w:eastAsia="en-AU"/>
              </w:rPr>
            </w:pPr>
            <w:r w:rsidRPr="004D5D42">
              <w:rPr>
                <w:color w:val="000000"/>
                <w:lang w:eastAsia="en-AU"/>
              </w:rPr>
              <w:t>GHD</w:t>
            </w:r>
          </w:p>
        </w:tc>
        <w:tc>
          <w:tcPr>
            <w:tcW w:w="1000" w:type="pct"/>
            <w:hideMark/>
          </w:tcPr>
          <w:p w14:paraId="58BE0CD0" w14:textId="77777777" w:rsidR="004D5D42" w:rsidRPr="004D5D42" w:rsidRDefault="004D5D42" w:rsidP="004D5D42">
            <w:pPr>
              <w:spacing w:after="0" w:line="240" w:lineRule="auto"/>
              <w:rPr>
                <w:color w:val="000000"/>
                <w:lang w:eastAsia="en-AU"/>
              </w:rPr>
            </w:pPr>
            <w:r w:rsidRPr="004D5D42">
              <w:rPr>
                <w:color w:val="000000"/>
                <w:lang w:eastAsia="en-AU"/>
              </w:rPr>
              <w:t>Co-Facilitator</w:t>
            </w:r>
          </w:p>
        </w:tc>
        <w:tc>
          <w:tcPr>
            <w:tcW w:w="1000" w:type="pct"/>
            <w:hideMark/>
          </w:tcPr>
          <w:p w14:paraId="0DFE7A48"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76A5D327"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52A26572"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34F7F9F6" w14:textId="77777777" w:rsidTr="00D220CF">
        <w:trPr>
          <w:trHeight w:val="675"/>
        </w:trPr>
        <w:tc>
          <w:tcPr>
            <w:tcW w:w="1000" w:type="pct"/>
            <w:hideMark/>
          </w:tcPr>
          <w:p w14:paraId="072C732B"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4F4AF430" w14:textId="77777777" w:rsidR="004D5D42" w:rsidRPr="004D5D42" w:rsidRDefault="004D5D42" w:rsidP="004D5D42">
            <w:pPr>
              <w:spacing w:after="0" w:line="240" w:lineRule="auto"/>
              <w:rPr>
                <w:color w:val="000000"/>
                <w:lang w:eastAsia="en-AU"/>
              </w:rPr>
            </w:pPr>
            <w:r w:rsidRPr="004D5D42">
              <w:rPr>
                <w:color w:val="000000"/>
                <w:lang w:eastAsia="en-AU"/>
              </w:rPr>
              <w:t>Mine Rehabilitation Specialist</w:t>
            </w:r>
          </w:p>
        </w:tc>
        <w:tc>
          <w:tcPr>
            <w:tcW w:w="1000" w:type="pct"/>
            <w:hideMark/>
          </w:tcPr>
          <w:p w14:paraId="0986BECA"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11520DB3"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13E435FD"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17FB68C2" w14:textId="77777777" w:rsidTr="00D220CF">
        <w:trPr>
          <w:trHeight w:val="300"/>
        </w:trPr>
        <w:tc>
          <w:tcPr>
            <w:tcW w:w="1000" w:type="pct"/>
            <w:hideMark/>
          </w:tcPr>
          <w:p w14:paraId="283D1E0C" w14:textId="77777777" w:rsidR="004D5D42" w:rsidRPr="004D5D42" w:rsidRDefault="004D5D42" w:rsidP="004D5D42">
            <w:pPr>
              <w:spacing w:after="0" w:line="240" w:lineRule="auto"/>
              <w:rPr>
                <w:color w:val="000000"/>
                <w:lang w:eastAsia="en-AU"/>
              </w:rPr>
            </w:pPr>
            <w:r w:rsidRPr="004D5D42">
              <w:rPr>
                <w:color w:val="000000"/>
                <w:lang w:eastAsia="en-AU"/>
              </w:rPr>
              <w:t>EA</w:t>
            </w:r>
          </w:p>
        </w:tc>
        <w:tc>
          <w:tcPr>
            <w:tcW w:w="1000" w:type="pct"/>
            <w:hideMark/>
          </w:tcPr>
          <w:p w14:paraId="4BB6775E" w14:textId="77777777" w:rsidR="004D5D42" w:rsidRPr="004D5D42" w:rsidRDefault="004D5D42" w:rsidP="004D5D42">
            <w:pPr>
              <w:spacing w:after="0" w:line="240" w:lineRule="auto"/>
              <w:rPr>
                <w:color w:val="000000"/>
                <w:lang w:eastAsia="en-AU"/>
              </w:rPr>
            </w:pPr>
            <w:r w:rsidRPr="004D5D42">
              <w:rPr>
                <w:color w:val="000000"/>
                <w:lang w:eastAsia="en-AU"/>
              </w:rPr>
              <w:t>Legal Counsel</w:t>
            </w:r>
          </w:p>
        </w:tc>
        <w:tc>
          <w:tcPr>
            <w:tcW w:w="1000" w:type="pct"/>
            <w:hideMark/>
          </w:tcPr>
          <w:p w14:paraId="320E3627" w14:textId="77777777" w:rsidR="004D5D42" w:rsidRPr="004D5D42" w:rsidRDefault="004D5D42" w:rsidP="004D5D42">
            <w:pPr>
              <w:spacing w:after="0" w:line="240" w:lineRule="auto"/>
              <w:rPr>
                <w:color w:val="000000"/>
                <w:lang w:eastAsia="en-AU"/>
              </w:rPr>
            </w:pPr>
          </w:p>
        </w:tc>
        <w:tc>
          <w:tcPr>
            <w:tcW w:w="1000" w:type="pct"/>
            <w:hideMark/>
          </w:tcPr>
          <w:p w14:paraId="66404A4F"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4B6FB83A"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531C8D0C" w14:textId="77777777" w:rsidTr="00D220CF">
        <w:trPr>
          <w:trHeight w:val="675"/>
        </w:trPr>
        <w:tc>
          <w:tcPr>
            <w:tcW w:w="1000" w:type="pct"/>
            <w:hideMark/>
          </w:tcPr>
          <w:p w14:paraId="22EE8C3B"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34867E4A" w14:textId="77777777" w:rsidR="004D5D42" w:rsidRPr="004D5D42" w:rsidRDefault="004D5D42" w:rsidP="004D5D42">
            <w:pPr>
              <w:spacing w:after="0" w:line="240" w:lineRule="auto"/>
              <w:rPr>
                <w:color w:val="000000"/>
                <w:lang w:eastAsia="en-AU"/>
              </w:rPr>
            </w:pPr>
            <w:r w:rsidRPr="004D5D42">
              <w:rPr>
                <w:color w:val="000000"/>
                <w:lang w:eastAsia="en-AU"/>
              </w:rPr>
              <w:t>Project Manager – Mine Rehabilitation</w:t>
            </w:r>
          </w:p>
        </w:tc>
        <w:tc>
          <w:tcPr>
            <w:tcW w:w="1000" w:type="pct"/>
            <w:hideMark/>
          </w:tcPr>
          <w:p w14:paraId="26A7A1F8"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07FD6CB5"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2040056B"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6B5F2551" w14:textId="77777777" w:rsidTr="00D220CF">
        <w:trPr>
          <w:trHeight w:val="450"/>
        </w:trPr>
        <w:tc>
          <w:tcPr>
            <w:tcW w:w="1000" w:type="pct"/>
            <w:hideMark/>
          </w:tcPr>
          <w:p w14:paraId="095BE186"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24E79531" w14:textId="77777777" w:rsidR="004D5D42" w:rsidRPr="004D5D42" w:rsidRDefault="004D5D42" w:rsidP="004D5D42">
            <w:pPr>
              <w:spacing w:after="0" w:line="240" w:lineRule="auto"/>
              <w:rPr>
                <w:color w:val="000000"/>
                <w:lang w:eastAsia="en-AU"/>
              </w:rPr>
            </w:pPr>
            <w:r w:rsidRPr="004D5D42">
              <w:rPr>
                <w:color w:val="000000"/>
                <w:lang w:eastAsia="en-AU"/>
              </w:rPr>
              <w:t>Geotechnical Engineer</w:t>
            </w:r>
          </w:p>
        </w:tc>
        <w:tc>
          <w:tcPr>
            <w:tcW w:w="1000" w:type="pct"/>
            <w:hideMark/>
          </w:tcPr>
          <w:p w14:paraId="63534587"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0C9F25E3"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507D20C6"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2FAA478F" w14:textId="77777777" w:rsidTr="00D220CF">
        <w:trPr>
          <w:trHeight w:val="450"/>
        </w:trPr>
        <w:tc>
          <w:tcPr>
            <w:tcW w:w="1000" w:type="pct"/>
            <w:hideMark/>
          </w:tcPr>
          <w:p w14:paraId="3C278904"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53C02A34" w14:textId="77777777" w:rsidR="004D5D42" w:rsidRPr="004D5D42" w:rsidRDefault="004D5D42" w:rsidP="004D5D42">
            <w:pPr>
              <w:spacing w:after="0" w:line="240" w:lineRule="auto"/>
              <w:rPr>
                <w:color w:val="000000"/>
                <w:lang w:eastAsia="en-AU"/>
              </w:rPr>
            </w:pPr>
            <w:r w:rsidRPr="004D5D42">
              <w:rPr>
                <w:color w:val="000000"/>
                <w:lang w:eastAsia="en-AU"/>
              </w:rPr>
              <w:t>Mine Risk &amp; Compliance Lead</w:t>
            </w:r>
          </w:p>
        </w:tc>
        <w:tc>
          <w:tcPr>
            <w:tcW w:w="1000" w:type="pct"/>
            <w:hideMark/>
          </w:tcPr>
          <w:p w14:paraId="0E1FFF3C"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7C8F5B50"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22AF06F2"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6BBC3571" w14:textId="77777777" w:rsidTr="00D220CF">
        <w:trPr>
          <w:trHeight w:val="300"/>
        </w:trPr>
        <w:tc>
          <w:tcPr>
            <w:tcW w:w="1000" w:type="pct"/>
            <w:hideMark/>
          </w:tcPr>
          <w:p w14:paraId="32880407"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270F5A89" w14:textId="77777777" w:rsidR="004D5D42" w:rsidRPr="004D5D42" w:rsidRDefault="004D5D42" w:rsidP="004D5D42">
            <w:pPr>
              <w:spacing w:after="0" w:line="240" w:lineRule="auto"/>
              <w:rPr>
                <w:color w:val="000000"/>
                <w:lang w:eastAsia="en-AU"/>
              </w:rPr>
            </w:pPr>
            <w:r w:rsidRPr="004D5D42">
              <w:rPr>
                <w:color w:val="000000"/>
                <w:lang w:eastAsia="en-AU"/>
              </w:rPr>
              <w:t>Mining Engineer</w:t>
            </w:r>
          </w:p>
        </w:tc>
        <w:tc>
          <w:tcPr>
            <w:tcW w:w="1000" w:type="pct"/>
            <w:hideMark/>
          </w:tcPr>
          <w:p w14:paraId="1310F305" w14:textId="77777777" w:rsidR="004D5D42" w:rsidRPr="004D5D42" w:rsidRDefault="004D5D42" w:rsidP="004D5D42">
            <w:pPr>
              <w:spacing w:after="0" w:line="240" w:lineRule="auto"/>
              <w:rPr>
                <w:color w:val="000000"/>
                <w:lang w:eastAsia="en-AU"/>
              </w:rPr>
            </w:pPr>
          </w:p>
        </w:tc>
        <w:tc>
          <w:tcPr>
            <w:tcW w:w="1000" w:type="pct"/>
            <w:hideMark/>
          </w:tcPr>
          <w:p w14:paraId="0C47B19B"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35752FEC"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57DDE8F9" w14:textId="77777777" w:rsidTr="00D220CF">
        <w:trPr>
          <w:trHeight w:val="900"/>
        </w:trPr>
        <w:tc>
          <w:tcPr>
            <w:tcW w:w="1000" w:type="pct"/>
            <w:hideMark/>
          </w:tcPr>
          <w:p w14:paraId="2E5B1F8C"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78D5FC1F" w14:textId="77777777" w:rsidR="004D5D42" w:rsidRPr="004D5D42" w:rsidRDefault="004D5D42" w:rsidP="004D5D42">
            <w:pPr>
              <w:spacing w:after="0" w:line="240" w:lineRule="auto"/>
              <w:rPr>
                <w:color w:val="000000"/>
                <w:lang w:eastAsia="en-AU"/>
              </w:rPr>
            </w:pPr>
            <w:r w:rsidRPr="004D5D42">
              <w:rPr>
                <w:color w:val="000000"/>
                <w:lang w:eastAsia="en-AU"/>
              </w:rPr>
              <w:t>Civil &amp; Environmental Engineer – Mine Rehabilitation</w:t>
            </w:r>
          </w:p>
        </w:tc>
        <w:tc>
          <w:tcPr>
            <w:tcW w:w="1000" w:type="pct"/>
            <w:hideMark/>
          </w:tcPr>
          <w:p w14:paraId="44362F4B" w14:textId="77777777" w:rsidR="004D5D42" w:rsidRPr="004D5D42" w:rsidRDefault="004D5D42" w:rsidP="004D5D42">
            <w:pPr>
              <w:spacing w:after="0" w:line="240" w:lineRule="auto"/>
              <w:rPr>
                <w:color w:val="000000"/>
                <w:lang w:eastAsia="en-AU"/>
              </w:rPr>
            </w:pPr>
          </w:p>
        </w:tc>
        <w:tc>
          <w:tcPr>
            <w:tcW w:w="1000" w:type="pct"/>
            <w:hideMark/>
          </w:tcPr>
          <w:p w14:paraId="6DC117CD"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23BAFF39"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7C99962C" w14:textId="77777777" w:rsidTr="00D220CF">
        <w:trPr>
          <w:trHeight w:val="300"/>
        </w:trPr>
        <w:tc>
          <w:tcPr>
            <w:tcW w:w="1000" w:type="pct"/>
            <w:hideMark/>
          </w:tcPr>
          <w:p w14:paraId="773F8C4B" w14:textId="77777777" w:rsidR="004D5D42" w:rsidRPr="004D5D42" w:rsidRDefault="004D5D42" w:rsidP="004D5D42">
            <w:pPr>
              <w:spacing w:after="0" w:line="240" w:lineRule="auto"/>
              <w:rPr>
                <w:color w:val="000000"/>
                <w:lang w:eastAsia="en-AU"/>
              </w:rPr>
            </w:pPr>
            <w:r w:rsidRPr="004D5D42">
              <w:rPr>
                <w:color w:val="000000"/>
                <w:lang w:eastAsia="en-AU"/>
              </w:rPr>
              <w:t>GHD</w:t>
            </w:r>
          </w:p>
        </w:tc>
        <w:tc>
          <w:tcPr>
            <w:tcW w:w="1000" w:type="pct"/>
            <w:hideMark/>
          </w:tcPr>
          <w:p w14:paraId="5BF61267" w14:textId="77777777" w:rsidR="004D5D42" w:rsidRPr="004D5D42" w:rsidRDefault="004D5D42" w:rsidP="004D5D42">
            <w:pPr>
              <w:spacing w:after="0" w:line="240" w:lineRule="auto"/>
              <w:rPr>
                <w:color w:val="000000"/>
                <w:lang w:eastAsia="en-AU"/>
              </w:rPr>
            </w:pPr>
            <w:r w:rsidRPr="004D5D42">
              <w:rPr>
                <w:color w:val="000000"/>
                <w:lang w:eastAsia="en-AU"/>
              </w:rPr>
              <w:t>Hydrogeologist</w:t>
            </w:r>
          </w:p>
        </w:tc>
        <w:tc>
          <w:tcPr>
            <w:tcW w:w="1000" w:type="pct"/>
            <w:hideMark/>
          </w:tcPr>
          <w:p w14:paraId="0A2CEEAF"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78CD6D50"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7BE789AC" w14:textId="77777777" w:rsidR="004D5D42" w:rsidRPr="004D5D42" w:rsidRDefault="004D5D42" w:rsidP="004D5D42">
            <w:pPr>
              <w:spacing w:after="0" w:line="240" w:lineRule="auto"/>
              <w:jc w:val="center"/>
              <w:rPr>
                <w:rFonts w:ascii="Times New Roman" w:hAnsi="Times New Roman"/>
                <w:color w:val="auto"/>
                <w:sz w:val="20"/>
                <w:szCs w:val="20"/>
                <w:lang w:eastAsia="en-AU"/>
              </w:rPr>
            </w:pPr>
          </w:p>
        </w:tc>
      </w:tr>
      <w:tr w:rsidR="004D5D42" w:rsidRPr="004D5D42" w14:paraId="65ADB01D" w14:textId="77777777" w:rsidTr="00D220CF">
        <w:trPr>
          <w:trHeight w:val="675"/>
        </w:trPr>
        <w:tc>
          <w:tcPr>
            <w:tcW w:w="1000" w:type="pct"/>
            <w:hideMark/>
          </w:tcPr>
          <w:p w14:paraId="2B231E95"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7D58F2B2" w14:textId="77777777" w:rsidR="004D5D42" w:rsidRPr="004D5D42" w:rsidRDefault="004D5D42" w:rsidP="004D5D42">
            <w:pPr>
              <w:spacing w:after="0" w:line="240" w:lineRule="auto"/>
              <w:rPr>
                <w:color w:val="000000"/>
                <w:lang w:eastAsia="en-AU"/>
              </w:rPr>
            </w:pPr>
            <w:r w:rsidRPr="004D5D42">
              <w:rPr>
                <w:color w:val="000000"/>
                <w:lang w:eastAsia="en-AU"/>
              </w:rPr>
              <w:t>Yallourn Rehabilitation Leader</w:t>
            </w:r>
          </w:p>
        </w:tc>
        <w:tc>
          <w:tcPr>
            <w:tcW w:w="1000" w:type="pct"/>
            <w:hideMark/>
          </w:tcPr>
          <w:p w14:paraId="58639C2F" w14:textId="77777777" w:rsidR="004D5D42" w:rsidRPr="004D5D42" w:rsidRDefault="004D5D42" w:rsidP="004D5D42">
            <w:pPr>
              <w:spacing w:after="0" w:line="240" w:lineRule="auto"/>
              <w:rPr>
                <w:color w:val="000000"/>
                <w:lang w:eastAsia="en-AU"/>
              </w:rPr>
            </w:pPr>
          </w:p>
        </w:tc>
        <w:tc>
          <w:tcPr>
            <w:tcW w:w="1000" w:type="pct"/>
            <w:hideMark/>
          </w:tcPr>
          <w:p w14:paraId="006BAB4B" w14:textId="77777777" w:rsidR="004D5D42" w:rsidRPr="004D5D42" w:rsidRDefault="004D5D42" w:rsidP="004D5D42">
            <w:pPr>
              <w:spacing w:after="0" w:line="240" w:lineRule="auto"/>
              <w:jc w:val="center"/>
              <w:rPr>
                <w:rFonts w:ascii="Times New Roman" w:hAnsi="Times New Roman"/>
                <w:color w:val="auto"/>
                <w:sz w:val="20"/>
                <w:szCs w:val="20"/>
                <w:lang w:eastAsia="en-AU"/>
              </w:rPr>
            </w:pPr>
          </w:p>
        </w:tc>
        <w:tc>
          <w:tcPr>
            <w:tcW w:w="1000" w:type="pct"/>
            <w:hideMark/>
          </w:tcPr>
          <w:p w14:paraId="3D970528"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702A4D1B" w14:textId="77777777" w:rsidTr="00D220CF">
        <w:trPr>
          <w:trHeight w:val="900"/>
        </w:trPr>
        <w:tc>
          <w:tcPr>
            <w:tcW w:w="1000" w:type="pct"/>
            <w:hideMark/>
          </w:tcPr>
          <w:p w14:paraId="534A3302"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6093B1D6" w14:textId="77777777" w:rsidR="004D5D42" w:rsidRPr="004D5D42" w:rsidRDefault="004D5D42" w:rsidP="004D5D42">
            <w:pPr>
              <w:spacing w:after="0" w:line="240" w:lineRule="auto"/>
              <w:rPr>
                <w:color w:val="000000"/>
                <w:lang w:eastAsia="en-AU"/>
              </w:rPr>
            </w:pPr>
            <w:r w:rsidRPr="004D5D42">
              <w:rPr>
                <w:color w:val="000000"/>
                <w:lang w:eastAsia="en-AU"/>
              </w:rPr>
              <w:t>Civil &amp; Environmental Engineer – Mine Rehabilitation</w:t>
            </w:r>
          </w:p>
        </w:tc>
        <w:tc>
          <w:tcPr>
            <w:tcW w:w="1000" w:type="pct"/>
            <w:hideMark/>
          </w:tcPr>
          <w:p w14:paraId="1D1A3DFA" w14:textId="77777777" w:rsidR="004D5D42" w:rsidRPr="004D5D42" w:rsidRDefault="004D5D42" w:rsidP="004D5D42">
            <w:pPr>
              <w:spacing w:after="0" w:line="240" w:lineRule="auto"/>
              <w:rPr>
                <w:color w:val="000000"/>
                <w:lang w:eastAsia="en-AU"/>
              </w:rPr>
            </w:pPr>
          </w:p>
        </w:tc>
        <w:tc>
          <w:tcPr>
            <w:tcW w:w="1000" w:type="pct"/>
            <w:hideMark/>
          </w:tcPr>
          <w:p w14:paraId="12C8747E"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2F29C2FE" w14:textId="77777777" w:rsidR="004D5D42" w:rsidRPr="004D5D42" w:rsidRDefault="004D5D42" w:rsidP="004D5D42">
            <w:pPr>
              <w:spacing w:after="0" w:line="240" w:lineRule="auto"/>
              <w:jc w:val="center"/>
              <w:rPr>
                <w:rFonts w:ascii="Wingdings" w:hAnsi="Wingdings"/>
                <w:color w:val="000000"/>
                <w:lang w:eastAsia="en-AU"/>
              </w:rPr>
            </w:pPr>
          </w:p>
        </w:tc>
      </w:tr>
      <w:tr w:rsidR="004D5D42" w:rsidRPr="004D5D42" w14:paraId="1D1DC708" w14:textId="77777777" w:rsidTr="00D220CF">
        <w:trPr>
          <w:trHeight w:val="450"/>
        </w:trPr>
        <w:tc>
          <w:tcPr>
            <w:tcW w:w="1000" w:type="pct"/>
            <w:hideMark/>
          </w:tcPr>
          <w:p w14:paraId="21DD05EA" w14:textId="77777777" w:rsidR="004D5D42" w:rsidRPr="004D5D42" w:rsidRDefault="004D5D42" w:rsidP="004D5D42">
            <w:pPr>
              <w:spacing w:after="0" w:line="240" w:lineRule="auto"/>
              <w:rPr>
                <w:color w:val="000000"/>
                <w:lang w:eastAsia="en-AU"/>
              </w:rPr>
            </w:pPr>
            <w:r w:rsidRPr="004D5D42">
              <w:rPr>
                <w:color w:val="000000"/>
                <w:lang w:eastAsia="en-AU"/>
              </w:rPr>
              <w:t>EAY</w:t>
            </w:r>
          </w:p>
        </w:tc>
        <w:tc>
          <w:tcPr>
            <w:tcW w:w="1000" w:type="pct"/>
            <w:hideMark/>
          </w:tcPr>
          <w:p w14:paraId="37389449" w14:textId="77777777" w:rsidR="004D5D42" w:rsidRPr="004D5D42" w:rsidRDefault="004D5D42" w:rsidP="004D5D42">
            <w:pPr>
              <w:spacing w:after="0" w:line="240" w:lineRule="auto"/>
              <w:rPr>
                <w:color w:val="000000"/>
                <w:lang w:eastAsia="en-AU"/>
              </w:rPr>
            </w:pPr>
            <w:r w:rsidRPr="004D5D42">
              <w:rPr>
                <w:color w:val="000000"/>
                <w:lang w:eastAsia="en-AU"/>
              </w:rPr>
              <w:t>Mine Geotechnical &amp; Geology Leader</w:t>
            </w:r>
          </w:p>
        </w:tc>
        <w:tc>
          <w:tcPr>
            <w:tcW w:w="1000" w:type="pct"/>
            <w:hideMark/>
          </w:tcPr>
          <w:p w14:paraId="109D89CB"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06BBD8FD"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6F8003C6"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r>
      <w:tr w:rsidR="004D5D42" w:rsidRPr="004D5D42" w14:paraId="738E0180" w14:textId="77777777" w:rsidTr="00D220CF">
        <w:trPr>
          <w:trHeight w:val="300"/>
        </w:trPr>
        <w:tc>
          <w:tcPr>
            <w:tcW w:w="1000" w:type="pct"/>
            <w:hideMark/>
          </w:tcPr>
          <w:p w14:paraId="1A693A60" w14:textId="77777777" w:rsidR="004D5D42" w:rsidRPr="004D5D42" w:rsidRDefault="004D5D42" w:rsidP="004D5D42">
            <w:pPr>
              <w:spacing w:after="0" w:line="240" w:lineRule="auto"/>
              <w:rPr>
                <w:color w:val="000000"/>
                <w:lang w:eastAsia="en-AU"/>
              </w:rPr>
            </w:pPr>
            <w:r w:rsidRPr="004D5D42">
              <w:rPr>
                <w:color w:val="000000"/>
                <w:lang w:eastAsia="en-AU"/>
              </w:rPr>
              <w:t>PSM</w:t>
            </w:r>
          </w:p>
        </w:tc>
        <w:tc>
          <w:tcPr>
            <w:tcW w:w="1000" w:type="pct"/>
            <w:hideMark/>
          </w:tcPr>
          <w:p w14:paraId="51F13EC1" w14:textId="77777777" w:rsidR="004D5D42" w:rsidRPr="004D5D42" w:rsidRDefault="004D5D42" w:rsidP="004D5D42">
            <w:pPr>
              <w:spacing w:after="0" w:line="240" w:lineRule="auto"/>
              <w:rPr>
                <w:color w:val="000000"/>
                <w:lang w:eastAsia="en-AU"/>
              </w:rPr>
            </w:pPr>
            <w:r w:rsidRPr="004D5D42">
              <w:rPr>
                <w:color w:val="000000"/>
                <w:lang w:eastAsia="en-AU"/>
              </w:rPr>
              <w:t>Principal PSM</w:t>
            </w:r>
          </w:p>
        </w:tc>
        <w:tc>
          <w:tcPr>
            <w:tcW w:w="1000" w:type="pct"/>
            <w:hideMark/>
          </w:tcPr>
          <w:p w14:paraId="2F014FB3" w14:textId="77777777" w:rsidR="004D5D42" w:rsidRPr="004D5D42" w:rsidRDefault="004D5D42" w:rsidP="004D5D42">
            <w:pPr>
              <w:spacing w:after="0" w:line="240" w:lineRule="auto"/>
              <w:jc w:val="center"/>
              <w:rPr>
                <w:rFonts w:ascii="Wingdings" w:hAnsi="Wingdings"/>
                <w:color w:val="000000"/>
                <w:lang w:eastAsia="en-AU"/>
              </w:rPr>
            </w:pPr>
            <w:r w:rsidRPr="004D5D42">
              <w:rPr>
                <w:rFonts w:ascii="Wingdings" w:eastAsia="Wingdings" w:hAnsi="Wingdings" w:cs="Wingdings"/>
                <w:color w:val="000000"/>
                <w:lang w:eastAsia="en-AU"/>
              </w:rPr>
              <w:t>ü</w:t>
            </w:r>
          </w:p>
        </w:tc>
        <w:tc>
          <w:tcPr>
            <w:tcW w:w="1000" w:type="pct"/>
            <w:hideMark/>
          </w:tcPr>
          <w:p w14:paraId="605B5AD8" w14:textId="77777777" w:rsidR="004D5D42" w:rsidRPr="004D5D42" w:rsidRDefault="004D5D42" w:rsidP="004D5D42">
            <w:pPr>
              <w:spacing w:after="0" w:line="240" w:lineRule="auto"/>
              <w:jc w:val="center"/>
              <w:rPr>
                <w:rFonts w:ascii="Wingdings" w:hAnsi="Wingdings"/>
                <w:color w:val="000000"/>
                <w:lang w:eastAsia="en-AU"/>
              </w:rPr>
            </w:pPr>
          </w:p>
        </w:tc>
        <w:tc>
          <w:tcPr>
            <w:tcW w:w="1000" w:type="pct"/>
            <w:hideMark/>
          </w:tcPr>
          <w:p w14:paraId="2BB901FD" w14:textId="77777777" w:rsidR="004D5D42" w:rsidRPr="004D5D42" w:rsidRDefault="004D5D42" w:rsidP="004D5D42">
            <w:pPr>
              <w:spacing w:after="0" w:line="240" w:lineRule="auto"/>
              <w:jc w:val="center"/>
              <w:rPr>
                <w:rFonts w:ascii="Times New Roman" w:hAnsi="Times New Roman"/>
                <w:color w:val="auto"/>
                <w:sz w:val="20"/>
                <w:szCs w:val="20"/>
                <w:lang w:eastAsia="en-AU"/>
              </w:rPr>
            </w:pPr>
          </w:p>
        </w:tc>
      </w:tr>
    </w:tbl>
    <w:p w14:paraId="4DCB16AE" w14:textId="77777777" w:rsidR="00B774B2" w:rsidRDefault="00B774B2"/>
    <w:p w14:paraId="078DC92F" w14:textId="77777777" w:rsidR="004D5D42" w:rsidRDefault="004D5D42"/>
    <w:p w14:paraId="7A0D3005" w14:textId="16780A34" w:rsidR="00971AAD" w:rsidRDefault="00971AAD" w:rsidP="00D220CF">
      <w:pPr>
        <w:pStyle w:val="Caption"/>
        <w:keepNext/>
      </w:pPr>
      <w:bookmarkStart w:id="757" w:name="_Toc210127032"/>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5</w:t>
      </w:r>
      <w:r>
        <w:fldChar w:fldCharType="end"/>
      </w:r>
      <w:r>
        <w:t xml:space="preserve">: Surface Water </w:t>
      </w:r>
      <w:r w:rsidRPr="005E0D32">
        <w:t xml:space="preserve">Risk Workshop </w:t>
      </w:r>
      <w:r w:rsidR="00D220CF" w:rsidRPr="005E0D32">
        <w:t>Attendance</w:t>
      </w:r>
      <w:r w:rsidRPr="005E0D32">
        <w:t xml:space="preserve"> List</w:t>
      </w:r>
      <w:bookmarkEnd w:id="757"/>
    </w:p>
    <w:tbl>
      <w:tblPr>
        <w:tblStyle w:val="TableProfessional"/>
        <w:tblW w:w="5000" w:type="pct"/>
        <w:tblLook w:val="04A0" w:firstRow="1" w:lastRow="0" w:firstColumn="1" w:lastColumn="0" w:noHBand="0" w:noVBand="1"/>
      </w:tblPr>
      <w:tblGrid>
        <w:gridCol w:w="2010"/>
        <w:gridCol w:w="7065"/>
        <w:gridCol w:w="1682"/>
      </w:tblGrid>
      <w:tr w:rsidR="00B774B2" w14:paraId="77DDC25B"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5000" w:type="pct"/>
            <w:gridSpan w:val="3"/>
            <w:shd w:val="clear" w:color="auto" w:fill="8BC600"/>
            <w:vAlign w:val="center"/>
          </w:tcPr>
          <w:p w14:paraId="5CE0A4B0" w14:textId="77777777" w:rsidR="00B774B2" w:rsidRDefault="00195138" w:rsidP="005B1F32">
            <w:pPr>
              <w:jc w:val="center"/>
              <w:rPr>
                <w:b w:val="0"/>
                <w:bCs w:val="0"/>
              </w:rPr>
            </w:pPr>
            <w:r w:rsidRPr="00195138">
              <w:t>Surface Water</w:t>
            </w:r>
          </w:p>
          <w:p w14:paraId="06EE1D11" w14:textId="5A2B3C2D" w:rsidR="004D5D42" w:rsidRPr="00D220CF" w:rsidRDefault="004D5D42" w:rsidP="005B1F32">
            <w:pPr>
              <w:jc w:val="center"/>
              <w:rPr>
                <w:bCs w:val="0"/>
              </w:rPr>
            </w:pPr>
          </w:p>
        </w:tc>
      </w:tr>
      <w:tr w:rsidR="002A78B0" w14:paraId="7C8F1F60"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4218" w:type="pct"/>
            <w:gridSpan w:val="2"/>
            <w:shd w:val="clear" w:color="auto" w:fill="8BC600"/>
            <w:vAlign w:val="center"/>
          </w:tcPr>
          <w:p w14:paraId="0D4A10DE" w14:textId="70241D37" w:rsidR="00B774B2" w:rsidRPr="00D220CF" w:rsidRDefault="00B774B2">
            <w:pPr>
              <w:rPr>
                <w:b w:val="0"/>
                <w:bCs w:val="0"/>
              </w:rPr>
            </w:pPr>
            <w:r w:rsidRPr="006B0079">
              <w:t xml:space="preserve">Risks Assessed via </w:t>
            </w:r>
            <w:r w:rsidR="00DA722F" w:rsidRPr="00DF5599">
              <w:t>1</w:t>
            </w:r>
            <w:r w:rsidRPr="00DF5599">
              <w:t>x</w:t>
            </w:r>
            <w:r w:rsidRPr="006B0079">
              <w:t xml:space="preserve"> facilitated </w:t>
            </w:r>
            <w:r w:rsidRPr="00DF5599">
              <w:t>workshop</w:t>
            </w:r>
          </w:p>
        </w:tc>
        <w:tc>
          <w:tcPr>
            <w:tcW w:w="782" w:type="pct"/>
            <w:vMerge w:val="restart"/>
            <w:shd w:val="clear" w:color="auto" w:fill="8BC600"/>
            <w:vAlign w:val="bottom"/>
          </w:tcPr>
          <w:p w14:paraId="6D75D635" w14:textId="4E639A49" w:rsidR="00B774B2" w:rsidRPr="00D220CF" w:rsidRDefault="00B774B2">
            <w:pPr>
              <w:jc w:val="center"/>
              <w:rPr>
                <w:b w:val="0"/>
                <w:bCs w:val="0"/>
              </w:rPr>
            </w:pPr>
            <w:r w:rsidRPr="00ED6C06">
              <w:t>29/7/24</w:t>
            </w:r>
          </w:p>
        </w:tc>
      </w:tr>
      <w:tr w:rsidR="00B53141" w14:paraId="3844F635"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934" w:type="pct"/>
            <w:vAlign w:val="center"/>
          </w:tcPr>
          <w:p w14:paraId="2FAC8DFA" w14:textId="703DBCD9" w:rsidR="00B53141" w:rsidRPr="00D220CF" w:rsidRDefault="00B53141" w:rsidP="00B53141">
            <w:pPr>
              <w:rPr>
                <w:bCs w:val="0"/>
              </w:rPr>
            </w:pPr>
            <w:r w:rsidRPr="006B0079">
              <w:t>Company</w:t>
            </w:r>
          </w:p>
        </w:tc>
        <w:tc>
          <w:tcPr>
            <w:tcW w:w="3284" w:type="pct"/>
            <w:vAlign w:val="center"/>
          </w:tcPr>
          <w:p w14:paraId="09CF7D73" w14:textId="77777777" w:rsidR="00B53141" w:rsidRPr="00D220CF" w:rsidRDefault="00B53141" w:rsidP="00B53141">
            <w:pPr>
              <w:rPr>
                <w:bCs w:val="0"/>
              </w:rPr>
            </w:pPr>
            <w:r w:rsidRPr="006B0079">
              <w:t>Position / Role</w:t>
            </w:r>
          </w:p>
        </w:tc>
        <w:tc>
          <w:tcPr>
            <w:tcW w:w="782" w:type="pct"/>
            <w:vMerge/>
            <w:vAlign w:val="center"/>
          </w:tcPr>
          <w:p w14:paraId="780C5F25" w14:textId="77777777" w:rsidR="00B53141" w:rsidRPr="0040036C" w:rsidRDefault="00B53141" w:rsidP="00B53141">
            <w:pPr>
              <w:jc w:val="center"/>
              <w:rPr>
                <w:b w:val="0"/>
                <w:bCs w:val="0"/>
              </w:rPr>
            </w:pPr>
          </w:p>
        </w:tc>
      </w:tr>
      <w:tr w:rsidR="00B774B2" w14:paraId="2AABE1C1" w14:textId="77777777" w:rsidTr="00D220CF">
        <w:trPr>
          <w:trHeight w:val="448"/>
        </w:trPr>
        <w:tc>
          <w:tcPr>
            <w:tcW w:w="934" w:type="pct"/>
          </w:tcPr>
          <w:p w14:paraId="18E4BCA5" w14:textId="32A65547" w:rsidR="00B774B2" w:rsidRDefault="00B774B2">
            <w:r>
              <w:t>GHD</w:t>
            </w:r>
          </w:p>
        </w:tc>
        <w:tc>
          <w:tcPr>
            <w:tcW w:w="3284" w:type="pct"/>
          </w:tcPr>
          <w:p w14:paraId="1A25D0B9" w14:textId="77777777" w:rsidR="00B774B2" w:rsidRDefault="00B774B2">
            <w:r>
              <w:t>Facilitator</w:t>
            </w:r>
          </w:p>
        </w:tc>
        <w:tc>
          <w:tcPr>
            <w:tcW w:w="782" w:type="pct"/>
            <w:vAlign w:val="center"/>
          </w:tcPr>
          <w:p w14:paraId="37C50753" w14:textId="77777777" w:rsidR="00B774B2" w:rsidRDefault="00B774B2">
            <w:pPr>
              <w:jc w:val="center"/>
            </w:pPr>
            <w:r>
              <w:rPr>
                <w:rFonts w:ascii="Wingdings" w:eastAsia="Wingdings" w:hAnsi="Wingdings" w:cs="Wingdings"/>
              </w:rPr>
              <w:sym w:font="Wingdings" w:char="F0FC"/>
            </w:r>
          </w:p>
        </w:tc>
      </w:tr>
      <w:tr w:rsidR="00B774B2" w14:paraId="2969B9DC" w14:textId="77777777" w:rsidTr="00D220CF">
        <w:trPr>
          <w:trHeight w:val="448"/>
        </w:trPr>
        <w:tc>
          <w:tcPr>
            <w:tcW w:w="934" w:type="pct"/>
          </w:tcPr>
          <w:p w14:paraId="7F0DA054" w14:textId="54C1CB27" w:rsidR="00B774B2" w:rsidRDefault="00B774B2" w:rsidP="00B774B2">
            <w:r>
              <w:t>GHD</w:t>
            </w:r>
          </w:p>
        </w:tc>
        <w:tc>
          <w:tcPr>
            <w:tcW w:w="3284" w:type="pct"/>
            <w:vAlign w:val="center"/>
          </w:tcPr>
          <w:p w14:paraId="48CCA99B" w14:textId="68E88BA8" w:rsidR="00B774B2" w:rsidRDefault="00B774B2" w:rsidP="00B774B2">
            <w:r>
              <w:t>Co-Facilitator</w:t>
            </w:r>
          </w:p>
        </w:tc>
        <w:tc>
          <w:tcPr>
            <w:tcW w:w="782" w:type="pct"/>
            <w:vAlign w:val="center"/>
          </w:tcPr>
          <w:p w14:paraId="6E937925" w14:textId="468242B8" w:rsidR="00B774B2" w:rsidRDefault="00B774B2" w:rsidP="00B774B2">
            <w:pPr>
              <w:jc w:val="center"/>
            </w:pPr>
            <w:r w:rsidRPr="00F97036">
              <w:rPr>
                <w:rFonts w:ascii="Wingdings" w:eastAsia="Wingdings" w:hAnsi="Wingdings" w:cs="Wingdings"/>
              </w:rPr>
              <w:sym w:font="Wingdings" w:char="F0FC"/>
            </w:r>
          </w:p>
        </w:tc>
      </w:tr>
      <w:tr w:rsidR="00B774B2" w14:paraId="6AE30FBD" w14:textId="77777777" w:rsidTr="00D220CF">
        <w:trPr>
          <w:trHeight w:val="448"/>
        </w:trPr>
        <w:tc>
          <w:tcPr>
            <w:tcW w:w="934" w:type="pct"/>
            <w:vAlign w:val="center"/>
          </w:tcPr>
          <w:p w14:paraId="1AF8BAB1" w14:textId="46DBAB0B" w:rsidR="00B774B2" w:rsidRDefault="00B774B2" w:rsidP="00B774B2">
            <w:r>
              <w:t>PSM</w:t>
            </w:r>
          </w:p>
        </w:tc>
        <w:tc>
          <w:tcPr>
            <w:tcW w:w="3284" w:type="pct"/>
            <w:vAlign w:val="center"/>
          </w:tcPr>
          <w:p w14:paraId="531ED810" w14:textId="00A8A1F7" w:rsidR="00B774B2" w:rsidRDefault="00B774B2" w:rsidP="00B774B2">
            <w:r>
              <w:t>Principal</w:t>
            </w:r>
          </w:p>
        </w:tc>
        <w:tc>
          <w:tcPr>
            <w:tcW w:w="782" w:type="pct"/>
            <w:vAlign w:val="center"/>
          </w:tcPr>
          <w:p w14:paraId="6153CDC1" w14:textId="433FD752" w:rsidR="00B774B2" w:rsidRDefault="00B774B2" w:rsidP="00B774B2">
            <w:pPr>
              <w:jc w:val="center"/>
            </w:pPr>
            <w:r w:rsidRPr="006B1026">
              <w:rPr>
                <w:rFonts w:ascii="Wingdings" w:eastAsia="Wingdings" w:hAnsi="Wingdings" w:cs="Wingdings"/>
              </w:rPr>
              <w:sym w:font="Wingdings" w:char="F0FC"/>
            </w:r>
          </w:p>
        </w:tc>
      </w:tr>
      <w:tr w:rsidR="00B774B2" w14:paraId="7262D22D" w14:textId="77777777" w:rsidTr="00D220CF">
        <w:trPr>
          <w:trHeight w:val="448"/>
        </w:trPr>
        <w:tc>
          <w:tcPr>
            <w:tcW w:w="934" w:type="pct"/>
            <w:vAlign w:val="center"/>
          </w:tcPr>
          <w:p w14:paraId="58499CF7" w14:textId="6A3B5C9A" w:rsidR="00B774B2" w:rsidRDefault="00B774B2" w:rsidP="00B774B2">
            <w:r>
              <w:t>EAY</w:t>
            </w:r>
          </w:p>
        </w:tc>
        <w:tc>
          <w:tcPr>
            <w:tcW w:w="3284" w:type="pct"/>
            <w:vAlign w:val="center"/>
          </w:tcPr>
          <w:p w14:paraId="1B1797E2" w14:textId="77777777" w:rsidR="00B774B2" w:rsidRDefault="00B774B2" w:rsidP="00B774B2">
            <w:r>
              <w:t>Mine Rehabilitation Specialist</w:t>
            </w:r>
          </w:p>
        </w:tc>
        <w:tc>
          <w:tcPr>
            <w:tcW w:w="782" w:type="pct"/>
          </w:tcPr>
          <w:p w14:paraId="732A7F02" w14:textId="77777777" w:rsidR="00B774B2" w:rsidRDefault="00B774B2" w:rsidP="00B774B2">
            <w:pPr>
              <w:jc w:val="center"/>
            </w:pPr>
            <w:r w:rsidRPr="00F22180">
              <w:rPr>
                <w:rFonts w:ascii="Wingdings" w:eastAsia="Wingdings" w:hAnsi="Wingdings" w:cs="Wingdings"/>
              </w:rPr>
              <w:sym w:font="Wingdings" w:char="F0FC"/>
            </w:r>
          </w:p>
        </w:tc>
      </w:tr>
      <w:tr w:rsidR="00B774B2" w14:paraId="1A0E420C" w14:textId="77777777" w:rsidTr="00D220CF">
        <w:trPr>
          <w:trHeight w:val="448"/>
        </w:trPr>
        <w:tc>
          <w:tcPr>
            <w:tcW w:w="934" w:type="pct"/>
            <w:vAlign w:val="center"/>
          </w:tcPr>
          <w:p w14:paraId="07221B14" w14:textId="6357D153" w:rsidR="00B774B2" w:rsidRDefault="00B774B2" w:rsidP="00B774B2">
            <w:r>
              <w:t>UNSW</w:t>
            </w:r>
          </w:p>
        </w:tc>
        <w:tc>
          <w:tcPr>
            <w:tcW w:w="3284" w:type="pct"/>
            <w:vAlign w:val="center"/>
          </w:tcPr>
          <w:p w14:paraId="42757514" w14:textId="199E10FA" w:rsidR="00B774B2" w:rsidRDefault="00B774B2" w:rsidP="00B774B2">
            <w:r>
              <w:t>Wave Modelling</w:t>
            </w:r>
          </w:p>
        </w:tc>
        <w:tc>
          <w:tcPr>
            <w:tcW w:w="782" w:type="pct"/>
          </w:tcPr>
          <w:p w14:paraId="2F195D8D" w14:textId="6DB431FC" w:rsidR="00B774B2" w:rsidRPr="00F22180" w:rsidRDefault="00B774B2" w:rsidP="00B774B2">
            <w:pPr>
              <w:jc w:val="center"/>
            </w:pPr>
            <w:r w:rsidRPr="00331DC2">
              <w:rPr>
                <w:rFonts w:ascii="Wingdings" w:eastAsia="Wingdings" w:hAnsi="Wingdings" w:cs="Wingdings"/>
              </w:rPr>
              <w:sym w:font="Wingdings" w:char="F0FC"/>
            </w:r>
          </w:p>
        </w:tc>
      </w:tr>
      <w:tr w:rsidR="00ED6C06" w14:paraId="044C68E4" w14:textId="77777777" w:rsidTr="00D220CF">
        <w:trPr>
          <w:trHeight w:val="448"/>
        </w:trPr>
        <w:tc>
          <w:tcPr>
            <w:tcW w:w="934" w:type="pct"/>
            <w:vAlign w:val="center"/>
          </w:tcPr>
          <w:p w14:paraId="5EDCEC5E" w14:textId="2615F73B" w:rsidR="00ED6C06" w:rsidRDefault="00ED6C06" w:rsidP="00B774B2">
            <w:r>
              <w:t>PSM</w:t>
            </w:r>
          </w:p>
        </w:tc>
        <w:tc>
          <w:tcPr>
            <w:tcW w:w="3284" w:type="pct"/>
            <w:vAlign w:val="center"/>
          </w:tcPr>
          <w:p w14:paraId="5C64B55A" w14:textId="36BB1D83" w:rsidR="00ED6C06" w:rsidRDefault="00ED6C06" w:rsidP="00B774B2">
            <w:r>
              <w:t>Principal Geotechnical Engineer</w:t>
            </w:r>
          </w:p>
        </w:tc>
        <w:tc>
          <w:tcPr>
            <w:tcW w:w="782" w:type="pct"/>
          </w:tcPr>
          <w:p w14:paraId="1E8E2A6B" w14:textId="26CBF9A3" w:rsidR="00ED6C06" w:rsidRPr="00331DC2" w:rsidRDefault="00ED6C06" w:rsidP="00B774B2">
            <w:pPr>
              <w:jc w:val="center"/>
            </w:pPr>
            <w:r w:rsidRPr="00331DC2">
              <w:rPr>
                <w:rFonts w:ascii="Wingdings" w:eastAsia="Wingdings" w:hAnsi="Wingdings" w:cs="Wingdings"/>
              </w:rPr>
              <w:sym w:font="Wingdings" w:char="F0FC"/>
            </w:r>
          </w:p>
        </w:tc>
      </w:tr>
      <w:tr w:rsidR="00B774B2" w14:paraId="49506E82" w14:textId="77777777" w:rsidTr="00D220CF">
        <w:trPr>
          <w:trHeight w:val="448"/>
        </w:trPr>
        <w:tc>
          <w:tcPr>
            <w:tcW w:w="934" w:type="pct"/>
            <w:vAlign w:val="center"/>
          </w:tcPr>
          <w:p w14:paraId="52B57473" w14:textId="6DBCD244" w:rsidR="00B774B2" w:rsidRDefault="00B774B2" w:rsidP="00B774B2">
            <w:r>
              <w:t>EAY</w:t>
            </w:r>
          </w:p>
        </w:tc>
        <w:tc>
          <w:tcPr>
            <w:tcW w:w="3284" w:type="pct"/>
            <w:vAlign w:val="center"/>
          </w:tcPr>
          <w:p w14:paraId="164134C0" w14:textId="77777777" w:rsidR="00B774B2" w:rsidRDefault="00B774B2" w:rsidP="00B774B2">
            <w:r>
              <w:t>Project Manager – Mine Rehabilitation</w:t>
            </w:r>
          </w:p>
        </w:tc>
        <w:tc>
          <w:tcPr>
            <w:tcW w:w="782" w:type="pct"/>
          </w:tcPr>
          <w:p w14:paraId="5E915C7A" w14:textId="77777777" w:rsidR="00B774B2" w:rsidRDefault="00B774B2" w:rsidP="00B774B2">
            <w:pPr>
              <w:jc w:val="center"/>
            </w:pPr>
            <w:r w:rsidRPr="00331DC2">
              <w:rPr>
                <w:rFonts w:ascii="Wingdings" w:eastAsia="Wingdings" w:hAnsi="Wingdings" w:cs="Wingdings"/>
              </w:rPr>
              <w:sym w:font="Wingdings" w:char="F0FC"/>
            </w:r>
          </w:p>
        </w:tc>
      </w:tr>
      <w:tr w:rsidR="00B774B2" w14:paraId="6E592E16" w14:textId="77777777" w:rsidTr="00D220CF">
        <w:trPr>
          <w:trHeight w:val="448"/>
        </w:trPr>
        <w:tc>
          <w:tcPr>
            <w:tcW w:w="934" w:type="pct"/>
            <w:vAlign w:val="center"/>
          </w:tcPr>
          <w:p w14:paraId="66437BCF" w14:textId="00C54F69" w:rsidR="00B774B2" w:rsidRDefault="00B774B2" w:rsidP="00B774B2">
            <w:r>
              <w:t>EAY</w:t>
            </w:r>
          </w:p>
        </w:tc>
        <w:tc>
          <w:tcPr>
            <w:tcW w:w="3284" w:type="pct"/>
            <w:vAlign w:val="center"/>
          </w:tcPr>
          <w:p w14:paraId="45F19F89" w14:textId="77777777" w:rsidR="00B774B2" w:rsidRDefault="00B774B2" w:rsidP="00B774B2">
            <w:r>
              <w:t>Mine Risk &amp; Compliance Lead</w:t>
            </w:r>
          </w:p>
        </w:tc>
        <w:tc>
          <w:tcPr>
            <w:tcW w:w="782" w:type="pct"/>
          </w:tcPr>
          <w:p w14:paraId="61821925" w14:textId="77777777" w:rsidR="00B774B2" w:rsidRDefault="00B774B2" w:rsidP="00B774B2">
            <w:pPr>
              <w:jc w:val="center"/>
            </w:pPr>
            <w:r w:rsidRPr="00331DC2">
              <w:rPr>
                <w:rFonts w:ascii="Wingdings" w:eastAsia="Wingdings" w:hAnsi="Wingdings" w:cs="Wingdings"/>
              </w:rPr>
              <w:sym w:font="Wingdings" w:char="F0FC"/>
            </w:r>
          </w:p>
        </w:tc>
      </w:tr>
      <w:tr w:rsidR="00ED6C06" w14:paraId="71630861" w14:textId="77777777" w:rsidTr="00D220CF">
        <w:trPr>
          <w:trHeight w:val="448"/>
        </w:trPr>
        <w:tc>
          <w:tcPr>
            <w:tcW w:w="934" w:type="pct"/>
            <w:vAlign w:val="center"/>
          </w:tcPr>
          <w:p w14:paraId="4FBE5054" w14:textId="2EB156D2" w:rsidR="00ED6C06" w:rsidRDefault="00ED6C06" w:rsidP="00B774B2">
            <w:r>
              <w:t>RGS</w:t>
            </w:r>
          </w:p>
        </w:tc>
        <w:tc>
          <w:tcPr>
            <w:tcW w:w="3284" w:type="pct"/>
            <w:vAlign w:val="center"/>
          </w:tcPr>
          <w:p w14:paraId="531C75A4" w14:textId="387596D4" w:rsidR="00ED6C06" w:rsidRDefault="00ED6C06" w:rsidP="00B774B2">
            <w:r>
              <w:t>Water Sampling Specialist</w:t>
            </w:r>
          </w:p>
        </w:tc>
        <w:tc>
          <w:tcPr>
            <w:tcW w:w="782" w:type="pct"/>
            <w:vAlign w:val="center"/>
          </w:tcPr>
          <w:p w14:paraId="05D9E73A" w14:textId="2476F1F0" w:rsidR="00ED6C06" w:rsidRDefault="00ED6C06" w:rsidP="00B774B2">
            <w:pPr>
              <w:jc w:val="center"/>
            </w:pPr>
            <w:r w:rsidRPr="00331DC2">
              <w:rPr>
                <w:rFonts w:ascii="Wingdings" w:eastAsia="Wingdings" w:hAnsi="Wingdings" w:cs="Wingdings"/>
              </w:rPr>
              <w:sym w:font="Wingdings" w:char="F0FC"/>
            </w:r>
          </w:p>
        </w:tc>
      </w:tr>
      <w:tr w:rsidR="00230EBF" w14:paraId="2D1087E9" w14:textId="77777777" w:rsidTr="00D220CF">
        <w:trPr>
          <w:trHeight w:val="448"/>
        </w:trPr>
        <w:tc>
          <w:tcPr>
            <w:tcW w:w="934" w:type="pct"/>
            <w:vAlign w:val="center"/>
          </w:tcPr>
          <w:p w14:paraId="6AC61349" w14:textId="28527514" w:rsidR="00230EBF" w:rsidRDefault="00230EBF" w:rsidP="00B774B2">
            <w:r>
              <w:t>Alluvium</w:t>
            </w:r>
          </w:p>
        </w:tc>
        <w:tc>
          <w:tcPr>
            <w:tcW w:w="3284" w:type="pct"/>
            <w:vAlign w:val="center"/>
          </w:tcPr>
          <w:p w14:paraId="4BDEBF38" w14:textId="6DE1D716" w:rsidR="00230EBF" w:rsidRDefault="00013A09" w:rsidP="00B774B2">
            <w:r>
              <w:t>Surface Water subject matter specialist</w:t>
            </w:r>
          </w:p>
        </w:tc>
        <w:tc>
          <w:tcPr>
            <w:tcW w:w="782" w:type="pct"/>
            <w:vAlign w:val="center"/>
          </w:tcPr>
          <w:p w14:paraId="3B5AB02B" w14:textId="4EB0DF64" w:rsidR="00230EBF" w:rsidRDefault="00013A09" w:rsidP="00B774B2">
            <w:pPr>
              <w:jc w:val="center"/>
            </w:pPr>
            <w:r w:rsidRPr="00331DC2">
              <w:rPr>
                <w:rFonts w:ascii="Wingdings" w:eastAsia="Wingdings" w:hAnsi="Wingdings" w:cs="Wingdings"/>
              </w:rPr>
              <w:sym w:font="Wingdings" w:char="F0FC"/>
            </w:r>
          </w:p>
        </w:tc>
      </w:tr>
      <w:tr w:rsidR="00B774B2" w14:paraId="4D7F14FC" w14:textId="77777777" w:rsidTr="00D220CF">
        <w:trPr>
          <w:trHeight w:val="448"/>
        </w:trPr>
        <w:tc>
          <w:tcPr>
            <w:tcW w:w="934" w:type="pct"/>
            <w:vAlign w:val="center"/>
          </w:tcPr>
          <w:p w14:paraId="66C750E5" w14:textId="27B627D6" w:rsidR="00B774B2" w:rsidRDefault="00B774B2" w:rsidP="00B774B2">
            <w:r>
              <w:t>EAY</w:t>
            </w:r>
          </w:p>
        </w:tc>
        <w:tc>
          <w:tcPr>
            <w:tcW w:w="3284" w:type="pct"/>
            <w:vAlign w:val="center"/>
          </w:tcPr>
          <w:p w14:paraId="07773BDC" w14:textId="77777777" w:rsidR="00B774B2" w:rsidRDefault="00B774B2" w:rsidP="00B774B2">
            <w:r>
              <w:t>Mine Geotechnical &amp; Geology Leader</w:t>
            </w:r>
          </w:p>
        </w:tc>
        <w:tc>
          <w:tcPr>
            <w:tcW w:w="782" w:type="pct"/>
          </w:tcPr>
          <w:p w14:paraId="04401229" w14:textId="77777777" w:rsidR="00B774B2" w:rsidRDefault="00B774B2" w:rsidP="00B774B2">
            <w:pPr>
              <w:jc w:val="center"/>
            </w:pPr>
            <w:r w:rsidRPr="00331DC2">
              <w:rPr>
                <w:rFonts w:ascii="Wingdings" w:eastAsia="Wingdings" w:hAnsi="Wingdings" w:cs="Wingdings"/>
              </w:rPr>
              <w:sym w:font="Wingdings" w:char="F0FC"/>
            </w:r>
          </w:p>
        </w:tc>
      </w:tr>
    </w:tbl>
    <w:p w14:paraId="00EA59BE" w14:textId="77777777" w:rsidR="00272C04" w:rsidRDefault="00272C04"/>
    <w:p w14:paraId="786C8557" w14:textId="0E35F6A5" w:rsidR="00971AAD" w:rsidRDefault="00971AAD" w:rsidP="00D220CF">
      <w:pPr>
        <w:pStyle w:val="Caption"/>
        <w:keepNext/>
      </w:pPr>
      <w:bookmarkStart w:id="758" w:name="_Toc210127033"/>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6</w:t>
      </w:r>
      <w:r>
        <w:fldChar w:fldCharType="end"/>
      </w:r>
      <w:r>
        <w:t xml:space="preserve">: Fire </w:t>
      </w:r>
      <w:r w:rsidRPr="009B06B9">
        <w:t xml:space="preserve">Risk Workshop </w:t>
      </w:r>
      <w:r w:rsidR="00D220CF" w:rsidRPr="009B06B9">
        <w:t>Attendance</w:t>
      </w:r>
      <w:r w:rsidRPr="009B06B9">
        <w:t xml:space="preserve"> List</w:t>
      </w:r>
      <w:bookmarkEnd w:id="758"/>
    </w:p>
    <w:tbl>
      <w:tblPr>
        <w:tblStyle w:val="TableProfessional"/>
        <w:tblW w:w="5000" w:type="pct"/>
        <w:tblLook w:val="04A0" w:firstRow="1" w:lastRow="0" w:firstColumn="1" w:lastColumn="0" w:noHBand="0" w:noVBand="1"/>
      </w:tblPr>
      <w:tblGrid>
        <w:gridCol w:w="2010"/>
        <w:gridCol w:w="7065"/>
        <w:gridCol w:w="1682"/>
      </w:tblGrid>
      <w:tr w:rsidR="00272C04" w14:paraId="3B60580B"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5000" w:type="pct"/>
            <w:gridSpan w:val="3"/>
            <w:shd w:val="clear" w:color="auto" w:fill="8BC600"/>
            <w:vAlign w:val="center"/>
          </w:tcPr>
          <w:p w14:paraId="6D464209" w14:textId="543750F1" w:rsidR="00272C04" w:rsidRPr="00D220CF" w:rsidRDefault="00272C04">
            <w:pPr>
              <w:jc w:val="center"/>
            </w:pPr>
            <w:r>
              <w:t>Fire</w:t>
            </w:r>
          </w:p>
        </w:tc>
      </w:tr>
      <w:tr w:rsidR="002A78B0" w14:paraId="604F71D5"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4218" w:type="pct"/>
            <w:gridSpan w:val="2"/>
            <w:shd w:val="clear" w:color="auto" w:fill="8BC600"/>
            <w:vAlign w:val="center"/>
          </w:tcPr>
          <w:p w14:paraId="5C94B4DB" w14:textId="246A52E6" w:rsidR="00272C04" w:rsidRPr="00D220CF" w:rsidRDefault="00272C04">
            <w:r w:rsidRPr="00B53141">
              <w:t>Risks Assessed via 1x facilitated workshop</w:t>
            </w:r>
          </w:p>
        </w:tc>
        <w:tc>
          <w:tcPr>
            <w:tcW w:w="782" w:type="pct"/>
            <w:vMerge w:val="restart"/>
            <w:shd w:val="clear" w:color="auto" w:fill="8BC600"/>
            <w:vAlign w:val="bottom"/>
          </w:tcPr>
          <w:p w14:paraId="4FEB1E9B" w14:textId="7693EB2A" w:rsidR="00272C04" w:rsidRPr="00D220CF" w:rsidRDefault="00272C04">
            <w:pPr>
              <w:jc w:val="center"/>
            </w:pPr>
            <w:r w:rsidRPr="00D7781E">
              <w:t>30/7/24</w:t>
            </w:r>
          </w:p>
        </w:tc>
      </w:tr>
      <w:tr w:rsidR="007C36B9" w14:paraId="0BFDBC89"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934" w:type="pct"/>
            <w:vAlign w:val="center"/>
          </w:tcPr>
          <w:p w14:paraId="63B8B2E0" w14:textId="565A310C" w:rsidR="00272C04" w:rsidRPr="00584583" w:rsidRDefault="00272C04">
            <w:pPr>
              <w:rPr>
                <w:bCs w:val="0"/>
              </w:rPr>
            </w:pPr>
            <w:r w:rsidRPr="00584583">
              <w:rPr>
                <w:bCs w:val="0"/>
              </w:rPr>
              <w:t>Company</w:t>
            </w:r>
          </w:p>
        </w:tc>
        <w:tc>
          <w:tcPr>
            <w:tcW w:w="3284" w:type="pct"/>
            <w:vAlign w:val="center"/>
          </w:tcPr>
          <w:p w14:paraId="3FB32C71" w14:textId="77777777" w:rsidR="00272C04" w:rsidRPr="00584583" w:rsidRDefault="00272C04">
            <w:pPr>
              <w:rPr>
                <w:bCs w:val="0"/>
              </w:rPr>
            </w:pPr>
            <w:r w:rsidRPr="00584583">
              <w:rPr>
                <w:bCs w:val="0"/>
              </w:rPr>
              <w:t>Position / Role</w:t>
            </w:r>
          </w:p>
        </w:tc>
        <w:tc>
          <w:tcPr>
            <w:tcW w:w="782" w:type="pct"/>
            <w:vMerge/>
            <w:vAlign w:val="center"/>
          </w:tcPr>
          <w:p w14:paraId="57BCC88F" w14:textId="77777777" w:rsidR="00272C04" w:rsidRPr="0040036C" w:rsidRDefault="00272C04">
            <w:pPr>
              <w:jc w:val="center"/>
              <w:rPr>
                <w:b w:val="0"/>
                <w:bCs w:val="0"/>
              </w:rPr>
            </w:pPr>
          </w:p>
        </w:tc>
      </w:tr>
      <w:tr w:rsidR="00272C04" w14:paraId="4C02B4EA" w14:textId="77777777" w:rsidTr="00D220CF">
        <w:trPr>
          <w:trHeight w:val="448"/>
        </w:trPr>
        <w:tc>
          <w:tcPr>
            <w:tcW w:w="934" w:type="pct"/>
          </w:tcPr>
          <w:p w14:paraId="67F2104B" w14:textId="53BDFDBF" w:rsidR="00272C04" w:rsidRDefault="00272C04">
            <w:r>
              <w:t>GHD</w:t>
            </w:r>
          </w:p>
        </w:tc>
        <w:tc>
          <w:tcPr>
            <w:tcW w:w="3284" w:type="pct"/>
          </w:tcPr>
          <w:p w14:paraId="4C6805B1" w14:textId="77777777" w:rsidR="00272C04" w:rsidRDefault="00272C04">
            <w:r>
              <w:t>Facilitator</w:t>
            </w:r>
          </w:p>
        </w:tc>
        <w:tc>
          <w:tcPr>
            <w:tcW w:w="782" w:type="pct"/>
            <w:vAlign w:val="center"/>
          </w:tcPr>
          <w:p w14:paraId="4DAF43CC" w14:textId="77777777" w:rsidR="00272C04" w:rsidRDefault="00272C04">
            <w:pPr>
              <w:jc w:val="center"/>
            </w:pPr>
            <w:r>
              <w:rPr>
                <w:rFonts w:ascii="Wingdings" w:eastAsia="Wingdings" w:hAnsi="Wingdings" w:cs="Wingdings"/>
              </w:rPr>
              <w:sym w:font="Wingdings" w:char="F0FC"/>
            </w:r>
          </w:p>
        </w:tc>
      </w:tr>
      <w:tr w:rsidR="00272C04" w14:paraId="3E8E8FBA" w14:textId="77777777" w:rsidTr="00D220CF">
        <w:trPr>
          <w:trHeight w:val="448"/>
        </w:trPr>
        <w:tc>
          <w:tcPr>
            <w:tcW w:w="934" w:type="pct"/>
          </w:tcPr>
          <w:p w14:paraId="121263F9" w14:textId="1310F895" w:rsidR="00272C04" w:rsidRDefault="00272C04">
            <w:r>
              <w:t>GHD</w:t>
            </w:r>
          </w:p>
        </w:tc>
        <w:tc>
          <w:tcPr>
            <w:tcW w:w="3284" w:type="pct"/>
            <w:vAlign w:val="center"/>
          </w:tcPr>
          <w:p w14:paraId="6691F709" w14:textId="77777777" w:rsidR="00272C04" w:rsidRDefault="00272C04">
            <w:r>
              <w:t>Co-Facilitator</w:t>
            </w:r>
          </w:p>
        </w:tc>
        <w:tc>
          <w:tcPr>
            <w:tcW w:w="782" w:type="pct"/>
            <w:vAlign w:val="center"/>
          </w:tcPr>
          <w:p w14:paraId="08BEFB3A" w14:textId="77777777" w:rsidR="00272C04" w:rsidRDefault="00272C04">
            <w:pPr>
              <w:jc w:val="center"/>
            </w:pPr>
            <w:r w:rsidRPr="00F97036">
              <w:rPr>
                <w:rFonts w:ascii="Wingdings" w:eastAsia="Wingdings" w:hAnsi="Wingdings" w:cs="Wingdings"/>
              </w:rPr>
              <w:sym w:font="Wingdings" w:char="F0FC"/>
            </w:r>
          </w:p>
        </w:tc>
      </w:tr>
      <w:tr w:rsidR="00272C04" w14:paraId="6E710C52" w14:textId="77777777" w:rsidTr="00D220CF">
        <w:trPr>
          <w:trHeight w:val="448"/>
        </w:trPr>
        <w:tc>
          <w:tcPr>
            <w:tcW w:w="934" w:type="pct"/>
            <w:vAlign w:val="center"/>
          </w:tcPr>
          <w:p w14:paraId="707DE635" w14:textId="75D23916" w:rsidR="00272C04" w:rsidRDefault="003B4E2D">
            <w:r>
              <w:t>EAY</w:t>
            </w:r>
          </w:p>
        </w:tc>
        <w:tc>
          <w:tcPr>
            <w:tcW w:w="3284" w:type="pct"/>
            <w:vAlign w:val="center"/>
          </w:tcPr>
          <w:p w14:paraId="28F56861" w14:textId="74F89A0B" w:rsidR="00272C04" w:rsidRDefault="003B4E2D">
            <w:r>
              <w:t>Mine Planning and Environment Lead</w:t>
            </w:r>
          </w:p>
        </w:tc>
        <w:tc>
          <w:tcPr>
            <w:tcW w:w="782" w:type="pct"/>
            <w:vAlign w:val="center"/>
          </w:tcPr>
          <w:p w14:paraId="69B22515" w14:textId="77777777" w:rsidR="00272C04" w:rsidRDefault="00272C04">
            <w:pPr>
              <w:jc w:val="center"/>
            </w:pPr>
            <w:r w:rsidRPr="006B1026">
              <w:rPr>
                <w:rFonts w:ascii="Wingdings" w:eastAsia="Wingdings" w:hAnsi="Wingdings" w:cs="Wingdings"/>
              </w:rPr>
              <w:sym w:font="Wingdings" w:char="F0FC"/>
            </w:r>
          </w:p>
        </w:tc>
      </w:tr>
      <w:tr w:rsidR="00272C04" w14:paraId="5415AD40" w14:textId="77777777" w:rsidTr="00D220CF">
        <w:trPr>
          <w:trHeight w:val="448"/>
        </w:trPr>
        <w:tc>
          <w:tcPr>
            <w:tcW w:w="934" w:type="pct"/>
            <w:vAlign w:val="center"/>
          </w:tcPr>
          <w:p w14:paraId="4F3DDFF4" w14:textId="3C4C20D6" w:rsidR="00272C04" w:rsidRDefault="00272C04">
            <w:r>
              <w:t>EAY</w:t>
            </w:r>
          </w:p>
        </w:tc>
        <w:tc>
          <w:tcPr>
            <w:tcW w:w="3284" w:type="pct"/>
            <w:vAlign w:val="center"/>
          </w:tcPr>
          <w:p w14:paraId="13C563F7" w14:textId="77777777" w:rsidR="00272C04" w:rsidRDefault="00272C04">
            <w:r>
              <w:t>Project Manager – Mine Rehabilitation</w:t>
            </w:r>
          </w:p>
        </w:tc>
        <w:tc>
          <w:tcPr>
            <w:tcW w:w="782" w:type="pct"/>
          </w:tcPr>
          <w:p w14:paraId="1698C9C8" w14:textId="77777777" w:rsidR="00272C04" w:rsidRDefault="00272C04">
            <w:pPr>
              <w:jc w:val="center"/>
            </w:pPr>
            <w:r w:rsidRPr="00331DC2">
              <w:rPr>
                <w:rFonts w:ascii="Wingdings" w:eastAsia="Wingdings" w:hAnsi="Wingdings" w:cs="Wingdings"/>
              </w:rPr>
              <w:sym w:font="Wingdings" w:char="F0FC"/>
            </w:r>
          </w:p>
        </w:tc>
      </w:tr>
      <w:tr w:rsidR="00272C04" w14:paraId="2E54527E" w14:textId="77777777" w:rsidTr="00D220CF">
        <w:trPr>
          <w:trHeight w:val="448"/>
        </w:trPr>
        <w:tc>
          <w:tcPr>
            <w:tcW w:w="934" w:type="pct"/>
            <w:vAlign w:val="center"/>
          </w:tcPr>
          <w:p w14:paraId="5597DB2F" w14:textId="5E31CAB0" w:rsidR="00272C04" w:rsidRDefault="00272C04">
            <w:r>
              <w:t>EAY</w:t>
            </w:r>
          </w:p>
        </w:tc>
        <w:tc>
          <w:tcPr>
            <w:tcW w:w="3284" w:type="pct"/>
            <w:vAlign w:val="center"/>
          </w:tcPr>
          <w:p w14:paraId="3DC08CCA" w14:textId="77777777" w:rsidR="00272C04" w:rsidRDefault="00272C04">
            <w:r>
              <w:t>Mine Risk &amp; Compliance Lead</w:t>
            </w:r>
          </w:p>
        </w:tc>
        <w:tc>
          <w:tcPr>
            <w:tcW w:w="782" w:type="pct"/>
          </w:tcPr>
          <w:p w14:paraId="1EE5FEBF" w14:textId="527E026E" w:rsidR="00272C04" w:rsidRDefault="00A97526">
            <w:pPr>
              <w:jc w:val="center"/>
            </w:pPr>
            <w:r w:rsidRPr="00331DC2">
              <w:rPr>
                <w:rFonts w:ascii="Wingdings" w:eastAsia="Wingdings" w:hAnsi="Wingdings" w:cs="Wingdings"/>
              </w:rPr>
              <w:sym w:font="Wingdings" w:char="F0FC"/>
            </w:r>
          </w:p>
        </w:tc>
      </w:tr>
      <w:tr w:rsidR="00272C04" w14:paraId="14641612" w14:textId="77777777" w:rsidTr="00D220CF">
        <w:trPr>
          <w:trHeight w:val="448"/>
        </w:trPr>
        <w:tc>
          <w:tcPr>
            <w:tcW w:w="934" w:type="pct"/>
            <w:vAlign w:val="center"/>
          </w:tcPr>
          <w:p w14:paraId="7551E193" w14:textId="1A7C7848" w:rsidR="00272C04" w:rsidRDefault="00272C04">
            <w:r>
              <w:t>EAY</w:t>
            </w:r>
          </w:p>
        </w:tc>
        <w:tc>
          <w:tcPr>
            <w:tcW w:w="3284" w:type="pct"/>
            <w:vAlign w:val="center"/>
          </w:tcPr>
          <w:p w14:paraId="6147AD86" w14:textId="4493891C" w:rsidR="00272C04" w:rsidRDefault="00A97526">
            <w:r>
              <w:t>Emergency Services Manager</w:t>
            </w:r>
          </w:p>
        </w:tc>
        <w:tc>
          <w:tcPr>
            <w:tcW w:w="782" w:type="pct"/>
            <w:vAlign w:val="center"/>
          </w:tcPr>
          <w:p w14:paraId="15D8E7E4" w14:textId="7E942C8C" w:rsidR="00272C04" w:rsidRDefault="00A97526">
            <w:pPr>
              <w:jc w:val="center"/>
            </w:pPr>
            <w:r w:rsidRPr="00331DC2">
              <w:rPr>
                <w:rFonts w:ascii="Wingdings" w:eastAsia="Wingdings" w:hAnsi="Wingdings" w:cs="Wingdings"/>
              </w:rPr>
              <w:sym w:font="Wingdings" w:char="F0FC"/>
            </w:r>
          </w:p>
        </w:tc>
      </w:tr>
      <w:tr w:rsidR="00272C04" w14:paraId="4690EB49" w14:textId="77777777" w:rsidTr="00D220CF">
        <w:trPr>
          <w:trHeight w:val="448"/>
        </w:trPr>
        <w:tc>
          <w:tcPr>
            <w:tcW w:w="934" w:type="pct"/>
            <w:vAlign w:val="center"/>
          </w:tcPr>
          <w:p w14:paraId="488E920A" w14:textId="7FC1A27A" w:rsidR="00272C04" w:rsidRDefault="00272C04">
            <w:r>
              <w:t>EAY</w:t>
            </w:r>
          </w:p>
        </w:tc>
        <w:tc>
          <w:tcPr>
            <w:tcW w:w="3284" w:type="pct"/>
            <w:vAlign w:val="center"/>
          </w:tcPr>
          <w:p w14:paraId="208571A3" w14:textId="77777777" w:rsidR="00272C04" w:rsidRDefault="00272C04">
            <w:r>
              <w:t>Civil &amp; Environmental Engineer – Mine Rehabilitation</w:t>
            </w:r>
          </w:p>
        </w:tc>
        <w:tc>
          <w:tcPr>
            <w:tcW w:w="782" w:type="pct"/>
            <w:vAlign w:val="center"/>
          </w:tcPr>
          <w:p w14:paraId="3A653230" w14:textId="77777777" w:rsidR="00272C04" w:rsidRDefault="00272C04">
            <w:pPr>
              <w:jc w:val="center"/>
            </w:pPr>
          </w:p>
        </w:tc>
      </w:tr>
      <w:tr w:rsidR="00272C04" w14:paraId="376F30A7" w14:textId="77777777" w:rsidTr="00D220CF">
        <w:trPr>
          <w:trHeight w:val="448"/>
        </w:trPr>
        <w:tc>
          <w:tcPr>
            <w:tcW w:w="934" w:type="pct"/>
            <w:vAlign w:val="center"/>
          </w:tcPr>
          <w:p w14:paraId="32A2E7CE" w14:textId="085001BB" w:rsidR="00272C04" w:rsidRDefault="00272C04">
            <w:r>
              <w:t>EAY</w:t>
            </w:r>
          </w:p>
        </w:tc>
        <w:tc>
          <w:tcPr>
            <w:tcW w:w="3284" w:type="pct"/>
            <w:vAlign w:val="center"/>
          </w:tcPr>
          <w:p w14:paraId="2EA38FF8" w14:textId="77777777" w:rsidR="00272C04" w:rsidRDefault="00272C04">
            <w:r>
              <w:t>Mine Geotechnical &amp; Geology Leader</w:t>
            </w:r>
          </w:p>
        </w:tc>
        <w:tc>
          <w:tcPr>
            <w:tcW w:w="782" w:type="pct"/>
          </w:tcPr>
          <w:p w14:paraId="53D6F788" w14:textId="77777777" w:rsidR="00272C04" w:rsidRDefault="00272C04">
            <w:pPr>
              <w:jc w:val="center"/>
            </w:pPr>
            <w:r w:rsidRPr="00331DC2">
              <w:rPr>
                <w:rFonts w:ascii="Wingdings" w:eastAsia="Wingdings" w:hAnsi="Wingdings" w:cs="Wingdings"/>
              </w:rPr>
              <w:sym w:font="Wingdings" w:char="F0FC"/>
            </w:r>
          </w:p>
        </w:tc>
      </w:tr>
    </w:tbl>
    <w:p w14:paraId="5628B407" w14:textId="77777777" w:rsidR="00D8466C" w:rsidRDefault="00D8466C"/>
    <w:p w14:paraId="69E368D0" w14:textId="71AA9D27" w:rsidR="00971AAD" w:rsidRDefault="00971AAD" w:rsidP="00D220CF">
      <w:pPr>
        <w:pStyle w:val="Caption"/>
        <w:keepNext/>
      </w:pPr>
      <w:bookmarkStart w:id="759" w:name="_Toc210127034"/>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7</w:t>
      </w:r>
      <w:r>
        <w:fldChar w:fldCharType="end"/>
      </w:r>
      <w:r>
        <w:t xml:space="preserve">: Environment </w:t>
      </w:r>
      <w:r w:rsidRPr="00FA409E">
        <w:t xml:space="preserve">Risk Workshop </w:t>
      </w:r>
      <w:r w:rsidR="00D220CF" w:rsidRPr="00FA409E">
        <w:t>Attendance</w:t>
      </w:r>
      <w:r w:rsidRPr="00FA409E">
        <w:t xml:space="preserve"> List</w:t>
      </w:r>
      <w:bookmarkEnd w:id="759"/>
    </w:p>
    <w:tbl>
      <w:tblPr>
        <w:tblStyle w:val="TableProfessional"/>
        <w:tblW w:w="0" w:type="auto"/>
        <w:tblLook w:val="04A0" w:firstRow="1" w:lastRow="0" w:firstColumn="1" w:lastColumn="0" w:noHBand="0" w:noVBand="1"/>
      </w:tblPr>
      <w:tblGrid>
        <w:gridCol w:w="1539"/>
        <w:gridCol w:w="3465"/>
        <w:gridCol w:w="977"/>
        <w:gridCol w:w="977"/>
        <w:gridCol w:w="3799"/>
      </w:tblGrid>
      <w:tr w:rsidR="00D8466C" w14:paraId="4A243FEE" w14:textId="77777777">
        <w:trPr>
          <w:cnfStyle w:val="100000000000" w:firstRow="1" w:lastRow="0" w:firstColumn="0" w:lastColumn="0" w:oddVBand="0" w:evenVBand="0" w:oddHBand="0" w:evenHBand="0" w:firstRowFirstColumn="0" w:firstRowLastColumn="0" w:lastRowFirstColumn="0" w:lastRowLastColumn="0"/>
          <w:trHeight w:val="448"/>
          <w:tblHeader/>
        </w:trPr>
        <w:tc>
          <w:tcPr>
            <w:tcW w:w="10757" w:type="dxa"/>
            <w:gridSpan w:val="5"/>
            <w:shd w:val="clear" w:color="auto" w:fill="8BC600"/>
            <w:vAlign w:val="center"/>
          </w:tcPr>
          <w:p w14:paraId="20E05BB0" w14:textId="6E5E683F" w:rsidR="00434FD8" w:rsidRDefault="00434FD8">
            <w:pPr>
              <w:jc w:val="center"/>
            </w:pPr>
            <w:r>
              <w:t>Environment</w:t>
            </w:r>
          </w:p>
        </w:tc>
      </w:tr>
      <w:tr w:rsidR="00B70EAC" w14:paraId="602C9007" w14:textId="2A75F30E"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5004" w:type="dxa"/>
            <w:gridSpan w:val="2"/>
            <w:shd w:val="clear" w:color="auto" w:fill="8BC600"/>
            <w:vAlign w:val="center"/>
          </w:tcPr>
          <w:p w14:paraId="6BB55889" w14:textId="364004F6" w:rsidR="00D8466C" w:rsidRPr="00D220CF" w:rsidRDefault="00D8466C">
            <w:r w:rsidRPr="00D7781E">
              <w:t xml:space="preserve">Risks Assessed via </w:t>
            </w:r>
            <w:r w:rsidR="004C730C" w:rsidRPr="00D7781E">
              <w:t>3</w:t>
            </w:r>
            <w:r w:rsidR="00434FD8" w:rsidRPr="00D7781E">
              <w:t>x</w:t>
            </w:r>
            <w:r w:rsidRPr="00D7781E">
              <w:t xml:space="preserve"> facilitated workshops</w:t>
            </w:r>
          </w:p>
        </w:tc>
        <w:tc>
          <w:tcPr>
            <w:tcW w:w="977" w:type="dxa"/>
            <w:vMerge w:val="restart"/>
            <w:shd w:val="clear" w:color="auto" w:fill="8BC600"/>
            <w:vAlign w:val="bottom"/>
          </w:tcPr>
          <w:p w14:paraId="27128020" w14:textId="69E4EAB1" w:rsidR="00D8466C" w:rsidRPr="00D220CF" w:rsidRDefault="00CF2AAC">
            <w:pPr>
              <w:jc w:val="center"/>
            </w:pPr>
            <w:r w:rsidRPr="00D7781E">
              <w:t>5</w:t>
            </w:r>
            <w:r w:rsidR="00D8466C" w:rsidRPr="00D7781E">
              <w:t>/</w:t>
            </w:r>
            <w:r w:rsidRPr="00D7781E">
              <w:t>8</w:t>
            </w:r>
            <w:r w:rsidR="00D8466C" w:rsidRPr="00D7781E">
              <w:t>/24</w:t>
            </w:r>
          </w:p>
        </w:tc>
        <w:tc>
          <w:tcPr>
            <w:tcW w:w="977" w:type="dxa"/>
            <w:vMerge w:val="restart"/>
            <w:shd w:val="clear" w:color="auto" w:fill="8BC600"/>
            <w:vAlign w:val="bottom"/>
          </w:tcPr>
          <w:p w14:paraId="0BCA04F3" w14:textId="06FD956C" w:rsidR="00D8466C" w:rsidRPr="00D220CF" w:rsidRDefault="00CF2AAC">
            <w:pPr>
              <w:jc w:val="center"/>
            </w:pPr>
            <w:r w:rsidRPr="00D7781E">
              <w:t>6</w:t>
            </w:r>
            <w:r w:rsidR="00D8466C" w:rsidRPr="00D7781E">
              <w:t>/</w:t>
            </w:r>
            <w:r w:rsidRPr="00D7781E">
              <w:t>8</w:t>
            </w:r>
            <w:r w:rsidR="00D8466C" w:rsidRPr="00D7781E">
              <w:t>/24</w:t>
            </w:r>
          </w:p>
        </w:tc>
        <w:tc>
          <w:tcPr>
            <w:tcW w:w="3799" w:type="dxa"/>
            <w:vMerge w:val="restart"/>
            <w:shd w:val="clear" w:color="auto" w:fill="8BC600"/>
            <w:vAlign w:val="bottom"/>
          </w:tcPr>
          <w:p w14:paraId="06CCE29B" w14:textId="1B21A593" w:rsidR="00BF2A06" w:rsidRDefault="00BF2A06">
            <w:pPr>
              <w:jc w:val="center"/>
            </w:pPr>
            <w:r w:rsidRPr="00D7781E">
              <w:t>22/10/24</w:t>
            </w:r>
          </w:p>
        </w:tc>
      </w:tr>
      <w:tr w:rsidR="0091766D" w14:paraId="116CD0A0"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1539" w:type="dxa"/>
            <w:vAlign w:val="center"/>
          </w:tcPr>
          <w:p w14:paraId="5C19F6EC" w14:textId="77777777" w:rsidR="00F429CD" w:rsidRPr="00584583" w:rsidRDefault="00F429CD" w:rsidP="00F429CD">
            <w:pPr>
              <w:rPr>
                <w:bCs w:val="0"/>
              </w:rPr>
            </w:pPr>
            <w:r w:rsidRPr="00584583">
              <w:rPr>
                <w:bCs w:val="0"/>
              </w:rPr>
              <w:t>Company</w:t>
            </w:r>
          </w:p>
        </w:tc>
        <w:tc>
          <w:tcPr>
            <w:tcW w:w="3465" w:type="dxa"/>
            <w:vAlign w:val="center"/>
          </w:tcPr>
          <w:p w14:paraId="6B22A7B4" w14:textId="77777777" w:rsidR="00F429CD" w:rsidRPr="00584583" w:rsidRDefault="00F429CD" w:rsidP="00F429CD">
            <w:pPr>
              <w:rPr>
                <w:bCs w:val="0"/>
              </w:rPr>
            </w:pPr>
            <w:r w:rsidRPr="00584583">
              <w:rPr>
                <w:bCs w:val="0"/>
              </w:rPr>
              <w:t>Position / Role</w:t>
            </w:r>
          </w:p>
        </w:tc>
        <w:tc>
          <w:tcPr>
            <w:tcW w:w="977" w:type="dxa"/>
            <w:vMerge/>
            <w:vAlign w:val="center"/>
          </w:tcPr>
          <w:p w14:paraId="2B889AC7" w14:textId="77777777" w:rsidR="00F429CD" w:rsidRPr="0040036C" w:rsidRDefault="00F429CD" w:rsidP="00F429CD">
            <w:pPr>
              <w:jc w:val="center"/>
              <w:rPr>
                <w:b w:val="0"/>
                <w:bCs w:val="0"/>
              </w:rPr>
            </w:pPr>
          </w:p>
        </w:tc>
        <w:tc>
          <w:tcPr>
            <w:tcW w:w="977" w:type="dxa"/>
            <w:vMerge/>
            <w:vAlign w:val="center"/>
          </w:tcPr>
          <w:p w14:paraId="32A69DD5" w14:textId="77777777" w:rsidR="00F429CD" w:rsidRPr="0040036C" w:rsidRDefault="00F429CD" w:rsidP="00F429CD">
            <w:pPr>
              <w:jc w:val="center"/>
              <w:rPr>
                <w:b w:val="0"/>
                <w:bCs w:val="0"/>
              </w:rPr>
            </w:pPr>
          </w:p>
        </w:tc>
        <w:tc>
          <w:tcPr>
            <w:tcW w:w="3799" w:type="dxa"/>
            <w:vMerge/>
          </w:tcPr>
          <w:p w14:paraId="1A7EB2E6" w14:textId="77777777" w:rsidR="00F429CD" w:rsidRPr="0040036C" w:rsidRDefault="00F429CD" w:rsidP="00F429CD">
            <w:pPr>
              <w:jc w:val="center"/>
              <w:rPr>
                <w:b w:val="0"/>
                <w:bCs w:val="0"/>
              </w:rPr>
            </w:pPr>
          </w:p>
        </w:tc>
      </w:tr>
      <w:tr w:rsidR="00D8466C" w14:paraId="432EB03E" w14:textId="3947EC33" w:rsidTr="00D220CF">
        <w:trPr>
          <w:trHeight w:val="448"/>
        </w:trPr>
        <w:tc>
          <w:tcPr>
            <w:tcW w:w="1539" w:type="dxa"/>
          </w:tcPr>
          <w:p w14:paraId="5FCDA174" w14:textId="77777777" w:rsidR="00D8466C" w:rsidRDefault="00D8466C">
            <w:r>
              <w:t>GHD</w:t>
            </w:r>
          </w:p>
        </w:tc>
        <w:tc>
          <w:tcPr>
            <w:tcW w:w="3465" w:type="dxa"/>
          </w:tcPr>
          <w:p w14:paraId="6EB7B8FA" w14:textId="77777777" w:rsidR="00D8466C" w:rsidRDefault="00D8466C">
            <w:r>
              <w:t>Facilitator</w:t>
            </w:r>
          </w:p>
        </w:tc>
        <w:tc>
          <w:tcPr>
            <w:tcW w:w="977" w:type="dxa"/>
            <w:vAlign w:val="center"/>
          </w:tcPr>
          <w:p w14:paraId="194046DC" w14:textId="77777777" w:rsidR="00D8466C" w:rsidRDefault="00D8466C">
            <w:pPr>
              <w:jc w:val="center"/>
            </w:pPr>
            <w:r>
              <w:rPr>
                <w:rFonts w:ascii="Wingdings" w:eastAsia="Wingdings" w:hAnsi="Wingdings" w:cs="Wingdings"/>
              </w:rPr>
              <w:t>ü</w:t>
            </w:r>
          </w:p>
        </w:tc>
        <w:tc>
          <w:tcPr>
            <w:tcW w:w="977" w:type="dxa"/>
          </w:tcPr>
          <w:p w14:paraId="51EB1919" w14:textId="701D951E" w:rsidR="00D8466C" w:rsidRDefault="005F1CA0">
            <w:pPr>
              <w:jc w:val="center"/>
            </w:pPr>
            <w:r>
              <w:rPr>
                <w:rFonts w:ascii="Wingdings" w:eastAsia="Wingdings" w:hAnsi="Wingdings" w:cs="Wingdings"/>
              </w:rPr>
              <w:t>ü</w:t>
            </w:r>
          </w:p>
        </w:tc>
        <w:tc>
          <w:tcPr>
            <w:tcW w:w="3799" w:type="dxa"/>
          </w:tcPr>
          <w:p w14:paraId="66701CA5" w14:textId="77777777" w:rsidR="00434FD8" w:rsidRDefault="00434FD8">
            <w:pPr>
              <w:jc w:val="center"/>
            </w:pPr>
          </w:p>
        </w:tc>
      </w:tr>
      <w:tr w:rsidR="00746213" w14:paraId="17501AE4" w14:textId="77777777" w:rsidTr="00D220CF">
        <w:trPr>
          <w:trHeight w:val="448"/>
        </w:trPr>
        <w:tc>
          <w:tcPr>
            <w:tcW w:w="1539" w:type="dxa"/>
          </w:tcPr>
          <w:p w14:paraId="1281EC1F" w14:textId="649D1374" w:rsidR="00746213" w:rsidRDefault="00746213" w:rsidP="00746213">
            <w:r>
              <w:t>GHD</w:t>
            </w:r>
          </w:p>
        </w:tc>
        <w:tc>
          <w:tcPr>
            <w:tcW w:w="3465" w:type="dxa"/>
            <w:vAlign w:val="center"/>
          </w:tcPr>
          <w:p w14:paraId="1D4C0CCC" w14:textId="79003E7A" w:rsidR="00746213" w:rsidRDefault="00746213" w:rsidP="00746213">
            <w:r>
              <w:t>Co-Facilitator</w:t>
            </w:r>
          </w:p>
        </w:tc>
        <w:tc>
          <w:tcPr>
            <w:tcW w:w="977" w:type="dxa"/>
            <w:vAlign w:val="center"/>
          </w:tcPr>
          <w:p w14:paraId="0993B60B" w14:textId="77777777" w:rsidR="00746213" w:rsidRDefault="00746213" w:rsidP="00746213">
            <w:pPr>
              <w:jc w:val="center"/>
            </w:pPr>
          </w:p>
        </w:tc>
        <w:tc>
          <w:tcPr>
            <w:tcW w:w="977" w:type="dxa"/>
          </w:tcPr>
          <w:p w14:paraId="02BB85DD" w14:textId="77777777" w:rsidR="00746213" w:rsidRDefault="00746213" w:rsidP="00746213">
            <w:pPr>
              <w:jc w:val="center"/>
            </w:pPr>
          </w:p>
        </w:tc>
        <w:tc>
          <w:tcPr>
            <w:tcW w:w="3799" w:type="dxa"/>
          </w:tcPr>
          <w:p w14:paraId="6F0B15CC" w14:textId="68308869" w:rsidR="00746213" w:rsidRDefault="00746213" w:rsidP="00746213">
            <w:pPr>
              <w:jc w:val="center"/>
            </w:pPr>
            <w:r w:rsidRPr="00F97036">
              <w:rPr>
                <w:rFonts w:ascii="Wingdings" w:eastAsia="Wingdings" w:hAnsi="Wingdings" w:cs="Wingdings"/>
              </w:rPr>
              <w:t>ü</w:t>
            </w:r>
          </w:p>
        </w:tc>
      </w:tr>
      <w:tr w:rsidR="00D8466C" w14:paraId="7BD6C8D2" w14:textId="626BCBA6" w:rsidTr="00D220CF">
        <w:trPr>
          <w:trHeight w:val="448"/>
        </w:trPr>
        <w:tc>
          <w:tcPr>
            <w:tcW w:w="1539" w:type="dxa"/>
          </w:tcPr>
          <w:p w14:paraId="457D29C8" w14:textId="77777777" w:rsidR="00D8466C" w:rsidRDefault="00D8466C">
            <w:r>
              <w:t>GHD</w:t>
            </w:r>
          </w:p>
        </w:tc>
        <w:tc>
          <w:tcPr>
            <w:tcW w:w="3465" w:type="dxa"/>
            <w:vAlign w:val="center"/>
          </w:tcPr>
          <w:p w14:paraId="6DB8B77E" w14:textId="77777777" w:rsidR="00D8466C" w:rsidRDefault="00D8466C">
            <w:r>
              <w:t>Co-Facilitator</w:t>
            </w:r>
          </w:p>
        </w:tc>
        <w:tc>
          <w:tcPr>
            <w:tcW w:w="977" w:type="dxa"/>
            <w:vAlign w:val="center"/>
          </w:tcPr>
          <w:p w14:paraId="626454CF" w14:textId="77777777" w:rsidR="00D8466C" w:rsidRDefault="00D8466C">
            <w:pPr>
              <w:jc w:val="center"/>
            </w:pPr>
            <w:r w:rsidRPr="00F97036">
              <w:rPr>
                <w:rFonts w:ascii="Wingdings" w:eastAsia="Wingdings" w:hAnsi="Wingdings" w:cs="Wingdings"/>
              </w:rPr>
              <w:t>ü</w:t>
            </w:r>
          </w:p>
        </w:tc>
        <w:tc>
          <w:tcPr>
            <w:tcW w:w="977" w:type="dxa"/>
          </w:tcPr>
          <w:p w14:paraId="3E1662BD" w14:textId="19EB4A8E" w:rsidR="00D8466C" w:rsidRDefault="005F1CA0">
            <w:pPr>
              <w:jc w:val="center"/>
            </w:pPr>
            <w:r w:rsidRPr="00F97036">
              <w:rPr>
                <w:rFonts w:ascii="Wingdings" w:eastAsia="Wingdings" w:hAnsi="Wingdings" w:cs="Wingdings"/>
              </w:rPr>
              <w:t>ü</w:t>
            </w:r>
          </w:p>
        </w:tc>
        <w:tc>
          <w:tcPr>
            <w:tcW w:w="3799" w:type="dxa"/>
          </w:tcPr>
          <w:p w14:paraId="2686D9E2" w14:textId="77777777" w:rsidR="00434FD8" w:rsidRPr="00F97036" w:rsidRDefault="00434FD8">
            <w:pPr>
              <w:jc w:val="center"/>
            </w:pPr>
          </w:p>
        </w:tc>
      </w:tr>
      <w:tr w:rsidR="00D8466C" w14:paraId="41D10CDB" w14:textId="5A7E46CF" w:rsidTr="00D220CF">
        <w:trPr>
          <w:trHeight w:val="448"/>
        </w:trPr>
        <w:tc>
          <w:tcPr>
            <w:tcW w:w="1539" w:type="dxa"/>
            <w:vAlign w:val="center"/>
          </w:tcPr>
          <w:p w14:paraId="2F1ADB9C" w14:textId="77777777" w:rsidR="00D8466C" w:rsidRDefault="00D8466C">
            <w:r>
              <w:t>PSM</w:t>
            </w:r>
          </w:p>
        </w:tc>
        <w:tc>
          <w:tcPr>
            <w:tcW w:w="3465" w:type="dxa"/>
            <w:vAlign w:val="center"/>
          </w:tcPr>
          <w:p w14:paraId="3467C145" w14:textId="77777777" w:rsidR="00D8466C" w:rsidRDefault="00D8466C">
            <w:r>
              <w:t>Principal</w:t>
            </w:r>
          </w:p>
        </w:tc>
        <w:tc>
          <w:tcPr>
            <w:tcW w:w="977" w:type="dxa"/>
            <w:vAlign w:val="center"/>
          </w:tcPr>
          <w:p w14:paraId="0B6E467E" w14:textId="77777777" w:rsidR="00D8466C" w:rsidRDefault="00D8466C">
            <w:pPr>
              <w:jc w:val="center"/>
            </w:pPr>
            <w:r w:rsidRPr="006B1026">
              <w:rPr>
                <w:rFonts w:ascii="Wingdings" w:eastAsia="Wingdings" w:hAnsi="Wingdings" w:cs="Wingdings"/>
              </w:rPr>
              <w:t>ü</w:t>
            </w:r>
          </w:p>
        </w:tc>
        <w:tc>
          <w:tcPr>
            <w:tcW w:w="977" w:type="dxa"/>
            <w:vAlign w:val="center"/>
          </w:tcPr>
          <w:p w14:paraId="2092FBC2" w14:textId="77777777" w:rsidR="00D8466C" w:rsidRDefault="00D8466C">
            <w:pPr>
              <w:jc w:val="center"/>
            </w:pPr>
          </w:p>
        </w:tc>
        <w:tc>
          <w:tcPr>
            <w:tcW w:w="3799" w:type="dxa"/>
          </w:tcPr>
          <w:p w14:paraId="2DB42709" w14:textId="77777777" w:rsidR="00434FD8" w:rsidRDefault="00434FD8">
            <w:pPr>
              <w:jc w:val="center"/>
            </w:pPr>
          </w:p>
        </w:tc>
      </w:tr>
      <w:tr w:rsidR="00217003" w14:paraId="187029D0" w14:textId="77777777" w:rsidTr="00D220CF">
        <w:trPr>
          <w:trHeight w:val="448"/>
        </w:trPr>
        <w:tc>
          <w:tcPr>
            <w:tcW w:w="1539" w:type="dxa"/>
            <w:vAlign w:val="center"/>
          </w:tcPr>
          <w:p w14:paraId="183E8951" w14:textId="34B51B03" w:rsidR="00217003" w:rsidRDefault="00217003" w:rsidP="00217003">
            <w:r>
              <w:t>EAY</w:t>
            </w:r>
          </w:p>
        </w:tc>
        <w:tc>
          <w:tcPr>
            <w:tcW w:w="3465" w:type="dxa"/>
            <w:vAlign w:val="center"/>
          </w:tcPr>
          <w:p w14:paraId="32269B9A" w14:textId="22DA0E72" w:rsidR="00217003" w:rsidRDefault="00217003" w:rsidP="00217003">
            <w:r>
              <w:t>Mine Rehabilitation Specialist</w:t>
            </w:r>
          </w:p>
        </w:tc>
        <w:tc>
          <w:tcPr>
            <w:tcW w:w="977" w:type="dxa"/>
            <w:vAlign w:val="center"/>
          </w:tcPr>
          <w:p w14:paraId="0E2C3F1C" w14:textId="77777777" w:rsidR="00217003" w:rsidRPr="006B1026" w:rsidRDefault="00217003" w:rsidP="00217003">
            <w:pPr>
              <w:jc w:val="center"/>
            </w:pPr>
          </w:p>
        </w:tc>
        <w:tc>
          <w:tcPr>
            <w:tcW w:w="977" w:type="dxa"/>
            <w:vAlign w:val="center"/>
          </w:tcPr>
          <w:p w14:paraId="527DD8AE" w14:textId="77777777" w:rsidR="00217003" w:rsidRDefault="00217003" w:rsidP="00217003">
            <w:pPr>
              <w:jc w:val="center"/>
            </w:pPr>
          </w:p>
        </w:tc>
        <w:tc>
          <w:tcPr>
            <w:tcW w:w="3799" w:type="dxa"/>
          </w:tcPr>
          <w:p w14:paraId="40EE7E4D" w14:textId="3A0F41C3" w:rsidR="00217003" w:rsidRDefault="00217003" w:rsidP="00217003">
            <w:pPr>
              <w:jc w:val="center"/>
            </w:pPr>
            <w:r w:rsidRPr="006B1026">
              <w:rPr>
                <w:rFonts w:ascii="Wingdings" w:eastAsia="Wingdings" w:hAnsi="Wingdings" w:cs="Wingdings"/>
              </w:rPr>
              <w:t>ü</w:t>
            </w:r>
          </w:p>
        </w:tc>
      </w:tr>
      <w:tr w:rsidR="00217003" w14:paraId="33813E67" w14:textId="77777777" w:rsidTr="00D220CF">
        <w:trPr>
          <w:trHeight w:val="448"/>
        </w:trPr>
        <w:tc>
          <w:tcPr>
            <w:tcW w:w="1539" w:type="dxa"/>
            <w:vAlign w:val="center"/>
          </w:tcPr>
          <w:p w14:paraId="7C983BB4" w14:textId="0FAE21E6" w:rsidR="00217003" w:rsidRDefault="008E2B67" w:rsidP="00217003">
            <w:r>
              <w:t>EA</w:t>
            </w:r>
          </w:p>
        </w:tc>
        <w:tc>
          <w:tcPr>
            <w:tcW w:w="3465" w:type="dxa"/>
            <w:vAlign w:val="center"/>
          </w:tcPr>
          <w:p w14:paraId="77375290" w14:textId="26571F6A" w:rsidR="00217003" w:rsidRDefault="008E2B67" w:rsidP="00217003">
            <w:r>
              <w:t>Legal Counsel</w:t>
            </w:r>
          </w:p>
        </w:tc>
        <w:tc>
          <w:tcPr>
            <w:tcW w:w="977" w:type="dxa"/>
            <w:vAlign w:val="center"/>
          </w:tcPr>
          <w:p w14:paraId="206746FD" w14:textId="77777777" w:rsidR="00217003" w:rsidRPr="006B1026" w:rsidRDefault="00217003" w:rsidP="00217003">
            <w:pPr>
              <w:jc w:val="center"/>
            </w:pPr>
          </w:p>
        </w:tc>
        <w:tc>
          <w:tcPr>
            <w:tcW w:w="977" w:type="dxa"/>
            <w:vAlign w:val="center"/>
          </w:tcPr>
          <w:p w14:paraId="351B284F" w14:textId="77777777" w:rsidR="00217003" w:rsidRDefault="00217003" w:rsidP="00217003">
            <w:pPr>
              <w:jc w:val="center"/>
            </w:pPr>
          </w:p>
        </w:tc>
        <w:tc>
          <w:tcPr>
            <w:tcW w:w="3799" w:type="dxa"/>
          </w:tcPr>
          <w:p w14:paraId="6DE634B7" w14:textId="129869F0" w:rsidR="00217003" w:rsidRPr="006B1026" w:rsidRDefault="008E2B67" w:rsidP="00217003">
            <w:pPr>
              <w:jc w:val="center"/>
            </w:pPr>
            <w:r w:rsidRPr="006B1026">
              <w:rPr>
                <w:rFonts w:ascii="Wingdings" w:eastAsia="Wingdings" w:hAnsi="Wingdings" w:cs="Wingdings"/>
              </w:rPr>
              <w:t>ü</w:t>
            </w:r>
          </w:p>
        </w:tc>
      </w:tr>
      <w:tr w:rsidR="00D8466C" w14:paraId="1FFCD77A" w14:textId="1CACBDD4" w:rsidTr="00D220CF">
        <w:trPr>
          <w:trHeight w:val="448"/>
        </w:trPr>
        <w:tc>
          <w:tcPr>
            <w:tcW w:w="1539" w:type="dxa"/>
            <w:vAlign w:val="center"/>
          </w:tcPr>
          <w:p w14:paraId="404122EE" w14:textId="77777777" w:rsidR="00D8466C" w:rsidRDefault="00D8466C">
            <w:r>
              <w:t>EAY</w:t>
            </w:r>
          </w:p>
        </w:tc>
        <w:tc>
          <w:tcPr>
            <w:tcW w:w="3465" w:type="dxa"/>
            <w:vAlign w:val="center"/>
          </w:tcPr>
          <w:p w14:paraId="1DE5E2DF" w14:textId="77777777" w:rsidR="00D8466C" w:rsidRDefault="00D8466C">
            <w:r>
              <w:t>Project Manager – Mine Rehabilitation</w:t>
            </w:r>
          </w:p>
        </w:tc>
        <w:tc>
          <w:tcPr>
            <w:tcW w:w="977" w:type="dxa"/>
          </w:tcPr>
          <w:p w14:paraId="173D59C2" w14:textId="77777777" w:rsidR="00D8466C" w:rsidRDefault="00D8466C">
            <w:pPr>
              <w:jc w:val="center"/>
            </w:pPr>
            <w:r w:rsidRPr="00331DC2">
              <w:rPr>
                <w:rFonts w:ascii="Wingdings" w:eastAsia="Wingdings" w:hAnsi="Wingdings" w:cs="Wingdings"/>
              </w:rPr>
              <w:t>ü</w:t>
            </w:r>
          </w:p>
        </w:tc>
        <w:tc>
          <w:tcPr>
            <w:tcW w:w="977" w:type="dxa"/>
          </w:tcPr>
          <w:p w14:paraId="27A92BAA" w14:textId="77777777" w:rsidR="00D8466C" w:rsidRDefault="00D8466C">
            <w:pPr>
              <w:jc w:val="center"/>
            </w:pPr>
            <w:r w:rsidRPr="00331DC2">
              <w:rPr>
                <w:rFonts w:ascii="Wingdings" w:eastAsia="Wingdings" w:hAnsi="Wingdings" w:cs="Wingdings"/>
              </w:rPr>
              <w:t>ü</w:t>
            </w:r>
          </w:p>
        </w:tc>
        <w:tc>
          <w:tcPr>
            <w:tcW w:w="3799" w:type="dxa"/>
          </w:tcPr>
          <w:p w14:paraId="23CA234B" w14:textId="77777777" w:rsidR="00434FD8" w:rsidRPr="00331DC2" w:rsidRDefault="00434FD8">
            <w:pPr>
              <w:jc w:val="center"/>
            </w:pPr>
          </w:p>
        </w:tc>
      </w:tr>
      <w:tr w:rsidR="00D8466C" w14:paraId="5D96F98B" w14:textId="5FFFD95C" w:rsidTr="00D220CF">
        <w:trPr>
          <w:trHeight w:val="448"/>
        </w:trPr>
        <w:tc>
          <w:tcPr>
            <w:tcW w:w="1539" w:type="dxa"/>
            <w:vAlign w:val="center"/>
          </w:tcPr>
          <w:p w14:paraId="29094C88" w14:textId="77777777" w:rsidR="00D8466C" w:rsidRDefault="00D8466C">
            <w:r>
              <w:t>EAY</w:t>
            </w:r>
          </w:p>
        </w:tc>
        <w:tc>
          <w:tcPr>
            <w:tcW w:w="3465" w:type="dxa"/>
            <w:vAlign w:val="center"/>
          </w:tcPr>
          <w:p w14:paraId="64C9B467" w14:textId="77777777" w:rsidR="00D8466C" w:rsidRDefault="00D8466C">
            <w:r>
              <w:t>Mine Risk &amp; Compliance Lead</w:t>
            </w:r>
          </w:p>
        </w:tc>
        <w:tc>
          <w:tcPr>
            <w:tcW w:w="977" w:type="dxa"/>
          </w:tcPr>
          <w:p w14:paraId="291AB9B2" w14:textId="77777777" w:rsidR="00D8466C" w:rsidRDefault="00D8466C">
            <w:pPr>
              <w:jc w:val="center"/>
            </w:pPr>
            <w:r w:rsidRPr="00331DC2">
              <w:rPr>
                <w:rFonts w:ascii="Wingdings" w:eastAsia="Wingdings" w:hAnsi="Wingdings" w:cs="Wingdings"/>
              </w:rPr>
              <w:t>ü</w:t>
            </w:r>
          </w:p>
        </w:tc>
        <w:tc>
          <w:tcPr>
            <w:tcW w:w="977" w:type="dxa"/>
          </w:tcPr>
          <w:p w14:paraId="0152B92F" w14:textId="77777777" w:rsidR="00D8466C" w:rsidRDefault="00D8466C">
            <w:pPr>
              <w:jc w:val="center"/>
            </w:pPr>
            <w:r w:rsidRPr="00331DC2">
              <w:rPr>
                <w:rFonts w:ascii="Wingdings" w:eastAsia="Wingdings" w:hAnsi="Wingdings" w:cs="Wingdings"/>
              </w:rPr>
              <w:t>ü</w:t>
            </w:r>
          </w:p>
        </w:tc>
        <w:tc>
          <w:tcPr>
            <w:tcW w:w="3799" w:type="dxa"/>
          </w:tcPr>
          <w:p w14:paraId="7EE969A2" w14:textId="6F736517" w:rsidR="008E2B67" w:rsidRPr="006B1026" w:rsidRDefault="008E2B67">
            <w:pPr>
              <w:jc w:val="center"/>
            </w:pPr>
            <w:r w:rsidRPr="006B1026">
              <w:rPr>
                <w:rFonts w:ascii="Wingdings" w:eastAsia="Wingdings" w:hAnsi="Wingdings" w:cs="Wingdings"/>
              </w:rPr>
              <w:t>ü</w:t>
            </w:r>
          </w:p>
        </w:tc>
      </w:tr>
      <w:tr w:rsidR="00D8466C" w14:paraId="465124D4" w14:textId="5411EC91" w:rsidTr="00D220CF">
        <w:trPr>
          <w:trHeight w:val="448"/>
        </w:trPr>
        <w:tc>
          <w:tcPr>
            <w:tcW w:w="1539" w:type="dxa"/>
            <w:vAlign w:val="center"/>
          </w:tcPr>
          <w:p w14:paraId="305D024D" w14:textId="77777777" w:rsidR="00D8466C" w:rsidRDefault="00D8466C">
            <w:r>
              <w:t>EAY</w:t>
            </w:r>
          </w:p>
        </w:tc>
        <w:tc>
          <w:tcPr>
            <w:tcW w:w="3465" w:type="dxa"/>
            <w:vAlign w:val="center"/>
          </w:tcPr>
          <w:p w14:paraId="7B2E01C9" w14:textId="77777777" w:rsidR="00D8466C" w:rsidRDefault="00D8466C">
            <w:r>
              <w:t>Mining Engineer</w:t>
            </w:r>
          </w:p>
        </w:tc>
        <w:tc>
          <w:tcPr>
            <w:tcW w:w="977" w:type="dxa"/>
            <w:vAlign w:val="center"/>
          </w:tcPr>
          <w:p w14:paraId="2F07769B" w14:textId="7AEC96EE" w:rsidR="00D8466C" w:rsidRDefault="000D57D6">
            <w:pPr>
              <w:jc w:val="center"/>
            </w:pPr>
            <w:r w:rsidRPr="00331DC2">
              <w:rPr>
                <w:rFonts w:ascii="Wingdings" w:eastAsia="Wingdings" w:hAnsi="Wingdings" w:cs="Wingdings"/>
              </w:rPr>
              <w:t>ü</w:t>
            </w:r>
          </w:p>
        </w:tc>
        <w:tc>
          <w:tcPr>
            <w:tcW w:w="977" w:type="dxa"/>
          </w:tcPr>
          <w:p w14:paraId="4C5DD214" w14:textId="77777777" w:rsidR="00D8466C" w:rsidRDefault="00D8466C">
            <w:pPr>
              <w:jc w:val="center"/>
            </w:pPr>
            <w:r w:rsidRPr="00331DC2">
              <w:rPr>
                <w:rFonts w:ascii="Wingdings" w:eastAsia="Wingdings" w:hAnsi="Wingdings" w:cs="Wingdings"/>
              </w:rPr>
              <w:t>ü</w:t>
            </w:r>
          </w:p>
        </w:tc>
        <w:tc>
          <w:tcPr>
            <w:tcW w:w="3799" w:type="dxa"/>
          </w:tcPr>
          <w:p w14:paraId="1D0EFFFD" w14:textId="63600075" w:rsidR="00D0466F" w:rsidRPr="006B1026" w:rsidRDefault="00D0466F">
            <w:pPr>
              <w:jc w:val="center"/>
            </w:pPr>
            <w:r w:rsidRPr="006B1026">
              <w:rPr>
                <w:rFonts w:ascii="Wingdings" w:eastAsia="Wingdings" w:hAnsi="Wingdings" w:cs="Wingdings"/>
              </w:rPr>
              <w:t>ü</w:t>
            </w:r>
          </w:p>
        </w:tc>
      </w:tr>
      <w:tr w:rsidR="00D8466C" w14:paraId="4C15064B" w14:textId="15C2812B" w:rsidTr="00D220CF">
        <w:trPr>
          <w:trHeight w:val="448"/>
        </w:trPr>
        <w:tc>
          <w:tcPr>
            <w:tcW w:w="1539" w:type="dxa"/>
            <w:vAlign w:val="center"/>
          </w:tcPr>
          <w:p w14:paraId="466C45C1" w14:textId="77777777" w:rsidR="00D8466C" w:rsidRDefault="00D8466C">
            <w:r>
              <w:t>EAY</w:t>
            </w:r>
          </w:p>
        </w:tc>
        <w:tc>
          <w:tcPr>
            <w:tcW w:w="3465" w:type="dxa"/>
            <w:vAlign w:val="center"/>
          </w:tcPr>
          <w:p w14:paraId="42BCDFCB" w14:textId="77777777" w:rsidR="00D8466C" w:rsidRDefault="00D8466C">
            <w:r>
              <w:t>Civil &amp; Environmental Engineer – Mine Rehabilitation</w:t>
            </w:r>
          </w:p>
        </w:tc>
        <w:tc>
          <w:tcPr>
            <w:tcW w:w="977" w:type="dxa"/>
          </w:tcPr>
          <w:p w14:paraId="62E2510D" w14:textId="19F3B656" w:rsidR="00D8466C" w:rsidRDefault="000D57D6">
            <w:pPr>
              <w:jc w:val="center"/>
            </w:pPr>
            <w:r w:rsidRPr="00331DC2">
              <w:rPr>
                <w:rFonts w:ascii="Wingdings" w:eastAsia="Wingdings" w:hAnsi="Wingdings" w:cs="Wingdings"/>
              </w:rPr>
              <w:t>ü</w:t>
            </w:r>
          </w:p>
        </w:tc>
        <w:tc>
          <w:tcPr>
            <w:tcW w:w="977" w:type="dxa"/>
          </w:tcPr>
          <w:p w14:paraId="1F4C458D" w14:textId="77777777" w:rsidR="00D8466C" w:rsidRDefault="00D8466C">
            <w:pPr>
              <w:jc w:val="center"/>
            </w:pPr>
            <w:r w:rsidRPr="00331DC2">
              <w:rPr>
                <w:rFonts w:ascii="Wingdings" w:eastAsia="Wingdings" w:hAnsi="Wingdings" w:cs="Wingdings"/>
              </w:rPr>
              <w:t>ü</w:t>
            </w:r>
          </w:p>
        </w:tc>
        <w:tc>
          <w:tcPr>
            <w:tcW w:w="3799" w:type="dxa"/>
          </w:tcPr>
          <w:p w14:paraId="0126E697" w14:textId="523E8564" w:rsidR="00D0466F" w:rsidRPr="006B1026" w:rsidRDefault="00D0466F">
            <w:pPr>
              <w:jc w:val="center"/>
            </w:pPr>
            <w:r w:rsidRPr="006B1026">
              <w:rPr>
                <w:rFonts w:ascii="Wingdings" w:eastAsia="Wingdings" w:hAnsi="Wingdings" w:cs="Wingdings"/>
              </w:rPr>
              <w:t>ü</w:t>
            </w:r>
          </w:p>
        </w:tc>
      </w:tr>
      <w:tr w:rsidR="000D57D6" w14:paraId="153101A7" w14:textId="228B6FF0" w:rsidTr="00D220CF">
        <w:trPr>
          <w:trHeight w:val="448"/>
        </w:trPr>
        <w:tc>
          <w:tcPr>
            <w:tcW w:w="1539" w:type="dxa"/>
            <w:vAlign w:val="center"/>
          </w:tcPr>
          <w:p w14:paraId="44787CC9" w14:textId="4EADE649" w:rsidR="000D57D6" w:rsidRDefault="000D57D6">
            <w:r>
              <w:t>Alluvium</w:t>
            </w:r>
          </w:p>
        </w:tc>
        <w:tc>
          <w:tcPr>
            <w:tcW w:w="3465" w:type="dxa"/>
            <w:vAlign w:val="center"/>
          </w:tcPr>
          <w:p w14:paraId="5D57FE1D" w14:textId="3F89365D" w:rsidR="000D57D6" w:rsidRDefault="00433204">
            <w:r>
              <w:t>Director</w:t>
            </w:r>
          </w:p>
        </w:tc>
        <w:tc>
          <w:tcPr>
            <w:tcW w:w="977" w:type="dxa"/>
            <w:vAlign w:val="center"/>
          </w:tcPr>
          <w:p w14:paraId="13BC893C" w14:textId="67853C9F" w:rsidR="000D57D6" w:rsidRDefault="000D57D6">
            <w:pPr>
              <w:jc w:val="center"/>
            </w:pPr>
            <w:r w:rsidRPr="00331DC2">
              <w:rPr>
                <w:rFonts w:ascii="Wingdings" w:eastAsia="Wingdings" w:hAnsi="Wingdings" w:cs="Wingdings"/>
              </w:rPr>
              <w:t>ü</w:t>
            </w:r>
          </w:p>
        </w:tc>
        <w:tc>
          <w:tcPr>
            <w:tcW w:w="977" w:type="dxa"/>
            <w:vAlign w:val="center"/>
          </w:tcPr>
          <w:p w14:paraId="42E98F73" w14:textId="431F3B13" w:rsidR="000D57D6" w:rsidRPr="00331DC2" w:rsidRDefault="000D57D6">
            <w:pPr>
              <w:jc w:val="center"/>
            </w:pPr>
            <w:r w:rsidRPr="00331DC2">
              <w:rPr>
                <w:rFonts w:ascii="Wingdings" w:eastAsia="Wingdings" w:hAnsi="Wingdings" w:cs="Wingdings"/>
              </w:rPr>
              <w:t>ü</w:t>
            </w:r>
          </w:p>
        </w:tc>
        <w:tc>
          <w:tcPr>
            <w:tcW w:w="3799" w:type="dxa"/>
          </w:tcPr>
          <w:p w14:paraId="2171E948" w14:textId="77777777" w:rsidR="00434FD8" w:rsidRPr="00331DC2" w:rsidRDefault="00434FD8">
            <w:pPr>
              <w:jc w:val="center"/>
            </w:pPr>
          </w:p>
        </w:tc>
      </w:tr>
      <w:tr w:rsidR="00D8466C" w14:paraId="32C629A8" w14:textId="68391A3B" w:rsidTr="00D220CF">
        <w:trPr>
          <w:trHeight w:val="448"/>
        </w:trPr>
        <w:tc>
          <w:tcPr>
            <w:tcW w:w="1539" w:type="dxa"/>
            <w:vAlign w:val="center"/>
          </w:tcPr>
          <w:p w14:paraId="4104FBDB" w14:textId="1C6C6860" w:rsidR="00D8466C" w:rsidRDefault="00D8466C">
            <w:r>
              <w:t>EAY</w:t>
            </w:r>
          </w:p>
        </w:tc>
        <w:tc>
          <w:tcPr>
            <w:tcW w:w="3465" w:type="dxa"/>
            <w:vAlign w:val="center"/>
          </w:tcPr>
          <w:p w14:paraId="773ED84C" w14:textId="77777777" w:rsidR="00D8466C" w:rsidRDefault="00D8466C">
            <w:r>
              <w:t>Civil &amp; Environmental Engineer – Mine Rehabilitation</w:t>
            </w:r>
          </w:p>
        </w:tc>
        <w:tc>
          <w:tcPr>
            <w:tcW w:w="977" w:type="dxa"/>
          </w:tcPr>
          <w:p w14:paraId="40FCD059" w14:textId="0BE52AED" w:rsidR="00D8466C" w:rsidRPr="00331DC2" w:rsidRDefault="0086298D">
            <w:pPr>
              <w:jc w:val="center"/>
            </w:pPr>
            <w:r w:rsidRPr="00331DC2">
              <w:rPr>
                <w:rFonts w:ascii="Wingdings" w:eastAsia="Wingdings" w:hAnsi="Wingdings" w:cs="Wingdings"/>
              </w:rPr>
              <w:t>ü</w:t>
            </w:r>
          </w:p>
        </w:tc>
        <w:tc>
          <w:tcPr>
            <w:tcW w:w="977" w:type="dxa"/>
          </w:tcPr>
          <w:p w14:paraId="3DD1C02C" w14:textId="77777777" w:rsidR="00D8466C" w:rsidRDefault="00D8466C">
            <w:pPr>
              <w:jc w:val="center"/>
            </w:pPr>
            <w:r w:rsidRPr="00331DC2">
              <w:rPr>
                <w:rFonts w:ascii="Wingdings" w:eastAsia="Wingdings" w:hAnsi="Wingdings" w:cs="Wingdings"/>
              </w:rPr>
              <w:t>ü</w:t>
            </w:r>
          </w:p>
        </w:tc>
        <w:tc>
          <w:tcPr>
            <w:tcW w:w="3799" w:type="dxa"/>
          </w:tcPr>
          <w:p w14:paraId="0594F5A3" w14:textId="4D59A102" w:rsidR="00581EA3" w:rsidRPr="006B1026" w:rsidRDefault="00370B9E">
            <w:pPr>
              <w:jc w:val="center"/>
            </w:pPr>
            <w:r w:rsidRPr="006B1026">
              <w:rPr>
                <w:rFonts w:ascii="Wingdings" w:eastAsia="Wingdings" w:hAnsi="Wingdings" w:cs="Wingdings"/>
              </w:rPr>
              <w:t>ü</w:t>
            </w:r>
          </w:p>
        </w:tc>
      </w:tr>
      <w:tr w:rsidR="00D8466C" w14:paraId="48728517" w14:textId="00B4173D" w:rsidTr="00D220CF">
        <w:trPr>
          <w:trHeight w:val="448"/>
        </w:trPr>
        <w:tc>
          <w:tcPr>
            <w:tcW w:w="1539" w:type="dxa"/>
            <w:vAlign w:val="center"/>
          </w:tcPr>
          <w:p w14:paraId="5DAC5C75" w14:textId="52297C1E" w:rsidR="00D8466C" w:rsidRDefault="00D8466C">
            <w:r>
              <w:t>EAY</w:t>
            </w:r>
          </w:p>
        </w:tc>
        <w:tc>
          <w:tcPr>
            <w:tcW w:w="3465" w:type="dxa"/>
            <w:vAlign w:val="center"/>
          </w:tcPr>
          <w:p w14:paraId="3863E69F" w14:textId="77777777" w:rsidR="00D8466C" w:rsidRDefault="00D8466C">
            <w:r>
              <w:t>Mine Geotechnical &amp; Geology Leader</w:t>
            </w:r>
          </w:p>
        </w:tc>
        <w:tc>
          <w:tcPr>
            <w:tcW w:w="977" w:type="dxa"/>
          </w:tcPr>
          <w:p w14:paraId="6B932DBD" w14:textId="77777777" w:rsidR="00D8466C" w:rsidRDefault="00D8466C">
            <w:pPr>
              <w:jc w:val="center"/>
            </w:pPr>
            <w:r w:rsidRPr="00331DC2">
              <w:rPr>
                <w:rFonts w:ascii="Wingdings" w:eastAsia="Wingdings" w:hAnsi="Wingdings" w:cs="Wingdings"/>
              </w:rPr>
              <w:t>ü</w:t>
            </w:r>
          </w:p>
        </w:tc>
        <w:tc>
          <w:tcPr>
            <w:tcW w:w="977" w:type="dxa"/>
          </w:tcPr>
          <w:p w14:paraId="084E8C8C" w14:textId="77777777" w:rsidR="00D8466C" w:rsidRDefault="00D8466C">
            <w:pPr>
              <w:jc w:val="center"/>
            </w:pPr>
            <w:r w:rsidRPr="00331DC2">
              <w:rPr>
                <w:rFonts w:ascii="Wingdings" w:eastAsia="Wingdings" w:hAnsi="Wingdings" w:cs="Wingdings"/>
              </w:rPr>
              <w:t>ü</w:t>
            </w:r>
          </w:p>
        </w:tc>
        <w:tc>
          <w:tcPr>
            <w:tcW w:w="3799" w:type="dxa"/>
          </w:tcPr>
          <w:p w14:paraId="05E9617B" w14:textId="1052302A" w:rsidR="00581EA3" w:rsidRPr="006B1026" w:rsidRDefault="00370B9E">
            <w:pPr>
              <w:jc w:val="center"/>
            </w:pPr>
            <w:r w:rsidRPr="006B1026">
              <w:rPr>
                <w:rFonts w:ascii="Wingdings" w:eastAsia="Wingdings" w:hAnsi="Wingdings" w:cs="Wingdings"/>
              </w:rPr>
              <w:t>ü</w:t>
            </w:r>
          </w:p>
        </w:tc>
      </w:tr>
      <w:tr w:rsidR="003B6889" w14:paraId="65FCD814" w14:textId="13B0275C" w:rsidTr="00D220CF">
        <w:trPr>
          <w:trHeight w:val="448"/>
        </w:trPr>
        <w:tc>
          <w:tcPr>
            <w:tcW w:w="1539" w:type="dxa"/>
            <w:vAlign w:val="center"/>
          </w:tcPr>
          <w:p w14:paraId="7798623C" w14:textId="608DB5F4" w:rsidR="003B6889" w:rsidRDefault="003B6889" w:rsidP="003B6889">
            <w:r>
              <w:t>EAY</w:t>
            </w:r>
          </w:p>
        </w:tc>
        <w:tc>
          <w:tcPr>
            <w:tcW w:w="3465" w:type="dxa"/>
            <w:vAlign w:val="center"/>
          </w:tcPr>
          <w:p w14:paraId="2BFD9F92" w14:textId="600D2750" w:rsidR="003B6889" w:rsidRDefault="003F270F" w:rsidP="003B6889">
            <w:r>
              <w:t xml:space="preserve">Project </w:t>
            </w:r>
            <w:r w:rsidR="008E2B67">
              <w:t>Engineer</w:t>
            </w:r>
            <w:r>
              <w:t xml:space="preserve"> – Mine Rehabilitation</w:t>
            </w:r>
          </w:p>
        </w:tc>
        <w:tc>
          <w:tcPr>
            <w:tcW w:w="977" w:type="dxa"/>
          </w:tcPr>
          <w:p w14:paraId="3BDF5C9C" w14:textId="71A1142D" w:rsidR="003B6889" w:rsidRPr="00331DC2" w:rsidRDefault="003B6889" w:rsidP="003B6889">
            <w:pPr>
              <w:jc w:val="center"/>
            </w:pPr>
            <w:r w:rsidRPr="00331DC2">
              <w:rPr>
                <w:rFonts w:ascii="Wingdings" w:eastAsia="Wingdings" w:hAnsi="Wingdings" w:cs="Wingdings"/>
              </w:rPr>
              <w:t>ü</w:t>
            </w:r>
          </w:p>
        </w:tc>
        <w:tc>
          <w:tcPr>
            <w:tcW w:w="977" w:type="dxa"/>
          </w:tcPr>
          <w:p w14:paraId="02F0ABD6" w14:textId="4B8FF6B6" w:rsidR="003B6889" w:rsidRPr="00331DC2" w:rsidRDefault="003B6889" w:rsidP="003B6889">
            <w:pPr>
              <w:jc w:val="center"/>
            </w:pPr>
            <w:r w:rsidRPr="00331DC2">
              <w:rPr>
                <w:rFonts w:ascii="Wingdings" w:eastAsia="Wingdings" w:hAnsi="Wingdings" w:cs="Wingdings"/>
              </w:rPr>
              <w:t>ü</w:t>
            </w:r>
          </w:p>
        </w:tc>
        <w:tc>
          <w:tcPr>
            <w:tcW w:w="3799" w:type="dxa"/>
          </w:tcPr>
          <w:p w14:paraId="061CB614" w14:textId="77777777" w:rsidR="00434FD8" w:rsidRPr="00331DC2" w:rsidRDefault="00434FD8" w:rsidP="003B6889">
            <w:pPr>
              <w:jc w:val="center"/>
            </w:pPr>
          </w:p>
        </w:tc>
      </w:tr>
      <w:tr w:rsidR="005F2978" w14:paraId="64187BED" w14:textId="15F377F4" w:rsidTr="00D220CF">
        <w:trPr>
          <w:trHeight w:val="448"/>
        </w:trPr>
        <w:tc>
          <w:tcPr>
            <w:tcW w:w="1539" w:type="dxa"/>
            <w:vAlign w:val="center"/>
          </w:tcPr>
          <w:p w14:paraId="0B7B1796" w14:textId="4C9965DD" w:rsidR="005F2978" w:rsidRDefault="005F2978" w:rsidP="005F2978">
            <w:r>
              <w:t>ERM</w:t>
            </w:r>
          </w:p>
        </w:tc>
        <w:tc>
          <w:tcPr>
            <w:tcW w:w="3465" w:type="dxa"/>
            <w:vAlign w:val="center"/>
          </w:tcPr>
          <w:p w14:paraId="0C449615" w14:textId="21F00C7C" w:rsidR="005F2978" w:rsidRDefault="005F2978" w:rsidP="005F2978">
            <w:r>
              <w:t>Technical Fellow, Partner Hydrologist</w:t>
            </w:r>
          </w:p>
        </w:tc>
        <w:tc>
          <w:tcPr>
            <w:tcW w:w="977" w:type="dxa"/>
          </w:tcPr>
          <w:p w14:paraId="3E3E6D22" w14:textId="29A31C47" w:rsidR="005F2978" w:rsidRPr="00331DC2" w:rsidRDefault="005F2978" w:rsidP="005F2978">
            <w:pPr>
              <w:jc w:val="center"/>
            </w:pPr>
            <w:r w:rsidRPr="00331DC2">
              <w:rPr>
                <w:rFonts w:ascii="Wingdings" w:eastAsia="Wingdings" w:hAnsi="Wingdings" w:cs="Wingdings"/>
              </w:rPr>
              <w:t>ü</w:t>
            </w:r>
          </w:p>
        </w:tc>
        <w:tc>
          <w:tcPr>
            <w:tcW w:w="977" w:type="dxa"/>
          </w:tcPr>
          <w:p w14:paraId="7BED9275" w14:textId="71809CD1" w:rsidR="005F2978" w:rsidRPr="00331DC2" w:rsidRDefault="005F2978" w:rsidP="005F2978">
            <w:pPr>
              <w:jc w:val="center"/>
            </w:pPr>
            <w:r w:rsidRPr="00331DC2">
              <w:rPr>
                <w:rFonts w:ascii="Wingdings" w:eastAsia="Wingdings" w:hAnsi="Wingdings" w:cs="Wingdings"/>
              </w:rPr>
              <w:t>ü</w:t>
            </w:r>
          </w:p>
        </w:tc>
        <w:tc>
          <w:tcPr>
            <w:tcW w:w="3799" w:type="dxa"/>
          </w:tcPr>
          <w:p w14:paraId="38EE30B6" w14:textId="77777777" w:rsidR="00434FD8" w:rsidRPr="00331DC2" w:rsidRDefault="00434FD8" w:rsidP="005F2978">
            <w:pPr>
              <w:jc w:val="center"/>
            </w:pPr>
          </w:p>
        </w:tc>
      </w:tr>
    </w:tbl>
    <w:p w14:paraId="68458A03" w14:textId="77777777" w:rsidR="00117F4C" w:rsidRDefault="00117F4C"/>
    <w:p w14:paraId="43612ED3" w14:textId="4EC19097" w:rsidR="00971AAD" w:rsidRDefault="00971AAD" w:rsidP="00D220CF">
      <w:pPr>
        <w:pStyle w:val="Caption"/>
        <w:keepNext/>
      </w:pPr>
      <w:bookmarkStart w:id="760" w:name="_Toc210127035"/>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8</w:t>
      </w:r>
      <w:r>
        <w:fldChar w:fldCharType="end"/>
      </w:r>
      <w:r>
        <w:t xml:space="preserve">: Water Access </w:t>
      </w:r>
      <w:r w:rsidRPr="00B55C12">
        <w:t xml:space="preserve">Risk Workshop </w:t>
      </w:r>
      <w:r w:rsidR="00D220CF" w:rsidRPr="00B55C12">
        <w:t>Attendance</w:t>
      </w:r>
      <w:r w:rsidRPr="00B55C12">
        <w:t xml:space="preserve"> List</w:t>
      </w:r>
      <w:bookmarkEnd w:id="760"/>
    </w:p>
    <w:tbl>
      <w:tblPr>
        <w:tblStyle w:val="DMRPTable"/>
        <w:tblW w:w="5000" w:type="pct"/>
        <w:tblLook w:val="04A0" w:firstRow="1" w:lastRow="0" w:firstColumn="1" w:lastColumn="0" w:noHBand="0" w:noVBand="1"/>
      </w:tblPr>
      <w:tblGrid>
        <w:gridCol w:w="2690"/>
        <w:gridCol w:w="2691"/>
        <w:gridCol w:w="2691"/>
        <w:gridCol w:w="2691"/>
      </w:tblGrid>
      <w:tr w:rsidR="006C2829" w:rsidRPr="00971AAD" w14:paraId="18B033C1" w14:textId="77777777" w:rsidTr="00971AAD">
        <w:trPr>
          <w:cnfStyle w:val="100000000000" w:firstRow="1" w:lastRow="0" w:firstColumn="0" w:lastColumn="0" w:oddVBand="0" w:evenVBand="0" w:oddHBand="0" w:evenHBand="0" w:firstRowFirstColumn="0" w:firstRowLastColumn="0" w:lastRowFirstColumn="0" w:lastRowLastColumn="0"/>
          <w:trHeight w:val="315"/>
        </w:trPr>
        <w:tc>
          <w:tcPr>
            <w:tcW w:w="5000" w:type="pct"/>
            <w:gridSpan w:val="4"/>
            <w:hideMark/>
          </w:tcPr>
          <w:p w14:paraId="393DF36B" w14:textId="77777777" w:rsidR="00971AAD" w:rsidRPr="00971AAD" w:rsidRDefault="00971AAD" w:rsidP="00971AAD">
            <w:pPr>
              <w:spacing w:after="0" w:line="240" w:lineRule="auto"/>
              <w:jc w:val="center"/>
              <w:rPr>
                <w:bCs/>
                <w:color w:val="000000"/>
                <w:lang w:eastAsia="en-AU"/>
              </w:rPr>
            </w:pPr>
            <w:r w:rsidRPr="00971AAD">
              <w:rPr>
                <w:bCs/>
                <w:color w:val="000000"/>
                <w:lang w:eastAsia="en-AU"/>
              </w:rPr>
              <w:t>Water Access and Delivery</w:t>
            </w:r>
          </w:p>
        </w:tc>
      </w:tr>
      <w:tr w:rsidR="00971AAD" w:rsidRPr="00971AAD" w14:paraId="42DF51BB" w14:textId="77777777" w:rsidTr="00971AAD">
        <w:trPr>
          <w:trHeight w:val="315"/>
        </w:trPr>
        <w:tc>
          <w:tcPr>
            <w:tcW w:w="2500" w:type="pct"/>
            <w:gridSpan w:val="2"/>
            <w:hideMark/>
          </w:tcPr>
          <w:p w14:paraId="3ABE2B76" w14:textId="77777777" w:rsidR="00971AAD" w:rsidRPr="00971AAD" w:rsidRDefault="00971AAD" w:rsidP="00971AAD">
            <w:pPr>
              <w:spacing w:after="0" w:line="240" w:lineRule="auto"/>
              <w:rPr>
                <w:b/>
                <w:bCs/>
                <w:color w:val="000000"/>
                <w:lang w:eastAsia="en-AU"/>
              </w:rPr>
            </w:pPr>
            <w:r w:rsidRPr="00971AAD">
              <w:rPr>
                <w:b/>
                <w:bCs/>
                <w:color w:val="000000"/>
                <w:lang w:eastAsia="en-AU"/>
              </w:rPr>
              <w:t>Risks Assessed via 2x facilitated workshops</w:t>
            </w:r>
          </w:p>
        </w:tc>
        <w:tc>
          <w:tcPr>
            <w:tcW w:w="1250" w:type="pct"/>
            <w:hideMark/>
          </w:tcPr>
          <w:p w14:paraId="2C96181F" w14:textId="77777777" w:rsidR="00971AAD" w:rsidRPr="00971AAD" w:rsidRDefault="00971AAD" w:rsidP="004807BA">
            <w:pPr>
              <w:spacing w:after="0" w:line="240" w:lineRule="auto"/>
              <w:jc w:val="center"/>
              <w:rPr>
                <w:b/>
                <w:bCs/>
                <w:color w:val="000000"/>
                <w:lang w:eastAsia="en-AU"/>
              </w:rPr>
            </w:pPr>
            <w:r w:rsidRPr="00971AAD">
              <w:rPr>
                <w:b/>
                <w:bCs/>
                <w:color w:val="000000"/>
                <w:lang w:eastAsia="en-AU"/>
              </w:rPr>
              <w:t>12/08/2024</w:t>
            </w:r>
          </w:p>
        </w:tc>
        <w:tc>
          <w:tcPr>
            <w:tcW w:w="1250" w:type="pct"/>
            <w:hideMark/>
          </w:tcPr>
          <w:p w14:paraId="15283754" w14:textId="77777777" w:rsidR="00971AAD" w:rsidRPr="00971AAD" w:rsidRDefault="00971AAD" w:rsidP="004807BA">
            <w:pPr>
              <w:spacing w:after="0" w:line="240" w:lineRule="auto"/>
              <w:jc w:val="center"/>
              <w:rPr>
                <w:b/>
                <w:bCs/>
                <w:color w:val="000000"/>
                <w:lang w:eastAsia="en-AU"/>
              </w:rPr>
            </w:pPr>
            <w:r w:rsidRPr="00971AAD">
              <w:rPr>
                <w:b/>
                <w:bCs/>
                <w:color w:val="000000"/>
                <w:lang w:eastAsia="en-AU"/>
              </w:rPr>
              <w:t>23/10/2024</w:t>
            </w:r>
          </w:p>
        </w:tc>
      </w:tr>
      <w:tr w:rsidR="00971AAD" w:rsidRPr="00971AAD" w14:paraId="3345CA40" w14:textId="77777777" w:rsidTr="00D220CF">
        <w:trPr>
          <w:trHeight w:val="300"/>
        </w:trPr>
        <w:tc>
          <w:tcPr>
            <w:tcW w:w="1250" w:type="pct"/>
            <w:hideMark/>
          </w:tcPr>
          <w:p w14:paraId="0C4F3FF7" w14:textId="77777777" w:rsidR="00971AAD" w:rsidRPr="00971AAD" w:rsidRDefault="00971AAD" w:rsidP="00971AAD">
            <w:pPr>
              <w:spacing w:after="0" w:line="240" w:lineRule="auto"/>
              <w:rPr>
                <w:color w:val="000000"/>
                <w:lang w:eastAsia="en-AU"/>
              </w:rPr>
            </w:pPr>
            <w:r w:rsidRPr="00971AAD">
              <w:rPr>
                <w:color w:val="000000"/>
                <w:lang w:eastAsia="en-AU"/>
              </w:rPr>
              <w:t>GHD</w:t>
            </w:r>
          </w:p>
        </w:tc>
        <w:tc>
          <w:tcPr>
            <w:tcW w:w="1250" w:type="pct"/>
            <w:hideMark/>
          </w:tcPr>
          <w:p w14:paraId="57558FB7" w14:textId="77777777" w:rsidR="00971AAD" w:rsidRPr="00971AAD" w:rsidRDefault="00971AAD" w:rsidP="00971AAD">
            <w:pPr>
              <w:spacing w:after="0" w:line="240" w:lineRule="auto"/>
              <w:rPr>
                <w:color w:val="000000"/>
                <w:lang w:eastAsia="en-AU"/>
              </w:rPr>
            </w:pPr>
            <w:r w:rsidRPr="00971AAD">
              <w:rPr>
                <w:color w:val="000000"/>
                <w:lang w:eastAsia="en-AU"/>
              </w:rPr>
              <w:t>Facilitator</w:t>
            </w:r>
          </w:p>
        </w:tc>
        <w:tc>
          <w:tcPr>
            <w:tcW w:w="1250" w:type="pct"/>
            <w:hideMark/>
          </w:tcPr>
          <w:p w14:paraId="08774709"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62ECD8CB" w14:textId="77777777" w:rsidR="00971AAD" w:rsidRPr="00971AAD" w:rsidRDefault="00971AAD" w:rsidP="00971AAD">
            <w:pPr>
              <w:spacing w:after="0" w:line="240" w:lineRule="auto"/>
              <w:jc w:val="center"/>
              <w:rPr>
                <w:rFonts w:ascii="Wingdings" w:hAnsi="Wingdings"/>
                <w:color w:val="000000"/>
                <w:lang w:eastAsia="en-AU"/>
              </w:rPr>
            </w:pPr>
          </w:p>
        </w:tc>
      </w:tr>
      <w:tr w:rsidR="00971AAD" w:rsidRPr="00971AAD" w14:paraId="499CCC0F" w14:textId="77777777" w:rsidTr="00D220CF">
        <w:trPr>
          <w:trHeight w:val="300"/>
        </w:trPr>
        <w:tc>
          <w:tcPr>
            <w:tcW w:w="1250" w:type="pct"/>
            <w:hideMark/>
          </w:tcPr>
          <w:p w14:paraId="176CBF50" w14:textId="77777777" w:rsidR="00971AAD" w:rsidRPr="00971AAD" w:rsidRDefault="00971AAD" w:rsidP="00971AAD">
            <w:pPr>
              <w:spacing w:after="0" w:line="240" w:lineRule="auto"/>
              <w:rPr>
                <w:color w:val="000000"/>
                <w:lang w:eastAsia="en-AU"/>
              </w:rPr>
            </w:pPr>
            <w:r w:rsidRPr="00971AAD">
              <w:rPr>
                <w:color w:val="000000"/>
                <w:lang w:eastAsia="en-AU"/>
              </w:rPr>
              <w:t>GHD</w:t>
            </w:r>
          </w:p>
        </w:tc>
        <w:tc>
          <w:tcPr>
            <w:tcW w:w="1250" w:type="pct"/>
            <w:hideMark/>
          </w:tcPr>
          <w:p w14:paraId="41F40D2B" w14:textId="77777777" w:rsidR="00971AAD" w:rsidRPr="00971AAD" w:rsidRDefault="00971AAD" w:rsidP="00971AAD">
            <w:pPr>
              <w:spacing w:after="0" w:line="240" w:lineRule="auto"/>
              <w:rPr>
                <w:color w:val="000000"/>
                <w:lang w:eastAsia="en-AU"/>
              </w:rPr>
            </w:pPr>
            <w:r w:rsidRPr="00971AAD">
              <w:rPr>
                <w:color w:val="000000"/>
                <w:lang w:eastAsia="en-AU"/>
              </w:rPr>
              <w:t>Co-Facilitator</w:t>
            </w:r>
          </w:p>
        </w:tc>
        <w:tc>
          <w:tcPr>
            <w:tcW w:w="1250" w:type="pct"/>
            <w:hideMark/>
          </w:tcPr>
          <w:p w14:paraId="4AAA11CC" w14:textId="77777777" w:rsidR="00971AAD" w:rsidRPr="00971AAD" w:rsidRDefault="00971AAD" w:rsidP="00971AAD">
            <w:pPr>
              <w:spacing w:after="0" w:line="240" w:lineRule="auto"/>
              <w:rPr>
                <w:color w:val="000000"/>
                <w:lang w:eastAsia="en-AU"/>
              </w:rPr>
            </w:pPr>
          </w:p>
        </w:tc>
        <w:tc>
          <w:tcPr>
            <w:tcW w:w="1250" w:type="pct"/>
            <w:hideMark/>
          </w:tcPr>
          <w:p w14:paraId="79799D84"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49CCE8A3" w14:textId="77777777" w:rsidTr="00D220CF">
        <w:trPr>
          <w:trHeight w:val="300"/>
        </w:trPr>
        <w:tc>
          <w:tcPr>
            <w:tcW w:w="1250" w:type="pct"/>
            <w:hideMark/>
          </w:tcPr>
          <w:p w14:paraId="1F4D4613" w14:textId="77777777" w:rsidR="00971AAD" w:rsidRPr="00971AAD" w:rsidRDefault="00971AAD" w:rsidP="00971AAD">
            <w:pPr>
              <w:spacing w:after="0" w:line="240" w:lineRule="auto"/>
              <w:rPr>
                <w:color w:val="000000"/>
                <w:lang w:eastAsia="en-AU"/>
              </w:rPr>
            </w:pPr>
            <w:r w:rsidRPr="00971AAD">
              <w:rPr>
                <w:color w:val="000000"/>
                <w:lang w:eastAsia="en-AU"/>
              </w:rPr>
              <w:t>GHD</w:t>
            </w:r>
          </w:p>
        </w:tc>
        <w:tc>
          <w:tcPr>
            <w:tcW w:w="1250" w:type="pct"/>
            <w:hideMark/>
          </w:tcPr>
          <w:p w14:paraId="72860C95" w14:textId="77777777" w:rsidR="00971AAD" w:rsidRPr="00971AAD" w:rsidRDefault="00971AAD" w:rsidP="00971AAD">
            <w:pPr>
              <w:spacing w:after="0" w:line="240" w:lineRule="auto"/>
              <w:rPr>
                <w:color w:val="000000"/>
                <w:lang w:eastAsia="en-AU"/>
              </w:rPr>
            </w:pPr>
            <w:r w:rsidRPr="00971AAD">
              <w:rPr>
                <w:color w:val="000000"/>
                <w:lang w:eastAsia="en-AU"/>
              </w:rPr>
              <w:t>Co-Facilitator</w:t>
            </w:r>
          </w:p>
        </w:tc>
        <w:tc>
          <w:tcPr>
            <w:tcW w:w="1250" w:type="pct"/>
            <w:hideMark/>
          </w:tcPr>
          <w:p w14:paraId="1B9DAD7D"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0B15438B" w14:textId="77777777" w:rsidR="00971AAD" w:rsidRPr="00971AAD" w:rsidRDefault="00971AAD" w:rsidP="00971AAD">
            <w:pPr>
              <w:spacing w:after="0" w:line="240" w:lineRule="auto"/>
              <w:jc w:val="center"/>
              <w:rPr>
                <w:rFonts w:ascii="Wingdings" w:hAnsi="Wingdings"/>
                <w:color w:val="000000"/>
                <w:lang w:eastAsia="en-AU"/>
              </w:rPr>
            </w:pPr>
          </w:p>
        </w:tc>
      </w:tr>
      <w:tr w:rsidR="00971AAD" w:rsidRPr="00971AAD" w14:paraId="658AF474" w14:textId="77777777" w:rsidTr="00D220CF">
        <w:trPr>
          <w:trHeight w:val="450"/>
        </w:trPr>
        <w:tc>
          <w:tcPr>
            <w:tcW w:w="1250" w:type="pct"/>
            <w:hideMark/>
          </w:tcPr>
          <w:p w14:paraId="55059772"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528FCF46" w14:textId="77777777" w:rsidR="00971AAD" w:rsidRPr="00971AAD" w:rsidRDefault="00971AAD" w:rsidP="00971AAD">
            <w:pPr>
              <w:spacing w:after="0" w:line="240" w:lineRule="auto"/>
              <w:rPr>
                <w:color w:val="000000"/>
                <w:lang w:eastAsia="en-AU"/>
              </w:rPr>
            </w:pPr>
            <w:r w:rsidRPr="00971AAD">
              <w:rPr>
                <w:color w:val="000000"/>
                <w:lang w:eastAsia="en-AU"/>
              </w:rPr>
              <w:t>Mine Rehabilitation Specialist</w:t>
            </w:r>
          </w:p>
        </w:tc>
        <w:tc>
          <w:tcPr>
            <w:tcW w:w="1250" w:type="pct"/>
            <w:hideMark/>
          </w:tcPr>
          <w:p w14:paraId="720F889E"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58F90D95"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3D08F3C2" w14:textId="77777777" w:rsidTr="00D220CF">
        <w:trPr>
          <w:trHeight w:val="300"/>
        </w:trPr>
        <w:tc>
          <w:tcPr>
            <w:tcW w:w="1250" w:type="pct"/>
            <w:hideMark/>
          </w:tcPr>
          <w:p w14:paraId="1ED0F27D" w14:textId="77777777" w:rsidR="00971AAD" w:rsidRPr="00971AAD" w:rsidRDefault="00971AAD" w:rsidP="00971AAD">
            <w:pPr>
              <w:spacing w:after="0" w:line="240" w:lineRule="auto"/>
              <w:rPr>
                <w:color w:val="000000"/>
                <w:lang w:eastAsia="en-AU"/>
              </w:rPr>
            </w:pPr>
            <w:r w:rsidRPr="00971AAD">
              <w:rPr>
                <w:color w:val="000000"/>
                <w:lang w:eastAsia="en-AU"/>
              </w:rPr>
              <w:t>EA</w:t>
            </w:r>
          </w:p>
        </w:tc>
        <w:tc>
          <w:tcPr>
            <w:tcW w:w="1250" w:type="pct"/>
            <w:hideMark/>
          </w:tcPr>
          <w:p w14:paraId="50F371E9" w14:textId="77777777" w:rsidR="00971AAD" w:rsidRPr="00971AAD" w:rsidRDefault="00971AAD" w:rsidP="00971AAD">
            <w:pPr>
              <w:spacing w:after="0" w:line="240" w:lineRule="auto"/>
              <w:rPr>
                <w:color w:val="000000"/>
                <w:lang w:eastAsia="en-AU"/>
              </w:rPr>
            </w:pPr>
            <w:r w:rsidRPr="00971AAD">
              <w:rPr>
                <w:color w:val="000000"/>
                <w:lang w:eastAsia="en-AU"/>
              </w:rPr>
              <w:t>Legal Counsel</w:t>
            </w:r>
          </w:p>
        </w:tc>
        <w:tc>
          <w:tcPr>
            <w:tcW w:w="1250" w:type="pct"/>
            <w:hideMark/>
          </w:tcPr>
          <w:p w14:paraId="2665E2F2"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2DC01596"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573403CF" w14:textId="77777777" w:rsidTr="00D220CF">
        <w:trPr>
          <w:trHeight w:val="450"/>
        </w:trPr>
        <w:tc>
          <w:tcPr>
            <w:tcW w:w="1250" w:type="pct"/>
            <w:hideMark/>
          </w:tcPr>
          <w:p w14:paraId="1B7C3245"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06A13DE9" w14:textId="77777777" w:rsidR="00971AAD" w:rsidRPr="00971AAD" w:rsidRDefault="00971AAD" w:rsidP="00971AAD">
            <w:pPr>
              <w:spacing w:after="0" w:line="240" w:lineRule="auto"/>
              <w:rPr>
                <w:color w:val="000000"/>
                <w:lang w:eastAsia="en-AU"/>
              </w:rPr>
            </w:pPr>
            <w:r w:rsidRPr="00971AAD">
              <w:rPr>
                <w:color w:val="000000"/>
                <w:lang w:eastAsia="en-AU"/>
              </w:rPr>
              <w:t>Project Manager – Mine Rehabilitation</w:t>
            </w:r>
          </w:p>
        </w:tc>
        <w:tc>
          <w:tcPr>
            <w:tcW w:w="1250" w:type="pct"/>
            <w:hideMark/>
          </w:tcPr>
          <w:p w14:paraId="72D0DA00"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51482158"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2EF70EA5" w14:textId="77777777" w:rsidTr="00D220CF">
        <w:trPr>
          <w:trHeight w:val="300"/>
        </w:trPr>
        <w:tc>
          <w:tcPr>
            <w:tcW w:w="1250" w:type="pct"/>
            <w:hideMark/>
          </w:tcPr>
          <w:p w14:paraId="01830A0C"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1B252CC7" w14:textId="77777777" w:rsidR="00971AAD" w:rsidRPr="00971AAD" w:rsidRDefault="00971AAD" w:rsidP="00971AAD">
            <w:pPr>
              <w:spacing w:after="0" w:line="240" w:lineRule="auto"/>
              <w:rPr>
                <w:color w:val="000000"/>
                <w:lang w:eastAsia="en-AU"/>
              </w:rPr>
            </w:pPr>
            <w:r w:rsidRPr="00971AAD">
              <w:rPr>
                <w:color w:val="000000"/>
                <w:lang w:eastAsia="en-AU"/>
              </w:rPr>
              <w:t>Geotechnical Engineer</w:t>
            </w:r>
          </w:p>
        </w:tc>
        <w:tc>
          <w:tcPr>
            <w:tcW w:w="1250" w:type="pct"/>
            <w:hideMark/>
          </w:tcPr>
          <w:p w14:paraId="7C338D88" w14:textId="77777777" w:rsidR="00971AAD" w:rsidRPr="00971AAD" w:rsidRDefault="00971AAD" w:rsidP="00971AAD">
            <w:pPr>
              <w:spacing w:after="0" w:line="240" w:lineRule="auto"/>
              <w:rPr>
                <w:color w:val="000000"/>
                <w:lang w:eastAsia="en-AU"/>
              </w:rPr>
            </w:pPr>
          </w:p>
        </w:tc>
        <w:tc>
          <w:tcPr>
            <w:tcW w:w="1250" w:type="pct"/>
            <w:hideMark/>
          </w:tcPr>
          <w:p w14:paraId="60C98B6F"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20DD4690" w14:textId="77777777" w:rsidTr="00D220CF">
        <w:trPr>
          <w:trHeight w:val="450"/>
        </w:trPr>
        <w:tc>
          <w:tcPr>
            <w:tcW w:w="1250" w:type="pct"/>
            <w:hideMark/>
          </w:tcPr>
          <w:p w14:paraId="56F9AA4E"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43074E6C" w14:textId="77777777" w:rsidR="00971AAD" w:rsidRPr="00971AAD" w:rsidRDefault="00971AAD" w:rsidP="00971AAD">
            <w:pPr>
              <w:spacing w:after="0" w:line="240" w:lineRule="auto"/>
              <w:rPr>
                <w:color w:val="000000"/>
                <w:lang w:eastAsia="en-AU"/>
              </w:rPr>
            </w:pPr>
            <w:r w:rsidRPr="00971AAD">
              <w:rPr>
                <w:color w:val="000000"/>
                <w:lang w:eastAsia="en-AU"/>
              </w:rPr>
              <w:t>Mine Risk &amp; Compliance Lead</w:t>
            </w:r>
          </w:p>
        </w:tc>
        <w:tc>
          <w:tcPr>
            <w:tcW w:w="1250" w:type="pct"/>
            <w:hideMark/>
          </w:tcPr>
          <w:p w14:paraId="0A586825"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7C9FFDEC"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14B42146" w14:textId="77777777" w:rsidTr="00D220CF">
        <w:trPr>
          <w:trHeight w:val="300"/>
        </w:trPr>
        <w:tc>
          <w:tcPr>
            <w:tcW w:w="1250" w:type="pct"/>
            <w:hideMark/>
          </w:tcPr>
          <w:p w14:paraId="63E8D7A7"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76A61D99" w14:textId="77777777" w:rsidR="00971AAD" w:rsidRPr="00971AAD" w:rsidRDefault="00971AAD" w:rsidP="00971AAD">
            <w:pPr>
              <w:spacing w:after="0" w:line="240" w:lineRule="auto"/>
              <w:rPr>
                <w:color w:val="000000"/>
                <w:lang w:eastAsia="en-AU"/>
              </w:rPr>
            </w:pPr>
            <w:r w:rsidRPr="00971AAD">
              <w:rPr>
                <w:color w:val="000000"/>
                <w:lang w:eastAsia="en-AU"/>
              </w:rPr>
              <w:t>Mining Engineer</w:t>
            </w:r>
          </w:p>
        </w:tc>
        <w:tc>
          <w:tcPr>
            <w:tcW w:w="1250" w:type="pct"/>
            <w:hideMark/>
          </w:tcPr>
          <w:p w14:paraId="5DCA610E"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37FA3446"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0F06CF5A" w14:textId="77777777" w:rsidTr="00D220CF">
        <w:trPr>
          <w:trHeight w:val="450"/>
        </w:trPr>
        <w:tc>
          <w:tcPr>
            <w:tcW w:w="1250" w:type="pct"/>
            <w:hideMark/>
          </w:tcPr>
          <w:p w14:paraId="5D6D249D"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3F227EFD" w14:textId="77777777" w:rsidR="00971AAD" w:rsidRPr="00971AAD" w:rsidRDefault="00971AAD" w:rsidP="00971AAD">
            <w:pPr>
              <w:spacing w:after="0" w:line="240" w:lineRule="auto"/>
              <w:rPr>
                <w:color w:val="000000"/>
                <w:lang w:eastAsia="en-AU"/>
              </w:rPr>
            </w:pPr>
            <w:r w:rsidRPr="00971AAD">
              <w:rPr>
                <w:color w:val="000000"/>
                <w:lang w:eastAsia="en-AU"/>
              </w:rPr>
              <w:t>Emergency Services Manager</w:t>
            </w:r>
          </w:p>
        </w:tc>
        <w:tc>
          <w:tcPr>
            <w:tcW w:w="1250" w:type="pct"/>
            <w:hideMark/>
          </w:tcPr>
          <w:p w14:paraId="296E9597"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126D87FE" w14:textId="77777777" w:rsidR="00971AAD" w:rsidRPr="00971AAD" w:rsidRDefault="00971AAD" w:rsidP="00971AAD">
            <w:pPr>
              <w:spacing w:after="0" w:line="240" w:lineRule="auto"/>
              <w:jc w:val="center"/>
              <w:rPr>
                <w:rFonts w:ascii="Wingdings" w:hAnsi="Wingdings"/>
                <w:color w:val="000000"/>
                <w:lang w:eastAsia="en-AU"/>
              </w:rPr>
            </w:pPr>
          </w:p>
        </w:tc>
      </w:tr>
      <w:tr w:rsidR="00971AAD" w:rsidRPr="00971AAD" w14:paraId="50307415" w14:textId="77777777" w:rsidTr="00D220CF">
        <w:trPr>
          <w:trHeight w:val="675"/>
        </w:trPr>
        <w:tc>
          <w:tcPr>
            <w:tcW w:w="1250" w:type="pct"/>
            <w:hideMark/>
          </w:tcPr>
          <w:p w14:paraId="134D6C64"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1C43F0C0" w14:textId="77777777" w:rsidR="00971AAD" w:rsidRPr="00971AAD" w:rsidRDefault="00971AAD" w:rsidP="00971AAD">
            <w:pPr>
              <w:spacing w:after="0" w:line="240" w:lineRule="auto"/>
              <w:rPr>
                <w:color w:val="000000"/>
                <w:lang w:eastAsia="en-AU"/>
              </w:rPr>
            </w:pPr>
            <w:r w:rsidRPr="00971AAD">
              <w:rPr>
                <w:color w:val="000000"/>
                <w:lang w:eastAsia="en-AU"/>
              </w:rPr>
              <w:t>Civil &amp; Environmental Engineer – Mine Rehabilitation</w:t>
            </w:r>
          </w:p>
        </w:tc>
        <w:tc>
          <w:tcPr>
            <w:tcW w:w="1250" w:type="pct"/>
            <w:hideMark/>
          </w:tcPr>
          <w:p w14:paraId="7577C6F8" w14:textId="77777777" w:rsidR="00971AAD" w:rsidRPr="00971AAD" w:rsidRDefault="00971AAD" w:rsidP="00971AAD">
            <w:pPr>
              <w:spacing w:after="0" w:line="240" w:lineRule="auto"/>
              <w:rPr>
                <w:color w:val="000000"/>
                <w:lang w:eastAsia="en-AU"/>
              </w:rPr>
            </w:pPr>
          </w:p>
        </w:tc>
        <w:tc>
          <w:tcPr>
            <w:tcW w:w="1250" w:type="pct"/>
            <w:hideMark/>
          </w:tcPr>
          <w:p w14:paraId="0F191467"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6EF5CC6E" w14:textId="77777777" w:rsidTr="00D220CF">
        <w:trPr>
          <w:trHeight w:val="450"/>
        </w:trPr>
        <w:tc>
          <w:tcPr>
            <w:tcW w:w="1250" w:type="pct"/>
            <w:hideMark/>
          </w:tcPr>
          <w:p w14:paraId="6DE21A19"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1610346F" w14:textId="77777777" w:rsidR="00971AAD" w:rsidRPr="00971AAD" w:rsidRDefault="00971AAD" w:rsidP="00971AAD">
            <w:pPr>
              <w:spacing w:after="0" w:line="240" w:lineRule="auto"/>
              <w:rPr>
                <w:color w:val="000000"/>
                <w:lang w:eastAsia="en-AU"/>
              </w:rPr>
            </w:pPr>
            <w:r w:rsidRPr="00971AAD">
              <w:rPr>
                <w:color w:val="000000"/>
                <w:lang w:eastAsia="en-AU"/>
              </w:rPr>
              <w:t>Yallourn Rehabilitation Leader</w:t>
            </w:r>
          </w:p>
        </w:tc>
        <w:tc>
          <w:tcPr>
            <w:tcW w:w="1250" w:type="pct"/>
            <w:hideMark/>
          </w:tcPr>
          <w:p w14:paraId="06B849D7"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66F56377"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r w:rsidR="00971AAD" w:rsidRPr="00971AAD" w14:paraId="42165C2C" w14:textId="77777777" w:rsidTr="00D220CF">
        <w:trPr>
          <w:trHeight w:val="450"/>
        </w:trPr>
        <w:tc>
          <w:tcPr>
            <w:tcW w:w="1250" w:type="pct"/>
            <w:hideMark/>
          </w:tcPr>
          <w:p w14:paraId="66B08FFE" w14:textId="77777777" w:rsidR="00971AAD" w:rsidRPr="00971AAD" w:rsidRDefault="00971AAD" w:rsidP="00971AAD">
            <w:pPr>
              <w:spacing w:after="0" w:line="240" w:lineRule="auto"/>
              <w:rPr>
                <w:color w:val="000000"/>
                <w:lang w:eastAsia="en-AU"/>
              </w:rPr>
            </w:pPr>
            <w:r w:rsidRPr="00971AAD">
              <w:rPr>
                <w:color w:val="000000"/>
                <w:lang w:eastAsia="en-AU"/>
              </w:rPr>
              <w:t>EAY</w:t>
            </w:r>
          </w:p>
        </w:tc>
        <w:tc>
          <w:tcPr>
            <w:tcW w:w="1250" w:type="pct"/>
            <w:hideMark/>
          </w:tcPr>
          <w:p w14:paraId="1E91032E" w14:textId="77777777" w:rsidR="00971AAD" w:rsidRPr="00971AAD" w:rsidRDefault="00971AAD" w:rsidP="00971AAD">
            <w:pPr>
              <w:spacing w:after="0" w:line="240" w:lineRule="auto"/>
              <w:rPr>
                <w:color w:val="000000"/>
                <w:lang w:eastAsia="en-AU"/>
              </w:rPr>
            </w:pPr>
            <w:r w:rsidRPr="00971AAD">
              <w:rPr>
                <w:color w:val="000000"/>
                <w:lang w:eastAsia="en-AU"/>
              </w:rPr>
              <w:t>Mine Geotechnical &amp; Geology Leader</w:t>
            </w:r>
          </w:p>
        </w:tc>
        <w:tc>
          <w:tcPr>
            <w:tcW w:w="1250" w:type="pct"/>
            <w:hideMark/>
          </w:tcPr>
          <w:p w14:paraId="3C33B183"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c>
          <w:tcPr>
            <w:tcW w:w="1250" w:type="pct"/>
            <w:hideMark/>
          </w:tcPr>
          <w:p w14:paraId="262DB21A" w14:textId="77777777" w:rsidR="00971AAD" w:rsidRPr="00971AAD" w:rsidRDefault="00971AAD" w:rsidP="00971AAD">
            <w:pPr>
              <w:spacing w:after="0" w:line="240" w:lineRule="auto"/>
              <w:jc w:val="center"/>
              <w:rPr>
                <w:rFonts w:ascii="Wingdings" w:hAnsi="Wingdings"/>
                <w:color w:val="000000"/>
                <w:lang w:eastAsia="en-AU"/>
              </w:rPr>
            </w:pPr>
            <w:r w:rsidRPr="00971AAD">
              <w:rPr>
                <w:rFonts w:ascii="Wingdings" w:eastAsia="Wingdings" w:hAnsi="Wingdings" w:cs="Wingdings"/>
                <w:color w:val="000000"/>
                <w:lang w:eastAsia="en-AU"/>
              </w:rPr>
              <w:t>ü</w:t>
            </w:r>
          </w:p>
        </w:tc>
      </w:tr>
    </w:tbl>
    <w:p w14:paraId="59B88E2F" w14:textId="77777777" w:rsidR="00C16646" w:rsidRDefault="00C16646"/>
    <w:p w14:paraId="5BD08E29" w14:textId="51072C35" w:rsidR="00971AAD" w:rsidRDefault="00971AAD" w:rsidP="00D220CF">
      <w:pPr>
        <w:pStyle w:val="Caption"/>
        <w:keepNext/>
      </w:pPr>
      <w:bookmarkStart w:id="761" w:name="_Toc210127036"/>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9</w:t>
      </w:r>
      <w:r>
        <w:fldChar w:fldCharType="end"/>
      </w:r>
      <w:r>
        <w:t xml:space="preserve">: Site Security </w:t>
      </w:r>
      <w:r w:rsidRPr="00D251D9">
        <w:t xml:space="preserve">Risk Workshop </w:t>
      </w:r>
      <w:r w:rsidR="00D220CF" w:rsidRPr="00D251D9">
        <w:t>Attendance</w:t>
      </w:r>
      <w:r w:rsidRPr="00D251D9">
        <w:t xml:space="preserve"> List</w:t>
      </w:r>
      <w:bookmarkEnd w:id="761"/>
    </w:p>
    <w:tbl>
      <w:tblPr>
        <w:tblStyle w:val="TableProfessional"/>
        <w:tblW w:w="5000" w:type="pct"/>
        <w:tblLook w:val="04A0" w:firstRow="1" w:lastRow="0" w:firstColumn="1" w:lastColumn="0" w:noHBand="0" w:noVBand="1"/>
      </w:tblPr>
      <w:tblGrid>
        <w:gridCol w:w="1979"/>
        <w:gridCol w:w="6792"/>
        <w:gridCol w:w="1986"/>
      </w:tblGrid>
      <w:tr w:rsidR="00C16646" w14:paraId="1EB8E1BA"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5000" w:type="pct"/>
            <w:gridSpan w:val="3"/>
            <w:shd w:val="clear" w:color="auto" w:fill="8BC600"/>
            <w:vAlign w:val="center"/>
          </w:tcPr>
          <w:p w14:paraId="7A580B5D" w14:textId="4D3C30D4" w:rsidR="00C16646" w:rsidRPr="00584583" w:rsidRDefault="00C16646" w:rsidP="00E13E5C">
            <w:pPr>
              <w:jc w:val="center"/>
            </w:pPr>
            <w:r>
              <w:t>Site Security</w:t>
            </w:r>
          </w:p>
        </w:tc>
      </w:tr>
      <w:tr w:rsidR="00C16646" w14:paraId="55CFEE6F"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4076" w:type="pct"/>
            <w:gridSpan w:val="2"/>
            <w:shd w:val="clear" w:color="auto" w:fill="8BC600"/>
            <w:vAlign w:val="center"/>
          </w:tcPr>
          <w:p w14:paraId="35B868A0" w14:textId="77777777" w:rsidR="00C16646" w:rsidRPr="00D220CF" w:rsidRDefault="00C16646" w:rsidP="00E13E5C">
            <w:r w:rsidRPr="00EE2085">
              <w:t>Risks Assessed via 1x facilitated workshop</w:t>
            </w:r>
          </w:p>
        </w:tc>
        <w:tc>
          <w:tcPr>
            <w:tcW w:w="924" w:type="pct"/>
            <w:vMerge w:val="restart"/>
            <w:shd w:val="clear" w:color="auto" w:fill="8BC600"/>
            <w:vAlign w:val="bottom"/>
          </w:tcPr>
          <w:p w14:paraId="7E92839C" w14:textId="340EB632" w:rsidR="00C16646" w:rsidRPr="00D220CF" w:rsidRDefault="004F68AA" w:rsidP="00E13E5C">
            <w:pPr>
              <w:jc w:val="center"/>
            </w:pPr>
            <w:r w:rsidRPr="002C1CF9">
              <w:t>13</w:t>
            </w:r>
            <w:r w:rsidR="00C16646" w:rsidRPr="002C1CF9">
              <w:t>/8/24</w:t>
            </w:r>
          </w:p>
        </w:tc>
      </w:tr>
      <w:tr w:rsidR="007C36B9" w14:paraId="4778D889" w14:textId="77777777" w:rsidTr="00D220CF">
        <w:trPr>
          <w:cnfStyle w:val="100000000000" w:firstRow="1" w:lastRow="0" w:firstColumn="0" w:lastColumn="0" w:oddVBand="0" w:evenVBand="0" w:oddHBand="0" w:evenHBand="0" w:firstRowFirstColumn="0" w:firstRowLastColumn="0" w:lastRowFirstColumn="0" w:lastRowLastColumn="0"/>
          <w:trHeight w:val="448"/>
          <w:tblHeader/>
        </w:trPr>
        <w:tc>
          <w:tcPr>
            <w:tcW w:w="920" w:type="pct"/>
            <w:vAlign w:val="center"/>
          </w:tcPr>
          <w:p w14:paraId="49994D65" w14:textId="77777777" w:rsidR="00C16646" w:rsidRPr="00584583" w:rsidRDefault="00C16646" w:rsidP="00E13E5C">
            <w:pPr>
              <w:rPr>
                <w:bCs w:val="0"/>
              </w:rPr>
            </w:pPr>
            <w:r w:rsidRPr="00584583">
              <w:rPr>
                <w:bCs w:val="0"/>
              </w:rPr>
              <w:t>Company</w:t>
            </w:r>
          </w:p>
        </w:tc>
        <w:tc>
          <w:tcPr>
            <w:tcW w:w="3157" w:type="pct"/>
            <w:vAlign w:val="center"/>
          </w:tcPr>
          <w:p w14:paraId="193B0352" w14:textId="77777777" w:rsidR="00C16646" w:rsidRPr="00584583" w:rsidRDefault="00C16646" w:rsidP="00E13E5C">
            <w:pPr>
              <w:rPr>
                <w:bCs w:val="0"/>
              </w:rPr>
            </w:pPr>
            <w:r w:rsidRPr="00584583">
              <w:rPr>
                <w:bCs w:val="0"/>
              </w:rPr>
              <w:t>Position / Role</w:t>
            </w:r>
          </w:p>
        </w:tc>
        <w:tc>
          <w:tcPr>
            <w:tcW w:w="924" w:type="pct"/>
            <w:vMerge/>
            <w:vAlign w:val="center"/>
          </w:tcPr>
          <w:p w14:paraId="07FB1C49" w14:textId="77777777" w:rsidR="00C16646" w:rsidRPr="0040036C" w:rsidRDefault="00C16646" w:rsidP="00E13E5C">
            <w:pPr>
              <w:jc w:val="center"/>
              <w:rPr>
                <w:b w:val="0"/>
                <w:bCs w:val="0"/>
              </w:rPr>
            </w:pPr>
          </w:p>
        </w:tc>
      </w:tr>
      <w:tr w:rsidR="00C16646" w14:paraId="2044EBA8" w14:textId="77777777" w:rsidTr="00D220CF">
        <w:trPr>
          <w:trHeight w:val="448"/>
        </w:trPr>
        <w:tc>
          <w:tcPr>
            <w:tcW w:w="920" w:type="pct"/>
          </w:tcPr>
          <w:p w14:paraId="6ADB469F" w14:textId="77777777" w:rsidR="00C16646" w:rsidRDefault="00C16646" w:rsidP="00E13E5C">
            <w:r>
              <w:t>GHD</w:t>
            </w:r>
          </w:p>
        </w:tc>
        <w:tc>
          <w:tcPr>
            <w:tcW w:w="3157" w:type="pct"/>
          </w:tcPr>
          <w:p w14:paraId="79313AB2" w14:textId="77777777" w:rsidR="00C16646" w:rsidRDefault="00C16646" w:rsidP="00E13E5C">
            <w:r>
              <w:t>Facilitator</w:t>
            </w:r>
          </w:p>
        </w:tc>
        <w:tc>
          <w:tcPr>
            <w:tcW w:w="924" w:type="pct"/>
            <w:vAlign w:val="center"/>
          </w:tcPr>
          <w:p w14:paraId="70A5B606" w14:textId="77777777" w:rsidR="00C16646" w:rsidRDefault="00C16646" w:rsidP="00E13E5C">
            <w:pPr>
              <w:jc w:val="center"/>
            </w:pPr>
            <w:r>
              <w:rPr>
                <w:rFonts w:ascii="Wingdings" w:eastAsia="Wingdings" w:hAnsi="Wingdings" w:cs="Wingdings"/>
              </w:rPr>
              <w:sym w:font="Wingdings" w:char="F0FC"/>
            </w:r>
          </w:p>
        </w:tc>
      </w:tr>
      <w:tr w:rsidR="00C16646" w14:paraId="7BE393F9" w14:textId="77777777" w:rsidTr="00D220CF">
        <w:trPr>
          <w:trHeight w:val="448"/>
        </w:trPr>
        <w:tc>
          <w:tcPr>
            <w:tcW w:w="920" w:type="pct"/>
          </w:tcPr>
          <w:p w14:paraId="289DB7C6" w14:textId="77777777" w:rsidR="00C16646" w:rsidRDefault="00C16646" w:rsidP="00E13E5C">
            <w:r>
              <w:t>GHD</w:t>
            </w:r>
          </w:p>
        </w:tc>
        <w:tc>
          <w:tcPr>
            <w:tcW w:w="3157" w:type="pct"/>
            <w:vAlign w:val="center"/>
          </w:tcPr>
          <w:p w14:paraId="459FE87E" w14:textId="77777777" w:rsidR="00C16646" w:rsidRDefault="00C16646" w:rsidP="00E13E5C">
            <w:r>
              <w:t>Co-Facilitator</w:t>
            </w:r>
          </w:p>
        </w:tc>
        <w:tc>
          <w:tcPr>
            <w:tcW w:w="924" w:type="pct"/>
            <w:vAlign w:val="center"/>
          </w:tcPr>
          <w:p w14:paraId="22A70124" w14:textId="77777777" w:rsidR="00C16646" w:rsidRDefault="00C16646" w:rsidP="00E13E5C">
            <w:pPr>
              <w:jc w:val="center"/>
            </w:pPr>
            <w:r w:rsidRPr="00F97036">
              <w:rPr>
                <w:rFonts w:ascii="Wingdings" w:eastAsia="Wingdings" w:hAnsi="Wingdings" w:cs="Wingdings"/>
              </w:rPr>
              <w:sym w:font="Wingdings" w:char="F0FC"/>
            </w:r>
          </w:p>
        </w:tc>
      </w:tr>
      <w:tr w:rsidR="00C16646" w14:paraId="5FF62D7B" w14:textId="77777777" w:rsidTr="00D220CF">
        <w:trPr>
          <w:trHeight w:val="448"/>
        </w:trPr>
        <w:tc>
          <w:tcPr>
            <w:tcW w:w="920" w:type="pct"/>
            <w:vAlign w:val="center"/>
          </w:tcPr>
          <w:p w14:paraId="67D39EF9" w14:textId="77777777" w:rsidR="00C16646" w:rsidRDefault="00C16646" w:rsidP="00E13E5C">
            <w:r>
              <w:t>EAY</w:t>
            </w:r>
          </w:p>
        </w:tc>
        <w:tc>
          <w:tcPr>
            <w:tcW w:w="3157" w:type="pct"/>
            <w:vAlign w:val="center"/>
          </w:tcPr>
          <w:p w14:paraId="3C86A9B3" w14:textId="77777777" w:rsidR="00C16646" w:rsidRDefault="00C16646" w:rsidP="00E13E5C">
            <w:r>
              <w:t>Mine Rehabilitation Specialist</w:t>
            </w:r>
          </w:p>
        </w:tc>
        <w:tc>
          <w:tcPr>
            <w:tcW w:w="924" w:type="pct"/>
            <w:vAlign w:val="center"/>
          </w:tcPr>
          <w:p w14:paraId="1528F971" w14:textId="77777777" w:rsidR="00C16646" w:rsidRDefault="00C16646" w:rsidP="00E13E5C">
            <w:pPr>
              <w:jc w:val="center"/>
            </w:pPr>
            <w:r w:rsidRPr="006B1026">
              <w:rPr>
                <w:rFonts w:ascii="Wingdings" w:eastAsia="Wingdings" w:hAnsi="Wingdings" w:cs="Wingdings"/>
              </w:rPr>
              <w:sym w:font="Wingdings" w:char="F0FC"/>
            </w:r>
          </w:p>
        </w:tc>
      </w:tr>
      <w:tr w:rsidR="00C16646" w14:paraId="12B5ECF2" w14:textId="77777777" w:rsidTr="00D220CF">
        <w:trPr>
          <w:trHeight w:val="448"/>
        </w:trPr>
        <w:tc>
          <w:tcPr>
            <w:tcW w:w="920" w:type="pct"/>
            <w:vAlign w:val="center"/>
          </w:tcPr>
          <w:p w14:paraId="44BBE2D6" w14:textId="77777777" w:rsidR="00C16646" w:rsidRDefault="00C16646" w:rsidP="00E13E5C">
            <w:r>
              <w:t>EA</w:t>
            </w:r>
          </w:p>
        </w:tc>
        <w:tc>
          <w:tcPr>
            <w:tcW w:w="3157" w:type="pct"/>
            <w:vAlign w:val="center"/>
          </w:tcPr>
          <w:p w14:paraId="76F9F4A6" w14:textId="77777777" w:rsidR="00C16646" w:rsidRDefault="00C16646" w:rsidP="00E13E5C">
            <w:r>
              <w:t>Legal Counsel</w:t>
            </w:r>
          </w:p>
        </w:tc>
        <w:tc>
          <w:tcPr>
            <w:tcW w:w="924" w:type="pct"/>
            <w:vAlign w:val="center"/>
          </w:tcPr>
          <w:p w14:paraId="6E2B6B07" w14:textId="77777777" w:rsidR="00C16646" w:rsidRPr="006B1026" w:rsidRDefault="00C16646" w:rsidP="00E13E5C">
            <w:pPr>
              <w:jc w:val="center"/>
            </w:pPr>
            <w:r w:rsidRPr="006B1026">
              <w:rPr>
                <w:rFonts w:ascii="Wingdings" w:eastAsia="Wingdings" w:hAnsi="Wingdings" w:cs="Wingdings"/>
              </w:rPr>
              <w:sym w:font="Wingdings" w:char="F0FC"/>
            </w:r>
          </w:p>
        </w:tc>
      </w:tr>
      <w:tr w:rsidR="00C16646" w14:paraId="10BE7EB4" w14:textId="77777777" w:rsidTr="00D220CF">
        <w:trPr>
          <w:trHeight w:val="448"/>
        </w:trPr>
        <w:tc>
          <w:tcPr>
            <w:tcW w:w="920" w:type="pct"/>
            <w:vAlign w:val="center"/>
          </w:tcPr>
          <w:p w14:paraId="58A126F5" w14:textId="77777777" w:rsidR="00C16646" w:rsidRDefault="00C16646" w:rsidP="00E13E5C">
            <w:r>
              <w:t>EAY</w:t>
            </w:r>
          </w:p>
        </w:tc>
        <w:tc>
          <w:tcPr>
            <w:tcW w:w="3157" w:type="pct"/>
            <w:vAlign w:val="center"/>
          </w:tcPr>
          <w:p w14:paraId="39607B77" w14:textId="77777777" w:rsidR="00C16646" w:rsidRDefault="00C16646" w:rsidP="00E13E5C">
            <w:r>
              <w:t>Project Manager – Mine Rehabilitation</w:t>
            </w:r>
          </w:p>
        </w:tc>
        <w:tc>
          <w:tcPr>
            <w:tcW w:w="924" w:type="pct"/>
          </w:tcPr>
          <w:p w14:paraId="456D64BD" w14:textId="77777777" w:rsidR="00C16646" w:rsidRDefault="00C16646" w:rsidP="00E13E5C">
            <w:pPr>
              <w:jc w:val="center"/>
            </w:pPr>
            <w:r w:rsidRPr="00331DC2">
              <w:rPr>
                <w:rFonts w:ascii="Wingdings" w:eastAsia="Wingdings" w:hAnsi="Wingdings" w:cs="Wingdings"/>
              </w:rPr>
              <w:sym w:font="Wingdings" w:char="F0FC"/>
            </w:r>
          </w:p>
        </w:tc>
      </w:tr>
      <w:tr w:rsidR="00C16646" w14:paraId="3FC70FA4" w14:textId="77777777" w:rsidTr="00D220CF">
        <w:trPr>
          <w:trHeight w:val="448"/>
        </w:trPr>
        <w:tc>
          <w:tcPr>
            <w:tcW w:w="920" w:type="pct"/>
            <w:vAlign w:val="center"/>
          </w:tcPr>
          <w:p w14:paraId="292C0400" w14:textId="77777777" w:rsidR="00C16646" w:rsidRDefault="00C16646" w:rsidP="00E13E5C">
            <w:r>
              <w:t>EAY</w:t>
            </w:r>
          </w:p>
        </w:tc>
        <w:tc>
          <w:tcPr>
            <w:tcW w:w="3157" w:type="pct"/>
            <w:vAlign w:val="center"/>
          </w:tcPr>
          <w:p w14:paraId="18A23950" w14:textId="77777777" w:rsidR="00C16646" w:rsidRDefault="00C16646" w:rsidP="00E13E5C">
            <w:r>
              <w:t>Mine Risk &amp; Compliance Lead</w:t>
            </w:r>
          </w:p>
        </w:tc>
        <w:tc>
          <w:tcPr>
            <w:tcW w:w="924" w:type="pct"/>
          </w:tcPr>
          <w:p w14:paraId="227D6637" w14:textId="77777777" w:rsidR="00C16646" w:rsidRDefault="00C16646" w:rsidP="00E13E5C">
            <w:pPr>
              <w:jc w:val="center"/>
            </w:pPr>
            <w:r w:rsidRPr="00331DC2">
              <w:rPr>
                <w:rFonts w:ascii="Wingdings" w:eastAsia="Wingdings" w:hAnsi="Wingdings" w:cs="Wingdings"/>
              </w:rPr>
              <w:sym w:font="Wingdings" w:char="F0FC"/>
            </w:r>
          </w:p>
        </w:tc>
      </w:tr>
      <w:tr w:rsidR="00F7115A" w14:paraId="02E03B92" w14:textId="77777777" w:rsidTr="00D220CF">
        <w:trPr>
          <w:trHeight w:val="448"/>
        </w:trPr>
        <w:tc>
          <w:tcPr>
            <w:tcW w:w="920" w:type="pct"/>
            <w:vAlign w:val="center"/>
          </w:tcPr>
          <w:p w14:paraId="6FD3EE04" w14:textId="024BFFFC" w:rsidR="00F7115A" w:rsidRDefault="00F7115A" w:rsidP="006F485A">
            <w:r>
              <w:t>EA</w:t>
            </w:r>
          </w:p>
        </w:tc>
        <w:tc>
          <w:tcPr>
            <w:tcW w:w="3157" w:type="pct"/>
            <w:vAlign w:val="center"/>
          </w:tcPr>
          <w:p w14:paraId="305F113B" w14:textId="71B52D76" w:rsidR="00F7115A" w:rsidRDefault="00F7115A" w:rsidP="006F485A">
            <w:r>
              <w:t>Legal Counsel</w:t>
            </w:r>
          </w:p>
        </w:tc>
        <w:tc>
          <w:tcPr>
            <w:tcW w:w="924" w:type="pct"/>
          </w:tcPr>
          <w:p w14:paraId="4A24DA87" w14:textId="32687A43" w:rsidR="00F7115A" w:rsidRPr="00331DC2" w:rsidRDefault="00F7115A" w:rsidP="006F485A">
            <w:pPr>
              <w:jc w:val="center"/>
            </w:pPr>
            <w:r w:rsidRPr="00331DC2">
              <w:rPr>
                <w:rFonts w:ascii="Wingdings" w:eastAsia="Wingdings" w:hAnsi="Wingdings" w:cs="Wingdings"/>
              </w:rPr>
              <w:sym w:font="Wingdings" w:char="F0FC"/>
            </w:r>
          </w:p>
        </w:tc>
      </w:tr>
      <w:tr w:rsidR="00C16646" w14:paraId="78FED41C" w14:textId="77777777" w:rsidTr="00D220CF">
        <w:trPr>
          <w:trHeight w:val="448"/>
        </w:trPr>
        <w:tc>
          <w:tcPr>
            <w:tcW w:w="920" w:type="pct"/>
            <w:vAlign w:val="center"/>
          </w:tcPr>
          <w:p w14:paraId="4060D91F" w14:textId="77777777" w:rsidR="00C16646" w:rsidRDefault="00C16646" w:rsidP="00E13E5C">
            <w:r>
              <w:t>EAY</w:t>
            </w:r>
          </w:p>
        </w:tc>
        <w:tc>
          <w:tcPr>
            <w:tcW w:w="3157" w:type="pct"/>
            <w:vAlign w:val="center"/>
          </w:tcPr>
          <w:p w14:paraId="5E764CAE" w14:textId="5C16B3B3" w:rsidR="00C16646" w:rsidRDefault="004F68AA" w:rsidP="00E13E5C">
            <w:r>
              <w:t>Civil &amp; Environmental Engineer – Mine Rehabilitation</w:t>
            </w:r>
          </w:p>
        </w:tc>
        <w:tc>
          <w:tcPr>
            <w:tcW w:w="924" w:type="pct"/>
          </w:tcPr>
          <w:p w14:paraId="7B68A7EB" w14:textId="77777777" w:rsidR="00C16646" w:rsidRPr="00331DC2" w:rsidRDefault="00C16646" w:rsidP="00E13E5C">
            <w:pPr>
              <w:jc w:val="center"/>
            </w:pPr>
            <w:r w:rsidRPr="00331DC2">
              <w:rPr>
                <w:rFonts w:ascii="Wingdings" w:eastAsia="Wingdings" w:hAnsi="Wingdings" w:cs="Wingdings"/>
              </w:rPr>
              <w:sym w:font="Wingdings" w:char="F0FC"/>
            </w:r>
          </w:p>
        </w:tc>
      </w:tr>
      <w:tr w:rsidR="00C16646" w14:paraId="5CE90690" w14:textId="77777777" w:rsidTr="00D220CF">
        <w:trPr>
          <w:trHeight w:val="448"/>
        </w:trPr>
        <w:tc>
          <w:tcPr>
            <w:tcW w:w="920" w:type="pct"/>
            <w:vAlign w:val="center"/>
          </w:tcPr>
          <w:p w14:paraId="6B028585" w14:textId="77777777" w:rsidR="00C16646" w:rsidRDefault="00C16646" w:rsidP="00E13E5C">
            <w:r>
              <w:t>EAY</w:t>
            </w:r>
          </w:p>
        </w:tc>
        <w:tc>
          <w:tcPr>
            <w:tcW w:w="3157" w:type="pct"/>
            <w:vAlign w:val="center"/>
          </w:tcPr>
          <w:p w14:paraId="5AC925E4" w14:textId="77777777" w:rsidR="00C16646" w:rsidRDefault="00C16646" w:rsidP="00E13E5C">
            <w:r>
              <w:t>Yallourn Rehabilitation Leader</w:t>
            </w:r>
          </w:p>
        </w:tc>
        <w:tc>
          <w:tcPr>
            <w:tcW w:w="924" w:type="pct"/>
            <w:vAlign w:val="center"/>
          </w:tcPr>
          <w:p w14:paraId="71BF8F4A" w14:textId="77777777" w:rsidR="00C16646" w:rsidRPr="00331DC2" w:rsidRDefault="00C16646" w:rsidP="00E13E5C">
            <w:pPr>
              <w:jc w:val="center"/>
            </w:pPr>
            <w:r w:rsidRPr="00331DC2">
              <w:rPr>
                <w:rFonts w:ascii="Wingdings" w:eastAsia="Wingdings" w:hAnsi="Wingdings" w:cs="Wingdings"/>
              </w:rPr>
              <w:sym w:font="Wingdings" w:char="F0FC"/>
            </w:r>
          </w:p>
        </w:tc>
      </w:tr>
      <w:tr w:rsidR="00C16646" w14:paraId="073CFEB4" w14:textId="77777777" w:rsidTr="00D220CF">
        <w:trPr>
          <w:trHeight w:val="448"/>
        </w:trPr>
        <w:tc>
          <w:tcPr>
            <w:tcW w:w="920" w:type="pct"/>
            <w:vAlign w:val="center"/>
          </w:tcPr>
          <w:p w14:paraId="0ABC454A" w14:textId="77777777" w:rsidR="00C16646" w:rsidRDefault="00C16646" w:rsidP="00E13E5C">
            <w:r>
              <w:t>EAY</w:t>
            </w:r>
          </w:p>
        </w:tc>
        <w:tc>
          <w:tcPr>
            <w:tcW w:w="3157" w:type="pct"/>
            <w:vAlign w:val="center"/>
          </w:tcPr>
          <w:p w14:paraId="73BAE4A6" w14:textId="77777777" w:rsidR="00C16646" w:rsidRDefault="00C16646" w:rsidP="00E13E5C">
            <w:r>
              <w:t>Mine Geotechnical &amp; Geology Leader</w:t>
            </w:r>
          </w:p>
        </w:tc>
        <w:tc>
          <w:tcPr>
            <w:tcW w:w="924" w:type="pct"/>
          </w:tcPr>
          <w:p w14:paraId="63E29A0E" w14:textId="77777777" w:rsidR="00C16646" w:rsidRDefault="00C16646" w:rsidP="00E13E5C">
            <w:pPr>
              <w:jc w:val="center"/>
            </w:pPr>
            <w:r w:rsidRPr="00331DC2">
              <w:rPr>
                <w:rFonts w:ascii="Wingdings" w:eastAsia="Wingdings" w:hAnsi="Wingdings" w:cs="Wingdings"/>
              </w:rPr>
              <w:sym w:font="Wingdings" w:char="F0FC"/>
            </w:r>
          </w:p>
        </w:tc>
      </w:tr>
    </w:tbl>
    <w:p w14:paraId="29AD8762" w14:textId="77777777" w:rsidR="003F4128" w:rsidRDefault="003F4128"/>
    <w:p w14:paraId="30BD6E15" w14:textId="13C214F6" w:rsidR="00971AAD" w:rsidRDefault="00971AAD" w:rsidP="00D220CF">
      <w:pPr>
        <w:pStyle w:val="Caption"/>
        <w:keepNext/>
      </w:pPr>
      <w:bookmarkStart w:id="762" w:name="_Toc210127037"/>
      <w:r>
        <w:t xml:space="preserve">Table </w:t>
      </w:r>
      <w:r>
        <w:fldChar w:fldCharType="begin"/>
      </w:r>
      <w:r>
        <w:instrText xml:space="preserve"> STYLEREF 1 \s </w:instrText>
      </w:r>
      <w:r>
        <w:fldChar w:fldCharType="separate"/>
      </w:r>
      <w:r w:rsidR="00D35BC0">
        <w:rPr>
          <w:noProof/>
        </w:rPr>
        <w:t>11</w:t>
      </w:r>
      <w:r>
        <w:fldChar w:fldCharType="end"/>
      </w:r>
      <w:r>
        <w:noBreakHyphen/>
      </w:r>
      <w:r>
        <w:fldChar w:fldCharType="begin"/>
      </w:r>
      <w:r>
        <w:instrText xml:space="preserve"> SEQ Table \* ARABIC \s 1 </w:instrText>
      </w:r>
      <w:r>
        <w:fldChar w:fldCharType="separate"/>
      </w:r>
      <w:r w:rsidR="00D35BC0">
        <w:rPr>
          <w:noProof/>
        </w:rPr>
        <w:t>10</w:t>
      </w:r>
      <w:r>
        <w:fldChar w:fldCharType="end"/>
      </w:r>
      <w:r>
        <w:t xml:space="preserve">: YNOC </w:t>
      </w:r>
      <w:r w:rsidRPr="00EC1C1E">
        <w:t xml:space="preserve">Risk Workshop </w:t>
      </w:r>
      <w:r w:rsidR="00D220CF" w:rsidRPr="00EC1C1E">
        <w:t>Attendance</w:t>
      </w:r>
      <w:r w:rsidRPr="00EC1C1E">
        <w:t xml:space="preserve"> List</w:t>
      </w:r>
      <w:bookmarkEnd w:id="762"/>
    </w:p>
    <w:tbl>
      <w:tblPr>
        <w:tblStyle w:val="TableProfessional"/>
        <w:tblW w:w="5000" w:type="pct"/>
        <w:tblLook w:val="04A0" w:firstRow="1" w:lastRow="0" w:firstColumn="1" w:lastColumn="0" w:noHBand="0" w:noVBand="1"/>
      </w:tblPr>
      <w:tblGrid>
        <w:gridCol w:w="3466"/>
        <w:gridCol w:w="5303"/>
        <w:gridCol w:w="1988"/>
      </w:tblGrid>
      <w:tr w:rsidR="00C16646" w14:paraId="0CDC986C" w14:textId="77777777" w:rsidTr="00471661">
        <w:trPr>
          <w:cnfStyle w:val="100000000000" w:firstRow="1" w:lastRow="0" w:firstColumn="0" w:lastColumn="0" w:oddVBand="0" w:evenVBand="0" w:oddHBand="0" w:evenHBand="0" w:firstRowFirstColumn="0" w:firstRowLastColumn="0" w:lastRowFirstColumn="0" w:lastRowLastColumn="0"/>
          <w:trHeight w:val="448"/>
          <w:tblHeader/>
        </w:trPr>
        <w:tc>
          <w:tcPr>
            <w:tcW w:w="5000" w:type="pct"/>
            <w:gridSpan w:val="3"/>
            <w:shd w:val="clear" w:color="auto" w:fill="8BC600"/>
            <w:vAlign w:val="center"/>
          </w:tcPr>
          <w:p w14:paraId="731F2508" w14:textId="6B70430C" w:rsidR="00C16646" w:rsidRPr="00584583" w:rsidRDefault="003F4128">
            <w:pPr>
              <w:jc w:val="center"/>
            </w:pPr>
            <w:r>
              <w:t>Yallourn North Open Cut</w:t>
            </w:r>
          </w:p>
        </w:tc>
      </w:tr>
      <w:tr w:rsidR="00C16646" w14:paraId="758BDA67" w14:textId="77777777" w:rsidTr="00471661">
        <w:trPr>
          <w:cnfStyle w:val="100000000000" w:firstRow="1" w:lastRow="0" w:firstColumn="0" w:lastColumn="0" w:oddVBand="0" w:evenVBand="0" w:oddHBand="0" w:evenHBand="0" w:firstRowFirstColumn="0" w:firstRowLastColumn="0" w:lastRowFirstColumn="0" w:lastRowLastColumn="0"/>
          <w:trHeight w:val="448"/>
          <w:tblHeader/>
        </w:trPr>
        <w:tc>
          <w:tcPr>
            <w:tcW w:w="4076" w:type="pct"/>
            <w:gridSpan w:val="2"/>
            <w:shd w:val="clear" w:color="auto" w:fill="8BC600"/>
            <w:vAlign w:val="center"/>
          </w:tcPr>
          <w:p w14:paraId="05D02C19" w14:textId="77777777" w:rsidR="00C16646" w:rsidRPr="00D220CF" w:rsidRDefault="00C16646">
            <w:r w:rsidRPr="002C1CF9">
              <w:t>Risks Assessed via 1x facilitated workshop</w:t>
            </w:r>
          </w:p>
        </w:tc>
        <w:tc>
          <w:tcPr>
            <w:tcW w:w="924" w:type="pct"/>
            <w:vMerge w:val="restart"/>
            <w:shd w:val="clear" w:color="auto" w:fill="8BC600"/>
            <w:vAlign w:val="bottom"/>
          </w:tcPr>
          <w:p w14:paraId="1E386BCA" w14:textId="2BF853FB" w:rsidR="00C16646" w:rsidRPr="00D220CF" w:rsidRDefault="003F4128">
            <w:pPr>
              <w:jc w:val="center"/>
            </w:pPr>
            <w:r w:rsidRPr="002C1CF9">
              <w:t>27</w:t>
            </w:r>
            <w:r w:rsidR="00C16646" w:rsidRPr="002C1CF9">
              <w:t>/</w:t>
            </w:r>
            <w:r w:rsidRPr="002C1CF9">
              <w:t>2</w:t>
            </w:r>
            <w:r w:rsidR="00C16646" w:rsidRPr="002C1CF9">
              <w:t>/2</w:t>
            </w:r>
            <w:r w:rsidRPr="002C1CF9">
              <w:t>5</w:t>
            </w:r>
          </w:p>
        </w:tc>
      </w:tr>
      <w:tr w:rsidR="009C17A3" w14:paraId="6D5D4C81" w14:textId="77777777" w:rsidTr="00471661">
        <w:trPr>
          <w:cnfStyle w:val="100000000000" w:firstRow="1" w:lastRow="0" w:firstColumn="0" w:lastColumn="0" w:oddVBand="0" w:evenVBand="0" w:oddHBand="0" w:evenHBand="0" w:firstRowFirstColumn="0" w:firstRowLastColumn="0" w:lastRowFirstColumn="0" w:lastRowLastColumn="0"/>
          <w:trHeight w:val="448"/>
          <w:tblHeader/>
        </w:trPr>
        <w:tc>
          <w:tcPr>
            <w:tcW w:w="1611" w:type="pct"/>
            <w:vAlign w:val="center"/>
          </w:tcPr>
          <w:p w14:paraId="5D7C84E4" w14:textId="77777777" w:rsidR="00C16646" w:rsidRPr="00584583" w:rsidRDefault="00C16646">
            <w:pPr>
              <w:rPr>
                <w:bCs w:val="0"/>
              </w:rPr>
            </w:pPr>
            <w:r w:rsidRPr="00584583">
              <w:rPr>
                <w:bCs w:val="0"/>
              </w:rPr>
              <w:t>Company</w:t>
            </w:r>
          </w:p>
        </w:tc>
        <w:tc>
          <w:tcPr>
            <w:tcW w:w="2465" w:type="pct"/>
            <w:vAlign w:val="center"/>
          </w:tcPr>
          <w:p w14:paraId="0D02F9CB" w14:textId="77777777" w:rsidR="00C16646" w:rsidRPr="00584583" w:rsidRDefault="00C16646">
            <w:pPr>
              <w:rPr>
                <w:bCs w:val="0"/>
              </w:rPr>
            </w:pPr>
            <w:r w:rsidRPr="00584583">
              <w:rPr>
                <w:bCs w:val="0"/>
              </w:rPr>
              <w:t>Position / Role</w:t>
            </w:r>
          </w:p>
        </w:tc>
        <w:tc>
          <w:tcPr>
            <w:tcW w:w="924" w:type="pct"/>
            <w:vMerge/>
            <w:vAlign w:val="center"/>
          </w:tcPr>
          <w:p w14:paraId="4635A7DA" w14:textId="77777777" w:rsidR="00C16646" w:rsidRPr="0040036C" w:rsidRDefault="00C16646">
            <w:pPr>
              <w:jc w:val="center"/>
              <w:rPr>
                <w:b w:val="0"/>
                <w:bCs w:val="0"/>
              </w:rPr>
            </w:pPr>
          </w:p>
        </w:tc>
      </w:tr>
      <w:tr w:rsidR="00C16646" w14:paraId="74567A47" w14:textId="77777777" w:rsidTr="00471661">
        <w:trPr>
          <w:trHeight w:val="448"/>
        </w:trPr>
        <w:tc>
          <w:tcPr>
            <w:tcW w:w="1611" w:type="pct"/>
            <w:vAlign w:val="center"/>
          </w:tcPr>
          <w:p w14:paraId="481ABDD7" w14:textId="0DF7E569" w:rsidR="00C16646" w:rsidRDefault="00BB3063">
            <w:r>
              <w:t>EAY</w:t>
            </w:r>
          </w:p>
        </w:tc>
        <w:tc>
          <w:tcPr>
            <w:tcW w:w="2465" w:type="pct"/>
            <w:vAlign w:val="center"/>
          </w:tcPr>
          <w:p w14:paraId="44F1AAE9" w14:textId="7A28ACC1" w:rsidR="00C16646" w:rsidRDefault="00BB3063">
            <w:r>
              <w:t>Mine Rehabilitation Specialist</w:t>
            </w:r>
          </w:p>
        </w:tc>
        <w:tc>
          <w:tcPr>
            <w:tcW w:w="924" w:type="pct"/>
            <w:vAlign w:val="center"/>
          </w:tcPr>
          <w:p w14:paraId="06368344" w14:textId="0578707D" w:rsidR="00C16646" w:rsidRDefault="00C16646">
            <w:pPr>
              <w:jc w:val="center"/>
            </w:pPr>
            <w:r>
              <w:rPr>
                <w:rFonts w:ascii="Wingdings" w:eastAsia="Wingdings" w:hAnsi="Wingdings" w:cs="Wingdings"/>
              </w:rPr>
              <w:sym w:font="Wingdings" w:char="F0FC"/>
            </w:r>
          </w:p>
        </w:tc>
      </w:tr>
      <w:tr w:rsidR="00C16646" w14:paraId="1CF3441F" w14:textId="77777777" w:rsidTr="00471661">
        <w:trPr>
          <w:trHeight w:val="448"/>
        </w:trPr>
        <w:tc>
          <w:tcPr>
            <w:tcW w:w="1611" w:type="pct"/>
          </w:tcPr>
          <w:p w14:paraId="28B14374" w14:textId="108DC0F8" w:rsidR="00C16646" w:rsidRDefault="00BB0D87">
            <w:r>
              <w:t>EAY</w:t>
            </w:r>
          </w:p>
        </w:tc>
        <w:tc>
          <w:tcPr>
            <w:tcW w:w="2465" w:type="pct"/>
            <w:vAlign w:val="center"/>
          </w:tcPr>
          <w:p w14:paraId="337590CF" w14:textId="7DF4B02B" w:rsidR="00C16646" w:rsidRDefault="00BB0D87">
            <w:r>
              <w:t>Yallourn Environmental Leader</w:t>
            </w:r>
          </w:p>
        </w:tc>
        <w:tc>
          <w:tcPr>
            <w:tcW w:w="924" w:type="pct"/>
            <w:vAlign w:val="center"/>
          </w:tcPr>
          <w:p w14:paraId="40411C9B" w14:textId="3142CD49" w:rsidR="00C16646" w:rsidRDefault="00BB0D87">
            <w:pPr>
              <w:jc w:val="center"/>
            </w:pPr>
            <w:r w:rsidRPr="006B1026">
              <w:rPr>
                <w:rFonts w:ascii="Wingdings" w:eastAsia="Wingdings" w:hAnsi="Wingdings" w:cs="Wingdings"/>
              </w:rPr>
              <w:sym w:font="Wingdings" w:char="F0FC"/>
            </w:r>
          </w:p>
        </w:tc>
      </w:tr>
      <w:tr w:rsidR="00C16646" w14:paraId="0AAA1A3B" w14:textId="77777777" w:rsidTr="00471661">
        <w:trPr>
          <w:trHeight w:val="448"/>
        </w:trPr>
        <w:tc>
          <w:tcPr>
            <w:tcW w:w="1611" w:type="pct"/>
            <w:vAlign w:val="center"/>
          </w:tcPr>
          <w:p w14:paraId="161BE4EB" w14:textId="627814DC" w:rsidR="00C16646" w:rsidRDefault="00BB0D87">
            <w:r>
              <w:t>EAY</w:t>
            </w:r>
          </w:p>
        </w:tc>
        <w:tc>
          <w:tcPr>
            <w:tcW w:w="2465" w:type="pct"/>
            <w:vAlign w:val="center"/>
          </w:tcPr>
          <w:p w14:paraId="4729C717" w14:textId="33C5263F" w:rsidR="00C16646" w:rsidRDefault="00BB0D87">
            <w:r>
              <w:t>Geotechnical Engineer</w:t>
            </w:r>
          </w:p>
        </w:tc>
        <w:tc>
          <w:tcPr>
            <w:tcW w:w="924" w:type="pct"/>
            <w:vAlign w:val="center"/>
          </w:tcPr>
          <w:p w14:paraId="28C78E48" w14:textId="48C76688" w:rsidR="00C16646" w:rsidRDefault="009561A5">
            <w:pPr>
              <w:jc w:val="center"/>
            </w:pPr>
            <w:r w:rsidRPr="006B1026">
              <w:rPr>
                <w:rFonts w:ascii="Wingdings" w:eastAsia="Wingdings" w:hAnsi="Wingdings" w:cs="Wingdings"/>
              </w:rPr>
              <w:sym w:font="Wingdings" w:char="F0FC"/>
            </w:r>
          </w:p>
        </w:tc>
      </w:tr>
      <w:tr w:rsidR="00C16646" w14:paraId="007E19C1" w14:textId="77777777" w:rsidTr="00471661">
        <w:trPr>
          <w:trHeight w:val="448"/>
        </w:trPr>
        <w:tc>
          <w:tcPr>
            <w:tcW w:w="1611" w:type="pct"/>
            <w:vAlign w:val="center"/>
          </w:tcPr>
          <w:p w14:paraId="7DEEF772" w14:textId="7B3A8961" w:rsidR="00C16646" w:rsidRDefault="00BB0D87">
            <w:r>
              <w:t>EAY</w:t>
            </w:r>
          </w:p>
        </w:tc>
        <w:tc>
          <w:tcPr>
            <w:tcW w:w="2465" w:type="pct"/>
            <w:vAlign w:val="center"/>
          </w:tcPr>
          <w:p w14:paraId="5397BF9B" w14:textId="76BDE311" w:rsidR="00C16646" w:rsidRDefault="00BB0D87">
            <w:r>
              <w:t>Mine Risk &amp; Compliance Lead</w:t>
            </w:r>
          </w:p>
        </w:tc>
        <w:tc>
          <w:tcPr>
            <w:tcW w:w="924" w:type="pct"/>
          </w:tcPr>
          <w:p w14:paraId="7F9E8C6C" w14:textId="77777777" w:rsidR="00C16646" w:rsidRPr="006B1026" w:rsidRDefault="00C16646">
            <w:pPr>
              <w:jc w:val="center"/>
            </w:pPr>
            <w:r w:rsidRPr="006B1026">
              <w:rPr>
                <w:rFonts w:ascii="Wingdings" w:eastAsia="Wingdings" w:hAnsi="Wingdings" w:cs="Wingdings"/>
              </w:rPr>
              <w:sym w:font="Wingdings" w:char="F0FC"/>
            </w:r>
          </w:p>
        </w:tc>
      </w:tr>
      <w:tr w:rsidR="001954B4" w14:paraId="653D727B" w14:textId="77777777" w:rsidTr="00471661">
        <w:trPr>
          <w:trHeight w:val="448"/>
        </w:trPr>
        <w:tc>
          <w:tcPr>
            <w:tcW w:w="1611" w:type="pct"/>
            <w:vAlign w:val="center"/>
          </w:tcPr>
          <w:p w14:paraId="44B1AAB3" w14:textId="382E16C7" w:rsidR="001954B4" w:rsidRDefault="001954B4" w:rsidP="001954B4">
            <w:r>
              <w:t>EAY</w:t>
            </w:r>
          </w:p>
        </w:tc>
        <w:tc>
          <w:tcPr>
            <w:tcW w:w="2465" w:type="pct"/>
            <w:vAlign w:val="center"/>
          </w:tcPr>
          <w:p w14:paraId="6EEE65CC" w14:textId="5B2CAD21" w:rsidR="001954B4" w:rsidRDefault="001954B4" w:rsidP="001954B4">
            <w:r>
              <w:t>Mining Engineer</w:t>
            </w:r>
          </w:p>
        </w:tc>
        <w:tc>
          <w:tcPr>
            <w:tcW w:w="924" w:type="pct"/>
          </w:tcPr>
          <w:p w14:paraId="4AC43BF8" w14:textId="5BFAA6D9" w:rsidR="001954B4" w:rsidRPr="00331DC2" w:rsidRDefault="001954B4" w:rsidP="001954B4">
            <w:pPr>
              <w:jc w:val="center"/>
            </w:pPr>
            <w:r w:rsidRPr="00331DC2">
              <w:rPr>
                <w:rFonts w:ascii="Wingdings" w:eastAsia="Wingdings" w:hAnsi="Wingdings" w:cs="Wingdings"/>
              </w:rPr>
              <w:sym w:font="Wingdings" w:char="F0FC"/>
            </w:r>
          </w:p>
        </w:tc>
      </w:tr>
      <w:tr w:rsidR="00C16646" w14:paraId="45E7DB6A" w14:textId="77777777" w:rsidTr="00471661">
        <w:trPr>
          <w:trHeight w:val="448"/>
        </w:trPr>
        <w:tc>
          <w:tcPr>
            <w:tcW w:w="1611" w:type="pct"/>
            <w:vAlign w:val="center"/>
          </w:tcPr>
          <w:p w14:paraId="465BF8AC" w14:textId="77777777" w:rsidR="00C16646" w:rsidRDefault="00C16646">
            <w:r>
              <w:t>EAY</w:t>
            </w:r>
          </w:p>
        </w:tc>
        <w:tc>
          <w:tcPr>
            <w:tcW w:w="2465" w:type="pct"/>
            <w:vAlign w:val="center"/>
          </w:tcPr>
          <w:p w14:paraId="515FAACC" w14:textId="60BA626A" w:rsidR="00C16646" w:rsidRDefault="00BB0D87">
            <w:r>
              <w:t>Civil &amp; Environmental Engineer</w:t>
            </w:r>
            <w:r w:rsidR="00C16646">
              <w:t xml:space="preserve"> – Mine Rehabilitation</w:t>
            </w:r>
          </w:p>
        </w:tc>
        <w:tc>
          <w:tcPr>
            <w:tcW w:w="924" w:type="pct"/>
          </w:tcPr>
          <w:p w14:paraId="5E282A33" w14:textId="77777777" w:rsidR="00C16646" w:rsidRDefault="00C16646">
            <w:pPr>
              <w:jc w:val="center"/>
            </w:pPr>
            <w:r w:rsidRPr="00331DC2">
              <w:rPr>
                <w:rFonts w:ascii="Wingdings" w:eastAsia="Wingdings" w:hAnsi="Wingdings" w:cs="Wingdings"/>
              </w:rPr>
              <w:sym w:font="Wingdings" w:char="F0FC"/>
            </w:r>
          </w:p>
        </w:tc>
      </w:tr>
      <w:tr w:rsidR="00C16646" w14:paraId="58D34109" w14:textId="77777777" w:rsidTr="00471661">
        <w:trPr>
          <w:trHeight w:val="448"/>
        </w:trPr>
        <w:tc>
          <w:tcPr>
            <w:tcW w:w="1611" w:type="pct"/>
            <w:vAlign w:val="center"/>
          </w:tcPr>
          <w:p w14:paraId="2F3D4F36" w14:textId="77777777" w:rsidR="00C16646" w:rsidRDefault="00C16646">
            <w:r>
              <w:t>EAY</w:t>
            </w:r>
          </w:p>
        </w:tc>
        <w:tc>
          <w:tcPr>
            <w:tcW w:w="2465" w:type="pct"/>
            <w:vAlign w:val="center"/>
          </w:tcPr>
          <w:p w14:paraId="5E1486C8" w14:textId="51BA70ED" w:rsidR="00C16646" w:rsidRDefault="00BB0D87">
            <w:r>
              <w:t>Yallourn Rehabilitation Leader</w:t>
            </w:r>
          </w:p>
        </w:tc>
        <w:tc>
          <w:tcPr>
            <w:tcW w:w="924" w:type="pct"/>
            <w:vAlign w:val="center"/>
          </w:tcPr>
          <w:p w14:paraId="5483A163" w14:textId="77777777" w:rsidR="00C16646" w:rsidRDefault="00C16646">
            <w:pPr>
              <w:jc w:val="center"/>
            </w:pPr>
            <w:r w:rsidRPr="00331DC2">
              <w:rPr>
                <w:rFonts w:ascii="Wingdings" w:eastAsia="Wingdings" w:hAnsi="Wingdings" w:cs="Wingdings"/>
              </w:rPr>
              <w:sym w:font="Wingdings" w:char="F0FC"/>
            </w:r>
          </w:p>
        </w:tc>
      </w:tr>
      <w:tr w:rsidR="00F7115A" w14:paraId="4BA24874" w14:textId="77777777" w:rsidTr="00471661">
        <w:trPr>
          <w:trHeight w:val="448"/>
        </w:trPr>
        <w:tc>
          <w:tcPr>
            <w:tcW w:w="1611" w:type="pct"/>
            <w:vAlign w:val="center"/>
          </w:tcPr>
          <w:p w14:paraId="3DAC7F18" w14:textId="7915DD1E" w:rsidR="00F7115A" w:rsidRDefault="008F2463">
            <w:r>
              <w:t>EAY</w:t>
            </w:r>
          </w:p>
        </w:tc>
        <w:tc>
          <w:tcPr>
            <w:tcW w:w="2465" w:type="pct"/>
            <w:vAlign w:val="center"/>
          </w:tcPr>
          <w:p w14:paraId="1D94A25F" w14:textId="56D0CCAC" w:rsidR="00F7115A" w:rsidRDefault="008F2463">
            <w:r>
              <w:t>Civil &amp; Environmental Engineer – Mine Rehabilitation</w:t>
            </w:r>
          </w:p>
        </w:tc>
        <w:tc>
          <w:tcPr>
            <w:tcW w:w="924" w:type="pct"/>
          </w:tcPr>
          <w:p w14:paraId="6A25EA81" w14:textId="77777777" w:rsidR="00F7115A" w:rsidRPr="00331DC2" w:rsidRDefault="00F7115A">
            <w:pPr>
              <w:jc w:val="center"/>
            </w:pPr>
            <w:r w:rsidRPr="00331DC2">
              <w:rPr>
                <w:rFonts w:ascii="Wingdings" w:eastAsia="Wingdings" w:hAnsi="Wingdings" w:cs="Wingdings"/>
              </w:rPr>
              <w:sym w:font="Wingdings" w:char="F0FC"/>
            </w:r>
          </w:p>
        </w:tc>
      </w:tr>
      <w:tr w:rsidR="004F68AA" w14:paraId="734014FC" w14:textId="77777777" w:rsidTr="00471661">
        <w:trPr>
          <w:trHeight w:val="448"/>
        </w:trPr>
        <w:tc>
          <w:tcPr>
            <w:tcW w:w="1611" w:type="pct"/>
            <w:vAlign w:val="center"/>
          </w:tcPr>
          <w:p w14:paraId="5D9ECD8A" w14:textId="77777777" w:rsidR="004F68AA" w:rsidRDefault="004F68AA" w:rsidP="004F68AA">
            <w:r>
              <w:t>EAY</w:t>
            </w:r>
          </w:p>
        </w:tc>
        <w:tc>
          <w:tcPr>
            <w:tcW w:w="2465" w:type="pct"/>
            <w:vAlign w:val="center"/>
          </w:tcPr>
          <w:p w14:paraId="30401F65" w14:textId="247DBA13" w:rsidR="004F68AA" w:rsidRDefault="008F2463" w:rsidP="004F68AA">
            <w:r>
              <w:t>Mine Geotechnical &amp; Geology Leader</w:t>
            </w:r>
          </w:p>
        </w:tc>
        <w:tc>
          <w:tcPr>
            <w:tcW w:w="924" w:type="pct"/>
          </w:tcPr>
          <w:p w14:paraId="27012DA0" w14:textId="77777777" w:rsidR="004F68AA" w:rsidRPr="00331DC2" w:rsidRDefault="004F68AA" w:rsidP="004F68AA">
            <w:pPr>
              <w:jc w:val="center"/>
            </w:pPr>
            <w:r w:rsidRPr="00331DC2">
              <w:rPr>
                <w:rFonts w:ascii="Wingdings" w:eastAsia="Wingdings" w:hAnsi="Wingdings" w:cs="Wingdings"/>
              </w:rPr>
              <w:sym w:font="Wingdings" w:char="F0FC"/>
            </w:r>
          </w:p>
        </w:tc>
      </w:tr>
      <w:tr w:rsidR="00C16646" w14:paraId="6CB861E8" w14:textId="77777777" w:rsidTr="00471661">
        <w:trPr>
          <w:trHeight w:val="448"/>
        </w:trPr>
        <w:tc>
          <w:tcPr>
            <w:tcW w:w="1611" w:type="pct"/>
            <w:vAlign w:val="center"/>
          </w:tcPr>
          <w:p w14:paraId="3BAED8F2" w14:textId="77777777" w:rsidR="00C16646" w:rsidRDefault="00C16646">
            <w:r>
              <w:t>EAY</w:t>
            </w:r>
          </w:p>
        </w:tc>
        <w:tc>
          <w:tcPr>
            <w:tcW w:w="2465" w:type="pct"/>
            <w:vAlign w:val="center"/>
          </w:tcPr>
          <w:p w14:paraId="3DC5935B" w14:textId="4E7DFA12" w:rsidR="00C16646" w:rsidRDefault="001954B4">
            <w:r>
              <w:t>Project Engineer – Mine Rehabilitation</w:t>
            </w:r>
          </w:p>
        </w:tc>
        <w:tc>
          <w:tcPr>
            <w:tcW w:w="924" w:type="pct"/>
            <w:vAlign w:val="center"/>
          </w:tcPr>
          <w:p w14:paraId="5FB2E2EC" w14:textId="61D207CF" w:rsidR="00C16646" w:rsidRPr="00331DC2" w:rsidRDefault="001954B4">
            <w:pPr>
              <w:jc w:val="center"/>
            </w:pPr>
            <w:r w:rsidRPr="00331DC2">
              <w:rPr>
                <w:rFonts w:ascii="Wingdings" w:eastAsia="Wingdings" w:hAnsi="Wingdings" w:cs="Wingdings"/>
              </w:rPr>
              <w:sym w:font="Wingdings" w:char="F0FC"/>
            </w:r>
          </w:p>
        </w:tc>
      </w:tr>
      <w:tr w:rsidR="00C16646" w14:paraId="3A2CD197" w14:textId="77777777" w:rsidTr="00471661">
        <w:trPr>
          <w:trHeight w:val="448"/>
        </w:trPr>
        <w:tc>
          <w:tcPr>
            <w:tcW w:w="1611" w:type="pct"/>
            <w:vAlign w:val="center"/>
          </w:tcPr>
          <w:p w14:paraId="6A694C74" w14:textId="4646CB2D" w:rsidR="00C16646" w:rsidRDefault="00EB5190">
            <w:r>
              <w:t>EAY</w:t>
            </w:r>
          </w:p>
        </w:tc>
        <w:tc>
          <w:tcPr>
            <w:tcW w:w="2465" w:type="pct"/>
            <w:vAlign w:val="center"/>
          </w:tcPr>
          <w:p w14:paraId="64A6F7BF" w14:textId="24ED6726" w:rsidR="00C16646" w:rsidRDefault="00EB5190">
            <w:r>
              <w:t>Civil / Geotechnical Engineer</w:t>
            </w:r>
          </w:p>
        </w:tc>
        <w:tc>
          <w:tcPr>
            <w:tcW w:w="924" w:type="pct"/>
          </w:tcPr>
          <w:p w14:paraId="747B5305" w14:textId="4F818362" w:rsidR="00C16646" w:rsidRDefault="00EB5190">
            <w:pPr>
              <w:jc w:val="center"/>
            </w:pPr>
            <w:r w:rsidRPr="00331DC2">
              <w:rPr>
                <w:rFonts w:ascii="Wingdings" w:eastAsia="Wingdings" w:hAnsi="Wingdings" w:cs="Wingdings"/>
              </w:rPr>
              <w:sym w:font="Wingdings" w:char="F0FC"/>
            </w:r>
          </w:p>
        </w:tc>
      </w:tr>
    </w:tbl>
    <w:p w14:paraId="5A0FF784" w14:textId="77777777" w:rsidR="007F6A24" w:rsidRPr="00DA0ECF" w:rsidRDefault="007F6A24" w:rsidP="00CF6D51">
      <w:pPr>
        <w:pStyle w:val="Heading3"/>
      </w:pPr>
      <w:r w:rsidRPr="00DA0ECF">
        <w:t>Geotechnical</w:t>
      </w:r>
    </w:p>
    <w:p w14:paraId="31976004" w14:textId="77777777" w:rsidR="007F6A24" w:rsidRDefault="007F6A24" w:rsidP="00C43772">
      <w:r>
        <w:t>The geotechnical scenarios that were assessed as risk events are:</w:t>
      </w:r>
    </w:p>
    <w:p w14:paraId="174B43DC" w14:textId="77777777" w:rsidR="007F6A24" w:rsidRDefault="007F6A24" w:rsidP="00ED69BB">
      <w:pPr>
        <w:pStyle w:val="ListParagraph"/>
        <w:numPr>
          <w:ilvl w:val="0"/>
          <w:numId w:val="153"/>
        </w:numPr>
      </w:pPr>
      <w:r>
        <w:t>Surface Water Recharge</w:t>
      </w:r>
    </w:p>
    <w:p w14:paraId="3D77108F" w14:textId="77777777" w:rsidR="007F6A24" w:rsidRDefault="007F6A24" w:rsidP="00ED69BB">
      <w:pPr>
        <w:pStyle w:val="ListParagraph"/>
        <w:numPr>
          <w:ilvl w:val="0"/>
          <w:numId w:val="153"/>
        </w:numPr>
      </w:pPr>
      <w:r>
        <w:t>Elevated Groundwater Levels</w:t>
      </w:r>
    </w:p>
    <w:p w14:paraId="1BC31C49" w14:textId="77777777" w:rsidR="007F6A24" w:rsidRDefault="007F6A24" w:rsidP="00ED69BB">
      <w:pPr>
        <w:pStyle w:val="ListParagraph"/>
        <w:numPr>
          <w:ilvl w:val="0"/>
          <w:numId w:val="153"/>
        </w:numPr>
      </w:pPr>
      <w:r>
        <w:t>Overtopping of Rivers</w:t>
      </w:r>
    </w:p>
    <w:p w14:paraId="2720EA4C" w14:textId="77777777" w:rsidR="007F6A24" w:rsidRDefault="007F6A24" w:rsidP="00ED69BB">
      <w:pPr>
        <w:pStyle w:val="ListParagraph"/>
        <w:numPr>
          <w:ilvl w:val="0"/>
          <w:numId w:val="153"/>
        </w:numPr>
      </w:pPr>
      <w:r>
        <w:t>Seismic Event</w:t>
      </w:r>
    </w:p>
    <w:p w14:paraId="34C92DEB" w14:textId="77777777" w:rsidR="007F6A24" w:rsidRDefault="007F6A24" w:rsidP="00ED69BB">
      <w:pPr>
        <w:pStyle w:val="ListParagraph"/>
        <w:numPr>
          <w:ilvl w:val="0"/>
          <w:numId w:val="153"/>
        </w:numPr>
      </w:pPr>
      <w:r>
        <w:t>Floor Heave</w:t>
      </w:r>
    </w:p>
    <w:p w14:paraId="24F34EB7" w14:textId="77777777" w:rsidR="007F6A24" w:rsidRPr="002D1F3C" w:rsidRDefault="007F6A24" w:rsidP="00C43772">
      <w:r>
        <w:t>A total of 117 Geotechnical Risk Event Scenarios were assessed.</w:t>
      </w:r>
    </w:p>
    <w:p w14:paraId="70F06F06" w14:textId="3708BA18" w:rsidR="007F6A24" w:rsidRPr="00D847DC" w:rsidRDefault="007F6A24" w:rsidP="00C2284A">
      <w:pPr>
        <w:pStyle w:val="Heading4"/>
      </w:pPr>
      <w:r w:rsidRPr="00D847DC">
        <w:t>Geotechnical Assessment</w:t>
      </w:r>
      <w:r>
        <w:t xml:space="preserve"> – Mine Batters</w:t>
      </w:r>
    </w:p>
    <w:p w14:paraId="43B50166" w14:textId="222D6F59" w:rsidR="007F6A24" w:rsidRDefault="007F6A24" w:rsidP="00B53216">
      <w:r>
        <w:t>The Yallourn Mine shares similar characteristics to the other Latrobe Vally O</w:t>
      </w:r>
      <w:r w:rsidR="00873663">
        <w:t>p</w:t>
      </w:r>
      <w:r>
        <w:t>en Cut Coal Mines in that they are unique in a geotechnical mining context due to the following factors:</w:t>
      </w:r>
    </w:p>
    <w:p w14:paraId="1203843E" w14:textId="4144E5CA" w:rsidR="007F6A24" w:rsidRDefault="007F6A24" w:rsidP="00ED69BB">
      <w:pPr>
        <w:pStyle w:val="ListParagraph"/>
        <w:numPr>
          <w:ilvl w:val="0"/>
          <w:numId w:val="153"/>
        </w:numPr>
      </w:pPr>
      <w:r>
        <w:t xml:space="preserve">The seams of coal that are mined are very </w:t>
      </w:r>
      <w:r w:rsidR="00EA381F">
        <w:t>thick.</w:t>
      </w:r>
    </w:p>
    <w:p w14:paraId="2BF4FE5D" w14:textId="77777777" w:rsidR="007F6A24" w:rsidRDefault="007F6A24" w:rsidP="00ED69BB">
      <w:pPr>
        <w:pStyle w:val="ListParagraph"/>
        <w:numPr>
          <w:ilvl w:val="0"/>
          <w:numId w:val="153"/>
        </w:numPr>
      </w:pPr>
      <w:r>
        <w:t>The coal that is mined has a density only slightly greater than the density of water</w:t>
      </w:r>
    </w:p>
    <w:p w14:paraId="70CF0655" w14:textId="77777777" w:rsidR="007F6A24" w:rsidRDefault="007F6A24" w:rsidP="00ED69BB">
      <w:pPr>
        <w:pStyle w:val="ListParagraph"/>
        <w:numPr>
          <w:ilvl w:val="0"/>
          <w:numId w:val="153"/>
        </w:numPr>
      </w:pPr>
      <w:r>
        <w:t>The coal that is mined is of very low strength similar to the strength of soil</w:t>
      </w:r>
    </w:p>
    <w:p w14:paraId="5132CED5" w14:textId="77777777" w:rsidR="007F6A24" w:rsidRDefault="007F6A24" w:rsidP="00ED69BB">
      <w:pPr>
        <w:pStyle w:val="ListParagraph"/>
        <w:numPr>
          <w:ilvl w:val="0"/>
          <w:numId w:val="153"/>
        </w:numPr>
      </w:pPr>
      <w:r>
        <w:t>The coal seams that are mined are separated by interburden soil units that also contain groundwater aquifers containing groundwater of elevated temperatures</w:t>
      </w:r>
    </w:p>
    <w:p w14:paraId="2535A735" w14:textId="77777777" w:rsidR="007F6A24" w:rsidRDefault="007F6A24" w:rsidP="00ED69BB">
      <w:pPr>
        <w:pStyle w:val="ListParagraph"/>
        <w:numPr>
          <w:ilvl w:val="0"/>
          <w:numId w:val="153"/>
        </w:numPr>
      </w:pPr>
      <w:r>
        <w:t>The groundwater aquifers can be at high pressure and require depressurization to maintain batter stability</w:t>
      </w:r>
    </w:p>
    <w:p w14:paraId="165C7054" w14:textId="77777777" w:rsidR="007F6A24" w:rsidRDefault="007F6A24" w:rsidP="00ED69BB">
      <w:pPr>
        <w:pStyle w:val="ListParagraph"/>
        <w:numPr>
          <w:ilvl w:val="0"/>
          <w:numId w:val="153"/>
        </w:numPr>
      </w:pPr>
      <w:r>
        <w:t>The mines are quite deep (the excavated pits at Yallourn are ~80 metres deep) considering the geotechnical nature of the coal and interseam materials</w:t>
      </w:r>
    </w:p>
    <w:p w14:paraId="734DF259" w14:textId="77777777" w:rsidR="007F6A24" w:rsidRDefault="007F6A24" w:rsidP="00B53216">
      <w:r>
        <w:t>The above listed factors combine to provide conditions that if not appropriately controlled, can result if large ground movements in areas within and surrounding the mine and render the batters of the open cut pits sensitive to both ground and surface water.</w:t>
      </w:r>
    </w:p>
    <w:p w14:paraId="10572424" w14:textId="372936EB" w:rsidR="007F6A24" w:rsidRDefault="007F6A24" w:rsidP="00B53216">
      <w:r>
        <w:t xml:space="preserve">Given this, the predominant factor influencing planning for the rehabilitation of the Yallourn Mine is the geotechnical stability of the excavated pit and requirement to stabilise the batters to achieve the objective of a safe, stable and sustainable landform post relinquishment. The experience and documented history of the site from 100+ years of open cut brown coal mining and the undertaking of multiple geotechnical investigations and studies has provided information that the pit void will require </w:t>
      </w:r>
      <w:r w:rsidR="002028E1">
        <w:t>stabilisation</w:t>
      </w:r>
      <w:r>
        <w:t xml:space="preserve"> in the form of weight against the exposed batters and the mine floor to prevent ground failure events from occurring into the future.</w:t>
      </w:r>
    </w:p>
    <w:p w14:paraId="7A122A74" w14:textId="77777777" w:rsidR="007F6A24" w:rsidRDefault="007F6A24" w:rsidP="00B53216">
      <w:r w:rsidRPr="793E7C70">
        <w:t>Current controls for managing stability of the pit void including pumping of water, drainage management, groundwater extraction and monitoring, inspection and implementation of TARPS are reliant on the intervention of people and continued maintenance of infrastructure which is not practically or financially viable post operation and rehabilitation of the Mine. The location of the Mine in relation to infrastructure including public roads, rail lines and conservation areas means that ground movement and failure in certain areas will have potential to impact this infrastructure and result in damage and risks to public health and safety.</w:t>
      </w:r>
    </w:p>
    <w:p w14:paraId="25F398E1" w14:textId="4D934EE6" w:rsidR="007F6A24" w:rsidRDefault="007F6A24" w:rsidP="00B53216">
      <w:r w:rsidRPr="793E7C70">
        <w:t xml:space="preserve">The geotechnical risk assessment was conducted by separating the Mine into various domains </w:t>
      </w:r>
      <w:r w:rsidR="005067FD">
        <w:t xml:space="preserve">shown in </w:t>
      </w:r>
      <w:r w:rsidR="008644F3">
        <w:fldChar w:fldCharType="begin"/>
      </w:r>
      <w:r w:rsidR="008644F3">
        <w:instrText xml:space="preserve"> REF _Ref199154164 \h </w:instrText>
      </w:r>
      <w:r w:rsidR="008644F3">
        <w:fldChar w:fldCharType="separate"/>
      </w:r>
      <w:r w:rsidR="00D35BC0">
        <w:t xml:space="preserve">Table </w:t>
      </w:r>
      <w:r w:rsidR="00D35BC0">
        <w:rPr>
          <w:noProof/>
        </w:rPr>
        <w:t>8</w:t>
      </w:r>
      <w:r w:rsidR="00D35BC0">
        <w:noBreakHyphen/>
      </w:r>
      <w:r w:rsidR="00D35BC0">
        <w:rPr>
          <w:noProof/>
        </w:rPr>
        <w:t>28</w:t>
      </w:r>
      <w:r w:rsidR="008644F3">
        <w:fldChar w:fldCharType="end"/>
      </w:r>
      <w:r w:rsidR="005B7AB9">
        <w:t>.</w:t>
      </w:r>
      <w:r w:rsidRPr="793E7C70">
        <w:t xml:space="preserve"> Each domain was assessed separately with factors including geotechnical risks, proximity to public infrastructure, proximity to rivers and conservation areas, current operational controls and required implementation of actions and further implementation of controls to maintain ground stability considered for each area for each of the identified phases of rehabilitation until weight balance, batter and ground stabilisation and relinquishment is achieved through full pit lakes.</w:t>
      </w:r>
    </w:p>
    <w:p w14:paraId="0D3CC995" w14:textId="77777777" w:rsidR="007F6A24" w:rsidRPr="00B57C64" w:rsidRDefault="007F6A24" w:rsidP="00A86E64">
      <w:pPr>
        <w:pStyle w:val="Heading4"/>
      </w:pPr>
      <w:r w:rsidRPr="00B57C64">
        <w:t>Geotechnical Assessment – Morwell River Diversion</w:t>
      </w:r>
    </w:p>
    <w:p w14:paraId="04840A9E" w14:textId="42B3BC68" w:rsidR="00FC3189" w:rsidRDefault="007F6A24" w:rsidP="00F12FC4">
      <w:pPr>
        <w:rPr>
          <w:rFonts w:eastAsia="Verdana"/>
        </w:rPr>
      </w:pPr>
      <w:r w:rsidRPr="7EEB1306">
        <w:rPr>
          <w:rFonts w:eastAsia="Verdana"/>
        </w:rPr>
        <w:t>A unique feature of the Yallourn Mine is a river that flows between the historical Township Field and East and Maryvale Fields in the form of the Morwell River Diversion – a man-made diversion that was constructed in 2005 to allow for continued mining at the Yallourn site following the completion of activities in Township Field.</w:t>
      </w:r>
    </w:p>
    <w:p w14:paraId="2DD0D9BB" w14:textId="3A60F097" w:rsidR="005A1CED" w:rsidRDefault="00FC3189" w:rsidP="00F12FC4">
      <w:pPr>
        <w:rPr>
          <w:rFonts w:eastAsia="Verdana"/>
        </w:rPr>
      </w:pPr>
      <w:r>
        <w:rPr>
          <w:rFonts w:eastAsia="Verdana"/>
        </w:rPr>
        <w:t xml:space="preserve">The </w:t>
      </w:r>
      <w:r w:rsidR="007F6A24" w:rsidRPr="008C2B83">
        <w:rPr>
          <w:rFonts w:eastAsia="Verdana"/>
        </w:rPr>
        <w:t>MRD was designed to carry the Morwell River through the Yallourn Mine at its original elevation, while mining continued at depth in the Yallourn Eastfield and Maryvale Fields (YEF and MVF).  The structure comprises of a very large fill embankment with foundation of the MRD partially on the Midfield Overburden Dump (MOBD) and partially on an in-situ coal dyke.</w:t>
      </w:r>
      <w:r w:rsidR="002832DC">
        <w:rPr>
          <w:rFonts w:eastAsia="Verdana"/>
        </w:rPr>
        <w:t xml:space="preserve"> </w:t>
      </w:r>
      <w:r w:rsidR="007F6A24">
        <w:rPr>
          <w:rFonts w:eastAsia="Verdana"/>
        </w:rPr>
        <w:t xml:space="preserve">In 2012 a section at the northern end of the MRD failed leading to the flooding of the Yallourn Mine and loss of flows in the river until repairs were completed which included the installation of a synthetic liner </w:t>
      </w:r>
      <w:r w:rsidR="005A1CED">
        <w:rPr>
          <w:rFonts w:eastAsia="Verdana"/>
        </w:rPr>
        <w:t>in</w:t>
      </w:r>
      <w:r w:rsidR="007F6A24">
        <w:rPr>
          <w:rFonts w:eastAsia="Verdana"/>
        </w:rPr>
        <w:t xml:space="preserve"> the repair prior to river flows in the MRD being reinstated.</w:t>
      </w:r>
      <w:r w:rsidR="002832DC">
        <w:rPr>
          <w:rFonts w:eastAsia="Verdana"/>
        </w:rPr>
        <w:t xml:space="preserve"> </w:t>
      </w:r>
      <w:r w:rsidR="007F6A24">
        <w:rPr>
          <w:rFonts w:eastAsia="Verdana"/>
        </w:rPr>
        <w:t>In 2021 a stability incident occurred at the southern end of the MRD including ground movement and cracking that required extensive remedial works including installation and operation of pumped and piped diversions, surface treatment of the MRD low and high flow channels and ongoing monitoring and maintenance.</w:t>
      </w:r>
    </w:p>
    <w:p w14:paraId="07BB47E8" w14:textId="66A2627F" w:rsidR="007F6A24" w:rsidRPr="005A1CED" w:rsidRDefault="007F6A24" w:rsidP="005A1CED">
      <w:pPr>
        <w:rPr>
          <w:rFonts w:eastAsia="Verdana"/>
        </w:rPr>
      </w:pPr>
      <w:r>
        <w:rPr>
          <w:rFonts w:eastAsia="Verdana"/>
        </w:rPr>
        <w:t>The MRD was assessed as a domain in and of itself for the risk assessment due to the current and proposed controls required to be implemented to maintain stability of the structure.</w:t>
      </w:r>
    </w:p>
    <w:p w14:paraId="36C239EB" w14:textId="77777777" w:rsidR="007F6A24" w:rsidRDefault="007F6A24" w:rsidP="00CF6D51">
      <w:pPr>
        <w:pStyle w:val="Heading3"/>
      </w:pPr>
      <w:r>
        <w:t>Hydrogeology</w:t>
      </w:r>
    </w:p>
    <w:p w14:paraId="5434AD68" w14:textId="4EED8020" w:rsidR="007F6A24" w:rsidRPr="005C2ECB" w:rsidRDefault="007F6A24" w:rsidP="00483B87">
      <w:r>
        <w:t>Similar to the geotechnical assessment, the risk scenarios for groundwater were assessed according to the geotechnical domains as applicable and accounted for the potential risk associated with loss of control for each of these areas.</w:t>
      </w:r>
    </w:p>
    <w:p w14:paraId="03ED621A" w14:textId="77777777" w:rsidR="007F6A24" w:rsidRDefault="007F6A24" w:rsidP="00AF0F49">
      <w:r>
        <w:t>The hydrogeological scenarios that were assessed as risk events are:</w:t>
      </w:r>
    </w:p>
    <w:p w14:paraId="44D92176" w14:textId="77777777" w:rsidR="007F6A24" w:rsidRPr="00483B87" w:rsidRDefault="007F6A24" w:rsidP="00ED69BB">
      <w:pPr>
        <w:pStyle w:val="ListParagraph"/>
        <w:numPr>
          <w:ilvl w:val="0"/>
          <w:numId w:val="153"/>
        </w:numPr>
      </w:pPr>
      <w:r w:rsidRPr="00483B87">
        <w:t>Increase in groundwater levels in M1A aquifer</w:t>
      </w:r>
    </w:p>
    <w:p w14:paraId="58E5978A" w14:textId="77777777" w:rsidR="007F6A24" w:rsidRPr="00483B87" w:rsidRDefault="007F6A24" w:rsidP="00ED69BB">
      <w:pPr>
        <w:pStyle w:val="ListParagraph"/>
        <w:numPr>
          <w:ilvl w:val="0"/>
          <w:numId w:val="153"/>
        </w:numPr>
      </w:pPr>
      <w:r w:rsidRPr="00483B87">
        <w:t>Increase in groundwater levels in shallow aquifer</w:t>
      </w:r>
    </w:p>
    <w:p w14:paraId="7AF363A5" w14:textId="77777777" w:rsidR="007F6A24" w:rsidRPr="00483B87" w:rsidRDefault="007F6A24" w:rsidP="00ED69BB">
      <w:pPr>
        <w:pStyle w:val="ListParagraph"/>
        <w:numPr>
          <w:ilvl w:val="0"/>
          <w:numId w:val="153"/>
        </w:numPr>
      </w:pPr>
      <w:r w:rsidRPr="00483B87">
        <w:t>Decrease in groundwater levels (phase 3a onwards)</w:t>
      </w:r>
    </w:p>
    <w:p w14:paraId="3F2D6429" w14:textId="540C14E9" w:rsidR="007F6A24" w:rsidRPr="00906F54" w:rsidRDefault="007F6A24" w:rsidP="005A1CED">
      <w:r>
        <w:t>A total of 50 Hydrogeological Risk Event Scenarios were assessed.</w:t>
      </w:r>
    </w:p>
    <w:p w14:paraId="5A518147" w14:textId="77777777" w:rsidR="0006758B" w:rsidRDefault="0006758B">
      <w:pPr>
        <w:spacing w:after="0" w:line="240" w:lineRule="auto"/>
        <w:rPr>
          <w:rFonts w:ascii="Arial" w:hAnsi="Arial"/>
          <w:b/>
          <w:color w:val="auto"/>
          <w:sz w:val="22"/>
          <w:szCs w:val="20"/>
        </w:rPr>
      </w:pPr>
      <w:r>
        <w:br w:type="page"/>
      </w:r>
    </w:p>
    <w:p w14:paraId="4B684732" w14:textId="77777777" w:rsidR="007F6A24" w:rsidRPr="00906F54" w:rsidRDefault="007F6A24" w:rsidP="00CF6D51">
      <w:pPr>
        <w:pStyle w:val="Heading3"/>
      </w:pPr>
      <w:r w:rsidRPr="00906F54">
        <w:t>Surface Hydrology</w:t>
      </w:r>
    </w:p>
    <w:p w14:paraId="7A801BE2" w14:textId="77777777" w:rsidR="007F6A24" w:rsidRPr="005C2ECB" w:rsidRDefault="007F6A24" w:rsidP="00483B87">
      <w:r>
        <w:rPr>
          <w:rFonts w:eastAsia="Verdana" w:cs="Verdana"/>
        </w:rPr>
        <w:t xml:space="preserve">As per the geotechnical and hydrogeology assessments, the risk scenarios for surface water </w:t>
      </w:r>
      <w:r>
        <w:t>were assessed according to the geotechnical domains as applicable and accounted for the potential risk associated with loss of control for each of these areas.</w:t>
      </w:r>
    </w:p>
    <w:p w14:paraId="1FBA9B53" w14:textId="77777777" w:rsidR="007F6A24" w:rsidRPr="00284EBF" w:rsidRDefault="007F6A24" w:rsidP="00483B87">
      <w:r w:rsidRPr="00284EBF">
        <w:t>The Surface Hydrology scenarios that were assessed as risk events are:</w:t>
      </w:r>
    </w:p>
    <w:p w14:paraId="54E57A1F" w14:textId="77777777" w:rsidR="007F6A24" w:rsidRPr="00284EBF" w:rsidRDefault="007F6A24" w:rsidP="00ED69BB">
      <w:pPr>
        <w:pStyle w:val="ListParagraph"/>
        <w:numPr>
          <w:ilvl w:val="0"/>
          <w:numId w:val="153"/>
        </w:numPr>
      </w:pPr>
      <w:r w:rsidRPr="00284EBF">
        <w:t>River meandering / meander development</w:t>
      </w:r>
    </w:p>
    <w:p w14:paraId="028ACF3B" w14:textId="77777777" w:rsidR="007F6A24" w:rsidRPr="00284EBF" w:rsidRDefault="007F6A24" w:rsidP="00ED69BB">
      <w:pPr>
        <w:pStyle w:val="ListParagraph"/>
        <w:numPr>
          <w:ilvl w:val="0"/>
          <w:numId w:val="153"/>
        </w:numPr>
      </w:pPr>
      <w:r w:rsidRPr="00284EBF">
        <w:t>Flood flow from Latrobe River to the pit</w:t>
      </w:r>
    </w:p>
    <w:p w14:paraId="223CC75A" w14:textId="77777777" w:rsidR="007F6A24" w:rsidRPr="00284EBF" w:rsidRDefault="007F6A24" w:rsidP="00ED69BB">
      <w:pPr>
        <w:pStyle w:val="ListParagraph"/>
        <w:numPr>
          <w:ilvl w:val="0"/>
          <w:numId w:val="153"/>
        </w:numPr>
      </w:pPr>
      <w:r w:rsidRPr="00284EBF">
        <w:t>Failure of Inlet / outlet structures</w:t>
      </w:r>
    </w:p>
    <w:p w14:paraId="10B89507" w14:textId="77777777" w:rsidR="007F6A24" w:rsidRPr="00284EBF" w:rsidRDefault="007F6A24" w:rsidP="00ED69BB">
      <w:pPr>
        <w:pStyle w:val="ListParagraph"/>
        <w:numPr>
          <w:ilvl w:val="0"/>
          <w:numId w:val="153"/>
        </w:numPr>
      </w:pPr>
      <w:r w:rsidRPr="00284EBF">
        <w:t>Loss of containment of water from surface drainage channels</w:t>
      </w:r>
    </w:p>
    <w:p w14:paraId="1439E30B" w14:textId="77777777" w:rsidR="007F6A24" w:rsidRPr="00284EBF" w:rsidRDefault="007F6A24" w:rsidP="00ED69BB">
      <w:pPr>
        <w:pStyle w:val="ListParagraph"/>
        <w:numPr>
          <w:ilvl w:val="0"/>
          <w:numId w:val="153"/>
        </w:numPr>
      </w:pPr>
      <w:r w:rsidRPr="00284EBF">
        <w:t>Loss of containment of water from Morwell River channel</w:t>
      </w:r>
    </w:p>
    <w:p w14:paraId="0BC7EB00" w14:textId="77777777" w:rsidR="007F6A24" w:rsidRPr="00284EBF" w:rsidRDefault="007F6A24" w:rsidP="00ED69BB">
      <w:pPr>
        <w:pStyle w:val="ListParagraph"/>
        <w:numPr>
          <w:ilvl w:val="0"/>
          <w:numId w:val="153"/>
        </w:numPr>
      </w:pPr>
      <w:r w:rsidRPr="00284EBF">
        <w:t>Wind / wave action</w:t>
      </w:r>
    </w:p>
    <w:p w14:paraId="71600141" w14:textId="19635D5E" w:rsidR="007F6A24" w:rsidRPr="009F016E" w:rsidRDefault="007F6A24" w:rsidP="005A1CED">
      <w:r w:rsidRPr="00284EBF">
        <w:t>A total of 30 Surface Hydrology Risk Event Scenarios were assessed.</w:t>
      </w:r>
    </w:p>
    <w:p w14:paraId="0B1D15A6" w14:textId="77777777" w:rsidR="007F6A24" w:rsidRDefault="007F6A24" w:rsidP="00CF6D51">
      <w:pPr>
        <w:pStyle w:val="Heading3"/>
      </w:pPr>
      <w:r w:rsidRPr="009F016E">
        <w:t>Fire</w:t>
      </w:r>
    </w:p>
    <w:p w14:paraId="75D43EAB" w14:textId="77777777" w:rsidR="007F6A24" w:rsidRDefault="007F6A24" w:rsidP="00483B87">
      <w:r>
        <w:t>Fire risks were informed by current operational knowledge, assessments and management plans. Risk events were defined by identifying potential sources of ignition, these being:</w:t>
      </w:r>
    </w:p>
    <w:p w14:paraId="6A751D41" w14:textId="77777777" w:rsidR="007F6A24" w:rsidRDefault="007F6A24" w:rsidP="00ED69BB">
      <w:pPr>
        <w:pStyle w:val="ListParagraph"/>
        <w:numPr>
          <w:ilvl w:val="0"/>
          <w:numId w:val="153"/>
        </w:numPr>
      </w:pPr>
      <w:r>
        <w:t>Ignition of coal in Maryvale Field</w:t>
      </w:r>
    </w:p>
    <w:p w14:paraId="29F03FA0" w14:textId="77777777" w:rsidR="007F6A24" w:rsidRDefault="007F6A24" w:rsidP="00ED69BB">
      <w:pPr>
        <w:pStyle w:val="ListParagraph"/>
        <w:numPr>
          <w:ilvl w:val="0"/>
          <w:numId w:val="153"/>
        </w:numPr>
      </w:pPr>
      <w:r>
        <w:t>Ignition of coal in Eastfield and Eastfield Extension</w:t>
      </w:r>
    </w:p>
    <w:p w14:paraId="00C59E04" w14:textId="77777777" w:rsidR="007F6A24" w:rsidRDefault="007F6A24" w:rsidP="00ED69BB">
      <w:pPr>
        <w:pStyle w:val="ListParagraph"/>
        <w:numPr>
          <w:ilvl w:val="0"/>
          <w:numId w:val="153"/>
        </w:numPr>
      </w:pPr>
      <w:r>
        <w:t>Ignition of coal in Township Field</w:t>
      </w:r>
    </w:p>
    <w:p w14:paraId="384BBE78" w14:textId="77777777" w:rsidR="007F6A24" w:rsidRDefault="007F6A24" w:rsidP="00ED69BB">
      <w:pPr>
        <w:pStyle w:val="ListParagraph"/>
        <w:numPr>
          <w:ilvl w:val="0"/>
          <w:numId w:val="153"/>
        </w:numPr>
      </w:pPr>
      <w:r>
        <w:t>Ignition of coal in Yallourn North Open Cut</w:t>
      </w:r>
    </w:p>
    <w:p w14:paraId="4CD6D238" w14:textId="77777777" w:rsidR="007F6A24" w:rsidRDefault="007F6A24" w:rsidP="00ED69BB">
      <w:pPr>
        <w:pStyle w:val="ListParagraph"/>
        <w:numPr>
          <w:ilvl w:val="0"/>
          <w:numId w:val="153"/>
        </w:numPr>
      </w:pPr>
      <w:r>
        <w:t>Ignition of vegetation in Maryvale Field</w:t>
      </w:r>
    </w:p>
    <w:p w14:paraId="684B7E5D" w14:textId="77777777" w:rsidR="007F6A24" w:rsidRDefault="007F6A24" w:rsidP="00ED69BB">
      <w:pPr>
        <w:pStyle w:val="ListParagraph"/>
        <w:numPr>
          <w:ilvl w:val="0"/>
          <w:numId w:val="153"/>
        </w:numPr>
      </w:pPr>
      <w:r>
        <w:t>Ignition of fuels</w:t>
      </w:r>
    </w:p>
    <w:p w14:paraId="333BB5B0" w14:textId="77777777" w:rsidR="007F6A24" w:rsidRPr="007F6D40" w:rsidRDefault="007F6A24" w:rsidP="00ED69BB">
      <w:pPr>
        <w:pStyle w:val="ListParagraph"/>
        <w:numPr>
          <w:ilvl w:val="0"/>
          <w:numId w:val="153"/>
        </w:numPr>
      </w:pPr>
      <w:r>
        <w:t>Building fire</w:t>
      </w:r>
    </w:p>
    <w:p w14:paraId="14B5FD1A" w14:textId="77777777" w:rsidR="007F6A24" w:rsidRPr="0049098D" w:rsidRDefault="007F6A24" w:rsidP="00483B87">
      <w:r>
        <w:t>A total of 7 risk scenarios were assessed related to risk events for fire.</w:t>
      </w:r>
    </w:p>
    <w:p w14:paraId="6CA35D55" w14:textId="77777777" w:rsidR="007F6A24" w:rsidRPr="0049098D" w:rsidRDefault="007F6A24" w:rsidP="00CF6D51">
      <w:pPr>
        <w:pStyle w:val="Heading3"/>
      </w:pPr>
      <w:r w:rsidRPr="0049098D">
        <w:t>Environmental</w:t>
      </w:r>
    </w:p>
    <w:p w14:paraId="52407A8B" w14:textId="77777777" w:rsidR="007F6A24" w:rsidRDefault="007F6A24" w:rsidP="00483B87">
      <w:pPr>
        <w:rPr>
          <w:rFonts w:eastAsia="Verdana"/>
        </w:rPr>
      </w:pPr>
      <w:r>
        <w:rPr>
          <w:rFonts w:eastAsia="Verdana"/>
        </w:rPr>
        <w:t>The environmental assessment accounted for risks to air, land and water resulting from activities on site and the scenarios were informed by current operational conditions including current risk assessments and management plans.</w:t>
      </w:r>
    </w:p>
    <w:p w14:paraId="0EA9F94C" w14:textId="77777777" w:rsidR="007F6A24" w:rsidRDefault="007F6A24" w:rsidP="00483B87">
      <w:pPr>
        <w:rPr>
          <w:rFonts w:eastAsia="Verdana"/>
        </w:rPr>
      </w:pPr>
      <w:r>
        <w:rPr>
          <w:rFonts w:eastAsia="Verdana"/>
        </w:rPr>
        <w:t>The risk scenarios that were assessed are:</w:t>
      </w:r>
    </w:p>
    <w:p w14:paraId="29CD8113" w14:textId="77777777" w:rsidR="007F6A24" w:rsidRPr="00CF1BCC" w:rsidRDefault="007F6A24" w:rsidP="00ED69BB">
      <w:pPr>
        <w:pStyle w:val="ListParagraph"/>
        <w:numPr>
          <w:ilvl w:val="0"/>
          <w:numId w:val="153"/>
        </w:numPr>
      </w:pPr>
      <w:r w:rsidRPr="00CF1BCC">
        <w:t>Dust generation and transport off-site</w:t>
      </w:r>
    </w:p>
    <w:p w14:paraId="4BDD6CAD" w14:textId="77777777" w:rsidR="007F6A24" w:rsidRPr="00CF1BCC" w:rsidRDefault="007F6A24" w:rsidP="00ED69BB">
      <w:pPr>
        <w:pStyle w:val="ListParagraph"/>
        <w:numPr>
          <w:ilvl w:val="0"/>
          <w:numId w:val="153"/>
        </w:numPr>
      </w:pPr>
      <w:r w:rsidRPr="00CF1BCC">
        <w:t>Smoke &amp; particulates transport off-site</w:t>
      </w:r>
    </w:p>
    <w:p w14:paraId="089EFA39" w14:textId="77777777" w:rsidR="007F6A24" w:rsidRPr="00CF1BCC" w:rsidRDefault="007F6A24" w:rsidP="00ED69BB">
      <w:pPr>
        <w:pStyle w:val="ListParagraph"/>
        <w:numPr>
          <w:ilvl w:val="0"/>
          <w:numId w:val="153"/>
        </w:numPr>
      </w:pPr>
      <w:r w:rsidRPr="00CF1BCC">
        <w:t>Generation of unacceptable odour</w:t>
      </w:r>
    </w:p>
    <w:p w14:paraId="55F21A39" w14:textId="77777777" w:rsidR="007F6A24" w:rsidRPr="00CF1BCC" w:rsidRDefault="007F6A24" w:rsidP="00ED69BB">
      <w:pPr>
        <w:pStyle w:val="ListParagraph"/>
        <w:numPr>
          <w:ilvl w:val="0"/>
          <w:numId w:val="153"/>
        </w:numPr>
      </w:pPr>
      <w:r w:rsidRPr="00CF1BCC">
        <w:t>Gaseous emissions generating air pollution</w:t>
      </w:r>
    </w:p>
    <w:p w14:paraId="43E4DB6B" w14:textId="77777777" w:rsidR="007F6A24" w:rsidRPr="00CF1BCC" w:rsidRDefault="007F6A24" w:rsidP="00ED69BB">
      <w:pPr>
        <w:pStyle w:val="ListParagraph"/>
        <w:numPr>
          <w:ilvl w:val="0"/>
          <w:numId w:val="153"/>
        </w:numPr>
      </w:pPr>
      <w:r w:rsidRPr="00CF1BCC">
        <w:t>Unacceptable noise emissions</w:t>
      </w:r>
    </w:p>
    <w:p w14:paraId="3DC26220" w14:textId="77777777" w:rsidR="007F6A24" w:rsidRPr="00CF1BCC" w:rsidRDefault="007F6A24" w:rsidP="00ED69BB">
      <w:pPr>
        <w:pStyle w:val="ListParagraph"/>
        <w:numPr>
          <w:ilvl w:val="0"/>
          <w:numId w:val="153"/>
        </w:numPr>
      </w:pPr>
      <w:r w:rsidRPr="00CF1BCC">
        <w:t>Unacceptable vibration</w:t>
      </w:r>
    </w:p>
    <w:p w14:paraId="653B3FB0" w14:textId="77777777" w:rsidR="007F6A24" w:rsidRPr="00CF1BCC" w:rsidRDefault="007F6A24" w:rsidP="00ED69BB">
      <w:pPr>
        <w:pStyle w:val="ListParagraph"/>
        <w:numPr>
          <w:ilvl w:val="0"/>
          <w:numId w:val="153"/>
        </w:numPr>
      </w:pPr>
      <w:r w:rsidRPr="00CF1BCC">
        <w:t>Introduction and/or spread of weeds, invasive species and plant disease</w:t>
      </w:r>
    </w:p>
    <w:p w14:paraId="2D072984" w14:textId="77777777" w:rsidR="007F6A24" w:rsidRPr="00CF1BCC" w:rsidRDefault="007F6A24" w:rsidP="00ED69BB">
      <w:pPr>
        <w:pStyle w:val="ListParagraph"/>
        <w:numPr>
          <w:ilvl w:val="0"/>
          <w:numId w:val="153"/>
        </w:numPr>
      </w:pPr>
      <w:r w:rsidRPr="00CF1BCC">
        <w:t>Presence of pest animals and vermin degrading habitats</w:t>
      </w:r>
    </w:p>
    <w:p w14:paraId="06D079FC" w14:textId="77777777" w:rsidR="007F6A24" w:rsidRPr="00CF1BCC" w:rsidRDefault="007F6A24" w:rsidP="00ED69BB">
      <w:pPr>
        <w:pStyle w:val="ListParagraph"/>
        <w:numPr>
          <w:ilvl w:val="0"/>
          <w:numId w:val="153"/>
        </w:numPr>
      </w:pPr>
      <w:r w:rsidRPr="00CF1BCC">
        <w:t>Habitat fragmentation and disruption for both terrestrial and aquatic fauna</w:t>
      </w:r>
    </w:p>
    <w:p w14:paraId="06E46189" w14:textId="77777777" w:rsidR="007F6A24" w:rsidRPr="00CF1BCC" w:rsidRDefault="007F6A24" w:rsidP="00ED69BB">
      <w:pPr>
        <w:pStyle w:val="ListParagraph"/>
        <w:numPr>
          <w:ilvl w:val="0"/>
          <w:numId w:val="153"/>
        </w:numPr>
      </w:pPr>
      <w:r w:rsidRPr="00CF1BCC">
        <w:t>Damage to habitats and native vegetation</w:t>
      </w:r>
    </w:p>
    <w:p w14:paraId="027E85F6" w14:textId="77777777" w:rsidR="007F6A24" w:rsidRPr="00CF1BCC" w:rsidRDefault="007F6A24" w:rsidP="00ED69BB">
      <w:pPr>
        <w:pStyle w:val="ListParagraph"/>
        <w:numPr>
          <w:ilvl w:val="0"/>
          <w:numId w:val="153"/>
        </w:numPr>
      </w:pPr>
      <w:r w:rsidRPr="00CF1BCC">
        <w:t>Contamination of pit-lake water</w:t>
      </w:r>
    </w:p>
    <w:p w14:paraId="4AE5E2E4" w14:textId="77777777" w:rsidR="007F6A24" w:rsidRPr="00CF1BCC" w:rsidRDefault="007F6A24" w:rsidP="00ED69BB">
      <w:pPr>
        <w:pStyle w:val="ListParagraph"/>
        <w:numPr>
          <w:ilvl w:val="0"/>
          <w:numId w:val="153"/>
        </w:numPr>
      </w:pPr>
      <w:r w:rsidRPr="00CF1BCC">
        <w:t>Poor pit-lake water quality pollutes groundwater and creates offsite groundwater plume</w:t>
      </w:r>
    </w:p>
    <w:p w14:paraId="703E2B54" w14:textId="77777777" w:rsidR="007F6A24" w:rsidRPr="00CF1BCC" w:rsidRDefault="007F6A24" w:rsidP="00ED69BB">
      <w:pPr>
        <w:pStyle w:val="ListParagraph"/>
        <w:numPr>
          <w:ilvl w:val="0"/>
          <w:numId w:val="153"/>
        </w:numPr>
      </w:pPr>
      <w:r w:rsidRPr="00CF1BCC">
        <w:t>Poor pit-lake water quality pollutes Morwell River and Latrobe River</w:t>
      </w:r>
    </w:p>
    <w:p w14:paraId="1C1138F1" w14:textId="77777777" w:rsidR="007F6A24" w:rsidRPr="00CF1BCC" w:rsidRDefault="007F6A24" w:rsidP="00ED69BB">
      <w:pPr>
        <w:pStyle w:val="ListParagraph"/>
        <w:numPr>
          <w:ilvl w:val="0"/>
          <w:numId w:val="153"/>
        </w:numPr>
      </w:pPr>
      <w:r w:rsidRPr="00CF1BCC">
        <w:t>Lack of suitable topsoil</w:t>
      </w:r>
    </w:p>
    <w:p w14:paraId="5BC2401A" w14:textId="77777777" w:rsidR="007F6A24" w:rsidRPr="00CF1BCC" w:rsidRDefault="007F6A24" w:rsidP="00ED69BB">
      <w:pPr>
        <w:pStyle w:val="ListParagraph"/>
        <w:numPr>
          <w:ilvl w:val="0"/>
          <w:numId w:val="153"/>
        </w:numPr>
      </w:pPr>
      <w:r w:rsidRPr="00CF1BCC">
        <w:t>Lack of suitable bulk fill material</w:t>
      </w:r>
    </w:p>
    <w:p w14:paraId="46221B62" w14:textId="77777777" w:rsidR="007F6A24" w:rsidRPr="00CF1BCC" w:rsidRDefault="007F6A24" w:rsidP="00ED69BB">
      <w:pPr>
        <w:pStyle w:val="ListParagraph"/>
        <w:numPr>
          <w:ilvl w:val="0"/>
          <w:numId w:val="153"/>
        </w:numPr>
      </w:pPr>
      <w:r w:rsidRPr="00CF1BCC">
        <w:t>Failure of batter capping</w:t>
      </w:r>
    </w:p>
    <w:p w14:paraId="258154B2" w14:textId="77777777" w:rsidR="007F6A24" w:rsidRPr="00CF1BCC" w:rsidRDefault="007F6A24" w:rsidP="00ED69BB">
      <w:pPr>
        <w:pStyle w:val="ListParagraph"/>
        <w:numPr>
          <w:ilvl w:val="0"/>
          <w:numId w:val="153"/>
        </w:numPr>
      </w:pPr>
      <w:r w:rsidRPr="00CF1BCC">
        <w:t>Unsuitable earthen materials left in pit</w:t>
      </w:r>
    </w:p>
    <w:p w14:paraId="6D9AFF30" w14:textId="77777777" w:rsidR="007F6A24" w:rsidRPr="00CF1BCC" w:rsidRDefault="007F6A24" w:rsidP="00ED69BB">
      <w:pPr>
        <w:pStyle w:val="ListParagraph"/>
        <w:numPr>
          <w:ilvl w:val="0"/>
          <w:numId w:val="153"/>
        </w:numPr>
      </w:pPr>
      <w:r w:rsidRPr="00CF1BCC">
        <w:t>Erosion of batters and/or shoreline from wave action</w:t>
      </w:r>
    </w:p>
    <w:p w14:paraId="6E3CBC10" w14:textId="77777777" w:rsidR="007F6A24" w:rsidRPr="00CF1BCC" w:rsidRDefault="007F6A24" w:rsidP="00ED69BB">
      <w:pPr>
        <w:pStyle w:val="ListParagraph"/>
        <w:numPr>
          <w:ilvl w:val="0"/>
          <w:numId w:val="153"/>
        </w:numPr>
      </w:pPr>
      <w:r w:rsidRPr="00CF1BCC">
        <w:t>Spill / release of hazardous materials</w:t>
      </w:r>
    </w:p>
    <w:p w14:paraId="2B0793BF" w14:textId="77777777" w:rsidR="007F6A24" w:rsidRPr="00CF1BCC" w:rsidRDefault="007F6A24" w:rsidP="00ED69BB">
      <w:pPr>
        <w:pStyle w:val="ListParagraph"/>
        <w:numPr>
          <w:ilvl w:val="0"/>
          <w:numId w:val="153"/>
        </w:numPr>
      </w:pPr>
      <w:r w:rsidRPr="00CF1BCC">
        <w:t>Damage to Cultural Heritage sites</w:t>
      </w:r>
    </w:p>
    <w:p w14:paraId="5CBBC972" w14:textId="77777777" w:rsidR="007F6A24" w:rsidRPr="00CF1BCC" w:rsidRDefault="007F6A24" w:rsidP="00ED69BB">
      <w:pPr>
        <w:pStyle w:val="ListParagraph"/>
        <w:numPr>
          <w:ilvl w:val="0"/>
          <w:numId w:val="153"/>
        </w:numPr>
      </w:pPr>
      <w:r w:rsidRPr="00CF1BCC">
        <w:t>Increase in vector</w:t>
      </w:r>
    </w:p>
    <w:p w14:paraId="2B2C0A0F" w14:textId="77777777" w:rsidR="007F6A24" w:rsidRPr="00CF1BCC" w:rsidRDefault="007F6A24" w:rsidP="00ED69BB">
      <w:pPr>
        <w:pStyle w:val="ListParagraph"/>
        <w:numPr>
          <w:ilvl w:val="0"/>
          <w:numId w:val="153"/>
        </w:numPr>
      </w:pPr>
      <w:r w:rsidRPr="00CF1BCC">
        <w:t>Lake Fill impacting fauna habitat</w:t>
      </w:r>
    </w:p>
    <w:p w14:paraId="538AADA7" w14:textId="77777777" w:rsidR="007F6A24" w:rsidRPr="00CF1BCC" w:rsidRDefault="007F6A24" w:rsidP="00ED69BB">
      <w:pPr>
        <w:pStyle w:val="ListParagraph"/>
        <w:numPr>
          <w:ilvl w:val="0"/>
          <w:numId w:val="153"/>
        </w:numPr>
      </w:pPr>
      <w:r w:rsidRPr="00CF1BCC">
        <w:t>Chemical risk from water quality in pit lake</w:t>
      </w:r>
    </w:p>
    <w:p w14:paraId="0A34AF18" w14:textId="77777777" w:rsidR="007F6A24" w:rsidRPr="00CF1BCC" w:rsidRDefault="007F6A24" w:rsidP="00ED69BB">
      <w:pPr>
        <w:pStyle w:val="ListParagraph"/>
        <w:numPr>
          <w:ilvl w:val="0"/>
          <w:numId w:val="153"/>
        </w:numPr>
      </w:pPr>
      <w:r w:rsidRPr="00CF1BCC">
        <w:t>Pathogen risk from water quality in pit lake via primary or secondary recreational contact</w:t>
      </w:r>
    </w:p>
    <w:p w14:paraId="222DF3E0" w14:textId="77777777" w:rsidR="007F6A24" w:rsidRPr="00CF1BCC" w:rsidRDefault="007F6A24" w:rsidP="00ED69BB">
      <w:pPr>
        <w:pStyle w:val="ListParagraph"/>
        <w:numPr>
          <w:ilvl w:val="0"/>
          <w:numId w:val="153"/>
        </w:numPr>
      </w:pPr>
      <w:r w:rsidRPr="00CF1BCC">
        <w:t>Physical risk from water quality in pit lake</w:t>
      </w:r>
    </w:p>
    <w:p w14:paraId="57F1AF24" w14:textId="77777777" w:rsidR="007F6A24" w:rsidRPr="00CF1BCC" w:rsidRDefault="007F6A24" w:rsidP="00ED69BB">
      <w:pPr>
        <w:pStyle w:val="ListParagraph"/>
        <w:numPr>
          <w:ilvl w:val="0"/>
          <w:numId w:val="153"/>
        </w:numPr>
      </w:pPr>
      <w:r w:rsidRPr="00CF1BCC">
        <w:t>Flood water from spillways impacting water quality in the pit lake</w:t>
      </w:r>
    </w:p>
    <w:p w14:paraId="6DD8DEF4" w14:textId="77777777" w:rsidR="007F6A24" w:rsidRPr="00CF1BCC" w:rsidRDefault="007F6A24" w:rsidP="00ED69BB">
      <w:pPr>
        <w:pStyle w:val="ListParagraph"/>
        <w:numPr>
          <w:ilvl w:val="0"/>
          <w:numId w:val="153"/>
        </w:numPr>
      </w:pPr>
      <w:r w:rsidRPr="00CF1BCC">
        <w:t>Flood event resulting in fish capture in existing pits or future pit lakes</w:t>
      </w:r>
    </w:p>
    <w:p w14:paraId="33EE1F8B" w14:textId="77777777" w:rsidR="007F6A24" w:rsidRPr="00CF1BCC" w:rsidRDefault="007F6A24" w:rsidP="00ED69BB">
      <w:pPr>
        <w:pStyle w:val="ListParagraph"/>
        <w:numPr>
          <w:ilvl w:val="0"/>
          <w:numId w:val="153"/>
        </w:numPr>
      </w:pPr>
      <w:r w:rsidRPr="00CF1BCC">
        <w:t>Reduced / changed water use and associated impacts on downstream environments</w:t>
      </w:r>
    </w:p>
    <w:p w14:paraId="513CD65C" w14:textId="30C866D3" w:rsidR="007F6A24" w:rsidRPr="00103FAE" w:rsidRDefault="007F6A24" w:rsidP="00483B87">
      <w:pPr>
        <w:rPr>
          <w:rFonts w:eastAsia="Verdana"/>
        </w:rPr>
      </w:pPr>
      <w:r>
        <w:rPr>
          <w:rFonts w:eastAsia="Verdana"/>
        </w:rPr>
        <w:t>A total of 29 environmental risk scenarios were assessed.</w:t>
      </w:r>
    </w:p>
    <w:p w14:paraId="735C4209" w14:textId="77777777" w:rsidR="007F6A24" w:rsidRDefault="007F6A24" w:rsidP="00CF6D51">
      <w:pPr>
        <w:pStyle w:val="Heading3"/>
      </w:pPr>
      <w:r>
        <w:t>Water access / delivery</w:t>
      </w:r>
    </w:p>
    <w:p w14:paraId="355E5725" w14:textId="77777777" w:rsidR="007F6A24" w:rsidRDefault="007F6A24" w:rsidP="00483B87">
      <w:r>
        <w:t>The risks associated with the plan to access water to fill the mine pit voids with water were assessed with the identified scenarios being:</w:t>
      </w:r>
    </w:p>
    <w:p w14:paraId="7F41F44A" w14:textId="77777777" w:rsidR="007F6A24" w:rsidRDefault="007F6A24" w:rsidP="00ED69BB">
      <w:pPr>
        <w:pStyle w:val="ListParagraph"/>
        <w:numPr>
          <w:ilvl w:val="0"/>
          <w:numId w:val="153"/>
        </w:numPr>
      </w:pPr>
      <w:r w:rsidRPr="00B27772">
        <w:t>Lake fill is impacted by unavailability of required water from the local river system resulting in slower fill of lakes</w:t>
      </w:r>
    </w:p>
    <w:p w14:paraId="2045B086" w14:textId="77777777" w:rsidR="007F6A24" w:rsidRDefault="007F6A24" w:rsidP="00ED69BB">
      <w:pPr>
        <w:pStyle w:val="ListParagraph"/>
        <w:numPr>
          <w:ilvl w:val="0"/>
          <w:numId w:val="153"/>
        </w:numPr>
      </w:pPr>
      <w:r w:rsidRPr="00B27772">
        <w:t>Pumping system unable to facilitate pit lake fill</w:t>
      </w:r>
    </w:p>
    <w:p w14:paraId="2C91BF0D" w14:textId="77777777" w:rsidR="007F6A24" w:rsidRDefault="007F6A24" w:rsidP="00ED69BB">
      <w:pPr>
        <w:pStyle w:val="ListParagraph"/>
        <w:numPr>
          <w:ilvl w:val="0"/>
          <w:numId w:val="153"/>
        </w:numPr>
      </w:pPr>
      <w:r w:rsidRPr="00B27772">
        <w:t>Operational bulk water entitlement revoked upon cessation of operation</w:t>
      </w:r>
    </w:p>
    <w:p w14:paraId="6E5B1C4D" w14:textId="77777777" w:rsidR="007F6A24" w:rsidRDefault="007F6A24" w:rsidP="00ED69BB">
      <w:pPr>
        <w:pStyle w:val="ListParagraph"/>
        <w:numPr>
          <w:ilvl w:val="0"/>
          <w:numId w:val="153"/>
        </w:numPr>
      </w:pPr>
      <w:r w:rsidRPr="00B27772">
        <w:t>Restricted seasonal use for revised BWE for rehabilitation</w:t>
      </w:r>
    </w:p>
    <w:p w14:paraId="3859BA39" w14:textId="77777777" w:rsidR="007F6A24" w:rsidRDefault="007F6A24" w:rsidP="00ED69BB">
      <w:pPr>
        <w:pStyle w:val="ListParagraph"/>
        <w:numPr>
          <w:ilvl w:val="0"/>
          <w:numId w:val="153"/>
        </w:numPr>
      </w:pPr>
      <w:r w:rsidRPr="00B27772">
        <w:t>Drought conditions (5+ years) impact water access during lake fill</w:t>
      </w:r>
    </w:p>
    <w:p w14:paraId="6549E71C" w14:textId="77777777" w:rsidR="007F6A24" w:rsidRDefault="007F6A24" w:rsidP="00483B87">
      <w:r>
        <w:t>A total of 5 scenarios were assessed related to water access and delivery.</w:t>
      </w:r>
    </w:p>
    <w:p w14:paraId="477974BB" w14:textId="77777777" w:rsidR="007F6A24" w:rsidRPr="00B27772" w:rsidRDefault="007F6A24" w:rsidP="00CF6D51">
      <w:pPr>
        <w:pStyle w:val="Heading3"/>
      </w:pPr>
      <w:r w:rsidRPr="00B27772">
        <w:t>Site Security</w:t>
      </w:r>
    </w:p>
    <w:p w14:paraId="1980081F" w14:textId="77777777" w:rsidR="007F6A24" w:rsidRDefault="007F6A24" w:rsidP="009A35FA">
      <w:r>
        <w:t>Security of the site was identified as a risk during rehabilitation activities with risk scenarios assessed being:</w:t>
      </w:r>
    </w:p>
    <w:p w14:paraId="5FC44D19" w14:textId="77777777" w:rsidR="007F6A24" w:rsidRDefault="007F6A24" w:rsidP="00ED69BB">
      <w:pPr>
        <w:pStyle w:val="ListParagraph"/>
        <w:numPr>
          <w:ilvl w:val="0"/>
          <w:numId w:val="153"/>
        </w:numPr>
      </w:pPr>
      <w:r w:rsidRPr="00B27772">
        <w:t>Unauthorised public access to site prior to relinquishment threatens public</w:t>
      </w:r>
    </w:p>
    <w:p w14:paraId="08CEAEFF" w14:textId="77777777" w:rsidR="007F6A24" w:rsidRDefault="007F6A24" w:rsidP="00ED69BB">
      <w:pPr>
        <w:pStyle w:val="ListParagraph"/>
        <w:numPr>
          <w:ilvl w:val="0"/>
          <w:numId w:val="153"/>
        </w:numPr>
      </w:pPr>
      <w:r w:rsidRPr="00B27772">
        <w:t>Unauthorised public access to site prior to relinquishment threatens business interests</w:t>
      </w:r>
    </w:p>
    <w:p w14:paraId="7C1C2A39" w14:textId="77777777" w:rsidR="007F6A24" w:rsidRDefault="007F6A24" w:rsidP="00ED69BB">
      <w:pPr>
        <w:pStyle w:val="ListParagraph"/>
        <w:numPr>
          <w:ilvl w:val="0"/>
          <w:numId w:val="153"/>
        </w:numPr>
      </w:pPr>
      <w:r w:rsidRPr="00B223D1">
        <w:t>Unauthorised water extraction from lake</w:t>
      </w:r>
    </w:p>
    <w:p w14:paraId="5F8CD8BF" w14:textId="77777777" w:rsidR="007F6A24" w:rsidRDefault="007F6A24" w:rsidP="00ED69BB">
      <w:pPr>
        <w:pStyle w:val="ListParagraph"/>
        <w:numPr>
          <w:ilvl w:val="0"/>
          <w:numId w:val="153"/>
        </w:numPr>
      </w:pPr>
      <w:r w:rsidRPr="00B223D1">
        <w:t>Data and information threat</w:t>
      </w:r>
    </w:p>
    <w:p w14:paraId="396403F5" w14:textId="77777777" w:rsidR="007F6A24" w:rsidRPr="00B223D1" w:rsidRDefault="007F6A24" w:rsidP="009A35FA">
      <w:r>
        <w:t>A total of 4 site security risk scenarios were assessed.</w:t>
      </w:r>
    </w:p>
    <w:p w14:paraId="14928219" w14:textId="77777777" w:rsidR="007F6A24" w:rsidRPr="00B223D1" w:rsidRDefault="007F6A24" w:rsidP="00CF6D51">
      <w:pPr>
        <w:pStyle w:val="Heading3"/>
      </w:pPr>
      <w:r w:rsidRPr="00B223D1">
        <w:t>Yallourn North Open Cut (YNOC)</w:t>
      </w:r>
    </w:p>
    <w:p w14:paraId="5395C2A9" w14:textId="77777777" w:rsidR="007F6A24" w:rsidRDefault="007F6A24" w:rsidP="009A35FA">
      <w:pPr>
        <w:rPr>
          <w:rFonts w:eastAsia="Verdana"/>
        </w:rPr>
      </w:pPr>
      <w:r>
        <w:rPr>
          <w:rFonts w:eastAsia="Verdana"/>
        </w:rPr>
        <w:t>The YNOC contains the Twin Ash Ponds, Ash Landfills and an Industrial Waste Landfill which are managed under EPA licences and as such, this area was subject to a separate assessment and is treated as a separate domain for the purposes of rehabilitation.</w:t>
      </w:r>
    </w:p>
    <w:p w14:paraId="3359B579" w14:textId="77777777" w:rsidR="007F6A24" w:rsidRDefault="007F6A24" w:rsidP="009A35FA">
      <w:pPr>
        <w:rPr>
          <w:rFonts w:eastAsia="Verdana"/>
        </w:rPr>
      </w:pPr>
      <w:r>
        <w:rPr>
          <w:rFonts w:eastAsia="Verdana"/>
        </w:rPr>
        <w:t>The risk scenarios assessed for this area are:</w:t>
      </w:r>
    </w:p>
    <w:p w14:paraId="1393A1E6" w14:textId="77777777" w:rsidR="007F6A24" w:rsidRPr="009A35FA" w:rsidRDefault="007F6A24" w:rsidP="00ED69BB">
      <w:pPr>
        <w:pStyle w:val="ListParagraph"/>
        <w:numPr>
          <w:ilvl w:val="0"/>
          <w:numId w:val="153"/>
        </w:numPr>
      </w:pPr>
      <w:r w:rsidRPr="009A35FA">
        <w:t>Contamination or degradation of water quality in the Latrobe River resulting from poor quality ground water flowing from YNOC to the river</w:t>
      </w:r>
    </w:p>
    <w:p w14:paraId="21B6BE36" w14:textId="77777777" w:rsidR="007F6A24" w:rsidRPr="009A35FA" w:rsidRDefault="007F6A24" w:rsidP="00ED69BB">
      <w:pPr>
        <w:pStyle w:val="ListParagraph"/>
        <w:numPr>
          <w:ilvl w:val="0"/>
          <w:numId w:val="153"/>
        </w:numPr>
      </w:pPr>
      <w:r w:rsidRPr="009A35FA">
        <w:t>Contamination or degradation of water quality in the Latrobe River resulting from poor quality surface water flowing from YNOC to the river</w:t>
      </w:r>
    </w:p>
    <w:p w14:paraId="7AABE64B" w14:textId="77777777" w:rsidR="007F6A24" w:rsidRPr="009A35FA" w:rsidRDefault="007F6A24" w:rsidP="00ED69BB">
      <w:pPr>
        <w:pStyle w:val="ListParagraph"/>
        <w:numPr>
          <w:ilvl w:val="0"/>
          <w:numId w:val="153"/>
        </w:numPr>
      </w:pPr>
      <w:r w:rsidRPr="009A35FA">
        <w:t>Contamination or degradation of water quality in the Latrobe River resulting from generation and release of gasses</w:t>
      </w:r>
    </w:p>
    <w:p w14:paraId="2FAED2CB" w14:textId="77777777" w:rsidR="007F6A24" w:rsidRPr="009A35FA" w:rsidRDefault="007F6A24" w:rsidP="00ED69BB">
      <w:pPr>
        <w:pStyle w:val="ListParagraph"/>
        <w:numPr>
          <w:ilvl w:val="0"/>
          <w:numId w:val="153"/>
        </w:numPr>
      </w:pPr>
      <w:r w:rsidRPr="009A35FA">
        <w:t>Contamination or degradation of air quality resulting from generation and release of gasses and odour into the atmosphere</w:t>
      </w:r>
    </w:p>
    <w:p w14:paraId="60D97FD9" w14:textId="77777777" w:rsidR="007F6A24" w:rsidRPr="009A35FA" w:rsidRDefault="007F6A24" w:rsidP="00ED69BB">
      <w:pPr>
        <w:pStyle w:val="ListParagraph"/>
        <w:numPr>
          <w:ilvl w:val="0"/>
          <w:numId w:val="153"/>
        </w:numPr>
      </w:pPr>
      <w:r w:rsidRPr="009A35FA">
        <w:t>Contamination or degradation of air quality resulting from generation and release of dust into the atmosphere</w:t>
      </w:r>
    </w:p>
    <w:p w14:paraId="130A9A53" w14:textId="77777777" w:rsidR="007F6A24" w:rsidRPr="009A35FA" w:rsidRDefault="007F6A24" w:rsidP="00ED69BB">
      <w:pPr>
        <w:pStyle w:val="ListParagraph"/>
        <w:numPr>
          <w:ilvl w:val="0"/>
          <w:numId w:val="153"/>
        </w:numPr>
      </w:pPr>
      <w:r w:rsidRPr="009A35FA">
        <w:t>Generation of noise and vibration</w:t>
      </w:r>
    </w:p>
    <w:p w14:paraId="18CF2A9C" w14:textId="77777777" w:rsidR="007F6A24" w:rsidRPr="009A35FA" w:rsidRDefault="007F6A24" w:rsidP="00ED69BB">
      <w:pPr>
        <w:pStyle w:val="ListParagraph"/>
        <w:numPr>
          <w:ilvl w:val="0"/>
          <w:numId w:val="153"/>
        </w:numPr>
      </w:pPr>
      <w:r w:rsidRPr="009A35FA">
        <w:t>Fugitive lighting</w:t>
      </w:r>
    </w:p>
    <w:p w14:paraId="5EA26EF3" w14:textId="77777777" w:rsidR="007F6A24" w:rsidRPr="009A35FA" w:rsidRDefault="007F6A24" w:rsidP="00ED69BB">
      <w:pPr>
        <w:pStyle w:val="ListParagraph"/>
        <w:numPr>
          <w:ilvl w:val="0"/>
          <w:numId w:val="153"/>
        </w:numPr>
      </w:pPr>
      <w:r w:rsidRPr="009A35FA">
        <w:t>Uncontrolled release or spill of contaminants</w:t>
      </w:r>
    </w:p>
    <w:p w14:paraId="188736AC" w14:textId="77777777" w:rsidR="007F6A24" w:rsidRPr="009A35FA" w:rsidRDefault="007F6A24" w:rsidP="00ED69BB">
      <w:pPr>
        <w:pStyle w:val="ListParagraph"/>
        <w:numPr>
          <w:ilvl w:val="0"/>
          <w:numId w:val="153"/>
        </w:numPr>
      </w:pPr>
      <w:r w:rsidRPr="009A35FA">
        <w:t>Surface water recharge</w:t>
      </w:r>
    </w:p>
    <w:p w14:paraId="16492886" w14:textId="77777777" w:rsidR="007F6A24" w:rsidRPr="009A35FA" w:rsidRDefault="007F6A24" w:rsidP="00ED69BB">
      <w:pPr>
        <w:pStyle w:val="ListParagraph"/>
        <w:numPr>
          <w:ilvl w:val="0"/>
          <w:numId w:val="153"/>
        </w:numPr>
      </w:pPr>
      <w:r w:rsidRPr="009A35FA">
        <w:t>Elevated groundwater levels</w:t>
      </w:r>
    </w:p>
    <w:p w14:paraId="0FA44D76" w14:textId="77777777" w:rsidR="007F6A24" w:rsidRPr="009A35FA" w:rsidRDefault="007F6A24" w:rsidP="00ED69BB">
      <w:pPr>
        <w:pStyle w:val="ListParagraph"/>
        <w:numPr>
          <w:ilvl w:val="0"/>
          <w:numId w:val="153"/>
        </w:numPr>
      </w:pPr>
      <w:r w:rsidRPr="009A35FA">
        <w:t>Seismic</w:t>
      </w:r>
    </w:p>
    <w:p w14:paraId="2D3C64DC" w14:textId="77777777" w:rsidR="007F6A24" w:rsidRPr="009A35FA" w:rsidRDefault="007F6A24" w:rsidP="00ED69BB">
      <w:pPr>
        <w:pStyle w:val="ListParagraph"/>
        <w:numPr>
          <w:ilvl w:val="0"/>
          <w:numId w:val="153"/>
        </w:numPr>
      </w:pPr>
      <w:r w:rsidRPr="009A35FA">
        <w:t>Surface water recharge</w:t>
      </w:r>
    </w:p>
    <w:p w14:paraId="00F62038" w14:textId="77777777" w:rsidR="007F6A24" w:rsidRPr="009A35FA" w:rsidRDefault="007F6A24" w:rsidP="00ED69BB">
      <w:pPr>
        <w:pStyle w:val="ListParagraph"/>
        <w:numPr>
          <w:ilvl w:val="0"/>
          <w:numId w:val="153"/>
        </w:numPr>
      </w:pPr>
      <w:r w:rsidRPr="009A35FA">
        <w:t>Elevated groundwater levels</w:t>
      </w:r>
    </w:p>
    <w:p w14:paraId="7D3EC514" w14:textId="04AD951C" w:rsidR="007F6A24" w:rsidRPr="009A35FA" w:rsidRDefault="007F6A24" w:rsidP="00ED69BB">
      <w:pPr>
        <w:pStyle w:val="ListParagraph"/>
        <w:numPr>
          <w:ilvl w:val="0"/>
          <w:numId w:val="153"/>
        </w:numPr>
      </w:pPr>
      <w:r w:rsidRPr="009A35FA">
        <w:t xml:space="preserve">Ignition of </w:t>
      </w:r>
      <w:r w:rsidR="00DD5D25">
        <w:t>c</w:t>
      </w:r>
      <w:r w:rsidRPr="009A35FA">
        <w:t>oal in YNOC</w:t>
      </w:r>
    </w:p>
    <w:p w14:paraId="6C1B8E12" w14:textId="77777777" w:rsidR="007F6A24" w:rsidRPr="00B94BDD" w:rsidRDefault="007F6A24" w:rsidP="009A35FA">
      <w:pPr>
        <w:rPr>
          <w:rFonts w:eastAsia="Verdana"/>
        </w:rPr>
      </w:pPr>
      <w:r>
        <w:rPr>
          <w:rFonts w:eastAsia="Verdana"/>
        </w:rPr>
        <w:t>A total of 27 risk scenarios were assessed for YNOC.</w:t>
      </w:r>
    </w:p>
    <w:p w14:paraId="78262D04" w14:textId="77777777" w:rsidR="007F6A24" w:rsidRPr="003D1A88" w:rsidRDefault="007F6A24" w:rsidP="00E30452">
      <w:pPr>
        <w:pStyle w:val="Heading2"/>
      </w:pPr>
      <w:r>
        <w:t xml:space="preserve"> </w:t>
      </w:r>
      <w:bookmarkStart w:id="763" w:name="_Toc210049076"/>
      <w:r w:rsidRPr="003D1A88">
        <w:t>Methodology</w:t>
      </w:r>
      <w:bookmarkEnd w:id="763"/>
    </w:p>
    <w:p w14:paraId="6B99E29E" w14:textId="3A8F43C2" w:rsidR="007F6A24" w:rsidRDefault="007F6A24" w:rsidP="009A35FA">
      <w:r>
        <w:t xml:space="preserve">The risk assessment uses a cause – consequence approach to risk scenario identification and the cause – consequence model outlined in </w:t>
      </w:r>
      <w:r w:rsidRPr="00F041A7">
        <w:rPr>
          <w:i/>
        </w:rPr>
        <w:t>IEC 31010 Risk Management – Risk Assessment Techniques</w:t>
      </w:r>
      <w:r>
        <w:t xml:space="preserve"> </w:t>
      </w:r>
      <w:r w:rsidR="00F041A7">
        <w:fldChar w:fldCharType="begin"/>
      </w:r>
      <w:r w:rsidR="00D33CED">
        <w:instrText xml:space="preserve"> ADDIN EN.CITE &lt;EndNote&gt;&lt;Cite&gt;&lt;Author&gt;IEC&lt;/Author&gt;&lt;Year&gt;2019&lt;/Year&gt;&lt;RecNum&gt;78&lt;/RecNum&gt;&lt;DisplayText&gt;(IEC and ISO 2019)&lt;/DisplayText&gt;&lt;record&gt;&lt;rec-number&gt;78&lt;/rec-number&gt;&lt;foreign-keys&gt;&lt;key app="EN" db-id="spaff0s0osz0sqe0t5a55fezradpx9psfrzt" timestamp="1747094207" guid="087c1387-cb30-4ad2-8468-147e9f9236d5"&gt;78&lt;/key&gt;&lt;/foreign-keys&gt;&lt;ref-type name="Report"&gt;27&lt;/ref-type&gt;&lt;contributors&gt;&lt;authors&gt;&lt;author&gt;IEC&lt;/author&gt;&lt;author&gt;ISO&lt;/author&gt;&lt;/authors&gt;&lt;secondary-authors&gt;&lt;author&gt;International Electrotechnical Commission and International Organization for Standardization,&lt;/author&gt;&lt;/secondary-authors&gt;&lt;/contributors&gt;&lt;titles&gt;&lt;title&gt;Risk Management – Risk assessment Techniques (IEC 31010:2019)&lt;/title&gt;&lt;/titles&gt;&lt;number&gt;A2414562&lt;/number&gt;&lt;dates&gt;&lt;year&gt;2019&lt;/year&gt;&lt;/dates&gt;&lt;pub-location&gt;https://www.iso.org/standard/72140.html&lt;/pub-location&gt;&lt;urls&gt;&lt;/urls&gt;&lt;/record&gt;&lt;/Cite&gt;&lt;/EndNote&gt;</w:instrText>
      </w:r>
      <w:r w:rsidR="00F041A7">
        <w:fldChar w:fldCharType="separate"/>
      </w:r>
      <w:r w:rsidR="00F041A7">
        <w:rPr>
          <w:noProof/>
        </w:rPr>
        <w:t>(IEC and ISO 2019)</w:t>
      </w:r>
      <w:r w:rsidR="00F041A7">
        <w:fldChar w:fldCharType="end"/>
      </w:r>
      <w:r w:rsidR="00DD5D25">
        <w:t xml:space="preserve"> </w:t>
      </w:r>
      <w:r w:rsidR="00254F98">
        <w:t>wa</w:t>
      </w:r>
      <w:r>
        <w:t>s adopted. This allows credible linkages to be identified, representing systems and processes that may lead to an unfavourable consequence. The cause – consequence model captures potential factors that may reasonably impact the meeting of the final closure objectives.</w:t>
      </w:r>
    </w:p>
    <w:p w14:paraId="37A28588" w14:textId="77777777" w:rsidR="007E2084" w:rsidRDefault="007F6A24" w:rsidP="002A24C5">
      <w:pPr>
        <w:keepNext/>
        <w:jc w:val="center"/>
      </w:pPr>
      <w:r w:rsidRPr="00861334">
        <w:rPr>
          <w:noProof/>
        </w:rPr>
        <w:drawing>
          <wp:inline distT="0" distB="0" distL="0" distR="0" wp14:anchorId="0A7A08B0" wp14:editId="64931E78">
            <wp:extent cx="5760720" cy="2838450"/>
            <wp:effectExtent l="0" t="0" r="0" b="0"/>
            <wp:docPr id="170970287" name="Picture 1" descr="A diagram of a ev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70287" name="Picture 1" descr="A diagram of a event&#10;&#10;Description automatically generated"/>
                    <pic:cNvPicPr/>
                  </pic:nvPicPr>
                  <pic:blipFill>
                    <a:blip r:embed="rId168"/>
                    <a:stretch>
                      <a:fillRect/>
                    </a:stretch>
                  </pic:blipFill>
                  <pic:spPr>
                    <a:xfrm>
                      <a:off x="0" y="0"/>
                      <a:ext cx="5760720" cy="2838450"/>
                    </a:xfrm>
                    <a:prstGeom prst="rect">
                      <a:avLst/>
                    </a:prstGeom>
                  </pic:spPr>
                </pic:pic>
              </a:graphicData>
            </a:graphic>
          </wp:inline>
        </w:drawing>
      </w:r>
    </w:p>
    <w:p w14:paraId="2A74E078" w14:textId="1E2D6D0A" w:rsidR="00EF29F4" w:rsidRDefault="007E2084" w:rsidP="002A24C5">
      <w:pPr>
        <w:pStyle w:val="Caption"/>
      </w:pPr>
      <w:bookmarkStart w:id="764" w:name="_Toc210125597"/>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t xml:space="preserve">: </w:t>
      </w:r>
      <w:r w:rsidRPr="00FB528D">
        <w:t>Risk Assessment Techniques</w:t>
      </w:r>
      <w:r w:rsidR="00DD5D25">
        <w:t xml:space="preserve"> </w:t>
      </w:r>
      <w:r w:rsidR="00DD5D25">
        <w:fldChar w:fldCharType="begin"/>
      </w:r>
      <w:r w:rsidR="00D33CED">
        <w:instrText xml:space="preserve"> ADDIN EN.CITE &lt;EndNote&gt;&lt;Cite&gt;&lt;Author&gt;IEC&lt;/Author&gt;&lt;Year&gt;2019&lt;/Year&gt;&lt;RecNum&gt;78&lt;/RecNum&gt;&lt;DisplayText&gt;(IEC and ISO 2019)&lt;/DisplayText&gt;&lt;record&gt;&lt;rec-number&gt;78&lt;/rec-number&gt;&lt;foreign-keys&gt;&lt;key app="EN" db-id="spaff0s0osz0sqe0t5a55fezradpx9psfrzt" timestamp="1747094207" guid="087c1387-cb30-4ad2-8468-147e9f9236d5"&gt;78&lt;/key&gt;&lt;/foreign-keys&gt;&lt;ref-type name="Report"&gt;27&lt;/ref-type&gt;&lt;contributors&gt;&lt;authors&gt;&lt;author&gt;IEC&lt;/author&gt;&lt;author&gt;ISO&lt;/author&gt;&lt;/authors&gt;&lt;secondary-authors&gt;&lt;author&gt;International Electrotechnical Commission and International Organization for Standardization,&lt;/author&gt;&lt;/secondary-authors&gt;&lt;/contributors&gt;&lt;titles&gt;&lt;title&gt;Risk Management – Risk assessment Techniques (IEC 31010:2019)&lt;/title&gt;&lt;/titles&gt;&lt;number&gt;A2414562&lt;/number&gt;&lt;dates&gt;&lt;year&gt;2019&lt;/year&gt;&lt;/dates&gt;&lt;pub-location&gt;https://www.iso.org/standard/72140.html&lt;/pub-location&gt;&lt;urls&gt;&lt;/urls&gt;&lt;/record&gt;&lt;/Cite&gt;&lt;/EndNote&gt;</w:instrText>
      </w:r>
      <w:r w:rsidR="00DD5D25">
        <w:fldChar w:fldCharType="separate"/>
      </w:r>
      <w:r w:rsidR="00DD5D25">
        <w:rPr>
          <w:noProof/>
        </w:rPr>
        <w:t>(IEC and ISO 2019)</w:t>
      </w:r>
      <w:bookmarkEnd w:id="764"/>
      <w:r w:rsidR="00DD5D25">
        <w:fldChar w:fldCharType="end"/>
      </w:r>
      <w:r w:rsidR="00A63097">
        <w:t xml:space="preserve"> </w:t>
      </w:r>
    </w:p>
    <w:p w14:paraId="39C3B2FC" w14:textId="016EAB63" w:rsidR="007F6A24" w:rsidRDefault="007F6A24" w:rsidP="009A35FA">
      <w:r>
        <w:t>For the risk identification process, the cause – consequence approach allows for the identification and assessment of scenarios impacting the risk factors</w:t>
      </w:r>
      <w:r w:rsidR="00B2278F">
        <w:t xml:space="preserve">. </w:t>
      </w:r>
      <w:r>
        <w:t xml:space="preserve"> Each risk is then assessed against developed milestone phases described below to replace the typical risk assessment process where ‘inherent’, ‘current’ and ‘residual’ language is used.  The assessment considered scenarios for each risk factor across the nominated phases of closure, rehabilitation and relinquishment periods with notional timeframes identified for each phase. It is recognised that these notional timeframes will be subject to change and are adopted for the duration of the risk assessment process to provide scope for the assessment.</w:t>
      </w:r>
    </w:p>
    <w:p w14:paraId="477C07BC" w14:textId="5BB702C2" w:rsidR="0006758B" w:rsidRDefault="0006758B">
      <w:pPr>
        <w:spacing w:after="0" w:line="240" w:lineRule="auto"/>
      </w:pPr>
      <w:r>
        <w:br w:type="page"/>
      </w:r>
    </w:p>
    <w:p w14:paraId="41975C09" w14:textId="678302E3" w:rsidR="008F5747" w:rsidRDefault="008F5747" w:rsidP="008F5747">
      <w:pPr>
        <w:pStyle w:val="Caption"/>
      </w:pPr>
      <w:bookmarkStart w:id="765" w:name="_Toc210127038"/>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1</w:t>
      </w:r>
      <w:r w:rsidR="00971AAD">
        <w:fldChar w:fldCharType="end"/>
      </w:r>
      <w:r>
        <w:rPr>
          <w:noProof/>
        </w:rPr>
        <w:t>:</w:t>
      </w:r>
      <w:r>
        <w:t xml:space="preserve"> Phases of closure for risk assessment</w:t>
      </w:r>
      <w:bookmarkEnd w:id="765"/>
    </w:p>
    <w:tbl>
      <w:tblPr>
        <w:tblStyle w:val="DMRPTable"/>
        <w:tblW w:w="5000" w:type="pct"/>
        <w:tblLook w:val="06A0" w:firstRow="1" w:lastRow="0" w:firstColumn="1" w:lastColumn="0" w:noHBand="1" w:noVBand="1"/>
      </w:tblPr>
      <w:tblGrid>
        <w:gridCol w:w="4247"/>
        <w:gridCol w:w="6516"/>
      </w:tblGrid>
      <w:tr w:rsidR="7567B0E6" w14:paraId="68387E0C" w14:textId="77777777" w:rsidTr="0006758B">
        <w:trPr>
          <w:cnfStyle w:val="100000000000" w:firstRow="1" w:lastRow="0" w:firstColumn="0" w:lastColumn="0" w:oddVBand="0" w:evenVBand="0" w:oddHBand="0" w:evenHBand="0" w:firstRowFirstColumn="0" w:firstRowLastColumn="0" w:lastRowFirstColumn="0" w:lastRowLastColumn="0"/>
          <w:trHeight w:val="300"/>
        </w:trPr>
        <w:tc>
          <w:tcPr>
            <w:tcW w:w="1973" w:type="pct"/>
          </w:tcPr>
          <w:p w14:paraId="665B2A30" w14:textId="45FB6759" w:rsidR="07F0B4E2" w:rsidRDefault="07F0B4E2" w:rsidP="7567B0E6">
            <w:r>
              <w:t>Rehabilitation Phase</w:t>
            </w:r>
          </w:p>
        </w:tc>
        <w:tc>
          <w:tcPr>
            <w:tcW w:w="3027" w:type="pct"/>
          </w:tcPr>
          <w:p w14:paraId="451323BE" w14:textId="50007C33" w:rsidR="07F0B4E2" w:rsidRDefault="07F0B4E2" w:rsidP="7567B0E6">
            <w:r>
              <w:t>Description</w:t>
            </w:r>
          </w:p>
        </w:tc>
      </w:tr>
      <w:tr w:rsidR="7567B0E6" w14:paraId="754EA6F7" w14:textId="77777777" w:rsidTr="0006758B">
        <w:trPr>
          <w:trHeight w:val="300"/>
        </w:trPr>
        <w:tc>
          <w:tcPr>
            <w:tcW w:w="1973" w:type="pct"/>
          </w:tcPr>
          <w:p w14:paraId="2A878A54" w14:textId="3CFA031C" w:rsidR="07F0B4E2" w:rsidRDefault="002B7B73" w:rsidP="007906E7">
            <w:r>
              <w:t xml:space="preserve">1. </w:t>
            </w:r>
            <w:r w:rsidR="07F0B4E2" w:rsidRPr="7567B0E6">
              <w:t>Pre-closure (Operations)</w:t>
            </w:r>
          </w:p>
          <w:p w14:paraId="04E9942B" w14:textId="1609FE91" w:rsidR="07F0B4E2" w:rsidRDefault="07F0B4E2" w:rsidP="007906E7">
            <w:r w:rsidRPr="7567B0E6">
              <w:t>(Notionally 2024 – 2028)</w:t>
            </w:r>
          </w:p>
        </w:tc>
        <w:tc>
          <w:tcPr>
            <w:tcW w:w="3027" w:type="pct"/>
          </w:tcPr>
          <w:p w14:paraId="3B7C8064" w14:textId="77777777" w:rsidR="07F0B4E2" w:rsidRDefault="07F0B4E2">
            <w:r>
              <w:t xml:space="preserve">Includes developing and finalising the closure vision and objectives, progressive rehabilitation, stakeholder engagement, ongoing demonstration studies, gap analysis, closure options analysis. </w:t>
            </w:r>
          </w:p>
          <w:p w14:paraId="17B5FDF0" w14:textId="01DB13AE" w:rsidR="07F0B4E2" w:rsidRDefault="07F0B4E2">
            <w:r>
              <w:t>Includes progressive rehabilitation, which encompasses ongoing efforts throughout the mine operations that seek to advance rehabilitation and closure activities during operation. Examples of progressive rehabilitation activities include disturbed land reshaping and revegetation, decommissioning and demolition of unused infrastructure.</w:t>
            </w:r>
          </w:p>
        </w:tc>
      </w:tr>
      <w:tr w:rsidR="7567B0E6" w14:paraId="39018049" w14:textId="77777777" w:rsidTr="0006758B">
        <w:trPr>
          <w:trHeight w:val="300"/>
        </w:trPr>
        <w:tc>
          <w:tcPr>
            <w:tcW w:w="1973" w:type="pct"/>
          </w:tcPr>
          <w:p w14:paraId="64D643E9" w14:textId="3A26F292" w:rsidR="07F0B4E2" w:rsidRDefault="002B7B73" w:rsidP="007906E7">
            <w:r>
              <w:t xml:space="preserve">2. </w:t>
            </w:r>
            <w:r w:rsidR="07F0B4E2" w:rsidRPr="7567B0E6">
              <w:t>Closure and decommissioning</w:t>
            </w:r>
          </w:p>
          <w:p w14:paraId="61665CA7" w14:textId="037D579B" w:rsidR="07F0B4E2" w:rsidRDefault="07F0B4E2" w:rsidP="007906E7">
            <w:r w:rsidRPr="7567B0E6">
              <w:t>(Notionally 2029 – 2030)</w:t>
            </w:r>
          </w:p>
          <w:p w14:paraId="5C9E439F" w14:textId="5D210E69" w:rsidR="7567B0E6" w:rsidRDefault="7567B0E6" w:rsidP="7567B0E6"/>
        </w:tc>
        <w:tc>
          <w:tcPr>
            <w:tcW w:w="3027" w:type="pct"/>
          </w:tcPr>
          <w:p w14:paraId="2281B67A" w14:textId="77777777" w:rsidR="28E99343" w:rsidRDefault="28E99343">
            <w:r>
              <w:t>This is the process of taking infrastructure out of active service, which begins at the end of its utility for site activities and ends with the removal of all unwanted infrastructure and services.</w:t>
            </w:r>
          </w:p>
          <w:p w14:paraId="2445EE0C" w14:textId="77777777" w:rsidR="28E99343" w:rsidRDefault="28E99343">
            <w:r>
              <w:t>Includes demolition which is the process of physically taking apart infrastructure and may involve disassembly of some or all of the structures, or destruction of infrastructure with heavy equipment or explosives.</w:t>
            </w:r>
          </w:p>
          <w:p w14:paraId="056C5A9D" w14:textId="6A75BDE4" w:rsidR="28E99343" w:rsidRDefault="28E99343">
            <w:r>
              <w:t>This does not include risk assessment of the demolition itself, only the planning of demolition works.</w:t>
            </w:r>
          </w:p>
        </w:tc>
      </w:tr>
      <w:tr w:rsidR="7567B0E6" w14:paraId="3F4870E6" w14:textId="77777777" w:rsidTr="0006758B">
        <w:trPr>
          <w:trHeight w:val="300"/>
        </w:trPr>
        <w:tc>
          <w:tcPr>
            <w:tcW w:w="1973" w:type="pct"/>
          </w:tcPr>
          <w:p w14:paraId="458BBD29" w14:textId="20F0AFCE" w:rsidR="28E99343" w:rsidRDefault="002B7B73" w:rsidP="007906E7">
            <w:r>
              <w:t xml:space="preserve">3a. </w:t>
            </w:r>
            <w:r w:rsidR="28E99343" w:rsidRPr="7567B0E6">
              <w:t>Rehabilitation &amp; Active Management</w:t>
            </w:r>
          </w:p>
          <w:p w14:paraId="27C07FD4" w14:textId="0CAE7ADC" w:rsidR="28E99343" w:rsidRDefault="28E99343" w:rsidP="007906E7">
            <w:r w:rsidRPr="7567B0E6">
              <w:t>(Notionally 2031 – 2039)</w:t>
            </w:r>
          </w:p>
          <w:p w14:paraId="2B5322E5" w14:textId="5D826D6D" w:rsidR="7567B0E6" w:rsidRDefault="7567B0E6" w:rsidP="7567B0E6"/>
        </w:tc>
        <w:tc>
          <w:tcPr>
            <w:tcW w:w="3027" w:type="pct"/>
          </w:tcPr>
          <w:p w14:paraId="1BBEE66B" w14:textId="174D6ECD" w:rsidR="28E99343" w:rsidRDefault="28E99343">
            <w:r>
              <w:t>Rehabilitation is the return of the land to a stable, productive and self-sustaining condition. Works are conducted during this time to achieve rehabilitation requirements and to manage landforms and infrastructure while these works are conducted.</w:t>
            </w:r>
          </w:p>
        </w:tc>
      </w:tr>
      <w:tr w:rsidR="7567B0E6" w14:paraId="4173FA8E" w14:textId="77777777" w:rsidTr="0006758B">
        <w:trPr>
          <w:trHeight w:val="300"/>
        </w:trPr>
        <w:tc>
          <w:tcPr>
            <w:tcW w:w="1973" w:type="pct"/>
          </w:tcPr>
          <w:p w14:paraId="2BFA973B" w14:textId="1DB3719E" w:rsidR="28E99343" w:rsidRDefault="002B7B73" w:rsidP="007906E7">
            <w:r>
              <w:t xml:space="preserve">3b. </w:t>
            </w:r>
            <w:r w:rsidR="28E99343" w:rsidRPr="7567B0E6">
              <w:t>Monitoring and Measurement</w:t>
            </w:r>
          </w:p>
          <w:p w14:paraId="6E301DA0" w14:textId="45830B1F" w:rsidR="28E99343" w:rsidRDefault="28E99343" w:rsidP="007906E7">
            <w:r w:rsidRPr="7567B0E6">
              <w:t>(Notionally 2040 – 2049)</w:t>
            </w:r>
          </w:p>
          <w:p w14:paraId="6DB021BA" w14:textId="1B5A6062" w:rsidR="7567B0E6" w:rsidRDefault="7567B0E6" w:rsidP="007906E7"/>
        </w:tc>
        <w:tc>
          <w:tcPr>
            <w:tcW w:w="3027" w:type="pct"/>
          </w:tcPr>
          <w:p w14:paraId="1F8BBFD3" w14:textId="16402953" w:rsidR="0DAC2B5E" w:rsidRDefault="0DAC2B5E">
            <w:r>
              <w:t>This is the period of time when monitoring and measurement of the areas that have been rehabilitated is undertaken to determine effectiveness of the works to achieve a safe, stable, sustainable and non-polluting landform.</w:t>
            </w:r>
          </w:p>
        </w:tc>
      </w:tr>
      <w:tr w:rsidR="7567B0E6" w14:paraId="71D5A1A2" w14:textId="77777777" w:rsidTr="0006758B">
        <w:trPr>
          <w:trHeight w:val="300"/>
        </w:trPr>
        <w:tc>
          <w:tcPr>
            <w:tcW w:w="1973" w:type="pct"/>
          </w:tcPr>
          <w:p w14:paraId="41EF9AA2" w14:textId="67816C1F" w:rsidR="0DAC2B5E" w:rsidRDefault="002B7B73" w:rsidP="007906E7">
            <w:r>
              <w:t xml:space="preserve">4. </w:t>
            </w:r>
            <w:r w:rsidR="0DAC2B5E" w:rsidRPr="7567B0E6">
              <w:t>Relinquishment</w:t>
            </w:r>
          </w:p>
          <w:p w14:paraId="02F8E9AB" w14:textId="2C610C06" w:rsidR="0DAC2B5E" w:rsidRDefault="0DAC2B5E" w:rsidP="007906E7">
            <w:r w:rsidRPr="7567B0E6">
              <w:t>(Notionally 2049 – 2061)</w:t>
            </w:r>
          </w:p>
          <w:p w14:paraId="674CFF5E" w14:textId="1EAF8C1D" w:rsidR="7567B0E6" w:rsidRDefault="7567B0E6" w:rsidP="7567B0E6"/>
        </w:tc>
        <w:tc>
          <w:tcPr>
            <w:tcW w:w="3027" w:type="pct"/>
          </w:tcPr>
          <w:p w14:paraId="269FD447" w14:textId="16C32A2D" w:rsidR="0DAC2B5E" w:rsidRDefault="0DAC2B5E">
            <w:r>
              <w:t>The period after the completion of all works needed to implement the closure of the site, meet the closure criteria and account for potential legacy issues after the Mining Licences are relinquished. Includes a period of monitoring and maintenance leading up to relinquishment and may include a period in which ongoing activity is needed to meet the closure criteria and address identified legacy issues.</w:t>
            </w:r>
            <w:r w:rsidR="0005471B">
              <w:t xml:space="preserve"> This period also extends beyond the license relinquishment period.</w:t>
            </w:r>
          </w:p>
        </w:tc>
      </w:tr>
    </w:tbl>
    <w:p w14:paraId="6EEBABA9" w14:textId="77777777" w:rsidR="009B085D" w:rsidRDefault="009B085D" w:rsidP="009A35FA"/>
    <w:p w14:paraId="635B0549" w14:textId="6E1BC67A" w:rsidR="007F6A24" w:rsidRDefault="007F6A24" w:rsidP="009A35FA">
      <w:r>
        <w:t xml:space="preserve">Identified risks were assessed using the </w:t>
      </w:r>
      <w:r w:rsidRPr="00CE4916">
        <w:rPr>
          <w:rFonts w:cs="Arial"/>
        </w:rPr>
        <w:t>EAY Rehabilitation Risk Ass</w:t>
      </w:r>
      <w:bookmarkStart w:id="766" w:name="_Hlt197069036"/>
      <w:bookmarkStart w:id="767" w:name="_Hlt197069037"/>
      <w:r w:rsidRPr="00CE4916">
        <w:rPr>
          <w:rFonts w:cs="Arial"/>
        </w:rPr>
        <w:t>e</w:t>
      </w:r>
      <w:bookmarkEnd w:id="766"/>
      <w:bookmarkEnd w:id="767"/>
      <w:r w:rsidRPr="00CE4916">
        <w:rPr>
          <w:rFonts w:cs="Arial"/>
        </w:rPr>
        <w:t>ssment Criteria</w:t>
      </w:r>
      <w:r w:rsidRPr="00CE4916">
        <w:t xml:space="preserve"> </w:t>
      </w:r>
      <w:r w:rsidR="00F57B71" w:rsidRPr="00CE4916">
        <w:t xml:space="preserve">in </w:t>
      </w:r>
      <w:r w:rsidR="00CF3C65">
        <w:t xml:space="preserve">section </w:t>
      </w:r>
      <w:r w:rsidR="00CF3C65">
        <w:fldChar w:fldCharType="begin"/>
      </w:r>
      <w:r w:rsidR="00CF3C65">
        <w:instrText xml:space="preserve"> REF _Ref197069127 \r \h </w:instrText>
      </w:r>
      <w:r w:rsidR="00CF3C65">
        <w:fldChar w:fldCharType="separate"/>
      </w:r>
      <w:r w:rsidR="00D35BC0">
        <w:t>11.6.1</w:t>
      </w:r>
      <w:r w:rsidR="00CF3C65">
        <w:fldChar w:fldCharType="end"/>
      </w:r>
      <w:r w:rsidR="00F57B71">
        <w:t xml:space="preserve"> </w:t>
      </w:r>
      <w:r>
        <w:t xml:space="preserve">and control options were considered using the control identification decision tree described in the </w:t>
      </w:r>
      <w:r w:rsidR="00996D45" w:rsidRPr="00996D45">
        <w:rPr>
          <w:i/>
          <w:iCs/>
        </w:rPr>
        <w:t>Integrated Mine Closure</w:t>
      </w:r>
      <w:r w:rsidRPr="00996D45">
        <w:rPr>
          <w:i/>
        </w:rPr>
        <w:t xml:space="preserve"> Good</w:t>
      </w:r>
      <w:r w:rsidR="00EA34B3">
        <w:rPr>
          <w:i/>
        </w:rPr>
        <w:t>:</w:t>
      </w:r>
      <w:r w:rsidRPr="00996D45">
        <w:rPr>
          <w:i/>
        </w:rPr>
        <w:t xml:space="preserve"> Practice Guide</w:t>
      </w:r>
      <w:r w:rsidR="009B085D">
        <w:t xml:space="preserve"> </w:t>
      </w:r>
      <w:r w:rsidR="009B085D">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9B085D">
        <w:fldChar w:fldCharType="separate"/>
      </w:r>
      <w:r w:rsidR="009B085D">
        <w:rPr>
          <w:noProof/>
        </w:rPr>
        <w:t>(ICMM 2025)</w:t>
      </w:r>
      <w:r w:rsidR="009B085D">
        <w:fldChar w:fldCharType="end"/>
      </w:r>
      <w:r>
        <w:t>.</w:t>
      </w:r>
    </w:p>
    <w:p w14:paraId="35E6B2AA" w14:textId="77777777" w:rsidR="007F6A24" w:rsidRDefault="007F6A24" w:rsidP="009A35FA">
      <w:r>
        <w:t>The assessment process considered the following for each identified scenario to form the basis of assessment:</w:t>
      </w:r>
    </w:p>
    <w:p w14:paraId="6E60E1DF" w14:textId="77777777" w:rsidR="007F6A24" w:rsidRPr="007E0E2F" w:rsidRDefault="007F6A24" w:rsidP="00ED69BB">
      <w:pPr>
        <w:pStyle w:val="ListParagraph"/>
        <w:numPr>
          <w:ilvl w:val="0"/>
          <w:numId w:val="153"/>
        </w:numPr>
      </w:pPr>
      <w:r w:rsidRPr="007E0E2F">
        <w:t>Causes/Drivers (Contributing factors that may cause the identified risk scenario to occur).</w:t>
      </w:r>
    </w:p>
    <w:p w14:paraId="15C6181B" w14:textId="77777777" w:rsidR="007F6A24" w:rsidRPr="007E0E2F" w:rsidRDefault="007F6A24" w:rsidP="00ED69BB">
      <w:pPr>
        <w:pStyle w:val="ListParagraph"/>
        <w:numPr>
          <w:ilvl w:val="0"/>
          <w:numId w:val="153"/>
        </w:numPr>
      </w:pPr>
      <w:r w:rsidRPr="007E0E2F">
        <w:t>Potential Consequences (Impact(s) to the business or project as a result of risk event occurring).</w:t>
      </w:r>
    </w:p>
    <w:p w14:paraId="6B979374" w14:textId="2479ED11" w:rsidR="007F6A24" w:rsidRPr="007E0E2F" w:rsidRDefault="007F6A24" w:rsidP="00ED69BB">
      <w:pPr>
        <w:pStyle w:val="ListParagraph"/>
        <w:numPr>
          <w:ilvl w:val="0"/>
          <w:numId w:val="153"/>
        </w:numPr>
      </w:pPr>
      <w:r w:rsidRPr="007E0E2F">
        <w:t>Maximum Reasonable Consequence (Determination of the consequence which has the potential to have the greatest impact on the primary objective)</w:t>
      </w:r>
      <w:r w:rsidR="00586B16">
        <w:t>.</w:t>
      </w:r>
    </w:p>
    <w:p w14:paraId="3100CC91" w14:textId="77777777" w:rsidR="007F6A24" w:rsidRPr="007E0E2F" w:rsidRDefault="007F6A24" w:rsidP="00ED69BB">
      <w:pPr>
        <w:pStyle w:val="ListParagraph"/>
        <w:numPr>
          <w:ilvl w:val="0"/>
          <w:numId w:val="153"/>
        </w:numPr>
      </w:pPr>
      <w:r w:rsidRPr="007E0E2F">
        <w:t>Identification of current operational controls relevant to the identified risk scenario.</w:t>
      </w:r>
    </w:p>
    <w:p w14:paraId="06B4A13C" w14:textId="77777777" w:rsidR="007F6A24" w:rsidRPr="007E0E2F" w:rsidRDefault="007F6A24" w:rsidP="00ED69BB">
      <w:pPr>
        <w:pStyle w:val="ListParagraph"/>
        <w:numPr>
          <w:ilvl w:val="0"/>
          <w:numId w:val="153"/>
        </w:numPr>
      </w:pPr>
      <w:r w:rsidRPr="007E0E2F">
        <w:t>Current Risk Ranking - Risk Ranking considers of potential outcome of Maximum Reasonable Consequence by identifying the level of consequence (with reference to the Risk Consequence Materiality Table) and the probability of realising this outcome (with reference to the Risk Likelihood Table) considering the effectiveness of controls in place.</w:t>
      </w:r>
    </w:p>
    <w:p w14:paraId="2D97E4D1" w14:textId="6C7C46E6" w:rsidR="007F6A24" w:rsidRPr="003F6431" w:rsidRDefault="007F6A24" w:rsidP="009A35FA">
      <w:r w:rsidRPr="00F5426B">
        <w:t xml:space="preserve">For the purposes of this assessment and in relation to </w:t>
      </w:r>
      <w:r w:rsidR="00BD21F2">
        <w:t>r</w:t>
      </w:r>
      <w:r w:rsidRPr="00F5426B">
        <w:t xml:space="preserve">ehabilitation </w:t>
      </w:r>
      <w:r w:rsidR="00BD21F2">
        <w:t>a</w:t>
      </w:r>
      <w:r w:rsidRPr="00F5426B">
        <w:t xml:space="preserve">ctivities, </w:t>
      </w:r>
      <w:r w:rsidR="00BD21F2">
        <w:t>c</w:t>
      </w:r>
      <w:r w:rsidRPr="00F5426B">
        <w:t xml:space="preserve">urrent </w:t>
      </w:r>
      <w:r w:rsidR="00BD21F2">
        <w:t>r</w:t>
      </w:r>
      <w:r w:rsidRPr="00F5426B">
        <w:t xml:space="preserve">isk </w:t>
      </w:r>
      <w:r w:rsidR="00BD21F2">
        <w:t>r</w:t>
      </w:r>
      <w:r w:rsidRPr="00F5426B">
        <w:t>anking with operational controls is considered Inherent Risk (current risk level given the existing set of controls rather than the hypothetical notion of an absence of any controls).</w:t>
      </w:r>
      <w:r w:rsidR="003F6431">
        <w:t xml:space="preserve">  </w:t>
      </w:r>
      <w:r w:rsidRPr="1C61B524">
        <w:rPr>
          <w:rFonts w:cs="Arial"/>
        </w:rPr>
        <w:t>Potential changes to the identified consequence are assessed across the four phases with consideration given to the changes resulting from works undertaken.</w:t>
      </w:r>
      <w:r w:rsidR="003F6431">
        <w:t xml:space="preserve">  </w:t>
      </w:r>
      <w:r w:rsidRPr="00E0368B">
        <w:rPr>
          <w:rFonts w:cs="Arial"/>
        </w:rPr>
        <w:t xml:space="preserve">Controls, treatments and actions required to be implemented or undertaken across the four identified phases are then determined for each phase individually by assessing the controls and treatments required to be continued or implemented in each phase as well as any actions required to maintain risk </w:t>
      </w:r>
      <w:r w:rsidR="003F6431">
        <w:rPr>
          <w:rFonts w:cs="Arial"/>
        </w:rPr>
        <w:t>a</w:t>
      </w:r>
      <w:r w:rsidRPr="00E0368B">
        <w:rPr>
          <w:rFonts w:cs="Arial"/>
        </w:rPr>
        <w:t xml:space="preserve">s </w:t>
      </w:r>
      <w:r w:rsidR="003F6431">
        <w:rPr>
          <w:rFonts w:cs="Arial"/>
        </w:rPr>
        <w:t>l</w:t>
      </w:r>
      <w:r w:rsidRPr="00E0368B">
        <w:rPr>
          <w:rFonts w:cs="Arial"/>
        </w:rPr>
        <w:t xml:space="preserve">ow </w:t>
      </w:r>
      <w:r w:rsidR="003F6431">
        <w:rPr>
          <w:rFonts w:cs="Arial"/>
        </w:rPr>
        <w:t>a</w:t>
      </w:r>
      <w:r w:rsidRPr="00E0368B">
        <w:rPr>
          <w:rFonts w:cs="Arial"/>
        </w:rPr>
        <w:t xml:space="preserve">s </w:t>
      </w:r>
      <w:r w:rsidR="003F6431">
        <w:rPr>
          <w:rFonts w:cs="Arial"/>
        </w:rPr>
        <w:t>r</w:t>
      </w:r>
      <w:r w:rsidRPr="00E0368B">
        <w:rPr>
          <w:rFonts w:cs="Arial"/>
        </w:rPr>
        <w:t xml:space="preserve">easonably </w:t>
      </w:r>
      <w:r w:rsidR="003F6431">
        <w:rPr>
          <w:rFonts w:cs="Arial"/>
        </w:rPr>
        <w:t>p</w:t>
      </w:r>
      <w:r w:rsidRPr="00E0368B">
        <w:rPr>
          <w:rFonts w:cs="Arial"/>
        </w:rPr>
        <w:t>racticable (ALARP) during each phase.</w:t>
      </w:r>
    </w:p>
    <w:p w14:paraId="3731E730" w14:textId="7D19628F" w:rsidR="007F6A24" w:rsidRDefault="007F6A24" w:rsidP="009A35FA">
      <w:r w:rsidRPr="00E0368B">
        <w:t xml:space="preserve">A </w:t>
      </w:r>
      <w:r w:rsidR="003F6431">
        <w:t>r</w:t>
      </w:r>
      <w:r w:rsidRPr="00E0368B">
        <w:t xml:space="preserve">isk </w:t>
      </w:r>
      <w:r w:rsidR="003F6431">
        <w:t>r</w:t>
      </w:r>
      <w:r w:rsidRPr="00E0368B">
        <w:t>anking is determined for each phase by identifying the level of consequence and probability considering the perceived effectiveness of the identified controls, treatments and actions.</w:t>
      </w:r>
    </w:p>
    <w:p w14:paraId="107EFE4C" w14:textId="77777777" w:rsidR="007F6A24" w:rsidRDefault="007F6A24" w:rsidP="00CF6D51">
      <w:pPr>
        <w:pStyle w:val="Heading3"/>
      </w:pPr>
      <w:bookmarkStart w:id="768" w:name="riskcriteria"/>
      <w:bookmarkEnd w:id="768"/>
      <w:r>
        <w:t xml:space="preserve"> </w:t>
      </w:r>
      <w:bookmarkStart w:id="769" w:name="_Ref197069127"/>
      <w:r w:rsidRPr="00597B90">
        <w:t>Risk Assessment Criteria</w:t>
      </w:r>
      <w:bookmarkEnd w:id="769"/>
    </w:p>
    <w:p w14:paraId="72EE65A0" w14:textId="6BE382C0" w:rsidR="007F6A24" w:rsidRDefault="007F6A24" w:rsidP="00493674">
      <w:r w:rsidRPr="00597B90">
        <w:t>Ide</w:t>
      </w:r>
      <w:r>
        <w:t xml:space="preserve">ntified risks were assessed using the </w:t>
      </w:r>
      <w:r w:rsidR="001D2D42">
        <w:t>r</w:t>
      </w:r>
      <w:r>
        <w:t xml:space="preserve">isk </w:t>
      </w:r>
      <w:r w:rsidR="001D2D42">
        <w:t>a</w:t>
      </w:r>
      <w:r>
        <w:t xml:space="preserve">ssessment </w:t>
      </w:r>
      <w:r w:rsidR="001D2D42">
        <w:t>c</w:t>
      </w:r>
      <w:r>
        <w:t>riteria to determine the risk rankings for each of the identified risk scenarios.</w:t>
      </w:r>
    </w:p>
    <w:p w14:paraId="3EBD97EC" w14:textId="3B9DA94D" w:rsidR="007F6A24" w:rsidRPr="00493674" w:rsidRDefault="007F6A24" w:rsidP="00493674">
      <w:r>
        <w:t xml:space="preserve">The risk assessment criteria provides information about consequence </w:t>
      </w:r>
      <w:r w:rsidRPr="00493674">
        <w:t>severity</w:t>
      </w:r>
      <w:r w:rsidR="008A016A" w:rsidRPr="00493674">
        <w:t xml:space="preserve"> (</w:t>
      </w:r>
      <w:r w:rsidR="008A016A" w:rsidRPr="00493674">
        <w:fldChar w:fldCharType="begin"/>
      </w:r>
      <w:r w:rsidR="008A016A" w:rsidRPr="00493674">
        <w:instrText xml:space="preserve"> REF _Ref193717971 \h </w:instrText>
      </w:r>
      <w:r w:rsidR="00493674" w:rsidRPr="00493674">
        <w:instrText xml:space="preserve"> \* MERGEFORMAT </w:instrText>
      </w:r>
      <w:r w:rsidR="008A016A" w:rsidRPr="00493674">
        <w:fldChar w:fldCharType="separate"/>
      </w:r>
      <w:r w:rsidR="00D35BC0" w:rsidRPr="00E718A8">
        <w:t xml:space="preserve">Table </w:t>
      </w:r>
      <w:r w:rsidR="00D35BC0">
        <w:rPr>
          <w:noProof/>
        </w:rPr>
        <w:t>11</w:t>
      </w:r>
      <w:r w:rsidR="00D35BC0">
        <w:rPr>
          <w:noProof/>
        </w:rPr>
        <w:noBreakHyphen/>
        <w:t>12</w:t>
      </w:r>
      <w:r w:rsidR="008A016A" w:rsidRPr="00493674">
        <w:fldChar w:fldCharType="end"/>
      </w:r>
      <w:r w:rsidR="008A016A" w:rsidRPr="00493674">
        <w:t>)</w:t>
      </w:r>
      <w:r w:rsidRPr="00493674">
        <w:t xml:space="preserve"> and likelihood ratings </w:t>
      </w:r>
      <w:r w:rsidR="008A016A" w:rsidRPr="00493674">
        <w:t>(</w:t>
      </w:r>
      <w:r w:rsidR="008A016A" w:rsidRPr="00493674">
        <w:fldChar w:fldCharType="begin"/>
      </w:r>
      <w:r w:rsidR="008A016A" w:rsidRPr="00493674">
        <w:instrText xml:space="preserve"> REF _Ref193717973 \h </w:instrText>
      </w:r>
      <w:r w:rsidR="00493674" w:rsidRPr="00493674">
        <w:instrText xml:space="preserve"> \* MERGEFORMAT </w:instrText>
      </w:r>
      <w:r w:rsidR="008A016A" w:rsidRPr="00493674">
        <w:fldChar w:fldCharType="separate"/>
      </w:r>
      <w:r w:rsidR="00D35BC0" w:rsidRPr="00E718A8">
        <w:t xml:space="preserve">Table </w:t>
      </w:r>
      <w:r w:rsidR="00D35BC0">
        <w:rPr>
          <w:noProof/>
        </w:rPr>
        <w:t>11</w:t>
      </w:r>
      <w:r w:rsidR="00D35BC0">
        <w:rPr>
          <w:noProof/>
        </w:rPr>
        <w:noBreakHyphen/>
        <w:t>13</w:t>
      </w:r>
      <w:r w:rsidR="008A016A" w:rsidRPr="00493674">
        <w:fldChar w:fldCharType="end"/>
      </w:r>
      <w:r w:rsidRPr="00493674">
        <w:t xml:space="preserve">)  to inform the risk ratings </w:t>
      </w:r>
      <w:r w:rsidR="003E6FD8">
        <w:t>(Table 11-6</w:t>
      </w:r>
      <w:r w:rsidR="00493674" w:rsidRPr="00493674">
        <w:t xml:space="preserve"> and </w:t>
      </w:r>
      <w:r w:rsidR="003E6FD8">
        <w:t>Table 11-7)</w:t>
      </w:r>
      <w:r w:rsidRPr="00493674">
        <w:t xml:space="preserve"> for each scenario across the rehabilitation phases.</w:t>
      </w:r>
    </w:p>
    <w:p w14:paraId="70931732" w14:textId="77777777" w:rsidR="0053003D" w:rsidRDefault="0053003D" w:rsidP="00493674"/>
    <w:p w14:paraId="208ABEF7" w14:textId="77777777" w:rsidR="0053003D" w:rsidRPr="00493674" w:rsidRDefault="0053003D" w:rsidP="00493674"/>
    <w:p w14:paraId="7EFB12C3" w14:textId="77777777" w:rsidR="007D5D65" w:rsidRDefault="007D5D65" w:rsidP="009A35FA">
      <w:pPr>
        <w:sectPr w:rsidR="007D5D65" w:rsidSect="00602833">
          <w:pgSz w:w="11907" w:h="16840" w:code="9"/>
          <w:pgMar w:top="1134" w:right="567" w:bottom="1315" w:left="567" w:header="720" w:footer="357" w:gutter="0"/>
          <w:cols w:space="709"/>
          <w:titlePg/>
          <w:docGrid w:linePitch="299"/>
        </w:sectPr>
      </w:pPr>
    </w:p>
    <w:p w14:paraId="00C1629E" w14:textId="4BB5BD31" w:rsidR="00E718A8" w:rsidRPr="00E718A8" w:rsidRDefault="00E718A8" w:rsidP="00952966">
      <w:pPr>
        <w:pStyle w:val="Caption"/>
      </w:pPr>
      <w:bookmarkStart w:id="770" w:name="_Ref193717971"/>
      <w:bookmarkStart w:id="771" w:name="_Toc192851405"/>
      <w:bookmarkStart w:id="772" w:name="_Toc210127039"/>
      <w:r w:rsidRPr="00E718A8">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2</w:t>
      </w:r>
      <w:r w:rsidR="00971AAD">
        <w:fldChar w:fldCharType="end"/>
      </w:r>
      <w:bookmarkEnd w:id="770"/>
      <w:r w:rsidR="002A24C5">
        <w:rPr>
          <w:noProof/>
        </w:rPr>
        <w:t>:</w:t>
      </w:r>
      <w:r w:rsidRPr="00E718A8">
        <w:t xml:space="preserve"> Consequence Criteria</w:t>
      </w:r>
      <w:bookmarkEnd w:id="771"/>
      <w:bookmarkEnd w:id="772"/>
    </w:p>
    <w:tbl>
      <w:tblPr>
        <w:tblStyle w:val="DMRPTable"/>
        <w:tblW w:w="5000" w:type="pct"/>
        <w:tblLook w:val="04A0" w:firstRow="1" w:lastRow="0" w:firstColumn="1" w:lastColumn="0" w:noHBand="0" w:noVBand="1"/>
      </w:tblPr>
      <w:tblGrid>
        <w:gridCol w:w="640"/>
        <w:gridCol w:w="1719"/>
        <w:gridCol w:w="2000"/>
        <w:gridCol w:w="8532"/>
        <w:gridCol w:w="2357"/>
        <w:gridCol w:w="1401"/>
        <w:gridCol w:w="2824"/>
        <w:gridCol w:w="3191"/>
      </w:tblGrid>
      <w:tr w:rsidR="007C36B9" w:rsidRPr="00E718A8" w14:paraId="0952E6AE" w14:textId="77777777" w:rsidTr="0006758B">
        <w:trPr>
          <w:cnfStyle w:val="100000000000" w:firstRow="1" w:lastRow="0" w:firstColumn="0" w:lastColumn="0" w:oddVBand="0" w:evenVBand="0" w:oddHBand="0" w:evenHBand="0" w:firstRowFirstColumn="0" w:firstRowLastColumn="0" w:lastRowFirstColumn="0" w:lastRowLastColumn="0"/>
          <w:trHeight w:val="70"/>
          <w:tblHeader/>
        </w:trPr>
        <w:tc>
          <w:tcPr>
            <w:tcW w:w="141" w:type="pct"/>
          </w:tcPr>
          <w:p w14:paraId="43C883B7" w14:textId="284EAA65" w:rsidR="002B1308" w:rsidRPr="00E718A8" w:rsidRDefault="002B1308" w:rsidP="002B1308">
            <w:r>
              <w:t>No.</w:t>
            </w:r>
          </w:p>
        </w:tc>
        <w:tc>
          <w:tcPr>
            <w:tcW w:w="379" w:type="pct"/>
          </w:tcPr>
          <w:p w14:paraId="7E71EACE" w14:textId="055147CB" w:rsidR="002B1308" w:rsidRPr="00E718A8" w:rsidRDefault="002B1308" w:rsidP="002B1308">
            <w:r>
              <w:t>Ranking</w:t>
            </w:r>
          </w:p>
        </w:tc>
        <w:tc>
          <w:tcPr>
            <w:tcW w:w="441" w:type="pct"/>
          </w:tcPr>
          <w:p w14:paraId="7349CD2E" w14:textId="22608423" w:rsidR="002B1308" w:rsidRPr="00E718A8" w:rsidRDefault="002B1308" w:rsidP="002B1308">
            <w:r w:rsidRPr="00E718A8">
              <w:t>Safety &amp; Health</w:t>
            </w:r>
            <w:r>
              <w:t xml:space="preserve"> </w:t>
            </w:r>
          </w:p>
        </w:tc>
        <w:tc>
          <w:tcPr>
            <w:tcW w:w="1882" w:type="pct"/>
          </w:tcPr>
          <w:p w14:paraId="715150B9" w14:textId="502F7FD1" w:rsidR="002B1308" w:rsidRPr="00E718A8" w:rsidRDefault="002B1308" w:rsidP="002B1308">
            <w:r>
              <w:t>Environment</w:t>
            </w:r>
          </w:p>
        </w:tc>
        <w:tc>
          <w:tcPr>
            <w:tcW w:w="520" w:type="pct"/>
          </w:tcPr>
          <w:p w14:paraId="5792C284" w14:textId="1C42CAEC" w:rsidR="002B1308" w:rsidRPr="00E718A8" w:rsidRDefault="002B1308" w:rsidP="002B1308">
            <w:r>
              <w:t>Plant and Property</w:t>
            </w:r>
          </w:p>
        </w:tc>
        <w:tc>
          <w:tcPr>
            <w:tcW w:w="309" w:type="pct"/>
          </w:tcPr>
          <w:p w14:paraId="343D1ECA" w14:textId="294CC1D0" w:rsidR="002B1308" w:rsidRPr="00E718A8" w:rsidRDefault="002B1308" w:rsidP="002B1308">
            <w:r>
              <w:t>Heritage</w:t>
            </w:r>
          </w:p>
        </w:tc>
        <w:tc>
          <w:tcPr>
            <w:tcW w:w="623" w:type="pct"/>
          </w:tcPr>
          <w:p w14:paraId="27D3073F" w14:textId="75EC9B66" w:rsidR="002B1308" w:rsidRPr="00E718A8" w:rsidRDefault="002B1308" w:rsidP="002B1308">
            <w:r>
              <w:t>Public Infrastructure</w:t>
            </w:r>
          </w:p>
        </w:tc>
        <w:tc>
          <w:tcPr>
            <w:tcW w:w="704" w:type="pct"/>
          </w:tcPr>
          <w:p w14:paraId="65C9C9E3" w14:textId="7555BAFB" w:rsidR="002B1308" w:rsidRPr="00E718A8" w:rsidRDefault="002B1308" w:rsidP="002B1308">
            <w:r>
              <w:t>Regulatory</w:t>
            </w:r>
          </w:p>
        </w:tc>
      </w:tr>
      <w:tr w:rsidR="00E718A8" w:rsidRPr="00E718A8" w14:paraId="5F8F9331" w14:textId="77777777" w:rsidTr="00041386">
        <w:tc>
          <w:tcPr>
            <w:tcW w:w="141" w:type="pct"/>
          </w:tcPr>
          <w:p w14:paraId="4C685330" w14:textId="77777777" w:rsidR="00E718A8" w:rsidRPr="00E718A8" w:rsidRDefault="00E718A8" w:rsidP="00E718A8">
            <w:r w:rsidRPr="00E718A8">
              <w:t>5</w:t>
            </w:r>
          </w:p>
        </w:tc>
        <w:tc>
          <w:tcPr>
            <w:tcW w:w="379" w:type="pct"/>
          </w:tcPr>
          <w:p w14:paraId="594C3832" w14:textId="77777777" w:rsidR="00E718A8" w:rsidRPr="00E718A8" w:rsidRDefault="00E718A8" w:rsidP="00E718A8">
            <w:r w:rsidRPr="00E718A8">
              <w:t>Critical</w:t>
            </w:r>
          </w:p>
        </w:tc>
        <w:tc>
          <w:tcPr>
            <w:tcW w:w="441" w:type="pct"/>
          </w:tcPr>
          <w:p w14:paraId="5C14B53F" w14:textId="77777777" w:rsidR="00E718A8" w:rsidRPr="00E718A8" w:rsidRDefault="00E718A8" w:rsidP="00E718A8">
            <w:r w:rsidRPr="00E718A8">
              <w:t>Loss of life to members of the public.</w:t>
            </w:r>
          </w:p>
        </w:tc>
        <w:tc>
          <w:tcPr>
            <w:tcW w:w="1882" w:type="pct"/>
          </w:tcPr>
          <w:p w14:paraId="217A1EFC" w14:textId="77777777" w:rsidR="00E718A8" w:rsidRPr="00E718A8" w:rsidRDefault="00E718A8" w:rsidP="00B9652B">
            <w:pPr>
              <w:pStyle w:val="ListParagraph"/>
              <w:numPr>
                <w:ilvl w:val="0"/>
                <w:numId w:val="24"/>
              </w:numPr>
            </w:pPr>
            <w:r w:rsidRPr="00E718A8">
              <w:t>Very serious effect on the natural and/or built environment and/or environment suffers long term harm (20+ years).</w:t>
            </w:r>
          </w:p>
          <w:p w14:paraId="65036F01" w14:textId="77777777" w:rsidR="00E718A8" w:rsidRPr="00E718A8" w:rsidRDefault="00E718A8" w:rsidP="00B9652B">
            <w:pPr>
              <w:pStyle w:val="ListParagraph"/>
              <w:numPr>
                <w:ilvl w:val="0"/>
                <w:numId w:val="24"/>
              </w:numPr>
            </w:pPr>
            <w:r w:rsidRPr="00E718A8">
              <w:t>Environmental recovery on a very large scale and/or over a long period (20+ years).</w:t>
            </w:r>
          </w:p>
          <w:p w14:paraId="4FC661D0" w14:textId="77777777" w:rsidR="00E718A8" w:rsidRPr="00E718A8" w:rsidRDefault="00E718A8" w:rsidP="00B9652B">
            <w:pPr>
              <w:pStyle w:val="ListParagraph"/>
              <w:numPr>
                <w:ilvl w:val="0"/>
                <w:numId w:val="24"/>
              </w:numPr>
            </w:pPr>
            <w:r w:rsidRPr="00E718A8">
              <w:t>Impacts on the state or multiple regional directorates.</w:t>
            </w:r>
          </w:p>
          <w:p w14:paraId="08A34A59" w14:textId="77777777" w:rsidR="00E718A8" w:rsidRPr="00E718A8" w:rsidRDefault="00E718A8" w:rsidP="00B9652B">
            <w:pPr>
              <w:pStyle w:val="ListParagraph"/>
              <w:numPr>
                <w:ilvl w:val="0"/>
                <w:numId w:val="24"/>
              </w:numPr>
            </w:pPr>
            <w:r w:rsidRPr="00E718A8">
              <w:t xml:space="preserve">Environmental contamination event (of air, soil-land and/or water of a magnitude that a State-level incident response is required. </w:t>
            </w:r>
          </w:p>
          <w:p w14:paraId="7B67ED61" w14:textId="77777777" w:rsidR="00E718A8" w:rsidRPr="00E718A8" w:rsidRDefault="00E718A8" w:rsidP="00B9652B">
            <w:pPr>
              <w:pStyle w:val="ListParagraph"/>
              <w:numPr>
                <w:ilvl w:val="0"/>
                <w:numId w:val="24"/>
              </w:numPr>
            </w:pPr>
            <w:r w:rsidRPr="00E718A8">
              <w:t xml:space="preserve">Environmental damage leading to bioregional, State or national extinction of listed threatened species of native flora or fauna or vegetation community. </w:t>
            </w:r>
          </w:p>
          <w:p w14:paraId="5D0A9327" w14:textId="77777777" w:rsidR="00E718A8" w:rsidRPr="00E718A8" w:rsidRDefault="00E718A8" w:rsidP="00B9652B">
            <w:pPr>
              <w:pStyle w:val="ListParagraph"/>
              <w:numPr>
                <w:ilvl w:val="0"/>
                <w:numId w:val="24"/>
              </w:numPr>
            </w:pPr>
            <w:r w:rsidRPr="00E718A8">
              <w:t>Irreversible or long-term (years) damage or environment harm to 10 ha of native vegetation (not listed threatened vegetation community) or to ≥1 ha listed threatened native vegetation community.</w:t>
            </w:r>
          </w:p>
          <w:p w14:paraId="79BC352D" w14:textId="77777777" w:rsidR="00E718A8" w:rsidRPr="00E718A8" w:rsidRDefault="00E718A8" w:rsidP="00B9652B">
            <w:pPr>
              <w:pStyle w:val="ListParagraph"/>
              <w:numPr>
                <w:ilvl w:val="0"/>
                <w:numId w:val="24"/>
              </w:numPr>
            </w:pPr>
            <w:r w:rsidRPr="00E718A8">
              <w:t>Deaths of hundreds (or more) of listed native flora or fauna species or native mammals.</w:t>
            </w:r>
          </w:p>
          <w:p w14:paraId="445102C6" w14:textId="77777777" w:rsidR="00E718A8" w:rsidRPr="00E718A8" w:rsidRDefault="00E718A8" w:rsidP="00B9652B">
            <w:pPr>
              <w:pStyle w:val="ListParagraph"/>
              <w:numPr>
                <w:ilvl w:val="0"/>
                <w:numId w:val="24"/>
              </w:numPr>
            </w:pPr>
            <w:r w:rsidRPr="00E718A8">
              <w:t>Contamination or other environmental damage leading to deaths of native fauna well beyond (&gt;1 km) the boundaries of the   operation.</w:t>
            </w:r>
          </w:p>
          <w:p w14:paraId="72E4307B" w14:textId="77777777" w:rsidR="00E718A8" w:rsidRPr="00E718A8" w:rsidRDefault="00E718A8" w:rsidP="00B9652B">
            <w:pPr>
              <w:pStyle w:val="ListParagraph"/>
              <w:numPr>
                <w:ilvl w:val="0"/>
                <w:numId w:val="24"/>
              </w:numPr>
            </w:pPr>
            <w:r w:rsidRPr="00E718A8">
              <w:t>Contamination of surface water/ groundwater aquifer leading to disruption of beneficial uses as defined by Environmental Reference Standard for more than year.</w:t>
            </w:r>
          </w:p>
          <w:p w14:paraId="3724D49F" w14:textId="77777777" w:rsidR="00E718A8" w:rsidRPr="00E718A8" w:rsidRDefault="00E718A8" w:rsidP="00B9652B">
            <w:pPr>
              <w:pStyle w:val="ListParagraph"/>
              <w:numPr>
                <w:ilvl w:val="0"/>
                <w:numId w:val="24"/>
              </w:numPr>
            </w:pPr>
            <w:r w:rsidRPr="00E718A8">
              <w:t>Unplanned connections to Morwell River flood plain and Latrobe River.</w:t>
            </w:r>
          </w:p>
          <w:p w14:paraId="1AFDAE02" w14:textId="77777777" w:rsidR="00E718A8" w:rsidRPr="00E718A8" w:rsidRDefault="00E718A8" w:rsidP="00B9652B">
            <w:pPr>
              <w:pStyle w:val="ListParagraph"/>
              <w:numPr>
                <w:ilvl w:val="0"/>
                <w:numId w:val="24"/>
              </w:numPr>
            </w:pPr>
            <w:r w:rsidRPr="00E718A8">
              <w:t>Loss of the MRD low flow channel.</w:t>
            </w:r>
          </w:p>
        </w:tc>
        <w:tc>
          <w:tcPr>
            <w:tcW w:w="520" w:type="pct"/>
          </w:tcPr>
          <w:p w14:paraId="110938D4" w14:textId="77777777" w:rsidR="00E718A8" w:rsidRPr="00E718A8" w:rsidRDefault="00E718A8" w:rsidP="00B9652B">
            <w:pPr>
              <w:pStyle w:val="ListParagraph"/>
              <w:numPr>
                <w:ilvl w:val="0"/>
                <w:numId w:val="24"/>
              </w:numPr>
            </w:pPr>
            <w:r w:rsidRPr="00E718A8">
              <w:t>Significant damage to land/property with permanent loss of amenity.</w:t>
            </w:r>
          </w:p>
          <w:p w14:paraId="29D5D60A" w14:textId="77777777" w:rsidR="00E718A8" w:rsidRPr="00E718A8" w:rsidRDefault="00E718A8" w:rsidP="00B9652B">
            <w:pPr>
              <w:pStyle w:val="ListParagraph"/>
              <w:numPr>
                <w:ilvl w:val="0"/>
                <w:numId w:val="24"/>
              </w:numPr>
            </w:pPr>
            <w:r w:rsidRPr="00E718A8">
              <w:t>Permanent loss of conservation areas.</w:t>
            </w:r>
          </w:p>
          <w:p w14:paraId="0B80F9E1" w14:textId="77777777" w:rsidR="00E718A8" w:rsidRPr="00E718A8" w:rsidRDefault="00E718A8" w:rsidP="00B9652B">
            <w:pPr>
              <w:pStyle w:val="ListParagraph"/>
              <w:numPr>
                <w:ilvl w:val="0"/>
                <w:numId w:val="24"/>
              </w:numPr>
            </w:pPr>
            <w:r w:rsidRPr="00E718A8">
              <w:t>Permanent asset reduced value.</w:t>
            </w:r>
          </w:p>
        </w:tc>
        <w:tc>
          <w:tcPr>
            <w:tcW w:w="309" w:type="pct"/>
          </w:tcPr>
          <w:p w14:paraId="6DFEE1B6" w14:textId="77777777" w:rsidR="00E718A8" w:rsidRPr="00E718A8" w:rsidRDefault="00E718A8" w:rsidP="00E718A8">
            <w:r w:rsidRPr="00E718A8">
              <w:t>Permanent loss of heritage or cultural assets.</w:t>
            </w:r>
          </w:p>
        </w:tc>
        <w:tc>
          <w:tcPr>
            <w:tcW w:w="623" w:type="pct"/>
          </w:tcPr>
          <w:p w14:paraId="6625ED10" w14:textId="77777777" w:rsidR="00E718A8" w:rsidRPr="00E718A8" w:rsidRDefault="00E718A8" w:rsidP="00B9652B">
            <w:pPr>
              <w:pStyle w:val="ListParagraph"/>
              <w:numPr>
                <w:ilvl w:val="0"/>
                <w:numId w:val="25"/>
              </w:numPr>
            </w:pPr>
            <w:r w:rsidRPr="00E718A8">
              <w:t>Damage to critical infrastructure or services (for example railway lines, public roads, communications or power) which   impacts multiple municipalities.</w:t>
            </w:r>
          </w:p>
          <w:p w14:paraId="58047905" w14:textId="77777777" w:rsidR="00E718A8" w:rsidRPr="00E718A8" w:rsidRDefault="00E718A8" w:rsidP="00B9652B">
            <w:pPr>
              <w:pStyle w:val="ListParagraph"/>
              <w:numPr>
                <w:ilvl w:val="0"/>
                <w:numId w:val="25"/>
              </w:numPr>
            </w:pPr>
            <w:r w:rsidRPr="00E718A8">
              <w:t>Extended disruption of business, services or transportation    resulting in social dislocation and / or impacting employment.</w:t>
            </w:r>
          </w:p>
          <w:p w14:paraId="3EA39879" w14:textId="77777777" w:rsidR="00E718A8" w:rsidRPr="00E718A8" w:rsidRDefault="00E718A8" w:rsidP="00B9652B">
            <w:pPr>
              <w:pStyle w:val="ListParagraph"/>
              <w:numPr>
                <w:ilvl w:val="0"/>
                <w:numId w:val="25"/>
              </w:numPr>
            </w:pPr>
            <w:r w:rsidRPr="00E718A8">
              <w:t>Permanent loss of community assets.</w:t>
            </w:r>
          </w:p>
        </w:tc>
        <w:tc>
          <w:tcPr>
            <w:tcW w:w="704" w:type="pct"/>
          </w:tcPr>
          <w:p w14:paraId="251D23C3" w14:textId="77777777" w:rsidR="00E718A8" w:rsidRPr="00E718A8" w:rsidRDefault="00E718A8" w:rsidP="00B9652B">
            <w:pPr>
              <w:pStyle w:val="ListParagraph"/>
              <w:numPr>
                <w:ilvl w:val="0"/>
                <w:numId w:val="25"/>
              </w:numPr>
            </w:pPr>
            <w:r w:rsidRPr="00E718A8">
              <w:t>Breach of a material licence or authorisation resulting in the loss   of the Mine Licence and/or the cessation of mining operations that threaten the viability of the core business.</w:t>
            </w:r>
          </w:p>
          <w:p w14:paraId="69F1C674" w14:textId="77777777" w:rsidR="00E718A8" w:rsidRPr="00E718A8" w:rsidRDefault="00E718A8" w:rsidP="00B9652B">
            <w:pPr>
              <w:pStyle w:val="ListParagraph"/>
              <w:numPr>
                <w:ilvl w:val="0"/>
                <w:numId w:val="25"/>
              </w:numPr>
            </w:pPr>
            <w:r w:rsidRPr="00E718A8">
              <w:t>Significant contractual or legal exposure.</w:t>
            </w:r>
          </w:p>
          <w:p w14:paraId="7B574F71" w14:textId="77777777" w:rsidR="00E718A8" w:rsidRPr="00E718A8" w:rsidRDefault="00E718A8" w:rsidP="00B9652B">
            <w:pPr>
              <w:pStyle w:val="ListParagraph"/>
              <w:numPr>
                <w:ilvl w:val="0"/>
                <w:numId w:val="25"/>
              </w:numPr>
            </w:pPr>
            <w:r w:rsidRPr="00E718A8">
              <w:t>Director or Officer liability realising resultant prosecution.</w:t>
            </w:r>
          </w:p>
        </w:tc>
      </w:tr>
      <w:tr w:rsidR="00E718A8" w:rsidRPr="00E718A8" w14:paraId="0719E318" w14:textId="77777777" w:rsidTr="00041386">
        <w:tc>
          <w:tcPr>
            <w:tcW w:w="141" w:type="pct"/>
          </w:tcPr>
          <w:p w14:paraId="220EA36E" w14:textId="77777777" w:rsidR="00E718A8" w:rsidRPr="00E718A8" w:rsidRDefault="00E718A8" w:rsidP="00E718A8">
            <w:r w:rsidRPr="00E718A8">
              <w:t>4</w:t>
            </w:r>
          </w:p>
        </w:tc>
        <w:tc>
          <w:tcPr>
            <w:tcW w:w="379" w:type="pct"/>
          </w:tcPr>
          <w:p w14:paraId="26A08AA1" w14:textId="77777777" w:rsidR="00E718A8" w:rsidRPr="00E718A8" w:rsidRDefault="00E718A8" w:rsidP="00E718A8">
            <w:r w:rsidRPr="00E718A8">
              <w:t>Major</w:t>
            </w:r>
          </w:p>
        </w:tc>
        <w:tc>
          <w:tcPr>
            <w:tcW w:w="441" w:type="pct"/>
          </w:tcPr>
          <w:p w14:paraId="77F309E4" w14:textId="77777777" w:rsidR="00E718A8" w:rsidRPr="00E718A8" w:rsidRDefault="00E718A8" w:rsidP="00E718A8">
            <w:r w:rsidRPr="00E718A8">
              <w:t>Life altering and / or permanent injury or impact to health to members of the public.</w:t>
            </w:r>
          </w:p>
        </w:tc>
        <w:tc>
          <w:tcPr>
            <w:tcW w:w="1882" w:type="pct"/>
          </w:tcPr>
          <w:p w14:paraId="41CF7400" w14:textId="77777777" w:rsidR="00E718A8" w:rsidRPr="00E718A8" w:rsidRDefault="00E718A8" w:rsidP="00B9652B">
            <w:pPr>
              <w:pStyle w:val="ListParagraph"/>
              <w:numPr>
                <w:ilvl w:val="0"/>
                <w:numId w:val="26"/>
              </w:numPr>
            </w:pPr>
            <w:r w:rsidRPr="00E718A8">
              <w:t>Major effect on the natural and/or built environment and/or environment suffers harm for 10-20 years.</w:t>
            </w:r>
          </w:p>
          <w:p w14:paraId="4EA20DB9" w14:textId="77777777" w:rsidR="00E718A8" w:rsidRPr="00E718A8" w:rsidRDefault="00E718A8" w:rsidP="00B9652B">
            <w:pPr>
              <w:pStyle w:val="ListParagraph"/>
              <w:numPr>
                <w:ilvl w:val="0"/>
                <w:numId w:val="26"/>
              </w:numPr>
            </w:pPr>
            <w:r w:rsidRPr="00E718A8">
              <w:t>Environmental recovery on a large scale and/or over a period of 10-20 years.</w:t>
            </w:r>
          </w:p>
          <w:p w14:paraId="39F5575C" w14:textId="77777777" w:rsidR="00E718A8" w:rsidRPr="00E718A8" w:rsidRDefault="00E718A8" w:rsidP="00B9652B">
            <w:pPr>
              <w:pStyle w:val="ListParagraph"/>
              <w:numPr>
                <w:ilvl w:val="0"/>
                <w:numId w:val="26"/>
              </w:numPr>
            </w:pPr>
            <w:r w:rsidRPr="00E718A8">
              <w:t>Impacts on a region or multiple municipalities.</w:t>
            </w:r>
          </w:p>
          <w:p w14:paraId="14254682" w14:textId="77777777" w:rsidR="00E718A8" w:rsidRPr="00E718A8" w:rsidRDefault="00E718A8" w:rsidP="00B9652B">
            <w:pPr>
              <w:pStyle w:val="ListParagraph"/>
              <w:numPr>
                <w:ilvl w:val="0"/>
                <w:numId w:val="26"/>
              </w:numPr>
            </w:pPr>
            <w:r w:rsidRPr="00E718A8">
              <w:t>Environmental contamination event (of air, soil-land and/or water) of a magnitude that would necessitate a regional emergency management incident response.</w:t>
            </w:r>
          </w:p>
          <w:p w14:paraId="750E93C8" w14:textId="77777777" w:rsidR="00E718A8" w:rsidRPr="00E718A8" w:rsidRDefault="00E718A8" w:rsidP="00B9652B">
            <w:pPr>
              <w:pStyle w:val="ListParagraph"/>
              <w:numPr>
                <w:ilvl w:val="0"/>
                <w:numId w:val="26"/>
              </w:numPr>
            </w:pPr>
            <w:r w:rsidRPr="00E718A8">
              <w:t>Environmental damage leading to local extinction of listed threatened species of native flora or fauna or vegetation community.</w:t>
            </w:r>
          </w:p>
          <w:p w14:paraId="4B486674" w14:textId="77777777" w:rsidR="00E718A8" w:rsidRPr="00E718A8" w:rsidRDefault="00E718A8" w:rsidP="00B9652B">
            <w:pPr>
              <w:pStyle w:val="ListParagraph"/>
              <w:numPr>
                <w:ilvl w:val="0"/>
                <w:numId w:val="26"/>
              </w:numPr>
            </w:pPr>
            <w:r w:rsidRPr="00E718A8">
              <w:t>Deaths of up to ~100 listed threatened flora or fauna species or native mammals.</w:t>
            </w:r>
          </w:p>
          <w:p w14:paraId="338F414A" w14:textId="77777777" w:rsidR="00E718A8" w:rsidRPr="00E718A8" w:rsidRDefault="00E718A8" w:rsidP="00B9652B">
            <w:pPr>
              <w:pStyle w:val="ListParagraph"/>
              <w:numPr>
                <w:ilvl w:val="0"/>
                <w:numId w:val="26"/>
              </w:numPr>
            </w:pPr>
            <w:r w:rsidRPr="00E718A8">
              <w:t>Major damage or environment harm to 1-10 ha of native vegetation (not listed threatened vegetation community) or to &lt;1 ha listed threatened native vegetation community.</w:t>
            </w:r>
          </w:p>
          <w:p w14:paraId="19C882DC" w14:textId="77777777" w:rsidR="00E718A8" w:rsidRPr="00E718A8" w:rsidRDefault="00E718A8" w:rsidP="00B9652B">
            <w:pPr>
              <w:pStyle w:val="ListParagraph"/>
              <w:numPr>
                <w:ilvl w:val="0"/>
                <w:numId w:val="26"/>
              </w:numPr>
            </w:pPr>
            <w:r w:rsidRPr="00E718A8">
              <w:t>Impact to conservation areas.</w:t>
            </w:r>
          </w:p>
          <w:p w14:paraId="344FBF79" w14:textId="77777777" w:rsidR="00E718A8" w:rsidRPr="00E718A8" w:rsidRDefault="00E718A8" w:rsidP="00B9652B">
            <w:pPr>
              <w:pStyle w:val="ListParagraph"/>
              <w:numPr>
                <w:ilvl w:val="0"/>
                <w:numId w:val="26"/>
              </w:numPr>
            </w:pPr>
            <w:r w:rsidRPr="00E718A8">
              <w:t>Contamination of surface water/ groundwater aquifer leading to disruption of beneficial uses as defined by Environmental Reference Standard for up to one year.</w:t>
            </w:r>
          </w:p>
          <w:p w14:paraId="09126DFC" w14:textId="77777777" w:rsidR="00E718A8" w:rsidRPr="00E718A8" w:rsidRDefault="00E718A8" w:rsidP="00B9652B">
            <w:pPr>
              <w:pStyle w:val="ListParagraph"/>
              <w:numPr>
                <w:ilvl w:val="0"/>
                <w:numId w:val="26"/>
              </w:numPr>
            </w:pPr>
            <w:r w:rsidRPr="00E718A8">
              <w:t>Significant damage of the MRD low flow channel or Latrobe River or Morwell River flood control levees.</w:t>
            </w:r>
          </w:p>
        </w:tc>
        <w:tc>
          <w:tcPr>
            <w:tcW w:w="520" w:type="pct"/>
          </w:tcPr>
          <w:p w14:paraId="23121AD0" w14:textId="77777777" w:rsidR="00E718A8" w:rsidRPr="00E718A8" w:rsidRDefault="00E718A8" w:rsidP="00B9652B">
            <w:pPr>
              <w:pStyle w:val="ListParagraph"/>
              <w:numPr>
                <w:ilvl w:val="0"/>
                <w:numId w:val="26"/>
              </w:numPr>
            </w:pPr>
            <w:r w:rsidRPr="00E718A8">
              <w:t>Significant damage to land/property resulting in temporary loss of amenity.</w:t>
            </w:r>
          </w:p>
          <w:p w14:paraId="089B753B" w14:textId="77777777" w:rsidR="00E718A8" w:rsidRPr="00E718A8" w:rsidRDefault="00E718A8" w:rsidP="00B9652B">
            <w:pPr>
              <w:pStyle w:val="ListParagraph"/>
              <w:numPr>
                <w:ilvl w:val="0"/>
                <w:numId w:val="26"/>
              </w:numPr>
            </w:pPr>
            <w:r w:rsidRPr="00E718A8">
              <w:t>Significant damage to conservation areas.</w:t>
            </w:r>
          </w:p>
          <w:p w14:paraId="4EED1FD7" w14:textId="77777777" w:rsidR="00E718A8" w:rsidRPr="00E718A8" w:rsidRDefault="00E718A8" w:rsidP="00B9652B">
            <w:pPr>
              <w:pStyle w:val="ListParagraph"/>
              <w:numPr>
                <w:ilvl w:val="0"/>
                <w:numId w:val="26"/>
              </w:numPr>
            </w:pPr>
            <w:r w:rsidRPr="00E718A8">
              <w:t>Reduced value of the asset.</w:t>
            </w:r>
          </w:p>
        </w:tc>
        <w:tc>
          <w:tcPr>
            <w:tcW w:w="309" w:type="pct"/>
          </w:tcPr>
          <w:p w14:paraId="79EB58EA" w14:textId="77777777" w:rsidR="00E718A8" w:rsidRPr="00E718A8" w:rsidRDefault="00E718A8" w:rsidP="00E718A8">
            <w:r w:rsidRPr="00E718A8">
              <w:t>Significant damage or impact to heritage or cultural assets.</w:t>
            </w:r>
          </w:p>
        </w:tc>
        <w:tc>
          <w:tcPr>
            <w:tcW w:w="623" w:type="pct"/>
          </w:tcPr>
          <w:p w14:paraId="54BEF2BB" w14:textId="77777777" w:rsidR="00E718A8" w:rsidRPr="00E718A8" w:rsidRDefault="00E718A8" w:rsidP="00B9652B">
            <w:pPr>
              <w:pStyle w:val="ListParagraph"/>
              <w:numPr>
                <w:ilvl w:val="0"/>
                <w:numId w:val="27"/>
              </w:numPr>
            </w:pPr>
            <w:r w:rsidRPr="00E718A8">
              <w:t>Damage to critical infrastructure or services (for example railway lines, public roads, communications or power) impacting the local community.</w:t>
            </w:r>
          </w:p>
          <w:p w14:paraId="3C72D52A" w14:textId="77777777" w:rsidR="00E718A8" w:rsidRPr="00E718A8" w:rsidRDefault="00E718A8" w:rsidP="00B9652B">
            <w:pPr>
              <w:pStyle w:val="ListParagraph"/>
              <w:numPr>
                <w:ilvl w:val="0"/>
                <w:numId w:val="27"/>
              </w:numPr>
            </w:pPr>
            <w:r w:rsidRPr="00E718A8">
              <w:t>Some disruption of business, services, or transportation resulting in social dislocation and / or impacting employment.</w:t>
            </w:r>
          </w:p>
          <w:p w14:paraId="1C686EF2" w14:textId="34AD31D8" w:rsidR="00E718A8" w:rsidRPr="00E718A8" w:rsidRDefault="00E718A8" w:rsidP="00B9652B">
            <w:pPr>
              <w:pStyle w:val="ListParagraph"/>
              <w:numPr>
                <w:ilvl w:val="0"/>
                <w:numId w:val="27"/>
              </w:numPr>
            </w:pPr>
            <w:r w:rsidRPr="00E718A8">
              <w:t>Significant damage to community assets.</w:t>
            </w:r>
          </w:p>
        </w:tc>
        <w:tc>
          <w:tcPr>
            <w:tcW w:w="704" w:type="pct"/>
          </w:tcPr>
          <w:p w14:paraId="6D7506B7" w14:textId="77777777" w:rsidR="00E718A8" w:rsidRPr="00E718A8" w:rsidRDefault="00E718A8" w:rsidP="00B9652B">
            <w:pPr>
              <w:pStyle w:val="ListParagraph"/>
              <w:numPr>
                <w:ilvl w:val="0"/>
                <w:numId w:val="27"/>
              </w:numPr>
            </w:pPr>
            <w:r w:rsidRPr="00E718A8">
              <w:t>Breach of a material licence or authorisation resulting in the suspension of the Mine Licence and/or undertakings to regulators.</w:t>
            </w:r>
          </w:p>
          <w:p w14:paraId="3D8F7B4A" w14:textId="77777777" w:rsidR="00E718A8" w:rsidRPr="00E718A8" w:rsidRDefault="00E718A8" w:rsidP="00B9652B">
            <w:pPr>
              <w:pStyle w:val="ListParagraph"/>
              <w:numPr>
                <w:ilvl w:val="0"/>
                <w:numId w:val="27"/>
              </w:numPr>
            </w:pPr>
            <w:r w:rsidRPr="00E718A8">
              <w:t>Increased contractual or legal exposure.</w:t>
            </w:r>
          </w:p>
          <w:p w14:paraId="4479936F" w14:textId="77777777" w:rsidR="00E718A8" w:rsidRPr="00E718A8" w:rsidRDefault="00E718A8" w:rsidP="00B9652B">
            <w:pPr>
              <w:pStyle w:val="ListParagraph"/>
              <w:numPr>
                <w:ilvl w:val="0"/>
                <w:numId w:val="27"/>
              </w:numPr>
            </w:pPr>
            <w:r w:rsidRPr="00E718A8">
              <w:t>Business liability realising resultant prosecution and / or fines.</w:t>
            </w:r>
          </w:p>
        </w:tc>
      </w:tr>
      <w:tr w:rsidR="007D7FA7" w:rsidRPr="00E718A8" w14:paraId="3A98C09F" w14:textId="77777777" w:rsidTr="00041386">
        <w:tc>
          <w:tcPr>
            <w:tcW w:w="141" w:type="pct"/>
          </w:tcPr>
          <w:p w14:paraId="47BFA64F" w14:textId="7614055B" w:rsidR="007D7FA7" w:rsidRPr="00E718A8" w:rsidRDefault="007D7FA7" w:rsidP="007D7FA7">
            <w:r w:rsidRPr="00E718A8">
              <w:t>3</w:t>
            </w:r>
          </w:p>
        </w:tc>
        <w:tc>
          <w:tcPr>
            <w:tcW w:w="379" w:type="pct"/>
          </w:tcPr>
          <w:p w14:paraId="1E5BF9F8" w14:textId="791E5BD5" w:rsidR="007D7FA7" w:rsidRPr="00E718A8" w:rsidRDefault="007D7FA7" w:rsidP="007D7FA7">
            <w:r w:rsidRPr="00E718A8">
              <w:t>Moderate</w:t>
            </w:r>
          </w:p>
        </w:tc>
        <w:tc>
          <w:tcPr>
            <w:tcW w:w="441" w:type="pct"/>
          </w:tcPr>
          <w:p w14:paraId="49916DB1" w14:textId="1CB5EA40" w:rsidR="007D7FA7" w:rsidRPr="00E718A8" w:rsidRDefault="007D7FA7" w:rsidP="007D7FA7">
            <w:r w:rsidRPr="00E718A8">
              <w:t>Recoverable injury or impact to health to members of the public.</w:t>
            </w:r>
          </w:p>
        </w:tc>
        <w:tc>
          <w:tcPr>
            <w:tcW w:w="1882" w:type="pct"/>
          </w:tcPr>
          <w:p w14:paraId="09E85413" w14:textId="77777777" w:rsidR="007D7FA7" w:rsidRPr="00E718A8" w:rsidRDefault="007D7FA7" w:rsidP="00B9652B">
            <w:pPr>
              <w:pStyle w:val="ListParagraph"/>
              <w:numPr>
                <w:ilvl w:val="0"/>
                <w:numId w:val="28"/>
              </w:numPr>
            </w:pPr>
            <w:r w:rsidRPr="00E718A8">
              <w:t>Moderate effect on the natural and/or built environment and/or environment suffers harm for 5-10 years.</w:t>
            </w:r>
          </w:p>
          <w:p w14:paraId="30EE0092" w14:textId="77777777" w:rsidR="007D7FA7" w:rsidRPr="00E718A8" w:rsidRDefault="007D7FA7" w:rsidP="00B9652B">
            <w:pPr>
              <w:pStyle w:val="ListParagraph"/>
              <w:numPr>
                <w:ilvl w:val="0"/>
                <w:numId w:val="28"/>
              </w:numPr>
            </w:pPr>
            <w:r w:rsidRPr="00E718A8">
              <w:t>Environmental recovery on a small scale and/or over a period 5-10 years.</w:t>
            </w:r>
          </w:p>
          <w:p w14:paraId="3598A633" w14:textId="77777777" w:rsidR="007D7FA7" w:rsidRPr="00E718A8" w:rsidRDefault="007D7FA7" w:rsidP="00B9652B">
            <w:pPr>
              <w:pStyle w:val="ListParagraph"/>
              <w:numPr>
                <w:ilvl w:val="0"/>
                <w:numId w:val="28"/>
              </w:numPr>
            </w:pPr>
            <w:r w:rsidRPr="00E718A8">
              <w:t xml:space="preserve">Impacts on a municipality. </w:t>
            </w:r>
          </w:p>
          <w:p w14:paraId="3C2CBF1B" w14:textId="77777777" w:rsidR="007D7FA7" w:rsidRPr="00E718A8" w:rsidRDefault="007D7FA7" w:rsidP="00B9652B">
            <w:pPr>
              <w:pStyle w:val="ListParagraph"/>
              <w:numPr>
                <w:ilvl w:val="0"/>
                <w:numId w:val="28"/>
              </w:numPr>
            </w:pPr>
            <w:r w:rsidRPr="00E718A8">
              <w:t>Environmental contamination event (of air, soil-land and/ or water) with clean-up and rehabilitation expected to run for weeks.</w:t>
            </w:r>
          </w:p>
          <w:p w14:paraId="1BAC3AB7" w14:textId="77777777" w:rsidR="007D7FA7" w:rsidRPr="00E718A8" w:rsidRDefault="007D7FA7" w:rsidP="00B9652B">
            <w:pPr>
              <w:pStyle w:val="ListParagraph"/>
              <w:numPr>
                <w:ilvl w:val="0"/>
                <w:numId w:val="28"/>
              </w:numPr>
            </w:pPr>
            <w:r w:rsidRPr="00E718A8">
              <w:t>Environmental damage leading to deaths of a small number of listed threatened flora or fauna species or native mammals.</w:t>
            </w:r>
          </w:p>
          <w:p w14:paraId="39553208" w14:textId="77777777" w:rsidR="007D7FA7" w:rsidRPr="00E718A8" w:rsidRDefault="007D7FA7" w:rsidP="00B9652B">
            <w:pPr>
              <w:pStyle w:val="ListParagraph"/>
              <w:numPr>
                <w:ilvl w:val="0"/>
                <w:numId w:val="28"/>
              </w:numPr>
            </w:pPr>
            <w:r w:rsidRPr="00E718A8">
              <w:t>Reversible damage or environmental harm to &lt;10 ha of non-listed native vegetation community or &lt;1 ha of listed native   vegetation community.</w:t>
            </w:r>
          </w:p>
          <w:p w14:paraId="146D358D" w14:textId="77777777" w:rsidR="007D7FA7" w:rsidRPr="00E718A8" w:rsidRDefault="007D7FA7" w:rsidP="00B9652B">
            <w:pPr>
              <w:pStyle w:val="ListParagraph"/>
              <w:numPr>
                <w:ilvl w:val="0"/>
                <w:numId w:val="28"/>
              </w:numPr>
            </w:pPr>
            <w:r w:rsidRPr="00E718A8">
              <w:t>Localised contamination of surface water/groundwater aquifer leading to disruption of beneficial uses as defined by Environmental Reference Standard for weeks to months.</w:t>
            </w:r>
          </w:p>
          <w:p w14:paraId="6B2A0DE5" w14:textId="56E7335D" w:rsidR="007D7FA7" w:rsidRPr="00E718A8" w:rsidRDefault="007D7FA7" w:rsidP="00B9652B">
            <w:pPr>
              <w:pStyle w:val="ListParagraph"/>
              <w:numPr>
                <w:ilvl w:val="0"/>
                <w:numId w:val="26"/>
              </w:numPr>
            </w:pPr>
            <w:r w:rsidRPr="00E718A8">
              <w:t xml:space="preserve">Localised </w:t>
            </w:r>
            <w:r w:rsidR="00EA381F" w:rsidRPr="00E718A8">
              <w:t>short-term</w:t>
            </w:r>
            <w:r w:rsidRPr="00E718A8">
              <w:t xml:space="preserve"> damage of the MRD low flow channel or Latrobe River or Morwell </w:t>
            </w:r>
            <w:r w:rsidR="007D58A4" w:rsidRPr="00E718A8">
              <w:t>River flood</w:t>
            </w:r>
            <w:r w:rsidRPr="00E718A8">
              <w:t xml:space="preserve"> control levees.</w:t>
            </w:r>
          </w:p>
        </w:tc>
        <w:tc>
          <w:tcPr>
            <w:tcW w:w="520" w:type="pct"/>
          </w:tcPr>
          <w:p w14:paraId="3019ED97" w14:textId="77777777" w:rsidR="007D7FA7" w:rsidRPr="00E718A8" w:rsidRDefault="007D7FA7" w:rsidP="00B9652B">
            <w:pPr>
              <w:pStyle w:val="ListParagraph"/>
              <w:numPr>
                <w:ilvl w:val="0"/>
                <w:numId w:val="28"/>
              </w:numPr>
            </w:pPr>
            <w:r w:rsidRPr="00E718A8">
              <w:t>Moderate damage to land/property for a short period of time.</w:t>
            </w:r>
          </w:p>
          <w:p w14:paraId="6DBC8215" w14:textId="77777777" w:rsidR="007D7FA7" w:rsidRPr="00E718A8" w:rsidRDefault="007D7FA7" w:rsidP="00B9652B">
            <w:pPr>
              <w:pStyle w:val="ListParagraph"/>
              <w:numPr>
                <w:ilvl w:val="0"/>
                <w:numId w:val="28"/>
              </w:numPr>
            </w:pPr>
            <w:r w:rsidRPr="00E718A8">
              <w:t>Moderate and easily recoverable damage to conservation areas.</w:t>
            </w:r>
          </w:p>
          <w:p w14:paraId="4763E7ED" w14:textId="73D763BA" w:rsidR="007D7FA7" w:rsidRPr="00E718A8" w:rsidRDefault="007D7FA7" w:rsidP="00B9652B">
            <w:pPr>
              <w:pStyle w:val="ListParagraph"/>
              <w:numPr>
                <w:ilvl w:val="0"/>
                <w:numId w:val="26"/>
              </w:numPr>
            </w:pPr>
            <w:r w:rsidRPr="00E718A8">
              <w:t>Short-term and recoverable impact to value of the asset.</w:t>
            </w:r>
          </w:p>
        </w:tc>
        <w:tc>
          <w:tcPr>
            <w:tcW w:w="309" w:type="pct"/>
          </w:tcPr>
          <w:p w14:paraId="5EC551ED" w14:textId="2919B967" w:rsidR="007D7FA7" w:rsidRPr="00E718A8" w:rsidRDefault="007D7FA7" w:rsidP="007D7FA7">
            <w:r w:rsidRPr="00E718A8">
              <w:t>Limited impact to heritage or cultural assets.</w:t>
            </w:r>
          </w:p>
        </w:tc>
        <w:tc>
          <w:tcPr>
            <w:tcW w:w="623" w:type="pct"/>
          </w:tcPr>
          <w:p w14:paraId="5AEA6E5F" w14:textId="77777777" w:rsidR="007D7FA7" w:rsidRPr="00E718A8" w:rsidRDefault="007D7FA7" w:rsidP="00B9652B">
            <w:pPr>
              <w:pStyle w:val="ListParagraph"/>
              <w:numPr>
                <w:ilvl w:val="0"/>
                <w:numId w:val="29"/>
              </w:numPr>
            </w:pPr>
            <w:r w:rsidRPr="00E718A8">
              <w:t>Easily recoverable damage to critical infrastructure or services (for example railway lines, public roads, communications or   power) impacting a small number of people locally.</w:t>
            </w:r>
          </w:p>
          <w:p w14:paraId="6E991710" w14:textId="77777777" w:rsidR="007D7FA7" w:rsidRPr="00E718A8" w:rsidRDefault="007D7FA7" w:rsidP="00B9652B">
            <w:pPr>
              <w:pStyle w:val="ListParagraph"/>
              <w:numPr>
                <w:ilvl w:val="0"/>
                <w:numId w:val="29"/>
              </w:numPr>
            </w:pPr>
            <w:r w:rsidRPr="00E718A8">
              <w:t>No significant disruption to business, services or transportation resulting in short term social dislocation and / or impacting employment for small number of people.</w:t>
            </w:r>
          </w:p>
          <w:p w14:paraId="52E4E157" w14:textId="0216B7E1" w:rsidR="007D7FA7" w:rsidRPr="00E718A8" w:rsidRDefault="007D7FA7" w:rsidP="00B9652B">
            <w:pPr>
              <w:pStyle w:val="ListParagraph"/>
              <w:numPr>
                <w:ilvl w:val="0"/>
                <w:numId w:val="27"/>
              </w:numPr>
            </w:pPr>
            <w:r w:rsidRPr="00E718A8">
              <w:t>Recoverable damage to community assets.</w:t>
            </w:r>
          </w:p>
        </w:tc>
        <w:tc>
          <w:tcPr>
            <w:tcW w:w="704" w:type="pct"/>
          </w:tcPr>
          <w:p w14:paraId="3C98D7FA" w14:textId="77777777" w:rsidR="007D7FA7" w:rsidRPr="00E718A8" w:rsidRDefault="007D7FA7" w:rsidP="00B9652B">
            <w:pPr>
              <w:pStyle w:val="ListParagraph"/>
              <w:numPr>
                <w:ilvl w:val="0"/>
                <w:numId w:val="29"/>
              </w:numPr>
            </w:pPr>
            <w:r w:rsidRPr="00E718A8">
              <w:t>Breach of a regulatory obligation resulting in regulatory action including issuance of a warning, non-court fines or penalties or   infringement notice.</w:t>
            </w:r>
          </w:p>
          <w:p w14:paraId="31A5A431" w14:textId="4EA2763A" w:rsidR="007D7FA7" w:rsidRPr="00E718A8" w:rsidRDefault="007D7FA7" w:rsidP="00B9652B">
            <w:pPr>
              <w:pStyle w:val="ListParagraph"/>
              <w:numPr>
                <w:ilvl w:val="0"/>
                <w:numId w:val="27"/>
              </w:numPr>
            </w:pPr>
            <w:r w:rsidRPr="00E718A8">
              <w:t>No significant contractual or legal exposure.</w:t>
            </w:r>
          </w:p>
        </w:tc>
      </w:tr>
      <w:tr w:rsidR="007D7FA7" w:rsidRPr="00E718A8" w14:paraId="79A1A90F" w14:textId="77777777" w:rsidTr="00041386">
        <w:tc>
          <w:tcPr>
            <w:tcW w:w="141" w:type="pct"/>
          </w:tcPr>
          <w:p w14:paraId="22FBF4CF" w14:textId="499E68D6" w:rsidR="007D7FA7" w:rsidRPr="00E718A8" w:rsidRDefault="007D7FA7" w:rsidP="007D7FA7">
            <w:r w:rsidRPr="00E718A8">
              <w:t>2</w:t>
            </w:r>
          </w:p>
        </w:tc>
        <w:tc>
          <w:tcPr>
            <w:tcW w:w="379" w:type="pct"/>
          </w:tcPr>
          <w:p w14:paraId="36EB7BD9" w14:textId="5D28A472" w:rsidR="007D7FA7" w:rsidRPr="00E718A8" w:rsidRDefault="007D7FA7" w:rsidP="007D7FA7">
            <w:r w:rsidRPr="00E718A8">
              <w:t>Minor</w:t>
            </w:r>
          </w:p>
        </w:tc>
        <w:tc>
          <w:tcPr>
            <w:tcW w:w="441" w:type="pct"/>
          </w:tcPr>
          <w:p w14:paraId="02FAF4B9" w14:textId="7B3986EC" w:rsidR="007D7FA7" w:rsidRPr="00E718A8" w:rsidRDefault="007D7FA7" w:rsidP="007D7FA7">
            <w:r w:rsidRPr="00E718A8">
              <w:t>Negligible impact to public health and safety.</w:t>
            </w:r>
          </w:p>
        </w:tc>
        <w:tc>
          <w:tcPr>
            <w:tcW w:w="1882" w:type="pct"/>
          </w:tcPr>
          <w:p w14:paraId="68F9FFF2" w14:textId="77777777" w:rsidR="007D7FA7" w:rsidRPr="00E718A8" w:rsidRDefault="007D7FA7" w:rsidP="00B9652B">
            <w:pPr>
              <w:pStyle w:val="ListParagraph"/>
              <w:numPr>
                <w:ilvl w:val="0"/>
                <w:numId w:val="30"/>
              </w:numPr>
            </w:pPr>
            <w:r w:rsidRPr="00E718A8">
              <w:t>Limited effect on the natural and/or built environment and/or the environment suffers harm for 1-5 years.</w:t>
            </w:r>
          </w:p>
          <w:p w14:paraId="59DCDCA0" w14:textId="77777777" w:rsidR="007D7FA7" w:rsidRPr="00E718A8" w:rsidRDefault="007D7FA7" w:rsidP="00B9652B">
            <w:pPr>
              <w:pStyle w:val="ListParagraph"/>
              <w:numPr>
                <w:ilvl w:val="0"/>
                <w:numId w:val="30"/>
              </w:numPr>
            </w:pPr>
            <w:r w:rsidRPr="00E718A8">
              <w:t>Environmental recovery on a minor scale up to 5 years.</w:t>
            </w:r>
          </w:p>
          <w:p w14:paraId="0908CDAE" w14:textId="77777777" w:rsidR="007D7FA7" w:rsidRPr="00E718A8" w:rsidRDefault="007D7FA7" w:rsidP="00B9652B">
            <w:pPr>
              <w:pStyle w:val="ListParagraph"/>
              <w:numPr>
                <w:ilvl w:val="0"/>
                <w:numId w:val="30"/>
              </w:numPr>
            </w:pPr>
            <w:r w:rsidRPr="00E718A8">
              <w:t xml:space="preserve">Restricted to single township or locality. </w:t>
            </w:r>
          </w:p>
          <w:p w14:paraId="31C740BD" w14:textId="77777777" w:rsidR="007D7FA7" w:rsidRPr="00E718A8" w:rsidRDefault="007D7FA7" w:rsidP="00B9652B">
            <w:pPr>
              <w:pStyle w:val="ListParagraph"/>
              <w:numPr>
                <w:ilvl w:val="0"/>
                <w:numId w:val="30"/>
              </w:numPr>
            </w:pPr>
            <w:r w:rsidRPr="00E718A8">
              <w:t>Minor environmental contamination event (of air, soil-land and/or water). Clean-up and rehabilitation may be required but can be completed within days.</w:t>
            </w:r>
          </w:p>
          <w:p w14:paraId="440B52CD" w14:textId="77777777" w:rsidR="007D7FA7" w:rsidRPr="00E718A8" w:rsidRDefault="007D7FA7" w:rsidP="00B9652B">
            <w:pPr>
              <w:pStyle w:val="ListParagraph"/>
              <w:numPr>
                <w:ilvl w:val="0"/>
                <w:numId w:val="30"/>
              </w:numPr>
            </w:pPr>
            <w:r w:rsidRPr="00E718A8">
              <w:t>Minor damage or environment harm to &lt;1 ha of native vegetation (not listed threatened vegetation community) that can be recovered in weeks to months.</w:t>
            </w:r>
          </w:p>
          <w:p w14:paraId="01744889" w14:textId="77777777" w:rsidR="007D7FA7" w:rsidRPr="00E718A8" w:rsidRDefault="007D7FA7" w:rsidP="00B9652B">
            <w:pPr>
              <w:pStyle w:val="ListParagraph"/>
              <w:numPr>
                <w:ilvl w:val="0"/>
                <w:numId w:val="30"/>
              </w:numPr>
            </w:pPr>
            <w:r w:rsidRPr="00E718A8">
              <w:t>Environmental damage that affects native fauna populations but does not kill individuals or disrupt breeding or other important ecological processes.</w:t>
            </w:r>
          </w:p>
          <w:p w14:paraId="650F5CE0" w14:textId="77777777" w:rsidR="007D7FA7" w:rsidRPr="00E718A8" w:rsidRDefault="007D7FA7" w:rsidP="00B9652B">
            <w:pPr>
              <w:pStyle w:val="ListParagraph"/>
              <w:numPr>
                <w:ilvl w:val="0"/>
                <w:numId w:val="30"/>
              </w:numPr>
            </w:pPr>
            <w:r w:rsidRPr="00E718A8">
              <w:t>Minor contamination of natural waterway or wetland occurs, but water quality remains within applicable EPA or ANZECC guideline for existing beneficial uses.</w:t>
            </w:r>
          </w:p>
          <w:p w14:paraId="708B1C38" w14:textId="196AE48E" w:rsidR="007D7FA7" w:rsidRPr="00E718A8" w:rsidRDefault="007D7FA7" w:rsidP="00B9652B">
            <w:pPr>
              <w:pStyle w:val="ListParagraph"/>
              <w:numPr>
                <w:ilvl w:val="0"/>
                <w:numId w:val="26"/>
              </w:numPr>
            </w:pPr>
            <w:r w:rsidRPr="00E718A8">
              <w:t>Water extraction or diversion reduces surface water flows or groundwater available for environmental uses, but with no detectable effect on dependent species or ecosystems and   carried out within terms of water licence.</w:t>
            </w:r>
          </w:p>
        </w:tc>
        <w:tc>
          <w:tcPr>
            <w:tcW w:w="520" w:type="pct"/>
          </w:tcPr>
          <w:p w14:paraId="34CEDF19" w14:textId="77777777" w:rsidR="007D7FA7" w:rsidRPr="00E718A8" w:rsidRDefault="007D7FA7" w:rsidP="00B9652B">
            <w:pPr>
              <w:pStyle w:val="ListParagraph"/>
              <w:numPr>
                <w:ilvl w:val="0"/>
                <w:numId w:val="30"/>
              </w:numPr>
            </w:pPr>
            <w:r w:rsidRPr="00E718A8">
              <w:t>Minor damage land/property.</w:t>
            </w:r>
          </w:p>
          <w:p w14:paraId="7F518ECE" w14:textId="77777777" w:rsidR="007D7FA7" w:rsidRPr="00E718A8" w:rsidRDefault="007D7FA7" w:rsidP="00B9652B">
            <w:pPr>
              <w:pStyle w:val="ListParagraph"/>
              <w:numPr>
                <w:ilvl w:val="0"/>
                <w:numId w:val="30"/>
              </w:numPr>
            </w:pPr>
            <w:r w:rsidRPr="00E718A8">
              <w:t>Minor impact to conservation areas.</w:t>
            </w:r>
          </w:p>
          <w:p w14:paraId="23C68756" w14:textId="76E07509" w:rsidR="007D7FA7" w:rsidRPr="00E718A8" w:rsidRDefault="007D7FA7" w:rsidP="00B9652B">
            <w:pPr>
              <w:pStyle w:val="ListParagraph"/>
              <w:numPr>
                <w:ilvl w:val="0"/>
                <w:numId w:val="26"/>
              </w:numPr>
            </w:pPr>
            <w:r w:rsidRPr="00E718A8">
              <w:t>Minor impact to asset value.</w:t>
            </w:r>
          </w:p>
        </w:tc>
        <w:tc>
          <w:tcPr>
            <w:tcW w:w="309" w:type="pct"/>
          </w:tcPr>
          <w:p w14:paraId="1242A385" w14:textId="1BF6D262" w:rsidR="007D7FA7" w:rsidRPr="00E718A8" w:rsidRDefault="007D7FA7" w:rsidP="007D7FA7">
            <w:r w:rsidRPr="00E718A8">
              <w:t>Negligible impact to heritage or cultural assets.</w:t>
            </w:r>
          </w:p>
        </w:tc>
        <w:tc>
          <w:tcPr>
            <w:tcW w:w="623" w:type="pct"/>
          </w:tcPr>
          <w:p w14:paraId="66F1B3AB" w14:textId="77777777" w:rsidR="007D7FA7" w:rsidRPr="00E718A8" w:rsidRDefault="007D7FA7" w:rsidP="00B9652B">
            <w:pPr>
              <w:pStyle w:val="ListParagraph"/>
              <w:numPr>
                <w:ilvl w:val="0"/>
                <w:numId w:val="31"/>
              </w:numPr>
            </w:pPr>
            <w:r w:rsidRPr="00E718A8">
              <w:t>Minor impact to critical infrastructure or services (for example railway lines, public roads, communications or power) with no discernible impact.</w:t>
            </w:r>
          </w:p>
          <w:p w14:paraId="61869E8E" w14:textId="77777777" w:rsidR="007D7FA7" w:rsidRPr="00E718A8" w:rsidRDefault="007D7FA7" w:rsidP="00B9652B">
            <w:pPr>
              <w:pStyle w:val="ListParagraph"/>
              <w:numPr>
                <w:ilvl w:val="0"/>
                <w:numId w:val="31"/>
              </w:numPr>
            </w:pPr>
            <w:r w:rsidRPr="00E718A8">
              <w:t>Negligible disruption to business, services or transportation resulting in short term social dislocation and / or impacting employment for small number of people.</w:t>
            </w:r>
          </w:p>
          <w:p w14:paraId="2187DE6A" w14:textId="047D9BF6" w:rsidR="007D7FA7" w:rsidRPr="00E718A8" w:rsidRDefault="007D7FA7" w:rsidP="00B9652B">
            <w:pPr>
              <w:pStyle w:val="ListParagraph"/>
              <w:numPr>
                <w:ilvl w:val="0"/>
                <w:numId w:val="27"/>
              </w:numPr>
            </w:pPr>
            <w:r w:rsidRPr="00E718A8">
              <w:t>Negligible impact to community assets.</w:t>
            </w:r>
          </w:p>
        </w:tc>
        <w:tc>
          <w:tcPr>
            <w:tcW w:w="704" w:type="pct"/>
          </w:tcPr>
          <w:p w14:paraId="61D4CED5" w14:textId="77777777" w:rsidR="007D7FA7" w:rsidRPr="00E718A8" w:rsidRDefault="007D7FA7" w:rsidP="00B9652B">
            <w:pPr>
              <w:pStyle w:val="ListParagraph"/>
              <w:numPr>
                <w:ilvl w:val="0"/>
                <w:numId w:val="31"/>
              </w:numPr>
            </w:pPr>
            <w:r w:rsidRPr="00E718A8">
              <w:t>Non-systemic breach or complaint with no statutory requirement for reporting to regulator with no penalty or regulatory action.</w:t>
            </w:r>
          </w:p>
          <w:p w14:paraId="746C4BB7" w14:textId="3C0FB080" w:rsidR="007D7FA7" w:rsidRPr="00E718A8" w:rsidRDefault="007D7FA7" w:rsidP="00B9652B">
            <w:pPr>
              <w:pStyle w:val="ListParagraph"/>
              <w:numPr>
                <w:ilvl w:val="0"/>
                <w:numId w:val="27"/>
              </w:numPr>
            </w:pPr>
            <w:r w:rsidRPr="00E718A8">
              <w:t>No contractual or legal exposure.</w:t>
            </w:r>
          </w:p>
        </w:tc>
      </w:tr>
      <w:tr w:rsidR="007D7FA7" w:rsidRPr="00E718A8" w14:paraId="2182FA24" w14:textId="77777777" w:rsidTr="00041386">
        <w:tc>
          <w:tcPr>
            <w:tcW w:w="141" w:type="pct"/>
          </w:tcPr>
          <w:p w14:paraId="7D0D334C" w14:textId="6B0E238D" w:rsidR="007D7FA7" w:rsidRPr="00E718A8" w:rsidRDefault="007D7FA7" w:rsidP="007D7FA7">
            <w:r w:rsidRPr="00E718A8">
              <w:t>1</w:t>
            </w:r>
          </w:p>
        </w:tc>
        <w:tc>
          <w:tcPr>
            <w:tcW w:w="379" w:type="pct"/>
          </w:tcPr>
          <w:p w14:paraId="7E75DD65" w14:textId="1876CBEA" w:rsidR="007D7FA7" w:rsidRPr="00E718A8" w:rsidRDefault="007D7FA7" w:rsidP="007D7FA7">
            <w:r w:rsidRPr="00E718A8">
              <w:t>Insignificant</w:t>
            </w:r>
          </w:p>
        </w:tc>
        <w:tc>
          <w:tcPr>
            <w:tcW w:w="441" w:type="pct"/>
          </w:tcPr>
          <w:p w14:paraId="0ABB7663" w14:textId="207994DF" w:rsidR="007D7FA7" w:rsidRPr="00E718A8" w:rsidRDefault="007D7FA7" w:rsidP="007D7FA7">
            <w:r w:rsidRPr="00E718A8">
              <w:t>No impact to public health and safety.</w:t>
            </w:r>
          </w:p>
        </w:tc>
        <w:tc>
          <w:tcPr>
            <w:tcW w:w="1882" w:type="pct"/>
          </w:tcPr>
          <w:p w14:paraId="7350DFB6" w14:textId="77777777" w:rsidR="007D7FA7" w:rsidRPr="00E718A8" w:rsidRDefault="007D7FA7" w:rsidP="00B9652B">
            <w:pPr>
              <w:pStyle w:val="ListParagraph"/>
              <w:numPr>
                <w:ilvl w:val="0"/>
                <w:numId w:val="32"/>
              </w:numPr>
            </w:pPr>
            <w:r w:rsidRPr="00E718A8">
              <w:t>Hazard event with minimal environmental impact.</w:t>
            </w:r>
          </w:p>
          <w:p w14:paraId="54B96FD5" w14:textId="00A34BDF" w:rsidR="007D7FA7" w:rsidRPr="00E718A8" w:rsidRDefault="007D7FA7" w:rsidP="00B9652B">
            <w:pPr>
              <w:pStyle w:val="ListParagraph"/>
              <w:numPr>
                <w:ilvl w:val="0"/>
                <w:numId w:val="26"/>
              </w:numPr>
            </w:pPr>
            <w:r w:rsidRPr="00E718A8">
              <w:t>No noticeable effect beyond the immediate occurrence or expression of the hazard.</w:t>
            </w:r>
          </w:p>
        </w:tc>
        <w:tc>
          <w:tcPr>
            <w:tcW w:w="520" w:type="pct"/>
          </w:tcPr>
          <w:p w14:paraId="13A25C24" w14:textId="77777777" w:rsidR="007D7FA7" w:rsidRPr="00E718A8" w:rsidRDefault="007D7FA7" w:rsidP="00B9652B">
            <w:pPr>
              <w:pStyle w:val="ListParagraph"/>
              <w:numPr>
                <w:ilvl w:val="0"/>
                <w:numId w:val="32"/>
              </w:numPr>
            </w:pPr>
            <w:r w:rsidRPr="00E718A8">
              <w:t>No discernible damage to land/property.</w:t>
            </w:r>
          </w:p>
          <w:p w14:paraId="56B59869" w14:textId="77777777" w:rsidR="007D7FA7" w:rsidRPr="00E718A8" w:rsidRDefault="007D7FA7" w:rsidP="00B9652B">
            <w:pPr>
              <w:pStyle w:val="ListParagraph"/>
              <w:numPr>
                <w:ilvl w:val="0"/>
                <w:numId w:val="32"/>
              </w:numPr>
            </w:pPr>
            <w:r w:rsidRPr="00E718A8">
              <w:t>No impact to conservation areas.</w:t>
            </w:r>
          </w:p>
          <w:p w14:paraId="69041D3C" w14:textId="0FA4D67E" w:rsidR="007D7FA7" w:rsidRPr="00E718A8" w:rsidRDefault="007D7FA7" w:rsidP="00B9652B">
            <w:pPr>
              <w:pStyle w:val="ListParagraph"/>
              <w:numPr>
                <w:ilvl w:val="0"/>
                <w:numId w:val="26"/>
              </w:numPr>
            </w:pPr>
            <w:r w:rsidRPr="00E718A8">
              <w:t>No impact to value of asset.</w:t>
            </w:r>
          </w:p>
        </w:tc>
        <w:tc>
          <w:tcPr>
            <w:tcW w:w="309" w:type="pct"/>
          </w:tcPr>
          <w:p w14:paraId="5DE28559" w14:textId="41C54F94" w:rsidR="007D7FA7" w:rsidRPr="00E718A8" w:rsidRDefault="007D7FA7" w:rsidP="007D7FA7">
            <w:r w:rsidRPr="00E718A8">
              <w:t>No impact to heritage or cultural assets.</w:t>
            </w:r>
          </w:p>
        </w:tc>
        <w:tc>
          <w:tcPr>
            <w:tcW w:w="623" w:type="pct"/>
          </w:tcPr>
          <w:p w14:paraId="498AB642" w14:textId="77777777" w:rsidR="007D7FA7" w:rsidRPr="00E718A8" w:rsidRDefault="007D7FA7" w:rsidP="00B9652B">
            <w:pPr>
              <w:pStyle w:val="ListParagraph"/>
              <w:numPr>
                <w:ilvl w:val="0"/>
                <w:numId w:val="33"/>
              </w:numPr>
            </w:pPr>
            <w:r w:rsidRPr="00E718A8">
              <w:t>No impact to critical infrastructure or services (for example railway lines, public roads, communications or power).</w:t>
            </w:r>
          </w:p>
          <w:p w14:paraId="697EE57B" w14:textId="77777777" w:rsidR="007D7FA7" w:rsidRPr="00E718A8" w:rsidRDefault="007D7FA7" w:rsidP="00B9652B">
            <w:pPr>
              <w:pStyle w:val="ListParagraph"/>
              <w:numPr>
                <w:ilvl w:val="0"/>
                <w:numId w:val="33"/>
              </w:numPr>
            </w:pPr>
            <w:r w:rsidRPr="00E718A8">
              <w:t>No disruption to business, services or transportation resulting in short term social dislocation and / or impacting employment for small number of people.</w:t>
            </w:r>
          </w:p>
          <w:p w14:paraId="56229F84" w14:textId="443681EA" w:rsidR="007D7FA7" w:rsidRPr="00E718A8" w:rsidRDefault="007D7FA7" w:rsidP="00B9652B">
            <w:pPr>
              <w:pStyle w:val="ListParagraph"/>
              <w:numPr>
                <w:ilvl w:val="0"/>
                <w:numId w:val="27"/>
              </w:numPr>
            </w:pPr>
            <w:r w:rsidRPr="00E718A8">
              <w:t>No impact to community assets.</w:t>
            </w:r>
          </w:p>
        </w:tc>
        <w:tc>
          <w:tcPr>
            <w:tcW w:w="704" w:type="pct"/>
          </w:tcPr>
          <w:p w14:paraId="094E7248" w14:textId="7A22CCDD" w:rsidR="007D7FA7" w:rsidRPr="00E718A8" w:rsidRDefault="007D7FA7" w:rsidP="00B9652B">
            <w:pPr>
              <w:pStyle w:val="ListParagraph"/>
              <w:numPr>
                <w:ilvl w:val="0"/>
                <w:numId w:val="27"/>
              </w:numPr>
            </w:pPr>
            <w:r w:rsidRPr="00E718A8">
              <w:t>No requirement to report to the regulator or for regulatory intervention.</w:t>
            </w:r>
          </w:p>
        </w:tc>
      </w:tr>
    </w:tbl>
    <w:p w14:paraId="0729B410" w14:textId="77777777" w:rsidR="00E718A8" w:rsidRPr="00E718A8" w:rsidRDefault="00E718A8" w:rsidP="00E718A8"/>
    <w:p w14:paraId="65ED80F5" w14:textId="77777777" w:rsidR="00E718A8" w:rsidRPr="00E718A8" w:rsidRDefault="00E718A8" w:rsidP="00E718A8"/>
    <w:p w14:paraId="63792B37" w14:textId="77777777" w:rsidR="00E718A8" w:rsidRPr="00E718A8" w:rsidRDefault="00E718A8" w:rsidP="00E718A8"/>
    <w:p w14:paraId="32994B78" w14:textId="77777777" w:rsidR="00E718A8" w:rsidRPr="00E718A8" w:rsidRDefault="00E718A8" w:rsidP="00E718A8">
      <w:pPr>
        <w:sectPr w:rsidR="00E718A8" w:rsidRPr="00E718A8" w:rsidSect="00602833">
          <w:pgSz w:w="23808" w:h="16840" w:orient="landscape" w:code="8"/>
          <w:pgMar w:top="1276" w:right="567" w:bottom="1559" w:left="567" w:header="720" w:footer="356" w:gutter="0"/>
          <w:cols w:space="709"/>
          <w:titlePg/>
          <w:docGrid w:linePitch="299"/>
        </w:sectPr>
      </w:pPr>
    </w:p>
    <w:p w14:paraId="3DF11901" w14:textId="764A35AE" w:rsidR="00E718A8" w:rsidRPr="00E718A8" w:rsidRDefault="00E718A8" w:rsidP="00952966">
      <w:pPr>
        <w:pStyle w:val="Caption"/>
      </w:pPr>
      <w:bookmarkStart w:id="773" w:name="Table6"/>
      <w:bookmarkStart w:id="774" w:name="_Ref193717973"/>
      <w:bookmarkStart w:id="775" w:name="_Toc192851406"/>
      <w:bookmarkStart w:id="776" w:name="_Toc210127040"/>
      <w:bookmarkEnd w:id="773"/>
      <w:r w:rsidRPr="00E718A8">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3</w:t>
      </w:r>
      <w:r w:rsidR="00971AAD">
        <w:fldChar w:fldCharType="end"/>
      </w:r>
      <w:bookmarkEnd w:id="774"/>
      <w:r w:rsidR="009E3658">
        <w:rPr>
          <w:noProof/>
        </w:rPr>
        <w:t>:</w:t>
      </w:r>
      <w:r w:rsidRPr="00E718A8">
        <w:t xml:space="preserve"> Likelihood Criteria</w:t>
      </w:r>
      <w:bookmarkEnd w:id="775"/>
      <w:bookmarkEnd w:id="776"/>
    </w:p>
    <w:tbl>
      <w:tblPr>
        <w:tblStyle w:val="DMRPTable"/>
        <w:tblW w:w="9918" w:type="dxa"/>
        <w:tblLook w:val="04A0" w:firstRow="1" w:lastRow="0" w:firstColumn="1" w:lastColumn="0" w:noHBand="0" w:noVBand="1"/>
      </w:tblPr>
      <w:tblGrid>
        <w:gridCol w:w="421"/>
        <w:gridCol w:w="1559"/>
        <w:gridCol w:w="4252"/>
        <w:gridCol w:w="3686"/>
      </w:tblGrid>
      <w:tr w:rsidR="00E91343" w:rsidRPr="00E718A8" w14:paraId="135D5510" w14:textId="77777777" w:rsidTr="00F57B71">
        <w:trPr>
          <w:cnfStyle w:val="100000000000" w:firstRow="1" w:lastRow="0" w:firstColumn="0" w:lastColumn="0" w:oddVBand="0" w:evenVBand="0" w:oddHBand="0" w:evenHBand="0" w:firstRowFirstColumn="0" w:firstRowLastColumn="0" w:lastRowFirstColumn="0" w:lastRowLastColumn="0"/>
        </w:trPr>
        <w:tc>
          <w:tcPr>
            <w:tcW w:w="421" w:type="dxa"/>
          </w:tcPr>
          <w:p w14:paraId="6559101B" w14:textId="77777777" w:rsidR="00E718A8" w:rsidRPr="00E718A8" w:rsidRDefault="00E718A8" w:rsidP="00E718A8">
            <w:r w:rsidRPr="00E718A8">
              <w:t>#</w:t>
            </w:r>
          </w:p>
        </w:tc>
        <w:tc>
          <w:tcPr>
            <w:tcW w:w="1559" w:type="dxa"/>
          </w:tcPr>
          <w:p w14:paraId="24CBC65C" w14:textId="77777777" w:rsidR="00E718A8" w:rsidRPr="00E718A8" w:rsidRDefault="00E718A8" w:rsidP="00E718A8">
            <w:r w:rsidRPr="00E718A8">
              <w:t>Level</w:t>
            </w:r>
          </w:p>
        </w:tc>
        <w:tc>
          <w:tcPr>
            <w:tcW w:w="4252" w:type="dxa"/>
          </w:tcPr>
          <w:p w14:paraId="38857623" w14:textId="77777777" w:rsidR="00E718A8" w:rsidRPr="00E718A8" w:rsidRDefault="00E718A8" w:rsidP="00E718A8">
            <w:r w:rsidRPr="00E718A8">
              <w:t>Qualitative Measure</w:t>
            </w:r>
          </w:p>
        </w:tc>
        <w:tc>
          <w:tcPr>
            <w:tcW w:w="3686" w:type="dxa"/>
          </w:tcPr>
          <w:p w14:paraId="7311F7D3" w14:textId="77777777" w:rsidR="00E718A8" w:rsidRPr="00E718A8" w:rsidRDefault="00E718A8" w:rsidP="00E718A8">
            <w:r w:rsidRPr="00E718A8">
              <w:t>Probability</w:t>
            </w:r>
          </w:p>
        </w:tc>
      </w:tr>
      <w:tr w:rsidR="00E718A8" w:rsidRPr="00E718A8" w14:paraId="503BE9E3" w14:textId="77777777" w:rsidTr="00F57B71">
        <w:tc>
          <w:tcPr>
            <w:tcW w:w="421" w:type="dxa"/>
          </w:tcPr>
          <w:p w14:paraId="7E950094" w14:textId="77777777" w:rsidR="00E718A8" w:rsidRPr="00E718A8" w:rsidRDefault="00E718A8" w:rsidP="00E718A8">
            <w:r w:rsidRPr="00E718A8">
              <w:t>E</w:t>
            </w:r>
          </w:p>
        </w:tc>
        <w:tc>
          <w:tcPr>
            <w:tcW w:w="1559" w:type="dxa"/>
          </w:tcPr>
          <w:p w14:paraId="35442FB1" w14:textId="77777777" w:rsidR="00E718A8" w:rsidRPr="00E718A8" w:rsidRDefault="00E718A8" w:rsidP="00E718A8">
            <w:r w:rsidRPr="00E718A8">
              <w:t>Almost Certain</w:t>
            </w:r>
          </w:p>
        </w:tc>
        <w:tc>
          <w:tcPr>
            <w:tcW w:w="4252" w:type="dxa"/>
          </w:tcPr>
          <w:p w14:paraId="13E671F2" w14:textId="77777777" w:rsidR="00E718A8" w:rsidRPr="00E718A8" w:rsidRDefault="00E718A8" w:rsidP="00E718A8">
            <w:r w:rsidRPr="00E718A8">
              <w:t>Already happened or is expected to occur in most circumstances.</w:t>
            </w:r>
          </w:p>
        </w:tc>
        <w:tc>
          <w:tcPr>
            <w:tcW w:w="3686" w:type="dxa"/>
          </w:tcPr>
          <w:p w14:paraId="0AADFFD3" w14:textId="77777777" w:rsidR="00E718A8" w:rsidRPr="00E718A8" w:rsidRDefault="00E718A8" w:rsidP="00E718A8">
            <w:r w:rsidRPr="00E718A8">
              <w:t>90% or greater chance of occurrence</w:t>
            </w:r>
          </w:p>
        </w:tc>
      </w:tr>
      <w:tr w:rsidR="00E718A8" w:rsidRPr="00E718A8" w14:paraId="3E64EC97" w14:textId="77777777" w:rsidTr="00F57B71">
        <w:tc>
          <w:tcPr>
            <w:tcW w:w="421" w:type="dxa"/>
          </w:tcPr>
          <w:p w14:paraId="25889810" w14:textId="77777777" w:rsidR="00E718A8" w:rsidRPr="00E718A8" w:rsidRDefault="00E718A8" w:rsidP="00E718A8">
            <w:r w:rsidRPr="00E718A8">
              <w:t>D</w:t>
            </w:r>
          </w:p>
        </w:tc>
        <w:tc>
          <w:tcPr>
            <w:tcW w:w="1559" w:type="dxa"/>
          </w:tcPr>
          <w:p w14:paraId="043E5530" w14:textId="77777777" w:rsidR="00E718A8" w:rsidRPr="00E718A8" w:rsidRDefault="00E718A8" w:rsidP="00E718A8">
            <w:r w:rsidRPr="00E718A8">
              <w:t>Likely</w:t>
            </w:r>
          </w:p>
        </w:tc>
        <w:tc>
          <w:tcPr>
            <w:tcW w:w="4252" w:type="dxa"/>
          </w:tcPr>
          <w:p w14:paraId="6656CED4" w14:textId="77777777" w:rsidR="00E718A8" w:rsidRPr="00E718A8" w:rsidRDefault="00E718A8" w:rsidP="00E718A8">
            <w:r w:rsidRPr="00E718A8">
              <w:t>May probably occur in most circumstances.</w:t>
            </w:r>
          </w:p>
        </w:tc>
        <w:tc>
          <w:tcPr>
            <w:tcW w:w="3686" w:type="dxa"/>
          </w:tcPr>
          <w:p w14:paraId="2B49844B" w14:textId="77777777" w:rsidR="00E718A8" w:rsidRPr="00E718A8" w:rsidRDefault="00E718A8" w:rsidP="00E718A8">
            <w:r w:rsidRPr="00E718A8">
              <w:t>66% up to 90% chance of occurrence</w:t>
            </w:r>
          </w:p>
        </w:tc>
      </w:tr>
      <w:tr w:rsidR="00E718A8" w:rsidRPr="00E718A8" w14:paraId="596B0173" w14:textId="77777777" w:rsidTr="00F57B71">
        <w:tc>
          <w:tcPr>
            <w:tcW w:w="421" w:type="dxa"/>
          </w:tcPr>
          <w:p w14:paraId="40D5314D" w14:textId="77777777" w:rsidR="00E718A8" w:rsidRPr="00E718A8" w:rsidRDefault="00E718A8" w:rsidP="00E718A8">
            <w:r w:rsidRPr="00E718A8">
              <w:t>C</w:t>
            </w:r>
          </w:p>
        </w:tc>
        <w:tc>
          <w:tcPr>
            <w:tcW w:w="1559" w:type="dxa"/>
          </w:tcPr>
          <w:p w14:paraId="4DD125A6" w14:textId="77777777" w:rsidR="00E718A8" w:rsidRPr="00E718A8" w:rsidRDefault="00E718A8" w:rsidP="00E718A8">
            <w:r w:rsidRPr="00E718A8">
              <w:t>Possible</w:t>
            </w:r>
          </w:p>
        </w:tc>
        <w:tc>
          <w:tcPr>
            <w:tcW w:w="4252" w:type="dxa"/>
          </w:tcPr>
          <w:p w14:paraId="6B9E2080" w14:textId="77777777" w:rsidR="00E718A8" w:rsidRPr="00E718A8" w:rsidRDefault="00E718A8" w:rsidP="00E718A8">
            <w:r w:rsidRPr="00E718A8">
              <w:t>Not unusual and might occur in the foreseeable future.</w:t>
            </w:r>
          </w:p>
        </w:tc>
        <w:tc>
          <w:tcPr>
            <w:tcW w:w="3686" w:type="dxa"/>
          </w:tcPr>
          <w:p w14:paraId="2C51CE7B" w14:textId="77777777" w:rsidR="00E718A8" w:rsidRPr="00E718A8" w:rsidRDefault="00E718A8" w:rsidP="00E718A8">
            <w:r w:rsidRPr="00E718A8">
              <w:t>33% up to 66% chance of occurrence</w:t>
            </w:r>
          </w:p>
        </w:tc>
      </w:tr>
      <w:tr w:rsidR="00E718A8" w:rsidRPr="00E718A8" w14:paraId="484EA140" w14:textId="77777777" w:rsidTr="00F57B71">
        <w:tc>
          <w:tcPr>
            <w:tcW w:w="421" w:type="dxa"/>
          </w:tcPr>
          <w:p w14:paraId="79237E87" w14:textId="77777777" w:rsidR="00E718A8" w:rsidRPr="00E718A8" w:rsidRDefault="00E718A8" w:rsidP="00E718A8">
            <w:r w:rsidRPr="00E718A8">
              <w:t>B</w:t>
            </w:r>
          </w:p>
        </w:tc>
        <w:tc>
          <w:tcPr>
            <w:tcW w:w="1559" w:type="dxa"/>
          </w:tcPr>
          <w:p w14:paraId="61B9F481" w14:textId="77777777" w:rsidR="00E718A8" w:rsidRPr="00E718A8" w:rsidRDefault="00E718A8" w:rsidP="00E718A8">
            <w:r w:rsidRPr="00E718A8">
              <w:t>Unlikely</w:t>
            </w:r>
          </w:p>
        </w:tc>
        <w:tc>
          <w:tcPr>
            <w:tcW w:w="4252" w:type="dxa"/>
          </w:tcPr>
          <w:p w14:paraId="35E5F59F" w14:textId="77777777" w:rsidR="00E718A8" w:rsidRPr="00E718A8" w:rsidRDefault="00E718A8" w:rsidP="00E718A8">
            <w:r w:rsidRPr="00E718A8">
              <w:t>Could occur at some time but unlikely in the foreseeable future.</w:t>
            </w:r>
          </w:p>
        </w:tc>
        <w:tc>
          <w:tcPr>
            <w:tcW w:w="3686" w:type="dxa"/>
          </w:tcPr>
          <w:p w14:paraId="520C98CC" w14:textId="77777777" w:rsidR="00E718A8" w:rsidRPr="00E718A8" w:rsidRDefault="00E718A8" w:rsidP="00E718A8">
            <w:r w:rsidRPr="00E718A8">
              <w:t>10% up to 33% chance of occurrence</w:t>
            </w:r>
          </w:p>
        </w:tc>
      </w:tr>
      <w:tr w:rsidR="00E718A8" w:rsidRPr="00E718A8" w14:paraId="0258C857" w14:textId="77777777" w:rsidTr="00F57B71">
        <w:tc>
          <w:tcPr>
            <w:tcW w:w="421" w:type="dxa"/>
          </w:tcPr>
          <w:p w14:paraId="0B8CF79C" w14:textId="77777777" w:rsidR="00E718A8" w:rsidRPr="00E718A8" w:rsidRDefault="00E718A8" w:rsidP="00E718A8">
            <w:r w:rsidRPr="00E718A8">
              <w:t>A</w:t>
            </w:r>
          </w:p>
        </w:tc>
        <w:tc>
          <w:tcPr>
            <w:tcW w:w="1559" w:type="dxa"/>
          </w:tcPr>
          <w:p w14:paraId="3A03C99B" w14:textId="77777777" w:rsidR="00E718A8" w:rsidRPr="00E718A8" w:rsidRDefault="00E718A8" w:rsidP="00E718A8">
            <w:r w:rsidRPr="00E718A8">
              <w:t>Rare</w:t>
            </w:r>
          </w:p>
        </w:tc>
        <w:tc>
          <w:tcPr>
            <w:tcW w:w="4252" w:type="dxa"/>
          </w:tcPr>
          <w:p w14:paraId="3E5A000C" w14:textId="77777777" w:rsidR="00E718A8" w:rsidRPr="00E718A8" w:rsidRDefault="00E718A8" w:rsidP="00E718A8">
            <w:r w:rsidRPr="00E718A8">
              <w:t>Is expected to occur only in exceptional or extreme circumstances.</w:t>
            </w:r>
          </w:p>
        </w:tc>
        <w:tc>
          <w:tcPr>
            <w:tcW w:w="3686" w:type="dxa"/>
          </w:tcPr>
          <w:p w14:paraId="1DC0A3CE" w14:textId="77777777" w:rsidR="00E718A8" w:rsidRPr="00E718A8" w:rsidRDefault="00E718A8" w:rsidP="00E718A8">
            <w:r w:rsidRPr="00E718A8">
              <w:t>Less than 10% chance of occurrence</w:t>
            </w:r>
          </w:p>
        </w:tc>
      </w:tr>
    </w:tbl>
    <w:p w14:paraId="11FD9930" w14:textId="77777777" w:rsidR="002B1308" w:rsidRDefault="002B1308" w:rsidP="00E718A8">
      <w:bookmarkStart w:id="777" w:name="Table7"/>
      <w:bookmarkStart w:id="778" w:name="_Ref193718047"/>
      <w:bookmarkStart w:id="779" w:name="_Toc192851407"/>
      <w:bookmarkEnd w:id="777"/>
    </w:p>
    <w:p w14:paraId="230A756B" w14:textId="53F77225" w:rsidR="00E718A8" w:rsidRPr="00E718A8" w:rsidRDefault="00E718A8" w:rsidP="00952966">
      <w:pPr>
        <w:pStyle w:val="Caption"/>
      </w:pPr>
      <w:bookmarkStart w:id="780" w:name="_Toc210127041"/>
      <w:r w:rsidRPr="00E718A8">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4</w:t>
      </w:r>
      <w:r w:rsidR="00971AAD">
        <w:fldChar w:fldCharType="end"/>
      </w:r>
      <w:bookmarkEnd w:id="778"/>
      <w:r w:rsidR="009E3658">
        <w:rPr>
          <w:noProof/>
        </w:rPr>
        <w:t>:</w:t>
      </w:r>
      <w:r w:rsidRPr="00E718A8">
        <w:t xml:space="preserve"> Risk Matrix</w:t>
      </w:r>
      <w:bookmarkEnd w:id="779"/>
      <w:bookmarkEnd w:id="780"/>
    </w:p>
    <w:tbl>
      <w:tblPr>
        <w:tblStyle w:val="TableGrid"/>
        <w:tblW w:w="9923" w:type="dxa"/>
        <w:tblInd w:w="-289" w:type="dxa"/>
        <w:tblLook w:val="04A0" w:firstRow="1" w:lastRow="0" w:firstColumn="1" w:lastColumn="0" w:noHBand="0" w:noVBand="1"/>
      </w:tblPr>
      <w:tblGrid>
        <w:gridCol w:w="679"/>
        <w:gridCol w:w="1247"/>
        <w:gridCol w:w="419"/>
        <w:gridCol w:w="1380"/>
        <w:gridCol w:w="1531"/>
        <w:gridCol w:w="1647"/>
        <w:gridCol w:w="1510"/>
        <w:gridCol w:w="1510"/>
      </w:tblGrid>
      <w:tr w:rsidR="00842CD1" w:rsidRPr="00E718A8" w14:paraId="43176183" w14:textId="77777777" w:rsidTr="009F6344">
        <w:trPr>
          <w:cnfStyle w:val="100000000000" w:firstRow="1" w:lastRow="0" w:firstColumn="0" w:lastColumn="0" w:oddVBand="0" w:evenVBand="0" w:oddHBand="0" w:evenHBand="0" w:firstRowFirstColumn="0" w:firstRowLastColumn="0" w:lastRowFirstColumn="0" w:lastRowLastColumn="0"/>
          <w:cantSplit/>
          <w:trHeight w:val="283"/>
        </w:trPr>
        <w:tc>
          <w:tcPr>
            <w:tcW w:w="2127" w:type="dxa"/>
            <w:gridSpan w:val="3"/>
            <w:vMerge w:val="restart"/>
            <w:tcBorders>
              <w:bottom w:val="single" w:sz="4" w:space="0" w:color="FFFFFF"/>
              <w:right w:val="single" w:sz="4" w:space="0" w:color="FFFFFF"/>
            </w:tcBorders>
            <w:shd w:val="clear" w:color="auto" w:fill="FFFFFF" w:themeFill="background1"/>
          </w:tcPr>
          <w:p w14:paraId="63474C1C" w14:textId="77777777" w:rsidR="00E718A8" w:rsidRPr="00E718A8" w:rsidRDefault="00E718A8" w:rsidP="00E718A8"/>
        </w:tc>
        <w:tc>
          <w:tcPr>
            <w:tcW w:w="7796" w:type="dxa"/>
            <w:gridSpan w:val="5"/>
            <w:tcBorders>
              <w:left w:val="single" w:sz="4" w:space="0" w:color="FFFFFF"/>
            </w:tcBorders>
            <w:shd w:val="clear" w:color="auto" w:fill="FFFFFF" w:themeFill="background1"/>
            <w:vAlign w:val="center"/>
          </w:tcPr>
          <w:p w14:paraId="413FAE88" w14:textId="77777777" w:rsidR="00E718A8" w:rsidRPr="00E718A8" w:rsidRDefault="00E718A8" w:rsidP="00E718A8">
            <w:r w:rsidRPr="00E718A8">
              <w:t>Likelihood</w:t>
            </w:r>
          </w:p>
        </w:tc>
      </w:tr>
      <w:tr w:rsidR="00305F49" w:rsidRPr="00E718A8" w14:paraId="4113E617" w14:textId="77777777" w:rsidTr="009F6344">
        <w:trPr>
          <w:cantSplit/>
          <w:trHeight w:val="283"/>
        </w:trPr>
        <w:tc>
          <w:tcPr>
            <w:tcW w:w="2127" w:type="dxa"/>
            <w:gridSpan w:val="3"/>
            <w:vMerge/>
            <w:tcBorders>
              <w:bottom w:val="single" w:sz="4" w:space="0" w:color="FFFFFF"/>
            </w:tcBorders>
            <w:shd w:val="clear" w:color="auto" w:fill="FFFFFF" w:themeFill="background1"/>
          </w:tcPr>
          <w:p w14:paraId="7304AAB7" w14:textId="77777777" w:rsidR="00E718A8" w:rsidRPr="00E718A8" w:rsidRDefault="00E718A8" w:rsidP="00E718A8"/>
        </w:tc>
        <w:tc>
          <w:tcPr>
            <w:tcW w:w="1418" w:type="dxa"/>
            <w:shd w:val="clear" w:color="auto" w:fill="FFFFFF" w:themeFill="background1"/>
            <w:vAlign w:val="center"/>
          </w:tcPr>
          <w:p w14:paraId="15161D4D" w14:textId="77777777" w:rsidR="00E718A8" w:rsidRPr="000D3E56" w:rsidRDefault="00E718A8" w:rsidP="00E718A8">
            <w:pPr>
              <w:rPr>
                <w:b/>
              </w:rPr>
            </w:pPr>
            <w:r w:rsidRPr="000D3E56">
              <w:rPr>
                <w:b/>
              </w:rPr>
              <w:t>Rare</w:t>
            </w:r>
          </w:p>
        </w:tc>
        <w:tc>
          <w:tcPr>
            <w:tcW w:w="1572" w:type="dxa"/>
            <w:shd w:val="clear" w:color="auto" w:fill="FFFFFF" w:themeFill="background1"/>
            <w:vAlign w:val="center"/>
          </w:tcPr>
          <w:p w14:paraId="0C6EDF54" w14:textId="77777777" w:rsidR="00E718A8" w:rsidRPr="000D3E56" w:rsidRDefault="00E718A8" w:rsidP="00E718A8">
            <w:pPr>
              <w:rPr>
                <w:b/>
              </w:rPr>
            </w:pPr>
            <w:r w:rsidRPr="000D3E56">
              <w:rPr>
                <w:b/>
              </w:rPr>
              <w:t>Unlikely</w:t>
            </w:r>
          </w:p>
        </w:tc>
        <w:tc>
          <w:tcPr>
            <w:tcW w:w="1696" w:type="dxa"/>
            <w:shd w:val="clear" w:color="auto" w:fill="FFFFFF" w:themeFill="background1"/>
            <w:vAlign w:val="center"/>
          </w:tcPr>
          <w:p w14:paraId="147A5084" w14:textId="77777777" w:rsidR="00E718A8" w:rsidRPr="000D3E56" w:rsidRDefault="00E718A8" w:rsidP="00E718A8">
            <w:pPr>
              <w:rPr>
                <w:b/>
              </w:rPr>
            </w:pPr>
            <w:r w:rsidRPr="000D3E56">
              <w:rPr>
                <w:b/>
              </w:rPr>
              <w:t>Possible</w:t>
            </w:r>
          </w:p>
        </w:tc>
        <w:tc>
          <w:tcPr>
            <w:tcW w:w="1555" w:type="dxa"/>
            <w:shd w:val="clear" w:color="auto" w:fill="FFFFFF" w:themeFill="background1"/>
            <w:vAlign w:val="center"/>
          </w:tcPr>
          <w:p w14:paraId="336F97DE" w14:textId="77777777" w:rsidR="00E718A8" w:rsidRPr="000D3E56" w:rsidRDefault="00E718A8" w:rsidP="00E718A8">
            <w:pPr>
              <w:rPr>
                <w:b/>
              </w:rPr>
            </w:pPr>
            <w:r w:rsidRPr="000D3E56">
              <w:rPr>
                <w:b/>
              </w:rPr>
              <w:t>Likely</w:t>
            </w:r>
          </w:p>
        </w:tc>
        <w:tc>
          <w:tcPr>
            <w:tcW w:w="1555" w:type="dxa"/>
            <w:shd w:val="clear" w:color="auto" w:fill="FFFFFF" w:themeFill="background1"/>
            <w:vAlign w:val="center"/>
          </w:tcPr>
          <w:p w14:paraId="5B21F72A" w14:textId="77777777" w:rsidR="00E718A8" w:rsidRPr="000D3E56" w:rsidRDefault="00E718A8" w:rsidP="00E718A8">
            <w:pPr>
              <w:rPr>
                <w:b/>
              </w:rPr>
            </w:pPr>
            <w:r w:rsidRPr="000D3E56">
              <w:rPr>
                <w:b/>
              </w:rPr>
              <w:t>Almost Certain</w:t>
            </w:r>
          </w:p>
        </w:tc>
      </w:tr>
      <w:tr w:rsidR="00305F49" w:rsidRPr="00E718A8" w14:paraId="551F5061" w14:textId="77777777" w:rsidTr="009F6344">
        <w:trPr>
          <w:cantSplit/>
          <w:trHeight w:val="283"/>
        </w:trPr>
        <w:tc>
          <w:tcPr>
            <w:tcW w:w="2127" w:type="dxa"/>
            <w:gridSpan w:val="3"/>
            <w:vMerge/>
            <w:tcBorders>
              <w:bottom w:val="single" w:sz="4" w:space="0" w:color="FFFFFF"/>
            </w:tcBorders>
            <w:shd w:val="clear" w:color="auto" w:fill="FFFFFF" w:themeFill="background1"/>
          </w:tcPr>
          <w:p w14:paraId="336EE669" w14:textId="77777777" w:rsidR="00E718A8" w:rsidRPr="00E718A8" w:rsidRDefault="00E718A8" w:rsidP="00E718A8"/>
        </w:tc>
        <w:tc>
          <w:tcPr>
            <w:tcW w:w="1418" w:type="dxa"/>
            <w:shd w:val="clear" w:color="auto" w:fill="FFFFFF" w:themeFill="background1"/>
            <w:vAlign w:val="center"/>
          </w:tcPr>
          <w:p w14:paraId="408A0CC2" w14:textId="77777777" w:rsidR="00E718A8" w:rsidRPr="000D3E56" w:rsidRDefault="00E718A8" w:rsidP="00E718A8">
            <w:pPr>
              <w:rPr>
                <w:b/>
              </w:rPr>
            </w:pPr>
            <w:r w:rsidRPr="000D3E56">
              <w:rPr>
                <w:b/>
              </w:rPr>
              <w:t>A</w:t>
            </w:r>
          </w:p>
        </w:tc>
        <w:tc>
          <w:tcPr>
            <w:tcW w:w="1572" w:type="dxa"/>
            <w:shd w:val="clear" w:color="auto" w:fill="FFFFFF" w:themeFill="background1"/>
            <w:vAlign w:val="center"/>
          </w:tcPr>
          <w:p w14:paraId="0B183450" w14:textId="77777777" w:rsidR="00E718A8" w:rsidRPr="000D3E56" w:rsidRDefault="00E718A8" w:rsidP="00E718A8">
            <w:pPr>
              <w:rPr>
                <w:b/>
              </w:rPr>
            </w:pPr>
            <w:r w:rsidRPr="000D3E56">
              <w:rPr>
                <w:b/>
              </w:rPr>
              <w:t>B</w:t>
            </w:r>
          </w:p>
        </w:tc>
        <w:tc>
          <w:tcPr>
            <w:tcW w:w="1696" w:type="dxa"/>
            <w:shd w:val="clear" w:color="auto" w:fill="FFFFFF" w:themeFill="background1"/>
            <w:vAlign w:val="center"/>
          </w:tcPr>
          <w:p w14:paraId="3A9B9FA1" w14:textId="77777777" w:rsidR="00E718A8" w:rsidRPr="000D3E56" w:rsidRDefault="00E718A8" w:rsidP="00E718A8">
            <w:pPr>
              <w:rPr>
                <w:b/>
              </w:rPr>
            </w:pPr>
            <w:r w:rsidRPr="000D3E56">
              <w:rPr>
                <w:b/>
              </w:rPr>
              <w:t>C</w:t>
            </w:r>
          </w:p>
        </w:tc>
        <w:tc>
          <w:tcPr>
            <w:tcW w:w="1555" w:type="dxa"/>
            <w:shd w:val="clear" w:color="auto" w:fill="FFFFFF" w:themeFill="background1"/>
            <w:vAlign w:val="center"/>
          </w:tcPr>
          <w:p w14:paraId="7F47B0A9" w14:textId="77777777" w:rsidR="00E718A8" w:rsidRPr="000D3E56" w:rsidRDefault="00E718A8" w:rsidP="00E718A8">
            <w:pPr>
              <w:rPr>
                <w:b/>
              </w:rPr>
            </w:pPr>
            <w:r w:rsidRPr="000D3E56">
              <w:rPr>
                <w:b/>
              </w:rPr>
              <w:t>D</w:t>
            </w:r>
          </w:p>
        </w:tc>
        <w:tc>
          <w:tcPr>
            <w:tcW w:w="1555" w:type="dxa"/>
            <w:shd w:val="clear" w:color="auto" w:fill="FFFFFF" w:themeFill="background1"/>
            <w:vAlign w:val="center"/>
          </w:tcPr>
          <w:p w14:paraId="7C51470A" w14:textId="77777777" w:rsidR="00E718A8" w:rsidRPr="000D3E56" w:rsidRDefault="00E718A8" w:rsidP="00E718A8">
            <w:pPr>
              <w:rPr>
                <w:b/>
              </w:rPr>
            </w:pPr>
            <w:r w:rsidRPr="000D3E56">
              <w:rPr>
                <w:b/>
              </w:rPr>
              <w:t>E</w:t>
            </w:r>
          </w:p>
        </w:tc>
      </w:tr>
      <w:tr w:rsidR="004F77BB" w:rsidRPr="00E718A8" w14:paraId="49B94059" w14:textId="77777777" w:rsidTr="009F6344">
        <w:trPr>
          <w:cantSplit/>
          <w:trHeight w:val="283"/>
        </w:trPr>
        <w:tc>
          <w:tcPr>
            <w:tcW w:w="448" w:type="dxa"/>
            <w:vMerge w:val="restart"/>
            <w:tcBorders>
              <w:top w:val="single" w:sz="4" w:space="0" w:color="FFFFFF"/>
            </w:tcBorders>
            <w:shd w:val="clear" w:color="auto" w:fill="FFFFFF" w:themeFill="background1"/>
            <w:textDirection w:val="btLr"/>
          </w:tcPr>
          <w:p w14:paraId="2D5B7BEC" w14:textId="77777777" w:rsidR="00E718A8" w:rsidRPr="00CF16D1" w:rsidRDefault="00E718A8" w:rsidP="00E718A8">
            <w:pPr>
              <w:rPr>
                <w:b/>
              </w:rPr>
            </w:pPr>
            <w:r w:rsidRPr="00CF16D1">
              <w:rPr>
                <w:b/>
              </w:rPr>
              <w:t>Consequence</w:t>
            </w:r>
          </w:p>
        </w:tc>
        <w:tc>
          <w:tcPr>
            <w:tcW w:w="1254" w:type="dxa"/>
            <w:tcBorders>
              <w:top w:val="single" w:sz="4" w:space="0" w:color="FFFFFF"/>
            </w:tcBorders>
            <w:shd w:val="clear" w:color="auto" w:fill="FFFFFF" w:themeFill="background1"/>
          </w:tcPr>
          <w:p w14:paraId="29ADC8AE" w14:textId="77777777" w:rsidR="00E718A8" w:rsidRPr="00CF16D1" w:rsidRDefault="00E718A8" w:rsidP="00E718A8">
            <w:pPr>
              <w:rPr>
                <w:b/>
              </w:rPr>
            </w:pPr>
            <w:r w:rsidRPr="00CF16D1">
              <w:rPr>
                <w:b/>
              </w:rPr>
              <w:t>Critical</w:t>
            </w:r>
          </w:p>
        </w:tc>
        <w:tc>
          <w:tcPr>
            <w:tcW w:w="425" w:type="dxa"/>
            <w:tcBorders>
              <w:top w:val="single" w:sz="4" w:space="0" w:color="FFFFFF"/>
            </w:tcBorders>
            <w:shd w:val="clear" w:color="auto" w:fill="FFFFFF" w:themeFill="background1"/>
          </w:tcPr>
          <w:p w14:paraId="0AF87AAE" w14:textId="77777777" w:rsidR="00E718A8" w:rsidRPr="00CF16D1" w:rsidRDefault="00E718A8" w:rsidP="00E718A8">
            <w:pPr>
              <w:rPr>
                <w:b/>
              </w:rPr>
            </w:pPr>
            <w:r w:rsidRPr="00CF16D1">
              <w:rPr>
                <w:b/>
              </w:rPr>
              <w:t>5</w:t>
            </w:r>
          </w:p>
        </w:tc>
        <w:tc>
          <w:tcPr>
            <w:tcW w:w="1418" w:type="dxa"/>
            <w:shd w:val="clear" w:color="auto" w:fill="FFFF00"/>
            <w:vAlign w:val="center"/>
          </w:tcPr>
          <w:p w14:paraId="798712EA" w14:textId="77777777" w:rsidR="00E718A8" w:rsidRPr="00E718A8" w:rsidRDefault="00E718A8" w:rsidP="00E718A8">
            <w:r w:rsidRPr="00E718A8">
              <w:t>Medium (15)</w:t>
            </w:r>
          </w:p>
        </w:tc>
        <w:tc>
          <w:tcPr>
            <w:tcW w:w="1572" w:type="dxa"/>
            <w:shd w:val="clear" w:color="auto" w:fill="FFC000"/>
            <w:vAlign w:val="center"/>
          </w:tcPr>
          <w:p w14:paraId="4DED9391" w14:textId="77777777" w:rsidR="00E718A8" w:rsidRPr="00E718A8" w:rsidRDefault="00E718A8" w:rsidP="00E718A8">
            <w:r w:rsidRPr="00E718A8">
              <w:t>High (19)</w:t>
            </w:r>
          </w:p>
        </w:tc>
        <w:tc>
          <w:tcPr>
            <w:tcW w:w="1696" w:type="dxa"/>
            <w:shd w:val="clear" w:color="auto" w:fill="FFC000"/>
            <w:vAlign w:val="center"/>
          </w:tcPr>
          <w:p w14:paraId="2E43058E" w14:textId="77777777" w:rsidR="00E718A8" w:rsidRPr="00E718A8" w:rsidRDefault="00E718A8" w:rsidP="00E718A8">
            <w:r w:rsidRPr="00E718A8">
              <w:t>High (22)</w:t>
            </w:r>
          </w:p>
        </w:tc>
        <w:tc>
          <w:tcPr>
            <w:tcW w:w="1555" w:type="dxa"/>
            <w:shd w:val="clear" w:color="auto" w:fill="FF0000"/>
            <w:vAlign w:val="center"/>
          </w:tcPr>
          <w:p w14:paraId="5C38F74B" w14:textId="77777777" w:rsidR="00E718A8" w:rsidRPr="00E718A8" w:rsidRDefault="00E718A8" w:rsidP="00E718A8">
            <w:r w:rsidRPr="00E718A8">
              <w:t>Extreme (24)</w:t>
            </w:r>
          </w:p>
        </w:tc>
        <w:tc>
          <w:tcPr>
            <w:tcW w:w="1555" w:type="dxa"/>
            <w:shd w:val="clear" w:color="auto" w:fill="FF0000"/>
            <w:vAlign w:val="center"/>
          </w:tcPr>
          <w:p w14:paraId="1073E8DE" w14:textId="77777777" w:rsidR="00E718A8" w:rsidRPr="00E718A8" w:rsidRDefault="00E718A8" w:rsidP="00E718A8">
            <w:r w:rsidRPr="00E718A8">
              <w:t>Extreme (25)</w:t>
            </w:r>
          </w:p>
        </w:tc>
      </w:tr>
      <w:tr w:rsidR="004F77BB" w:rsidRPr="00E718A8" w14:paraId="78AE52FF" w14:textId="77777777" w:rsidTr="009F6344">
        <w:trPr>
          <w:cantSplit/>
          <w:trHeight w:val="283"/>
        </w:trPr>
        <w:tc>
          <w:tcPr>
            <w:tcW w:w="448" w:type="dxa"/>
            <w:vMerge/>
            <w:shd w:val="clear" w:color="auto" w:fill="FFFFFF" w:themeFill="background1"/>
          </w:tcPr>
          <w:p w14:paraId="62E67CE8" w14:textId="77777777" w:rsidR="00E718A8" w:rsidRPr="00CF16D1" w:rsidRDefault="00E718A8" w:rsidP="00E718A8">
            <w:pPr>
              <w:rPr>
                <w:b/>
              </w:rPr>
            </w:pPr>
          </w:p>
        </w:tc>
        <w:tc>
          <w:tcPr>
            <w:tcW w:w="1254" w:type="dxa"/>
            <w:shd w:val="clear" w:color="auto" w:fill="FFFFFF" w:themeFill="background1"/>
          </w:tcPr>
          <w:p w14:paraId="3F52C3AC" w14:textId="77777777" w:rsidR="00E718A8" w:rsidRPr="00CF16D1" w:rsidRDefault="00E718A8" w:rsidP="00E718A8">
            <w:pPr>
              <w:rPr>
                <w:b/>
              </w:rPr>
            </w:pPr>
            <w:r w:rsidRPr="00CF16D1">
              <w:rPr>
                <w:b/>
              </w:rPr>
              <w:t>Major</w:t>
            </w:r>
          </w:p>
        </w:tc>
        <w:tc>
          <w:tcPr>
            <w:tcW w:w="425" w:type="dxa"/>
            <w:shd w:val="clear" w:color="auto" w:fill="FFFFFF" w:themeFill="background1"/>
          </w:tcPr>
          <w:p w14:paraId="65296CD5" w14:textId="77777777" w:rsidR="00E718A8" w:rsidRPr="00CF16D1" w:rsidRDefault="00E718A8" w:rsidP="00E718A8">
            <w:pPr>
              <w:rPr>
                <w:b/>
              </w:rPr>
            </w:pPr>
            <w:r w:rsidRPr="00CF16D1">
              <w:rPr>
                <w:b/>
              </w:rPr>
              <w:t>4</w:t>
            </w:r>
          </w:p>
        </w:tc>
        <w:tc>
          <w:tcPr>
            <w:tcW w:w="1418" w:type="dxa"/>
            <w:shd w:val="clear" w:color="auto" w:fill="FFFF00"/>
            <w:vAlign w:val="center"/>
          </w:tcPr>
          <w:p w14:paraId="01410EEF" w14:textId="77777777" w:rsidR="00E718A8" w:rsidRPr="00E718A8" w:rsidRDefault="00E718A8" w:rsidP="00E718A8">
            <w:r w:rsidRPr="00E718A8">
              <w:t>Medium (11)</w:t>
            </w:r>
          </w:p>
        </w:tc>
        <w:tc>
          <w:tcPr>
            <w:tcW w:w="1572" w:type="dxa"/>
            <w:shd w:val="clear" w:color="auto" w:fill="FFFF00"/>
            <w:vAlign w:val="center"/>
          </w:tcPr>
          <w:p w14:paraId="37E69B5A" w14:textId="77777777" w:rsidR="00E718A8" w:rsidRPr="00E718A8" w:rsidRDefault="00E718A8" w:rsidP="00E718A8">
            <w:r w:rsidRPr="00E718A8">
              <w:t>Medium (14)</w:t>
            </w:r>
          </w:p>
        </w:tc>
        <w:tc>
          <w:tcPr>
            <w:tcW w:w="1696" w:type="dxa"/>
            <w:shd w:val="clear" w:color="auto" w:fill="FFC000"/>
            <w:vAlign w:val="center"/>
          </w:tcPr>
          <w:p w14:paraId="24E28BD6" w14:textId="77777777" w:rsidR="00E718A8" w:rsidRPr="00E718A8" w:rsidRDefault="00E718A8" w:rsidP="00E718A8">
            <w:r w:rsidRPr="00E718A8">
              <w:t>High (18)</w:t>
            </w:r>
          </w:p>
        </w:tc>
        <w:tc>
          <w:tcPr>
            <w:tcW w:w="1555" w:type="dxa"/>
            <w:shd w:val="clear" w:color="auto" w:fill="FFC000"/>
            <w:vAlign w:val="center"/>
          </w:tcPr>
          <w:p w14:paraId="221B6244" w14:textId="77777777" w:rsidR="00E718A8" w:rsidRPr="00E718A8" w:rsidRDefault="00E718A8" w:rsidP="00E718A8">
            <w:r w:rsidRPr="00E718A8">
              <w:t>High (21)</w:t>
            </w:r>
          </w:p>
        </w:tc>
        <w:tc>
          <w:tcPr>
            <w:tcW w:w="1555" w:type="dxa"/>
            <w:shd w:val="clear" w:color="auto" w:fill="FF0000"/>
            <w:vAlign w:val="center"/>
          </w:tcPr>
          <w:p w14:paraId="0F959629" w14:textId="77777777" w:rsidR="00E718A8" w:rsidRPr="00E718A8" w:rsidRDefault="00E718A8" w:rsidP="00E718A8">
            <w:r w:rsidRPr="00E718A8">
              <w:t>Extreme (23)</w:t>
            </w:r>
          </w:p>
        </w:tc>
      </w:tr>
      <w:tr w:rsidR="004F77BB" w:rsidRPr="00E718A8" w14:paraId="4A35CC3D" w14:textId="77777777" w:rsidTr="009F6344">
        <w:trPr>
          <w:cantSplit/>
          <w:trHeight w:val="283"/>
        </w:trPr>
        <w:tc>
          <w:tcPr>
            <w:tcW w:w="448" w:type="dxa"/>
            <w:vMerge/>
            <w:shd w:val="clear" w:color="auto" w:fill="FFFFFF" w:themeFill="background1"/>
          </w:tcPr>
          <w:p w14:paraId="52B2F201" w14:textId="77777777" w:rsidR="00E718A8" w:rsidRPr="00CF16D1" w:rsidRDefault="00E718A8" w:rsidP="00E718A8">
            <w:pPr>
              <w:rPr>
                <w:b/>
              </w:rPr>
            </w:pPr>
          </w:p>
        </w:tc>
        <w:tc>
          <w:tcPr>
            <w:tcW w:w="1254" w:type="dxa"/>
            <w:shd w:val="clear" w:color="auto" w:fill="FFFFFF" w:themeFill="background1"/>
          </w:tcPr>
          <w:p w14:paraId="35FAE376" w14:textId="77777777" w:rsidR="00E718A8" w:rsidRPr="00CF16D1" w:rsidRDefault="00E718A8" w:rsidP="00E718A8">
            <w:pPr>
              <w:rPr>
                <w:b/>
              </w:rPr>
            </w:pPr>
            <w:r w:rsidRPr="00CF16D1">
              <w:rPr>
                <w:b/>
              </w:rPr>
              <w:t>Moderate</w:t>
            </w:r>
          </w:p>
        </w:tc>
        <w:tc>
          <w:tcPr>
            <w:tcW w:w="425" w:type="dxa"/>
            <w:shd w:val="clear" w:color="auto" w:fill="FFFFFF" w:themeFill="background1"/>
          </w:tcPr>
          <w:p w14:paraId="74F4EA33" w14:textId="77777777" w:rsidR="00E718A8" w:rsidRPr="00CF16D1" w:rsidRDefault="00E718A8" w:rsidP="00E718A8">
            <w:pPr>
              <w:rPr>
                <w:b/>
              </w:rPr>
            </w:pPr>
            <w:r w:rsidRPr="00CF16D1">
              <w:rPr>
                <w:b/>
              </w:rPr>
              <w:t>3</w:t>
            </w:r>
          </w:p>
        </w:tc>
        <w:tc>
          <w:tcPr>
            <w:tcW w:w="1418" w:type="dxa"/>
            <w:shd w:val="clear" w:color="auto" w:fill="92D050"/>
            <w:vAlign w:val="center"/>
          </w:tcPr>
          <w:p w14:paraId="72C9998A" w14:textId="77777777" w:rsidR="00E718A8" w:rsidRPr="00E718A8" w:rsidRDefault="00E718A8" w:rsidP="00E718A8">
            <w:r w:rsidRPr="00E718A8">
              <w:t>Low (6)</w:t>
            </w:r>
          </w:p>
        </w:tc>
        <w:tc>
          <w:tcPr>
            <w:tcW w:w="1572" w:type="dxa"/>
            <w:shd w:val="clear" w:color="auto" w:fill="FFFF00"/>
            <w:vAlign w:val="center"/>
          </w:tcPr>
          <w:p w14:paraId="3B143C71" w14:textId="77777777" w:rsidR="00E718A8" w:rsidRPr="00E718A8" w:rsidRDefault="00E718A8" w:rsidP="00E718A8">
            <w:r w:rsidRPr="00E718A8">
              <w:t>Medium (10)</w:t>
            </w:r>
          </w:p>
        </w:tc>
        <w:tc>
          <w:tcPr>
            <w:tcW w:w="1696" w:type="dxa"/>
            <w:shd w:val="clear" w:color="auto" w:fill="FFFF00"/>
            <w:vAlign w:val="center"/>
          </w:tcPr>
          <w:p w14:paraId="125F97E4" w14:textId="77777777" w:rsidR="00E718A8" w:rsidRPr="00E718A8" w:rsidRDefault="00E718A8" w:rsidP="00E718A8">
            <w:r w:rsidRPr="00E718A8">
              <w:t>Medium (13)</w:t>
            </w:r>
          </w:p>
        </w:tc>
        <w:tc>
          <w:tcPr>
            <w:tcW w:w="1555" w:type="dxa"/>
            <w:shd w:val="clear" w:color="auto" w:fill="FFC000"/>
            <w:vAlign w:val="center"/>
          </w:tcPr>
          <w:p w14:paraId="7852BB53" w14:textId="77777777" w:rsidR="00E718A8" w:rsidRPr="00E718A8" w:rsidRDefault="00E718A8" w:rsidP="00E718A8">
            <w:r w:rsidRPr="00E718A8">
              <w:t>High (17)</w:t>
            </w:r>
          </w:p>
        </w:tc>
        <w:tc>
          <w:tcPr>
            <w:tcW w:w="1555" w:type="dxa"/>
            <w:shd w:val="clear" w:color="auto" w:fill="FFC000"/>
            <w:vAlign w:val="center"/>
          </w:tcPr>
          <w:p w14:paraId="18E95385" w14:textId="77777777" w:rsidR="00E718A8" w:rsidRPr="00E718A8" w:rsidRDefault="00E718A8" w:rsidP="00E718A8">
            <w:r w:rsidRPr="00E718A8">
              <w:t>High (20)</w:t>
            </w:r>
          </w:p>
        </w:tc>
      </w:tr>
      <w:tr w:rsidR="004F77BB" w:rsidRPr="00E718A8" w14:paraId="3711A5BE" w14:textId="77777777" w:rsidTr="009F6344">
        <w:trPr>
          <w:cantSplit/>
          <w:trHeight w:val="283"/>
        </w:trPr>
        <w:tc>
          <w:tcPr>
            <w:tcW w:w="448" w:type="dxa"/>
            <w:vMerge/>
            <w:shd w:val="clear" w:color="auto" w:fill="FFFFFF" w:themeFill="background1"/>
          </w:tcPr>
          <w:p w14:paraId="0CE91F79" w14:textId="77777777" w:rsidR="00E718A8" w:rsidRPr="00CF16D1" w:rsidRDefault="00E718A8" w:rsidP="00E718A8">
            <w:pPr>
              <w:rPr>
                <w:b/>
              </w:rPr>
            </w:pPr>
          </w:p>
        </w:tc>
        <w:tc>
          <w:tcPr>
            <w:tcW w:w="1254" w:type="dxa"/>
            <w:shd w:val="clear" w:color="auto" w:fill="FFFFFF" w:themeFill="background1"/>
          </w:tcPr>
          <w:p w14:paraId="66691A3B" w14:textId="77777777" w:rsidR="00E718A8" w:rsidRPr="00CF16D1" w:rsidRDefault="00E718A8" w:rsidP="00E718A8">
            <w:pPr>
              <w:rPr>
                <w:b/>
              </w:rPr>
            </w:pPr>
            <w:r w:rsidRPr="00CF16D1">
              <w:rPr>
                <w:b/>
              </w:rPr>
              <w:t>Unlikely</w:t>
            </w:r>
          </w:p>
        </w:tc>
        <w:tc>
          <w:tcPr>
            <w:tcW w:w="425" w:type="dxa"/>
            <w:shd w:val="clear" w:color="auto" w:fill="FFFFFF" w:themeFill="background1"/>
          </w:tcPr>
          <w:p w14:paraId="692028E4" w14:textId="77777777" w:rsidR="00E718A8" w:rsidRPr="00CF16D1" w:rsidRDefault="00E718A8" w:rsidP="00E718A8">
            <w:pPr>
              <w:rPr>
                <w:b/>
              </w:rPr>
            </w:pPr>
            <w:r w:rsidRPr="00CF16D1">
              <w:rPr>
                <w:b/>
              </w:rPr>
              <w:t>2</w:t>
            </w:r>
          </w:p>
        </w:tc>
        <w:tc>
          <w:tcPr>
            <w:tcW w:w="1418" w:type="dxa"/>
            <w:shd w:val="clear" w:color="auto" w:fill="92D050"/>
            <w:vAlign w:val="center"/>
          </w:tcPr>
          <w:p w14:paraId="11CD9C68" w14:textId="77777777" w:rsidR="00E718A8" w:rsidRPr="00E718A8" w:rsidRDefault="00E718A8" w:rsidP="00E718A8">
            <w:r w:rsidRPr="00E718A8">
              <w:t>Low (3)</w:t>
            </w:r>
          </w:p>
        </w:tc>
        <w:tc>
          <w:tcPr>
            <w:tcW w:w="1572" w:type="dxa"/>
            <w:shd w:val="clear" w:color="auto" w:fill="92D050"/>
            <w:vAlign w:val="center"/>
          </w:tcPr>
          <w:p w14:paraId="17F5F2A3" w14:textId="77777777" w:rsidR="00E718A8" w:rsidRPr="00E718A8" w:rsidRDefault="00E718A8" w:rsidP="00E718A8">
            <w:r w:rsidRPr="00E718A8">
              <w:t>Low (5)</w:t>
            </w:r>
          </w:p>
        </w:tc>
        <w:tc>
          <w:tcPr>
            <w:tcW w:w="1696" w:type="dxa"/>
            <w:shd w:val="clear" w:color="auto" w:fill="92D050"/>
            <w:vAlign w:val="center"/>
          </w:tcPr>
          <w:p w14:paraId="516A1B2D" w14:textId="77777777" w:rsidR="00E718A8" w:rsidRPr="00E718A8" w:rsidRDefault="00E718A8" w:rsidP="00E718A8">
            <w:r w:rsidRPr="00E718A8">
              <w:t>Low (8)</w:t>
            </w:r>
          </w:p>
        </w:tc>
        <w:tc>
          <w:tcPr>
            <w:tcW w:w="1555" w:type="dxa"/>
            <w:shd w:val="clear" w:color="auto" w:fill="FFFF00"/>
            <w:vAlign w:val="center"/>
          </w:tcPr>
          <w:p w14:paraId="6EA15D85" w14:textId="77777777" w:rsidR="00E718A8" w:rsidRPr="00E718A8" w:rsidRDefault="00E718A8" w:rsidP="00E718A8">
            <w:r w:rsidRPr="00E718A8">
              <w:t>Medium (12)</w:t>
            </w:r>
          </w:p>
        </w:tc>
        <w:tc>
          <w:tcPr>
            <w:tcW w:w="1555" w:type="dxa"/>
            <w:shd w:val="clear" w:color="auto" w:fill="FFFF00"/>
            <w:vAlign w:val="center"/>
          </w:tcPr>
          <w:p w14:paraId="3F8D9ECB" w14:textId="77777777" w:rsidR="00E718A8" w:rsidRPr="00E718A8" w:rsidRDefault="00E718A8" w:rsidP="00E718A8">
            <w:r w:rsidRPr="00E718A8">
              <w:t>Medium (16)</w:t>
            </w:r>
          </w:p>
        </w:tc>
      </w:tr>
      <w:tr w:rsidR="004F77BB" w:rsidRPr="00E718A8" w14:paraId="1E484FD1" w14:textId="77777777" w:rsidTr="009F6344">
        <w:trPr>
          <w:cantSplit/>
          <w:trHeight w:val="283"/>
        </w:trPr>
        <w:tc>
          <w:tcPr>
            <w:tcW w:w="448" w:type="dxa"/>
            <w:vMerge/>
            <w:shd w:val="clear" w:color="auto" w:fill="FFFFFF" w:themeFill="background1"/>
          </w:tcPr>
          <w:p w14:paraId="3B103541" w14:textId="77777777" w:rsidR="00E718A8" w:rsidRPr="00CF16D1" w:rsidRDefault="00E718A8" w:rsidP="00E718A8">
            <w:pPr>
              <w:rPr>
                <w:b/>
              </w:rPr>
            </w:pPr>
          </w:p>
        </w:tc>
        <w:tc>
          <w:tcPr>
            <w:tcW w:w="1254" w:type="dxa"/>
            <w:shd w:val="clear" w:color="auto" w:fill="FFFFFF" w:themeFill="background1"/>
          </w:tcPr>
          <w:p w14:paraId="77D7C02C" w14:textId="77777777" w:rsidR="00E718A8" w:rsidRPr="00CF16D1" w:rsidRDefault="00E718A8" w:rsidP="00E718A8">
            <w:pPr>
              <w:rPr>
                <w:b/>
              </w:rPr>
            </w:pPr>
            <w:r w:rsidRPr="00CF16D1">
              <w:rPr>
                <w:b/>
              </w:rPr>
              <w:t>Rare</w:t>
            </w:r>
          </w:p>
        </w:tc>
        <w:tc>
          <w:tcPr>
            <w:tcW w:w="425" w:type="dxa"/>
            <w:shd w:val="clear" w:color="auto" w:fill="FFFFFF" w:themeFill="background1"/>
          </w:tcPr>
          <w:p w14:paraId="2AF455B7" w14:textId="77777777" w:rsidR="00E718A8" w:rsidRPr="00CF16D1" w:rsidRDefault="00E718A8" w:rsidP="00E718A8">
            <w:pPr>
              <w:rPr>
                <w:b/>
              </w:rPr>
            </w:pPr>
            <w:r w:rsidRPr="00CF16D1">
              <w:rPr>
                <w:b/>
              </w:rPr>
              <w:t>1</w:t>
            </w:r>
          </w:p>
        </w:tc>
        <w:tc>
          <w:tcPr>
            <w:tcW w:w="1418" w:type="dxa"/>
            <w:shd w:val="clear" w:color="auto" w:fill="92D050"/>
            <w:vAlign w:val="center"/>
          </w:tcPr>
          <w:p w14:paraId="7A891F86" w14:textId="77777777" w:rsidR="00E718A8" w:rsidRPr="00E718A8" w:rsidRDefault="00E718A8" w:rsidP="00E718A8">
            <w:r w:rsidRPr="00E718A8">
              <w:t>Low (1)</w:t>
            </w:r>
          </w:p>
        </w:tc>
        <w:tc>
          <w:tcPr>
            <w:tcW w:w="1572" w:type="dxa"/>
            <w:shd w:val="clear" w:color="auto" w:fill="92D050"/>
            <w:vAlign w:val="center"/>
          </w:tcPr>
          <w:p w14:paraId="798B53E8" w14:textId="77777777" w:rsidR="00E718A8" w:rsidRPr="00E718A8" w:rsidRDefault="00E718A8" w:rsidP="00E718A8">
            <w:r w:rsidRPr="00E718A8">
              <w:t>Low (2)</w:t>
            </w:r>
          </w:p>
        </w:tc>
        <w:tc>
          <w:tcPr>
            <w:tcW w:w="1696" w:type="dxa"/>
            <w:shd w:val="clear" w:color="auto" w:fill="92D050"/>
            <w:vAlign w:val="center"/>
          </w:tcPr>
          <w:p w14:paraId="711EF1C6" w14:textId="77777777" w:rsidR="00E718A8" w:rsidRPr="00E718A8" w:rsidRDefault="00E718A8" w:rsidP="00E718A8">
            <w:r w:rsidRPr="00E718A8">
              <w:t>Low (4)</w:t>
            </w:r>
          </w:p>
        </w:tc>
        <w:tc>
          <w:tcPr>
            <w:tcW w:w="1555" w:type="dxa"/>
            <w:shd w:val="clear" w:color="auto" w:fill="92D050"/>
            <w:vAlign w:val="center"/>
          </w:tcPr>
          <w:p w14:paraId="4B2E3AEE" w14:textId="77777777" w:rsidR="00E718A8" w:rsidRPr="00E718A8" w:rsidRDefault="00E718A8" w:rsidP="00E718A8">
            <w:r w:rsidRPr="00E718A8">
              <w:t>Low (7)</w:t>
            </w:r>
          </w:p>
        </w:tc>
        <w:tc>
          <w:tcPr>
            <w:tcW w:w="1555" w:type="dxa"/>
            <w:shd w:val="clear" w:color="auto" w:fill="92D050"/>
            <w:vAlign w:val="center"/>
          </w:tcPr>
          <w:p w14:paraId="47979BFF" w14:textId="77777777" w:rsidR="00E718A8" w:rsidRPr="00E718A8" w:rsidRDefault="00E718A8" w:rsidP="00E718A8">
            <w:r w:rsidRPr="00E718A8">
              <w:t>Low (9)</w:t>
            </w:r>
          </w:p>
        </w:tc>
      </w:tr>
    </w:tbl>
    <w:p w14:paraId="097E0866" w14:textId="77777777" w:rsidR="002B1308" w:rsidRDefault="002B1308" w:rsidP="00E718A8">
      <w:bookmarkStart w:id="781" w:name="Table8"/>
      <w:bookmarkStart w:id="782" w:name="_Ref193718048"/>
      <w:bookmarkStart w:id="783" w:name="_Toc192851408"/>
      <w:bookmarkEnd w:id="781"/>
    </w:p>
    <w:p w14:paraId="2BD46AB5" w14:textId="77777777" w:rsidR="0006758B" w:rsidRDefault="0006758B">
      <w:pPr>
        <w:spacing w:after="0" w:line="240" w:lineRule="auto"/>
      </w:pPr>
      <w:r>
        <w:br w:type="page"/>
      </w:r>
    </w:p>
    <w:p w14:paraId="7021C05E" w14:textId="77777777" w:rsidR="002B1308" w:rsidRDefault="002B1308" w:rsidP="00E718A8"/>
    <w:p w14:paraId="572AD805" w14:textId="1F3E2EAA" w:rsidR="00E718A8" w:rsidRPr="00E718A8" w:rsidRDefault="00E718A8" w:rsidP="00952966">
      <w:pPr>
        <w:pStyle w:val="Caption"/>
      </w:pPr>
      <w:bookmarkStart w:id="784" w:name="_Toc210127042"/>
      <w:r w:rsidRPr="00E718A8">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5</w:t>
      </w:r>
      <w:r w:rsidR="00971AAD">
        <w:fldChar w:fldCharType="end"/>
      </w:r>
      <w:bookmarkEnd w:id="782"/>
      <w:r w:rsidR="009E3658">
        <w:rPr>
          <w:noProof/>
        </w:rPr>
        <w:t>:</w:t>
      </w:r>
      <w:r w:rsidRPr="00E718A8">
        <w:t xml:space="preserve"> Risk Classification</w:t>
      </w:r>
      <w:bookmarkEnd w:id="783"/>
      <w:bookmarkEnd w:id="784"/>
    </w:p>
    <w:tbl>
      <w:tblPr>
        <w:tblStyle w:val="TableGrid"/>
        <w:tblW w:w="9923" w:type="dxa"/>
        <w:tblInd w:w="-289" w:type="dxa"/>
        <w:tblLook w:val="04A0" w:firstRow="1" w:lastRow="0" w:firstColumn="1" w:lastColumn="0" w:noHBand="0" w:noVBand="1"/>
      </w:tblPr>
      <w:tblGrid>
        <w:gridCol w:w="2411"/>
        <w:gridCol w:w="7512"/>
      </w:tblGrid>
      <w:tr w:rsidR="00EA5C65" w:rsidRPr="00E718A8" w14:paraId="2AC4832E" w14:textId="77777777" w:rsidTr="00CF16D1">
        <w:trPr>
          <w:cnfStyle w:val="100000000000" w:firstRow="1" w:lastRow="0" w:firstColumn="0" w:lastColumn="0" w:oddVBand="0" w:evenVBand="0" w:oddHBand="0" w:evenHBand="0" w:firstRowFirstColumn="0" w:firstRowLastColumn="0" w:lastRowFirstColumn="0" w:lastRowLastColumn="0"/>
        </w:trPr>
        <w:tc>
          <w:tcPr>
            <w:tcW w:w="2411" w:type="dxa"/>
            <w:shd w:val="clear" w:color="auto" w:fill="FFFFFF" w:themeFill="background1"/>
          </w:tcPr>
          <w:p w14:paraId="21AE2284" w14:textId="77777777" w:rsidR="00E718A8" w:rsidRPr="00E718A8" w:rsidRDefault="00E718A8" w:rsidP="00E718A8">
            <w:r w:rsidRPr="00E718A8">
              <w:t>Risk Classification</w:t>
            </w:r>
          </w:p>
        </w:tc>
        <w:tc>
          <w:tcPr>
            <w:tcW w:w="7512" w:type="dxa"/>
            <w:shd w:val="clear" w:color="auto" w:fill="FFFFFF" w:themeFill="background1"/>
          </w:tcPr>
          <w:p w14:paraId="306EEE9B" w14:textId="77777777" w:rsidR="00E718A8" w:rsidRPr="00E718A8" w:rsidRDefault="00E718A8" w:rsidP="00E718A8">
            <w:r w:rsidRPr="00E718A8">
              <w:t>Descriptor</w:t>
            </w:r>
          </w:p>
        </w:tc>
      </w:tr>
      <w:tr w:rsidR="00C85F35" w:rsidRPr="00E718A8" w14:paraId="2A8A7B7D" w14:textId="77777777" w:rsidTr="00734805">
        <w:tc>
          <w:tcPr>
            <w:tcW w:w="2411" w:type="dxa"/>
            <w:shd w:val="clear" w:color="auto" w:fill="FF0000"/>
          </w:tcPr>
          <w:p w14:paraId="4FE95181" w14:textId="77777777" w:rsidR="00E718A8" w:rsidRPr="00E718A8" w:rsidRDefault="00E718A8" w:rsidP="00E718A8">
            <w:r w:rsidRPr="00E718A8">
              <w:t>Extreme</w:t>
            </w:r>
          </w:p>
        </w:tc>
        <w:tc>
          <w:tcPr>
            <w:tcW w:w="7512" w:type="dxa"/>
          </w:tcPr>
          <w:p w14:paraId="44E89AE1" w14:textId="77777777" w:rsidR="00E718A8" w:rsidRPr="00E718A8" w:rsidRDefault="00E718A8" w:rsidP="00E718A8">
            <w:r w:rsidRPr="00E718A8">
              <w:t>Immediate further assessment of the task and control measures and treatments required.</w:t>
            </w:r>
          </w:p>
        </w:tc>
      </w:tr>
      <w:tr w:rsidR="00C85F35" w:rsidRPr="00E718A8" w14:paraId="60779797" w14:textId="77777777" w:rsidTr="00734805">
        <w:tc>
          <w:tcPr>
            <w:tcW w:w="2411" w:type="dxa"/>
            <w:shd w:val="clear" w:color="auto" w:fill="FFC000"/>
          </w:tcPr>
          <w:p w14:paraId="1DB02468" w14:textId="77777777" w:rsidR="00E718A8" w:rsidRPr="00E718A8" w:rsidRDefault="00E718A8" w:rsidP="00E718A8">
            <w:r w:rsidRPr="00E718A8">
              <w:t>High</w:t>
            </w:r>
          </w:p>
        </w:tc>
        <w:tc>
          <w:tcPr>
            <w:tcW w:w="7512" w:type="dxa"/>
          </w:tcPr>
          <w:p w14:paraId="097173E4" w14:textId="77777777" w:rsidR="00E718A8" w:rsidRPr="00E718A8" w:rsidRDefault="00E718A8" w:rsidP="00E718A8">
            <w:r w:rsidRPr="00E718A8">
              <w:t>Additional control measures and treatments are required to be nominated and reviewed for effectiveness for risk reduction.</w:t>
            </w:r>
          </w:p>
        </w:tc>
      </w:tr>
      <w:tr w:rsidR="00C85F35" w:rsidRPr="00E718A8" w14:paraId="3D651105" w14:textId="77777777" w:rsidTr="00734805">
        <w:tc>
          <w:tcPr>
            <w:tcW w:w="2411" w:type="dxa"/>
            <w:shd w:val="clear" w:color="auto" w:fill="FFFF00"/>
          </w:tcPr>
          <w:p w14:paraId="66FF6AAC" w14:textId="77777777" w:rsidR="00E718A8" w:rsidRPr="00E718A8" w:rsidRDefault="00E718A8" w:rsidP="00E718A8">
            <w:r w:rsidRPr="00E718A8">
              <w:t>Medium</w:t>
            </w:r>
          </w:p>
        </w:tc>
        <w:tc>
          <w:tcPr>
            <w:tcW w:w="7512" w:type="dxa"/>
          </w:tcPr>
          <w:p w14:paraId="6FAC3B1F" w14:textId="77777777" w:rsidR="00E718A8" w:rsidRPr="00E718A8" w:rsidRDefault="00E718A8" w:rsidP="00E718A8">
            <w:r w:rsidRPr="00E718A8">
              <w:t>Review control measures and monitor for changes.</w:t>
            </w:r>
          </w:p>
        </w:tc>
      </w:tr>
      <w:tr w:rsidR="00C85F35" w:rsidRPr="00E718A8" w14:paraId="49C89A7D" w14:textId="77777777" w:rsidTr="00734805">
        <w:tc>
          <w:tcPr>
            <w:tcW w:w="2411" w:type="dxa"/>
            <w:shd w:val="clear" w:color="auto" w:fill="92D050"/>
          </w:tcPr>
          <w:p w14:paraId="694AB0ED" w14:textId="77777777" w:rsidR="00E718A8" w:rsidRPr="00E718A8" w:rsidRDefault="00E718A8" w:rsidP="00E718A8">
            <w:r w:rsidRPr="00E718A8">
              <w:t>Low</w:t>
            </w:r>
          </w:p>
        </w:tc>
        <w:tc>
          <w:tcPr>
            <w:tcW w:w="7512" w:type="dxa"/>
          </w:tcPr>
          <w:p w14:paraId="71725234" w14:textId="77777777" w:rsidR="00E718A8" w:rsidRPr="00E718A8" w:rsidRDefault="00E718A8" w:rsidP="00E718A8">
            <w:r w:rsidRPr="00E718A8">
              <w:t>Maintain existing control measures and monitor for changes.</w:t>
            </w:r>
          </w:p>
        </w:tc>
      </w:tr>
      <w:tr w:rsidR="00C85F35" w14:paraId="5BC1C760" w14:textId="77777777" w:rsidTr="7567B0E6">
        <w:trPr>
          <w:trHeight w:val="300"/>
        </w:trPr>
        <w:tc>
          <w:tcPr>
            <w:tcW w:w="2411" w:type="dxa"/>
            <w:shd w:val="clear" w:color="auto" w:fill="D9D9D9" w:themeFill="background1" w:themeFillShade="D9"/>
          </w:tcPr>
          <w:p w14:paraId="10180A38" w14:textId="2EA5090A" w:rsidR="7A9F8314" w:rsidRDefault="7A9F8314" w:rsidP="7567B0E6">
            <w:r>
              <w:t>Unranked</w:t>
            </w:r>
          </w:p>
        </w:tc>
        <w:tc>
          <w:tcPr>
            <w:tcW w:w="7512" w:type="dxa"/>
          </w:tcPr>
          <w:p w14:paraId="35EAB845" w14:textId="7C2DAFD6" w:rsidR="7A9F8314" w:rsidRDefault="7A9F8314" w:rsidP="7567B0E6">
            <w:r>
              <w:t>Risk scenario is either not existent or is yet to be realised.</w:t>
            </w:r>
          </w:p>
        </w:tc>
      </w:tr>
    </w:tbl>
    <w:p w14:paraId="2FDB8228" w14:textId="77777777" w:rsidR="00E718A8" w:rsidRPr="00E718A8" w:rsidRDefault="00E718A8" w:rsidP="00E718A8">
      <w:r w:rsidRPr="00E718A8">
        <w:br w:type="page"/>
      </w:r>
    </w:p>
    <w:p w14:paraId="131CFCB8" w14:textId="77777777" w:rsidR="00E718A8" w:rsidRPr="00E718A8" w:rsidRDefault="00E718A8" w:rsidP="00CF6D51">
      <w:pPr>
        <w:pStyle w:val="Heading3"/>
      </w:pPr>
      <w:r w:rsidRPr="00E718A8">
        <w:t>Control Measures</w:t>
      </w:r>
    </w:p>
    <w:p w14:paraId="5541659E" w14:textId="3BD4CEA2" w:rsidR="00E718A8" w:rsidRPr="00E718A8" w:rsidRDefault="00E718A8" w:rsidP="00E718A8">
      <w:r w:rsidRPr="00E718A8">
        <w:t>Identification of control measures and subsequent implementation and management of the identified control measures is important in managing the identified risks for each scenario.</w:t>
      </w:r>
      <w:r w:rsidR="002B1308">
        <w:t xml:space="preserve"> </w:t>
      </w:r>
      <w:r w:rsidRPr="00E718A8">
        <w:t xml:space="preserve">There are </w:t>
      </w:r>
      <w:r w:rsidR="002B1308">
        <w:t>many</w:t>
      </w:r>
      <w:r w:rsidRPr="00E718A8">
        <w:t xml:space="preserve"> current operational control measures that are in place for mining operations and many of these control measures will continue into rehabilitation</w:t>
      </w:r>
      <w:r w:rsidR="00AE72AF">
        <w:t>.</w:t>
      </w:r>
      <w:r w:rsidRPr="00E718A8">
        <w:t xml:space="preserve"> </w:t>
      </w:r>
      <w:r w:rsidR="00AE72AF">
        <w:t xml:space="preserve"> </w:t>
      </w:r>
      <w:r w:rsidRPr="00E718A8">
        <w:t>Additionally, future nominated control measures have been identified and nominated for implementation at different times during rehabilitation for continued risk management and reduction.</w:t>
      </w:r>
      <w:r w:rsidR="0096296E">
        <w:t xml:space="preserve">  </w:t>
      </w:r>
      <w:r w:rsidRPr="00E718A8">
        <w:t xml:space="preserve">All control measures are considered using the control identification decision tree described in the </w:t>
      </w:r>
      <w:r w:rsidR="00F54DB6" w:rsidRPr="00F54DB6">
        <w:rPr>
          <w:i/>
          <w:iCs/>
        </w:rPr>
        <w:t>Integrated Mine Closure</w:t>
      </w:r>
      <w:r w:rsidR="00EA34B3">
        <w:rPr>
          <w:i/>
          <w:iCs/>
        </w:rPr>
        <w:t>:</w:t>
      </w:r>
      <w:r w:rsidRPr="00F54DB6">
        <w:rPr>
          <w:i/>
          <w:iCs/>
        </w:rPr>
        <w:t xml:space="preserve"> Good Practice Guide</w:t>
      </w:r>
      <w:r w:rsidRPr="00E718A8">
        <w:t xml:space="preserve"> </w:t>
      </w:r>
      <w:r w:rsidR="00F54DB6">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F54DB6">
        <w:fldChar w:fldCharType="separate"/>
      </w:r>
      <w:r w:rsidR="00F54DB6">
        <w:rPr>
          <w:noProof/>
        </w:rPr>
        <w:t>(ICMM 2025)</w:t>
      </w:r>
      <w:r w:rsidR="00F54DB6">
        <w:fldChar w:fldCharType="end"/>
      </w:r>
      <w:r w:rsidRPr="00E718A8">
        <w:t>, as per</w:t>
      </w:r>
      <w:r w:rsidR="00F54DB6">
        <w:t xml:space="preserve"> </w:t>
      </w:r>
      <w:r w:rsidR="00F54DB6">
        <w:fldChar w:fldCharType="begin"/>
      </w:r>
      <w:r w:rsidR="00F54DB6">
        <w:instrText xml:space="preserve"> REF _Ref198027815 \h </w:instrText>
      </w:r>
      <w:r w:rsidR="00F54DB6">
        <w:fldChar w:fldCharType="separate"/>
      </w:r>
      <w:r w:rsidR="00D35BC0" w:rsidRPr="0054377D">
        <w:t xml:space="preserve">Figure </w:t>
      </w:r>
      <w:r w:rsidR="00D35BC0">
        <w:rPr>
          <w:noProof/>
        </w:rPr>
        <w:t>11</w:t>
      </w:r>
      <w:r w:rsidR="00D35BC0">
        <w:noBreakHyphen/>
      </w:r>
      <w:r w:rsidR="00D35BC0">
        <w:rPr>
          <w:noProof/>
        </w:rPr>
        <w:t>2</w:t>
      </w:r>
      <w:r w:rsidR="00F54DB6">
        <w:fldChar w:fldCharType="end"/>
      </w:r>
      <w:r w:rsidRPr="00E718A8">
        <w:t>.</w:t>
      </w:r>
      <w:r w:rsidR="0096296E">
        <w:t xml:space="preserve">  </w:t>
      </w:r>
      <w:r w:rsidRPr="00E718A8">
        <w:t>Current operational control measures and nominated future control measures that were utilised for the risk assessment process</w:t>
      </w:r>
      <w:r w:rsidR="0096296E">
        <w:t xml:space="preserve"> were tracked.</w:t>
      </w:r>
      <w:r w:rsidRPr="00E718A8">
        <w:t xml:space="preserve"> </w:t>
      </w:r>
    </w:p>
    <w:p w14:paraId="48E432FE" w14:textId="77777777" w:rsidR="00E718A8" w:rsidRPr="00E718A8" w:rsidRDefault="00E718A8" w:rsidP="009E3658">
      <w:pPr>
        <w:jc w:val="center"/>
      </w:pPr>
      <w:r w:rsidRPr="00E718A8">
        <w:rPr>
          <w:noProof/>
        </w:rPr>
        <w:drawing>
          <wp:inline distT="0" distB="0" distL="0" distR="0" wp14:anchorId="0DCBC96D" wp14:editId="5DFB0EAC">
            <wp:extent cx="2820145" cy="3933825"/>
            <wp:effectExtent l="0" t="0" r="0" b="0"/>
            <wp:docPr id="32198609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86094" name="Picture 1" descr="A diagram of a flowchart&#10;&#10;Description automatically generated"/>
                    <pic:cNvPicPr/>
                  </pic:nvPicPr>
                  <pic:blipFill>
                    <a:blip r:embed="rId169"/>
                    <a:stretch>
                      <a:fillRect/>
                    </a:stretch>
                  </pic:blipFill>
                  <pic:spPr>
                    <a:xfrm>
                      <a:off x="0" y="0"/>
                      <a:ext cx="2856362" cy="3984345"/>
                    </a:xfrm>
                    <a:prstGeom prst="rect">
                      <a:avLst/>
                    </a:prstGeom>
                  </pic:spPr>
                </pic:pic>
              </a:graphicData>
            </a:graphic>
          </wp:inline>
        </w:drawing>
      </w:r>
    </w:p>
    <w:p w14:paraId="4652417C" w14:textId="3E2877F5" w:rsidR="002A1545" w:rsidRDefault="00E718A8" w:rsidP="00952966">
      <w:pPr>
        <w:pStyle w:val="Caption"/>
      </w:pPr>
      <w:bookmarkStart w:id="785" w:name="Figure2"/>
      <w:bookmarkStart w:id="786" w:name="_Toc192848237"/>
      <w:bookmarkStart w:id="787" w:name="_Ref198027815"/>
      <w:bookmarkStart w:id="788" w:name="_Toc210125598"/>
      <w:bookmarkStart w:id="789" w:name="_Ref198634878"/>
      <w:bookmarkEnd w:id="785"/>
      <w:r w:rsidRPr="0054377D">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786"/>
      <w:bookmarkEnd w:id="787"/>
      <w:r w:rsidR="009E3658">
        <w:t>:</w:t>
      </w:r>
      <w:r w:rsidRPr="0054377D">
        <w:t xml:space="preserve"> Control Identification decision tree </w:t>
      </w:r>
      <w:r w:rsidR="00F54DB6">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F54DB6">
        <w:fldChar w:fldCharType="separate"/>
      </w:r>
      <w:r w:rsidR="00F54DB6">
        <w:rPr>
          <w:noProof/>
        </w:rPr>
        <w:t>(ICMM 2025)</w:t>
      </w:r>
      <w:bookmarkEnd w:id="788"/>
      <w:r w:rsidR="00F54DB6">
        <w:fldChar w:fldCharType="end"/>
      </w:r>
      <w:bookmarkEnd w:id="789"/>
    </w:p>
    <w:p w14:paraId="47C22FB6" w14:textId="77777777" w:rsidR="00585C25" w:rsidRDefault="00585C25" w:rsidP="00B75E20">
      <w:pPr>
        <w:pStyle w:val="Heading2"/>
      </w:pPr>
      <w:bookmarkStart w:id="790" w:name="_Ref198634905"/>
      <w:bookmarkStart w:id="791" w:name="_Toc210049077"/>
      <w:r>
        <w:t>Summary of Results</w:t>
      </w:r>
      <w:bookmarkEnd w:id="790"/>
      <w:bookmarkEnd w:id="791"/>
    </w:p>
    <w:p w14:paraId="1B8408B6" w14:textId="05C756C4" w:rsidR="00585C25" w:rsidRPr="00107D97" w:rsidRDefault="00585C25" w:rsidP="0054377D">
      <w:r>
        <w:t xml:space="preserve">The workshops identified a total of 269 risks that were considered across all six phases (including current). </w:t>
      </w:r>
      <w:r w:rsidR="00F46A80">
        <w:fldChar w:fldCharType="begin"/>
      </w:r>
      <w:r w:rsidR="00F46A80">
        <w:instrText xml:space="preserve"> REF _Ref193718548 \h </w:instrText>
      </w:r>
      <w:r w:rsidR="00F46A80">
        <w:fldChar w:fldCharType="separate"/>
      </w:r>
      <w:r w:rsidR="00D35BC0">
        <w:t xml:space="preserve">Figure </w:t>
      </w:r>
      <w:r w:rsidR="00D35BC0">
        <w:rPr>
          <w:noProof/>
        </w:rPr>
        <w:t>11</w:t>
      </w:r>
      <w:r w:rsidR="00D35BC0">
        <w:noBreakHyphen/>
      </w:r>
      <w:r w:rsidR="00D35BC0">
        <w:rPr>
          <w:noProof/>
        </w:rPr>
        <w:t>3</w:t>
      </w:r>
      <w:r w:rsidR="00F46A80">
        <w:fldChar w:fldCharType="end"/>
      </w:r>
      <w:r>
        <w:t xml:space="preserve"> provides an overall summary of the findings from the risk assessment process. </w:t>
      </w:r>
      <w:r w:rsidR="00F46A80">
        <w:t>Many of</w:t>
      </w:r>
      <w:r>
        <w:t xml:space="preserve"> the ranked risks were either rated as </w:t>
      </w:r>
      <w:r w:rsidR="00F46A80">
        <w:t>l</w:t>
      </w:r>
      <w:r>
        <w:t xml:space="preserve">ow or </w:t>
      </w:r>
      <w:r w:rsidR="00F46A80">
        <w:t>m</w:t>
      </w:r>
      <w:r>
        <w:t xml:space="preserve">edium, represented by the green and yellow columns in the plot respectively. Risks that were not present or no longer applicable within a particular phase were assigned as unranked in this risk assessment. There were a total of </w:t>
      </w:r>
      <w:r w:rsidRPr="00F427F5">
        <w:t>1</w:t>
      </w:r>
      <w:r w:rsidR="00011965">
        <w:t>,</w:t>
      </w:r>
      <w:r>
        <w:t xml:space="preserve">687 risks ranked throughout the assessment across all six phases. </w:t>
      </w:r>
      <w:r w:rsidR="00F46A80">
        <w:t xml:space="preserve"> </w:t>
      </w:r>
      <w:r w:rsidR="000F498B">
        <w:t>A</w:t>
      </w:r>
      <w:r w:rsidR="00F46A80">
        <w:t>s</w:t>
      </w:r>
      <w:r>
        <w:t xml:space="preserve"> rehabilitation activities are progressed towards completion, </w:t>
      </w:r>
      <w:r w:rsidR="00E366A0">
        <w:t>the risk assessment demonstrates</w:t>
      </w:r>
      <w:r>
        <w:t xml:space="preserve"> that many of the risks transition from </w:t>
      </w:r>
      <w:r w:rsidR="000F498B">
        <w:t>m</w:t>
      </w:r>
      <w:r>
        <w:t xml:space="preserve">edium to </w:t>
      </w:r>
      <w:r w:rsidR="000F498B">
        <w:t>l</w:t>
      </w:r>
      <w:r>
        <w:t>ow</w:t>
      </w:r>
      <w:r w:rsidR="000F498B">
        <w:t xml:space="preserve"> and</w:t>
      </w:r>
      <w:r>
        <w:t xml:space="preserve"> become </w:t>
      </w:r>
      <w:r w:rsidR="000F498B">
        <w:t>n</w:t>
      </w:r>
      <w:r>
        <w:t>egligible</w:t>
      </w:r>
      <w:r w:rsidR="00853AF5">
        <w:t xml:space="preserve"> (classified as unranked)</w:t>
      </w:r>
      <w:r w:rsidR="000F498B">
        <w:t>.</w:t>
      </w:r>
      <w:r w:rsidR="004001E9">
        <w:t xml:space="preserve"> Other </w:t>
      </w:r>
      <w:r w:rsidR="00853AF5">
        <w:t>risks may emerge as rehabilitation progresses (e.g. site security risks).</w:t>
      </w:r>
      <w:r w:rsidR="000F498B">
        <w:t xml:space="preserve"> </w:t>
      </w:r>
      <w:r>
        <w:t xml:space="preserve">The plot also illustrates that no </w:t>
      </w:r>
      <w:r w:rsidR="000F498B">
        <w:t>e</w:t>
      </w:r>
      <w:r>
        <w:t>xtreme risks were identified in this assessment.</w:t>
      </w:r>
      <w:r w:rsidR="000F498B">
        <w:t xml:space="preserve"> </w:t>
      </w:r>
      <w:r>
        <w:t xml:space="preserve">High risks assessed across all phases are further described in </w:t>
      </w:r>
      <w:r w:rsidR="00EA6A31">
        <w:fldChar w:fldCharType="begin"/>
      </w:r>
      <w:r w:rsidR="00EA6A31">
        <w:instrText xml:space="preserve"> REF _Ref195278757 \h </w:instrText>
      </w:r>
      <w:r w:rsidR="00EA6A31">
        <w:fldChar w:fldCharType="separate"/>
      </w:r>
      <w:r w:rsidR="00D35BC0">
        <w:t xml:space="preserve">Table </w:t>
      </w:r>
      <w:r w:rsidR="00D35BC0">
        <w:rPr>
          <w:noProof/>
        </w:rPr>
        <w:t>11</w:t>
      </w:r>
      <w:r w:rsidR="00D35BC0">
        <w:noBreakHyphen/>
      </w:r>
      <w:r w:rsidR="00D35BC0">
        <w:rPr>
          <w:noProof/>
        </w:rPr>
        <w:t>17</w:t>
      </w:r>
      <w:r w:rsidR="00EA6A31">
        <w:fldChar w:fldCharType="end"/>
      </w:r>
      <w:r>
        <w:t xml:space="preserve"> .</w:t>
      </w:r>
    </w:p>
    <w:p w14:paraId="6F1712B2" w14:textId="7065F0D2" w:rsidR="000F498B" w:rsidRDefault="000F498B" w:rsidP="00C43772">
      <w:pPr>
        <w:pStyle w:val="Caption"/>
      </w:pPr>
      <w:bookmarkStart w:id="792" w:name="_Toc210127043"/>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6</w:t>
      </w:r>
      <w:r w:rsidR="00971AAD">
        <w:fldChar w:fldCharType="end"/>
      </w:r>
      <w:r>
        <w:t xml:space="preserve">: </w:t>
      </w:r>
      <w:r w:rsidRPr="00D1229B">
        <w:t>Count of risk ratings across all phases</w:t>
      </w:r>
      <w:bookmarkEnd w:id="792"/>
    </w:p>
    <w:tbl>
      <w:tblPr>
        <w:tblStyle w:val="TableGrid"/>
        <w:tblpPr w:leftFromText="180" w:rightFromText="180" w:vertAnchor="text" w:horzAnchor="margin" w:tblpY="265"/>
        <w:tblW w:w="5000" w:type="pct"/>
        <w:tblLook w:val="04A0" w:firstRow="1" w:lastRow="0" w:firstColumn="1" w:lastColumn="0" w:noHBand="0" w:noVBand="1"/>
      </w:tblPr>
      <w:tblGrid>
        <w:gridCol w:w="1711"/>
        <w:gridCol w:w="1510"/>
        <w:gridCol w:w="1509"/>
        <w:gridCol w:w="1509"/>
        <w:gridCol w:w="1509"/>
        <w:gridCol w:w="1509"/>
        <w:gridCol w:w="1509"/>
      </w:tblGrid>
      <w:tr w:rsidR="00585C25" w14:paraId="47E92C11" w14:textId="77777777" w:rsidTr="00B83D55">
        <w:trPr>
          <w:cnfStyle w:val="100000000000" w:firstRow="1" w:lastRow="0" w:firstColumn="0" w:lastColumn="0" w:oddVBand="0" w:evenVBand="0" w:oddHBand="0" w:evenHBand="0" w:firstRowFirstColumn="0" w:firstRowLastColumn="0" w:lastRowFirstColumn="0" w:lastRowLastColumn="0"/>
        </w:trPr>
        <w:tc>
          <w:tcPr>
            <w:tcW w:w="794" w:type="pct"/>
            <w:vAlign w:val="center"/>
          </w:tcPr>
          <w:p w14:paraId="334EF2E7" w14:textId="77777777" w:rsidR="00585C25" w:rsidRDefault="00585C25" w:rsidP="00B83D55">
            <w:pPr>
              <w:jc w:val="center"/>
            </w:pPr>
            <w:r>
              <w:t>Rating</w:t>
            </w:r>
          </w:p>
        </w:tc>
        <w:tc>
          <w:tcPr>
            <w:tcW w:w="701" w:type="pct"/>
            <w:vAlign w:val="center"/>
          </w:tcPr>
          <w:p w14:paraId="76C95803" w14:textId="77777777" w:rsidR="00585C25" w:rsidRDefault="00585C25" w:rsidP="00B83D55">
            <w:pPr>
              <w:jc w:val="center"/>
            </w:pPr>
            <w:r>
              <w:t>Current</w:t>
            </w:r>
          </w:p>
        </w:tc>
        <w:tc>
          <w:tcPr>
            <w:tcW w:w="701" w:type="pct"/>
            <w:vAlign w:val="center"/>
          </w:tcPr>
          <w:p w14:paraId="254271F6" w14:textId="77777777" w:rsidR="00585C25" w:rsidRDefault="00585C25" w:rsidP="00B83D55">
            <w:pPr>
              <w:jc w:val="center"/>
            </w:pPr>
            <w:r>
              <w:t>Phase 1</w:t>
            </w:r>
          </w:p>
        </w:tc>
        <w:tc>
          <w:tcPr>
            <w:tcW w:w="701" w:type="pct"/>
            <w:vAlign w:val="center"/>
          </w:tcPr>
          <w:p w14:paraId="011AC269" w14:textId="77777777" w:rsidR="00585C25" w:rsidRDefault="00585C25" w:rsidP="00B83D55">
            <w:pPr>
              <w:jc w:val="center"/>
            </w:pPr>
            <w:r>
              <w:t>Phase 2</w:t>
            </w:r>
          </w:p>
        </w:tc>
        <w:tc>
          <w:tcPr>
            <w:tcW w:w="701" w:type="pct"/>
            <w:vAlign w:val="center"/>
          </w:tcPr>
          <w:p w14:paraId="7AA0FA07" w14:textId="77777777" w:rsidR="00585C25" w:rsidRDefault="00585C25" w:rsidP="00B83D55">
            <w:pPr>
              <w:jc w:val="center"/>
            </w:pPr>
            <w:r>
              <w:t>Phase 3a</w:t>
            </w:r>
          </w:p>
        </w:tc>
        <w:tc>
          <w:tcPr>
            <w:tcW w:w="701" w:type="pct"/>
            <w:vAlign w:val="center"/>
          </w:tcPr>
          <w:p w14:paraId="0CA4CE1E" w14:textId="77777777" w:rsidR="00585C25" w:rsidRDefault="00585C25" w:rsidP="00B83D55">
            <w:pPr>
              <w:jc w:val="center"/>
            </w:pPr>
            <w:r>
              <w:t>Phase 3b</w:t>
            </w:r>
          </w:p>
        </w:tc>
        <w:tc>
          <w:tcPr>
            <w:tcW w:w="701" w:type="pct"/>
            <w:vAlign w:val="center"/>
          </w:tcPr>
          <w:p w14:paraId="2983FF62" w14:textId="77777777" w:rsidR="00585C25" w:rsidRDefault="00585C25" w:rsidP="00B83D55">
            <w:pPr>
              <w:jc w:val="center"/>
            </w:pPr>
            <w:r>
              <w:t>Phase 4</w:t>
            </w:r>
          </w:p>
        </w:tc>
      </w:tr>
      <w:tr w:rsidR="00585C25" w14:paraId="0DA79281" w14:textId="77777777" w:rsidTr="00B83D55">
        <w:tc>
          <w:tcPr>
            <w:tcW w:w="794" w:type="pct"/>
            <w:shd w:val="clear" w:color="auto" w:fill="FF0000"/>
            <w:vAlign w:val="center"/>
          </w:tcPr>
          <w:p w14:paraId="574C5D5E" w14:textId="77777777" w:rsidR="00585C25" w:rsidRPr="00D05CAE" w:rsidRDefault="00585C25" w:rsidP="00B83D55">
            <w:pPr>
              <w:jc w:val="center"/>
            </w:pPr>
            <w:r w:rsidRPr="00D05CAE">
              <w:t>Extreme</w:t>
            </w:r>
          </w:p>
        </w:tc>
        <w:tc>
          <w:tcPr>
            <w:tcW w:w="701" w:type="pct"/>
            <w:vAlign w:val="center"/>
          </w:tcPr>
          <w:p w14:paraId="27A6CD25" w14:textId="77777777" w:rsidR="00585C25" w:rsidRDefault="00585C25" w:rsidP="00B83D55">
            <w:pPr>
              <w:jc w:val="center"/>
            </w:pPr>
            <w:r>
              <w:t>0</w:t>
            </w:r>
          </w:p>
        </w:tc>
        <w:tc>
          <w:tcPr>
            <w:tcW w:w="701" w:type="pct"/>
            <w:vAlign w:val="center"/>
          </w:tcPr>
          <w:p w14:paraId="4518D0CB" w14:textId="77777777" w:rsidR="00585C25" w:rsidRDefault="00585C25" w:rsidP="00B83D55">
            <w:pPr>
              <w:jc w:val="center"/>
            </w:pPr>
            <w:r>
              <w:t>0</w:t>
            </w:r>
          </w:p>
        </w:tc>
        <w:tc>
          <w:tcPr>
            <w:tcW w:w="701" w:type="pct"/>
            <w:vAlign w:val="center"/>
          </w:tcPr>
          <w:p w14:paraId="640ED91B" w14:textId="77777777" w:rsidR="00585C25" w:rsidRDefault="00585C25" w:rsidP="00B83D55">
            <w:pPr>
              <w:jc w:val="center"/>
            </w:pPr>
            <w:r>
              <w:t>0</w:t>
            </w:r>
          </w:p>
        </w:tc>
        <w:tc>
          <w:tcPr>
            <w:tcW w:w="701" w:type="pct"/>
            <w:vAlign w:val="center"/>
          </w:tcPr>
          <w:p w14:paraId="28ABC716" w14:textId="77777777" w:rsidR="00585C25" w:rsidRDefault="00585C25" w:rsidP="00B83D55">
            <w:pPr>
              <w:jc w:val="center"/>
            </w:pPr>
            <w:r>
              <w:t>0</w:t>
            </w:r>
          </w:p>
        </w:tc>
        <w:tc>
          <w:tcPr>
            <w:tcW w:w="701" w:type="pct"/>
            <w:vAlign w:val="center"/>
          </w:tcPr>
          <w:p w14:paraId="61016E82" w14:textId="77777777" w:rsidR="00585C25" w:rsidRDefault="00585C25" w:rsidP="00B83D55">
            <w:pPr>
              <w:jc w:val="center"/>
            </w:pPr>
            <w:r>
              <w:t>0</w:t>
            </w:r>
          </w:p>
        </w:tc>
        <w:tc>
          <w:tcPr>
            <w:tcW w:w="701" w:type="pct"/>
            <w:vAlign w:val="center"/>
          </w:tcPr>
          <w:p w14:paraId="0EF95110" w14:textId="77777777" w:rsidR="00585C25" w:rsidRDefault="00585C25" w:rsidP="00B83D55">
            <w:pPr>
              <w:jc w:val="center"/>
            </w:pPr>
            <w:r>
              <w:t>0</w:t>
            </w:r>
          </w:p>
        </w:tc>
      </w:tr>
      <w:tr w:rsidR="00585C25" w14:paraId="0694FA03" w14:textId="77777777" w:rsidTr="00B83D55">
        <w:tc>
          <w:tcPr>
            <w:tcW w:w="794" w:type="pct"/>
            <w:shd w:val="clear" w:color="auto" w:fill="FFC000"/>
            <w:vAlign w:val="center"/>
          </w:tcPr>
          <w:p w14:paraId="70AC2179" w14:textId="77777777" w:rsidR="00585C25" w:rsidRDefault="00585C25" w:rsidP="00B83D55">
            <w:pPr>
              <w:jc w:val="center"/>
            </w:pPr>
            <w:r>
              <w:t>High</w:t>
            </w:r>
          </w:p>
        </w:tc>
        <w:tc>
          <w:tcPr>
            <w:tcW w:w="701" w:type="pct"/>
            <w:vAlign w:val="center"/>
          </w:tcPr>
          <w:p w14:paraId="168D0B28" w14:textId="77777777" w:rsidR="00585C25" w:rsidRDefault="00585C25" w:rsidP="00B83D55">
            <w:pPr>
              <w:jc w:val="center"/>
            </w:pPr>
            <w:r>
              <w:t>7</w:t>
            </w:r>
          </w:p>
        </w:tc>
        <w:tc>
          <w:tcPr>
            <w:tcW w:w="701" w:type="pct"/>
            <w:vAlign w:val="center"/>
          </w:tcPr>
          <w:p w14:paraId="3BF1BC19" w14:textId="77777777" w:rsidR="00585C25" w:rsidRDefault="00585C25" w:rsidP="00B83D55">
            <w:pPr>
              <w:jc w:val="center"/>
            </w:pPr>
            <w:r>
              <w:t>2</w:t>
            </w:r>
          </w:p>
        </w:tc>
        <w:tc>
          <w:tcPr>
            <w:tcW w:w="701" w:type="pct"/>
            <w:vAlign w:val="center"/>
          </w:tcPr>
          <w:p w14:paraId="43C9D842" w14:textId="77777777" w:rsidR="00585C25" w:rsidRDefault="00585C25" w:rsidP="00B83D55">
            <w:pPr>
              <w:jc w:val="center"/>
            </w:pPr>
            <w:r>
              <w:t>4</w:t>
            </w:r>
          </w:p>
        </w:tc>
        <w:tc>
          <w:tcPr>
            <w:tcW w:w="701" w:type="pct"/>
            <w:vAlign w:val="center"/>
          </w:tcPr>
          <w:p w14:paraId="317A3943" w14:textId="77777777" w:rsidR="00585C25" w:rsidRDefault="00585C25" w:rsidP="00B83D55">
            <w:pPr>
              <w:jc w:val="center"/>
            </w:pPr>
            <w:r>
              <w:t>10</w:t>
            </w:r>
          </w:p>
        </w:tc>
        <w:tc>
          <w:tcPr>
            <w:tcW w:w="701" w:type="pct"/>
            <w:vAlign w:val="center"/>
          </w:tcPr>
          <w:p w14:paraId="38F39EA6" w14:textId="77777777" w:rsidR="00585C25" w:rsidRDefault="00585C25" w:rsidP="00B83D55">
            <w:pPr>
              <w:jc w:val="center"/>
            </w:pPr>
            <w:r>
              <w:t>3</w:t>
            </w:r>
          </w:p>
        </w:tc>
        <w:tc>
          <w:tcPr>
            <w:tcW w:w="701" w:type="pct"/>
            <w:vAlign w:val="center"/>
          </w:tcPr>
          <w:p w14:paraId="751A21F0" w14:textId="77777777" w:rsidR="00585C25" w:rsidRDefault="00585C25" w:rsidP="00B83D55">
            <w:pPr>
              <w:jc w:val="center"/>
            </w:pPr>
            <w:r>
              <w:t>2</w:t>
            </w:r>
          </w:p>
        </w:tc>
      </w:tr>
      <w:tr w:rsidR="00585C25" w14:paraId="0C078400" w14:textId="77777777" w:rsidTr="00B83D55">
        <w:tc>
          <w:tcPr>
            <w:tcW w:w="794" w:type="pct"/>
            <w:shd w:val="clear" w:color="auto" w:fill="FFFF00"/>
            <w:vAlign w:val="center"/>
          </w:tcPr>
          <w:p w14:paraId="1C480874" w14:textId="77777777" w:rsidR="00585C25" w:rsidRDefault="00585C25" w:rsidP="00B83D55">
            <w:pPr>
              <w:jc w:val="center"/>
            </w:pPr>
            <w:r>
              <w:t>Medium</w:t>
            </w:r>
          </w:p>
        </w:tc>
        <w:tc>
          <w:tcPr>
            <w:tcW w:w="701" w:type="pct"/>
            <w:vAlign w:val="center"/>
          </w:tcPr>
          <w:p w14:paraId="127908EF" w14:textId="77777777" w:rsidR="00585C25" w:rsidRDefault="00585C25" w:rsidP="00B83D55">
            <w:pPr>
              <w:jc w:val="center"/>
            </w:pPr>
            <w:r>
              <w:t>114</w:t>
            </w:r>
          </w:p>
        </w:tc>
        <w:tc>
          <w:tcPr>
            <w:tcW w:w="701" w:type="pct"/>
            <w:vAlign w:val="center"/>
          </w:tcPr>
          <w:p w14:paraId="4858748B" w14:textId="77777777" w:rsidR="00585C25" w:rsidRDefault="00585C25" w:rsidP="00B83D55">
            <w:pPr>
              <w:jc w:val="center"/>
            </w:pPr>
            <w:r>
              <w:t>117</w:t>
            </w:r>
          </w:p>
        </w:tc>
        <w:tc>
          <w:tcPr>
            <w:tcW w:w="701" w:type="pct"/>
            <w:vAlign w:val="center"/>
          </w:tcPr>
          <w:p w14:paraId="047BC96C" w14:textId="77777777" w:rsidR="00585C25" w:rsidRDefault="00585C25" w:rsidP="00B83D55">
            <w:pPr>
              <w:jc w:val="center"/>
            </w:pPr>
            <w:r>
              <w:t>115</w:t>
            </w:r>
          </w:p>
        </w:tc>
        <w:tc>
          <w:tcPr>
            <w:tcW w:w="701" w:type="pct"/>
            <w:vAlign w:val="center"/>
          </w:tcPr>
          <w:p w14:paraId="1BEAEE4E" w14:textId="77777777" w:rsidR="00585C25" w:rsidRDefault="00585C25" w:rsidP="00B83D55">
            <w:pPr>
              <w:jc w:val="center"/>
            </w:pPr>
            <w:r>
              <w:t>102</w:t>
            </w:r>
          </w:p>
        </w:tc>
        <w:tc>
          <w:tcPr>
            <w:tcW w:w="701" w:type="pct"/>
            <w:vAlign w:val="center"/>
          </w:tcPr>
          <w:p w14:paraId="1EC4F769" w14:textId="77777777" w:rsidR="00585C25" w:rsidRDefault="00585C25" w:rsidP="00B83D55">
            <w:pPr>
              <w:jc w:val="center"/>
            </w:pPr>
            <w:r>
              <w:t>89</w:t>
            </w:r>
          </w:p>
        </w:tc>
        <w:tc>
          <w:tcPr>
            <w:tcW w:w="701" w:type="pct"/>
            <w:vAlign w:val="center"/>
          </w:tcPr>
          <w:p w14:paraId="05543F28" w14:textId="77777777" w:rsidR="00585C25" w:rsidRDefault="00585C25" w:rsidP="00B83D55">
            <w:pPr>
              <w:jc w:val="center"/>
            </w:pPr>
            <w:r>
              <w:t>65</w:t>
            </w:r>
          </w:p>
        </w:tc>
      </w:tr>
      <w:tr w:rsidR="00585C25" w14:paraId="4421D077" w14:textId="77777777" w:rsidTr="00B83D55">
        <w:tc>
          <w:tcPr>
            <w:tcW w:w="794" w:type="pct"/>
            <w:shd w:val="clear" w:color="auto" w:fill="92D050"/>
            <w:vAlign w:val="center"/>
          </w:tcPr>
          <w:p w14:paraId="175FBCC2" w14:textId="77777777" w:rsidR="00585C25" w:rsidRDefault="00585C25" w:rsidP="00B83D55">
            <w:pPr>
              <w:jc w:val="center"/>
            </w:pPr>
            <w:r>
              <w:t>Low</w:t>
            </w:r>
          </w:p>
        </w:tc>
        <w:tc>
          <w:tcPr>
            <w:tcW w:w="701" w:type="pct"/>
            <w:vAlign w:val="center"/>
          </w:tcPr>
          <w:p w14:paraId="4ED92043" w14:textId="77777777" w:rsidR="00585C25" w:rsidRDefault="00585C25" w:rsidP="00B83D55">
            <w:pPr>
              <w:jc w:val="center"/>
            </w:pPr>
            <w:r>
              <w:t>96</w:t>
            </w:r>
          </w:p>
        </w:tc>
        <w:tc>
          <w:tcPr>
            <w:tcW w:w="701" w:type="pct"/>
            <w:vAlign w:val="center"/>
          </w:tcPr>
          <w:p w14:paraId="7AB7969C" w14:textId="77777777" w:rsidR="00585C25" w:rsidRDefault="00585C25" w:rsidP="00B83D55">
            <w:pPr>
              <w:jc w:val="center"/>
            </w:pPr>
            <w:r>
              <w:t>97</w:t>
            </w:r>
          </w:p>
        </w:tc>
        <w:tc>
          <w:tcPr>
            <w:tcW w:w="701" w:type="pct"/>
            <w:vAlign w:val="center"/>
          </w:tcPr>
          <w:p w14:paraId="7019CA91" w14:textId="77777777" w:rsidR="00585C25" w:rsidRDefault="00585C25" w:rsidP="00B83D55">
            <w:pPr>
              <w:jc w:val="center"/>
            </w:pPr>
            <w:r>
              <w:t>96</w:t>
            </w:r>
          </w:p>
        </w:tc>
        <w:tc>
          <w:tcPr>
            <w:tcW w:w="701" w:type="pct"/>
            <w:vAlign w:val="center"/>
          </w:tcPr>
          <w:p w14:paraId="287D0C19" w14:textId="77777777" w:rsidR="00585C25" w:rsidRDefault="00585C25" w:rsidP="00B83D55">
            <w:pPr>
              <w:jc w:val="center"/>
            </w:pPr>
            <w:r>
              <w:t>124</w:t>
            </w:r>
          </w:p>
        </w:tc>
        <w:tc>
          <w:tcPr>
            <w:tcW w:w="701" w:type="pct"/>
            <w:vAlign w:val="center"/>
          </w:tcPr>
          <w:p w14:paraId="6045D274" w14:textId="77777777" w:rsidR="00585C25" w:rsidRDefault="00585C25" w:rsidP="00B83D55">
            <w:pPr>
              <w:jc w:val="center"/>
            </w:pPr>
            <w:r>
              <w:t>148</w:t>
            </w:r>
          </w:p>
        </w:tc>
        <w:tc>
          <w:tcPr>
            <w:tcW w:w="701" w:type="pct"/>
            <w:vAlign w:val="center"/>
          </w:tcPr>
          <w:p w14:paraId="71A78EE5" w14:textId="77777777" w:rsidR="00585C25" w:rsidRDefault="00585C25" w:rsidP="00B83D55">
            <w:pPr>
              <w:jc w:val="center"/>
            </w:pPr>
            <w:r>
              <w:t>162</w:t>
            </w:r>
          </w:p>
        </w:tc>
      </w:tr>
      <w:tr w:rsidR="00585C25" w14:paraId="3BBC81BB" w14:textId="77777777" w:rsidTr="00B83D55">
        <w:tc>
          <w:tcPr>
            <w:tcW w:w="794" w:type="pct"/>
            <w:shd w:val="clear" w:color="auto" w:fill="D9D9D9" w:themeFill="background1" w:themeFillShade="D9"/>
            <w:vAlign w:val="center"/>
          </w:tcPr>
          <w:p w14:paraId="60474703" w14:textId="77777777" w:rsidR="00585C25" w:rsidRDefault="00585C25" w:rsidP="00B83D55">
            <w:pPr>
              <w:jc w:val="center"/>
            </w:pPr>
            <w:r>
              <w:t>Total Ranked</w:t>
            </w:r>
          </w:p>
        </w:tc>
        <w:tc>
          <w:tcPr>
            <w:tcW w:w="701" w:type="pct"/>
            <w:vAlign w:val="center"/>
          </w:tcPr>
          <w:p w14:paraId="297C1981" w14:textId="77777777" w:rsidR="00585C25" w:rsidRDefault="00585C25" w:rsidP="00B83D55">
            <w:pPr>
              <w:jc w:val="center"/>
            </w:pPr>
            <w:r>
              <w:t>217</w:t>
            </w:r>
          </w:p>
        </w:tc>
        <w:tc>
          <w:tcPr>
            <w:tcW w:w="701" w:type="pct"/>
            <w:vAlign w:val="center"/>
          </w:tcPr>
          <w:p w14:paraId="18EB346B" w14:textId="77777777" w:rsidR="00585C25" w:rsidRDefault="00585C25" w:rsidP="00B83D55">
            <w:pPr>
              <w:jc w:val="center"/>
            </w:pPr>
            <w:r>
              <w:t>216</w:t>
            </w:r>
          </w:p>
        </w:tc>
        <w:tc>
          <w:tcPr>
            <w:tcW w:w="701" w:type="pct"/>
            <w:vAlign w:val="center"/>
          </w:tcPr>
          <w:p w14:paraId="1246BC73" w14:textId="77777777" w:rsidR="00585C25" w:rsidRDefault="00585C25" w:rsidP="00B83D55">
            <w:pPr>
              <w:jc w:val="center"/>
            </w:pPr>
            <w:r>
              <w:t>215</w:t>
            </w:r>
          </w:p>
        </w:tc>
        <w:tc>
          <w:tcPr>
            <w:tcW w:w="701" w:type="pct"/>
            <w:vAlign w:val="center"/>
          </w:tcPr>
          <w:p w14:paraId="3EB83782" w14:textId="77777777" w:rsidR="00585C25" w:rsidRDefault="00585C25" w:rsidP="00B83D55">
            <w:pPr>
              <w:jc w:val="center"/>
            </w:pPr>
            <w:r>
              <w:t>236</w:t>
            </w:r>
          </w:p>
        </w:tc>
        <w:tc>
          <w:tcPr>
            <w:tcW w:w="701" w:type="pct"/>
            <w:vAlign w:val="center"/>
          </w:tcPr>
          <w:p w14:paraId="3C3644C1" w14:textId="77777777" w:rsidR="00585C25" w:rsidRDefault="00585C25" w:rsidP="00B83D55">
            <w:pPr>
              <w:jc w:val="center"/>
            </w:pPr>
            <w:r>
              <w:t>240</w:t>
            </w:r>
          </w:p>
        </w:tc>
        <w:tc>
          <w:tcPr>
            <w:tcW w:w="701" w:type="pct"/>
            <w:vAlign w:val="center"/>
          </w:tcPr>
          <w:p w14:paraId="08F86161" w14:textId="77777777" w:rsidR="00585C25" w:rsidRDefault="00585C25" w:rsidP="00B83D55">
            <w:pPr>
              <w:jc w:val="center"/>
            </w:pPr>
            <w:r>
              <w:t>229</w:t>
            </w:r>
          </w:p>
        </w:tc>
      </w:tr>
      <w:tr w:rsidR="00585C25" w14:paraId="2EB8C4E2" w14:textId="77777777" w:rsidTr="00B83D55">
        <w:tc>
          <w:tcPr>
            <w:tcW w:w="794" w:type="pct"/>
            <w:shd w:val="clear" w:color="auto" w:fill="C6D9F1" w:themeFill="text2" w:themeFillTint="33"/>
            <w:vAlign w:val="center"/>
          </w:tcPr>
          <w:p w14:paraId="49C9C550" w14:textId="77777777" w:rsidR="00585C25" w:rsidRDefault="00585C25" w:rsidP="00B83D55">
            <w:pPr>
              <w:jc w:val="center"/>
            </w:pPr>
            <w:r>
              <w:t>Unranked</w:t>
            </w:r>
          </w:p>
        </w:tc>
        <w:tc>
          <w:tcPr>
            <w:tcW w:w="701" w:type="pct"/>
            <w:vAlign w:val="center"/>
          </w:tcPr>
          <w:p w14:paraId="5CA37ADB" w14:textId="77777777" w:rsidR="00585C25" w:rsidRDefault="00585C25" w:rsidP="00B83D55">
            <w:pPr>
              <w:jc w:val="center"/>
            </w:pPr>
            <w:r>
              <w:t>52</w:t>
            </w:r>
          </w:p>
        </w:tc>
        <w:tc>
          <w:tcPr>
            <w:tcW w:w="701" w:type="pct"/>
            <w:vAlign w:val="center"/>
          </w:tcPr>
          <w:p w14:paraId="06AD19E0" w14:textId="77777777" w:rsidR="00585C25" w:rsidRDefault="00585C25" w:rsidP="00B83D55">
            <w:pPr>
              <w:jc w:val="center"/>
            </w:pPr>
            <w:r>
              <w:t>53</w:t>
            </w:r>
          </w:p>
        </w:tc>
        <w:tc>
          <w:tcPr>
            <w:tcW w:w="701" w:type="pct"/>
            <w:vAlign w:val="center"/>
          </w:tcPr>
          <w:p w14:paraId="39C65295" w14:textId="77777777" w:rsidR="00585C25" w:rsidRDefault="00585C25" w:rsidP="00B83D55">
            <w:pPr>
              <w:jc w:val="center"/>
            </w:pPr>
            <w:r>
              <w:t>54</w:t>
            </w:r>
          </w:p>
        </w:tc>
        <w:tc>
          <w:tcPr>
            <w:tcW w:w="701" w:type="pct"/>
            <w:vAlign w:val="center"/>
          </w:tcPr>
          <w:p w14:paraId="085AFE6A" w14:textId="77777777" w:rsidR="00585C25" w:rsidRDefault="00585C25" w:rsidP="00B83D55">
            <w:pPr>
              <w:jc w:val="center"/>
            </w:pPr>
            <w:r>
              <w:t>33</w:t>
            </w:r>
          </w:p>
        </w:tc>
        <w:tc>
          <w:tcPr>
            <w:tcW w:w="701" w:type="pct"/>
            <w:vAlign w:val="center"/>
          </w:tcPr>
          <w:p w14:paraId="25DEEBA5" w14:textId="77777777" w:rsidR="00585C25" w:rsidRDefault="00585C25" w:rsidP="00B83D55">
            <w:pPr>
              <w:jc w:val="center"/>
            </w:pPr>
            <w:r>
              <w:t>29</w:t>
            </w:r>
          </w:p>
        </w:tc>
        <w:tc>
          <w:tcPr>
            <w:tcW w:w="701" w:type="pct"/>
            <w:vAlign w:val="center"/>
          </w:tcPr>
          <w:p w14:paraId="7402E930" w14:textId="77777777" w:rsidR="00585C25" w:rsidRDefault="00585C25" w:rsidP="00B83D55">
            <w:pPr>
              <w:jc w:val="center"/>
            </w:pPr>
            <w:r>
              <w:t>40</w:t>
            </w:r>
          </w:p>
        </w:tc>
      </w:tr>
      <w:tr w:rsidR="00585C25" w14:paraId="3EAA54A7" w14:textId="77777777" w:rsidTr="00B83D55">
        <w:tc>
          <w:tcPr>
            <w:tcW w:w="794" w:type="pct"/>
            <w:shd w:val="clear" w:color="auto" w:fill="D9D9D9" w:themeFill="background1" w:themeFillShade="D9"/>
            <w:vAlign w:val="center"/>
          </w:tcPr>
          <w:p w14:paraId="0165E20E" w14:textId="77777777" w:rsidR="00585C25" w:rsidRDefault="00585C25" w:rsidP="00B83D55">
            <w:pPr>
              <w:jc w:val="center"/>
            </w:pPr>
            <w:r>
              <w:t>Total Risks</w:t>
            </w:r>
          </w:p>
        </w:tc>
        <w:tc>
          <w:tcPr>
            <w:tcW w:w="701" w:type="pct"/>
            <w:vAlign w:val="center"/>
          </w:tcPr>
          <w:p w14:paraId="3C9DDF4B" w14:textId="77777777" w:rsidR="00585C25" w:rsidRDefault="00585C25" w:rsidP="00B83D55">
            <w:pPr>
              <w:jc w:val="center"/>
            </w:pPr>
            <w:r>
              <w:t>269</w:t>
            </w:r>
          </w:p>
        </w:tc>
        <w:tc>
          <w:tcPr>
            <w:tcW w:w="701" w:type="pct"/>
            <w:vAlign w:val="center"/>
          </w:tcPr>
          <w:p w14:paraId="0F8C2089" w14:textId="77777777" w:rsidR="00585C25" w:rsidRDefault="00585C25" w:rsidP="00B83D55">
            <w:pPr>
              <w:jc w:val="center"/>
            </w:pPr>
            <w:r>
              <w:t>269</w:t>
            </w:r>
          </w:p>
        </w:tc>
        <w:tc>
          <w:tcPr>
            <w:tcW w:w="701" w:type="pct"/>
            <w:vAlign w:val="center"/>
          </w:tcPr>
          <w:p w14:paraId="0DC8D002" w14:textId="77777777" w:rsidR="00585C25" w:rsidRDefault="00585C25" w:rsidP="00B83D55">
            <w:pPr>
              <w:jc w:val="center"/>
            </w:pPr>
            <w:r>
              <w:t>269</w:t>
            </w:r>
          </w:p>
        </w:tc>
        <w:tc>
          <w:tcPr>
            <w:tcW w:w="701" w:type="pct"/>
            <w:vAlign w:val="center"/>
          </w:tcPr>
          <w:p w14:paraId="6BE0A4F5" w14:textId="77777777" w:rsidR="00585C25" w:rsidRDefault="00585C25" w:rsidP="00B83D55">
            <w:pPr>
              <w:jc w:val="center"/>
            </w:pPr>
            <w:r>
              <w:t>269</w:t>
            </w:r>
          </w:p>
        </w:tc>
        <w:tc>
          <w:tcPr>
            <w:tcW w:w="701" w:type="pct"/>
            <w:vAlign w:val="center"/>
          </w:tcPr>
          <w:p w14:paraId="242528BE" w14:textId="77777777" w:rsidR="00585C25" w:rsidRDefault="00585C25" w:rsidP="00B83D55">
            <w:pPr>
              <w:jc w:val="center"/>
            </w:pPr>
            <w:r>
              <w:t>269</w:t>
            </w:r>
          </w:p>
        </w:tc>
        <w:tc>
          <w:tcPr>
            <w:tcW w:w="701" w:type="pct"/>
            <w:vAlign w:val="center"/>
          </w:tcPr>
          <w:p w14:paraId="4098BD7E" w14:textId="77777777" w:rsidR="00585C25" w:rsidRDefault="00585C25" w:rsidP="00B83D55">
            <w:pPr>
              <w:jc w:val="center"/>
            </w:pPr>
            <w:r>
              <w:t>269</w:t>
            </w:r>
          </w:p>
        </w:tc>
      </w:tr>
    </w:tbl>
    <w:p w14:paraId="064D4EEC" w14:textId="77777777" w:rsidR="00427925" w:rsidRDefault="00427925" w:rsidP="00C43772"/>
    <w:p w14:paraId="37725A6F" w14:textId="2FFEDF6B" w:rsidR="00585C25" w:rsidRDefault="1D654368" w:rsidP="00976AB3">
      <w:pPr>
        <w:jc w:val="center"/>
      </w:pPr>
      <w:r>
        <w:rPr>
          <w:noProof/>
        </w:rPr>
        <w:drawing>
          <wp:inline distT="0" distB="0" distL="0" distR="0" wp14:anchorId="2240F133" wp14:editId="0D04A7B6">
            <wp:extent cx="6053854" cy="4182218"/>
            <wp:effectExtent l="0" t="0" r="0" b="0"/>
            <wp:docPr id="921474884" name="Picture 921474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extLst>
                        <a:ext uri="{28A0092B-C50C-407E-A947-70E740481C1C}">
                          <a14:useLocalDpi xmlns:a14="http://schemas.microsoft.com/office/drawing/2010/main" val="0"/>
                        </a:ext>
                      </a:extLst>
                    </a:blip>
                    <a:stretch>
                      <a:fillRect/>
                    </a:stretch>
                  </pic:blipFill>
                  <pic:spPr>
                    <a:xfrm>
                      <a:off x="0" y="0"/>
                      <a:ext cx="6053854" cy="4182218"/>
                    </a:xfrm>
                    <a:prstGeom prst="rect">
                      <a:avLst/>
                    </a:prstGeom>
                  </pic:spPr>
                </pic:pic>
              </a:graphicData>
            </a:graphic>
          </wp:inline>
        </w:drawing>
      </w:r>
    </w:p>
    <w:p w14:paraId="39041F7A" w14:textId="0E9AAC51" w:rsidR="00585C25" w:rsidRDefault="00585C25" w:rsidP="00C43772">
      <w:pPr>
        <w:pStyle w:val="Caption"/>
      </w:pPr>
      <w:bookmarkStart w:id="793" w:name="_Ref193718548"/>
      <w:bookmarkStart w:id="794" w:name="_Toc192848238"/>
      <w:bookmarkStart w:id="795" w:name="_Toc210125599"/>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793"/>
      <w:r w:rsidR="009E3658">
        <w:t>:</w:t>
      </w:r>
      <w:r>
        <w:t xml:space="preserve"> Overview of risk ratings across all phases</w:t>
      </w:r>
      <w:bookmarkEnd w:id="794"/>
      <w:bookmarkEnd w:id="795"/>
    </w:p>
    <w:p w14:paraId="6E386C46" w14:textId="77777777" w:rsidR="00585C25" w:rsidRPr="003D2E50" w:rsidRDefault="00585C25" w:rsidP="00585C25"/>
    <w:p w14:paraId="059EBB49" w14:textId="5FCDDB12" w:rsidR="00585C25" w:rsidRDefault="6CD0ABCE" w:rsidP="00976AB3">
      <w:pPr>
        <w:jc w:val="center"/>
      </w:pPr>
      <w:r>
        <w:rPr>
          <w:noProof/>
        </w:rPr>
        <w:drawing>
          <wp:inline distT="0" distB="0" distL="0" distR="0" wp14:anchorId="48ABD68D" wp14:editId="1F9F6E4A">
            <wp:extent cx="6066048" cy="4237087"/>
            <wp:effectExtent l="0" t="0" r="0" b="0"/>
            <wp:docPr id="1890480553" name="Picture 1890480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extLst>
                        <a:ext uri="{28A0092B-C50C-407E-A947-70E740481C1C}">
                          <a14:useLocalDpi xmlns:a14="http://schemas.microsoft.com/office/drawing/2010/main" val="0"/>
                        </a:ext>
                      </a:extLst>
                    </a:blip>
                    <a:stretch>
                      <a:fillRect/>
                    </a:stretch>
                  </pic:blipFill>
                  <pic:spPr>
                    <a:xfrm>
                      <a:off x="0" y="0"/>
                      <a:ext cx="6066048" cy="4237087"/>
                    </a:xfrm>
                    <a:prstGeom prst="rect">
                      <a:avLst/>
                    </a:prstGeom>
                  </pic:spPr>
                </pic:pic>
              </a:graphicData>
            </a:graphic>
          </wp:inline>
        </w:drawing>
      </w:r>
    </w:p>
    <w:p w14:paraId="35838AC1" w14:textId="27298EC3" w:rsidR="00585C25" w:rsidRDefault="00585C25" w:rsidP="00585C25">
      <w:pPr>
        <w:pStyle w:val="Caption"/>
      </w:pPr>
      <w:bookmarkStart w:id="796" w:name="_Toc192848239"/>
      <w:bookmarkStart w:id="797" w:name="_Toc210125600"/>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r w:rsidR="009E3658">
        <w:t>:</w:t>
      </w:r>
      <w:r>
        <w:t xml:space="preserve"> Overview of risks assessed across all phases</w:t>
      </w:r>
      <w:bookmarkEnd w:id="796"/>
      <w:bookmarkEnd w:id="797"/>
    </w:p>
    <w:p w14:paraId="6A9FB3F8" w14:textId="77777777" w:rsidR="00165E5A" w:rsidRPr="00165E5A" w:rsidRDefault="00165E5A" w:rsidP="00976AB3">
      <w:pPr>
        <w:jc w:val="center"/>
      </w:pPr>
    </w:p>
    <w:p w14:paraId="5E4AB1C7" w14:textId="775A1B26" w:rsidR="00585C25" w:rsidRDefault="5FD639DC" w:rsidP="00976AB3">
      <w:pPr>
        <w:jc w:val="center"/>
      </w:pPr>
      <w:r>
        <w:rPr>
          <w:noProof/>
        </w:rPr>
        <w:drawing>
          <wp:inline distT="0" distB="0" distL="0" distR="0" wp14:anchorId="7BB25181" wp14:editId="21A2644D">
            <wp:extent cx="6047754" cy="4230990"/>
            <wp:effectExtent l="0" t="0" r="0" b="0"/>
            <wp:docPr id="543271246" name="Picture 543271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6047754" cy="4230990"/>
                    </a:xfrm>
                    <a:prstGeom prst="rect">
                      <a:avLst/>
                    </a:prstGeom>
                  </pic:spPr>
                </pic:pic>
              </a:graphicData>
            </a:graphic>
          </wp:inline>
        </w:drawing>
      </w:r>
    </w:p>
    <w:p w14:paraId="2C0C3B10" w14:textId="233354E0" w:rsidR="002406D9" w:rsidRDefault="00585C25" w:rsidP="002406D9">
      <w:pPr>
        <w:pStyle w:val="Caption"/>
      </w:pPr>
      <w:bookmarkStart w:id="798" w:name="_Toc192848240"/>
      <w:bookmarkStart w:id="799" w:name="_Toc210125601"/>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r w:rsidR="009E3658">
        <w:t>:</w:t>
      </w:r>
      <w:r>
        <w:t xml:space="preserve"> Geotechnical risks assessed across all phases</w:t>
      </w:r>
      <w:bookmarkEnd w:id="798"/>
      <w:bookmarkEnd w:id="799"/>
    </w:p>
    <w:p w14:paraId="7292F8D4" w14:textId="104E6F30" w:rsidR="00585C25" w:rsidRPr="008F1B69" w:rsidRDefault="39A3BDC9" w:rsidP="002406D9">
      <w:pPr>
        <w:rPr>
          <w:b/>
        </w:rPr>
      </w:pPr>
      <w:r w:rsidRPr="002406D9">
        <w:t xml:space="preserve">The Geotechnical risk profile changes over time with a number of </w:t>
      </w:r>
      <w:r w:rsidR="375CEED4" w:rsidRPr="002D5AE4">
        <w:t>medium</w:t>
      </w:r>
      <w:r w:rsidRPr="002D5AE4">
        <w:t xml:space="preserve"> ranked risks in earlier phases </w:t>
      </w:r>
      <w:r w:rsidR="78EE2480" w:rsidRPr="002D5AE4">
        <w:t>becoming low risks in later phases due to the implementation of future nominated controls to reduce potential for ground mo</w:t>
      </w:r>
      <w:r w:rsidR="55DBB7C7" w:rsidRPr="002D5AE4">
        <w:t>vement including filling of the pits with water</w:t>
      </w:r>
      <w:r w:rsidR="0793B3C1" w:rsidRPr="002D5AE4">
        <w:t xml:space="preserve"> </w:t>
      </w:r>
      <w:r w:rsidR="55DBB7C7" w:rsidRPr="002D5AE4">
        <w:t xml:space="preserve">and </w:t>
      </w:r>
      <w:r w:rsidR="2C5004AE" w:rsidRPr="002D5AE4">
        <w:t xml:space="preserve">conducting </w:t>
      </w:r>
      <w:r w:rsidR="55DBB7C7" w:rsidRPr="002D5AE4">
        <w:t>surface treatment works</w:t>
      </w:r>
      <w:r w:rsidR="1B0419E9" w:rsidRPr="002D5AE4">
        <w:t xml:space="preserve"> on the MRD structure</w:t>
      </w:r>
      <w:r w:rsidR="55DBB7C7" w:rsidRPr="002D5AE4">
        <w:t>.</w:t>
      </w:r>
    </w:p>
    <w:p w14:paraId="5F75F914" w14:textId="35DF1D39" w:rsidR="182A3EE7" w:rsidRDefault="182A3EE7" w:rsidP="7567B0E6">
      <w:r>
        <w:t xml:space="preserve">Phase 3a is the period where the risk profile sees the </w:t>
      </w:r>
      <w:r w:rsidR="6A3DC5D8">
        <w:t>greatest number</w:t>
      </w:r>
      <w:r>
        <w:t xml:space="preserve"> of high risks and a reasonably equal number of m</w:t>
      </w:r>
      <w:r w:rsidR="564691E2">
        <w:t>edium</w:t>
      </w:r>
      <w:r>
        <w:t xml:space="preserve"> and low risks. This is due to the proposed de</w:t>
      </w:r>
      <w:r w:rsidR="16376ACF">
        <w:t>commissioning of two of the three pump bores during this phase altering reliability of dew</w:t>
      </w:r>
      <w:r w:rsidR="5DB8375A">
        <w:t>atering</w:t>
      </w:r>
      <w:r w:rsidR="743BB5FB">
        <w:t xml:space="preserve"> and increasing the potential for floor heave</w:t>
      </w:r>
      <w:r w:rsidR="5DB8375A">
        <w:t>.</w:t>
      </w:r>
      <w:r w:rsidR="48D41213">
        <w:t xml:space="preserve"> This risk is reduced as the pits fill with water and the potential for floor heave is reduced in Phase 4b to the point where weight balance is a</w:t>
      </w:r>
      <w:r w:rsidR="226A276B">
        <w:t>chieved and floor heave is not possible, thus the floor heave risk is unranked in the assessment at this point.</w:t>
      </w:r>
    </w:p>
    <w:p w14:paraId="7DBF2A51" w14:textId="57D19078" w:rsidR="107DCF5B" w:rsidRDefault="107DCF5B" w:rsidP="7567B0E6">
      <w:r>
        <w:t>Unranked scenarios in earlier phases are related to differential levels in the pit lakes resulting in unbalanced loading</w:t>
      </w:r>
      <w:r w:rsidR="75C140F3">
        <w:t xml:space="preserve">. This scenario is not realised until the pits are filling with water with </w:t>
      </w:r>
      <w:r w:rsidR="71B65A71">
        <w:t>the risk of this event assessed as low from Phase 3a.</w:t>
      </w:r>
    </w:p>
    <w:p w14:paraId="5F5B5C3B" w14:textId="40856AC1" w:rsidR="2FACC9EA" w:rsidRDefault="2FACC9EA" w:rsidP="7567B0E6">
      <w:r>
        <w:t>A base case scenario for maintaining the MRD with no proposed controls implemented was assessed with the risk profile increasing from m</w:t>
      </w:r>
      <w:r w:rsidR="631AC029">
        <w:t>edium</w:t>
      </w:r>
      <w:r>
        <w:t xml:space="preserve"> to high in Phase </w:t>
      </w:r>
      <w:r w:rsidR="1AFEC25A">
        <w:t>3a with this high risk enduring to Phase 4.</w:t>
      </w:r>
    </w:p>
    <w:p w14:paraId="64197CC8" w14:textId="23647BC2" w:rsidR="00585C25" w:rsidRDefault="5ED31955" w:rsidP="00FD26C7">
      <w:pPr>
        <w:jc w:val="center"/>
      </w:pPr>
      <w:r>
        <w:rPr>
          <w:noProof/>
        </w:rPr>
        <w:drawing>
          <wp:inline distT="0" distB="0" distL="0" distR="0" wp14:anchorId="6104107D" wp14:editId="421A463B">
            <wp:extent cx="5913630" cy="4188315"/>
            <wp:effectExtent l="0" t="0" r="0" b="0"/>
            <wp:docPr id="1435261944" name="Picture 1435261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extLst>
                        <a:ext uri="{28A0092B-C50C-407E-A947-70E740481C1C}">
                          <a14:useLocalDpi xmlns:a14="http://schemas.microsoft.com/office/drawing/2010/main" val="0"/>
                        </a:ext>
                      </a:extLst>
                    </a:blip>
                    <a:stretch>
                      <a:fillRect/>
                    </a:stretch>
                  </pic:blipFill>
                  <pic:spPr>
                    <a:xfrm>
                      <a:off x="0" y="0"/>
                      <a:ext cx="5913630" cy="4188315"/>
                    </a:xfrm>
                    <a:prstGeom prst="rect">
                      <a:avLst/>
                    </a:prstGeom>
                  </pic:spPr>
                </pic:pic>
              </a:graphicData>
            </a:graphic>
          </wp:inline>
        </w:drawing>
      </w:r>
    </w:p>
    <w:p w14:paraId="40D4E0D1" w14:textId="0D987448" w:rsidR="00585C25" w:rsidRDefault="00585C25" w:rsidP="00585C25">
      <w:pPr>
        <w:pStyle w:val="Caption"/>
      </w:pPr>
      <w:bookmarkStart w:id="800" w:name="_Toc192848241"/>
      <w:bookmarkStart w:id="801" w:name="_Toc210125602"/>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r w:rsidR="009E3658">
        <w:t>:</w:t>
      </w:r>
      <w:r>
        <w:t xml:space="preserve"> Hydrogeology</w:t>
      </w:r>
      <w:r w:rsidRPr="002F674D">
        <w:t xml:space="preserve"> risks assessed across all phases</w:t>
      </w:r>
      <w:bookmarkEnd w:id="800"/>
      <w:bookmarkEnd w:id="801"/>
    </w:p>
    <w:p w14:paraId="5821B909" w14:textId="4E3FE8F6" w:rsidR="6C3736AE" w:rsidRDefault="6C3736AE" w:rsidP="7567B0E6">
      <w:r>
        <w:t xml:space="preserve">There are a large number of </w:t>
      </w:r>
      <w:r w:rsidR="00976AB3">
        <w:t>h</w:t>
      </w:r>
      <w:r>
        <w:t>ydrogeology risks that are unranked in earlier phases</w:t>
      </w:r>
      <w:r w:rsidR="6A2049F1">
        <w:t xml:space="preserve"> which are related to decrease in the groundwater levels.</w:t>
      </w:r>
      <w:r w:rsidR="317491C2">
        <w:t xml:space="preserve"> This risk isn’t realised until Phase 3a where it becomes a moderate risk </w:t>
      </w:r>
      <w:r w:rsidR="002444E5">
        <w:t>which reduces to a low risk once lake filling activities are completed in Phase 4.</w:t>
      </w:r>
    </w:p>
    <w:p w14:paraId="744A4C5A" w14:textId="507F6804" w:rsidR="3D32D73A" w:rsidRDefault="3D32D73A" w:rsidP="7567B0E6">
      <w:r>
        <w:t>There is</w:t>
      </w:r>
      <w:r w:rsidR="544B9990">
        <w:t xml:space="preserve"> n</w:t>
      </w:r>
      <w:r w:rsidR="0437F36E">
        <w:t xml:space="preserve">o </w:t>
      </w:r>
      <w:r w:rsidR="544B9990">
        <w:t xml:space="preserve">realisation of risk related to increase in groundwater levels in </w:t>
      </w:r>
      <w:r w:rsidR="3067151B">
        <w:t>shallow aquifer in the context of this assessment thus the risk scenarios for this event remain unranked throughout the assessment.</w:t>
      </w:r>
      <w:r w:rsidR="544B9990">
        <w:t xml:space="preserve"> </w:t>
      </w:r>
    </w:p>
    <w:p w14:paraId="62E377F5" w14:textId="60EC93AC" w:rsidR="00585C25" w:rsidRDefault="46B3D180" w:rsidP="291DC2E8">
      <w:pPr>
        <w:jc w:val="center"/>
      </w:pPr>
      <w:r>
        <w:rPr>
          <w:noProof/>
        </w:rPr>
        <w:drawing>
          <wp:inline distT="0" distB="0" distL="0" distR="0" wp14:anchorId="27D2639B" wp14:editId="708EC826">
            <wp:extent cx="5534799" cy="4067742"/>
            <wp:effectExtent l="0" t="0" r="0" b="0"/>
            <wp:docPr id="1290802597" name="Picture 129080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extLst>
                        <a:ext uri="{28A0092B-C50C-407E-A947-70E740481C1C}">
                          <a14:useLocalDpi xmlns:a14="http://schemas.microsoft.com/office/drawing/2010/main" val="0"/>
                        </a:ext>
                      </a:extLst>
                    </a:blip>
                    <a:stretch>
                      <a:fillRect/>
                    </a:stretch>
                  </pic:blipFill>
                  <pic:spPr>
                    <a:xfrm>
                      <a:off x="0" y="0"/>
                      <a:ext cx="5534799" cy="4067742"/>
                    </a:xfrm>
                    <a:prstGeom prst="rect">
                      <a:avLst/>
                    </a:prstGeom>
                  </pic:spPr>
                </pic:pic>
              </a:graphicData>
            </a:graphic>
          </wp:inline>
        </w:drawing>
      </w:r>
    </w:p>
    <w:p w14:paraId="4B7DD98E" w14:textId="7ADB9DC1" w:rsidR="00585C25" w:rsidRDefault="00585C25" w:rsidP="00C43772">
      <w:pPr>
        <w:pStyle w:val="Caption"/>
      </w:pPr>
      <w:bookmarkStart w:id="802" w:name="_Toc192848242"/>
      <w:bookmarkStart w:id="803" w:name="_Toc210125603"/>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r w:rsidR="009E3658">
        <w:t>:</w:t>
      </w:r>
      <w:r>
        <w:t xml:space="preserve"> Surface hydrology risks assessed across all phases</w:t>
      </w:r>
      <w:bookmarkEnd w:id="802"/>
      <w:bookmarkEnd w:id="803"/>
    </w:p>
    <w:p w14:paraId="367653E8" w14:textId="23214E2D" w:rsidR="3024BA7E" w:rsidRDefault="3024BA7E" w:rsidP="7567B0E6">
      <w:r>
        <w:t xml:space="preserve">There are a number of different scenarios that are </w:t>
      </w:r>
      <w:r w:rsidR="002E5368">
        <w:t>unranked</w:t>
      </w:r>
      <w:r>
        <w:t xml:space="preserve"> in earlier phases, these being:</w:t>
      </w:r>
    </w:p>
    <w:p w14:paraId="2BA2C364" w14:textId="4E180FFC" w:rsidR="3024BA7E" w:rsidRDefault="3024BA7E" w:rsidP="001A719F">
      <w:pPr>
        <w:pStyle w:val="ListParagraph"/>
      </w:pPr>
      <w:r w:rsidRPr="7567B0E6">
        <w:t xml:space="preserve">Failure of inlet / outlet structures. These are not constructed until Phase 3a </w:t>
      </w:r>
      <w:r w:rsidR="05733806" w:rsidRPr="7567B0E6">
        <w:t>at which time the risk is ranked as medium before becoming a low risk upon completion of lake filling activities at Phase 3b.</w:t>
      </w:r>
    </w:p>
    <w:p w14:paraId="71EEED8D" w14:textId="72E69539" w:rsidR="05733806" w:rsidRDefault="05733806" w:rsidP="001A719F">
      <w:pPr>
        <w:pStyle w:val="ListParagraph"/>
      </w:pPr>
      <w:r w:rsidRPr="7567B0E6">
        <w:t>A number of domains have surface drainage channels for which the risk scenario of loss</w:t>
      </w:r>
      <w:r w:rsidR="598EF77E" w:rsidRPr="7567B0E6">
        <w:t xml:space="preserve"> of containment of water from these channels is assessed. The risk is unranked in a number of domains for the context </w:t>
      </w:r>
      <w:r w:rsidR="106F1A7E" w:rsidRPr="7567B0E6">
        <w:t xml:space="preserve">due to realisation of the risk having no impact in the context </w:t>
      </w:r>
      <w:r w:rsidR="598EF77E" w:rsidRPr="7567B0E6">
        <w:t>of the assessment</w:t>
      </w:r>
      <w:r w:rsidR="0C104814" w:rsidRPr="7567B0E6">
        <w:t>.</w:t>
      </w:r>
    </w:p>
    <w:p w14:paraId="5DB34C37" w14:textId="6721852D" w:rsidR="0C104814" w:rsidRDefault="0C104814" w:rsidP="291DC2E8">
      <w:pPr>
        <w:pStyle w:val="ListParagraph"/>
      </w:pPr>
      <w:r w:rsidRPr="7567B0E6">
        <w:t>Wind / wave action is unranked until pit lake levels will see the intro</w:t>
      </w:r>
      <w:r w:rsidR="3E96F545" w:rsidRPr="7567B0E6">
        <w:t xml:space="preserve">duction of this risk at Phase 3b at which time </w:t>
      </w:r>
      <w:r w:rsidR="64E51115" w:rsidRPr="7567B0E6">
        <w:t>the</w:t>
      </w:r>
      <w:r w:rsidR="3E96F545" w:rsidRPr="7567B0E6">
        <w:t xml:space="preserve"> risk is assessed as low due to implementation of control measures including </w:t>
      </w:r>
      <w:r w:rsidR="468DD8D3" w:rsidRPr="7567B0E6">
        <w:t>shoreline protection and land erosion controls.</w:t>
      </w:r>
    </w:p>
    <w:p w14:paraId="3D4C2DC3" w14:textId="6EEA1149" w:rsidR="6363C27F" w:rsidRDefault="36AC7DD2" w:rsidP="7567B0E6">
      <w:pPr>
        <w:spacing w:after="0"/>
        <w:jc w:val="center"/>
      </w:pPr>
      <w:r>
        <w:rPr>
          <w:noProof/>
        </w:rPr>
        <w:drawing>
          <wp:inline distT="0" distB="0" distL="0" distR="0" wp14:anchorId="24207512" wp14:editId="07DEFE18">
            <wp:extent cx="5525271" cy="4077269"/>
            <wp:effectExtent l="0" t="0" r="0" b="0"/>
            <wp:docPr id="2143292677" name="Picture 2143292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extLst>
                        <a:ext uri="{28A0092B-C50C-407E-A947-70E740481C1C}">
                          <a14:useLocalDpi xmlns:a14="http://schemas.microsoft.com/office/drawing/2010/main" val="0"/>
                        </a:ext>
                      </a:extLst>
                    </a:blip>
                    <a:stretch>
                      <a:fillRect/>
                    </a:stretch>
                  </pic:blipFill>
                  <pic:spPr>
                    <a:xfrm>
                      <a:off x="0" y="0"/>
                      <a:ext cx="5525271" cy="4077269"/>
                    </a:xfrm>
                    <a:prstGeom prst="rect">
                      <a:avLst/>
                    </a:prstGeom>
                  </pic:spPr>
                </pic:pic>
              </a:graphicData>
            </a:graphic>
          </wp:inline>
        </w:drawing>
      </w:r>
    </w:p>
    <w:p w14:paraId="3E709A5D" w14:textId="6B34FE51" w:rsidR="6363C27F" w:rsidRDefault="6363C27F" w:rsidP="7567B0E6">
      <w:pPr>
        <w:pStyle w:val="Caption"/>
      </w:pPr>
      <w:r>
        <w:t xml:space="preserve">Figure </w:t>
      </w:r>
      <w:r w:rsidR="00B860B1">
        <w:fldChar w:fldCharType="begin"/>
      </w:r>
      <w:r w:rsidR="00B860B1">
        <w:instrText xml:space="preserve"> STYLEREF 1 \s </w:instrText>
      </w:r>
      <w:r w:rsidR="00B860B1">
        <w:fldChar w:fldCharType="separate"/>
      </w:r>
      <w:r w:rsidR="00D35BC0">
        <w:rPr>
          <w:noProof/>
        </w:rPr>
        <w:t>11</w:t>
      </w:r>
      <w:r w:rsidR="00B860B1">
        <w:rPr>
          <w:noProof/>
        </w:rPr>
        <w:fldChar w:fldCharType="end"/>
      </w:r>
      <w:r w:rsidR="00976AB3">
        <w:t>-</w:t>
      </w:r>
      <w:r w:rsidRPr="7567B0E6">
        <w:rPr>
          <w:noProof/>
        </w:rPr>
        <w:t>8</w:t>
      </w:r>
      <w:r w:rsidR="009E3658">
        <w:rPr>
          <w:noProof/>
        </w:rPr>
        <w:t>:</w:t>
      </w:r>
      <w:r>
        <w:t xml:space="preserve"> Fire risks assessed across all phases</w:t>
      </w:r>
    </w:p>
    <w:p w14:paraId="1379FE66" w14:textId="3BFB2A61" w:rsidR="6363C27F" w:rsidRDefault="6363C27F" w:rsidP="7567B0E6">
      <w:r w:rsidRPr="7567B0E6">
        <w:t>The medium risks that are assessed in the earlier phases become low risks as the pits fill with water and cover any remaining exposed coal.</w:t>
      </w:r>
      <w:r w:rsidR="038ABBD9" w:rsidRPr="7567B0E6">
        <w:t xml:space="preserve"> A medium risk endures across all phases for ignition of vegetation in Maryvale Field.</w:t>
      </w:r>
    </w:p>
    <w:p w14:paraId="36F3CCF4" w14:textId="24A61BA0" w:rsidR="00585C25" w:rsidRDefault="34AB6D97" w:rsidP="002E5368">
      <w:pPr>
        <w:jc w:val="center"/>
      </w:pPr>
      <w:r>
        <w:rPr>
          <w:noProof/>
        </w:rPr>
        <w:drawing>
          <wp:inline distT="0" distB="0" distL="0" distR="0" wp14:anchorId="0693DC1E" wp14:editId="287E2330">
            <wp:extent cx="5998985" cy="4176122"/>
            <wp:effectExtent l="0" t="0" r="0" b="0"/>
            <wp:docPr id="1047685350" name="Picture 1047685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extLst>
                        <a:ext uri="{28A0092B-C50C-407E-A947-70E740481C1C}">
                          <a14:useLocalDpi xmlns:a14="http://schemas.microsoft.com/office/drawing/2010/main" val="0"/>
                        </a:ext>
                      </a:extLst>
                    </a:blip>
                    <a:stretch>
                      <a:fillRect/>
                    </a:stretch>
                  </pic:blipFill>
                  <pic:spPr>
                    <a:xfrm>
                      <a:off x="0" y="0"/>
                      <a:ext cx="5998985" cy="4176122"/>
                    </a:xfrm>
                    <a:prstGeom prst="rect">
                      <a:avLst/>
                    </a:prstGeom>
                  </pic:spPr>
                </pic:pic>
              </a:graphicData>
            </a:graphic>
          </wp:inline>
        </w:drawing>
      </w:r>
    </w:p>
    <w:p w14:paraId="420A7D57" w14:textId="7921DF45" w:rsidR="00585C25" w:rsidRDefault="00585C25" w:rsidP="7567B0E6">
      <w:pPr>
        <w:pStyle w:val="Caption"/>
      </w:pPr>
      <w:bookmarkStart w:id="804" w:name="_Toc192848244"/>
      <w:r>
        <w:t xml:space="preserve">Figure </w:t>
      </w:r>
      <w:r w:rsidR="00B860B1">
        <w:fldChar w:fldCharType="begin"/>
      </w:r>
      <w:r w:rsidR="00B860B1">
        <w:instrText xml:space="preserve"> STYLEREF 1 \s </w:instrText>
      </w:r>
      <w:r w:rsidR="00B860B1">
        <w:fldChar w:fldCharType="separate"/>
      </w:r>
      <w:r w:rsidR="00D35BC0">
        <w:rPr>
          <w:noProof/>
        </w:rPr>
        <w:t>11</w:t>
      </w:r>
      <w:r w:rsidR="00B860B1">
        <w:rPr>
          <w:noProof/>
        </w:rPr>
        <w:fldChar w:fldCharType="end"/>
      </w:r>
      <w:r w:rsidR="00976AB3">
        <w:t>-</w:t>
      </w:r>
      <w:r w:rsidR="35D449AD" w:rsidRPr="7567B0E6">
        <w:rPr>
          <w:noProof/>
        </w:rPr>
        <w:t>9</w:t>
      </w:r>
      <w:r w:rsidR="009E3658">
        <w:rPr>
          <w:noProof/>
        </w:rPr>
        <w:t>:</w:t>
      </w:r>
      <w:r>
        <w:t xml:space="preserve"> Environment risks assessed across all phases</w:t>
      </w:r>
      <w:bookmarkEnd w:id="804"/>
    </w:p>
    <w:p w14:paraId="27773E23" w14:textId="6670B322" w:rsidR="00585C25" w:rsidRDefault="6D081613" w:rsidP="7567B0E6">
      <w:pPr>
        <w:pStyle w:val="Caption"/>
        <w:jc w:val="left"/>
        <w:rPr>
          <w:b w:val="0"/>
        </w:rPr>
      </w:pPr>
      <w:r>
        <w:rPr>
          <w:b w:val="0"/>
        </w:rPr>
        <w:t xml:space="preserve">There is one scenario related to reduced / changed water use and associated impacts on downstream environments that retains a high risk </w:t>
      </w:r>
      <w:r w:rsidR="525C11A9">
        <w:rPr>
          <w:b w:val="0"/>
        </w:rPr>
        <w:t>ranking throughout the phases</w:t>
      </w:r>
      <w:r w:rsidR="112D6F5B">
        <w:rPr>
          <w:b w:val="0"/>
        </w:rPr>
        <w:t xml:space="preserve"> with the risk rated as per</w:t>
      </w:r>
      <w:r w:rsidR="003A1559">
        <w:rPr>
          <w:b w:val="0"/>
        </w:rPr>
        <w:t xml:space="preserve"> </w:t>
      </w:r>
      <w:r w:rsidR="003A1559" w:rsidRPr="003A1559">
        <w:rPr>
          <w:b w:val="0"/>
          <w:i/>
          <w:iCs/>
        </w:rPr>
        <w:t>Type of conditions that could apply to water access for Latrobe Valley mine rehabilitation and associated risks and benefits</w:t>
      </w:r>
      <w:r w:rsidR="112D6F5B">
        <w:rPr>
          <w:b w:val="0"/>
        </w:rPr>
        <w:t xml:space="preserve"> </w:t>
      </w:r>
      <w:r w:rsidR="003A1559">
        <w:rPr>
          <w:b w:val="0"/>
        </w:rPr>
        <w:fldChar w:fldCharType="begin"/>
      </w:r>
      <w:r w:rsidR="001B655D">
        <w:rPr>
          <w:b w:val="0"/>
        </w:rPr>
        <w:instrText xml:space="preserve"> ADDIN EN.CITE &lt;EndNote&gt;&lt;Cite&gt;&lt;Author&gt;Alluvium&lt;/Author&gt;&lt;Year&gt;2023&lt;/Year&gt;&lt;RecNum&gt;47&lt;/RecNum&gt;&lt;DisplayText&gt;(Alluvium and HARC 2023)&lt;/DisplayText&gt;&lt;record&gt;&lt;rec-number&gt;47&lt;/rec-number&gt;&lt;foreign-keys&gt;&lt;key app="EN" db-id="spaff0s0osz0sqe0t5a55fezradpx9psfrzt" timestamp="1746076920" guid="ebfecce8-7bc5-4bf7-8c59-1fb05f431c29"&gt;47&lt;/key&gt;&lt;/foreign-keys&gt;&lt;ref-type name="Report"&gt;27&lt;/ref-type&gt;&lt;contributors&gt;&lt;authors&gt;&lt;author&gt;Alluvium&lt;/author&gt;&lt;author&gt;HARC&lt;/author&gt;&lt;/authors&gt;&lt;secondary-authors&gt;&lt;author&gt;Prepared for the Department of Energy,, Environment and Climate Action&lt;/author&gt;&lt;/secondary-authors&gt;&lt;/contributors&gt;&lt;titles&gt;&lt;title&gt;Type of conditions that could apply to water access for Latrobe Valley mine rehabilitation and associated risks and benefits&lt;/title&gt;&lt;/titles&gt;&lt;number&gt;A2329890&lt;/number&gt;&lt;dates&gt;&lt;year&gt;2023&lt;/year&gt;&lt;pub-dates&gt;&lt;date&gt;10/2023&lt;/date&gt;&lt;/pub-dates&gt;&lt;/dates&gt;&lt;pub-location&gt;https://resources.vic.gov.au/projects/lvrrs/reports&lt;/pub-location&gt;&lt;urls&gt;&lt;related-urls&gt;&lt;url&gt;https://www.water.vic.gov.au/__data/assets/pdf_file/0031/684445/Technical-report-Latrobe-surface-water-access.pdf&lt;/url&gt;&lt;/related-urls&gt;&lt;/urls&gt;&lt;/record&gt;&lt;/Cite&gt;&lt;/EndNote&gt;</w:instrText>
      </w:r>
      <w:r w:rsidR="003A1559">
        <w:rPr>
          <w:b w:val="0"/>
        </w:rPr>
        <w:fldChar w:fldCharType="separate"/>
      </w:r>
      <w:r w:rsidR="003A1559">
        <w:rPr>
          <w:b w:val="0"/>
          <w:noProof/>
        </w:rPr>
        <w:t>(Alluvium and HARC 2023)</w:t>
      </w:r>
      <w:r w:rsidR="003A1559">
        <w:rPr>
          <w:b w:val="0"/>
        </w:rPr>
        <w:fldChar w:fldCharType="end"/>
      </w:r>
      <w:r w:rsidR="112D6F5B">
        <w:rPr>
          <w:b w:val="0"/>
        </w:rPr>
        <w:t>.</w:t>
      </w:r>
      <w:r w:rsidR="525C11A9">
        <w:rPr>
          <w:b w:val="0"/>
        </w:rPr>
        <w:t xml:space="preserve"> It is noted that </w:t>
      </w:r>
      <w:r w:rsidR="34F5A445">
        <w:rPr>
          <w:b w:val="0"/>
        </w:rPr>
        <w:t xml:space="preserve">EA Risk Assessment scopes don’t align with Alluvium assessing the river system in its entirety with cumulative impacts and EAs take being about 2-3% of actual passing flows.  </w:t>
      </w:r>
      <w:r w:rsidR="6EA2B404">
        <w:rPr>
          <w:b w:val="0"/>
        </w:rPr>
        <w:t>W</w:t>
      </w:r>
      <w:r w:rsidR="34F5A445">
        <w:rPr>
          <w:b w:val="0"/>
        </w:rPr>
        <w:t>hilst Alluvium rate risk to the environment as high, Yallourn’s isolated impact could be considered as low.  Furthermore – whilst shifting from the existing Bulk Water Entitlement to the Rehab Bulk Water Entitlement gives improved conditions in the Latrobe River, the risk remains high and unchanged.</w:t>
      </w:r>
    </w:p>
    <w:p w14:paraId="34D06D7A" w14:textId="115A5BCE" w:rsidR="0D83C28A" w:rsidRDefault="0D83C28A" w:rsidP="7567B0E6">
      <w:r>
        <w:t>Other high risks in earlier phases are habitat fragmentation and disruption for both terrestrial and aquatic f</w:t>
      </w:r>
      <w:r w:rsidR="52C02182">
        <w:t xml:space="preserve">auna related to </w:t>
      </w:r>
      <w:r w:rsidR="55BA04E0">
        <w:t xml:space="preserve">fish passage in the MRD. Work proposed to be conducted to remove sheet pile during operations see this risk unranked </w:t>
      </w:r>
      <w:r w:rsidR="241FDAD4">
        <w:t>from Phase 1 to Phase 3b</w:t>
      </w:r>
      <w:r w:rsidR="164BA2E5">
        <w:t xml:space="preserve"> when spillways are implemented in the MRD with potential to again impact fish passage. Control me</w:t>
      </w:r>
      <w:r w:rsidR="1DD6E413">
        <w:t xml:space="preserve">asures proposed include access track along Spillway with set of dark culverts to dissuade fish from entering and </w:t>
      </w:r>
      <w:r w:rsidR="07A06CFF">
        <w:t xml:space="preserve">implementation of MRD riparian zone. The risk at Phase 4 remains medium </w:t>
      </w:r>
      <w:r w:rsidR="666E87F3">
        <w:t>during flooding events and low during baseflows in the river.</w:t>
      </w:r>
      <w:r w:rsidR="07A06CFF">
        <w:t xml:space="preserve"> </w:t>
      </w:r>
    </w:p>
    <w:p w14:paraId="573C89FA" w14:textId="06DBF39D" w:rsidR="00585C25" w:rsidRDefault="25F071B2" w:rsidP="00585C25">
      <w:r>
        <w:t xml:space="preserve">Smoke and particulates transport off site is maintained as a </w:t>
      </w:r>
      <w:r w:rsidR="7018C6E9">
        <w:t>high-risk</w:t>
      </w:r>
      <w:r>
        <w:t xml:space="preserve"> scenario until Phase 3a when sufficient coal is capped or covered to reduce the risk to a medium score</w:t>
      </w:r>
      <w:r w:rsidR="406F15DD">
        <w:t xml:space="preserve"> which endures up to Phase 4</w:t>
      </w:r>
      <w:r>
        <w:t>.</w:t>
      </w:r>
    </w:p>
    <w:p w14:paraId="47AD2844" w14:textId="6C2B46A2" w:rsidR="64BCF306" w:rsidRDefault="64BCF306">
      <w:r>
        <w:t xml:space="preserve">Scenarios related to pit lake including fauna habitat fragmentation and </w:t>
      </w:r>
      <w:r w:rsidR="486E27AE">
        <w:t xml:space="preserve">impacts to water quality are unranked until Phase 3a </w:t>
      </w:r>
      <w:r w:rsidR="4F8EB384">
        <w:t xml:space="preserve">when a low risk is realised and potential for poor pit lake water quality impacting the river systems is unranked until Phase 4 </w:t>
      </w:r>
      <w:r w:rsidR="757957E6">
        <w:t>when a medium risk is realised.</w:t>
      </w:r>
    </w:p>
    <w:p w14:paraId="452BABDA" w14:textId="07981148" w:rsidR="757957E6" w:rsidRDefault="757957E6">
      <w:r>
        <w:t>Operational risks related to generation of noise and vibration are initial</w:t>
      </w:r>
      <w:r w:rsidR="1B7E956A">
        <w:t>ly ranked low and become unranked in later phases as the use of machinery is phased out.</w:t>
      </w:r>
    </w:p>
    <w:p w14:paraId="6BA8A692" w14:textId="137E9794" w:rsidR="00976AB3" w:rsidRDefault="0014B025" w:rsidP="00976AB3">
      <w:pPr>
        <w:keepNext/>
        <w:jc w:val="center"/>
      </w:pPr>
      <w:r>
        <w:rPr>
          <w:noProof/>
        </w:rPr>
        <w:drawing>
          <wp:inline distT="0" distB="0" distL="0" distR="0" wp14:anchorId="349456F2" wp14:editId="07BA2913">
            <wp:extent cx="6053854" cy="4133446"/>
            <wp:effectExtent l="0" t="0" r="0" b="0"/>
            <wp:docPr id="1362729095" name="Picture 1362729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extLst>
                        <a:ext uri="{28A0092B-C50C-407E-A947-70E740481C1C}">
                          <a14:useLocalDpi xmlns:a14="http://schemas.microsoft.com/office/drawing/2010/main" val="0"/>
                        </a:ext>
                      </a:extLst>
                    </a:blip>
                    <a:stretch>
                      <a:fillRect/>
                    </a:stretch>
                  </pic:blipFill>
                  <pic:spPr>
                    <a:xfrm>
                      <a:off x="0" y="0"/>
                      <a:ext cx="6053854" cy="4133446"/>
                    </a:xfrm>
                    <a:prstGeom prst="rect">
                      <a:avLst/>
                    </a:prstGeom>
                  </pic:spPr>
                </pic:pic>
              </a:graphicData>
            </a:graphic>
          </wp:inline>
        </w:drawing>
      </w:r>
    </w:p>
    <w:p w14:paraId="48862A90" w14:textId="0A6A47D5" w:rsidR="00585C25" w:rsidRDefault="00976AB3" w:rsidP="00976AB3">
      <w:pPr>
        <w:pStyle w:val="Caption"/>
      </w:pPr>
      <w:bookmarkStart w:id="805" w:name="_Toc210125604"/>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8</w:t>
      </w:r>
      <w:r w:rsidR="00946086">
        <w:fldChar w:fldCharType="end"/>
      </w:r>
      <w:r>
        <w:t xml:space="preserve">: </w:t>
      </w:r>
      <w:r w:rsidRPr="007154DC">
        <w:t>Water access / delivery risks assessed across all phases</w:t>
      </w:r>
      <w:bookmarkEnd w:id="805"/>
    </w:p>
    <w:p w14:paraId="69EDBB0F" w14:textId="7127B6E3" w:rsidR="00585C25" w:rsidRDefault="5CA276FB" w:rsidP="7567B0E6">
      <w:pPr>
        <w:pStyle w:val="Caption"/>
        <w:jc w:val="left"/>
        <w:rPr>
          <w:b w:val="0"/>
        </w:rPr>
      </w:pPr>
      <w:r>
        <w:rPr>
          <w:b w:val="0"/>
        </w:rPr>
        <w:t xml:space="preserve">The risk scenarios all consider impacts to the planned lake fill due to </w:t>
      </w:r>
      <w:r w:rsidR="6604A28A">
        <w:rPr>
          <w:b w:val="0"/>
        </w:rPr>
        <w:t>potential</w:t>
      </w:r>
      <w:r>
        <w:rPr>
          <w:b w:val="0"/>
        </w:rPr>
        <w:t xml:space="preserve"> </w:t>
      </w:r>
      <w:r w:rsidR="7C8F61DD">
        <w:rPr>
          <w:b w:val="0"/>
        </w:rPr>
        <w:t xml:space="preserve">restrictions to </w:t>
      </w:r>
      <w:r>
        <w:rPr>
          <w:b w:val="0"/>
        </w:rPr>
        <w:t>access water resulting from:</w:t>
      </w:r>
    </w:p>
    <w:p w14:paraId="1AF6E420" w14:textId="0C8BDBF1" w:rsidR="00585C25" w:rsidRPr="005B003B" w:rsidRDefault="0AD7E367" w:rsidP="00B9652B">
      <w:pPr>
        <w:pStyle w:val="ListParagraph"/>
        <w:numPr>
          <w:ilvl w:val="2"/>
          <w:numId w:val="41"/>
        </w:numPr>
        <w:rPr>
          <w:szCs w:val="18"/>
        </w:rPr>
      </w:pPr>
      <w:r>
        <w:t>Lake fill is impacted by unavailability of required water from the local river system resulting in slower fill of lakes.</w:t>
      </w:r>
    </w:p>
    <w:p w14:paraId="7C31C5AD" w14:textId="26F890FC" w:rsidR="00585C25" w:rsidRPr="005B003B" w:rsidRDefault="0AD7E367" w:rsidP="00B9652B">
      <w:pPr>
        <w:pStyle w:val="ListParagraph"/>
        <w:numPr>
          <w:ilvl w:val="2"/>
          <w:numId w:val="41"/>
        </w:numPr>
      </w:pPr>
      <w:r w:rsidRPr="7567B0E6">
        <w:t>Pumping system unable to facilitate pit lake fill.</w:t>
      </w:r>
    </w:p>
    <w:p w14:paraId="06445AE0" w14:textId="3F04BFF4" w:rsidR="00585C25" w:rsidRPr="005B003B" w:rsidRDefault="0AD7E367" w:rsidP="00B9652B">
      <w:pPr>
        <w:pStyle w:val="ListParagraph"/>
        <w:numPr>
          <w:ilvl w:val="2"/>
          <w:numId w:val="41"/>
        </w:numPr>
      </w:pPr>
      <w:r w:rsidRPr="7567B0E6">
        <w:t>Operational bulk water entitlement revoked upon cessation of operation.</w:t>
      </w:r>
    </w:p>
    <w:p w14:paraId="4D1010F6" w14:textId="61ED9554" w:rsidR="00585C25" w:rsidRPr="005B003B" w:rsidRDefault="0AD7E367" w:rsidP="00B9652B">
      <w:pPr>
        <w:pStyle w:val="ListParagraph"/>
        <w:numPr>
          <w:ilvl w:val="2"/>
          <w:numId w:val="41"/>
        </w:numPr>
      </w:pPr>
      <w:r w:rsidRPr="7567B0E6">
        <w:t>Restricted seasonal use for revised BWE for rehabilitation.</w:t>
      </w:r>
    </w:p>
    <w:p w14:paraId="19E4E08C" w14:textId="5EA2AE26" w:rsidR="00585C25" w:rsidRPr="005B003B" w:rsidRDefault="326A3756" w:rsidP="00B9652B">
      <w:pPr>
        <w:pStyle w:val="ListParagraph"/>
        <w:numPr>
          <w:ilvl w:val="2"/>
          <w:numId w:val="41"/>
        </w:numPr>
      </w:pPr>
      <w:r w:rsidRPr="7567B0E6">
        <w:t>Drought conditions (5+ years) impact water access during lake fill</w:t>
      </w:r>
    </w:p>
    <w:p w14:paraId="23861979" w14:textId="5F88E56B" w:rsidR="00585C25" w:rsidRPr="005B003B" w:rsidRDefault="326A3756" w:rsidP="7567B0E6">
      <w:r>
        <w:t>The risk ranking fluctuates for each scenario across the phases dependent on the scenario and the impact to the planned lake fill.</w:t>
      </w:r>
    </w:p>
    <w:p w14:paraId="13FC3F7D" w14:textId="7A89C30E" w:rsidR="00976AB3" w:rsidRDefault="42361D2F" w:rsidP="00976AB3">
      <w:pPr>
        <w:keepNext/>
        <w:jc w:val="center"/>
      </w:pPr>
      <w:r>
        <w:rPr>
          <w:noProof/>
        </w:rPr>
        <w:drawing>
          <wp:inline distT="0" distB="0" distL="0" distR="0" wp14:anchorId="4FBD1F04" wp14:editId="538E254D">
            <wp:extent cx="5998985" cy="4182218"/>
            <wp:effectExtent l="0" t="0" r="0" b="0"/>
            <wp:docPr id="1452776587" name="Picture 145277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extLst>
                        <a:ext uri="{28A0092B-C50C-407E-A947-70E740481C1C}">
                          <a14:useLocalDpi xmlns:a14="http://schemas.microsoft.com/office/drawing/2010/main" val="0"/>
                        </a:ext>
                      </a:extLst>
                    </a:blip>
                    <a:stretch>
                      <a:fillRect/>
                    </a:stretch>
                  </pic:blipFill>
                  <pic:spPr>
                    <a:xfrm>
                      <a:off x="0" y="0"/>
                      <a:ext cx="5998985" cy="4182218"/>
                    </a:xfrm>
                    <a:prstGeom prst="rect">
                      <a:avLst/>
                    </a:prstGeom>
                  </pic:spPr>
                </pic:pic>
              </a:graphicData>
            </a:graphic>
          </wp:inline>
        </w:drawing>
      </w:r>
    </w:p>
    <w:p w14:paraId="6A8BE9C2" w14:textId="2A6302B9" w:rsidR="00585C25" w:rsidRDefault="00976AB3" w:rsidP="00976AB3">
      <w:pPr>
        <w:pStyle w:val="Caption"/>
      </w:pPr>
      <w:bookmarkStart w:id="806" w:name="_Toc210125605"/>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9</w:t>
      </w:r>
      <w:r w:rsidR="00946086">
        <w:fldChar w:fldCharType="end"/>
      </w:r>
      <w:r>
        <w:t xml:space="preserve"> </w:t>
      </w:r>
      <w:r w:rsidRPr="008E40AE">
        <w:t>Site security risks assessed across all phases</w:t>
      </w:r>
      <w:bookmarkEnd w:id="806"/>
    </w:p>
    <w:p w14:paraId="231C1CF0" w14:textId="58744AC6" w:rsidR="639231C6" w:rsidRDefault="639231C6" w:rsidP="7567B0E6">
      <w:r>
        <w:t xml:space="preserve">All risk scenarios are ranked as low or medium throughout the assessment apart from the scenario related to </w:t>
      </w:r>
      <w:r w:rsidR="0A491F65">
        <w:t xml:space="preserve">unauthorised public access to site prior to relinquishment threatens public which increases to a high risk in Phase 2 when there are less personnel on site and perception is that public interest in </w:t>
      </w:r>
      <w:r w:rsidR="43826104">
        <w:t>th</w:t>
      </w:r>
      <w:r w:rsidR="0A491F65">
        <w:t>e activities will increase.</w:t>
      </w:r>
    </w:p>
    <w:p w14:paraId="15C5F7DE" w14:textId="120CFC6E" w:rsidR="00976AB3" w:rsidRDefault="6656BCD2" w:rsidP="00976AB3">
      <w:pPr>
        <w:keepNext/>
        <w:jc w:val="center"/>
      </w:pPr>
      <w:r>
        <w:rPr>
          <w:noProof/>
        </w:rPr>
        <w:drawing>
          <wp:inline distT="0" distB="0" distL="0" distR="0" wp14:anchorId="0D943664" wp14:editId="57415328">
            <wp:extent cx="5980692" cy="4188315"/>
            <wp:effectExtent l="0" t="0" r="0" b="0"/>
            <wp:docPr id="884066098" name="Picture 88406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extLst>
                        <a:ext uri="{28A0092B-C50C-407E-A947-70E740481C1C}">
                          <a14:useLocalDpi xmlns:a14="http://schemas.microsoft.com/office/drawing/2010/main" val="0"/>
                        </a:ext>
                      </a:extLst>
                    </a:blip>
                    <a:stretch>
                      <a:fillRect/>
                    </a:stretch>
                  </pic:blipFill>
                  <pic:spPr>
                    <a:xfrm>
                      <a:off x="0" y="0"/>
                      <a:ext cx="5980692" cy="4188315"/>
                    </a:xfrm>
                    <a:prstGeom prst="rect">
                      <a:avLst/>
                    </a:prstGeom>
                  </pic:spPr>
                </pic:pic>
              </a:graphicData>
            </a:graphic>
          </wp:inline>
        </w:drawing>
      </w:r>
    </w:p>
    <w:p w14:paraId="5ADBB51F" w14:textId="1975BF6D" w:rsidR="00585C25" w:rsidRDefault="00976AB3" w:rsidP="00976AB3">
      <w:pPr>
        <w:pStyle w:val="Caption"/>
      </w:pPr>
      <w:bookmarkStart w:id="807" w:name="_Toc210125606"/>
      <w:r>
        <w:t xml:space="preserve">Figure </w:t>
      </w:r>
      <w:r w:rsidR="00946086">
        <w:fldChar w:fldCharType="begin"/>
      </w:r>
      <w:r w:rsidR="00946086">
        <w:instrText xml:space="preserve"> STYLEREF 1 \s </w:instrText>
      </w:r>
      <w:r w:rsidR="00946086">
        <w:fldChar w:fldCharType="separate"/>
      </w:r>
      <w:r w:rsidR="00D35BC0">
        <w:rPr>
          <w:noProof/>
        </w:rPr>
        <w:t>11</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0</w:t>
      </w:r>
      <w:r w:rsidR="00946086">
        <w:fldChar w:fldCharType="end"/>
      </w:r>
      <w:r>
        <w:t xml:space="preserve"> </w:t>
      </w:r>
      <w:r w:rsidRPr="0069327D">
        <w:t>YNOC risks assessed across all phases</w:t>
      </w:r>
      <w:bookmarkEnd w:id="807"/>
    </w:p>
    <w:p w14:paraId="7EC003BF" w14:textId="74207976" w:rsidR="0F43C5DB" w:rsidRDefault="7976064B" w:rsidP="7567B0E6">
      <w:r>
        <w:t xml:space="preserve">There are six scenarios that remain unranked in the context of this assessment until Phase 4 when the intention is that the YNOC area will be a public space at which time the </w:t>
      </w:r>
      <w:r w:rsidR="7866EEBD">
        <w:t>risks are ranked as low.</w:t>
      </w:r>
    </w:p>
    <w:p w14:paraId="570C87FA" w14:textId="7DDC3377" w:rsidR="4AF4A010" w:rsidRDefault="4AF4A010" w:rsidP="7567B0E6">
      <w:r>
        <w:t>Medium risks endure throughout all phases for risk scenarios related to surface water recharge, elevated groundwater levels and seismic in the following areas:</w:t>
      </w:r>
    </w:p>
    <w:p w14:paraId="6A00D978" w14:textId="4A43CCA8" w:rsidR="720BC766" w:rsidRDefault="720BC766" w:rsidP="00B9652B">
      <w:pPr>
        <w:pStyle w:val="ListParagraph"/>
        <w:numPr>
          <w:ilvl w:val="2"/>
          <w:numId w:val="41"/>
        </w:numPr>
      </w:pPr>
      <w:r w:rsidRPr="7567B0E6">
        <w:t>Brown Coal Mine Road Batters</w:t>
      </w:r>
    </w:p>
    <w:p w14:paraId="6D0D0093" w14:textId="339BDF82" w:rsidR="720BC766" w:rsidRDefault="720BC766" w:rsidP="00B9652B">
      <w:pPr>
        <w:pStyle w:val="ListParagraph"/>
        <w:numPr>
          <w:ilvl w:val="2"/>
          <w:numId w:val="41"/>
        </w:numPr>
      </w:pPr>
      <w:r w:rsidRPr="7567B0E6">
        <w:t>North Western Batters</w:t>
      </w:r>
    </w:p>
    <w:p w14:paraId="727E6A29" w14:textId="03429187" w:rsidR="720BC766" w:rsidRDefault="720BC766" w:rsidP="00B9652B">
      <w:pPr>
        <w:pStyle w:val="ListParagraph"/>
        <w:numPr>
          <w:ilvl w:val="2"/>
          <w:numId w:val="41"/>
        </w:numPr>
      </w:pPr>
      <w:r w:rsidRPr="7567B0E6">
        <w:t>Central Ash Landfill</w:t>
      </w:r>
    </w:p>
    <w:p w14:paraId="1E3E122F" w14:textId="7242AF53" w:rsidR="720BC766" w:rsidRDefault="720BC766" w:rsidP="00B9652B">
      <w:pPr>
        <w:pStyle w:val="ListParagraph"/>
        <w:numPr>
          <w:ilvl w:val="2"/>
          <w:numId w:val="41"/>
        </w:numPr>
      </w:pPr>
      <w:r w:rsidRPr="7567B0E6">
        <w:t>Western Ash Landfill</w:t>
      </w:r>
    </w:p>
    <w:p w14:paraId="729F3064" w14:textId="37F408DE" w:rsidR="00585C25" w:rsidRDefault="00585C25" w:rsidP="00B75E20">
      <w:pPr>
        <w:pStyle w:val="Heading2"/>
      </w:pPr>
      <w:bookmarkStart w:id="808" w:name="_Toc210049078"/>
      <w:r>
        <w:t>High Risk</w:t>
      </w:r>
      <w:r w:rsidR="00B01090">
        <w:t xml:space="preserve"> Events</w:t>
      </w:r>
      <w:bookmarkEnd w:id="808"/>
    </w:p>
    <w:p w14:paraId="717C6B03" w14:textId="748AEB31" w:rsidR="00585C25" w:rsidRPr="00427925" w:rsidRDefault="00585C25" w:rsidP="00585C25">
      <w:r>
        <w:t xml:space="preserve">There were several scenarios that realised high risk ratings across various phases during the assessment process.  A majority of these ratings are revised to medium or low ratings as proposed works and control implementation occurs in later phases. A full list of high rated scenarios is summarised in </w:t>
      </w:r>
      <w:r w:rsidR="007E2084">
        <w:fldChar w:fldCharType="begin"/>
      </w:r>
      <w:r w:rsidR="007E2084">
        <w:instrText xml:space="preserve"> REF _Ref195278757 \h </w:instrText>
      </w:r>
      <w:r w:rsidR="007E2084">
        <w:fldChar w:fldCharType="separate"/>
      </w:r>
      <w:r w:rsidR="00D35BC0">
        <w:t xml:space="preserve">Table </w:t>
      </w:r>
      <w:r w:rsidR="00D35BC0">
        <w:rPr>
          <w:noProof/>
        </w:rPr>
        <w:t>11</w:t>
      </w:r>
      <w:r w:rsidR="00D35BC0">
        <w:noBreakHyphen/>
      </w:r>
      <w:r w:rsidR="00D35BC0">
        <w:rPr>
          <w:noProof/>
        </w:rPr>
        <w:t>17</w:t>
      </w:r>
      <w:r w:rsidR="007E2084">
        <w:fldChar w:fldCharType="end"/>
      </w:r>
      <w:r w:rsidR="007E2084">
        <w:t xml:space="preserve"> </w:t>
      </w:r>
      <w:r>
        <w:t>below:</w:t>
      </w:r>
    </w:p>
    <w:p w14:paraId="37320AC9" w14:textId="77777777" w:rsidR="00585C25" w:rsidRDefault="00585C25" w:rsidP="00585C25"/>
    <w:p w14:paraId="185615BF" w14:textId="77777777" w:rsidR="007E2084" w:rsidRDefault="007E2084" w:rsidP="00C43772">
      <w:pPr>
        <w:pStyle w:val="Caption"/>
        <w:sectPr w:rsidR="007E2084" w:rsidSect="00602833">
          <w:pgSz w:w="11910" w:h="16840"/>
          <w:pgMar w:top="1134" w:right="567" w:bottom="1315" w:left="567" w:header="720" w:footer="356" w:gutter="0"/>
          <w:cols w:space="709"/>
          <w:titlePg/>
          <w:docGrid w:linePitch="299"/>
        </w:sectPr>
      </w:pPr>
    </w:p>
    <w:p w14:paraId="5F08F6C4" w14:textId="6FE0DD9B" w:rsidR="00376611" w:rsidRDefault="00376611" w:rsidP="00C43772">
      <w:pPr>
        <w:pStyle w:val="Caption"/>
      </w:pPr>
      <w:bookmarkStart w:id="809" w:name="_Ref195278757"/>
      <w:bookmarkStart w:id="810" w:name="_Toc210127044"/>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7</w:t>
      </w:r>
      <w:r w:rsidR="00971AAD">
        <w:fldChar w:fldCharType="end"/>
      </w:r>
      <w:bookmarkEnd w:id="809"/>
      <w:r>
        <w:t>: Summary of High Risks Identified in DMRP Risk Assessment</w:t>
      </w:r>
      <w:bookmarkEnd w:id="810"/>
    </w:p>
    <w:tbl>
      <w:tblPr>
        <w:tblStyle w:val="TableGrid"/>
        <w:tblW w:w="22965" w:type="dxa"/>
        <w:tblInd w:w="-885" w:type="dxa"/>
        <w:tblLayout w:type="fixed"/>
        <w:tblLook w:val="04A0" w:firstRow="1" w:lastRow="0" w:firstColumn="1" w:lastColumn="0" w:noHBand="0" w:noVBand="1"/>
      </w:tblPr>
      <w:tblGrid>
        <w:gridCol w:w="2957"/>
        <w:gridCol w:w="1016"/>
        <w:gridCol w:w="166"/>
        <w:gridCol w:w="850"/>
        <w:gridCol w:w="1293"/>
        <w:gridCol w:w="975"/>
        <w:gridCol w:w="8"/>
        <w:gridCol w:w="134"/>
        <w:gridCol w:w="850"/>
        <w:gridCol w:w="1301"/>
        <w:gridCol w:w="1036"/>
        <w:gridCol w:w="14"/>
        <w:gridCol w:w="59"/>
        <w:gridCol w:w="964"/>
        <w:gridCol w:w="29"/>
        <w:gridCol w:w="1225"/>
        <w:gridCol w:w="903"/>
        <w:gridCol w:w="44"/>
        <w:gridCol w:w="239"/>
        <w:gridCol w:w="709"/>
        <w:gridCol w:w="1276"/>
        <w:gridCol w:w="1120"/>
        <w:gridCol w:w="14"/>
        <w:gridCol w:w="141"/>
        <w:gridCol w:w="993"/>
        <w:gridCol w:w="1247"/>
        <w:gridCol w:w="1063"/>
        <w:gridCol w:w="14"/>
        <w:gridCol w:w="85"/>
        <w:gridCol w:w="964"/>
        <w:gridCol w:w="29"/>
        <w:gridCol w:w="1247"/>
      </w:tblGrid>
      <w:tr w:rsidR="00A518CA" w:rsidRPr="00010B68" w14:paraId="417EAD83" w14:textId="77777777">
        <w:trPr>
          <w:cnfStyle w:val="100000000000" w:firstRow="1" w:lastRow="0" w:firstColumn="0" w:lastColumn="0" w:oddVBand="0" w:evenVBand="0" w:oddHBand="0" w:evenHBand="0" w:firstRowFirstColumn="0" w:firstRowLastColumn="0" w:lastRowFirstColumn="0" w:lastRowLastColumn="0"/>
          <w:tblHeader/>
        </w:trPr>
        <w:tc>
          <w:tcPr>
            <w:tcW w:w="2957" w:type="dxa"/>
            <w:shd w:val="clear" w:color="auto" w:fill="8BC600"/>
          </w:tcPr>
          <w:p w14:paraId="2ABB2842"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Risk Event / Scenario</w:t>
            </w:r>
          </w:p>
        </w:tc>
        <w:tc>
          <w:tcPr>
            <w:tcW w:w="3325" w:type="dxa"/>
            <w:gridSpan w:val="4"/>
            <w:shd w:val="clear" w:color="auto" w:fill="8BC600"/>
          </w:tcPr>
          <w:p w14:paraId="6904479D"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Current Risk Rating</w:t>
            </w:r>
          </w:p>
        </w:tc>
        <w:tc>
          <w:tcPr>
            <w:tcW w:w="3268" w:type="dxa"/>
            <w:gridSpan w:val="5"/>
            <w:shd w:val="clear" w:color="auto" w:fill="8BC600"/>
          </w:tcPr>
          <w:p w14:paraId="643C317E"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Phase 1</w:t>
            </w:r>
          </w:p>
        </w:tc>
        <w:tc>
          <w:tcPr>
            <w:tcW w:w="3327" w:type="dxa"/>
            <w:gridSpan w:val="6"/>
            <w:shd w:val="clear" w:color="auto" w:fill="8BC600"/>
          </w:tcPr>
          <w:p w14:paraId="74439858"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Phase 2</w:t>
            </w:r>
          </w:p>
        </w:tc>
        <w:tc>
          <w:tcPr>
            <w:tcW w:w="3171" w:type="dxa"/>
            <w:gridSpan w:val="5"/>
            <w:shd w:val="clear" w:color="auto" w:fill="8BC600"/>
          </w:tcPr>
          <w:p w14:paraId="6038658C"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Phase 3a</w:t>
            </w:r>
          </w:p>
        </w:tc>
        <w:tc>
          <w:tcPr>
            <w:tcW w:w="3515" w:type="dxa"/>
            <w:gridSpan w:val="5"/>
            <w:shd w:val="clear" w:color="auto" w:fill="8BC600"/>
          </w:tcPr>
          <w:p w14:paraId="6E9C962E"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Phase 3b</w:t>
            </w:r>
          </w:p>
        </w:tc>
        <w:tc>
          <w:tcPr>
            <w:tcW w:w="3402" w:type="dxa"/>
            <w:gridSpan w:val="6"/>
            <w:shd w:val="clear" w:color="auto" w:fill="8BC600"/>
          </w:tcPr>
          <w:p w14:paraId="083A5940" w14:textId="77777777" w:rsidR="00A518CA" w:rsidRPr="00010B68" w:rsidRDefault="00A518CA">
            <w:pPr>
              <w:rPr>
                <w:rFonts w:asciiTheme="minorHAnsi" w:hAnsiTheme="minorHAnsi" w:cstheme="minorHAnsi"/>
                <w:b w:val="0"/>
                <w:bCs/>
              </w:rPr>
            </w:pPr>
            <w:r w:rsidRPr="00010B68">
              <w:rPr>
                <w:rFonts w:asciiTheme="minorHAnsi" w:hAnsiTheme="minorHAnsi" w:cstheme="minorHAnsi"/>
                <w:bCs/>
              </w:rPr>
              <w:t>Phase 4</w:t>
            </w:r>
          </w:p>
        </w:tc>
      </w:tr>
      <w:tr w:rsidR="00A518CA" w:rsidRPr="00010B68" w14:paraId="66E1F783" w14:textId="77777777">
        <w:tc>
          <w:tcPr>
            <w:tcW w:w="2957" w:type="dxa"/>
            <w:vMerge w:val="restart"/>
            <w:vAlign w:val="center"/>
          </w:tcPr>
          <w:p w14:paraId="33D35C72" w14:textId="77777777" w:rsidR="00A518CA" w:rsidRPr="00A877EE" w:rsidRDefault="00A518CA" w:rsidP="003D7D64">
            <w:pPr>
              <w:pStyle w:val="TableParagraph"/>
              <w:spacing w:after="0" w:line="240" w:lineRule="auto"/>
              <w:rPr>
                <w:rFonts w:asciiTheme="minorHAnsi" w:hAnsiTheme="minorHAnsi" w:cstheme="minorHAnsi"/>
              </w:rPr>
            </w:pPr>
            <w:r w:rsidRPr="00A877EE">
              <w:rPr>
                <w:rFonts w:asciiTheme="minorHAnsi" w:hAnsiTheme="minorHAnsi" w:cstheme="minorHAnsi"/>
              </w:rPr>
              <w:t xml:space="preserve">Surface water recharge at the </w:t>
            </w:r>
            <w:r>
              <w:rPr>
                <w:rFonts w:asciiTheme="minorHAnsi" w:hAnsiTheme="minorHAnsi" w:cstheme="minorHAnsi"/>
              </w:rPr>
              <w:t>f</w:t>
            </w:r>
            <w:r w:rsidRPr="00A877EE">
              <w:rPr>
                <w:rFonts w:asciiTheme="minorHAnsi" w:hAnsiTheme="minorHAnsi" w:cstheme="minorHAnsi"/>
              </w:rPr>
              <w:t>ollowing domains:</w:t>
            </w:r>
          </w:p>
          <w:p w14:paraId="4E8E63CB" w14:textId="77777777" w:rsidR="00A518CA" w:rsidRPr="00A877EE" w:rsidRDefault="00A518CA" w:rsidP="006D6F0F">
            <w:pPr>
              <w:pStyle w:val="ListParagraph"/>
              <w:numPr>
                <w:ilvl w:val="0"/>
                <w:numId w:val="44"/>
              </w:numPr>
              <w:spacing w:after="0" w:line="240" w:lineRule="auto"/>
              <w:ind w:left="360"/>
              <w:contextualSpacing w:val="0"/>
              <w:rPr>
                <w:rFonts w:asciiTheme="minorHAnsi" w:hAnsiTheme="minorHAnsi" w:cstheme="minorHAnsi"/>
                <w:szCs w:val="18"/>
              </w:rPr>
            </w:pPr>
            <w:r w:rsidRPr="00A877EE">
              <w:rPr>
                <w:rFonts w:asciiTheme="minorHAnsi" w:hAnsiTheme="minorHAnsi" w:cstheme="minorHAnsi"/>
                <w:szCs w:val="18"/>
              </w:rPr>
              <w:t>Eastfield Latrobe River Batters</w:t>
            </w:r>
          </w:p>
          <w:p w14:paraId="47974F8B" w14:textId="77777777" w:rsidR="00A518CA" w:rsidRDefault="00A518CA" w:rsidP="006D6F0F">
            <w:pPr>
              <w:pStyle w:val="ListParagraph"/>
              <w:numPr>
                <w:ilvl w:val="0"/>
                <w:numId w:val="44"/>
              </w:numPr>
              <w:spacing w:after="0" w:line="240" w:lineRule="auto"/>
              <w:ind w:left="360"/>
              <w:contextualSpacing w:val="0"/>
              <w:rPr>
                <w:rFonts w:asciiTheme="minorHAnsi" w:hAnsiTheme="minorHAnsi" w:cstheme="minorHAnsi"/>
                <w:szCs w:val="18"/>
              </w:rPr>
            </w:pPr>
            <w:r w:rsidRPr="00A877EE">
              <w:rPr>
                <w:rFonts w:asciiTheme="minorHAnsi" w:hAnsiTheme="minorHAnsi" w:cstheme="minorHAnsi"/>
                <w:szCs w:val="18"/>
              </w:rPr>
              <w:t>Eastfield Northern Batters (East)</w:t>
            </w:r>
          </w:p>
          <w:p w14:paraId="12D35773" w14:textId="77777777" w:rsidR="00A518CA" w:rsidRPr="00A877EE" w:rsidRDefault="00A518CA" w:rsidP="006D6F0F">
            <w:pPr>
              <w:pStyle w:val="ListParagraph"/>
              <w:numPr>
                <w:ilvl w:val="0"/>
                <w:numId w:val="44"/>
              </w:numPr>
              <w:spacing w:after="0" w:line="240" w:lineRule="auto"/>
              <w:ind w:left="360"/>
              <w:contextualSpacing w:val="0"/>
              <w:rPr>
                <w:rFonts w:asciiTheme="minorHAnsi" w:hAnsiTheme="minorHAnsi" w:cstheme="minorHAnsi"/>
              </w:rPr>
            </w:pPr>
            <w:r w:rsidRPr="00A877EE">
              <w:rPr>
                <w:rFonts w:asciiTheme="minorHAnsi" w:hAnsiTheme="minorHAnsi" w:cstheme="minorHAnsi"/>
                <w:szCs w:val="18"/>
              </w:rPr>
              <w:t>Eastfield Northern Batters (West)</w:t>
            </w:r>
          </w:p>
        </w:tc>
        <w:tc>
          <w:tcPr>
            <w:tcW w:w="20008" w:type="dxa"/>
            <w:gridSpan w:val="31"/>
            <w:vAlign w:val="center"/>
          </w:tcPr>
          <w:p w14:paraId="50CE82FC" w14:textId="77777777" w:rsidR="00A518CA" w:rsidRPr="005E4E26" w:rsidRDefault="00A518CA">
            <w:pPr>
              <w:pStyle w:val="TableParagraph"/>
              <w:spacing w:after="0" w:line="240" w:lineRule="auto"/>
              <w:rPr>
                <w:rFonts w:asciiTheme="minorHAnsi" w:hAnsiTheme="minorHAnsi" w:cstheme="minorHAnsi"/>
              </w:rPr>
            </w:pPr>
            <w:r w:rsidRPr="005E4E26">
              <w:rPr>
                <w:rFonts w:asciiTheme="minorHAnsi" w:hAnsiTheme="minorHAnsi" w:cstheme="minorHAnsi"/>
              </w:rPr>
              <w:t>These domains are adjacent to the Latrobe River.</w:t>
            </w:r>
          </w:p>
          <w:p w14:paraId="1D83DDD5" w14:textId="77777777" w:rsidR="00A518CA" w:rsidRPr="005E4E26" w:rsidRDefault="00A518CA" w:rsidP="006D6F0F">
            <w:pPr>
              <w:spacing w:after="0" w:line="240" w:lineRule="auto"/>
              <w:rPr>
                <w:rFonts w:asciiTheme="minorHAnsi" w:hAnsiTheme="minorHAnsi" w:cstheme="minorHAnsi"/>
              </w:rPr>
            </w:pPr>
            <w:r w:rsidRPr="005E4E26">
              <w:rPr>
                <w:rFonts w:asciiTheme="minorHAnsi" w:hAnsiTheme="minorHAnsi" w:cstheme="minorHAnsi"/>
              </w:rPr>
              <w:t>The current risk is rated as being High (19) (Critical consequence and Unlikely occurrence). Implementation of engineering controls (e.g. more buttressing) is nominated to be implemented during Phase 1 which reduces the risk rating to Medium (15) (Critical and Rare). This rating is maintained until Phase 3b when the risk rating is revised to Medium (11) (Major and Rare) and then again in Phase 4 when the risk is revised to Low (3) (Minor and Rare).</w:t>
            </w:r>
          </w:p>
        </w:tc>
      </w:tr>
      <w:tr w:rsidR="00A518CA" w:rsidRPr="00010B68" w14:paraId="3DA48325" w14:textId="77777777">
        <w:tc>
          <w:tcPr>
            <w:tcW w:w="2957" w:type="dxa"/>
            <w:vMerge/>
            <w:vAlign w:val="center"/>
          </w:tcPr>
          <w:p w14:paraId="05E15335" w14:textId="77777777" w:rsidR="00A518CA" w:rsidRPr="00A877EE" w:rsidRDefault="00A518CA" w:rsidP="00A518CA">
            <w:pPr>
              <w:pStyle w:val="ListParagraph"/>
              <w:numPr>
                <w:ilvl w:val="0"/>
                <w:numId w:val="44"/>
              </w:numPr>
              <w:spacing w:line="240" w:lineRule="auto"/>
              <w:ind w:left="360"/>
              <w:contextualSpacing w:val="0"/>
              <w:rPr>
                <w:rFonts w:asciiTheme="minorHAnsi" w:hAnsiTheme="minorHAnsi" w:cstheme="minorHAnsi"/>
                <w:szCs w:val="18"/>
              </w:rPr>
            </w:pPr>
          </w:p>
        </w:tc>
        <w:tc>
          <w:tcPr>
            <w:tcW w:w="3325" w:type="dxa"/>
            <w:gridSpan w:val="4"/>
            <w:vAlign w:val="center"/>
          </w:tcPr>
          <w:p w14:paraId="3041B9F9" w14:textId="77777777" w:rsidR="00A518CA" w:rsidRPr="00010B68" w:rsidRDefault="00A518CA">
            <w:pPr>
              <w:rPr>
                <w:rFonts w:asciiTheme="minorHAnsi" w:hAnsiTheme="minorHAnsi" w:cstheme="minorHAnsi"/>
              </w:rPr>
            </w:pPr>
            <w:r w:rsidRPr="00010B68">
              <w:rPr>
                <w:rFonts w:asciiTheme="minorHAnsi" w:hAnsiTheme="minorHAnsi" w:cstheme="minorHAnsi"/>
              </w:rPr>
              <w:t>No change.</w:t>
            </w:r>
          </w:p>
        </w:tc>
        <w:tc>
          <w:tcPr>
            <w:tcW w:w="3268" w:type="dxa"/>
            <w:gridSpan w:val="5"/>
            <w:vAlign w:val="center"/>
          </w:tcPr>
          <w:p w14:paraId="64885541"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C60C4B">
              <w:rPr>
                <w:rFonts w:asciiTheme="minorHAnsi" w:hAnsiTheme="minorHAnsi" w:cstheme="minorHAnsi"/>
                <w:szCs w:val="18"/>
              </w:rPr>
              <w:t>Implement engineering controls around diversion bunds (e.g. more buttressing).</w:t>
            </w:r>
          </w:p>
          <w:p w14:paraId="5D3B899C"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C60C4B">
              <w:rPr>
                <w:rFonts w:asciiTheme="minorHAnsi" w:hAnsiTheme="minorHAnsi" w:cstheme="minorHAnsi"/>
                <w:szCs w:val="18"/>
              </w:rPr>
              <w:t>Consider earlier implementation of North east sump  decommissioning and back filled allowing more stabilisation</w:t>
            </w:r>
            <w:r>
              <w:rPr>
                <w:rFonts w:asciiTheme="minorHAnsi" w:hAnsiTheme="minorHAnsi" w:cstheme="minorHAnsi"/>
                <w:szCs w:val="18"/>
              </w:rPr>
              <w:t>.</w:t>
            </w:r>
          </w:p>
          <w:p w14:paraId="501B0E32" w14:textId="77777777" w:rsidR="00A518CA" w:rsidRPr="00C60C4B" w:rsidRDefault="00A518CA" w:rsidP="00A518CA">
            <w:pPr>
              <w:pStyle w:val="ListParagraph"/>
              <w:numPr>
                <w:ilvl w:val="0"/>
                <w:numId w:val="269"/>
              </w:numPr>
              <w:spacing w:before="0" w:after="0" w:line="240" w:lineRule="auto"/>
              <w:rPr>
                <w:rFonts w:asciiTheme="minorHAnsi" w:hAnsiTheme="minorHAnsi" w:cstheme="minorHAnsi"/>
                <w:szCs w:val="18"/>
              </w:rPr>
            </w:pPr>
            <w:r w:rsidRPr="00C60C4B">
              <w:rPr>
                <w:rFonts w:asciiTheme="minorHAnsi" w:hAnsiTheme="minorHAnsi" w:cstheme="minorHAnsi"/>
                <w:szCs w:val="18"/>
              </w:rPr>
              <w:t>Verify the appropriateness of the levy height for all domains where there is adjacent river</w:t>
            </w:r>
            <w:r>
              <w:rPr>
                <w:rFonts w:asciiTheme="minorHAnsi" w:hAnsiTheme="minorHAnsi" w:cstheme="minorHAnsi"/>
                <w:szCs w:val="18"/>
              </w:rPr>
              <w:t>.</w:t>
            </w:r>
          </w:p>
        </w:tc>
        <w:tc>
          <w:tcPr>
            <w:tcW w:w="3327" w:type="dxa"/>
            <w:gridSpan w:val="6"/>
            <w:vAlign w:val="center"/>
          </w:tcPr>
          <w:p w14:paraId="38FC7CEA"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C60C4B">
              <w:rPr>
                <w:rFonts w:asciiTheme="minorHAnsi" w:hAnsiTheme="minorHAnsi" w:cstheme="minorHAnsi"/>
                <w:szCs w:val="18"/>
              </w:rPr>
              <w:t>Latrobe river upstream extraction and discharge profile will be modified compared to operation (detailed modelling is progressing).</w:t>
            </w:r>
            <w:r>
              <w:t xml:space="preserve"> </w:t>
            </w:r>
            <w:r w:rsidRPr="00C60C4B">
              <w:rPr>
                <w:rFonts w:asciiTheme="minorHAnsi" w:hAnsiTheme="minorHAnsi" w:cstheme="minorHAnsi"/>
                <w:szCs w:val="18"/>
              </w:rPr>
              <w:t>Implementation of weight balance management plan.</w:t>
            </w:r>
          </w:p>
          <w:p w14:paraId="4950F44D" w14:textId="77777777" w:rsidR="00A518CA" w:rsidRPr="00C60C4B"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Consider the results of regional hydraulic modelling and review the GCMP including all related controls</w:t>
            </w:r>
            <w:r>
              <w:rPr>
                <w:rFonts w:asciiTheme="minorHAnsi" w:hAnsiTheme="minorHAnsi" w:cstheme="minorHAnsi"/>
                <w:szCs w:val="18"/>
              </w:rPr>
              <w:t>.</w:t>
            </w:r>
          </w:p>
        </w:tc>
        <w:tc>
          <w:tcPr>
            <w:tcW w:w="3171" w:type="dxa"/>
            <w:gridSpan w:val="5"/>
            <w:vAlign w:val="center"/>
          </w:tcPr>
          <w:p w14:paraId="41B8F8E7"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Work has progressed to implement design outcomes (Reshaping &amp; Drainage)</w:t>
            </w:r>
            <w:r>
              <w:rPr>
                <w:rFonts w:asciiTheme="minorHAnsi" w:hAnsiTheme="minorHAnsi" w:cstheme="minorHAnsi"/>
                <w:szCs w:val="18"/>
              </w:rPr>
              <w:t>.</w:t>
            </w:r>
          </w:p>
          <w:p w14:paraId="703181F8"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Lake fill continues</w:t>
            </w:r>
            <w:r>
              <w:rPr>
                <w:rFonts w:asciiTheme="minorHAnsi" w:hAnsiTheme="minorHAnsi" w:cstheme="minorHAnsi"/>
                <w:szCs w:val="18"/>
              </w:rPr>
              <w:t>.</w:t>
            </w:r>
          </w:p>
          <w:p w14:paraId="3653EEF2" w14:textId="77777777" w:rsidR="00A518CA" w:rsidRPr="005E4E26"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Establishment of vegetation</w:t>
            </w:r>
            <w:r>
              <w:rPr>
                <w:rFonts w:asciiTheme="minorHAnsi" w:hAnsiTheme="minorHAnsi" w:cstheme="minorHAnsi"/>
                <w:szCs w:val="18"/>
              </w:rPr>
              <w:t>.</w:t>
            </w:r>
          </w:p>
        </w:tc>
        <w:tc>
          <w:tcPr>
            <w:tcW w:w="3515" w:type="dxa"/>
            <w:gridSpan w:val="5"/>
            <w:vAlign w:val="center"/>
          </w:tcPr>
          <w:p w14:paraId="4D028A76"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Gradient has flattened leading to lower potential for piping erosion</w:t>
            </w:r>
            <w:r>
              <w:rPr>
                <w:rFonts w:asciiTheme="minorHAnsi" w:hAnsiTheme="minorHAnsi" w:cstheme="minorHAnsi"/>
                <w:szCs w:val="18"/>
              </w:rPr>
              <w:t>.</w:t>
            </w:r>
          </w:p>
          <w:p w14:paraId="7586B4D2"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MRC has changed to a "major" due to the lake fill level, buttressing, remedial works on diversion bund</w:t>
            </w:r>
            <w:r>
              <w:rPr>
                <w:rFonts w:asciiTheme="minorHAnsi" w:hAnsiTheme="minorHAnsi" w:cstheme="minorHAnsi"/>
                <w:szCs w:val="18"/>
              </w:rPr>
              <w:t>.</w:t>
            </w:r>
          </w:p>
          <w:p w14:paraId="4BD3C1F7" w14:textId="77777777" w:rsidR="00A518CA" w:rsidRPr="005E4E26"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Spillway is in place at this stage</w:t>
            </w:r>
            <w:r>
              <w:rPr>
                <w:rFonts w:asciiTheme="minorHAnsi" w:hAnsiTheme="minorHAnsi" w:cstheme="minorHAnsi"/>
                <w:b/>
                <w:bCs/>
                <w:szCs w:val="18"/>
              </w:rPr>
              <w:t>.</w:t>
            </w:r>
          </w:p>
          <w:p w14:paraId="15C50D4E" w14:textId="77777777" w:rsidR="00A518CA" w:rsidRPr="005E4E26"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Define a</w:t>
            </w:r>
            <w:r>
              <w:rPr>
                <w:rFonts w:asciiTheme="minorHAnsi" w:hAnsiTheme="minorHAnsi" w:cstheme="minorHAnsi"/>
                <w:szCs w:val="18"/>
              </w:rPr>
              <w:t>n</w:t>
            </w:r>
            <w:r w:rsidRPr="005E4E26">
              <w:rPr>
                <w:rFonts w:asciiTheme="minorHAnsi" w:hAnsiTheme="minorHAnsi" w:cstheme="minorHAnsi"/>
                <w:szCs w:val="18"/>
              </w:rPr>
              <w:t xml:space="preserve"> overtopping risk scenario for all domains that have river</w:t>
            </w:r>
            <w:r>
              <w:rPr>
                <w:rFonts w:asciiTheme="minorHAnsi" w:hAnsiTheme="minorHAnsi" w:cstheme="minorHAnsi"/>
                <w:szCs w:val="18"/>
              </w:rPr>
              <w:t>.</w:t>
            </w:r>
          </w:p>
        </w:tc>
        <w:tc>
          <w:tcPr>
            <w:tcW w:w="3402" w:type="dxa"/>
            <w:gridSpan w:val="6"/>
            <w:vAlign w:val="center"/>
          </w:tcPr>
          <w:p w14:paraId="439C2461" w14:textId="77777777" w:rsidR="00A518CA"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Lake fill complete</w:t>
            </w:r>
            <w:r>
              <w:rPr>
                <w:rFonts w:asciiTheme="minorHAnsi" w:hAnsiTheme="minorHAnsi" w:cstheme="minorHAnsi"/>
                <w:szCs w:val="18"/>
              </w:rPr>
              <w:t>.</w:t>
            </w:r>
          </w:p>
          <w:p w14:paraId="582C7C2C" w14:textId="77777777" w:rsidR="00A518CA" w:rsidRPr="005E4E26" w:rsidRDefault="00A518CA" w:rsidP="00A518CA">
            <w:pPr>
              <w:pStyle w:val="ListParagraph"/>
              <w:numPr>
                <w:ilvl w:val="0"/>
                <w:numId w:val="269"/>
              </w:numPr>
              <w:spacing w:before="0" w:after="0" w:line="240" w:lineRule="auto"/>
              <w:rPr>
                <w:rFonts w:asciiTheme="minorHAnsi" w:hAnsiTheme="minorHAnsi" w:cstheme="minorHAnsi"/>
                <w:szCs w:val="18"/>
              </w:rPr>
            </w:pPr>
            <w:r w:rsidRPr="005E4E26">
              <w:rPr>
                <w:rFonts w:asciiTheme="minorHAnsi" w:hAnsiTheme="minorHAnsi" w:cstheme="minorHAnsi"/>
                <w:szCs w:val="18"/>
              </w:rPr>
              <w:t>Because lake fill is complete, impact of overtopping is reduced, consequence reduces</w:t>
            </w:r>
            <w:r>
              <w:rPr>
                <w:rFonts w:asciiTheme="minorHAnsi" w:hAnsiTheme="minorHAnsi" w:cstheme="minorHAnsi"/>
                <w:szCs w:val="18"/>
              </w:rPr>
              <w:t>.</w:t>
            </w:r>
          </w:p>
        </w:tc>
      </w:tr>
      <w:tr w:rsidR="00083369" w:rsidRPr="00010B68" w14:paraId="60ACFD52" w14:textId="77777777">
        <w:tc>
          <w:tcPr>
            <w:tcW w:w="2957" w:type="dxa"/>
            <w:vMerge/>
          </w:tcPr>
          <w:p w14:paraId="6B47F024" w14:textId="77777777" w:rsidR="00A518CA" w:rsidRPr="00010B68" w:rsidRDefault="00A518CA">
            <w:pPr>
              <w:rPr>
                <w:rFonts w:asciiTheme="minorHAnsi" w:hAnsiTheme="minorHAnsi" w:cstheme="minorHAnsi"/>
              </w:rPr>
            </w:pPr>
          </w:p>
        </w:tc>
        <w:tc>
          <w:tcPr>
            <w:tcW w:w="1182" w:type="dxa"/>
            <w:gridSpan w:val="2"/>
            <w:vAlign w:val="center"/>
          </w:tcPr>
          <w:p w14:paraId="41D47CC7" w14:textId="77777777" w:rsidR="00A518CA" w:rsidRPr="00010B68" w:rsidRDefault="00A518CA">
            <w:pPr>
              <w:rPr>
                <w:rFonts w:asciiTheme="minorHAnsi" w:hAnsiTheme="minorHAnsi" w:cstheme="minorHAnsi"/>
              </w:rPr>
            </w:pPr>
            <w:r>
              <w:rPr>
                <w:rFonts w:asciiTheme="minorHAnsi" w:hAnsiTheme="minorHAnsi" w:cstheme="minorHAnsi"/>
              </w:rPr>
              <w:t>Critical</w:t>
            </w:r>
          </w:p>
        </w:tc>
        <w:tc>
          <w:tcPr>
            <w:tcW w:w="850" w:type="dxa"/>
            <w:vAlign w:val="center"/>
          </w:tcPr>
          <w:p w14:paraId="0FC3C71F" w14:textId="77777777" w:rsidR="00A518CA" w:rsidRPr="00010B68" w:rsidRDefault="00A518CA">
            <w:pPr>
              <w:rPr>
                <w:rFonts w:asciiTheme="minorHAnsi" w:hAnsiTheme="minorHAnsi" w:cstheme="minorHAnsi"/>
              </w:rPr>
            </w:pPr>
            <w:r w:rsidRPr="00010B68">
              <w:rPr>
                <w:rFonts w:asciiTheme="minorHAnsi" w:hAnsiTheme="minorHAnsi" w:cstheme="minorHAnsi"/>
              </w:rPr>
              <w:t>Unlikely</w:t>
            </w:r>
          </w:p>
        </w:tc>
        <w:tc>
          <w:tcPr>
            <w:tcW w:w="1293" w:type="dxa"/>
            <w:shd w:val="clear" w:color="auto" w:fill="FFC000"/>
            <w:vAlign w:val="center"/>
          </w:tcPr>
          <w:p w14:paraId="64BAA828" w14:textId="77777777" w:rsidR="00A518CA" w:rsidRPr="00010B68" w:rsidRDefault="00A518CA">
            <w:pPr>
              <w:rPr>
                <w:rFonts w:asciiTheme="minorHAnsi" w:hAnsiTheme="minorHAnsi" w:cstheme="minorHAnsi"/>
                <w:b/>
                <w:bCs/>
              </w:rPr>
            </w:pPr>
            <w:r>
              <w:rPr>
                <w:rFonts w:asciiTheme="minorHAnsi" w:hAnsiTheme="minorHAnsi" w:cstheme="minorHAnsi"/>
                <w:b/>
                <w:bCs/>
              </w:rPr>
              <w:t>High</w:t>
            </w:r>
            <w:r w:rsidRPr="00010B68">
              <w:rPr>
                <w:rFonts w:asciiTheme="minorHAnsi" w:hAnsiTheme="minorHAnsi" w:cstheme="minorHAnsi"/>
                <w:b/>
                <w:bCs/>
              </w:rPr>
              <w:t xml:space="preserve"> (1</w:t>
            </w:r>
            <w:r>
              <w:rPr>
                <w:rFonts w:asciiTheme="minorHAnsi" w:hAnsiTheme="minorHAnsi" w:cstheme="minorHAnsi"/>
                <w:b/>
                <w:bCs/>
              </w:rPr>
              <w:t>9</w:t>
            </w:r>
            <w:r w:rsidRPr="00010B68">
              <w:rPr>
                <w:rFonts w:asciiTheme="minorHAnsi" w:hAnsiTheme="minorHAnsi" w:cstheme="minorHAnsi"/>
                <w:b/>
                <w:bCs/>
              </w:rPr>
              <w:t>)</w:t>
            </w:r>
          </w:p>
        </w:tc>
        <w:tc>
          <w:tcPr>
            <w:tcW w:w="983" w:type="dxa"/>
            <w:gridSpan w:val="2"/>
            <w:vAlign w:val="center"/>
          </w:tcPr>
          <w:p w14:paraId="67D1F3B3"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84" w:type="dxa"/>
            <w:gridSpan w:val="2"/>
            <w:vAlign w:val="center"/>
          </w:tcPr>
          <w:p w14:paraId="7C7F0CD0"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301" w:type="dxa"/>
            <w:shd w:val="clear" w:color="auto" w:fill="FFFF00"/>
            <w:vAlign w:val="center"/>
          </w:tcPr>
          <w:p w14:paraId="311B9242" w14:textId="77777777" w:rsidR="00A518CA" w:rsidRPr="00010B6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1036" w:type="dxa"/>
            <w:vAlign w:val="center"/>
          </w:tcPr>
          <w:p w14:paraId="09C6A9D9"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1037" w:type="dxa"/>
            <w:gridSpan w:val="3"/>
            <w:vAlign w:val="center"/>
          </w:tcPr>
          <w:p w14:paraId="256EA254"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54" w:type="dxa"/>
            <w:gridSpan w:val="2"/>
            <w:shd w:val="clear" w:color="auto" w:fill="FFFF00"/>
            <w:vAlign w:val="center"/>
          </w:tcPr>
          <w:p w14:paraId="205648B5" w14:textId="77777777" w:rsidR="00A518CA" w:rsidRPr="00010B6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947" w:type="dxa"/>
            <w:gridSpan w:val="2"/>
            <w:vAlign w:val="center"/>
          </w:tcPr>
          <w:p w14:paraId="29301994"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48" w:type="dxa"/>
            <w:gridSpan w:val="2"/>
            <w:vAlign w:val="center"/>
          </w:tcPr>
          <w:p w14:paraId="355203BB"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76" w:type="dxa"/>
            <w:shd w:val="clear" w:color="auto" w:fill="FFFF00"/>
            <w:vAlign w:val="center"/>
          </w:tcPr>
          <w:p w14:paraId="2665E2EB" w14:textId="77777777" w:rsidR="00A518CA" w:rsidRPr="00010B6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1120" w:type="dxa"/>
            <w:vAlign w:val="center"/>
          </w:tcPr>
          <w:p w14:paraId="2DBF1DE0" w14:textId="77777777" w:rsidR="00A518CA" w:rsidRPr="00010B68" w:rsidRDefault="00A518CA">
            <w:pPr>
              <w:rPr>
                <w:rFonts w:asciiTheme="minorHAnsi" w:hAnsiTheme="minorHAnsi" w:cstheme="minorHAnsi"/>
              </w:rPr>
            </w:pPr>
            <w:r>
              <w:rPr>
                <w:rFonts w:asciiTheme="minorHAnsi" w:hAnsiTheme="minorHAnsi" w:cstheme="minorHAnsi"/>
              </w:rPr>
              <w:t>Major</w:t>
            </w:r>
          </w:p>
        </w:tc>
        <w:tc>
          <w:tcPr>
            <w:tcW w:w="1148" w:type="dxa"/>
            <w:gridSpan w:val="3"/>
            <w:vAlign w:val="center"/>
          </w:tcPr>
          <w:p w14:paraId="17E9DF50"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0228B7BD" w14:textId="77777777" w:rsidR="00A518CA" w:rsidRPr="00010B6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1</w:t>
            </w:r>
            <w:r w:rsidRPr="00010B68">
              <w:rPr>
                <w:rFonts w:asciiTheme="minorHAnsi" w:hAnsiTheme="minorHAnsi" w:cstheme="minorHAnsi"/>
                <w:b/>
                <w:bCs/>
              </w:rPr>
              <w:t>)</w:t>
            </w:r>
          </w:p>
        </w:tc>
        <w:tc>
          <w:tcPr>
            <w:tcW w:w="1077" w:type="dxa"/>
            <w:gridSpan w:val="2"/>
            <w:vAlign w:val="center"/>
          </w:tcPr>
          <w:p w14:paraId="6F1D7F8F" w14:textId="77777777" w:rsidR="00A518CA" w:rsidRPr="00010B68" w:rsidRDefault="00A518CA">
            <w:pPr>
              <w:rPr>
                <w:rFonts w:asciiTheme="minorHAnsi" w:hAnsiTheme="minorHAnsi" w:cstheme="minorHAnsi"/>
              </w:rPr>
            </w:pPr>
            <w:r>
              <w:rPr>
                <w:rFonts w:asciiTheme="minorHAnsi" w:hAnsiTheme="minorHAnsi" w:cstheme="minorHAnsi"/>
              </w:rPr>
              <w:t>Minor</w:t>
            </w:r>
          </w:p>
        </w:tc>
        <w:tc>
          <w:tcPr>
            <w:tcW w:w="1078" w:type="dxa"/>
            <w:gridSpan w:val="3"/>
            <w:vAlign w:val="center"/>
          </w:tcPr>
          <w:p w14:paraId="59B3901B" w14:textId="77777777" w:rsidR="00A518CA" w:rsidRPr="00010B68" w:rsidRDefault="00A518CA">
            <w:pPr>
              <w:rPr>
                <w:rFonts w:asciiTheme="minorHAnsi" w:hAnsiTheme="minorHAnsi" w:cstheme="minorHAnsi"/>
              </w:rPr>
            </w:pPr>
            <w:r w:rsidRPr="00010B68">
              <w:rPr>
                <w:rFonts w:asciiTheme="minorHAnsi" w:hAnsiTheme="minorHAnsi" w:cstheme="minorHAnsi"/>
              </w:rPr>
              <w:t>Rare</w:t>
            </w:r>
          </w:p>
        </w:tc>
        <w:tc>
          <w:tcPr>
            <w:tcW w:w="1247" w:type="dxa"/>
            <w:shd w:val="clear" w:color="auto" w:fill="92D050"/>
            <w:vAlign w:val="center"/>
          </w:tcPr>
          <w:p w14:paraId="58AC2FA7" w14:textId="77777777" w:rsidR="00A518CA" w:rsidRPr="00010B68" w:rsidRDefault="00A518CA">
            <w:pPr>
              <w:rPr>
                <w:rFonts w:asciiTheme="minorHAnsi" w:hAnsiTheme="minorHAnsi" w:cstheme="minorHAnsi"/>
                <w:b/>
                <w:bCs/>
              </w:rPr>
            </w:pPr>
            <w:r w:rsidRPr="00010B68">
              <w:rPr>
                <w:rFonts w:asciiTheme="minorHAnsi" w:hAnsiTheme="minorHAnsi" w:cstheme="minorHAnsi"/>
                <w:b/>
                <w:bCs/>
              </w:rPr>
              <w:t>Low (</w:t>
            </w:r>
            <w:r>
              <w:rPr>
                <w:rFonts w:asciiTheme="minorHAnsi" w:hAnsiTheme="minorHAnsi" w:cstheme="minorHAnsi"/>
                <w:b/>
                <w:bCs/>
              </w:rPr>
              <w:t>3</w:t>
            </w:r>
            <w:r w:rsidRPr="00010B68">
              <w:rPr>
                <w:rFonts w:asciiTheme="minorHAnsi" w:hAnsiTheme="minorHAnsi" w:cstheme="minorHAnsi"/>
                <w:b/>
                <w:bCs/>
              </w:rPr>
              <w:t>)</w:t>
            </w:r>
          </w:p>
        </w:tc>
      </w:tr>
      <w:tr w:rsidR="00A518CA" w:rsidRPr="00010B68" w14:paraId="2119E7B4" w14:textId="77777777">
        <w:tc>
          <w:tcPr>
            <w:tcW w:w="2957" w:type="dxa"/>
            <w:vMerge w:val="restart"/>
            <w:vAlign w:val="center"/>
          </w:tcPr>
          <w:p w14:paraId="677F22F4" w14:textId="77777777" w:rsidR="00A518CA" w:rsidRPr="005E4E26" w:rsidRDefault="00A518CA">
            <w:pPr>
              <w:pStyle w:val="TableParagraph"/>
              <w:spacing w:after="0" w:line="240" w:lineRule="auto"/>
              <w:rPr>
                <w:rFonts w:asciiTheme="minorHAnsi" w:hAnsiTheme="minorHAnsi" w:cstheme="minorHAnsi"/>
              </w:rPr>
            </w:pPr>
            <w:r w:rsidRPr="005E4E26">
              <w:rPr>
                <w:rFonts w:asciiTheme="minorHAnsi" w:hAnsiTheme="minorHAnsi" w:cstheme="minorHAnsi"/>
              </w:rPr>
              <w:t>Floor Heave at the following locations:</w:t>
            </w:r>
          </w:p>
          <w:p w14:paraId="136CE7A0"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Township Field Fire Service Pond Batters</w:t>
            </w:r>
          </w:p>
          <w:p w14:paraId="53FE97B3"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Maryvale Field Western Batters</w:t>
            </w:r>
          </w:p>
          <w:p w14:paraId="690E9F2B"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Maryvale Field Southern Batters</w:t>
            </w:r>
          </w:p>
          <w:p w14:paraId="70FD1919"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Eastfield Extension Latrobe Road Eastern Batters (South)</w:t>
            </w:r>
          </w:p>
          <w:p w14:paraId="38B8C42D"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Eastfield Latrobe River Batters</w:t>
            </w:r>
          </w:p>
          <w:p w14:paraId="234AC200" w14:textId="77777777" w:rsidR="00A518CA"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Eastfield Northern Batters (East)</w:t>
            </w:r>
          </w:p>
          <w:p w14:paraId="060130B4"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r w:rsidRPr="005E4E26">
              <w:rPr>
                <w:rFonts w:asciiTheme="minorHAnsi" w:hAnsiTheme="minorHAnsi" w:cstheme="minorHAnsi"/>
              </w:rPr>
              <w:t>Eastfield Northern Batters (West)</w:t>
            </w:r>
          </w:p>
        </w:tc>
        <w:tc>
          <w:tcPr>
            <w:tcW w:w="20008" w:type="dxa"/>
            <w:gridSpan w:val="31"/>
            <w:vAlign w:val="center"/>
          </w:tcPr>
          <w:p w14:paraId="76B60D6E" w14:textId="77777777" w:rsidR="00A518CA" w:rsidRPr="005E4E26" w:rsidRDefault="00A518CA" w:rsidP="00C41B13">
            <w:pPr>
              <w:spacing w:after="0" w:line="240" w:lineRule="auto"/>
              <w:rPr>
                <w:rFonts w:asciiTheme="minorHAnsi" w:hAnsiTheme="minorHAnsi" w:cstheme="minorHAnsi"/>
              </w:rPr>
            </w:pPr>
            <w:r w:rsidRPr="005E4E26">
              <w:rPr>
                <w:rFonts w:asciiTheme="minorHAnsi" w:hAnsiTheme="minorHAnsi" w:cstheme="minorHAnsi"/>
              </w:rPr>
              <w:t>Risk rating increases from Medium (15) (Critical and Rare) in Phase 2 to High (19) (Critical and Unlikely) in Phase 3a due to decommissioning of pump bores (N5056 and N6899).</w:t>
            </w:r>
          </w:p>
          <w:p w14:paraId="412E1CF6" w14:textId="77777777" w:rsidR="00A518CA" w:rsidRPr="00010B68" w:rsidRDefault="00A518CA" w:rsidP="00C41B13">
            <w:pPr>
              <w:spacing w:after="0" w:line="240" w:lineRule="auto"/>
              <w:rPr>
                <w:rFonts w:asciiTheme="minorHAnsi" w:hAnsiTheme="minorHAnsi" w:cstheme="minorHAnsi"/>
              </w:rPr>
            </w:pPr>
            <w:r w:rsidRPr="005E4E26">
              <w:rPr>
                <w:rFonts w:asciiTheme="minorHAnsi" w:hAnsiTheme="minorHAnsi" w:cstheme="minorHAnsi"/>
              </w:rPr>
              <w:t>Risk rating is revised to Low (1) (Insignificant and Rare) in Phase 3b as weight balance is achieved through lake fill.</w:t>
            </w:r>
          </w:p>
        </w:tc>
      </w:tr>
      <w:tr w:rsidR="00A518CA" w:rsidRPr="00010B68" w14:paraId="7398734C" w14:textId="77777777">
        <w:tc>
          <w:tcPr>
            <w:tcW w:w="2957" w:type="dxa"/>
            <w:vMerge/>
            <w:vAlign w:val="center"/>
          </w:tcPr>
          <w:p w14:paraId="79DAB22A" w14:textId="77777777" w:rsidR="00A518CA" w:rsidRPr="005E4E26" w:rsidRDefault="00A518CA" w:rsidP="00A518CA">
            <w:pPr>
              <w:pStyle w:val="TableParagraph"/>
              <w:numPr>
                <w:ilvl w:val="0"/>
                <w:numId w:val="45"/>
              </w:numPr>
              <w:spacing w:after="0" w:line="240" w:lineRule="auto"/>
              <w:ind w:left="360"/>
              <w:rPr>
                <w:rFonts w:asciiTheme="minorHAnsi" w:hAnsiTheme="minorHAnsi" w:cstheme="minorHAnsi"/>
              </w:rPr>
            </w:pPr>
          </w:p>
        </w:tc>
        <w:tc>
          <w:tcPr>
            <w:tcW w:w="3325" w:type="dxa"/>
            <w:gridSpan w:val="4"/>
            <w:vAlign w:val="center"/>
          </w:tcPr>
          <w:p w14:paraId="55F1E3ED"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Develop a weight balance management plan and determine the increase in FoS (e.g. pumps, internal buttress construction, lake fill, regional aquifer impacts) (global)</w:t>
            </w:r>
            <w:r>
              <w:rPr>
                <w:rFonts w:asciiTheme="minorHAnsi" w:hAnsiTheme="minorHAnsi" w:cstheme="minorHAnsi"/>
                <w:szCs w:val="18"/>
              </w:rPr>
              <w:t>.</w:t>
            </w:r>
          </w:p>
          <w:p w14:paraId="3BC1DFE0"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Assess  the cost and benefits of faster lake fill (global).</w:t>
            </w:r>
          </w:p>
        </w:tc>
        <w:tc>
          <w:tcPr>
            <w:tcW w:w="3268" w:type="dxa"/>
            <w:gridSpan w:val="5"/>
            <w:vAlign w:val="center"/>
          </w:tcPr>
          <w:p w14:paraId="17B679FB"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Developed weight balance management plan</w:t>
            </w:r>
            <w:r>
              <w:rPr>
                <w:rFonts w:asciiTheme="minorHAnsi" w:hAnsiTheme="minorHAnsi" w:cstheme="minorHAnsi"/>
                <w:szCs w:val="18"/>
              </w:rPr>
              <w:t>.</w:t>
            </w:r>
          </w:p>
          <w:p w14:paraId="4E725159"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Commencing implementation of weight balance management plan</w:t>
            </w:r>
            <w:r>
              <w:rPr>
                <w:rFonts w:asciiTheme="minorHAnsi" w:hAnsiTheme="minorHAnsi" w:cstheme="minorHAnsi"/>
                <w:szCs w:val="18"/>
              </w:rPr>
              <w:t>.</w:t>
            </w:r>
          </w:p>
        </w:tc>
        <w:tc>
          <w:tcPr>
            <w:tcW w:w="3327" w:type="dxa"/>
            <w:gridSpan w:val="6"/>
            <w:vAlign w:val="center"/>
          </w:tcPr>
          <w:p w14:paraId="12A7A1E5"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Implementation of weight balance management plan</w:t>
            </w:r>
            <w:r>
              <w:rPr>
                <w:rFonts w:asciiTheme="minorHAnsi" w:hAnsiTheme="minorHAnsi" w:cstheme="minorHAnsi"/>
                <w:szCs w:val="18"/>
              </w:rPr>
              <w:t>.</w:t>
            </w:r>
          </w:p>
          <w:p w14:paraId="43FA8A82"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Cost / benefit assessment considering options to commence early water fill / storage of water volume in YTF and YEF</w:t>
            </w:r>
            <w:r>
              <w:rPr>
                <w:rFonts w:asciiTheme="minorHAnsi" w:hAnsiTheme="minorHAnsi" w:cstheme="minorHAnsi"/>
                <w:szCs w:val="18"/>
              </w:rPr>
              <w:t>.</w:t>
            </w:r>
          </w:p>
        </w:tc>
        <w:tc>
          <w:tcPr>
            <w:tcW w:w="3171" w:type="dxa"/>
            <w:gridSpan w:val="5"/>
            <w:vAlign w:val="center"/>
          </w:tcPr>
          <w:p w14:paraId="7DA07F87"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Water level at this phase may be relevant for this domain</w:t>
            </w:r>
            <w:r>
              <w:rPr>
                <w:rFonts w:asciiTheme="minorHAnsi" w:hAnsiTheme="minorHAnsi" w:cstheme="minorHAnsi"/>
                <w:szCs w:val="18"/>
              </w:rPr>
              <w:t>.</w:t>
            </w:r>
          </w:p>
          <w:p w14:paraId="11496A3D"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As per plan, two of three pump bores (N5056 and N6899) will be decommissioned during this stage</w:t>
            </w:r>
            <w:r>
              <w:rPr>
                <w:rFonts w:asciiTheme="minorHAnsi" w:hAnsiTheme="minorHAnsi" w:cstheme="minorHAnsi"/>
                <w:szCs w:val="18"/>
              </w:rPr>
              <w:t>.</w:t>
            </w:r>
          </w:p>
          <w:p w14:paraId="487D53F1"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Three pumps to one pump changes the reliability of dewatering</w:t>
            </w:r>
            <w:r>
              <w:rPr>
                <w:rFonts w:asciiTheme="minorHAnsi" w:hAnsiTheme="minorHAnsi" w:cstheme="minorHAnsi"/>
                <w:szCs w:val="18"/>
              </w:rPr>
              <w:t>.</w:t>
            </w:r>
          </w:p>
          <w:p w14:paraId="0B0A1DB8"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Lake filling is occurring during this time</w:t>
            </w:r>
            <w:r>
              <w:rPr>
                <w:rFonts w:asciiTheme="minorHAnsi" w:hAnsiTheme="minorHAnsi" w:cstheme="minorHAnsi"/>
                <w:szCs w:val="18"/>
              </w:rPr>
              <w:t>.</w:t>
            </w:r>
          </w:p>
          <w:p w14:paraId="1E22D52B"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Continued implementation of weight balance management plan</w:t>
            </w:r>
            <w:r>
              <w:rPr>
                <w:rFonts w:asciiTheme="minorHAnsi" w:hAnsiTheme="minorHAnsi" w:cstheme="minorHAnsi"/>
                <w:szCs w:val="18"/>
              </w:rPr>
              <w:t>.</w:t>
            </w:r>
          </w:p>
          <w:p w14:paraId="39588460"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Faster lake fill</w:t>
            </w:r>
            <w:r>
              <w:rPr>
                <w:rFonts w:asciiTheme="minorHAnsi" w:hAnsiTheme="minorHAnsi" w:cstheme="minorHAnsi"/>
                <w:szCs w:val="18"/>
              </w:rPr>
              <w:t>.</w:t>
            </w:r>
          </w:p>
        </w:tc>
        <w:tc>
          <w:tcPr>
            <w:tcW w:w="3515" w:type="dxa"/>
            <w:gridSpan w:val="5"/>
            <w:vAlign w:val="center"/>
          </w:tcPr>
          <w:p w14:paraId="13DB21BB"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Consider pump and/or bore redundancy options as part of weight balance management plan</w:t>
            </w:r>
            <w:r>
              <w:rPr>
                <w:rFonts w:asciiTheme="minorHAnsi" w:hAnsiTheme="minorHAnsi" w:cstheme="minorHAnsi"/>
                <w:szCs w:val="18"/>
              </w:rPr>
              <w:t>.</w:t>
            </w:r>
          </w:p>
          <w:p w14:paraId="58A9C804"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Faster lake fill</w:t>
            </w:r>
          </w:p>
        </w:tc>
        <w:tc>
          <w:tcPr>
            <w:tcW w:w="3402" w:type="dxa"/>
            <w:gridSpan w:val="6"/>
            <w:vAlign w:val="center"/>
          </w:tcPr>
          <w:p w14:paraId="046B2D6E" w14:textId="77777777" w:rsidR="00A518CA"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The lake fill controls in phase 3b remove the opportunity for floor heave. Hence, the consequence drops to insignificant. However, this is qualified by the assumption that  prolonged climate change will not alter lake filling scenarios</w:t>
            </w:r>
          </w:p>
          <w:p w14:paraId="1EBA7EA0" w14:textId="77777777" w:rsidR="00A518CA" w:rsidRPr="00C2405D" w:rsidRDefault="00A518CA" w:rsidP="00A518CA">
            <w:pPr>
              <w:pStyle w:val="ListParagraph"/>
              <w:numPr>
                <w:ilvl w:val="0"/>
                <w:numId w:val="45"/>
              </w:numPr>
              <w:spacing w:before="0" w:after="0" w:line="240" w:lineRule="auto"/>
              <w:ind w:left="360"/>
              <w:rPr>
                <w:rFonts w:asciiTheme="minorHAnsi" w:hAnsiTheme="minorHAnsi" w:cstheme="minorHAnsi"/>
                <w:szCs w:val="18"/>
              </w:rPr>
            </w:pPr>
            <w:r w:rsidRPr="00C2405D">
              <w:rPr>
                <w:rFonts w:asciiTheme="minorHAnsi" w:hAnsiTheme="minorHAnsi" w:cstheme="minorHAnsi"/>
                <w:szCs w:val="18"/>
              </w:rPr>
              <w:t>The assumption is that bulk water entitlement will be allocated and other sources will be available</w:t>
            </w:r>
          </w:p>
        </w:tc>
      </w:tr>
      <w:tr w:rsidR="00083369" w:rsidRPr="00010B68" w14:paraId="7F57B44C" w14:textId="77777777">
        <w:tc>
          <w:tcPr>
            <w:tcW w:w="2957" w:type="dxa"/>
            <w:vMerge/>
          </w:tcPr>
          <w:p w14:paraId="3A8C2D23" w14:textId="77777777" w:rsidR="00A518CA" w:rsidRPr="00010B68" w:rsidRDefault="00A518CA">
            <w:pPr>
              <w:rPr>
                <w:rFonts w:asciiTheme="minorHAnsi" w:hAnsiTheme="minorHAnsi" w:cstheme="minorHAnsi"/>
              </w:rPr>
            </w:pPr>
          </w:p>
        </w:tc>
        <w:tc>
          <w:tcPr>
            <w:tcW w:w="1182" w:type="dxa"/>
            <w:gridSpan w:val="2"/>
            <w:tcBorders>
              <w:top w:val="single" w:sz="4" w:space="0" w:color="auto"/>
              <w:left w:val="single" w:sz="4" w:space="0" w:color="auto"/>
              <w:bottom w:val="single" w:sz="4" w:space="0" w:color="auto"/>
              <w:right w:val="single" w:sz="4" w:space="0" w:color="auto"/>
            </w:tcBorders>
            <w:vAlign w:val="center"/>
          </w:tcPr>
          <w:p w14:paraId="2EAC5B60"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850" w:type="dxa"/>
            <w:tcBorders>
              <w:top w:val="single" w:sz="4" w:space="0" w:color="auto"/>
              <w:left w:val="nil"/>
              <w:bottom w:val="single" w:sz="4" w:space="0" w:color="auto"/>
              <w:right w:val="single" w:sz="4" w:space="0" w:color="auto"/>
            </w:tcBorders>
            <w:vAlign w:val="center"/>
          </w:tcPr>
          <w:p w14:paraId="253A4C8A"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93" w:type="dxa"/>
            <w:tcBorders>
              <w:top w:val="single" w:sz="4" w:space="0" w:color="auto"/>
              <w:left w:val="single" w:sz="4" w:space="0" w:color="auto"/>
              <w:bottom w:val="single" w:sz="4" w:space="0" w:color="auto"/>
              <w:right w:val="nil"/>
            </w:tcBorders>
            <w:shd w:val="clear" w:color="auto" w:fill="FFFF00"/>
            <w:vAlign w:val="center"/>
          </w:tcPr>
          <w:p w14:paraId="48971BBB" w14:textId="77777777" w:rsidR="00A518CA" w:rsidRPr="002E497B"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983" w:type="dxa"/>
            <w:gridSpan w:val="2"/>
            <w:vAlign w:val="center"/>
          </w:tcPr>
          <w:p w14:paraId="680FA75A"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84" w:type="dxa"/>
            <w:gridSpan w:val="2"/>
            <w:vAlign w:val="center"/>
          </w:tcPr>
          <w:p w14:paraId="3B942068"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301" w:type="dxa"/>
            <w:shd w:val="clear" w:color="auto" w:fill="FFFF00"/>
            <w:vAlign w:val="center"/>
          </w:tcPr>
          <w:p w14:paraId="3CAC0129" w14:textId="77777777" w:rsidR="00A518CA" w:rsidRPr="002E497B"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1050" w:type="dxa"/>
            <w:gridSpan w:val="2"/>
            <w:vAlign w:val="center"/>
          </w:tcPr>
          <w:p w14:paraId="2DB55165"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1052" w:type="dxa"/>
            <w:gridSpan w:val="3"/>
            <w:vAlign w:val="center"/>
          </w:tcPr>
          <w:p w14:paraId="20005ED1" w14:textId="77777777" w:rsidR="00A518CA" w:rsidRPr="00010B68" w:rsidRDefault="00A518CA">
            <w:pPr>
              <w:rPr>
                <w:rFonts w:asciiTheme="minorHAnsi" w:hAnsiTheme="minorHAnsi" w:cstheme="minorHAnsi"/>
              </w:rPr>
            </w:pPr>
            <w:r w:rsidRPr="002E497B">
              <w:rPr>
                <w:rFonts w:asciiTheme="minorHAnsi" w:hAnsiTheme="minorHAnsi" w:cstheme="minorHAnsi"/>
              </w:rPr>
              <w:t>Unlikely</w:t>
            </w:r>
          </w:p>
        </w:tc>
        <w:tc>
          <w:tcPr>
            <w:tcW w:w="1225" w:type="dxa"/>
            <w:shd w:val="clear" w:color="auto" w:fill="FFC000"/>
            <w:vAlign w:val="center"/>
          </w:tcPr>
          <w:p w14:paraId="49424A92" w14:textId="77777777" w:rsidR="00A518CA" w:rsidRPr="00010B68" w:rsidRDefault="00A518CA">
            <w:pPr>
              <w:rPr>
                <w:rFonts w:asciiTheme="minorHAnsi" w:hAnsiTheme="minorHAnsi" w:cstheme="minorHAnsi"/>
              </w:rPr>
            </w:pPr>
            <w:r w:rsidRPr="002E497B">
              <w:rPr>
                <w:rFonts w:asciiTheme="minorHAnsi" w:hAnsiTheme="minorHAnsi" w:cstheme="minorHAnsi"/>
                <w:b/>
                <w:bCs/>
              </w:rPr>
              <w:t>High (19)</w:t>
            </w:r>
          </w:p>
        </w:tc>
        <w:tc>
          <w:tcPr>
            <w:tcW w:w="947" w:type="dxa"/>
            <w:gridSpan w:val="2"/>
            <w:vAlign w:val="center"/>
          </w:tcPr>
          <w:p w14:paraId="0F33AA4B" w14:textId="77777777" w:rsidR="00A518CA" w:rsidRPr="00010B68" w:rsidRDefault="00A518CA">
            <w:pPr>
              <w:rPr>
                <w:rFonts w:asciiTheme="minorHAnsi" w:hAnsiTheme="minorHAnsi" w:cstheme="minorHAnsi"/>
              </w:rPr>
            </w:pPr>
            <w:r>
              <w:rPr>
                <w:rFonts w:asciiTheme="minorHAnsi" w:hAnsiTheme="minorHAnsi" w:cstheme="minorHAnsi"/>
              </w:rPr>
              <w:t>Critical</w:t>
            </w:r>
          </w:p>
        </w:tc>
        <w:tc>
          <w:tcPr>
            <w:tcW w:w="948" w:type="dxa"/>
            <w:gridSpan w:val="2"/>
            <w:vAlign w:val="center"/>
          </w:tcPr>
          <w:p w14:paraId="4C18BE43" w14:textId="77777777" w:rsidR="00A518CA" w:rsidRPr="00010B68" w:rsidRDefault="00A518CA">
            <w:pPr>
              <w:rPr>
                <w:rFonts w:asciiTheme="minorHAnsi" w:hAnsiTheme="minorHAnsi" w:cstheme="minorHAnsi"/>
              </w:rPr>
            </w:pPr>
            <w:r w:rsidRPr="00010B68">
              <w:rPr>
                <w:rFonts w:asciiTheme="minorHAnsi" w:hAnsiTheme="minorHAnsi" w:cstheme="minorHAnsi"/>
              </w:rPr>
              <w:t>Unlikely</w:t>
            </w:r>
          </w:p>
        </w:tc>
        <w:tc>
          <w:tcPr>
            <w:tcW w:w="1276" w:type="dxa"/>
            <w:shd w:val="clear" w:color="auto" w:fill="FFC000"/>
            <w:vAlign w:val="center"/>
          </w:tcPr>
          <w:p w14:paraId="6C47E0F6" w14:textId="77777777" w:rsidR="00A518CA" w:rsidRPr="00010B68" w:rsidRDefault="00A518CA">
            <w:pPr>
              <w:rPr>
                <w:rFonts w:asciiTheme="minorHAnsi" w:hAnsiTheme="minorHAnsi" w:cstheme="minorHAnsi"/>
              </w:rPr>
            </w:pPr>
            <w:r>
              <w:rPr>
                <w:rFonts w:asciiTheme="minorHAnsi" w:hAnsiTheme="minorHAnsi" w:cstheme="minorHAnsi"/>
                <w:b/>
                <w:bCs/>
              </w:rPr>
              <w:t>High</w:t>
            </w:r>
            <w:r w:rsidRPr="00010B68">
              <w:rPr>
                <w:rFonts w:asciiTheme="minorHAnsi" w:hAnsiTheme="minorHAnsi" w:cstheme="minorHAnsi"/>
                <w:b/>
                <w:bCs/>
              </w:rPr>
              <w:t xml:space="preserve"> (1</w:t>
            </w:r>
            <w:r>
              <w:rPr>
                <w:rFonts w:asciiTheme="minorHAnsi" w:hAnsiTheme="minorHAnsi" w:cstheme="minorHAnsi"/>
                <w:b/>
                <w:bCs/>
              </w:rPr>
              <w:t>9</w:t>
            </w:r>
            <w:r w:rsidRPr="00010B68">
              <w:rPr>
                <w:rFonts w:asciiTheme="minorHAnsi" w:hAnsiTheme="minorHAnsi" w:cstheme="minorHAnsi"/>
                <w:b/>
                <w:bCs/>
              </w:rPr>
              <w:t>)</w:t>
            </w:r>
          </w:p>
        </w:tc>
        <w:tc>
          <w:tcPr>
            <w:tcW w:w="1120" w:type="dxa"/>
            <w:vAlign w:val="center"/>
          </w:tcPr>
          <w:p w14:paraId="1C8E284B" w14:textId="77777777" w:rsidR="00A518CA" w:rsidRPr="00010B68" w:rsidRDefault="00A518CA">
            <w:pPr>
              <w:rPr>
                <w:rFonts w:asciiTheme="minorHAnsi" w:hAnsiTheme="minorHAnsi" w:cstheme="minorHAnsi"/>
              </w:rPr>
            </w:pPr>
            <w:r>
              <w:rPr>
                <w:rFonts w:asciiTheme="minorHAnsi" w:hAnsiTheme="minorHAnsi" w:cstheme="minorHAnsi"/>
              </w:rPr>
              <w:t>Insignificant</w:t>
            </w:r>
          </w:p>
        </w:tc>
        <w:tc>
          <w:tcPr>
            <w:tcW w:w="1148" w:type="dxa"/>
            <w:gridSpan w:val="3"/>
            <w:vAlign w:val="center"/>
          </w:tcPr>
          <w:p w14:paraId="14AC8084"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47" w:type="dxa"/>
            <w:shd w:val="clear" w:color="auto" w:fill="92D050"/>
            <w:vAlign w:val="center"/>
          </w:tcPr>
          <w:p w14:paraId="38CB156E" w14:textId="77777777" w:rsidR="00A518CA" w:rsidRPr="00C2405D" w:rsidRDefault="00A518CA">
            <w:pPr>
              <w:rPr>
                <w:rFonts w:asciiTheme="minorHAnsi" w:hAnsiTheme="minorHAnsi" w:cstheme="minorHAnsi"/>
              </w:rPr>
            </w:pPr>
            <w:r>
              <w:rPr>
                <w:rFonts w:asciiTheme="minorHAnsi" w:hAnsiTheme="minorHAnsi" w:cstheme="minorHAnsi"/>
                <w:b/>
                <w:bCs/>
              </w:rPr>
              <w:t>Low</w:t>
            </w:r>
            <w:r w:rsidRPr="00C2405D">
              <w:rPr>
                <w:rFonts w:asciiTheme="minorHAnsi" w:hAnsiTheme="minorHAnsi" w:cstheme="minorHAnsi"/>
                <w:b/>
                <w:bCs/>
              </w:rPr>
              <w:t xml:space="preserve"> (1)</w:t>
            </w:r>
          </w:p>
        </w:tc>
        <w:tc>
          <w:tcPr>
            <w:tcW w:w="3402" w:type="dxa"/>
            <w:gridSpan w:val="6"/>
            <w:shd w:val="clear" w:color="auto" w:fill="EAF1DD" w:themeFill="accent3" w:themeFillTint="33"/>
            <w:vAlign w:val="center"/>
          </w:tcPr>
          <w:p w14:paraId="6201EFC1" w14:textId="77777777" w:rsidR="00A518CA" w:rsidRPr="00010B68" w:rsidRDefault="00A518CA">
            <w:pPr>
              <w:rPr>
                <w:rFonts w:asciiTheme="minorHAnsi" w:hAnsiTheme="minorHAnsi" w:cstheme="minorHAnsi"/>
              </w:rPr>
            </w:pPr>
            <w:r>
              <w:rPr>
                <w:rFonts w:asciiTheme="minorHAnsi" w:hAnsiTheme="minorHAnsi" w:cstheme="minorHAnsi"/>
              </w:rPr>
              <w:t>Unranked</w:t>
            </w:r>
          </w:p>
        </w:tc>
      </w:tr>
      <w:tr w:rsidR="00A518CA" w:rsidRPr="00010B68" w14:paraId="60D88A71" w14:textId="77777777">
        <w:trPr>
          <w:trHeight w:val="1886"/>
        </w:trPr>
        <w:tc>
          <w:tcPr>
            <w:tcW w:w="2957" w:type="dxa"/>
            <w:vMerge w:val="restart"/>
            <w:vAlign w:val="center"/>
          </w:tcPr>
          <w:p w14:paraId="62ACCB1B" w14:textId="77777777" w:rsidR="00A518CA" w:rsidRPr="009C2632" w:rsidRDefault="00A518CA">
            <w:pPr>
              <w:spacing w:after="0" w:line="240" w:lineRule="auto"/>
              <w:rPr>
                <w:rFonts w:asciiTheme="minorHAnsi" w:hAnsiTheme="minorHAnsi" w:cstheme="minorHAnsi"/>
              </w:rPr>
            </w:pPr>
            <w:r w:rsidRPr="009C2632">
              <w:rPr>
                <w:rFonts w:asciiTheme="minorHAnsi" w:hAnsiTheme="minorHAnsi" w:cstheme="minorHAnsi"/>
              </w:rPr>
              <w:t>Maintain MRD with no long-term remediation, diversion or structural modifications</w:t>
            </w:r>
            <w:r>
              <w:rPr>
                <w:rFonts w:asciiTheme="minorHAnsi" w:hAnsiTheme="minorHAnsi" w:cstheme="minorHAnsi"/>
              </w:rPr>
              <w:t>.</w:t>
            </w:r>
          </w:p>
        </w:tc>
        <w:tc>
          <w:tcPr>
            <w:tcW w:w="20008" w:type="dxa"/>
            <w:gridSpan w:val="31"/>
            <w:tcBorders>
              <w:top w:val="single" w:sz="4" w:space="0" w:color="auto"/>
              <w:left w:val="single" w:sz="4" w:space="0" w:color="auto"/>
              <w:bottom w:val="single" w:sz="4" w:space="0" w:color="auto"/>
            </w:tcBorders>
            <w:vAlign w:val="center"/>
          </w:tcPr>
          <w:p w14:paraId="19F8C29F" w14:textId="77777777" w:rsidR="00A518CA" w:rsidRPr="009C2632" w:rsidRDefault="00A518CA" w:rsidP="00C41B13">
            <w:pPr>
              <w:spacing w:after="0" w:line="240" w:lineRule="auto"/>
              <w:rPr>
                <w:rFonts w:asciiTheme="minorHAnsi" w:hAnsiTheme="minorHAnsi" w:cstheme="minorHAnsi"/>
              </w:rPr>
            </w:pPr>
            <w:r w:rsidRPr="009C2632">
              <w:rPr>
                <w:rFonts w:asciiTheme="minorHAnsi" w:hAnsiTheme="minorHAnsi" w:cstheme="minorHAnsi"/>
              </w:rPr>
              <w:t>This scenario demonstrates that the risk of MRD failure will increase over time if no works are conducted on the structure to maintain stability. The risk rating at Phase 2 is Medium (14) (Major and Unlikely) with the rating increasing to High (22) (Critical and Possible) at Phase 3a due to the following:</w:t>
            </w:r>
          </w:p>
          <w:p w14:paraId="774F123E" w14:textId="77777777" w:rsidR="00A518CA" w:rsidRPr="00B41236" w:rsidRDefault="00A518CA" w:rsidP="00C41B13">
            <w:pPr>
              <w:pStyle w:val="ListParagraph"/>
              <w:numPr>
                <w:ilvl w:val="0"/>
                <w:numId w:val="284"/>
              </w:numPr>
              <w:spacing w:after="0" w:line="240" w:lineRule="auto"/>
              <w:rPr>
                <w:rFonts w:asciiTheme="minorHAnsi" w:hAnsiTheme="minorHAnsi" w:cstheme="minorHAnsi"/>
              </w:rPr>
            </w:pPr>
            <w:r w:rsidRPr="00B41236">
              <w:rPr>
                <w:rFonts w:asciiTheme="minorHAnsi" w:hAnsiTheme="minorHAnsi" w:cstheme="minorHAnsi"/>
              </w:rPr>
              <w:t>Lake fill commencing. Recovery from a MRD failure in this phase would be very difficult.</w:t>
            </w:r>
          </w:p>
          <w:p w14:paraId="2F7BD57A" w14:textId="77777777" w:rsidR="00A518CA" w:rsidRPr="00B41236" w:rsidRDefault="00A518CA" w:rsidP="00C41B13">
            <w:pPr>
              <w:pStyle w:val="ListParagraph"/>
              <w:numPr>
                <w:ilvl w:val="0"/>
                <w:numId w:val="284"/>
              </w:numPr>
              <w:spacing w:after="0" w:line="240" w:lineRule="auto"/>
              <w:rPr>
                <w:rFonts w:asciiTheme="minorHAnsi" w:hAnsiTheme="minorHAnsi" w:cstheme="minorHAnsi"/>
              </w:rPr>
            </w:pPr>
            <w:r w:rsidRPr="00B41236">
              <w:rPr>
                <w:rFonts w:asciiTheme="minorHAnsi" w:hAnsiTheme="minorHAnsi" w:cstheme="minorHAnsi"/>
              </w:rPr>
              <w:t>Structure has aged, and the progressive nature of the deterioration means that the past 17 years is not necessarily reflective of the next 16 years. Thus, the likelihood of an incident may increase.</w:t>
            </w:r>
          </w:p>
          <w:p w14:paraId="4870878C" w14:textId="77777777" w:rsidR="006E6947" w:rsidRDefault="00A518CA" w:rsidP="00800198">
            <w:pPr>
              <w:pStyle w:val="ListParagraph"/>
              <w:numPr>
                <w:ilvl w:val="0"/>
                <w:numId w:val="284"/>
              </w:numPr>
              <w:spacing w:after="0" w:line="240" w:lineRule="auto"/>
              <w:rPr>
                <w:rFonts w:asciiTheme="minorHAnsi" w:hAnsiTheme="minorHAnsi" w:cstheme="minorHAnsi"/>
              </w:rPr>
            </w:pPr>
            <w:r w:rsidRPr="00B41236">
              <w:rPr>
                <w:rFonts w:asciiTheme="minorHAnsi" w:hAnsiTheme="minorHAnsi" w:cstheme="minorHAnsi"/>
              </w:rPr>
              <w:t xml:space="preserve">Assuming that staffing levels will be further reduced (including engineers and operators). </w:t>
            </w:r>
          </w:p>
          <w:p w14:paraId="3CB97406" w14:textId="0DF3437B" w:rsidR="00A518CA" w:rsidRPr="00B41236" w:rsidRDefault="00A518CA" w:rsidP="00C41B13">
            <w:pPr>
              <w:pStyle w:val="ListParagraph"/>
              <w:numPr>
                <w:ilvl w:val="0"/>
                <w:numId w:val="284"/>
              </w:numPr>
              <w:spacing w:after="0" w:line="240" w:lineRule="auto"/>
              <w:rPr>
                <w:rFonts w:asciiTheme="minorHAnsi" w:hAnsiTheme="minorHAnsi" w:cstheme="minorHAnsi"/>
              </w:rPr>
            </w:pPr>
            <w:r w:rsidRPr="00B41236">
              <w:rPr>
                <w:rFonts w:asciiTheme="minorHAnsi" w:hAnsiTheme="minorHAnsi" w:cstheme="minorHAnsi"/>
              </w:rPr>
              <w:t>Progressive loss of knowledge and subject matter expertise.</w:t>
            </w:r>
          </w:p>
          <w:p w14:paraId="31A4E7B1" w14:textId="77777777" w:rsidR="00A518CA" w:rsidRPr="009C2632" w:rsidRDefault="00A518CA" w:rsidP="00C41B13">
            <w:pPr>
              <w:spacing w:after="0" w:line="240" w:lineRule="auto"/>
              <w:rPr>
                <w:rFonts w:asciiTheme="minorHAnsi" w:hAnsiTheme="minorHAnsi" w:cstheme="minorHAnsi"/>
              </w:rPr>
            </w:pPr>
            <w:r w:rsidRPr="009C2632">
              <w:rPr>
                <w:rFonts w:asciiTheme="minorHAnsi" w:hAnsiTheme="minorHAnsi" w:cstheme="minorHAnsi"/>
              </w:rPr>
              <w:t>This High (22) risk rating is maintained at Phase 3b for the same reasons listed above with the risk reducing slightly to High (21) (Major and Unlikely) at Phase 4 due to lake filling activities being completed and reaching equilibrium.</w:t>
            </w:r>
          </w:p>
          <w:p w14:paraId="1E593F27" w14:textId="77777777" w:rsidR="00A518CA" w:rsidRPr="00977384" w:rsidRDefault="00A518CA" w:rsidP="00C41B13">
            <w:pPr>
              <w:spacing w:after="0" w:line="240" w:lineRule="auto"/>
              <w:rPr>
                <w:rFonts w:asciiTheme="minorHAnsi" w:hAnsiTheme="minorHAnsi" w:cstheme="minorHAnsi"/>
              </w:rPr>
            </w:pPr>
            <w:r w:rsidRPr="009C2632">
              <w:rPr>
                <w:rFonts w:asciiTheme="minorHAnsi" w:hAnsiTheme="minorHAnsi" w:cstheme="minorHAnsi"/>
              </w:rPr>
              <w:t>The intent of this risk scenario is to show the benefit in conducting proposed works on the MRD structure.  The proposed works avoid realisation of this risk scenario and further detail about the history of the MRD including potential failure mechanisms and proposed remediations is documented in Chapter 8 Technical Studies (8.26 Morwell River Diversion Geotechnical Analysis) and Chapter 12 Key Activities and Design Considerations (12.3 Morwell River Diversion).</w:t>
            </w:r>
          </w:p>
        </w:tc>
      </w:tr>
      <w:tr w:rsidR="00A518CA" w:rsidRPr="00010B68" w14:paraId="70867A83" w14:textId="77777777">
        <w:trPr>
          <w:trHeight w:val="5386"/>
        </w:trPr>
        <w:tc>
          <w:tcPr>
            <w:tcW w:w="2957" w:type="dxa"/>
            <w:vMerge/>
            <w:vAlign w:val="center"/>
          </w:tcPr>
          <w:p w14:paraId="6E43F1A1" w14:textId="77777777" w:rsidR="00A518CA" w:rsidRPr="00010B68" w:rsidRDefault="00A518CA">
            <w:pPr>
              <w:rPr>
                <w:rFonts w:asciiTheme="minorHAnsi" w:hAnsiTheme="minorHAnsi" w:cstheme="minorHAnsi"/>
              </w:rPr>
            </w:pPr>
          </w:p>
        </w:tc>
        <w:tc>
          <w:tcPr>
            <w:tcW w:w="3325" w:type="dxa"/>
            <w:gridSpan w:val="4"/>
            <w:tcBorders>
              <w:top w:val="single" w:sz="4" w:space="0" w:color="auto"/>
              <w:left w:val="single" w:sz="4" w:space="0" w:color="auto"/>
              <w:bottom w:val="single" w:sz="4" w:space="0" w:color="auto"/>
              <w:right w:val="single" w:sz="4" w:space="0" w:color="auto"/>
            </w:tcBorders>
            <w:vAlign w:val="center"/>
          </w:tcPr>
          <w:p w14:paraId="3F99B2DC"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MRD maintained as a river diversion without remedial works to create a rural river levee.</w:t>
            </w:r>
          </w:p>
          <w:p w14:paraId="066F880E"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 xml:space="preserve">Ongoing inspections of the HFC and may require treatment. </w:t>
            </w:r>
          </w:p>
          <w:p w14:paraId="7FC3244C" w14:textId="77777777" w:rsidR="00A518CA" w:rsidRPr="009C2632"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Ongoing GCMP to service mining operations.</w:t>
            </w:r>
          </w:p>
        </w:tc>
        <w:tc>
          <w:tcPr>
            <w:tcW w:w="3268" w:type="dxa"/>
            <w:gridSpan w:val="5"/>
            <w:vAlign w:val="center"/>
          </w:tcPr>
          <w:p w14:paraId="7C54860B" w14:textId="77777777" w:rsidR="00A518CA" w:rsidRPr="009C2632"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Review GCMP to service river diversion. Review and verifying the controls in place.</w:t>
            </w:r>
          </w:p>
        </w:tc>
        <w:tc>
          <w:tcPr>
            <w:tcW w:w="3327" w:type="dxa"/>
            <w:gridSpan w:val="6"/>
            <w:vAlign w:val="center"/>
          </w:tcPr>
          <w:p w14:paraId="51A75FBD"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MRD maintained as a river diversion without remedial works to create a rural river levee.</w:t>
            </w:r>
          </w:p>
          <w:p w14:paraId="1D10A65C"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Ongoing inspections of the HFC and may require treatment.</w:t>
            </w:r>
          </w:p>
          <w:p w14:paraId="22CAE2F4"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Tunnel conduits and grouting is implemented.</w:t>
            </w:r>
          </w:p>
          <w:p w14:paraId="5C7161B6" w14:textId="77777777" w:rsidR="00A518CA" w:rsidRPr="009C2632"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Assuming staffing is maintained as per phase 1</w:t>
            </w:r>
          </w:p>
        </w:tc>
        <w:tc>
          <w:tcPr>
            <w:tcW w:w="3171" w:type="dxa"/>
            <w:gridSpan w:val="5"/>
            <w:vAlign w:val="center"/>
          </w:tcPr>
          <w:p w14:paraId="04BE705E"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MRD maintained as a river diversion without remedial works to create a rural river levee.</w:t>
            </w:r>
          </w:p>
          <w:p w14:paraId="18E9732F"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Lake fill commencing. Recovery from a MRD failure in this phase would be very difficult and expensive.</w:t>
            </w:r>
          </w:p>
          <w:p w14:paraId="4EF48BEB"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Structure has aged, and the progressive nature of the deterioration means that the past 17 years is not necessarily reflective of the next 16 years. Thus the likelihood of an incident may increase.</w:t>
            </w:r>
          </w:p>
          <w:p w14:paraId="16A898E8"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 xml:space="preserve">Ongoing inspections of the HFC and may require treatment. </w:t>
            </w:r>
          </w:p>
          <w:p w14:paraId="5CFEAA49"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9C2632">
              <w:rPr>
                <w:rFonts w:asciiTheme="minorHAnsi" w:hAnsiTheme="minorHAnsi" w:cstheme="minorHAnsi"/>
                <w:szCs w:val="18"/>
              </w:rPr>
              <w:t>Assuming that staffing levels will be further reduced (including engineers and operators). Progressive loss of knowledge and subject matter expertise.</w:t>
            </w:r>
          </w:p>
          <w:p w14:paraId="30D7A097" w14:textId="77777777" w:rsidR="00A518CA" w:rsidRPr="009C2632"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Engage third party resources to continue operations</w:t>
            </w:r>
            <w:r>
              <w:rPr>
                <w:rFonts w:asciiTheme="minorHAnsi" w:hAnsiTheme="minorHAnsi" w:cstheme="minorHAnsi"/>
                <w:szCs w:val="18"/>
              </w:rPr>
              <w:t>.</w:t>
            </w:r>
          </w:p>
        </w:tc>
        <w:tc>
          <w:tcPr>
            <w:tcW w:w="3515" w:type="dxa"/>
            <w:gridSpan w:val="5"/>
            <w:vAlign w:val="center"/>
          </w:tcPr>
          <w:p w14:paraId="5B38942D"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MRD maintained as a river diversion without remedial works to create a rural river levee.</w:t>
            </w:r>
          </w:p>
          <w:p w14:paraId="24995B97"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Recovery from a MRD failure in this phase would be more difficult and expensive than during phase 3a.</w:t>
            </w:r>
          </w:p>
          <w:p w14:paraId="2A5B7025"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Potential partial loss of the LFC and environmental flows</w:t>
            </w:r>
          </w:p>
          <w:p w14:paraId="10EA0F70"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Structure has aged, and the progressive nature of the deterioration means that the past 17 years is not necessarily reflective of the next 30 years. Thus the likelihood of an incident may increase.</w:t>
            </w:r>
          </w:p>
          <w:p w14:paraId="7E5F06E9"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 xml:space="preserve">Ongoing inspections of the HFC and may require treatment. </w:t>
            </w:r>
          </w:p>
          <w:p w14:paraId="1E9926F0"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Assuming that staffing levels will be further reduced (including engineers and operators). Progressive loss of knowledge and subject matter expertise.</w:t>
            </w:r>
          </w:p>
          <w:p w14:paraId="74777643" w14:textId="77777777" w:rsidR="00A518CA" w:rsidRPr="00277384"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Engage third party resources to continue operations</w:t>
            </w:r>
            <w:r>
              <w:rPr>
                <w:rFonts w:asciiTheme="minorHAnsi" w:hAnsiTheme="minorHAnsi" w:cstheme="minorHAnsi"/>
                <w:szCs w:val="18"/>
              </w:rPr>
              <w:t>.</w:t>
            </w:r>
          </w:p>
        </w:tc>
        <w:tc>
          <w:tcPr>
            <w:tcW w:w="3402" w:type="dxa"/>
            <w:gridSpan w:val="6"/>
            <w:vAlign w:val="center"/>
          </w:tcPr>
          <w:p w14:paraId="2600E792"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 xml:space="preserve">Public exposure increases beyond closure as it is the intent for authorised public access post relinquishment in accordance with the EAY work plan variation </w:t>
            </w:r>
          </w:p>
          <w:p w14:paraId="0BC09001"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Mine license ends in 2051</w:t>
            </w:r>
          </w:p>
          <w:p w14:paraId="7561202C"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 xml:space="preserve">Lake fill has reached equilibrium and </w:t>
            </w:r>
            <w:r>
              <w:rPr>
                <w:rFonts w:asciiTheme="minorHAnsi" w:hAnsiTheme="minorHAnsi" w:cstheme="minorHAnsi"/>
                <w:szCs w:val="18"/>
              </w:rPr>
              <w:t xml:space="preserve">lakes </w:t>
            </w:r>
            <w:r w:rsidRPr="00277384">
              <w:rPr>
                <w:rFonts w:asciiTheme="minorHAnsi" w:hAnsiTheme="minorHAnsi" w:cstheme="minorHAnsi"/>
                <w:szCs w:val="18"/>
              </w:rPr>
              <w:t>are full</w:t>
            </w:r>
          </w:p>
          <w:p w14:paraId="2A1C1F76" w14:textId="77777777" w:rsidR="00A518CA"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Thus, the MRD has reached equilibrium</w:t>
            </w:r>
          </w:p>
          <w:p w14:paraId="13EFC5DD" w14:textId="25B0EDFF" w:rsidR="00A518CA" w:rsidRPr="00277384" w:rsidRDefault="00A518CA" w:rsidP="00A518CA">
            <w:pPr>
              <w:pStyle w:val="ListParagraph"/>
              <w:numPr>
                <w:ilvl w:val="0"/>
                <w:numId w:val="270"/>
              </w:numPr>
              <w:spacing w:before="0" w:after="0" w:line="240" w:lineRule="auto"/>
              <w:rPr>
                <w:rFonts w:asciiTheme="minorHAnsi" w:hAnsiTheme="minorHAnsi" w:cstheme="minorHAnsi"/>
                <w:szCs w:val="18"/>
              </w:rPr>
            </w:pPr>
            <w:r w:rsidRPr="00277384">
              <w:rPr>
                <w:rFonts w:asciiTheme="minorHAnsi" w:hAnsiTheme="minorHAnsi" w:cstheme="minorHAnsi"/>
                <w:szCs w:val="18"/>
              </w:rPr>
              <w:t>Relinquishment management continues with the new governor of the landform</w:t>
            </w:r>
          </w:p>
        </w:tc>
      </w:tr>
      <w:tr w:rsidR="00083369" w:rsidRPr="00010B68" w14:paraId="128A83EE" w14:textId="77777777">
        <w:tc>
          <w:tcPr>
            <w:tcW w:w="2957" w:type="dxa"/>
            <w:vMerge/>
          </w:tcPr>
          <w:p w14:paraId="7216DB83" w14:textId="77777777" w:rsidR="00A518CA" w:rsidRPr="00010B68" w:rsidRDefault="00A518CA">
            <w:pPr>
              <w:rPr>
                <w:rFonts w:asciiTheme="minorHAnsi" w:hAnsiTheme="minorHAnsi" w:cstheme="minorHAnsi"/>
              </w:rPr>
            </w:pPr>
          </w:p>
        </w:tc>
        <w:tc>
          <w:tcPr>
            <w:tcW w:w="1182" w:type="dxa"/>
            <w:gridSpan w:val="2"/>
            <w:tcBorders>
              <w:top w:val="single" w:sz="4" w:space="0" w:color="auto"/>
              <w:left w:val="single" w:sz="4" w:space="0" w:color="auto"/>
              <w:bottom w:val="single" w:sz="4" w:space="0" w:color="auto"/>
              <w:right w:val="single" w:sz="4" w:space="0" w:color="auto"/>
            </w:tcBorders>
            <w:vAlign w:val="center"/>
          </w:tcPr>
          <w:p w14:paraId="71F02E64" w14:textId="77777777" w:rsidR="00A518CA" w:rsidRPr="002E497B" w:rsidRDefault="00A518CA">
            <w:pPr>
              <w:rPr>
                <w:rFonts w:asciiTheme="minorHAnsi" w:hAnsiTheme="minorHAnsi" w:cstheme="minorHAnsi"/>
              </w:rPr>
            </w:pPr>
            <w:r>
              <w:rPr>
                <w:rFonts w:asciiTheme="minorHAnsi" w:hAnsiTheme="minorHAnsi" w:cstheme="minorHAnsi"/>
              </w:rPr>
              <w:t>Major</w:t>
            </w:r>
          </w:p>
        </w:tc>
        <w:tc>
          <w:tcPr>
            <w:tcW w:w="850" w:type="dxa"/>
            <w:tcBorders>
              <w:top w:val="single" w:sz="4" w:space="0" w:color="auto"/>
              <w:left w:val="nil"/>
              <w:bottom w:val="single" w:sz="4" w:space="0" w:color="auto"/>
              <w:right w:val="single" w:sz="4" w:space="0" w:color="auto"/>
            </w:tcBorders>
            <w:vAlign w:val="center"/>
          </w:tcPr>
          <w:p w14:paraId="2630B1A2" w14:textId="77777777" w:rsidR="00A518CA" w:rsidRPr="002E497B" w:rsidRDefault="00A518CA">
            <w:pPr>
              <w:rPr>
                <w:rFonts w:asciiTheme="minorHAnsi" w:hAnsiTheme="minorHAnsi" w:cstheme="minorHAnsi"/>
              </w:rPr>
            </w:pPr>
            <w:r>
              <w:rPr>
                <w:rFonts w:asciiTheme="minorHAnsi" w:hAnsiTheme="minorHAnsi" w:cstheme="minorHAnsi"/>
              </w:rPr>
              <w:t>Unlikely</w:t>
            </w:r>
          </w:p>
        </w:tc>
        <w:tc>
          <w:tcPr>
            <w:tcW w:w="1293" w:type="dxa"/>
            <w:tcBorders>
              <w:top w:val="single" w:sz="4" w:space="0" w:color="auto"/>
              <w:left w:val="single" w:sz="4" w:space="0" w:color="auto"/>
              <w:bottom w:val="single" w:sz="4" w:space="0" w:color="auto"/>
              <w:right w:val="nil"/>
            </w:tcBorders>
            <w:shd w:val="clear" w:color="auto" w:fill="FFFF00"/>
            <w:vAlign w:val="center"/>
          </w:tcPr>
          <w:p w14:paraId="351B5EB5" w14:textId="77777777" w:rsidR="00A518CA" w:rsidRPr="00B91D5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4</w:t>
            </w:r>
            <w:r w:rsidRPr="00010B68">
              <w:rPr>
                <w:rFonts w:asciiTheme="minorHAnsi" w:hAnsiTheme="minorHAnsi" w:cstheme="minorHAnsi"/>
                <w:b/>
                <w:bCs/>
              </w:rPr>
              <w:t>)</w:t>
            </w:r>
          </w:p>
        </w:tc>
        <w:tc>
          <w:tcPr>
            <w:tcW w:w="983" w:type="dxa"/>
            <w:gridSpan w:val="2"/>
            <w:vAlign w:val="center"/>
          </w:tcPr>
          <w:p w14:paraId="760D0AD6" w14:textId="77777777" w:rsidR="00A518CA" w:rsidRPr="002E497B" w:rsidRDefault="00A518CA">
            <w:pPr>
              <w:rPr>
                <w:rFonts w:asciiTheme="minorHAnsi" w:hAnsiTheme="minorHAnsi" w:cstheme="minorHAnsi"/>
              </w:rPr>
            </w:pPr>
            <w:r>
              <w:rPr>
                <w:rFonts w:asciiTheme="minorHAnsi" w:hAnsiTheme="minorHAnsi" w:cstheme="minorHAnsi"/>
              </w:rPr>
              <w:t>Major</w:t>
            </w:r>
          </w:p>
        </w:tc>
        <w:tc>
          <w:tcPr>
            <w:tcW w:w="984" w:type="dxa"/>
            <w:gridSpan w:val="2"/>
            <w:vAlign w:val="center"/>
          </w:tcPr>
          <w:p w14:paraId="6D659FB6" w14:textId="77777777" w:rsidR="00A518CA" w:rsidRPr="002E497B" w:rsidRDefault="00A518CA">
            <w:pPr>
              <w:rPr>
                <w:rFonts w:asciiTheme="minorHAnsi" w:hAnsiTheme="minorHAnsi" w:cstheme="minorHAnsi"/>
              </w:rPr>
            </w:pPr>
            <w:r>
              <w:rPr>
                <w:rFonts w:asciiTheme="minorHAnsi" w:hAnsiTheme="minorHAnsi" w:cstheme="minorHAnsi"/>
              </w:rPr>
              <w:t>Unlikely</w:t>
            </w:r>
          </w:p>
        </w:tc>
        <w:tc>
          <w:tcPr>
            <w:tcW w:w="1301" w:type="dxa"/>
            <w:shd w:val="clear" w:color="auto" w:fill="FFFF00"/>
            <w:vAlign w:val="center"/>
          </w:tcPr>
          <w:p w14:paraId="6EACFF94" w14:textId="77777777" w:rsidR="00A518CA" w:rsidRPr="00B91D5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4</w:t>
            </w:r>
            <w:r w:rsidRPr="00010B68">
              <w:rPr>
                <w:rFonts w:asciiTheme="minorHAnsi" w:hAnsiTheme="minorHAnsi" w:cstheme="minorHAnsi"/>
                <w:b/>
                <w:bCs/>
              </w:rPr>
              <w:t>)</w:t>
            </w:r>
          </w:p>
        </w:tc>
        <w:tc>
          <w:tcPr>
            <w:tcW w:w="1050" w:type="dxa"/>
            <w:gridSpan w:val="2"/>
            <w:vAlign w:val="center"/>
          </w:tcPr>
          <w:p w14:paraId="7DD5B158" w14:textId="77777777" w:rsidR="00A518CA" w:rsidRPr="002E497B" w:rsidRDefault="00A518CA">
            <w:pPr>
              <w:rPr>
                <w:rFonts w:asciiTheme="minorHAnsi" w:hAnsiTheme="minorHAnsi" w:cstheme="minorHAnsi"/>
              </w:rPr>
            </w:pPr>
            <w:r>
              <w:rPr>
                <w:rFonts w:asciiTheme="minorHAnsi" w:hAnsiTheme="minorHAnsi" w:cstheme="minorHAnsi"/>
              </w:rPr>
              <w:t>Major</w:t>
            </w:r>
          </w:p>
        </w:tc>
        <w:tc>
          <w:tcPr>
            <w:tcW w:w="1052" w:type="dxa"/>
            <w:gridSpan w:val="3"/>
            <w:vAlign w:val="center"/>
          </w:tcPr>
          <w:p w14:paraId="0A01826B" w14:textId="77777777" w:rsidR="00A518CA" w:rsidRPr="002E497B" w:rsidRDefault="00A518CA">
            <w:pPr>
              <w:rPr>
                <w:rFonts w:asciiTheme="minorHAnsi" w:hAnsiTheme="minorHAnsi" w:cstheme="minorHAnsi"/>
              </w:rPr>
            </w:pPr>
            <w:r>
              <w:rPr>
                <w:rFonts w:asciiTheme="minorHAnsi" w:hAnsiTheme="minorHAnsi" w:cstheme="minorHAnsi"/>
              </w:rPr>
              <w:t>Unlikely</w:t>
            </w:r>
          </w:p>
        </w:tc>
        <w:tc>
          <w:tcPr>
            <w:tcW w:w="1225" w:type="dxa"/>
            <w:shd w:val="clear" w:color="auto" w:fill="FFFF00"/>
            <w:vAlign w:val="center"/>
          </w:tcPr>
          <w:p w14:paraId="76F509AD" w14:textId="77777777" w:rsidR="00A518CA" w:rsidRPr="00B91D58"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4</w:t>
            </w:r>
            <w:r w:rsidRPr="00010B68">
              <w:rPr>
                <w:rFonts w:asciiTheme="minorHAnsi" w:hAnsiTheme="minorHAnsi" w:cstheme="minorHAnsi"/>
                <w:b/>
                <w:bCs/>
              </w:rPr>
              <w:t>)</w:t>
            </w:r>
          </w:p>
        </w:tc>
        <w:tc>
          <w:tcPr>
            <w:tcW w:w="947" w:type="dxa"/>
            <w:gridSpan w:val="2"/>
            <w:vAlign w:val="center"/>
          </w:tcPr>
          <w:p w14:paraId="318124A4" w14:textId="77777777" w:rsidR="00A518CA" w:rsidRPr="002E497B" w:rsidRDefault="00A518CA">
            <w:pPr>
              <w:rPr>
                <w:rFonts w:asciiTheme="minorHAnsi" w:hAnsiTheme="minorHAnsi" w:cstheme="minorHAnsi"/>
              </w:rPr>
            </w:pPr>
            <w:r>
              <w:rPr>
                <w:rFonts w:asciiTheme="minorHAnsi" w:hAnsiTheme="minorHAnsi" w:cstheme="minorHAnsi"/>
              </w:rPr>
              <w:t>Critical</w:t>
            </w:r>
          </w:p>
        </w:tc>
        <w:tc>
          <w:tcPr>
            <w:tcW w:w="948" w:type="dxa"/>
            <w:gridSpan w:val="2"/>
            <w:vAlign w:val="center"/>
          </w:tcPr>
          <w:p w14:paraId="4267658B" w14:textId="77777777" w:rsidR="00A518CA" w:rsidRDefault="00A518CA">
            <w:pPr>
              <w:rPr>
                <w:rFonts w:asciiTheme="minorHAnsi" w:hAnsiTheme="minorHAnsi" w:cstheme="minorHAnsi"/>
              </w:rPr>
            </w:pPr>
            <w:r>
              <w:rPr>
                <w:rFonts w:asciiTheme="minorHAnsi" w:hAnsiTheme="minorHAnsi" w:cstheme="minorHAnsi"/>
              </w:rPr>
              <w:t>Possible</w:t>
            </w:r>
          </w:p>
        </w:tc>
        <w:tc>
          <w:tcPr>
            <w:tcW w:w="1276" w:type="dxa"/>
            <w:shd w:val="clear" w:color="auto" w:fill="FFC000"/>
            <w:vAlign w:val="center"/>
          </w:tcPr>
          <w:p w14:paraId="13AF67A8" w14:textId="77777777" w:rsidR="00A518CA" w:rsidRPr="00010B68" w:rsidRDefault="00A518CA">
            <w:pPr>
              <w:rPr>
                <w:rFonts w:asciiTheme="minorHAnsi" w:hAnsiTheme="minorHAnsi" w:cstheme="minorHAnsi"/>
                <w:b/>
                <w:bCs/>
              </w:rPr>
            </w:pPr>
            <w:r>
              <w:rPr>
                <w:rFonts w:asciiTheme="minorHAnsi" w:hAnsiTheme="minorHAnsi" w:cstheme="minorHAnsi"/>
                <w:b/>
                <w:bCs/>
              </w:rPr>
              <w:t>High</w:t>
            </w:r>
            <w:r w:rsidRPr="00010B68">
              <w:rPr>
                <w:rFonts w:asciiTheme="minorHAnsi" w:hAnsiTheme="minorHAnsi" w:cstheme="minorHAnsi"/>
                <w:b/>
                <w:bCs/>
              </w:rPr>
              <w:t xml:space="preserve"> (</w:t>
            </w:r>
            <w:r>
              <w:rPr>
                <w:rFonts w:asciiTheme="minorHAnsi" w:hAnsiTheme="minorHAnsi" w:cstheme="minorHAnsi"/>
                <w:b/>
                <w:bCs/>
              </w:rPr>
              <w:t>22</w:t>
            </w:r>
            <w:r w:rsidRPr="00010B68">
              <w:rPr>
                <w:rFonts w:asciiTheme="minorHAnsi" w:hAnsiTheme="minorHAnsi" w:cstheme="minorHAnsi"/>
                <w:b/>
                <w:bCs/>
              </w:rPr>
              <w:t>)</w:t>
            </w:r>
          </w:p>
        </w:tc>
        <w:tc>
          <w:tcPr>
            <w:tcW w:w="1134" w:type="dxa"/>
            <w:gridSpan w:val="2"/>
            <w:vAlign w:val="center"/>
          </w:tcPr>
          <w:p w14:paraId="4B28498F" w14:textId="77777777" w:rsidR="00A518CA" w:rsidRPr="002E497B" w:rsidRDefault="00A518CA">
            <w:pPr>
              <w:rPr>
                <w:rFonts w:asciiTheme="minorHAnsi" w:hAnsiTheme="minorHAnsi" w:cstheme="minorHAnsi"/>
              </w:rPr>
            </w:pPr>
            <w:r>
              <w:rPr>
                <w:rFonts w:asciiTheme="minorHAnsi" w:hAnsiTheme="minorHAnsi" w:cstheme="minorHAnsi"/>
              </w:rPr>
              <w:t>Critical</w:t>
            </w:r>
          </w:p>
        </w:tc>
        <w:tc>
          <w:tcPr>
            <w:tcW w:w="1134" w:type="dxa"/>
            <w:gridSpan w:val="2"/>
            <w:vAlign w:val="center"/>
          </w:tcPr>
          <w:p w14:paraId="639ACF42" w14:textId="77777777" w:rsidR="00A518CA" w:rsidRDefault="00A518CA">
            <w:pPr>
              <w:rPr>
                <w:rFonts w:asciiTheme="minorHAnsi" w:hAnsiTheme="minorHAnsi" w:cstheme="minorHAnsi"/>
              </w:rPr>
            </w:pPr>
            <w:r>
              <w:rPr>
                <w:rFonts w:asciiTheme="minorHAnsi" w:hAnsiTheme="minorHAnsi" w:cstheme="minorHAnsi"/>
              </w:rPr>
              <w:t>Possible</w:t>
            </w:r>
          </w:p>
        </w:tc>
        <w:tc>
          <w:tcPr>
            <w:tcW w:w="1247" w:type="dxa"/>
            <w:shd w:val="clear" w:color="auto" w:fill="FFC000"/>
            <w:vAlign w:val="center"/>
          </w:tcPr>
          <w:p w14:paraId="450E0EC9" w14:textId="77777777" w:rsidR="00A518CA" w:rsidRPr="002E497B" w:rsidRDefault="00A518CA">
            <w:pPr>
              <w:rPr>
                <w:rFonts w:asciiTheme="minorHAnsi" w:hAnsiTheme="minorHAnsi" w:cstheme="minorHAnsi"/>
                <w:b/>
                <w:bCs/>
                <w:highlight w:val="yellow"/>
              </w:rPr>
            </w:pPr>
            <w:r>
              <w:rPr>
                <w:rFonts w:asciiTheme="minorHAnsi" w:hAnsiTheme="minorHAnsi" w:cstheme="minorHAnsi"/>
                <w:b/>
                <w:bCs/>
              </w:rPr>
              <w:t>High</w:t>
            </w:r>
            <w:r w:rsidRPr="00010B68">
              <w:rPr>
                <w:rFonts w:asciiTheme="minorHAnsi" w:hAnsiTheme="minorHAnsi" w:cstheme="minorHAnsi"/>
                <w:b/>
                <w:bCs/>
              </w:rPr>
              <w:t xml:space="preserve"> (</w:t>
            </w:r>
            <w:r>
              <w:rPr>
                <w:rFonts w:asciiTheme="minorHAnsi" w:hAnsiTheme="minorHAnsi" w:cstheme="minorHAnsi"/>
                <w:b/>
                <w:bCs/>
              </w:rPr>
              <w:t>22</w:t>
            </w:r>
            <w:r w:rsidRPr="00010B68">
              <w:rPr>
                <w:rFonts w:asciiTheme="minorHAnsi" w:hAnsiTheme="minorHAnsi" w:cstheme="minorHAnsi"/>
                <w:b/>
                <w:bCs/>
              </w:rPr>
              <w:t>)</w:t>
            </w:r>
          </w:p>
        </w:tc>
        <w:tc>
          <w:tcPr>
            <w:tcW w:w="1063" w:type="dxa"/>
            <w:vAlign w:val="center"/>
          </w:tcPr>
          <w:p w14:paraId="475A1FDE" w14:textId="77777777" w:rsidR="00A518CA" w:rsidRPr="002E497B" w:rsidRDefault="00A518CA">
            <w:pPr>
              <w:rPr>
                <w:rFonts w:asciiTheme="minorHAnsi" w:hAnsiTheme="minorHAnsi" w:cstheme="minorHAnsi"/>
              </w:rPr>
            </w:pPr>
            <w:r>
              <w:rPr>
                <w:rFonts w:asciiTheme="minorHAnsi" w:hAnsiTheme="minorHAnsi" w:cstheme="minorHAnsi"/>
              </w:rPr>
              <w:t>Major</w:t>
            </w:r>
          </w:p>
        </w:tc>
        <w:tc>
          <w:tcPr>
            <w:tcW w:w="1063" w:type="dxa"/>
            <w:gridSpan w:val="3"/>
            <w:vAlign w:val="center"/>
          </w:tcPr>
          <w:p w14:paraId="6785623C" w14:textId="77777777" w:rsidR="00A518CA" w:rsidRDefault="00A518CA">
            <w:pPr>
              <w:rPr>
                <w:rFonts w:asciiTheme="minorHAnsi" w:hAnsiTheme="minorHAnsi" w:cstheme="minorHAnsi"/>
              </w:rPr>
            </w:pPr>
            <w:r>
              <w:rPr>
                <w:rFonts w:asciiTheme="minorHAnsi" w:hAnsiTheme="minorHAnsi" w:cstheme="minorHAnsi"/>
              </w:rPr>
              <w:t>Likely</w:t>
            </w:r>
          </w:p>
        </w:tc>
        <w:tc>
          <w:tcPr>
            <w:tcW w:w="1276" w:type="dxa"/>
            <w:gridSpan w:val="2"/>
            <w:shd w:val="clear" w:color="auto" w:fill="FFC000"/>
            <w:vAlign w:val="center"/>
          </w:tcPr>
          <w:p w14:paraId="031688CB" w14:textId="77777777" w:rsidR="00A518CA" w:rsidRPr="002E497B" w:rsidRDefault="00A518CA">
            <w:pPr>
              <w:rPr>
                <w:rFonts w:asciiTheme="minorHAnsi" w:hAnsiTheme="minorHAnsi" w:cstheme="minorHAnsi"/>
                <w:b/>
                <w:bCs/>
                <w:highlight w:val="yellow"/>
              </w:rPr>
            </w:pPr>
            <w:r>
              <w:rPr>
                <w:rFonts w:asciiTheme="minorHAnsi" w:hAnsiTheme="minorHAnsi" w:cstheme="minorHAnsi"/>
                <w:b/>
                <w:bCs/>
              </w:rPr>
              <w:t>High</w:t>
            </w:r>
            <w:r w:rsidRPr="00010B68">
              <w:rPr>
                <w:rFonts w:asciiTheme="minorHAnsi" w:hAnsiTheme="minorHAnsi" w:cstheme="minorHAnsi"/>
                <w:b/>
                <w:bCs/>
              </w:rPr>
              <w:t xml:space="preserve"> (</w:t>
            </w:r>
            <w:r>
              <w:rPr>
                <w:rFonts w:asciiTheme="minorHAnsi" w:hAnsiTheme="minorHAnsi" w:cstheme="minorHAnsi"/>
                <w:b/>
                <w:bCs/>
              </w:rPr>
              <w:t>21</w:t>
            </w:r>
            <w:r w:rsidRPr="00010B68">
              <w:rPr>
                <w:rFonts w:asciiTheme="minorHAnsi" w:hAnsiTheme="minorHAnsi" w:cstheme="minorHAnsi"/>
                <w:b/>
                <w:bCs/>
              </w:rPr>
              <w:t>)</w:t>
            </w:r>
          </w:p>
        </w:tc>
      </w:tr>
      <w:tr w:rsidR="00A518CA" w:rsidRPr="00010B68" w14:paraId="7ED61716" w14:textId="77777777">
        <w:tc>
          <w:tcPr>
            <w:tcW w:w="2957" w:type="dxa"/>
            <w:vMerge w:val="restart"/>
            <w:vAlign w:val="center"/>
          </w:tcPr>
          <w:p w14:paraId="66F3ED12" w14:textId="0FA70776" w:rsidR="00A518CA" w:rsidRPr="00400767" w:rsidRDefault="00A518CA">
            <w:pPr>
              <w:spacing w:after="0" w:line="240" w:lineRule="auto"/>
              <w:rPr>
                <w:rFonts w:asciiTheme="minorHAnsi" w:hAnsiTheme="minorHAnsi" w:cstheme="minorHAnsi"/>
              </w:rPr>
            </w:pPr>
            <w:r w:rsidRPr="00400767">
              <w:rPr>
                <w:rFonts w:asciiTheme="minorHAnsi" w:hAnsiTheme="minorHAnsi" w:cstheme="minorHAnsi"/>
              </w:rPr>
              <w:t>Smoke &amp; particulates transport off-site PM 2.5</w:t>
            </w:r>
          </w:p>
        </w:tc>
        <w:tc>
          <w:tcPr>
            <w:tcW w:w="20008" w:type="dxa"/>
            <w:gridSpan w:val="31"/>
            <w:vAlign w:val="center"/>
          </w:tcPr>
          <w:p w14:paraId="36DAB171" w14:textId="77777777" w:rsidR="00A518CA" w:rsidRPr="00400767" w:rsidRDefault="00A518CA" w:rsidP="00C41B13">
            <w:pPr>
              <w:spacing w:after="0" w:line="240" w:lineRule="auto"/>
              <w:rPr>
                <w:rFonts w:asciiTheme="minorHAnsi" w:hAnsiTheme="minorHAnsi" w:cstheme="minorHAnsi"/>
              </w:rPr>
            </w:pPr>
            <w:r w:rsidRPr="00400767">
              <w:rPr>
                <w:rFonts w:asciiTheme="minorHAnsi" w:hAnsiTheme="minorHAnsi" w:cstheme="minorHAnsi"/>
              </w:rPr>
              <w:t>A High (19) (Critical and Unlikely) was assessed as being relevant as a current risk rating due to the amount of exposed coal in operational areas and the proximity of the operational Mine to local residences. This risk rating is maintained throughout Phases 1 and 2 with the risk rating reducing to Medium (15) (Critical and Rare) in Phase 3a as coal is covered and lakes commence to fill with this rating maintained for Phases 3b and 4.</w:t>
            </w:r>
          </w:p>
        </w:tc>
      </w:tr>
      <w:tr w:rsidR="00A518CA" w:rsidRPr="00010B68" w14:paraId="54356EFF" w14:textId="77777777">
        <w:tc>
          <w:tcPr>
            <w:tcW w:w="2957" w:type="dxa"/>
            <w:vMerge/>
          </w:tcPr>
          <w:p w14:paraId="76409B6E" w14:textId="77777777" w:rsidR="00A518CA" w:rsidRPr="00010B68" w:rsidRDefault="00A518CA">
            <w:pPr>
              <w:rPr>
                <w:rFonts w:asciiTheme="minorHAnsi" w:hAnsiTheme="minorHAnsi" w:cstheme="minorHAnsi"/>
              </w:rPr>
            </w:pPr>
          </w:p>
        </w:tc>
        <w:tc>
          <w:tcPr>
            <w:tcW w:w="3325" w:type="dxa"/>
            <w:gridSpan w:val="4"/>
            <w:vAlign w:val="center"/>
          </w:tcPr>
          <w:p w14:paraId="2797AF4B" w14:textId="77777777" w:rsidR="00A518CA" w:rsidRPr="00010B68" w:rsidRDefault="00A518CA">
            <w:pPr>
              <w:rPr>
                <w:rFonts w:asciiTheme="minorHAnsi" w:hAnsiTheme="minorHAnsi" w:cstheme="minorHAnsi"/>
              </w:rPr>
            </w:pPr>
            <w:r>
              <w:rPr>
                <w:rFonts w:asciiTheme="minorHAnsi" w:hAnsiTheme="minorHAnsi" w:cstheme="minorHAnsi"/>
              </w:rPr>
              <w:t>Areas of exposed coal related to coal mining operation in Maryvale Field.</w:t>
            </w:r>
          </w:p>
        </w:tc>
        <w:tc>
          <w:tcPr>
            <w:tcW w:w="3268" w:type="dxa"/>
            <w:gridSpan w:val="5"/>
            <w:vAlign w:val="center"/>
          </w:tcPr>
          <w:p w14:paraId="012C8C1E" w14:textId="77777777" w:rsidR="00A518CA" w:rsidRPr="00010B68" w:rsidRDefault="00A518CA">
            <w:pPr>
              <w:rPr>
                <w:rFonts w:asciiTheme="minorHAnsi" w:hAnsiTheme="minorHAnsi" w:cstheme="minorHAnsi"/>
              </w:rPr>
            </w:pPr>
            <w:r w:rsidRPr="00010B68">
              <w:rPr>
                <w:rFonts w:asciiTheme="minorHAnsi" w:hAnsiTheme="minorHAnsi" w:cstheme="minorHAnsi"/>
              </w:rPr>
              <w:t>No change.</w:t>
            </w:r>
          </w:p>
        </w:tc>
        <w:tc>
          <w:tcPr>
            <w:tcW w:w="3327" w:type="dxa"/>
            <w:gridSpan w:val="6"/>
            <w:vAlign w:val="center"/>
          </w:tcPr>
          <w:p w14:paraId="25081365" w14:textId="77777777" w:rsidR="00A518CA"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Coal capping activities have commenced.</w:t>
            </w:r>
          </w:p>
          <w:p w14:paraId="41DCE1E2" w14:textId="77777777" w:rsidR="00A518CA" w:rsidRPr="00400767"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Lake fill has commenced.</w:t>
            </w:r>
          </w:p>
        </w:tc>
        <w:tc>
          <w:tcPr>
            <w:tcW w:w="3171" w:type="dxa"/>
            <w:gridSpan w:val="5"/>
            <w:vAlign w:val="center"/>
          </w:tcPr>
          <w:p w14:paraId="51D2786D" w14:textId="77777777" w:rsidR="00A518CA"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 xml:space="preserve">Coal capping activities </w:t>
            </w:r>
            <w:r>
              <w:rPr>
                <w:rFonts w:asciiTheme="minorHAnsi" w:hAnsiTheme="minorHAnsi" w:cstheme="minorHAnsi"/>
                <w:szCs w:val="18"/>
              </w:rPr>
              <w:t>are</w:t>
            </w:r>
            <w:r w:rsidRPr="00400767">
              <w:rPr>
                <w:rFonts w:asciiTheme="minorHAnsi" w:hAnsiTheme="minorHAnsi" w:cstheme="minorHAnsi"/>
                <w:szCs w:val="18"/>
              </w:rPr>
              <w:t xml:space="preserve"> continuing</w:t>
            </w:r>
            <w:r>
              <w:rPr>
                <w:rFonts w:asciiTheme="minorHAnsi" w:hAnsiTheme="minorHAnsi" w:cstheme="minorHAnsi"/>
                <w:szCs w:val="18"/>
              </w:rPr>
              <w:t>.</w:t>
            </w:r>
          </w:p>
          <w:p w14:paraId="1262BD2D" w14:textId="77777777" w:rsidR="00A518CA"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Lake fill activity continuing.</w:t>
            </w:r>
          </w:p>
          <w:p w14:paraId="71001713" w14:textId="77777777" w:rsidR="00A518CA" w:rsidRPr="00400767"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Continue reconfiguration of fire services infrastructure for lake fill period.</w:t>
            </w:r>
          </w:p>
        </w:tc>
        <w:tc>
          <w:tcPr>
            <w:tcW w:w="3515" w:type="dxa"/>
            <w:gridSpan w:val="5"/>
            <w:vAlign w:val="center"/>
          </w:tcPr>
          <w:p w14:paraId="2B8228CB" w14:textId="77777777" w:rsidR="00A518CA"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 xml:space="preserve">Coal capping activities </w:t>
            </w:r>
            <w:r>
              <w:rPr>
                <w:rFonts w:asciiTheme="minorHAnsi" w:hAnsiTheme="minorHAnsi" w:cstheme="minorHAnsi"/>
                <w:szCs w:val="18"/>
              </w:rPr>
              <w:t>are</w:t>
            </w:r>
            <w:r w:rsidRPr="00400767">
              <w:rPr>
                <w:rFonts w:asciiTheme="minorHAnsi" w:hAnsiTheme="minorHAnsi" w:cstheme="minorHAnsi"/>
                <w:szCs w:val="18"/>
              </w:rPr>
              <w:t xml:space="preserve"> continuing</w:t>
            </w:r>
            <w:r>
              <w:rPr>
                <w:rFonts w:asciiTheme="minorHAnsi" w:hAnsiTheme="minorHAnsi" w:cstheme="minorHAnsi"/>
                <w:szCs w:val="18"/>
              </w:rPr>
              <w:t>.</w:t>
            </w:r>
          </w:p>
          <w:p w14:paraId="3B63B502" w14:textId="77777777" w:rsidR="00A518CA" w:rsidRDefault="00A518CA" w:rsidP="00A518CA">
            <w:pPr>
              <w:pStyle w:val="ListParagraph"/>
              <w:numPr>
                <w:ilvl w:val="0"/>
                <w:numId w:val="271"/>
              </w:numPr>
              <w:spacing w:before="0" w:after="0" w:line="240" w:lineRule="auto"/>
              <w:rPr>
                <w:rFonts w:asciiTheme="minorHAnsi" w:hAnsiTheme="minorHAnsi" w:cstheme="minorHAnsi"/>
                <w:szCs w:val="18"/>
              </w:rPr>
            </w:pPr>
            <w:r w:rsidRPr="00400767">
              <w:rPr>
                <w:rFonts w:asciiTheme="minorHAnsi" w:hAnsiTheme="minorHAnsi" w:cstheme="minorHAnsi"/>
                <w:szCs w:val="18"/>
              </w:rPr>
              <w:t>Lake fill activity continuing.</w:t>
            </w:r>
          </w:p>
          <w:p w14:paraId="7B23EF94" w14:textId="77777777" w:rsidR="00A518CA" w:rsidRPr="000572AA" w:rsidRDefault="00A518CA" w:rsidP="00A518CA">
            <w:pPr>
              <w:pStyle w:val="ListParagraph"/>
              <w:numPr>
                <w:ilvl w:val="0"/>
                <w:numId w:val="271"/>
              </w:numPr>
              <w:spacing w:before="0" w:after="0" w:line="240" w:lineRule="auto"/>
              <w:rPr>
                <w:rFonts w:asciiTheme="minorHAnsi" w:hAnsiTheme="minorHAnsi" w:cstheme="minorHAnsi"/>
                <w:szCs w:val="18"/>
              </w:rPr>
            </w:pPr>
            <w:r w:rsidRPr="000572AA">
              <w:rPr>
                <w:rFonts w:asciiTheme="minorHAnsi" w:hAnsiTheme="minorHAnsi" w:cstheme="minorHAnsi"/>
                <w:szCs w:val="18"/>
              </w:rPr>
              <w:t>Continue reconfiguration of fire services infrastructure for lake fill period.</w:t>
            </w:r>
          </w:p>
        </w:tc>
        <w:tc>
          <w:tcPr>
            <w:tcW w:w="3402" w:type="dxa"/>
            <w:gridSpan w:val="6"/>
            <w:vAlign w:val="center"/>
          </w:tcPr>
          <w:p w14:paraId="2CAB0983" w14:textId="77777777" w:rsidR="00A518CA" w:rsidRDefault="00A518CA" w:rsidP="00A518CA">
            <w:pPr>
              <w:pStyle w:val="ListParagraph"/>
              <w:numPr>
                <w:ilvl w:val="0"/>
                <w:numId w:val="272"/>
              </w:numPr>
              <w:spacing w:before="0" w:after="0" w:line="240" w:lineRule="auto"/>
              <w:rPr>
                <w:rFonts w:asciiTheme="minorHAnsi" w:hAnsiTheme="minorHAnsi" w:cstheme="minorHAnsi"/>
                <w:szCs w:val="18"/>
              </w:rPr>
            </w:pPr>
            <w:r>
              <w:rPr>
                <w:rFonts w:asciiTheme="minorHAnsi" w:hAnsiTheme="minorHAnsi" w:cstheme="minorHAnsi"/>
                <w:szCs w:val="18"/>
              </w:rPr>
              <w:t>Lake full.</w:t>
            </w:r>
          </w:p>
          <w:p w14:paraId="3898AD19" w14:textId="77777777" w:rsidR="00A518CA" w:rsidRPr="000572AA" w:rsidRDefault="00A518CA" w:rsidP="00A518CA">
            <w:pPr>
              <w:pStyle w:val="ListParagraph"/>
              <w:numPr>
                <w:ilvl w:val="0"/>
                <w:numId w:val="272"/>
              </w:numPr>
              <w:spacing w:before="0" w:after="0" w:line="240" w:lineRule="auto"/>
              <w:rPr>
                <w:rFonts w:asciiTheme="minorHAnsi" w:hAnsiTheme="minorHAnsi" w:cstheme="minorHAnsi"/>
                <w:szCs w:val="18"/>
              </w:rPr>
            </w:pPr>
            <w:r>
              <w:rPr>
                <w:rFonts w:asciiTheme="minorHAnsi" w:hAnsiTheme="minorHAnsi" w:cstheme="minorHAnsi"/>
                <w:szCs w:val="18"/>
              </w:rPr>
              <w:t>Vegetation established.</w:t>
            </w:r>
          </w:p>
        </w:tc>
      </w:tr>
      <w:tr w:rsidR="00083369" w:rsidRPr="00010B68" w14:paraId="6CCEB1DB" w14:textId="77777777">
        <w:tc>
          <w:tcPr>
            <w:tcW w:w="2957" w:type="dxa"/>
            <w:vMerge/>
          </w:tcPr>
          <w:p w14:paraId="20F02174" w14:textId="77777777" w:rsidR="00A518CA" w:rsidRPr="00010B68" w:rsidRDefault="00A518CA">
            <w:pPr>
              <w:rPr>
                <w:rFonts w:asciiTheme="minorHAnsi" w:hAnsiTheme="minorHAnsi" w:cstheme="minorHAnsi"/>
              </w:rPr>
            </w:pPr>
          </w:p>
        </w:tc>
        <w:tc>
          <w:tcPr>
            <w:tcW w:w="1182" w:type="dxa"/>
            <w:gridSpan w:val="2"/>
            <w:vAlign w:val="center"/>
          </w:tcPr>
          <w:p w14:paraId="37401970"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850" w:type="dxa"/>
            <w:vAlign w:val="center"/>
          </w:tcPr>
          <w:p w14:paraId="311C9D4E" w14:textId="77777777" w:rsidR="00A518CA" w:rsidRPr="00010B68" w:rsidRDefault="00A518CA">
            <w:pPr>
              <w:rPr>
                <w:rFonts w:asciiTheme="minorHAnsi" w:hAnsiTheme="minorHAnsi" w:cstheme="minorHAnsi"/>
              </w:rPr>
            </w:pPr>
            <w:r w:rsidRPr="002E497B">
              <w:rPr>
                <w:rFonts w:asciiTheme="minorHAnsi" w:hAnsiTheme="minorHAnsi" w:cstheme="minorHAnsi"/>
              </w:rPr>
              <w:t>Unlikely</w:t>
            </w:r>
          </w:p>
        </w:tc>
        <w:tc>
          <w:tcPr>
            <w:tcW w:w="1293" w:type="dxa"/>
            <w:shd w:val="clear" w:color="auto" w:fill="FFC000"/>
            <w:vAlign w:val="center"/>
          </w:tcPr>
          <w:p w14:paraId="31CB74FB" w14:textId="77777777" w:rsidR="00A518CA" w:rsidRPr="003E64C3" w:rsidRDefault="00A518CA">
            <w:pPr>
              <w:rPr>
                <w:rFonts w:asciiTheme="minorHAnsi" w:hAnsiTheme="minorHAnsi" w:cstheme="minorHAnsi"/>
                <w:b/>
                <w:bCs/>
              </w:rPr>
            </w:pPr>
            <w:r w:rsidRPr="002E497B">
              <w:rPr>
                <w:rFonts w:asciiTheme="minorHAnsi" w:hAnsiTheme="minorHAnsi" w:cstheme="minorHAnsi"/>
                <w:b/>
                <w:bCs/>
              </w:rPr>
              <w:t>High (19)</w:t>
            </w:r>
          </w:p>
        </w:tc>
        <w:tc>
          <w:tcPr>
            <w:tcW w:w="983" w:type="dxa"/>
            <w:gridSpan w:val="2"/>
            <w:vAlign w:val="center"/>
          </w:tcPr>
          <w:p w14:paraId="65538B23"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84" w:type="dxa"/>
            <w:gridSpan w:val="2"/>
            <w:vAlign w:val="center"/>
          </w:tcPr>
          <w:p w14:paraId="510DA245" w14:textId="77777777" w:rsidR="00A518CA" w:rsidRPr="00010B68" w:rsidRDefault="00A518CA">
            <w:pPr>
              <w:rPr>
                <w:rFonts w:asciiTheme="minorHAnsi" w:hAnsiTheme="minorHAnsi" w:cstheme="minorHAnsi"/>
              </w:rPr>
            </w:pPr>
            <w:r w:rsidRPr="002E497B">
              <w:rPr>
                <w:rFonts w:asciiTheme="minorHAnsi" w:hAnsiTheme="minorHAnsi" w:cstheme="minorHAnsi"/>
              </w:rPr>
              <w:t>Unlikely</w:t>
            </w:r>
          </w:p>
        </w:tc>
        <w:tc>
          <w:tcPr>
            <w:tcW w:w="1301" w:type="dxa"/>
            <w:shd w:val="clear" w:color="auto" w:fill="FFC000"/>
            <w:vAlign w:val="center"/>
          </w:tcPr>
          <w:p w14:paraId="131701C4" w14:textId="77777777" w:rsidR="00A518CA" w:rsidRPr="003E64C3" w:rsidRDefault="00A518CA">
            <w:pPr>
              <w:rPr>
                <w:rFonts w:asciiTheme="minorHAnsi" w:hAnsiTheme="minorHAnsi" w:cstheme="minorHAnsi"/>
                <w:b/>
                <w:bCs/>
              </w:rPr>
            </w:pPr>
            <w:r w:rsidRPr="002E497B">
              <w:rPr>
                <w:rFonts w:asciiTheme="minorHAnsi" w:hAnsiTheme="minorHAnsi" w:cstheme="minorHAnsi"/>
                <w:b/>
                <w:bCs/>
              </w:rPr>
              <w:t>High (19)</w:t>
            </w:r>
          </w:p>
        </w:tc>
        <w:tc>
          <w:tcPr>
            <w:tcW w:w="1109" w:type="dxa"/>
            <w:gridSpan w:val="3"/>
            <w:vAlign w:val="center"/>
          </w:tcPr>
          <w:p w14:paraId="74AB87BA"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93" w:type="dxa"/>
            <w:gridSpan w:val="2"/>
            <w:vAlign w:val="center"/>
          </w:tcPr>
          <w:p w14:paraId="7382EE5E" w14:textId="77777777" w:rsidR="00A518CA" w:rsidRPr="00010B68" w:rsidRDefault="00A518CA">
            <w:pPr>
              <w:rPr>
                <w:rFonts w:asciiTheme="minorHAnsi" w:hAnsiTheme="minorHAnsi" w:cstheme="minorHAnsi"/>
              </w:rPr>
            </w:pPr>
            <w:r w:rsidRPr="002E497B">
              <w:rPr>
                <w:rFonts w:asciiTheme="minorHAnsi" w:hAnsiTheme="minorHAnsi" w:cstheme="minorHAnsi"/>
              </w:rPr>
              <w:t>Unlikely</w:t>
            </w:r>
          </w:p>
        </w:tc>
        <w:tc>
          <w:tcPr>
            <w:tcW w:w="1225" w:type="dxa"/>
            <w:shd w:val="clear" w:color="auto" w:fill="FFC000"/>
            <w:vAlign w:val="center"/>
          </w:tcPr>
          <w:p w14:paraId="00FF7979" w14:textId="77777777" w:rsidR="00A518CA" w:rsidRPr="003E64C3" w:rsidRDefault="00A518CA">
            <w:pPr>
              <w:rPr>
                <w:rFonts w:asciiTheme="minorHAnsi" w:hAnsiTheme="minorHAnsi" w:cstheme="minorHAnsi"/>
                <w:b/>
                <w:bCs/>
              </w:rPr>
            </w:pPr>
            <w:r w:rsidRPr="002E497B">
              <w:rPr>
                <w:rFonts w:asciiTheme="minorHAnsi" w:hAnsiTheme="minorHAnsi" w:cstheme="minorHAnsi"/>
                <w:b/>
                <w:bCs/>
              </w:rPr>
              <w:t>High (19)</w:t>
            </w:r>
          </w:p>
        </w:tc>
        <w:tc>
          <w:tcPr>
            <w:tcW w:w="947" w:type="dxa"/>
            <w:gridSpan w:val="2"/>
            <w:vAlign w:val="center"/>
          </w:tcPr>
          <w:p w14:paraId="63E3CB08"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48" w:type="dxa"/>
            <w:gridSpan w:val="2"/>
            <w:vAlign w:val="center"/>
          </w:tcPr>
          <w:p w14:paraId="34F0D4F7"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76" w:type="dxa"/>
            <w:shd w:val="clear" w:color="auto" w:fill="FFFF00"/>
            <w:vAlign w:val="center"/>
          </w:tcPr>
          <w:p w14:paraId="1626CB9E" w14:textId="77777777" w:rsidR="00A518CA" w:rsidRPr="003E64C3"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1275" w:type="dxa"/>
            <w:gridSpan w:val="3"/>
            <w:vAlign w:val="center"/>
          </w:tcPr>
          <w:p w14:paraId="695E359A"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993" w:type="dxa"/>
            <w:vAlign w:val="center"/>
          </w:tcPr>
          <w:p w14:paraId="5E3B408A"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2227E80B" w14:textId="77777777" w:rsidR="00A518CA" w:rsidRPr="003E64C3"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c>
          <w:tcPr>
            <w:tcW w:w="1077" w:type="dxa"/>
            <w:gridSpan w:val="2"/>
            <w:vAlign w:val="center"/>
          </w:tcPr>
          <w:p w14:paraId="6FFDB5C6" w14:textId="77777777" w:rsidR="00A518CA" w:rsidRPr="00010B68" w:rsidRDefault="00A518CA">
            <w:pPr>
              <w:rPr>
                <w:rFonts w:asciiTheme="minorHAnsi" w:hAnsiTheme="minorHAnsi" w:cstheme="minorHAnsi"/>
              </w:rPr>
            </w:pPr>
            <w:r w:rsidRPr="002E497B">
              <w:rPr>
                <w:rFonts w:asciiTheme="minorHAnsi" w:hAnsiTheme="minorHAnsi" w:cstheme="minorHAnsi"/>
              </w:rPr>
              <w:t>Critical</w:t>
            </w:r>
          </w:p>
        </w:tc>
        <w:tc>
          <w:tcPr>
            <w:tcW w:w="1078" w:type="dxa"/>
            <w:gridSpan w:val="3"/>
            <w:vAlign w:val="center"/>
          </w:tcPr>
          <w:p w14:paraId="73336D94" w14:textId="77777777" w:rsidR="00A518CA" w:rsidRPr="00010B68"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16FFC253" w14:textId="77777777" w:rsidR="00A518CA" w:rsidRPr="003E64C3" w:rsidRDefault="00A518CA">
            <w:pPr>
              <w:rPr>
                <w:rFonts w:asciiTheme="minorHAnsi" w:hAnsiTheme="minorHAnsi" w:cstheme="minorHAnsi"/>
                <w:b/>
                <w:bCs/>
              </w:rPr>
            </w:pPr>
            <w:r w:rsidRPr="00010B68">
              <w:rPr>
                <w:rFonts w:asciiTheme="minorHAnsi" w:hAnsiTheme="minorHAnsi" w:cstheme="minorHAnsi"/>
                <w:b/>
                <w:bCs/>
              </w:rPr>
              <w:t>Medium (1</w:t>
            </w:r>
            <w:r>
              <w:rPr>
                <w:rFonts w:asciiTheme="minorHAnsi" w:hAnsiTheme="minorHAnsi" w:cstheme="minorHAnsi"/>
                <w:b/>
                <w:bCs/>
              </w:rPr>
              <w:t>5</w:t>
            </w:r>
            <w:r w:rsidRPr="00010B68">
              <w:rPr>
                <w:rFonts w:asciiTheme="minorHAnsi" w:hAnsiTheme="minorHAnsi" w:cstheme="minorHAnsi"/>
                <w:b/>
                <w:bCs/>
              </w:rPr>
              <w:t>)</w:t>
            </w:r>
          </w:p>
        </w:tc>
      </w:tr>
      <w:tr w:rsidR="00A518CA" w:rsidRPr="00010B68" w14:paraId="34AEAFCC" w14:textId="77777777">
        <w:tc>
          <w:tcPr>
            <w:tcW w:w="2957" w:type="dxa"/>
            <w:vMerge w:val="restart"/>
            <w:vAlign w:val="center"/>
          </w:tcPr>
          <w:p w14:paraId="508A183E" w14:textId="77777777" w:rsidR="00A518CA" w:rsidRPr="00D32945" w:rsidRDefault="00A518CA">
            <w:pPr>
              <w:spacing w:after="0" w:line="240" w:lineRule="auto"/>
              <w:rPr>
                <w:rFonts w:asciiTheme="minorHAnsi" w:hAnsiTheme="minorHAnsi" w:cstheme="minorHAnsi"/>
              </w:rPr>
            </w:pPr>
            <w:r w:rsidRPr="00D32945">
              <w:rPr>
                <w:rFonts w:asciiTheme="minorHAnsi" w:hAnsiTheme="minorHAnsi" w:cstheme="minorHAnsi"/>
              </w:rPr>
              <w:t>Habitat fragmentation and disruption for both terrestrial and aquatic fauna - (baseflows)</w:t>
            </w:r>
          </w:p>
        </w:tc>
        <w:tc>
          <w:tcPr>
            <w:tcW w:w="20008" w:type="dxa"/>
            <w:gridSpan w:val="31"/>
            <w:vAlign w:val="center"/>
          </w:tcPr>
          <w:p w14:paraId="5CD0DBC3" w14:textId="77777777" w:rsidR="00A518CA" w:rsidRPr="000572AA" w:rsidRDefault="00A518CA" w:rsidP="00C41B13">
            <w:pPr>
              <w:spacing w:after="0" w:line="240" w:lineRule="auto"/>
              <w:rPr>
                <w:rFonts w:asciiTheme="minorHAnsi" w:hAnsiTheme="minorHAnsi" w:cstheme="minorHAnsi"/>
              </w:rPr>
            </w:pPr>
            <w:r w:rsidRPr="000572AA">
              <w:rPr>
                <w:rFonts w:asciiTheme="minorHAnsi" w:hAnsiTheme="minorHAnsi" w:cstheme="minorHAnsi"/>
              </w:rPr>
              <w:t>A risk rating of High (20) (Moderate and Almost Certain) is realised in Phase 1 due to known impediments to fish passage in the Morwell River including sheet piling which was installed by SECV and current pumping and diversion infrastructure installed upstream of the MRD.</w:t>
            </w:r>
          </w:p>
          <w:p w14:paraId="538BAE7E" w14:textId="77777777" w:rsidR="00A518CA" w:rsidRPr="000572AA" w:rsidRDefault="00A518CA" w:rsidP="00C41B13">
            <w:pPr>
              <w:spacing w:after="0" w:line="240" w:lineRule="auto"/>
              <w:rPr>
                <w:rFonts w:asciiTheme="minorHAnsi" w:hAnsiTheme="minorHAnsi" w:cstheme="minorHAnsi"/>
              </w:rPr>
            </w:pPr>
            <w:r w:rsidRPr="000572AA">
              <w:rPr>
                <w:rFonts w:asciiTheme="minorHAnsi" w:hAnsiTheme="minorHAnsi" w:cstheme="minorHAnsi"/>
              </w:rPr>
              <w:t>Plans to construct fish passage sees this risk unranked for Phases 1, 2 and 3a with planned continuation of upstream pumping and diversion infrastructure including Cofferdam until Phase 3b when removal of the Cofferdam is considered, and risk rating reduces to Medium (10) (Moderate and Unlikely).</w:t>
            </w:r>
          </w:p>
          <w:p w14:paraId="30B1EBC5" w14:textId="77777777" w:rsidR="00A518CA" w:rsidRPr="00EB7C07" w:rsidRDefault="00A518CA" w:rsidP="00C41B13">
            <w:pPr>
              <w:spacing w:after="0" w:line="240" w:lineRule="auto"/>
              <w:rPr>
                <w:rFonts w:asciiTheme="minorHAnsi" w:hAnsiTheme="minorHAnsi" w:cstheme="minorHAnsi"/>
              </w:rPr>
            </w:pPr>
            <w:r w:rsidRPr="000572AA">
              <w:rPr>
                <w:rFonts w:asciiTheme="minorHAnsi" w:hAnsiTheme="minorHAnsi" w:cstheme="minorHAnsi"/>
              </w:rPr>
              <w:t>Implementation of riparian zones in Phase 3b sees the risk rating reduced to Low (3) (Minor and Rare) at Phase 4.</w:t>
            </w:r>
          </w:p>
        </w:tc>
      </w:tr>
      <w:tr w:rsidR="00A518CA" w:rsidRPr="00010B68" w14:paraId="60AF4F4B" w14:textId="77777777">
        <w:tc>
          <w:tcPr>
            <w:tcW w:w="2957" w:type="dxa"/>
            <w:vMerge/>
            <w:vAlign w:val="center"/>
          </w:tcPr>
          <w:p w14:paraId="2C9AE6AC" w14:textId="77777777" w:rsidR="00A518CA" w:rsidRPr="00010B68" w:rsidRDefault="00A518CA">
            <w:pPr>
              <w:rPr>
                <w:rFonts w:asciiTheme="minorHAnsi" w:hAnsiTheme="minorHAnsi" w:cstheme="minorHAnsi"/>
              </w:rPr>
            </w:pPr>
          </w:p>
        </w:tc>
        <w:tc>
          <w:tcPr>
            <w:tcW w:w="3325" w:type="dxa"/>
            <w:gridSpan w:val="4"/>
            <w:vAlign w:val="center"/>
          </w:tcPr>
          <w:p w14:paraId="4D902BDA" w14:textId="77777777" w:rsidR="00A518CA" w:rsidRDefault="00A518CA" w:rsidP="00C41B13">
            <w:pPr>
              <w:spacing w:after="0" w:line="240" w:lineRule="auto"/>
              <w:rPr>
                <w:rFonts w:asciiTheme="minorHAnsi" w:hAnsiTheme="minorHAnsi" w:cstheme="minorHAnsi"/>
              </w:rPr>
            </w:pPr>
            <w:r w:rsidRPr="00EB7C07">
              <w:rPr>
                <w:rFonts w:asciiTheme="minorHAnsi" w:hAnsiTheme="minorHAnsi" w:cstheme="minorHAnsi"/>
              </w:rPr>
              <w:t>Sheet pile downstream of Coffer Dam planned to have constructed fish passage</w:t>
            </w:r>
            <w:r>
              <w:rPr>
                <w:rFonts w:asciiTheme="minorHAnsi" w:hAnsiTheme="minorHAnsi" w:cstheme="minorHAnsi"/>
              </w:rPr>
              <w:t>.</w:t>
            </w:r>
          </w:p>
          <w:p w14:paraId="2EEF1C18" w14:textId="77777777" w:rsidR="00A518CA" w:rsidRPr="0024560D" w:rsidRDefault="00A518CA" w:rsidP="00C41B13">
            <w:pPr>
              <w:spacing w:after="0" w:line="240" w:lineRule="auto"/>
              <w:rPr>
                <w:rFonts w:asciiTheme="minorHAnsi" w:hAnsiTheme="minorHAnsi" w:cstheme="minorHAnsi"/>
              </w:rPr>
            </w:pPr>
            <w:r w:rsidRPr="00B04A95">
              <w:rPr>
                <w:rFonts w:asciiTheme="minorHAnsi" w:hAnsiTheme="minorHAnsi" w:cstheme="minorHAnsi"/>
              </w:rPr>
              <w:t>Note, current high risk = subservient to high risks in geotechnical scenarios.</w:t>
            </w:r>
          </w:p>
        </w:tc>
        <w:tc>
          <w:tcPr>
            <w:tcW w:w="3268" w:type="dxa"/>
            <w:gridSpan w:val="5"/>
            <w:vAlign w:val="center"/>
          </w:tcPr>
          <w:p w14:paraId="26158CA7" w14:textId="77777777" w:rsidR="00A518CA" w:rsidRPr="0024560D" w:rsidRDefault="00A518CA" w:rsidP="00C41B13">
            <w:pPr>
              <w:spacing w:after="0" w:line="240" w:lineRule="auto"/>
              <w:rPr>
                <w:rFonts w:asciiTheme="minorHAnsi" w:hAnsiTheme="minorHAnsi" w:cstheme="minorHAnsi"/>
              </w:rPr>
            </w:pPr>
            <w:r>
              <w:rPr>
                <w:rFonts w:asciiTheme="minorHAnsi" w:hAnsiTheme="minorHAnsi" w:cstheme="minorHAnsi"/>
              </w:rPr>
              <w:t>Suitable fish passage verified.</w:t>
            </w:r>
          </w:p>
        </w:tc>
        <w:tc>
          <w:tcPr>
            <w:tcW w:w="3327" w:type="dxa"/>
            <w:gridSpan w:val="6"/>
            <w:vAlign w:val="center"/>
          </w:tcPr>
          <w:p w14:paraId="23C1A488" w14:textId="77777777" w:rsidR="00A518CA" w:rsidRPr="0024560D" w:rsidRDefault="00A518CA" w:rsidP="00C41B13">
            <w:pPr>
              <w:spacing w:after="0" w:line="240" w:lineRule="auto"/>
              <w:rPr>
                <w:rFonts w:asciiTheme="minorHAnsi" w:hAnsiTheme="minorHAnsi" w:cstheme="minorHAnsi"/>
              </w:rPr>
            </w:pPr>
            <w:r>
              <w:rPr>
                <w:rFonts w:asciiTheme="minorHAnsi" w:hAnsiTheme="minorHAnsi" w:cstheme="minorHAnsi"/>
              </w:rPr>
              <w:t>No change.</w:t>
            </w:r>
          </w:p>
        </w:tc>
        <w:tc>
          <w:tcPr>
            <w:tcW w:w="3171" w:type="dxa"/>
            <w:gridSpan w:val="5"/>
            <w:vAlign w:val="center"/>
          </w:tcPr>
          <w:p w14:paraId="56D1C248" w14:textId="77777777" w:rsidR="00A518CA" w:rsidRPr="0024560D" w:rsidRDefault="00A518CA" w:rsidP="00C41B13">
            <w:pPr>
              <w:spacing w:after="0" w:line="240" w:lineRule="auto"/>
              <w:rPr>
                <w:rFonts w:asciiTheme="minorHAnsi" w:hAnsiTheme="minorHAnsi" w:cstheme="minorHAnsi"/>
              </w:rPr>
            </w:pPr>
            <w:r w:rsidRPr="00EB7C07">
              <w:rPr>
                <w:rFonts w:asciiTheme="minorHAnsi" w:hAnsiTheme="minorHAnsi" w:cstheme="minorHAnsi"/>
              </w:rPr>
              <w:t>Consider removal of Coffer Dam</w:t>
            </w:r>
            <w:r>
              <w:rPr>
                <w:rFonts w:asciiTheme="minorHAnsi" w:hAnsiTheme="minorHAnsi" w:cstheme="minorHAnsi"/>
              </w:rPr>
              <w:t>.</w:t>
            </w:r>
          </w:p>
        </w:tc>
        <w:tc>
          <w:tcPr>
            <w:tcW w:w="3515" w:type="dxa"/>
            <w:gridSpan w:val="5"/>
            <w:vAlign w:val="center"/>
          </w:tcPr>
          <w:p w14:paraId="48172BEF" w14:textId="77777777" w:rsidR="00A518CA" w:rsidRDefault="00A518CA" w:rsidP="00C41B13">
            <w:pPr>
              <w:spacing w:after="0" w:line="240" w:lineRule="auto"/>
              <w:rPr>
                <w:rFonts w:asciiTheme="minorHAnsi" w:hAnsiTheme="minorHAnsi" w:cstheme="minorHAnsi"/>
              </w:rPr>
            </w:pPr>
            <w:r w:rsidRPr="00EB7C07">
              <w:rPr>
                <w:rFonts w:asciiTheme="minorHAnsi" w:hAnsiTheme="minorHAnsi" w:cstheme="minorHAnsi"/>
              </w:rPr>
              <w:t>Consider implementation of MRD riparian zone</w:t>
            </w:r>
            <w:r>
              <w:rPr>
                <w:rFonts w:asciiTheme="minorHAnsi" w:hAnsiTheme="minorHAnsi" w:cstheme="minorHAnsi"/>
              </w:rPr>
              <w:t>.</w:t>
            </w:r>
          </w:p>
          <w:p w14:paraId="3BFD3941" w14:textId="77777777" w:rsidR="00A518CA" w:rsidRPr="0024560D" w:rsidRDefault="00A518CA" w:rsidP="00C41B13">
            <w:pPr>
              <w:spacing w:after="0" w:line="240" w:lineRule="auto"/>
              <w:rPr>
                <w:rFonts w:asciiTheme="minorHAnsi" w:hAnsiTheme="minorHAnsi" w:cstheme="minorHAnsi"/>
              </w:rPr>
            </w:pPr>
            <w:r w:rsidRPr="00EB7C07">
              <w:rPr>
                <w:rFonts w:asciiTheme="minorHAnsi" w:hAnsiTheme="minorHAnsi" w:cstheme="minorHAnsi"/>
              </w:rPr>
              <w:t>Under certain flows, pit lake connection to Morwell River &amp; Latrobe River</w:t>
            </w:r>
            <w:r>
              <w:rPr>
                <w:rFonts w:asciiTheme="minorHAnsi" w:hAnsiTheme="minorHAnsi" w:cstheme="minorHAnsi"/>
              </w:rPr>
              <w:t>.</w:t>
            </w:r>
          </w:p>
        </w:tc>
        <w:tc>
          <w:tcPr>
            <w:tcW w:w="3402" w:type="dxa"/>
            <w:gridSpan w:val="6"/>
            <w:vAlign w:val="center"/>
          </w:tcPr>
          <w:p w14:paraId="7C8A4CC0" w14:textId="77777777" w:rsidR="00A518CA" w:rsidRPr="0024560D" w:rsidRDefault="00A518CA" w:rsidP="00C41B13">
            <w:pPr>
              <w:spacing w:after="0" w:line="240" w:lineRule="auto"/>
              <w:rPr>
                <w:rFonts w:asciiTheme="minorHAnsi" w:hAnsiTheme="minorHAnsi" w:cstheme="minorHAnsi"/>
              </w:rPr>
            </w:pPr>
            <w:r>
              <w:rPr>
                <w:rFonts w:asciiTheme="minorHAnsi" w:hAnsiTheme="minorHAnsi" w:cstheme="minorHAnsi"/>
              </w:rPr>
              <w:t>If appropriate, implementation of MRD riparian zone.</w:t>
            </w:r>
          </w:p>
        </w:tc>
      </w:tr>
      <w:tr w:rsidR="00B720CD" w:rsidRPr="00010B68" w14:paraId="35CDF5A1" w14:textId="77777777">
        <w:tc>
          <w:tcPr>
            <w:tcW w:w="2957" w:type="dxa"/>
            <w:vMerge/>
          </w:tcPr>
          <w:p w14:paraId="4081DFAA" w14:textId="77777777" w:rsidR="00A518CA" w:rsidRPr="00010B68" w:rsidRDefault="00A518CA">
            <w:pPr>
              <w:rPr>
                <w:rFonts w:asciiTheme="minorHAnsi" w:hAnsiTheme="minorHAnsi" w:cstheme="minorHAnsi"/>
              </w:rPr>
            </w:pPr>
          </w:p>
        </w:tc>
        <w:tc>
          <w:tcPr>
            <w:tcW w:w="1182" w:type="dxa"/>
            <w:gridSpan w:val="2"/>
            <w:vAlign w:val="center"/>
          </w:tcPr>
          <w:p w14:paraId="516E5A6B" w14:textId="77777777" w:rsidR="00A518CA" w:rsidRPr="00977384" w:rsidRDefault="00A518CA">
            <w:pPr>
              <w:rPr>
                <w:rFonts w:asciiTheme="minorHAnsi" w:hAnsiTheme="minorHAnsi" w:cstheme="minorHAnsi"/>
              </w:rPr>
            </w:pPr>
            <w:r>
              <w:rPr>
                <w:rFonts w:asciiTheme="minorHAnsi" w:hAnsiTheme="minorHAnsi" w:cstheme="minorHAnsi"/>
              </w:rPr>
              <w:t>Moderate</w:t>
            </w:r>
          </w:p>
        </w:tc>
        <w:tc>
          <w:tcPr>
            <w:tcW w:w="850" w:type="dxa"/>
            <w:vAlign w:val="center"/>
          </w:tcPr>
          <w:p w14:paraId="118F96A9" w14:textId="77777777" w:rsidR="00A518CA" w:rsidRPr="00977384" w:rsidRDefault="00A518CA">
            <w:pPr>
              <w:rPr>
                <w:rFonts w:asciiTheme="minorHAnsi" w:hAnsiTheme="minorHAnsi" w:cstheme="minorHAnsi"/>
              </w:rPr>
            </w:pPr>
            <w:r>
              <w:rPr>
                <w:rFonts w:asciiTheme="minorHAnsi" w:hAnsiTheme="minorHAnsi" w:cstheme="minorHAnsi"/>
              </w:rPr>
              <w:t>Almost Certain</w:t>
            </w:r>
          </w:p>
        </w:tc>
        <w:tc>
          <w:tcPr>
            <w:tcW w:w="1293" w:type="dxa"/>
            <w:shd w:val="clear" w:color="auto" w:fill="FFC000"/>
            <w:vAlign w:val="center"/>
          </w:tcPr>
          <w:p w14:paraId="4C93986D" w14:textId="77777777" w:rsidR="00A518CA" w:rsidRPr="003E64C3" w:rsidRDefault="00A518CA">
            <w:pPr>
              <w:rPr>
                <w:rFonts w:asciiTheme="minorHAnsi" w:hAnsiTheme="minorHAnsi" w:cstheme="minorHAnsi"/>
                <w:b/>
                <w:bCs/>
              </w:rPr>
            </w:pPr>
            <w:r w:rsidRPr="002E497B">
              <w:rPr>
                <w:rFonts w:asciiTheme="minorHAnsi" w:hAnsiTheme="minorHAnsi" w:cstheme="minorHAnsi"/>
                <w:b/>
                <w:bCs/>
              </w:rPr>
              <w:t>High (19)</w:t>
            </w:r>
          </w:p>
        </w:tc>
        <w:tc>
          <w:tcPr>
            <w:tcW w:w="3268" w:type="dxa"/>
            <w:gridSpan w:val="5"/>
            <w:shd w:val="clear" w:color="auto" w:fill="EAF1DD" w:themeFill="accent3" w:themeFillTint="33"/>
            <w:vAlign w:val="center"/>
          </w:tcPr>
          <w:p w14:paraId="554B6EEE"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3327" w:type="dxa"/>
            <w:gridSpan w:val="6"/>
            <w:shd w:val="clear" w:color="auto" w:fill="EAF1DD" w:themeFill="accent3" w:themeFillTint="33"/>
            <w:vAlign w:val="center"/>
          </w:tcPr>
          <w:p w14:paraId="49EB786D"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3171" w:type="dxa"/>
            <w:gridSpan w:val="5"/>
            <w:shd w:val="clear" w:color="auto" w:fill="EAF1DD" w:themeFill="accent3" w:themeFillTint="33"/>
            <w:vAlign w:val="center"/>
          </w:tcPr>
          <w:p w14:paraId="6977D0E0"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1134" w:type="dxa"/>
            <w:gridSpan w:val="2"/>
            <w:vAlign w:val="center"/>
          </w:tcPr>
          <w:p w14:paraId="34951511" w14:textId="77777777" w:rsidR="00A518CA" w:rsidRPr="00977384" w:rsidRDefault="00A518CA">
            <w:pPr>
              <w:rPr>
                <w:rFonts w:asciiTheme="minorHAnsi" w:hAnsiTheme="minorHAnsi" w:cstheme="minorHAnsi"/>
              </w:rPr>
            </w:pPr>
            <w:r>
              <w:rPr>
                <w:rFonts w:asciiTheme="minorHAnsi" w:hAnsiTheme="minorHAnsi" w:cstheme="minorHAnsi"/>
              </w:rPr>
              <w:t>Moderate</w:t>
            </w:r>
          </w:p>
        </w:tc>
        <w:tc>
          <w:tcPr>
            <w:tcW w:w="1134" w:type="dxa"/>
            <w:gridSpan w:val="2"/>
            <w:vAlign w:val="center"/>
          </w:tcPr>
          <w:p w14:paraId="5655F209" w14:textId="77777777" w:rsidR="00A518CA" w:rsidRDefault="00A518CA">
            <w:pPr>
              <w:rPr>
                <w:rFonts w:asciiTheme="minorHAnsi" w:hAnsiTheme="minorHAnsi" w:cstheme="minorHAnsi"/>
              </w:rPr>
            </w:pPr>
            <w:r>
              <w:rPr>
                <w:rFonts w:asciiTheme="minorHAnsi" w:hAnsiTheme="minorHAnsi" w:cstheme="minorHAnsi"/>
              </w:rPr>
              <w:t>Unlikely</w:t>
            </w:r>
          </w:p>
        </w:tc>
        <w:tc>
          <w:tcPr>
            <w:tcW w:w="1247" w:type="dxa"/>
            <w:shd w:val="clear" w:color="auto" w:fill="FFFF00"/>
            <w:vAlign w:val="center"/>
          </w:tcPr>
          <w:p w14:paraId="3A331A56" w14:textId="77777777" w:rsidR="00A518CA" w:rsidRPr="003E64C3" w:rsidRDefault="00A518CA">
            <w:pPr>
              <w:rPr>
                <w:rFonts w:asciiTheme="minorHAnsi" w:hAnsiTheme="minorHAnsi" w:cstheme="minorHAnsi"/>
                <w:b/>
                <w:bCs/>
              </w:rPr>
            </w:pPr>
            <w:r>
              <w:rPr>
                <w:rFonts w:asciiTheme="minorHAnsi" w:hAnsiTheme="minorHAnsi" w:cstheme="minorHAnsi"/>
                <w:b/>
                <w:bCs/>
              </w:rPr>
              <w:t>Medium</w:t>
            </w:r>
            <w:r w:rsidRPr="003E64C3">
              <w:rPr>
                <w:rFonts w:asciiTheme="minorHAnsi" w:hAnsiTheme="minorHAnsi" w:cstheme="minorHAnsi"/>
                <w:b/>
                <w:bCs/>
              </w:rPr>
              <w:t xml:space="preserve"> (1</w:t>
            </w:r>
            <w:r>
              <w:rPr>
                <w:rFonts w:asciiTheme="minorHAnsi" w:hAnsiTheme="minorHAnsi" w:cstheme="minorHAnsi"/>
                <w:b/>
                <w:bCs/>
              </w:rPr>
              <w:t>0</w:t>
            </w:r>
            <w:r w:rsidRPr="003E64C3">
              <w:rPr>
                <w:rFonts w:asciiTheme="minorHAnsi" w:hAnsiTheme="minorHAnsi" w:cstheme="minorHAnsi"/>
                <w:b/>
                <w:bCs/>
              </w:rPr>
              <w:t>)</w:t>
            </w:r>
          </w:p>
        </w:tc>
        <w:tc>
          <w:tcPr>
            <w:tcW w:w="1077" w:type="dxa"/>
            <w:gridSpan w:val="2"/>
            <w:vAlign w:val="center"/>
          </w:tcPr>
          <w:p w14:paraId="558631A1" w14:textId="77777777" w:rsidR="00A518CA" w:rsidRPr="00E86D42" w:rsidRDefault="00A518CA">
            <w:pPr>
              <w:rPr>
                <w:rFonts w:asciiTheme="minorHAnsi" w:hAnsiTheme="minorHAnsi" w:cstheme="minorHAnsi"/>
              </w:rPr>
            </w:pPr>
            <w:r w:rsidRPr="00E86D42">
              <w:rPr>
                <w:rFonts w:asciiTheme="minorHAnsi" w:hAnsiTheme="minorHAnsi" w:cstheme="minorHAnsi"/>
              </w:rPr>
              <w:t>Minor</w:t>
            </w:r>
          </w:p>
        </w:tc>
        <w:tc>
          <w:tcPr>
            <w:tcW w:w="1078" w:type="dxa"/>
            <w:gridSpan w:val="3"/>
            <w:vAlign w:val="center"/>
          </w:tcPr>
          <w:p w14:paraId="182AC5E8" w14:textId="77777777" w:rsidR="00A518CA" w:rsidRPr="00E86D42" w:rsidRDefault="00A518CA">
            <w:pPr>
              <w:rPr>
                <w:rFonts w:asciiTheme="minorHAnsi" w:hAnsiTheme="minorHAnsi" w:cstheme="minorHAnsi"/>
              </w:rPr>
            </w:pPr>
            <w:r w:rsidRPr="00E86D42">
              <w:rPr>
                <w:rFonts w:asciiTheme="minorHAnsi" w:hAnsiTheme="minorHAnsi" w:cstheme="minorHAnsi"/>
              </w:rPr>
              <w:t>Rare</w:t>
            </w:r>
          </w:p>
        </w:tc>
        <w:tc>
          <w:tcPr>
            <w:tcW w:w="1247" w:type="dxa"/>
            <w:shd w:val="clear" w:color="auto" w:fill="92D050"/>
            <w:vAlign w:val="center"/>
          </w:tcPr>
          <w:p w14:paraId="3BF715A5" w14:textId="77777777" w:rsidR="00A518CA" w:rsidRPr="003E64C3" w:rsidRDefault="00A518CA">
            <w:pPr>
              <w:rPr>
                <w:rFonts w:asciiTheme="minorHAnsi" w:hAnsiTheme="minorHAnsi" w:cstheme="minorHAnsi"/>
                <w:b/>
                <w:bCs/>
              </w:rPr>
            </w:pPr>
            <w:r>
              <w:rPr>
                <w:rFonts w:asciiTheme="minorHAnsi" w:hAnsiTheme="minorHAnsi" w:cstheme="minorHAnsi"/>
                <w:b/>
                <w:bCs/>
              </w:rPr>
              <w:t>Low (3)</w:t>
            </w:r>
          </w:p>
        </w:tc>
      </w:tr>
      <w:tr w:rsidR="00A518CA" w:rsidRPr="00010B68" w14:paraId="260E7C84" w14:textId="77777777">
        <w:tc>
          <w:tcPr>
            <w:tcW w:w="2957" w:type="dxa"/>
            <w:vMerge w:val="restart"/>
            <w:vAlign w:val="center"/>
          </w:tcPr>
          <w:p w14:paraId="364ECC64" w14:textId="77777777" w:rsidR="00A518CA" w:rsidRPr="00010B68" w:rsidRDefault="00A518CA" w:rsidP="00C41B13">
            <w:pPr>
              <w:spacing w:after="0" w:line="240" w:lineRule="auto"/>
              <w:rPr>
                <w:rFonts w:asciiTheme="minorHAnsi" w:hAnsiTheme="minorHAnsi" w:cstheme="minorHAnsi"/>
              </w:rPr>
            </w:pPr>
            <w:r w:rsidRPr="00D32945">
              <w:rPr>
                <w:rFonts w:asciiTheme="minorHAnsi" w:hAnsiTheme="minorHAnsi" w:cstheme="minorHAnsi"/>
              </w:rPr>
              <w:t>Habitat fragmentation and disruption for both terrestrial and aquatic fauna - (during flooding events)</w:t>
            </w:r>
          </w:p>
        </w:tc>
        <w:tc>
          <w:tcPr>
            <w:tcW w:w="20008" w:type="dxa"/>
            <w:gridSpan w:val="31"/>
            <w:vAlign w:val="center"/>
          </w:tcPr>
          <w:p w14:paraId="0803DA45" w14:textId="77777777" w:rsidR="00A518CA" w:rsidRPr="000572AA" w:rsidRDefault="00A518CA" w:rsidP="00C41B13">
            <w:pPr>
              <w:spacing w:after="0" w:line="240" w:lineRule="auto"/>
              <w:rPr>
                <w:rFonts w:asciiTheme="minorHAnsi" w:hAnsiTheme="minorHAnsi" w:cstheme="minorHAnsi"/>
              </w:rPr>
            </w:pPr>
            <w:r w:rsidRPr="000572AA">
              <w:rPr>
                <w:rFonts w:asciiTheme="minorHAnsi" w:hAnsiTheme="minorHAnsi" w:cstheme="minorHAnsi"/>
              </w:rPr>
              <w:t>A risk rating of High (20) (Moderate and Almost Certain) is realised in Phase 1 due to known impediments to fish passage in the Morwell River including sheet piling which was installed by SECV and current pumping and diversion infrastructure installed upstream of the MRD.</w:t>
            </w:r>
          </w:p>
          <w:p w14:paraId="16D9368D" w14:textId="77777777" w:rsidR="00A518CA" w:rsidRPr="00801B59" w:rsidRDefault="00A518CA" w:rsidP="00C41B13">
            <w:pPr>
              <w:spacing w:after="0" w:line="240" w:lineRule="auto"/>
              <w:rPr>
                <w:rFonts w:asciiTheme="minorHAnsi" w:hAnsiTheme="minorHAnsi" w:cstheme="minorHAnsi"/>
              </w:rPr>
            </w:pPr>
            <w:r w:rsidRPr="000572AA">
              <w:rPr>
                <w:rFonts w:asciiTheme="minorHAnsi" w:hAnsiTheme="minorHAnsi" w:cstheme="minorHAnsi"/>
              </w:rPr>
              <w:t>Plans to construct fish passage sees this risk unranked for Phases 1, 2 and 3a with planned continuation of upstream pumping and diversion infrastructure including Cofferdam until Phase 3b when removal of the Cofferdam is considered and risk rating reduces to Medium(10) (Moderate and Unlikely) with this risk rating maintained in Phase 4 due to proposed implementation of spillways and river connection to pit-lake under certain flood flow conditions.</w:t>
            </w:r>
          </w:p>
        </w:tc>
      </w:tr>
      <w:tr w:rsidR="00A518CA" w:rsidRPr="00010B68" w14:paraId="38EA5D18" w14:textId="77777777">
        <w:tc>
          <w:tcPr>
            <w:tcW w:w="2957" w:type="dxa"/>
            <w:vMerge/>
            <w:vAlign w:val="center"/>
          </w:tcPr>
          <w:p w14:paraId="14CB9DC3" w14:textId="77777777" w:rsidR="00A518CA" w:rsidRPr="00010B68" w:rsidRDefault="00A518CA" w:rsidP="00C41B13">
            <w:pPr>
              <w:spacing w:after="0" w:line="240" w:lineRule="auto"/>
              <w:rPr>
                <w:rFonts w:asciiTheme="minorHAnsi" w:hAnsiTheme="minorHAnsi" w:cstheme="minorHAnsi"/>
              </w:rPr>
            </w:pPr>
          </w:p>
        </w:tc>
        <w:tc>
          <w:tcPr>
            <w:tcW w:w="3325" w:type="dxa"/>
            <w:gridSpan w:val="4"/>
            <w:vAlign w:val="center"/>
          </w:tcPr>
          <w:p w14:paraId="626FF218" w14:textId="77777777" w:rsidR="00A518CA" w:rsidRDefault="00A518CA" w:rsidP="00C41B13">
            <w:pPr>
              <w:spacing w:after="0" w:line="240" w:lineRule="auto"/>
              <w:rPr>
                <w:rFonts w:asciiTheme="minorHAnsi" w:hAnsiTheme="minorHAnsi" w:cstheme="minorHAnsi"/>
              </w:rPr>
            </w:pPr>
            <w:r w:rsidRPr="00EB7C07">
              <w:rPr>
                <w:rFonts w:asciiTheme="minorHAnsi" w:hAnsiTheme="minorHAnsi" w:cstheme="minorHAnsi"/>
              </w:rPr>
              <w:t>Sheet pile downstream of Coffer Dam planned to have constructed fish passage</w:t>
            </w:r>
            <w:r>
              <w:rPr>
                <w:rFonts w:asciiTheme="minorHAnsi" w:hAnsiTheme="minorHAnsi" w:cstheme="minorHAnsi"/>
              </w:rPr>
              <w:t>.</w:t>
            </w:r>
          </w:p>
          <w:p w14:paraId="7BA75BA8" w14:textId="77777777" w:rsidR="00A518CA" w:rsidRPr="003E64C3" w:rsidRDefault="00A518CA" w:rsidP="00C41B13">
            <w:pPr>
              <w:spacing w:after="0" w:line="240" w:lineRule="auto"/>
              <w:rPr>
                <w:rFonts w:asciiTheme="minorHAnsi" w:hAnsiTheme="minorHAnsi" w:cstheme="minorHAnsi"/>
                <w:b/>
                <w:bCs/>
              </w:rPr>
            </w:pPr>
            <w:r w:rsidRPr="00B04A95">
              <w:rPr>
                <w:rFonts w:asciiTheme="minorHAnsi" w:hAnsiTheme="minorHAnsi" w:cstheme="minorHAnsi"/>
              </w:rPr>
              <w:t>Note, current high risk = subservient to high risks in geotechnical scenarios.</w:t>
            </w:r>
          </w:p>
        </w:tc>
        <w:tc>
          <w:tcPr>
            <w:tcW w:w="3268" w:type="dxa"/>
            <w:gridSpan w:val="5"/>
            <w:vAlign w:val="center"/>
          </w:tcPr>
          <w:p w14:paraId="5E742D2C" w14:textId="77777777" w:rsidR="00A518CA" w:rsidRPr="003E64C3" w:rsidRDefault="00A518CA" w:rsidP="00C41B13">
            <w:pPr>
              <w:spacing w:after="0" w:line="240" w:lineRule="auto"/>
              <w:rPr>
                <w:rFonts w:asciiTheme="minorHAnsi" w:hAnsiTheme="minorHAnsi" w:cstheme="minorHAnsi"/>
                <w:b/>
                <w:bCs/>
              </w:rPr>
            </w:pPr>
            <w:r>
              <w:rPr>
                <w:rFonts w:asciiTheme="minorHAnsi" w:hAnsiTheme="minorHAnsi" w:cstheme="minorHAnsi"/>
              </w:rPr>
              <w:t>Suitable fish passage verified.</w:t>
            </w:r>
          </w:p>
        </w:tc>
        <w:tc>
          <w:tcPr>
            <w:tcW w:w="3327" w:type="dxa"/>
            <w:gridSpan w:val="6"/>
            <w:vAlign w:val="center"/>
          </w:tcPr>
          <w:p w14:paraId="29F5D59D" w14:textId="77777777" w:rsidR="00A518CA" w:rsidRPr="00801B59" w:rsidRDefault="00A518CA" w:rsidP="00C41B13">
            <w:pPr>
              <w:spacing w:after="0" w:line="240" w:lineRule="auto"/>
              <w:rPr>
                <w:rFonts w:asciiTheme="minorHAnsi" w:hAnsiTheme="minorHAnsi" w:cstheme="minorHAnsi"/>
              </w:rPr>
            </w:pPr>
            <w:r>
              <w:rPr>
                <w:rFonts w:asciiTheme="minorHAnsi" w:hAnsiTheme="minorHAnsi" w:cstheme="minorHAnsi"/>
              </w:rPr>
              <w:t>No change.</w:t>
            </w:r>
          </w:p>
        </w:tc>
        <w:tc>
          <w:tcPr>
            <w:tcW w:w="3171" w:type="dxa"/>
            <w:gridSpan w:val="5"/>
            <w:vAlign w:val="center"/>
          </w:tcPr>
          <w:p w14:paraId="5710BFB3" w14:textId="77777777" w:rsidR="00A518CA" w:rsidRPr="00801B59" w:rsidRDefault="00A518CA" w:rsidP="00C41B13">
            <w:pPr>
              <w:spacing w:after="0" w:line="240" w:lineRule="auto"/>
              <w:rPr>
                <w:rFonts w:asciiTheme="minorHAnsi" w:hAnsiTheme="minorHAnsi" w:cstheme="minorHAnsi"/>
              </w:rPr>
            </w:pPr>
            <w:r w:rsidRPr="00EB7C07">
              <w:rPr>
                <w:rFonts w:asciiTheme="minorHAnsi" w:hAnsiTheme="minorHAnsi" w:cstheme="minorHAnsi"/>
              </w:rPr>
              <w:t>Consider removal of Coffer Dam</w:t>
            </w:r>
            <w:r>
              <w:rPr>
                <w:rFonts w:asciiTheme="minorHAnsi" w:hAnsiTheme="minorHAnsi" w:cstheme="minorHAnsi"/>
              </w:rPr>
              <w:t>.</w:t>
            </w:r>
          </w:p>
        </w:tc>
        <w:tc>
          <w:tcPr>
            <w:tcW w:w="3515" w:type="dxa"/>
            <w:gridSpan w:val="5"/>
            <w:vAlign w:val="center"/>
          </w:tcPr>
          <w:p w14:paraId="389723CC" w14:textId="77777777" w:rsidR="00A518CA" w:rsidRDefault="00A518CA" w:rsidP="00C41B13">
            <w:pPr>
              <w:spacing w:after="0" w:line="240" w:lineRule="auto"/>
              <w:rPr>
                <w:rFonts w:asciiTheme="minorHAnsi" w:hAnsiTheme="minorHAnsi" w:cstheme="minorHAnsi"/>
              </w:rPr>
            </w:pPr>
            <w:r w:rsidRPr="00EB7C07">
              <w:rPr>
                <w:rFonts w:asciiTheme="minorHAnsi" w:hAnsiTheme="minorHAnsi" w:cstheme="minorHAnsi"/>
              </w:rPr>
              <w:t>Consider implementation of MRD riparian zone</w:t>
            </w:r>
            <w:r>
              <w:rPr>
                <w:rFonts w:asciiTheme="minorHAnsi" w:hAnsiTheme="minorHAnsi" w:cstheme="minorHAnsi"/>
              </w:rPr>
              <w:t>.</w:t>
            </w:r>
          </w:p>
          <w:p w14:paraId="194526EC" w14:textId="77777777" w:rsidR="00A518CA" w:rsidRPr="00801B59" w:rsidRDefault="00A518CA" w:rsidP="00C41B13">
            <w:pPr>
              <w:spacing w:after="0" w:line="240" w:lineRule="auto"/>
              <w:rPr>
                <w:rFonts w:asciiTheme="minorHAnsi" w:hAnsiTheme="minorHAnsi" w:cstheme="minorHAnsi"/>
              </w:rPr>
            </w:pPr>
            <w:r w:rsidRPr="00EB7C07">
              <w:rPr>
                <w:rFonts w:asciiTheme="minorHAnsi" w:hAnsiTheme="minorHAnsi" w:cstheme="minorHAnsi"/>
              </w:rPr>
              <w:t>Under certain flows, pit lake connection to Morwell River &amp; Latrobe River</w:t>
            </w:r>
            <w:r>
              <w:rPr>
                <w:rFonts w:asciiTheme="minorHAnsi" w:hAnsiTheme="minorHAnsi" w:cstheme="minorHAnsi"/>
              </w:rPr>
              <w:t>.</w:t>
            </w:r>
          </w:p>
        </w:tc>
        <w:tc>
          <w:tcPr>
            <w:tcW w:w="3402" w:type="dxa"/>
            <w:gridSpan w:val="6"/>
            <w:vAlign w:val="center"/>
          </w:tcPr>
          <w:p w14:paraId="0CF2EF19" w14:textId="77777777" w:rsidR="00A518CA" w:rsidRDefault="00A518CA" w:rsidP="00C41B13">
            <w:pPr>
              <w:spacing w:after="0" w:line="240" w:lineRule="auto"/>
              <w:rPr>
                <w:rFonts w:asciiTheme="minorHAnsi" w:hAnsiTheme="minorHAnsi" w:cstheme="minorHAnsi"/>
              </w:rPr>
            </w:pPr>
            <w:r w:rsidRPr="00EB7C07">
              <w:rPr>
                <w:rFonts w:asciiTheme="minorHAnsi" w:hAnsiTheme="minorHAnsi" w:cstheme="minorHAnsi"/>
              </w:rPr>
              <w:t>Potential controls can be implemented to reduce fish passage implications (e.g. access track along Spillway with set of dark culverts to dissuade fish from entering)</w:t>
            </w:r>
            <w:r>
              <w:rPr>
                <w:rFonts w:asciiTheme="minorHAnsi" w:hAnsiTheme="minorHAnsi" w:cstheme="minorHAnsi"/>
              </w:rPr>
              <w:t>.</w:t>
            </w:r>
          </w:p>
          <w:p w14:paraId="5ECB50DF" w14:textId="77777777" w:rsidR="00A518CA" w:rsidRPr="00801B59" w:rsidRDefault="00A518CA" w:rsidP="00C41B13">
            <w:pPr>
              <w:spacing w:after="0" w:line="240" w:lineRule="auto"/>
              <w:rPr>
                <w:rFonts w:asciiTheme="minorHAnsi" w:hAnsiTheme="minorHAnsi" w:cstheme="minorHAnsi"/>
              </w:rPr>
            </w:pPr>
            <w:r w:rsidRPr="00B04A95">
              <w:rPr>
                <w:rFonts w:asciiTheme="minorHAnsi" w:hAnsiTheme="minorHAnsi" w:cstheme="minorHAnsi"/>
              </w:rPr>
              <w:t>Riparian planting restrictions surrounding MRD (to manage stability).</w:t>
            </w:r>
          </w:p>
        </w:tc>
      </w:tr>
      <w:tr w:rsidR="00B720CD" w:rsidRPr="00010B68" w14:paraId="50581A2C" w14:textId="77777777">
        <w:tc>
          <w:tcPr>
            <w:tcW w:w="2957" w:type="dxa"/>
            <w:vMerge/>
          </w:tcPr>
          <w:p w14:paraId="120232A5" w14:textId="77777777" w:rsidR="00A518CA" w:rsidRPr="00010B68" w:rsidRDefault="00A518CA">
            <w:pPr>
              <w:rPr>
                <w:rFonts w:asciiTheme="minorHAnsi" w:hAnsiTheme="minorHAnsi" w:cstheme="minorHAnsi"/>
              </w:rPr>
            </w:pPr>
          </w:p>
        </w:tc>
        <w:tc>
          <w:tcPr>
            <w:tcW w:w="1182" w:type="dxa"/>
            <w:gridSpan w:val="2"/>
            <w:vAlign w:val="center"/>
          </w:tcPr>
          <w:p w14:paraId="795D9E02" w14:textId="77777777" w:rsidR="00A518CA" w:rsidRPr="00977384" w:rsidRDefault="00A518CA">
            <w:pPr>
              <w:rPr>
                <w:rFonts w:asciiTheme="minorHAnsi" w:hAnsiTheme="minorHAnsi" w:cstheme="minorHAnsi"/>
              </w:rPr>
            </w:pPr>
            <w:r>
              <w:rPr>
                <w:rFonts w:asciiTheme="minorHAnsi" w:hAnsiTheme="minorHAnsi" w:cstheme="minorHAnsi"/>
              </w:rPr>
              <w:t>Moderate</w:t>
            </w:r>
          </w:p>
        </w:tc>
        <w:tc>
          <w:tcPr>
            <w:tcW w:w="850" w:type="dxa"/>
            <w:vAlign w:val="center"/>
          </w:tcPr>
          <w:p w14:paraId="1783AA2A" w14:textId="77777777" w:rsidR="00A518CA" w:rsidRPr="00977384" w:rsidRDefault="00A518CA">
            <w:pPr>
              <w:rPr>
                <w:rFonts w:asciiTheme="minorHAnsi" w:hAnsiTheme="minorHAnsi" w:cstheme="minorHAnsi"/>
              </w:rPr>
            </w:pPr>
            <w:r>
              <w:rPr>
                <w:rFonts w:asciiTheme="minorHAnsi" w:hAnsiTheme="minorHAnsi" w:cstheme="minorHAnsi"/>
              </w:rPr>
              <w:t>Almost Certain</w:t>
            </w:r>
          </w:p>
        </w:tc>
        <w:tc>
          <w:tcPr>
            <w:tcW w:w="1293" w:type="dxa"/>
            <w:shd w:val="clear" w:color="auto" w:fill="FFC000"/>
            <w:vAlign w:val="center"/>
          </w:tcPr>
          <w:p w14:paraId="3123D56A" w14:textId="77777777" w:rsidR="00A518CA" w:rsidRPr="003E64C3" w:rsidRDefault="00A518CA">
            <w:pPr>
              <w:rPr>
                <w:rFonts w:asciiTheme="minorHAnsi" w:hAnsiTheme="minorHAnsi" w:cstheme="minorHAnsi"/>
                <w:b/>
                <w:bCs/>
              </w:rPr>
            </w:pPr>
            <w:r w:rsidRPr="002E497B">
              <w:rPr>
                <w:rFonts w:asciiTheme="minorHAnsi" w:hAnsiTheme="minorHAnsi" w:cstheme="minorHAnsi"/>
                <w:b/>
                <w:bCs/>
              </w:rPr>
              <w:t>High (19)</w:t>
            </w:r>
          </w:p>
        </w:tc>
        <w:tc>
          <w:tcPr>
            <w:tcW w:w="3268" w:type="dxa"/>
            <w:gridSpan w:val="5"/>
            <w:shd w:val="clear" w:color="auto" w:fill="EAF1DD" w:themeFill="accent3" w:themeFillTint="33"/>
            <w:vAlign w:val="center"/>
          </w:tcPr>
          <w:p w14:paraId="46BF1A46"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3327" w:type="dxa"/>
            <w:gridSpan w:val="6"/>
            <w:shd w:val="clear" w:color="auto" w:fill="EAF1DD" w:themeFill="accent3" w:themeFillTint="33"/>
            <w:vAlign w:val="center"/>
          </w:tcPr>
          <w:p w14:paraId="2C5FD64F"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3171" w:type="dxa"/>
            <w:gridSpan w:val="5"/>
            <w:shd w:val="clear" w:color="auto" w:fill="EAF1DD" w:themeFill="accent3" w:themeFillTint="33"/>
            <w:vAlign w:val="center"/>
          </w:tcPr>
          <w:p w14:paraId="73AD573C"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1134" w:type="dxa"/>
            <w:gridSpan w:val="2"/>
            <w:vAlign w:val="center"/>
          </w:tcPr>
          <w:p w14:paraId="5BF87E06" w14:textId="77777777" w:rsidR="00A518CA" w:rsidRPr="003E64C3" w:rsidRDefault="00A518CA">
            <w:pPr>
              <w:rPr>
                <w:rFonts w:asciiTheme="minorHAnsi" w:hAnsiTheme="minorHAnsi" w:cstheme="minorHAnsi"/>
                <w:b/>
                <w:bCs/>
              </w:rPr>
            </w:pPr>
            <w:r>
              <w:rPr>
                <w:rFonts w:asciiTheme="minorHAnsi" w:hAnsiTheme="minorHAnsi" w:cstheme="minorHAnsi"/>
              </w:rPr>
              <w:t>Moderate</w:t>
            </w:r>
          </w:p>
        </w:tc>
        <w:tc>
          <w:tcPr>
            <w:tcW w:w="1134" w:type="dxa"/>
            <w:gridSpan w:val="2"/>
            <w:vAlign w:val="center"/>
          </w:tcPr>
          <w:p w14:paraId="6707954D" w14:textId="77777777" w:rsidR="00A518CA" w:rsidRPr="003E64C3" w:rsidRDefault="00A518CA">
            <w:pPr>
              <w:rPr>
                <w:rFonts w:asciiTheme="minorHAnsi" w:hAnsiTheme="minorHAnsi" w:cstheme="minorHAnsi"/>
                <w:b/>
                <w:bCs/>
              </w:rPr>
            </w:pPr>
            <w:r>
              <w:rPr>
                <w:rFonts w:asciiTheme="minorHAnsi" w:hAnsiTheme="minorHAnsi" w:cstheme="minorHAnsi"/>
              </w:rPr>
              <w:t>Unlikely</w:t>
            </w:r>
          </w:p>
        </w:tc>
        <w:tc>
          <w:tcPr>
            <w:tcW w:w="1247" w:type="dxa"/>
            <w:shd w:val="clear" w:color="auto" w:fill="FFFF00"/>
            <w:vAlign w:val="center"/>
          </w:tcPr>
          <w:p w14:paraId="28F7A51C" w14:textId="77777777" w:rsidR="00A518CA" w:rsidRPr="003E64C3" w:rsidRDefault="00A518CA">
            <w:pPr>
              <w:rPr>
                <w:rFonts w:asciiTheme="minorHAnsi" w:hAnsiTheme="minorHAnsi" w:cstheme="minorHAnsi"/>
                <w:b/>
                <w:bCs/>
              </w:rPr>
            </w:pPr>
            <w:r>
              <w:rPr>
                <w:rFonts w:asciiTheme="minorHAnsi" w:hAnsiTheme="minorHAnsi" w:cstheme="minorHAnsi"/>
                <w:b/>
                <w:bCs/>
              </w:rPr>
              <w:t>Medium</w:t>
            </w:r>
            <w:r w:rsidRPr="003E64C3">
              <w:rPr>
                <w:rFonts w:asciiTheme="minorHAnsi" w:hAnsiTheme="minorHAnsi" w:cstheme="minorHAnsi"/>
                <w:b/>
                <w:bCs/>
              </w:rPr>
              <w:t xml:space="preserve"> (1</w:t>
            </w:r>
            <w:r>
              <w:rPr>
                <w:rFonts w:asciiTheme="minorHAnsi" w:hAnsiTheme="minorHAnsi" w:cstheme="minorHAnsi"/>
                <w:b/>
                <w:bCs/>
              </w:rPr>
              <w:t>0</w:t>
            </w:r>
            <w:r w:rsidRPr="003E64C3">
              <w:rPr>
                <w:rFonts w:asciiTheme="minorHAnsi" w:hAnsiTheme="minorHAnsi" w:cstheme="minorHAnsi"/>
                <w:b/>
                <w:bCs/>
              </w:rPr>
              <w:t>)</w:t>
            </w:r>
          </w:p>
        </w:tc>
        <w:tc>
          <w:tcPr>
            <w:tcW w:w="1077" w:type="dxa"/>
            <w:gridSpan w:val="2"/>
            <w:vAlign w:val="center"/>
          </w:tcPr>
          <w:p w14:paraId="3F85D97F" w14:textId="77777777" w:rsidR="00A518CA" w:rsidRPr="003E64C3" w:rsidRDefault="00A518CA">
            <w:pPr>
              <w:rPr>
                <w:rFonts w:asciiTheme="minorHAnsi" w:hAnsiTheme="minorHAnsi" w:cstheme="minorHAnsi"/>
                <w:b/>
                <w:bCs/>
              </w:rPr>
            </w:pPr>
            <w:r>
              <w:rPr>
                <w:rFonts w:asciiTheme="minorHAnsi" w:hAnsiTheme="minorHAnsi" w:cstheme="minorHAnsi"/>
              </w:rPr>
              <w:t>Moderate</w:t>
            </w:r>
          </w:p>
        </w:tc>
        <w:tc>
          <w:tcPr>
            <w:tcW w:w="1078" w:type="dxa"/>
            <w:gridSpan w:val="3"/>
            <w:vAlign w:val="center"/>
          </w:tcPr>
          <w:p w14:paraId="0CF5AB11" w14:textId="77777777" w:rsidR="00A518CA" w:rsidRPr="003E64C3" w:rsidRDefault="00A518CA">
            <w:pPr>
              <w:rPr>
                <w:rFonts w:asciiTheme="minorHAnsi" w:hAnsiTheme="minorHAnsi" w:cstheme="minorHAnsi"/>
                <w:b/>
                <w:bCs/>
              </w:rPr>
            </w:pPr>
            <w:r>
              <w:rPr>
                <w:rFonts w:asciiTheme="minorHAnsi" w:hAnsiTheme="minorHAnsi" w:cstheme="minorHAnsi"/>
              </w:rPr>
              <w:t>Unlikely</w:t>
            </w:r>
          </w:p>
        </w:tc>
        <w:tc>
          <w:tcPr>
            <w:tcW w:w="1247" w:type="dxa"/>
            <w:shd w:val="clear" w:color="auto" w:fill="FFFF00"/>
            <w:vAlign w:val="center"/>
          </w:tcPr>
          <w:p w14:paraId="47B05B0E" w14:textId="77777777" w:rsidR="00A518CA" w:rsidRPr="003E64C3" w:rsidRDefault="00A518CA">
            <w:pPr>
              <w:rPr>
                <w:rFonts w:asciiTheme="minorHAnsi" w:hAnsiTheme="minorHAnsi" w:cstheme="minorHAnsi"/>
                <w:b/>
                <w:bCs/>
              </w:rPr>
            </w:pPr>
            <w:r>
              <w:rPr>
                <w:rFonts w:asciiTheme="minorHAnsi" w:hAnsiTheme="minorHAnsi" w:cstheme="minorHAnsi"/>
                <w:b/>
                <w:bCs/>
              </w:rPr>
              <w:t>Medium</w:t>
            </w:r>
            <w:r w:rsidRPr="003E64C3">
              <w:rPr>
                <w:rFonts w:asciiTheme="minorHAnsi" w:hAnsiTheme="minorHAnsi" w:cstheme="minorHAnsi"/>
                <w:b/>
                <w:bCs/>
              </w:rPr>
              <w:t xml:space="preserve"> (1</w:t>
            </w:r>
            <w:r>
              <w:rPr>
                <w:rFonts w:asciiTheme="minorHAnsi" w:hAnsiTheme="minorHAnsi" w:cstheme="minorHAnsi"/>
                <w:b/>
                <w:bCs/>
              </w:rPr>
              <w:t>0</w:t>
            </w:r>
            <w:r w:rsidRPr="003E64C3">
              <w:rPr>
                <w:rFonts w:asciiTheme="minorHAnsi" w:hAnsiTheme="minorHAnsi" w:cstheme="minorHAnsi"/>
                <w:b/>
                <w:bCs/>
              </w:rPr>
              <w:t>)</w:t>
            </w:r>
          </w:p>
        </w:tc>
      </w:tr>
      <w:tr w:rsidR="00A518CA" w:rsidRPr="00010B68" w14:paraId="33E2A994" w14:textId="77777777">
        <w:tc>
          <w:tcPr>
            <w:tcW w:w="2957" w:type="dxa"/>
            <w:vMerge w:val="restart"/>
            <w:vAlign w:val="center"/>
          </w:tcPr>
          <w:p w14:paraId="09954E3F" w14:textId="77777777" w:rsidR="00A518CA" w:rsidRPr="00E86D42" w:rsidRDefault="00A518CA">
            <w:pPr>
              <w:rPr>
                <w:rFonts w:asciiTheme="minorHAnsi" w:hAnsiTheme="minorHAnsi" w:cstheme="minorHAnsi"/>
              </w:rPr>
            </w:pPr>
            <w:r w:rsidRPr="00E86D42">
              <w:rPr>
                <w:rFonts w:asciiTheme="minorHAnsi" w:hAnsiTheme="minorHAnsi" w:cstheme="minorHAnsi"/>
              </w:rPr>
              <w:t>Contamination of pit-lake water</w:t>
            </w:r>
          </w:p>
        </w:tc>
        <w:tc>
          <w:tcPr>
            <w:tcW w:w="20008" w:type="dxa"/>
            <w:gridSpan w:val="31"/>
            <w:vAlign w:val="center"/>
          </w:tcPr>
          <w:p w14:paraId="3FE78321" w14:textId="77777777"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The risk rating increases from Low (7) (Insignificant and Likely) in Phases Current and Phase 1 to High (17) (Moderate and Likely) in Phase 2 as a result of degradation of water quality due to:</w:t>
            </w:r>
          </w:p>
          <w:p w14:paraId="2F9E6454" w14:textId="61FB4DE8"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Variations in bulk water supply could result in changes to pit lake salinity &amp; acidity</w:t>
            </w:r>
            <w:r w:rsidR="003D7D64">
              <w:rPr>
                <w:rFonts w:asciiTheme="minorHAnsi" w:hAnsiTheme="minorHAnsi" w:cstheme="minorHAnsi"/>
              </w:rPr>
              <w:t>.</w:t>
            </w:r>
          </w:p>
          <w:p w14:paraId="6A7BAE19" w14:textId="4742F1CA"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Decommissioned equipment could result in contaminant spills such as hydrocarbon spills</w:t>
            </w:r>
            <w:r w:rsidR="003D7D64">
              <w:rPr>
                <w:rFonts w:asciiTheme="minorHAnsi" w:hAnsiTheme="minorHAnsi" w:cstheme="minorHAnsi"/>
              </w:rPr>
              <w:t>.</w:t>
            </w:r>
          </w:p>
          <w:p w14:paraId="25D2EF24" w14:textId="77777777"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Any interruption in water input (e.g. discontinuity of bulk water entitlements [current to future] resulting in period with no entitlement access) to the lakes.</w:t>
            </w:r>
          </w:p>
          <w:p w14:paraId="282D0DCC" w14:textId="77777777"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Controls nominated for implementation during Phase 3a include:</w:t>
            </w:r>
          </w:p>
          <w:p w14:paraId="63771D27" w14:textId="6AA3E4EF" w:rsidR="00A518CA" w:rsidRPr="00E86D42" w:rsidRDefault="00A518CA" w:rsidP="00C41B13">
            <w:pPr>
              <w:pStyle w:val="TableParagraph"/>
              <w:numPr>
                <w:ilvl w:val="0"/>
                <w:numId w:val="285"/>
              </w:numPr>
              <w:spacing w:after="0" w:line="240" w:lineRule="auto"/>
              <w:rPr>
                <w:rFonts w:asciiTheme="minorHAnsi" w:hAnsiTheme="minorHAnsi" w:cstheme="minorHAnsi"/>
              </w:rPr>
            </w:pPr>
            <w:r w:rsidRPr="00E86D42">
              <w:rPr>
                <w:rFonts w:asciiTheme="minorHAnsi" w:hAnsiTheme="minorHAnsi" w:cstheme="minorHAnsi"/>
              </w:rPr>
              <w:t xml:space="preserve">Secure </w:t>
            </w:r>
            <w:r w:rsidR="00661F1F">
              <w:rPr>
                <w:rFonts w:asciiTheme="minorHAnsi" w:hAnsiTheme="minorHAnsi" w:cstheme="minorHAnsi"/>
              </w:rPr>
              <w:t xml:space="preserve">new </w:t>
            </w:r>
            <w:r w:rsidR="00C9646F">
              <w:rPr>
                <w:rFonts w:asciiTheme="minorHAnsi" w:hAnsiTheme="minorHAnsi" w:cstheme="minorHAnsi"/>
              </w:rPr>
              <w:t>b</w:t>
            </w:r>
            <w:r w:rsidRPr="00E86D42">
              <w:rPr>
                <w:rFonts w:asciiTheme="minorHAnsi" w:hAnsiTheme="minorHAnsi" w:cstheme="minorHAnsi"/>
              </w:rPr>
              <w:t>ulk water entitlement</w:t>
            </w:r>
            <w:r w:rsidR="003D7D64">
              <w:rPr>
                <w:rFonts w:asciiTheme="minorHAnsi" w:hAnsiTheme="minorHAnsi" w:cstheme="minorHAnsi"/>
              </w:rPr>
              <w:t>.</w:t>
            </w:r>
          </w:p>
          <w:p w14:paraId="6BA65D66" w14:textId="5BEFD95B" w:rsidR="00A518CA" w:rsidRPr="00E86D42" w:rsidRDefault="00A518CA" w:rsidP="00C41B13">
            <w:pPr>
              <w:pStyle w:val="TableParagraph"/>
              <w:numPr>
                <w:ilvl w:val="0"/>
                <w:numId w:val="285"/>
              </w:numPr>
              <w:spacing w:after="0" w:line="240" w:lineRule="auto"/>
              <w:rPr>
                <w:rFonts w:asciiTheme="minorHAnsi" w:hAnsiTheme="minorHAnsi" w:cstheme="minorHAnsi"/>
              </w:rPr>
            </w:pPr>
            <w:r w:rsidRPr="00E86D42">
              <w:rPr>
                <w:rFonts w:asciiTheme="minorHAnsi" w:hAnsiTheme="minorHAnsi" w:cstheme="minorHAnsi"/>
              </w:rPr>
              <w:t>Adopt lime dosing or some equivalent treatment train to meet water quality requirements and/or guidelines (e.g. above pH 6)</w:t>
            </w:r>
            <w:r w:rsidR="003D7D64">
              <w:rPr>
                <w:rFonts w:asciiTheme="minorHAnsi" w:hAnsiTheme="minorHAnsi" w:cstheme="minorHAnsi"/>
              </w:rPr>
              <w:t>.</w:t>
            </w:r>
          </w:p>
          <w:p w14:paraId="6859F209" w14:textId="77777777"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The risk rating is reduced to Medium (12) (Minor and Likely) in Phase 3a as a result.</w:t>
            </w:r>
          </w:p>
          <w:p w14:paraId="5DA73755" w14:textId="77777777" w:rsidR="00A518CA" w:rsidRPr="00E86D42" w:rsidRDefault="00A518CA">
            <w:pPr>
              <w:pStyle w:val="TableParagraph"/>
              <w:spacing w:after="0" w:line="240" w:lineRule="auto"/>
              <w:rPr>
                <w:rFonts w:asciiTheme="minorHAnsi" w:hAnsiTheme="minorHAnsi" w:cstheme="minorHAnsi"/>
              </w:rPr>
            </w:pPr>
            <w:r w:rsidRPr="00E86D42">
              <w:rPr>
                <w:rFonts w:asciiTheme="minorHAnsi" w:hAnsiTheme="minorHAnsi" w:cstheme="minorHAnsi"/>
              </w:rPr>
              <w:t>The risk rating reduces further to Low (6) (Moderate and Rare) in Phase 3b due to implementation of further nominated controls:</w:t>
            </w:r>
          </w:p>
          <w:p w14:paraId="73029F94" w14:textId="58A7E7A0" w:rsidR="00A518CA" w:rsidRPr="00E86D42" w:rsidRDefault="00A518CA" w:rsidP="00C41B13">
            <w:pPr>
              <w:pStyle w:val="TableParagraph"/>
              <w:numPr>
                <w:ilvl w:val="0"/>
                <w:numId w:val="286"/>
              </w:numPr>
              <w:spacing w:after="0" w:line="240" w:lineRule="auto"/>
              <w:rPr>
                <w:rFonts w:asciiTheme="minorHAnsi" w:hAnsiTheme="minorHAnsi" w:cstheme="minorHAnsi"/>
              </w:rPr>
            </w:pPr>
            <w:r w:rsidRPr="00E86D42">
              <w:rPr>
                <w:rFonts w:asciiTheme="minorHAnsi" w:hAnsiTheme="minorHAnsi" w:cstheme="minorHAnsi"/>
              </w:rPr>
              <w:t>Identify suitable (if any) preventative and mitigation controls to manage inflows from Latrobe River to manage pit lake water quality</w:t>
            </w:r>
            <w:r w:rsidR="003D7D64">
              <w:rPr>
                <w:rFonts w:asciiTheme="minorHAnsi" w:hAnsiTheme="minorHAnsi" w:cstheme="minorHAnsi"/>
              </w:rPr>
              <w:t>.</w:t>
            </w:r>
          </w:p>
          <w:p w14:paraId="46B0D997" w14:textId="760E45EC" w:rsidR="00A518CA" w:rsidRPr="00E86D42" w:rsidRDefault="00A518CA" w:rsidP="00C41B13">
            <w:pPr>
              <w:pStyle w:val="TableParagraph"/>
              <w:numPr>
                <w:ilvl w:val="0"/>
                <w:numId w:val="286"/>
              </w:numPr>
              <w:spacing w:after="0" w:line="240" w:lineRule="auto"/>
              <w:rPr>
                <w:rFonts w:asciiTheme="minorHAnsi" w:hAnsiTheme="minorHAnsi" w:cstheme="minorHAnsi"/>
              </w:rPr>
            </w:pPr>
            <w:r w:rsidRPr="00E86D42">
              <w:rPr>
                <w:rFonts w:asciiTheme="minorHAnsi" w:hAnsiTheme="minorHAnsi" w:cstheme="minorHAnsi"/>
              </w:rPr>
              <w:t>Appropriate land use in watershed of pit lake to prevent/reduce fertiliser reaching pit lake</w:t>
            </w:r>
            <w:r w:rsidR="003D7D64">
              <w:rPr>
                <w:rFonts w:asciiTheme="minorHAnsi" w:hAnsiTheme="minorHAnsi" w:cstheme="minorHAnsi"/>
              </w:rPr>
              <w:t>.</w:t>
            </w:r>
          </w:p>
          <w:p w14:paraId="09985432" w14:textId="77777777" w:rsidR="00A518CA" w:rsidRPr="00E86D42" w:rsidRDefault="00A518CA">
            <w:pPr>
              <w:spacing w:after="0" w:line="240" w:lineRule="auto"/>
              <w:rPr>
                <w:rFonts w:asciiTheme="minorHAnsi" w:hAnsiTheme="minorHAnsi" w:cstheme="minorHAnsi"/>
              </w:rPr>
            </w:pPr>
            <w:r w:rsidRPr="00E86D42">
              <w:rPr>
                <w:rFonts w:asciiTheme="minorHAnsi" w:hAnsiTheme="minorHAnsi" w:cstheme="minorHAnsi"/>
              </w:rPr>
              <w:t>The risk rating increases to Medium (15) (Critical and Rare) at Phase 4 due to proposed public access to the pit-lake and potential for contamination resulting from activities in and around the lake.</w:t>
            </w:r>
          </w:p>
        </w:tc>
      </w:tr>
      <w:tr w:rsidR="00A518CA" w:rsidRPr="00010B68" w14:paraId="36E2CDC3" w14:textId="77777777">
        <w:tc>
          <w:tcPr>
            <w:tcW w:w="2957" w:type="dxa"/>
            <w:vMerge/>
            <w:vAlign w:val="center"/>
          </w:tcPr>
          <w:p w14:paraId="19905B13" w14:textId="77777777" w:rsidR="00A518CA" w:rsidRPr="00010B68" w:rsidRDefault="00A518CA">
            <w:pPr>
              <w:rPr>
                <w:rFonts w:asciiTheme="minorHAnsi" w:hAnsiTheme="minorHAnsi" w:cstheme="minorHAnsi"/>
              </w:rPr>
            </w:pPr>
          </w:p>
        </w:tc>
        <w:tc>
          <w:tcPr>
            <w:tcW w:w="3325" w:type="dxa"/>
            <w:gridSpan w:val="4"/>
            <w:vAlign w:val="center"/>
          </w:tcPr>
          <w:p w14:paraId="5202A63E" w14:textId="77777777" w:rsidR="00A518CA" w:rsidRPr="00801B59" w:rsidRDefault="00A518CA">
            <w:pPr>
              <w:rPr>
                <w:rFonts w:asciiTheme="minorHAnsi" w:hAnsiTheme="minorHAnsi" w:cstheme="minorHAnsi"/>
              </w:rPr>
            </w:pPr>
            <w:r>
              <w:rPr>
                <w:rFonts w:asciiTheme="minorHAnsi" w:hAnsiTheme="minorHAnsi" w:cstheme="minorHAnsi"/>
              </w:rPr>
              <w:t>No impact.</w:t>
            </w:r>
          </w:p>
        </w:tc>
        <w:tc>
          <w:tcPr>
            <w:tcW w:w="3268" w:type="dxa"/>
            <w:gridSpan w:val="5"/>
            <w:vAlign w:val="center"/>
          </w:tcPr>
          <w:p w14:paraId="4AB07728" w14:textId="77777777" w:rsidR="00A518CA" w:rsidRPr="00801B59" w:rsidRDefault="00A518CA">
            <w:pPr>
              <w:rPr>
                <w:rFonts w:asciiTheme="minorHAnsi" w:hAnsiTheme="minorHAnsi" w:cstheme="minorHAnsi"/>
              </w:rPr>
            </w:pPr>
            <w:r>
              <w:rPr>
                <w:rFonts w:asciiTheme="minorHAnsi" w:hAnsiTheme="minorHAnsi" w:cstheme="minorHAnsi"/>
              </w:rPr>
              <w:t>No impact.</w:t>
            </w:r>
          </w:p>
        </w:tc>
        <w:tc>
          <w:tcPr>
            <w:tcW w:w="3327" w:type="dxa"/>
            <w:gridSpan w:val="6"/>
            <w:vAlign w:val="center"/>
          </w:tcPr>
          <w:p w14:paraId="6ED8232D"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Variations in bulk water supply could result in changes to pit lake salinity &amp; acidity</w:t>
            </w:r>
            <w:r>
              <w:rPr>
                <w:rFonts w:asciiTheme="minorHAnsi" w:hAnsiTheme="minorHAnsi" w:cstheme="minorHAnsi"/>
                <w:szCs w:val="18"/>
              </w:rPr>
              <w:t>.</w:t>
            </w:r>
          </w:p>
          <w:p w14:paraId="74CA79E5"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Decommissioned equipment could result in contaminant spills such as hydrocarbon spills</w:t>
            </w:r>
            <w:r>
              <w:rPr>
                <w:rFonts w:asciiTheme="minorHAnsi" w:hAnsiTheme="minorHAnsi" w:cstheme="minorHAnsi"/>
                <w:szCs w:val="18"/>
              </w:rPr>
              <w:t>.</w:t>
            </w:r>
          </w:p>
          <w:p w14:paraId="16B32C79"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Ceased operations of power station presenting reduced spill hazard</w:t>
            </w:r>
            <w:r>
              <w:rPr>
                <w:rFonts w:asciiTheme="minorHAnsi" w:hAnsiTheme="minorHAnsi" w:cstheme="minorHAnsi"/>
                <w:szCs w:val="18"/>
              </w:rPr>
              <w:t>.</w:t>
            </w:r>
          </w:p>
          <w:p w14:paraId="72BDCF2F"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Any interruption in water input (e.g. discontinuity of bulk water entitlements [current to future] resulting in period with no entitlement access) to the lakes</w:t>
            </w:r>
            <w:r>
              <w:rPr>
                <w:rFonts w:asciiTheme="minorHAnsi" w:hAnsiTheme="minorHAnsi" w:cstheme="minorHAnsi"/>
                <w:szCs w:val="18"/>
              </w:rPr>
              <w:t>.</w:t>
            </w:r>
          </w:p>
          <w:p w14:paraId="76C224DF"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As a result of above, would experience degradation of water quality</w:t>
            </w:r>
            <w:r>
              <w:rPr>
                <w:rFonts w:asciiTheme="minorHAnsi" w:hAnsiTheme="minorHAnsi" w:cstheme="minorHAnsi"/>
                <w:szCs w:val="18"/>
              </w:rPr>
              <w:t>.</w:t>
            </w:r>
          </w:p>
          <w:p w14:paraId="110D874F"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8463F6">
              <w:rPr>
                <w:rFonts w:asciiTheme="minorHAnsi" w:hAnsiTheme="minorHAnsi" w:cstheme="minorHAnsi"/>
                <w:szCs w:val="18"/>
              </w:rPr>
              <w:t>Develop and/or update controls (e.g. monitoring approach) for pit lake filling oversight</w:t>
            </w:r>
            <w:r>
              <w:rPr>
                <w:rFonts w:asciiTheme="minorHAnsi" w:hAnsiTheme="minorHAnsi" w:cstheme="minorHAnsi"/>
                <w:szCs w:val="18"/>
              </w:rPr>
              <w:t>.</w:t>
            </w:r>
          </w:p>
          <w:p w14:paraId="4F0CA4C2" w14:textId="77777777" w:rsidR="00A518CA" w:rsidRPr="006C7C5C"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Secure proceeding bulk water entitlement</w:t>
            </w:r>
            <w:r>
              <w:rPr>
                <w:rFonts w:asciiTheme="minorHAnsi" w:hAnsiTheme="minorHAnsi" w:cstheme="minorHAnsi"/>
                <w:szCs w:val="18"/>
              </w:rPr>
              <w:t>.</w:t>
            </w:r>
          </w:p>
          <w:p w14:paraId="3319961F" w14:textId="77777777" w:rsidR="00A518CA" w:rsidRPr="008463F6"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Adopt lime dosing or some equivalent treatment train to meet water quality requirements and/or guidelines (e.g. above pH 6)</w:t>
            </w:r>
            <w:r>
              <w:rPr>
                <w:rFonts w:asciiTheme="minorHAnsi" w:hAnsiTheme="minorHAnsi" w:cstheme="minorHAnsi"/>
                <w:szCs w:val="18"/>
              </w:rPr>
              <w:t>.</w:t>
            </w:r>
          </w:p>
        </w:tc>
        <w:tc>
          <w:tcPr>
            <w:tcW w:w="3171" w:type="dxa"/>
            <w:gridSpan w:val="5"/>
            <w:vAlign w:val="center"/>
          </w:tcPr>
          <w:p w14:paraId="77A0EF76"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Material increase in pit lake RL/volume (reduced acid sulphate hazard, more alkaline pit lake water)</w:t>
            </w:r>
            <w:r>
              <w:rPr>
                <w:rFonts w:asciiTheme="minorHAnsi" w:hAnsiTheme="minorHAnsi" w:cstheme="minorHAnsi"/>
                <w:szCs w:val="18"/>
              </w:rPr>
              <w:t>.</w:t>
            </w:r>
          </w:p>
          <w:p w14:paraId="740F77A7"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Increased exposure to [and magnitude of] flooding events, which could exacerbate water quality issues such as turbidity (limiting control efficacy as per Phase 2)</w:t>
            </w:r>
            <w:r>
              <w:rPr>
                <w:rFonts w:asciiTheme="minorHAnsi" w:hAnsiTheme="minorHAnsi" w:cstheme="minorHAnsi"/>
                <w:szCs w:val="18"/>
              </w:rPr>
              <w:t>.</w:t>
            </w:r>
          </w:p>
          <w:p w14:paraId="106E3031" w14:textId="77777777" w:rsidR="00A518CA" w:rsidRPr="006C7C5C"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Identify suitable (if any) preventative and mitigation controls to manage inflows from Latrobe River to manage pit lake water quality</w:t>
            </w:r>
            <w:r>
              <w:rPr>
                <w:rFonts w:asciiTheme="minorHAnsi" w:hAnsiTheme="minorHAnsi" w:cstheme="minorHAnsi"/>
                <w:szCs w:val="18"/>
              </w:rPr>
              <w:t>.</w:t>
            </w:r>
          </w:p>
        </w:tc>
        <w:tc>
          <w:tcPr>
            <w:tcW w:w="3515" w:type="dxa"/>
            <w:gridSpan w:val="5"/>
            <w:vAlign w:val="center"/>
          </w:tcPr>
          <w:p w14:paraId="6E3B7847"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Algal blooms emerge as key hazard for water quality (pit lake RL and quality: high nutrient load, stratification &amp; UV penetration)</w:t>
            </w:r>
            <w:r>
              <w:rPr>
                <w:rFonts w:asciiTheme="minorHAnsi" w:hAnsiTheme="minorHAnsi" w:cstheme="minorHAnsi"/>
                <w:szCs w:val="18"/>
              </w:rPr>
              <w:t>.</w:t>
            </w:r>
          </w:p>
          <w:p w14:paraId="7A8229A2" w14:textId="77777777" w:rsidR="00A518CA" w:rsidRPr="006C7C5C"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Appropriate land use in watershed of pit lake to prevent/reduce fertiliser reaching pit lake</w:t>
            </w:r>
            <w:r>
              <w:rPr>
                <w:rFonts w:asciiTheme="minorHAnsi" w:hAnsiTheme="minorHAnsi" w:cstheme="minorHAnsi"/>
                <w:szCs w:val="18"/>
              </w:rPr>
              <w:t>.</w:t>
            </w:r>
            <w:r w:rsidRPr="006C7C5C">
              <w:rPr>
                <w:rFonts w:asciiTheme="minorHAnsi" w:hAnsiTheme="minorHAnsi" w:cstheme="minorHAnsi"/>
                <w:szCs w:val="18"/>
              </w:rPr>
              <w:t xml:space="preserve"> </w:t>
            </w:r>
          </w:p>
          <w:p w14:paraId="6E843724" w14:textId="77777777" w:rsidR="00A518CA" w:rsidRPr="006C7C5C"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Alternative fertiliser</w:t>
            </w:r>
            <w:r>
              <w:rPr>
                <w:rFonts w:asciiTheme="minorHAnsi" w:hAnsiTheme="minorHAnsi" w:cstheme="minorHAnsi"/>
                <w:szCs w:val="18"/>
              </w:rPr>
              <w:t>.</w:t>
            </w:r>
          </w:p>
        </w:tc>
        <w:tc>
          <w:tcPr>
            <w:tcW w:w="3402" w:type="dxa"/>
            <w:gridSpan w:val="6"/>
            <w:vAlign w:val="center"/>
          </w:tcPr>
          <w:p w14:paraId="614453B1"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Public access to pit lake (and associated regulatory requirements to potentially account for primary and secondary contact)</w:t>
            </w:r>
            <w:r>
              <w:rPr>
                <w:rFonts w:asciiTheme="minorHAnsi" w:hAnsiTheme="minorHAnsi" w:cstheme="minorHAnsi"/>
                <w:szCs w:val="18"/>
              </w:rPr>
              <w:t>.</w:t>
            </w:r>
          </w:p>
          <w:p w14:paraId="154B91A2"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New land manager</w:t>
            </w:r>
            <w:r>
              <w:rPr>
                <w:rFonts w:asciiTheme="minorHAnsi" w:hAnsiTheme="minorHAnsi" w:cstheme="minorHAnsi"/>
                <w:szCs w:val="18"/>
              </w:rPr>
              <w:t>.</w:t>
            </w:r>
          </w:p>
          <w:p w14:paraId="0F1EAFA6" w14:textId="77777777" w:rsidR="00A518CA"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 xml:space="preserve">Significant monitoring record from preceding pit lake fill (on both the flows and quality of pit lake water </w:t>
            </w:r>
            <w:r>
              <w:rPr>
                <w:rFonts w:asciiTheme="minorHAnsi" w:hAnsiTheme="minorHAnsi" w:cstheme="minorHAnsi"/>
                <w:szCs w:val="18"/>
              </w:rPr>
              <w:t>and</w:t>
            </w:r>
            <w:r w:rsidRPr="006C7C5C">
              <w:rPr>
                <w:rFonts w:asciiTheme="minorHAnsi" w:hAnsiTheme="minorHAnsi" w:cstheme="minorHAnsi"/>
                <w:szCs w:val="18"/>
              </w:rPr>
              <w:t xml:space="preserve"> connected rivers</w:t>
            </w:r>
            <w:r>
              <w:rPr>
                <w:rFonts w:asciiTheme="minorHAnsi" w:hAnsiTheme="minorHAnsi" w:cstheme="minorHAnsi"/>
                <w:szCs w:val="18"/>
              </w:rPr>
              <w:t>.</w:t>
            </w:r>
          </w:p>
          <w:p w14:paraId="274524D6" w14:textId="77777777" w:rsidR="00A518CA" w:rsidRPr="006C7C5C" w:rsidRDefault="00A518CA" w:rsidP="00A518CA">
            <w:pPr>
              <w:pStyle w:val="ListParagraph"/>
              <w:numPr>
                <w:ilvl w:val="0"/>
                <w:numId w:val="273"/>
              </w:numPr>
              <w:spacing w:before="0" w:after="0" w:line="240" w:lineRule="auto"/>
              <w:rPr>
                <w:rFonts w:asciiTheme="minorHAnsi" w:hAnsiTheme="minorHAnsi" w:cstheme="minorHAnsi"/>
                <w:szCs w:val="18"/>
              </w:rPr>
            </w:pPr>
            <w:r w:rsidRPr="006C7C5C">
              <w:rPr>
                <w:rFonts w:asciiTheme="minorHAnsi" w:hAnsiTheme="minorHAnsi" w:cstheme="minorHAnsi"/>
                <w:szCs w:val="18"/>
              </w:rPr>
              <w:t>Develop and/or update post-relinquishment management plan which specifically provides guidance on the following:</w:t>
            </w:r>
          </w:p>
          <w:p w14:paraId="22A2DBB1" w14:textId="77777777" w:rsidR="00A518CA" w:rsidRPr="006C7C5C" w:rsidRDefault="00A518CA" w:rsidP="00C41B13">
            <w:pPr>
              <w:pStyle w:val="ListParagraph"/>
              <w:numPr>
                <w:ilvl w:val="0"/>
                <w:numId w:val="0"/>
              </w:numPr>
              <w:spacing w:after="0" w:line="240" w:lineRule="auto"/>
              <w:ind w:left="360"/>
              <w:rPr>
                <w:rFonts w:asciiTheme="minorHAnsi" w:hAnsiTheme="minorHAnsi" w:cstheme="minorHAnsi"/>
                <w:szCs w:val="18"/>
              </w:rPr>
            </w:pPr>
            <w:r w:rsidRPr="006C7C5C">
              <w:rPr>
                <w:rFonts w:asciiTheme="minorHAnsi" w:hAnsiTheme="minorHAnsi" w:cstheme="minorHAnsi"/>
                <w:szCs w:val="18"/>
              </w:rPr>
              <w:t xml:space="preserve">- Land use </w:t>
            </w:r>
          </w:p>
          <w:p w14:paraId="5CD2E6BF" w14:textId="77777777" w:rsidR="00A518CA" w:rsidRPr="006C7C5C" w:rsidRDefault="00A518CA" w:rsidP="00C41B13">
            <w:pPr>
              <w:pStyle w:val="ListParagraph"/>
              <w:numPr>
                <w:ilvl w:val="0"/>
                <w:numId w:val="0"/>
              </w:numPr>
              <w:spacing w:after="0" w:line="240" w:lineRule="auto"/>
              <w:ind w:left="360"/>
              <w:rPr>
                <w:rFonts w:asciiTheme="minorHAnsi" w:hAnsiTheme="minorHAnsi" w:cstheme="minorHAnsi"/>
                <w:szCs w:val="18"/>
              </w:rPr>
            </w:pPr>
            <w:r w:rsidRPr="006C7C5C">
              <w:rPr>
                <w:rFonts w:asciiTheme="minorHAnsi" w:hAnsiTheme="minorHAnsi" w:cstheme="minorHAnsi"/>
                <w:szCs w:val="18"/>
              </w:rPr>
              <w:t xml:space="preserve">- Algal blooms </w:t>
            </w:r>
          </w:p>
          <w:p w14:paraId="21EB183D" w14:textId="77777777" w:rsidR="00A518CA" w:rsidRPr="006C7C5C" w:rsidRDefault="00A518CA" w:rsidP="00C41B13">
            <w:pPr>
              <w:pStyle w:val="ListParagraph"/>
              <w:numPr>
                <w:ilvl w:val="0"/>
                <w:numId w:val="0"/>
              </w:numPr>
              <w:spacing w:after="0" w:line="240" w:lineRule="auto"/>
              <w:ind w:left="360"/>
              <w:rPr>
                <w:rFonts w:asciiTheme="minorHAnsi" w:hAnsiTheme="minorHAnsi" w:cstheme="minorHAnsi"/>
                <w:szCs w:val="18"/>
              </w:rPr>
            </w:pPr>
            <w:r w:rsidRPr="006C7C5C">
              <w:rPr>
                <w:rFonts w:asciiTheme="minorHAnsi" w:hAnsiTheme="minorHAnsi" w:cstheme="minorHAnsi"/>
                <w:szCs w:val="18"/>
              </w:rPr>
              <w:t>- Access restrictions</w:t>
            </w:r>
          </w:p>
          <w:p w14:paraId="530D9062" w14:textId="77777777" w:rsidR="00A518CA" w:rsidRPr="006C7C5C" w:rsidRDefault="00A518CA" w:rsidP="00C41B13">
            <w:pPr>
              <w:pStyle w:val="ListParagraph"/>
              <w:numPr>
                <w:ilvl w:val="0"/>
                <w:numId w:val="0"/>
              </w:numPr>
              <w:spacing w:after="0" w:line="240" w:lineRule="auto"/>
              <w:ind w:left="360"/>
              <w:rPr>
                <w:rFonts w:asciiTheme="minorHAnsi" w:hAnsiTheme="minorHAnsi" w:cstheme="minorHAnsi"/>
                <w:szCs w:val="18"/>
              </w:rPr>
            </w:pPr>
            <w:r w:rsidRPr="006C7C5C">
              <w:rPr>
                <w:rFonts w:asciiTheme="minorHAnsi" w:hAnsiTheme="minorHAnsi" w:cstheme="minorHAnsi"/>
                <w:szCs w:val="18"/>
              </w:rPr>
              <w:t>- Monitoring</w:t>
            </w:r>
          </w:p>
          <w:p w14:paraId="4A68F098" w14:textId="77777777" w:rsidR="00A518CA" w:rsidRPr="006C7C5C" w:rsidRDefault="00A518CA" w:rsidP="00C41B13">
            <w:pPr>
              <w:spacing w:after="0" w:line="240" w:lineRule="auto"/>
              <w:contextualSpacing/>
              <w:rPr>
                <w:rFonts w:asciiTheme="minorHAnsi" w:hAnsiTheme="minorHAnsi" w:cstheme="minorHAnsi"/>
              </w:rPr>
            </w:pPr>
            <w:r w:rsidRPr="006C7C5C">
              <w:rPr>
                <w:rFonts w:asciiTheme="minorHAnsi" w:hAnsiTheme="minorHAnsi" w:cstheme="minorHAnsi"/>
              </w:rPr>
              <w:t>Note, water quality highly dependent of land use governance of surrounding areas following relinquishment in perpetuity</w:t>
            </w:r>
          </w:p>
        </w:tc>
      </w:tr>
      <w:tr w:rsidR="00083369" w:rsidRPr="00010B68" w14:paraId="3ABB89EB" w14:textId="77777777">
        <w:tc>
          <w:tcPr>
            <w:tcW w:w="2957" w:type="dxa"/>
            <w:vMerge/>
          </w:tcPr>
          <w:p w14:paraId="35FC83D0" w14:textId="77777777" w:rsidR="00A518CA" w:rsidRPr="00010B68" w:rsidRDefault="00A518CA">
            <w:pPr>
              <w:rPr>
                <w:rFonts w:asciiTheme="minorHAnsi" w:hAnsiTheme="minorHAnsi" w:cstheme="minorHAnsi"/>
              </w:rPr>
            </w:pPr>
          </w:p>
        </w:tc>
        <w:tc>
          <w:tcPr>
            <w:tcW w:w="1182" w:type="dxa"/>
            <w:gridSpan w:val="2"/>
            <w:vAlign w:val="center"/>
          </w:tcPr>
          <w:p w14:paraId="33599177" w14:textId="77777777" w:rsidR="00A518CA" w:rsidRPr="00977384" w:rsidRDefault="00A518CA">
            <w:pPr>
              <w:rPr>
                <w:rFonts w:asciiTheme="minorHAnsi" w:hAnsiTheme="minorHAnsi" w:cstheme="minorHAnsi"/>
              </w:rPr>
            </w:pPr>
            <w:r>
              <w:rPr>
                <w:rFonts w:asciiTheme="minorHAnsi" w:hAnsiTheme="minorHAnsi" w:cstheme="minorHAnsi"/>
              </w:rPr>
              <w:t>Insignificant</w:t>
            </w:r>
          </w:p>
        </w:tc>
        <w:tc>
          <w:tcPr>
            <w:tcW w:w="850" w:type="dxa"/>
            <w:vAlign w:val="center"/>
          </w:tcPr>
          <w:p w14:paraId="0E2E3FFA"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93" w:type="dxa"/>
            <w:shd w:val="clear" w:color="auto" w:fill="92D050"/>
            <w:vAlign w:val="center"/>
          </w:tcPr>
          <w:p w14:paraId="1F5900B6" w14:textId="77777777" w:rsidR="00A518CA" w:rsidRPr="003E64C3" w:rsidRDefault="00A518CA">
            <w:pPr>
              <w:rPr>
                <w:rFonts w:asciiTheme="minorHAnsi" w:hAnsiTheme="minorHAnsi" w:cstheme="minorHAnsi"/>
                <w:b/>
                <w:bCs/>
              </w:rPr>
            </w:pPr>
            <w:r>
              <w:rPr>
                <w:rFonts w:asciiTheme="minorHAnsi" w:hAnsiTheme="minorHAnsi" w:cstheme="minorHAnsi"/>
                <w:b/>
                <w:bCs/>
              </w:rPr>
              <w:t>Low (7)</w:t>
            </w:r>
          </w:p>
        </w:tc>
        <w:tc>
          <w:tcPr>
            <w:tcW w:w="1117" w:type="dxa"/>
            <w:gridSpan w:val="3"/>
            <w:vAlign w:val="center"/>
          </w:tcPr>
          <w:p w14:paraId="347D0402" w14:textId="77777777" w:rsidR="00A518CA" w:rsidRPr="00977384" w:rsidRDefault="00A518CA">
            <w:pPr>
              <w:rPr>
                <w:rFonts w:asciiTheme="minorHAnsi" w:hAnsiTheme="minorHAnsi" w:cstheme="minorHAnsi"/>
              </w:rPr>
            </w:pPr>
            <w:r>
              <w:rPr>
                <w:rFonts w:asciiTheme="minorHAnsi" w:hAnsiTheme="minorHAnsi" w:cstheme="minorHAnsi"/>
              </w:rPr>
              <w:t>Insignificant</w:t>
            </w:r>
          </w:p>
        </w:tc>
        <w:tc>
          <w:tcPr>
            <w:tcW w:w="850" w:type="dxa"/>
            <w:vAlign w:val="center"/>
          </w:tcPr>
          <w:p w14:paraId="3B0F9BEA"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301" w:type="dxa"/>
            <w:shd w:val="clear" w:color="auto" w:fill="92D050"/>
            <w:vAlign w:val="center"/>
          </w:tcPr>
          <w:p w14:paraId="60DD3C05" w14:textId="77777777" w:rsidR="00A518CA" w:rsidRPr="003E64C3" w:rsidRDefault="00A518CA">
            <w:pPr>
              <w:rPr>
                <w:rFonts w:asciiTheme="minorHAnsi" w:hAnsiTheme="minorHAnsi" w:cstheme="minorHAnsi"/>
                <w:b/>
                <w:bCs/>
              </w:rPr>
            </w:pPr>
            <w:r>
              <w:rPr>
                <w:rFonts w:asciiTheme="minorHAnsi" w:hAnsiTheme="minorHAnsi" w:cstheme="minorHAnsi"/>
                <w:b/>
                <w:bCs/>
              </w:rPr>
              <w:t>Low (7)</w:t>
            </w:r>
          </w:p>
        </w:tc>
        <w:tc>
          <w:tcPr>
            <w:tcW w:w="1109" w:type="dxa"/>
            <w:gridSpan w:val="3"/>
            <w:vAlign w:val="center"/>
          </w:tcPr>
          <w:p w14:paraId="225467C1" w14:textId="77777777" w:rsidR="00A518CA" w:rsidRPr="00977384" w:rsidRDefault="00A518CA">
            <w:pPr>
              <w:rPr>
                <w:rFonts w:asciiTheme="minorHAnsi" w:hAnsiTheme="minorHAnsi" w:cstheme="minorHAnsi"/>
              </w:rPr>
            </w:pPr>
            <w:r>
              <w:rPr>
                <w:rFonts w:asciiTheme="minorHAnsi" w:hAnsiTheme="minorHAnsi" w:cstheme="minorHAnsi"/>
              </w:rPr>
              <w:t>Moderate</w:t>
            </w:r>
          </w:p>
        </w:tc>
        <w:tc>
          <w:tcPr>
            <w:tcW w:w="993" w:type="dxa"/>
            <w:gridSpan w:val="2"/>
            <w:vAlign w:val="center"/>
          </w:tcPr>
          <w:p w14:paraId="1B1D2C16"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25" w:type="dxa"/>
            <w:shd w:val="clear" w:color="auto" w:fill="FFC000"/>
            <w:vAlign w:val="center"/>
          </w:tcPr>
          <w:p w14:paraId="4930FAB8" w14:textId="77777777" w:rsidR="00A518CA" w:rsidRPr="003E64C3" w:rsidRDefault="00A518CA">
            <w:pPr>
              <w:rPr>
                <w:rFonts w:asciiTheme="minorHAnsi" w:hAnsiTheme="minorHAnsi" w:cstheme="minorHAnsi"/>
                <w:b/>
                <w:bCs/>
              </w:rPr>
            </w:pPr>
            <w:r>
              <w:rPr>
                <w:rFonts w:asciiTheme="minorHAnsi" w:hAnsiTheme="minorHAnsi" w:cstheme="minorHAnsi"/>
                <w:b/>
                <w:bCs/>
              </w:rPr>
              <w:t>High (17)</w:t>
            </w:r>
          </w:p>
        </w:tc>
        <w:tc>
          <w:tcPr>
            <w:tcW w:w="947" w:type="dxa"/>
            <w:gridSpan w:val="2"/>
            <w:vAlign w:val="center"/>
          </w:tcPr>
          <w:p w14:paraId="770F3D8E" w14:textId="77777777" w:rsidR="00A518CA" w:rsidRPr="00977384" w:rsidRDefault="00A518CA">
            <w:pPr>
              <w:rPr>
                <w:rFonts w:asciiTheme="minorHAnsi" w:hAnsiTheme="minorHAnsi" w:cstheme="minorHAnsi"/>
              </w:rPr>
            </w:pPr>
            <w:r>
              <w:rPr>
                <w:rFonts w:asciiTheme="minorHAnsi" w:hAnsiTheme="minorHAnsi" w:cstheme="minorHAnsi"/>
              </w:rPr>
              <w:t>Minor</w:t>
            </w:r>
          </w:p>
        </w:tc>
        <w:tc>
          <w:tcPr>
            <w:tcW w:w="948" w:type="dxa"/>
            <w:gridSpan w:val="2"/>
            <w:vAlign w:val="center"/>
          </w:tcPr>
          <w:p w14:paraId="1EB97330"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76" w:type="dxa"/>
            <w:shd w:val="clear" w:color="auto" w:fill="FFFF00"/>
            <w:vAlign w:val="center"/>
          </w:tcPr>
          <w:p w14:paraId="4B84C2FE" w14:textId="77777777" w:rsidR="00A518CA" w:rsidRPr="003E64C3" w:rsidRDefault="00A518CA">
            <w:pPr>
              <w:rPr>
                <w:rFonts w:asciiTheme="minorHAnsi" w:hAnsiTheme="minorHAnsi" w:cstheme="minorHAnsi"/>
                <w:b/>
                <w:bCs/>
              </w:rPr>
            </w:pPr>
            <w:r>
              <w:rPr>
                <w:rFonts w:asciiTheme="minorHAnsi" w:hAnsiTheme="minorHAnsi" w:cstheme="minorHAnsi"/>
                <w:b/>
                <w:bCs/>
              </w:rPr>
              <w:t>Medium (12)</w:t>
            </w:r>
          </w:p>
        </w:tc>
        <w:tc>
          <w:tcPr>
            <w:tcW w:w="1275" w:type="dxa"/>
            <w:gridSpan w:val="3"/>
            <w:vAlign w:val="center"/>
          </w:tcPr>
          <w:p w14:paraId="3F3959D9" w14:textId="77777777" w:rsidR="00A518CA" w:rsidRPr="00977384" w:rsidRDefault="00A518CA">
            <w:pPr>
              <w:rPr>
                <w:rFonts w:asciiTheme="minorHAnsi" w:hAnsiTheme="minorHAnsi" w:cstheme="minorHAnsi"/>
              </w:rPr>
            </w:pPr>
            <w:r>
              <w:rPr>
                <w:rFonts w:asciiTheme="minorHAnsi" w:hAnsiTheme="minorHAnsi" w:cstheme="minorHAnsi"/>
              </w:rPr>
              <w:t>Moderate</w:t>
            </w:r>
          </w:p>
        </w:tc>
        <w:tc>
          <w:tcPr>
            <w:tcW w:w="993" w:type="dxa"/>
            <w:vAlign w:val="center"/>
          </w:tcPr>
          <w:p w14:paraId="1638AFED" w14:textId="77777777" w:rsidR="00A518CA" w:rsidRDefault="00A518CA">
            <w:pPr>
              <w:rPr>
                <w:rFonts w:asciiTheme="minorHAnsi" w:hAnsiTheme="minorHAnsi" w:cstheme="minorHAnsi"/>
              </w:rPr>
            </w:pPr>
            <w:r>
              <w:rPr>
                <w:rFonts w:asciiTheme="minorHAnsi" w:hAnsiTheme="minorHAnsi" w:cstheme="minorHAnsi"/>
              </w:rPr>
              <w:t>Rare</w:t>
            </w:r>
          </w:p>
        </w:tc>
        <w:tc>
          <w:tcPr>
            <w:tcW w:w="1247" w:type="dxa"/>
            <w:shd w:val="clear" w:color="auto" w:fill="92D050"/>
            <w:vAlign w:val="center"/>
          </w:tcPr>
          <w:p w14:paraId="17C1E5A0" w14:textId="77777777" w:rsidR="00A518CA" w:rsidRPr="003E64C3" w:rsidRDefault="00A518CA">
            <w:pPr>
              <w:rPr>
                <w:rFonts w:asciiTheme="minorHAnsi" w:hAnsiTheme="minorHAnsi" w:cstheme="minorHAnsi"/>
                <w:b/>
                <w:bCs/>
              </w:rPr>
            </w:pPr>
            <w:r>
              <w:rPr>
                <w:rFonts w:asciiTheme="minorHAnsi" w:hAnsiTheme="minorHAnsi" w:cstheme="minorHAnsi"/>
                <w:b/>
                <w:bCs/>
              </w:rPr>
              <w:t>Low (6)</w:t>
            </w:r>
          </w:p>
        </w:tc>
        <w:tc>
          <w:tcPr>
            <w:tcW w:w="1162" w:type="dxa"/>
            <w:gridSpan w:val="3"/>
            <w:vAlign w:val="center"/>
          </w:tcPr>
          <w:p w14:paraId="0492EC64"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gridSpan w:val="2"/>
            <w:vAlign w:val="center"/>
          </w:tcPr>
          <w:p w14:paraId="138373D3" w14:textId="77777777" w:rsidR="00A518CA"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34FF21AC" w14:textId="77777777" w:rsidR="00A518CA" w:rsidRPr="003E64C3" w:rsidRDefault="00A518CA">
            <w:pPr>
              <w:rPr>
                <w:rFonts w:asciiTheme="minorHAnsi" w:hAnsiTheme="minorHAnsi" w:cstheme="minorHAnsi"/>
                <w:b/>
                <w:bCs/>
              </w:rPr>
            </w:pPr>
            <w:r>
              <w:rPr>
                <w:rFonts w:asciiTheme="minorHAnsi" w:hAnsiTheme="minorHAnsi" w:cstheme="minorHAnsi"/>
                <w:b/>
                <w:bCs/>
              </w:rPr>
              <w:t>Medium (15)</w:t>
            </w:r>
          </w:p>
        </w:tc>
      </w:tr>
      <w:tr w:rsidR="00A518CA" w:rsidRPr="00010B68" w14:paraId="4689DE14" w14:textId="77777777">
        <w:tc>
          <w:tcPr>
            <w:tcW w:w="2957" w:type="dxa"/>
            <w:vMerge w:val="restart"/>
            <w:vAlign w:val="center"/>
          </w:tcPr>
          <w:p w14:paraId="47A6CC52" w14:textId="77777777" w:rsidR="00A518CA" w:rsidRPr="00377ED0" w:rsidRDefault="00A518CA">
            <w:pPr>
              <w:spacing w:after="0" w:line="240" w:lineRule="auto"/>
              <w:rPr>
                <w:rFonts w:asciiTheme="minorHAnsi" w:hAnsiTheme="minorHAnsi" w:cstheme="minorHAnsi"/>
              </w:rPr>
            </w:pPr>
            <w:r w:rsidRPr="00377ED0">
              <w:rPr>
                <w:rFonts w:asciiTheme="minorHAnsi" w:hAnsiTheme="minorHAnsi" w:cstheme="minorHAnsi"/>
              </w:rPr>
              <w:t>Reduced / changed water use and associated impacts on downstream environments</w:t>
            </w:r>
            <w:r>
              <w:rPr>
                <w:rFonts w:asciiTheme="minorHAnsi" w:hAnsiTheme="minorHAnsi" w:cstheme="minorHAnsi"/>
              </w:rPr>
              <w:t xml:space="preserve"> (Alluvium)</w:t>
            </w:r>
          </w:p>
        </w:tc>
        <w:tc>
          <w:tcPr>
            <w:tcW w:w="20008" w:type="dxa"/>
            <w:gridSpan w:val="31"/>
            <w:vAlign w:val="center"/>
          </w:tcPr>
          <w:p w14:paraId="64F9385C" w14:textId="77777777" w:rsidR="00A518CA" w:rsidRPr="00377ED0" w:rsidRDefault="00A518CA" w:rsidP="00AC5E79">
            <w:pPr>
              <w:pStyle w:val="TableParagraph"/>
              <w:spacing w:after="0" w:line="240" w:lineRule="auto"/>
              <w:rPr>
                <w:rFonts w:asciiTheme="minorHAnsi" w:hAnsiTheme="minorHAnsi" w:cstheme="minorHAnsi"/>
              </w:rPr>
            </w:pPr>
            <w:r w:rsidRPr="00377ED0">
              <w:rPr>
                <w:rFonts w:asciiTheme="minorHAnsi" w:hAnsiTheme="minorHAnsi" w:cstheme="minorHAnsi"/>
              </w:rPr>
              <w:t xml:space="preserve">Risk rating is based on </w:t>
            </w:r>
            <w:r w:rsidRPr="00377ED0">
              <w:rPr>
                <w:rFonts w:asciiTheme="minorHAnsi" w:hAnsiTheme="minorHAnsi" w:cstheme="minorHAnsi"/>
                <w:i/>
                <w:iCs/>
              </w:rPr>
              <w:t>Type of conditions that could apply to water access for Latrobe Valley mine rehabilitation and associated risks and benefits</w:t>
            </w:r>
            <w:r w:rsidRPr="00377ED0">
              <w:rPr>
                <w:rFonts w:asciiTheme="minorHAnsi" w:hAnsiTheme="minorHAnsi" w:cstheme="minorHAnsi"/>
              </w:rPr>
              <w:t xml:space="preserve"> </w:t>
            </w:r>
            <w:r w:rsidRPr="00377ED0">
              <w:rPr>
                <w:rFonts w:asciiTheme="minorHAnsi" w:hAnsiTheme="minorHAnsi" w:cstheme="minorHAnsi"/>
              </w:rPr>
              <w:fldChar w:fldCharType="begin"/>
            </w:r>
            <w:r w:rsidRPr="00377ED0">
              <w:rPr>
                <w:rFonts w:asciiTheme="minorHAnsi" w:hAnsiTheme="minorHAnsi" w:cstheme="minorHAnsi"/>
              </w:rPr>
              <w:instrText xml:space="preserve"> ADDIN EN.CITE &lt;EndNote&gt;&lt;Cite&gt;&lt;Author&gt;Alluvium&lt;/Author&gt;&lt;Year&gt;2023&lt;/Year&gt;&lt;RecNum&gt;47&lt;/RecNum&gt;&lt;DisplayText&gt;(Alluvium and HARC 2023)&lt;/DisplayText&gt;&lt;record&gt;&lt;rec-number&gt;47&lt;/rec-number&gt;&lt;foreign-keys&gt;&lt;key app="EN" db-id="spaff0s0osz0sqe0t5a55fezradpx9psfrzt" timestamp="1746076920" guid="ebfecce8-7bc5-4bf7-8c59-1fb05f431c29"&gt;47&lt;/key&gt;&lt;/foreign-keys&gt;&lt;ref-type name="Report"&gt;27&lt;/ref-type&gt;&lt;contributors&gt;&lt;authors&gt;&lt;author&gt;Alluvium&lt;/author&gt;&lt;author&gt;HARC&lt;/author&gt;&lt;/authors&gt;&lt;secondary-authors&gt;&lt;author&gt;Prepared for the Department of Energy,, Environment and Climate Action&lt;/author&gt;&lt;/secondary-authors&gt;&lt;/contributors&gt;&lt;titles&gt;&lt;title&gt;Type of conditions that could apply to water access for Latrobe Valley mine rehabilitation and associated risks and benefits&lt;/title&gt;&lt;/titles&gt;&lt;number&gt;A2329890&lt;/number&gt;&lt;dates&gt;&lt;year&gt;2023&lt;/year&gt;&lt;pub-dates&gt;&lt;date&gt;10/2023&lt;/date&gt;&lt;/pub-dates&gt;&lt;/dates&gt;&lt;pub-location&gt;https://resources.vic.gov.au/projects/lvrrs/reports&lt;/pub-location&gt;&lt;urls&gt;&lt;related-urls&gt;&lt;url&gt;https://www.water.vic.gov.au/__data/assets/pdf_file/0031/684445/Technical-report-Latrobe-surface-water-access.pdf&lt;/url&gt;&lt;/related-urls&gt;&lt;/urls&gt;&lt;/record&gt;&lt;/Cite&gt;&lt;/EndNote&gt;</w:instrText>
            </w:r>
            <w:r w:rsidRPr="00377ED0">
              <w:rPr>
                <w:rFonts w:asciiTheme="minorHAnsi" w:hAnsiTheme="minorHAnsi" w:cstheme="minorHAnsi"/>
              </w:rPr>
              <w:fldChar w:fldCharType="separate"/>
            </w:r>
            <w:r w:rsidRPr="00377ED0">
              <w:rPr>
                <w:rFonts w:asciiTheme="minorHAnsi" w:hAnsiTheme="minorHAnsi" w:cstheme="minorHAnsi"/>
                <w:noProof/>
              </w:rPr>
              <w:t>(Alluvium and HARC 2023)</w:t>
            </w:r>
            <w:r w:rsidRPr="00377ED0">
              <w:rPr>
                <w:rFonts w:asciiTheme="minorHAnsi" w:hAnsiTheme="minorHAnsi" w:cstheme="minorHAnsi"/>
              </w:rPr>
              <w:fldChar w:fldCharType="end"/>
            </w:r>
            <w:r w:rsidRPr="00377ED0">
              <w:rPr>
                <w:rFonts w:asciiTheme="minorHAnsi" w:hAnsiTheme="minorHAnsi" w:cstheme="minorHAnsi"/>
              </w:rPr>
              <w:t xml:space="preserve">. </w:t>
            </w:r>
          </w:p>
          <w:p w14:paraId="47F401B4" w14:textId="77777777" w:rsidR="00A518CA" w:rsidRDefault="00A518CA" w:rsidP="00C41B13">
            <w:pPr>
              <w:spacing w:after="0" w:line="240" w:lineRule="auto"/>
              <w:rPr>
                <w:rFonts w:asciiTheme="minorHAnsi" w:hAnsiTheme="minorHAnsi" w:cstheme="minorHAnsi"/>
              </w:rPr>
            </w:pPr>
            <w:r w:rsidRPr="00377ED0">
              <w:rPr>
                <w:rFonts w:asciiTheme="minorHAnsi" w:hAnsiTheme="minorHAnsi" w:cstheme="minorHAnsi"/>
                <w:b/>
                <w:bCs/>
              </w:rPr>
              <w:t>Note: EA Risk Assessment scopes don’t align with Alluvium assessing the river system in its entirety with cumulative impacts and EAs take being about 2-3% of actual passing flows</w:t>
            </w:r>
            <w:r w:rsidRPr="00377ED0">
              <w:rPr>
                <w:rFonts w:asciiTheme="minorHAnsi" w:hAnsiTheme="minorHAnsi" w:cstheme="minorHAnsi"/>
              </w:rPr>
              <w:t>.</w:t>
            </w:r>
          </w:p>
          <w:p w14:paraId="76F23FE3" w14:textId="77777777" w:rsidR="00A518CA" w:rsidRPr="00377ED0" w:rsidRDefault="00A518CA" w:rsidP="00AC5E79">
            <w:pPr>
              <w:spacing w:after="0" w:line="240" w:lineRule="auto"/>
              <w:rPr>
                <w:rFonts w:asciiTheme="minorHAnsi" w:hAnsiTheme="minorHAnsi" w:cstheme="minorHAnsi"/>
              </w:rPr>
            </w:pPr>
            <w:r w:rsidRPr="00377ED0">
              <w:rPr>
                <w:rFonts w:asciiTheme="minorHAnsi" w:hAnsiTheme="minorHAnsi" w:cstheme="minorHAnsi"/>
              </w:rPr>
              <w:t>So, whilst Alluvium rate risk to the environment as high, Yallourn’s isolated impact could be considered as low.  Furthermore, whilst shifting from the existing Bulk Water Entitlement to the Rehab Bulk Water Entitlement gives improved conditions in the Latrobe River, the risk remains High (21) (Major and Likely) and unchanged.</w:t>
            </w:r>
          </w:p>
        </w:tc>
      </w:tr>
      <w:tr w:rsidR="00A518CA" w:rsidRPr="00010B68" w14:paraId="024D85D9" w14:textId="77777777">
        <w:tc>
          <w:tcPr>
            <w:tcW w:w="2957" w:type="dxa"/>
            <w:vMerge/>
            <w:vAlign w:val="center"/>
          </w:tcPr>
          <w:p w14:paraId="32196D6C" w14:textId="77777777" w:rsidR="00A518CA" w:rsidRPr="00377ED0" w:rsidRDefault="00A518CA">
            <w:pPr>
              <w:rPr>
                <w:rFonts w:asciiTheme="minorHAnsi" w:hAnsiTheme="minorHAnsi" w:cstheme="minorHAnsi"/>
              </w:rPr>
            </w:pPr>
          </w:p>
        </w:tc>
        <w:tc>
          <w:tcPr>
            <w:tcW w:w="3325" w:type="dxa"/>
            <w:gridSpan w:val="4"/>
            <w:vAlign w:val="center"/>
          </w:tcPr>
          <w:p w14:paraId="14879F01" w14:textId="77777777" w:rsidR="00A518CA" w:rsidRPr="006E378D" w:rsidRDefault="00A518CA">
            <w:pPr>
              <w:rPr>
                <w:rFonts w:asciiTheme="minorHAnsi" w:hAnsiTheme="minorHAnsi" w:cstheme="minorHAnsi"/>
              </w:rPr>
            </w:pPr>
            <w:r>
              <w:rPr>
                <w:rFonts w:asciiTheme="minorHAnsi" w:hAnsiTheme="minorHAnsi" w:cstheme="minorHAnsi"/>
              </w:rPr>
              <w:t>No change.</w:t>
            </w:r>
          </w:p>
        </w:tc>
        <w:tc>
          <w:tcPr>
            <w:tcW w:w="3268" w:type="dxa"/>
            <w:gridSpan w:val="5"/>
            <w:vAlign w:val="center"/>
          </w:tcPr>
          <w:p w14:paraId="31EBA9E1" w14:textId="77777777" w:rsidR="00A518CA" w:rsidRPr="006E378D" w:rsidRDefault="00A518CA">
            <w:pPr>
              <w:rPr>
                <w:rFonts w:asciiTheme="minorHAnsi" w:hAnsiTheme="minorHAnsi" w:cstheme="minorHAnsi"/>
              </w:rPr>
            </w:pPr>
            <w:r>
              <w:rPr>
                <w:rFonts w:asciiTheme="minorHAnsi" w:hAnsiTheme="minorHAnsi" w:cstheme="minorHAnsi"/>
              </w:rPr>
              <w:t>No change.</w:t>
            </w:r>
          </w:p>
        </w:tc>
        <w:tc>
          <w:tcPr>
            <w:tcW w:w="3327" w:type="dxa"/>
            <w:gridSpan w:val="6"/>
            <w:vAlign w:val="center"/>
          </w:tcPr>
          <w:p w14:paraId="38E0DF46" w14:textId="77777777" w:rsidR="00A518CA" w:rsidRPr="006E378D" w:rsidRDefault="00A518CA">
            <w:pPr>
              <w:rPr>
                <w:rFonts w:asciiTheme="minorHAnsi" w:hAnsiTheme="minorHAnsi" w:cstheme="minorHAnsi"/>
              </w:rPr>
            </w:pPr>
            <w:r>
              <w:rPr>
                <w:rFonts w:asciiTheme="minorHAnsi" w:hAnsiTheme="minorHAnsi" w:cstheme="minorHAnsi"/>
              </w:rPr>
              <w:t>No change.</w:t>
            </w:r>
          </w:p>
        </w:tc>
        <w:tc>
          <w:tcPr>
            <w:tcW w:w="3171" w:type="dxa"/>
            <w:gridSpan w:val="5"/>
            <w:vAlign w:val="center"/>
          </w:tcPr>
          <w:p w14:paraId="25E265A9" w14:textId="77777777" w:rsidR="00A518CA" w:rsidRPr="006E378D" w:rsidRDefault="00A518CA">
            <w:pPr>
              <w:rPr>
                <w:rFonts w:asciiTheme="minorHAnsi" w:hAnsiTheme="minorHAnsi" w:cstheme="minorHAnsi"/>
              </w:rPr>
            </w:pPr>
            <w:r>
              <w:rPr>
                <w:rFonts w:asciiTheme="minorHAnsi" w:hAnsiTheme="minorHAnsi" w:cstheme="minorHAnsi"/>
              </w:rPr>
              <w:t>No change.</w:t>
            </w:r>
          </w:p>
        </w:tc>
        <w:tc>
          <w:tcPr>
            <w:tcW w:w="3515" w:type="dxa"/>
            <w:gridSpan w:val="5"/>
            <w:vAlign w:val="center"/>
          </w:tcPr>
          <w:p w14:paraId="7962C714" w14:textId="77777777" w:rsidR="00A518CA" w:rsidRPr="006E378D" w:rsidRDefault="00A518CA">
            <w:pPr>
              <w:rPr>
                <w:rFonts w:asciiTheme="minorHAnsi" w:hAnsiTheme="minorHAnsi" w:cstheme="minorHAnsi"/>
              </w:rPr>
            </w:pPr>
            <w:r>
              <w:rPr>
                <w:rFonts w:asciiTheme="minorHAnsi" w:hAnsiTheme="minorHAnsi" w:cstheme="minorHAnsi"/>
              </w:rPr>
              <w:t>No change.</w:t>
            </w:r>
          </w:p>
        </w:tc>
        <w:tc>
          <w:tcPr>
            <w:tcW w:w="3402" w:type="dxa"/>
            <w:gridSpan w:val="6"/>
            <w:vAlign w:val="center"/>
          </w:tcPr>
          <w:p w14:paraId="5D7C3D6E" w14:textId="77777777" w:rsidR="00A518CA" w:rsidRPr="006E378D" w:rsidRDefault="00A518CA">
            <w:pPr>
              <w:rPr>
                <w:rFonts w:asciiTheme="minorHAnsi" w:hAnsiTheme="minorHAnsi" w:cstheme="minorHAnsi"/>
              </w:rPr>
            </w:pPr>
            <w:r>
              <w:rPr>
                <w:rFonts w:asciiTheme="minorHAnsi" w:hAnsiTheme="minorHAnsi" w:cstheme="minorHAnsi"/>
              </w:rPr>
              <w:t>No change.</w:t>
            </w:r>
          </w:p>
        </w:tc>
      </w:tr>
      <w:tr w:rsidR="00083369" w:rsidRPr="00010B68" w14:paraId="461B77DD" w14:textId="77777777">
        <w:tc>
          <w:tcPr>
            <w:tcW w:w="2957" w:type="dxa"/>
            <w:vMerge/>
          </w:tcPr>
          <w:p w14:paraId="731483FC" w14:textId="77777777" w:rsidR="00A518CA" w:rsidRPr="00010B68" w:rsidRDefault="00A518CA">
            <w:pPr>
              <w:rPr>
                <w:rFonts w:asciiTheme="minorHAnsi" w:hAnsiTheme="minorHAnsi" w:cstheme="minorHAnsi"/>
              </w:rPr>
            </w:pPr>
          </w:p>
        </w:tc>
        <w:tc>
          <w:tcPr>
            <w:tcW w:w="1016" w:type="dxa"/>
            <w:vAlign w:val="center"/>
          </w:tcPr>
          <w:p w14:paraId="7518568D"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1016" w:type="dxa"/>
            <w:gridSpan w:val="2"/>
            <w:vAlign w:val="center"/>
          </w:tcPr>
          <w:p w14:paraId="41BD67AB"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93" w:type="dxa"/>
            <w:shd w:val="clear" w:color="auto" w:fill="FFC000"/>
            <w:vAlign w:val="center"/>
          </w:tcPr>
          <w:p w14:paraId="1A3EDC1F"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c>
          <w:tcPr>
            <w:tcW w:w="983" w:type="dxa"/>
            <w:gridSpan w:val="2"/>
            <w:vAlign w:val="center"/>
          </w:tcPr>
          <w:p w14:paraId="788F524C"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984" w:type="dxa"/>
            <w:gridSpan w:val="2"/>
            <w:vAlign w:val="center"/>
          </w:tcPr>
          <w:p w14:paraId="2D5520ED"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301" w:type="dxa"/>
            <w:shd w:val="clear" w:color="auto" w:fill="FFC000"/>
            <w:vAlign w:val="center"/>
          </w:tcPr>
          <w:p w14:paraId="35DCEC8E"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c>
          <w:tcPr>
            <w:tcW w:w="1050" w:type="dxa"/>
            <w:gridSpan w:val="2"/>
            <w:vAlign w:val="center"/>
          </w:tcPr>
          <w:p w14:paraId="776BCFDC"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1052" w:type="dxa"/>
            <w:gridSpan w:val="3"/>
            <w:vAlign w:val="center"/>
          </w:tcPr>
          <w:p w14:paraId="7E1227AD"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25" w:type="dxa"/>
            <w:shd w:val="clear" w:color="auto" w:fill="FFC000"/>
            <w:vAlign w:val="center"/>
          </w:tcPr>
          <w:p w14:paraId="19890253"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c>
          <w:tcPr>
            <w:tcW w:w="947" w:type="dxa"/>
            <w:gridSpan w:val="2"/>
            <w:vAlign w:val="center"/>
          </w:tcPr>
          <w:p w14:paraId="382AE1FA"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948" w:type="dxa"/>
            <w:gridSpan w:val="2"/>
            <w:vAlign w:val="center"/>
          </w:tcPr>
          <w:p w14:paraId="602BF3A8" w14:textId="77777777" w:rsidR="00A518CA" w:rsidRPr="00977384" w:rsidRDefault="00A518CA">
            <w:pPr>
              <w:rPr>
                <w:rFonts w:asciiTheme="minorHAnsi" w:hAnsiTheme="minorHAnsi" w:cstheme="minorHAnsi"/>
              </w:rPr>
            </w:pPr>
            <w:r>
              <w:rPr>
                <w:rFonts w:asciiTheme="minorHAnsi" w:hAnsiTheme="minorHAnsi" w:cstheme="minorHAnsi"/>
              </w:rPr>
              <w:t>Likely</w:t>
            </w:r>
          </w:p>
        </w:tc>
        <w:tc>
          <w:tcPr>
            <w:tcW w:w="1276" w:type="dxa"/>
            <w:shd w:val="clear" w:color="auto" w:fill="FFC000"/>
            <w:vAlign w:val="center"/>
          </w:tcPr>
          <w:p w14:paraId="112F6AF2"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c>
          <w:tcPr>
            <w:tcW w:w="1134" w:type="dxa"/>
            <w:gridSpan w:val="2"/>
            <w:vAlign w:val="center"/>
          </w:tcPr>
          <w:p w14:paraId="63268381"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1134" w:type="dxa"/>
            <w:gridSpan w:val="2"/>
            <w:vAlign w:val="center"/>
          </w:tcPr>
          <w:p w14:paraId="578FD18A" w14:textId="77777777" w:rsidR="00A518CA" w:rsidRDefault="00A518CA">
            <w:pPr>
              <w:rPr>
                <w:rFonts w:asciiTheme="minorHAnsi" w:hAnsiTheme="minorHAnsi" w:cstheme="minorHAnsi"/>
              </w:rPr>
            </w:pPr>
            <w:r>
              <w:rPr>
                <w:rFonts w:asciiTheme="minorHAnsi" w:hAnsiTheme="minorHAnsi" w:cstheme="minorHAnsi"/>
              </w:rPr>
              <w:t>Likely</w:t>
            </w:r>
          </w:p>
        </w:tc>
        <w:tc>
          <w:tcPr>
            <w:tcW w:w="1247" w:type="dxa"/>
            <w:shd w:val="clear" w:color="auto" w:fill="FFC000"/>
            <w:vAlign w:val="center"/>
          </w:tcPr>
          <w:p w14:paraId="436687A1"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c>
          <w:tcPr>
            <w:tcW w:w="1077" w:type="dxa"/>
            <w:gridSpan w:val="2"/>
            <w:vAlign w:val="center"/>
          </w:tcPr>
          <w:p w14:paraId="4F6E05ED" w14:textId="77777777" w:rsidR="00A518CA" w:rsidRPr="00977384" w:rsidRDefault="00A518CA">
            <w:pPr>
              <w:rPr>
                <w:rFonts w:asciiTheme="minorHAnsi" w:hAnsiTheme="minorHAnsi" w:cstheme="minorHAnsi"/>
              </w:rPr>
            </w:pPr>
            <w:r>
              <w:rPr>
                <w:rFonts w:asciiTheme="minorHAnsi" w:hAnsiTheme="minorHAnsi" w:cstheme="minorHAnsi"/>
              </w:rPr>
              <w:t>Major</w:t>
            </w:r>
          </w:p>
        </w:tc>
        <w:tc>
          <w:tcPr>
            <w:tcW w:w="1078" w:type="dxa"/>
            <w:gridSpan w:val="3"/>
            <w:vAlign w:val="center"/>
          </w:tcPr>
          <w:p w14:paraId="4AE63827" w14:textId="77777777" w:rsidR="00A518CA" w:rsidRDefault="00A518CA">
            <w:pPr>
              <w:rPr>
                <w:rFonts w:asciiTheme="minorHAnsi" w:hAnsiTheme="minorHAnsi" w:cstheme="minorHAnsi"/>
              </w:rPr>
            </w:pPr>
            <w:r>
              <w:rPr>
                <w:rFonts w:asciiTheme="minorHAnsi" w:hAnsiTheme="minorHAnsi" w:cstheme="minorHAnsi"/>
              </w:rPr>
              <w:t>Likely</w:t>
            </w:r>
          </w:p>
        </w:tc>
        <w:tc>
          <w:tcPr>
            <w:tcW w:w="1247" w:type="dxa"/>
            <w:shd w:val="clear" w:color="auto" w:fill="FFC000"/>
            <w:vAlign w:val="center"/>
          </w:tcPr>
          <w:p w14:paraId="7D050EF3" w14:textId="77777777" w:rsidR="00A518CA" w:rsidRPr="003E64C3" w:rsidRDefault="00A518CA">
            <w:pPr>
              <w:rPr>
                <w:rFonts w:asciiTheme="minorHAnsi" w:hAnsiTheme="minorHAnsi" w:cstheme="minorHAnsi"/>
                <w:b/>
                <w:bCs/>
              </w:rPr>
            </w:pPr>
            <w:r>
              <w:rPr>
                <w:rFonts w:asciiTheme="minorHAnsi" w:hAnsiTheme="minorHAnsi" w:cstheme="minorHAnsi"/>
                <w:b/>
                <w:bCs/>
              </w:rPr>
              <w:t>High (21)</w:t>
            </w:r>
          </w:p>
        </w:tc>
      </w:tr>
      <w:tr w:rsidR="00A518CA" w:rsidRPr="00010B68" w14:paraId="4F4CFE7D" w14:textId="77777777">
        <w:tc>
          <w:tcPr>
            <w:tcW w:w="2957" w:type="dxa"/>
            <w:vMerge w:val="restart"/>
            <w:vAlign w:val="center"/>
          </w:tcPr>
          <w:p w14:paraId="26D22F3B" w14:textId="77777777" w:rsidR="00A518CA" w:rsidRPr="00504946" w:rsidRDefault="00A518CA">
            <w:pPr>
              <w:spacing w:after="0" w:line="240" w:lineRule="auto"/>
              <w:rPr>
                <w:rFonts w:asciiTheme="minorHAnsi" w:hAnsiTheme="minorHAnsi" w:cstheme="minorHAnsi"/>
              </w:rPr>
            </w:pPr>
            <w:r w:rsidRPr="00504946">
              <w:rPr>
                <w:rFonts w:asciiTheme="minorHAnsi" w:hAnsiTheme="minorHAnsi" w:cstheme="minorHAnsi"/>
              </w:rPr>
              <w:t>Lake fill is impacted by unavailability of required water from the local river system resulting in slower fill of lakes.</w:t>
            </w:r>
          </w:p>
        </w:tc>
        <w:tc>
          <w:tcPr>
            <w:tcW w:w="20008" w:type="dxa"/>
            <w:gridSpan w:val="31"/>
            <w:vAlign w:val="center"/>
          </w:tcPr>
          <w:p w14:paraId="686AAB05" w14:textId="1CD42E63" w:rsidR="00A518CA" w:rsidRPr="00C41B13" w:rsidRDefault="00A518CA" w:rsidP="00AC5E79">
            <w:pPr>
              <w:pStyle w:val="TableParagraph"/>
              <w:spacing w:after="0" w:line="240" w:lineRule="auto"/>
              <w:rPr>
                <w:rFonts w:asciiTheme="minorHAnsi" w:hAnsiTheme="minorHAnsi" w:cstheme="minorHAnsi"/>
              </w:rPr>
            </w:pPr>
            <w:r w:rsidRPr="00C41B13">
              <w:rPr>
                <w:rFonts w:asciiTheme="minorHAnsi" w:hAnsiTheme="minorHAnsi" w:cstheme="minorHAnsi"/>
              </w:rPr>
              <w:t>This risk is unranked as a Current Risk and is rated Medium (15) (Critical and Rare) for Phases 1 and 2 when</w:t>
            </w:r>
            <w:r w:rsidR="006F3780">
              <w:rPr>
                <w:rFonts w:asciiTheme="minorHAnsi" w:hAnsiTheme="minorHAnsi" w:cstheme="minorHAnsi"/>
              </w:rPr>
              <w:t xml:space="preserve"> lake filling</w:t>
            </w:r>
            <w:r w:rsidRPr="00C41B13">
              <w:rPr>
                <w:rFonts w:asciiTheme="minorHAnsi" w:hAnsiTheme="minorHAnsi" w:cstheme="minorHAnsi"/>
              </w:rPr>
              <w:t xml:space="preserve"> is anticipated to progress.</w:t>
            </w:r>
          </w:p>
          <w:p w14:paraId="5F2FCEAF" w14:textId="77777777" w:rsidR="00A518CA" w:rsidRPr="00C41B13" w:rsidRDefault="00A518CA" w:rsidP="00AC5E79">
            <w:pPr>
              <w:pStyle w:val="TableParagraph"/>
              <w:spacing w:after="0" w:line="240" w:lineRule="auto"/>
              <w:rPr>
                <w:rFonts w:asciiTheme="minorHAnsi" w:hAnsiTheme="minorHAnsi" w:cstheme="minorHAnsi"/>
              </w:rPr>
            </w:pPr>
            <w:r w:rsidRPr="00C41B13">
              <w:rPr>
                <w:rFonts w:asciiTheme="minorHAnsi" w:hAnsiTheme="minorHAnsi" w:cstheme="minorHAnsi"/>
              </w:rPr>
              <w:t>The risk rating increases to High (19) (Critical and Unlikely) in Phases 3a and 3b based on the impact to pit stability and requirement to maintain operational controls in the event that unavailability of water leads to slower filling of the pit.</w:t>
            </w:r>
          </w:p>
          <w:p w14:paraId="4818F0AE" w14:textId="77777777" w:rsidR="00A518CA" w:rsidRDefault="00A518CA" w:rsidP="00C41B13">
            <w:pPr>
              <w:spacing w:after="0" w:line="240" w:lineRule="auto"/>
              <w:rPr>
                <w:rFonts w:asciiTheme="minorHAnsi" w:hAnsiTheme="minorHAnsi" w:cstheme="minorHAnsi"/>
              </w:rPr>
            </w:pPr>
            <w:r w:rsidRPr="00C41B13">
              <w:rPr>
                <w:rFonts w:asciiTheme="minorHAnsi" w:hAnsiTheme="minorHAnsi" w:cstheme="minorHAnsi"/>
              </w:rPr>
              <w:t>The risk is rated as Medium (15) (Critical and Rare) at Phase 4 as this is the point in time when pit filling is achieved to realise a safe, stable, sustainable and non-polluting site.</w:t>
            </w:r>
          </w:p>
          <w:p w14:paraId="7FD62CA2" w14:textId="77777777" w:rsidR="00A518CA" w:rsidRDefault="00A518CA" w:rsidP="00C41B13">
            <w:pPr>
              <w:spacing w:after="0" w:line="240" w:lineRule="auto"/>
              <w:rPr>
                <w:rFonts w:asciiTheme="minorHAnsi" w:hAnsiTheme="minorHAnsi" w:cstheme="minorHAnsi"/>
              </w:rPr>
            </w:pPr>
            <w:r w:rsidRPr="00593FB7">
              <w:rPr>
                <w:rFonts w:asciiTheme="minorHAnsi" w:hAnsiTheme="minorHAnsi" w:cstheme="minorHAnsi"/>
              </w:rPr>
              <w:t>Note that if this risk materialises, Phase 1 &amp; 2 will look substantially different to the intended rehabilitation staging to mitigate.</w:t>
            </w:r>
          </w:p>
          <w:p w14:paraId="567B327E" w14:textId="77777777" w:rsidR="00A518CA" w:rsidRPr="00504946" w:rsidRDefault="00A518CA">
            <w:pPr>
              <w:spacing w:after="0" w:line="240" w:lineRule="auto"/>
              <w:rPr>
                <w:rFonts w:asciiTheme="minorHAnsi" w:hAnsiTheme="minorHAnsi" w:cstheme="minorHAnsi"/>
                <w:sz w:val="20"/>
                <w:szCs w:val="20"/>
              </w:rPr>
            </w:pPr>
          </w:p>
        </w:tc>
      </w:tr>
      <w:tr w:rsidR="00A518CA" w:rsidRPr="00010B68" w14:paraId="5E5D2AF5" w14:textId="77777777">
        <w:tc>
          <w:tcPr>
            <w:tcW w:w="2957" w:type="dxa"/>
            <w:vMerge/>
          </w:tcPr>
          <w:p w14:paraId="57CBDEC5" w14:textId="77777777" w:rsidR="00A518CA" w:rsidRPr="00010B68" w:rsidRDefault="00A518CA">
            <w:pPr>
              <w:rPr>
                <w:rFonts w:asciiTheme="minorHAnsi" w:hAnsiTheme="minorHAnsi" w:cstheme="minorHAnsi"/>
              </w:rPr>
            </w:pPr>
          </w:p>
        </w:tc>
        <w:tc>
          <w:tcPr>
            <w:tcW w:w="3325" w:type="dxa"/>
            <w:gridSpan w:val="4"/>
            <w:vAlign w:val="center"/>
          </w:tcPr>
          <w:p w14:paraId="432E11D8"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Application process for revised Bulk Water Entitlement in accordance with LVRRS Policy.</w:t>
            </w:r>
          </w:p>
          <w:p w14:paraId="596F62FC"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Maintain existing Control Measures.</w:t>
            </w:r>
          </w:p>
        </w:tc>
        <w:tc>
          <w:tcPr>
            <w:tcW w:w="3268" w:type="dxa"/>
            <w:gridSpan w:val="5"/>
            <w:vAlign w:val="center"/>
          </w:tcPr>
          <w:p w14:paraId="21353D62"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Mine operations cease in 2028 with lake fill activities commencing at this time.</w:t>
            </w:r>
          </w:p>
        </w:tc>
        <w:tc>
          <w:tcPr>
            <w:tcW w:w="3327" w:type="dxa"/>
            <w:gridSpan w:val="6"/>
            <w:vAlign w:val="center"/>
          </w:tcPr>
          <w:p w14:paraId="1280984B"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Significantly higher active management relative to preceding phases</w:t>
            </w:r>
            <w:r>
              <w:rPr>
                <w:rFonts w:asciiTheme="minorHAnsi" w:hAnsiTheme="minorHAnsi" w:cstheme="minorHAnsi"/>
                <w:szCs w:val="18"/>
              </w:rPr>
              <w:t>.</w:t>
            </w:r>
          </w:p>
          <w:p w14:paraId="6A5F37DB"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Lake fill commences</w:t>
            </w:r>
            <w:r>
              <w:rPr>
                <w:rFonts w:asciiTheme="minorHAnsi" w:hAnsiTheme="minorHAnsi" w:cstheme="minorHAnsi"/>
                <w:szCs w:val="18"/>
              </w:rPr>
              <w:t>.</w:t>
            </w:r>
          </w:p>
          <w:p w14:paraId="61EEB8C1"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Pr>
                <w:rFonts w:asciiTheme="minorHAnsi" w:hAnsiTheme="minorHAnsi" w:cstheme="minorHAnsi"/>
                <w:szCs w:val="18"/>
              </w:rPr>
              <w:t>Maintaining existing control measures.</w:t>
            </w:r>
          </w:p>
        </w:tc>
        <w:tc>
          <w:tcPr>
            <w:tcW w:w="3171" w:type="dxa"/>
            <w:gridSpan w:val="5"/>
            <w:vAlign w:val="center"/>
          </w:tcPr>
          <w:p w14:paraId="1E32A90B"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Review current controls to identify effectiveness related to changes</w:t>
            </w:r>
            <w:r>
              <w:rPr>
                <w:rFonts w:asciiTheme="minorHAnsi" w:hAnsiTheme="minorHAnsi" w:cstheme="minorHAnsi"/>
                <w:szCs w:val="18"/>
              </w:rPr>
              <w:t>.</w:t>
            </w:r>
          </w:p>
          <w:p w14:paraId="188BD82D"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Implementation of increased monitoring as required.</w:t>
            </w:r>
          </w:p>
          <w:p w14:paraId="47F0ED45"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Increased likelihood is a function of</w:t>
            </w:r>
            <w:r>
              <w:rPr>
                <w:rFonts w:asciiTheme="minorHAnsi" w:hAnsiTheme="minorHAnsi" w:cstheme="minorHAnsi"/>
                <w:szCs w:val="18"/>
              </w:rPr>
              <w:t xml:space="preserve"> </w:t>
            </w:r>
            <w:r w:rsidRPr="00593FB7">
              <w:rPr>
                <w:rFonts w:asciiTheme="minorHAnsi" w:hAnsiTheme="minorHAnsi" w:cstheme="minorHAnsi"/>
                <w:szCs w:val="18"/>
              </w:rPr>
              <w:t>ongoing exposure of landform and MRD to degradation</w:t>
            </w:r>
            <w:r>
              <w:rPr>
                <w:rFonts w:asciiTheme="minorHAnsi" w:hAnsiTheme="minorHAnsi" w:cstheme="minorHAnsi"/>
                <w:szCs w:val="18"/>
              </w:rPr>
              <w:t>.</w:t>
            </w:r>
          </w:p>
          <w:p w14:paraId="00CB4F61"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Slower fill rate degrades pit lake water quality as a result of evapo-concentration &amp; acidity.</w:t>
            </w:r>
          </w:p>
          <w:p w14:paraId="12B0F184"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Work has progressed to implement design outcomes (Reshaping &amp; Drainage)</w:t>
            </w:r>
            <w:r>
              <w:rPr>
                <w:rFonts w:asciiTheme="minorHAnsi" w:hAnsiTheme="minorHAnsi" w:cstheme="minorHAnsi"/>
                <w:szCs w:val="18"/>
              </w:rPr>
              <w:t>.</w:t>
            </w:r>
          </w:p>
          <w:p w14:paraId="292E0E0D"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Lake fill RL-10 to +20 approx. based on BWE allowances and average intake of 24GL annually.</w:t>
            </w:r>
          </w:p>
        </w:tc>
        <w:tc>
          <w:tcPr>
            <w:tcW w:w="3515" w:type="dxa"/>
            <w:gridSpan w:val="5"/>
            <w:vAlign w:val="center"/>
          </w:tcPr>
          <w:p w14:paraId="66DDD76F"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Review of design to accommodate slower fill of Pit Lakes.</w:t>
            </w:r>
          </w:p>
          <w:p w14:paraId="679EA330"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Review stabilisation options.</w:t>
            </w:r>
          </w:p>
          <w:p w14:paraId="4BE75323"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Application for alternative water sources as required.</w:t>
            </w:r>
          </w:p>
          <w:p w14:paraId="046D325F"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Implementation of increased monitoring as required.</w:t>
            </w:r>
          </w:p>
          <w:p w14:paraId="6C321304"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Lake fill level is at approx. RL +20 to +37 based on BWE allowances and average intake of 24GL annually.</w:t>
            </w:r>
          </w:p>
          <w:p w14:paraId="58107C9C"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Ongoing exposure of landform and MRD to destabilisation resulting from slower fill</w:t>
            </w:r>
            <w:r>
              <w:rPr>
                <w:rFonts w:asciiTheme="minorHAnsi" w:hAnsiTheme="minorHAnsi" w:cstheme="minorHAnsi"/>
                <w:szCs w:val="18"/>
              </w:rPr>
              <w:t>.</w:t>
            </w:r>
          </w:p>
          <w:p w14:paraId="0B8945C4"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Destabilisation of the MRD leading to ingress of river into void resulting from slower fill</w:t>
            </w:r>
            <w:r>
              <w:rPr>
                <w:rFonts w:asciiTheme="minorHAnsi" w:hAnsiTheme="minorHAnsi" w:cstheme="minorHAnsi"/>
                <w:szCs w:val="18"/>
              </w:rPr>
              <w:t>.</w:t>
            </w:r>
          </w:p>
        </w:tc>
        <w:tc>
          <w:tcPr>
            <w:tcW w:w="3402" w:type="dxa"/>
            <w:gridSpan w:val="6"/>
            <w:vAlign w:val="center"/>
          </w:tcPr>
          <w:p w14:paraId="2C46228E"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Lake fill RL is 37 (complete) based on BWE allowances and average intake of 24GL annually.</w:t>
            </w:r>
          </w:p>
          <w:p w14:paraId="19A87DD3" w14:textId="77777777" w:rsidR="00A518CA"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Review current controls to identify effectiveness related to changes</w:t>
            </w:r>
            <w:r>
              <w:rPr>
                <w:rFonts w:asciiTheme="minorHAnsi" w:hAnsiTheme="minorHAnsi" w:cstheme="minorHAnsi"/>
                <w:szCs w:val="18"/>
              </w:rPr>
              <w:t>.</w:t>
            </w:r>
          </w:p>
          <w:p w14:paraId="6FEFD221" w14:textId="77777777" w:rsidR="00A518CA" w:rsidRPr="00593FB7" w:rsidRDefault="00A518CA" w:rsidP="00A518CA">
            <w:pPr>
              <w:pStyle w:val="ListParagraph"/>
              <w:numPr>
                <w:ilvl w:val="0"/>
                <w:numId w:val="274"/>
              </w:numPr>
              <w:spacing w:before="0" w:after="0" w:line="240" w:lineRule="auto"/>
              <w:rPr>
                <w:rFonts w:asciiTheme="minorHAnsi" w:hAnsiTheme="minorHAnsi" w:cstheme="minorHAnsi"/>
                <w:szCs w:val="18"/>
              </w:rPr>
            </w:pPr>
            <w:r w:rsidRPr="00593FB7">
              <w:rPr>
                <w:rFonts w:asciiTheme="minorHAnsi" w:hAnsiTheme="minorHAnsi" w:cstheme="minorHAnsi"/>
                <w:szCs w:val="18"/>
              </w:rPr>
              <w:t>Implementation of increased monitoring as required.</w:t>
            </w:r>
          </w:p>
        </w:tc>
      </w:tr>
      <w:tr w:rsidR="00083369" w:rsidRPr="00010B68" w14:paraId="32F7A714" w14:textId="77777777">
        <w:tc>
          <w:tcPr>
            <w:tcW w:w="2957" w:type="dxa"/>
            <w:vMerge/>
          </w:tcPr>
          <w:p w14:paraId="3745D34B" w14:textId="77777777" w:rsidR="00A518CA" w:rsidRPr="00010B68" w:rsidRDefault="00A518CA">
            <w:pPr>
              <w:rPr>
                <w:rFonts w:asciiTheme="minorHAnsi" w:hAnsiTheme="minorHAnsi" w:cstheme="minorHAnsi"/>
              </w:rPr>
            </w:pPr>
          </w:p>
        </w:tc>
        <w:tc>
          <w:tcPr>
            <w:tcW w:w="3325" w:type="dxa"/>
            <w:gridSpan w:val="4"/>
            <w:shd w:val="clear" w:color="auto" w:fill="EAF1DD" w:themeFill="accent3" w:themeFillTint="33"/>
            <w:vAlign w:val="center"/>
          </w:tcPr>
          <w:p w14:paraId="0CC7B95E" w14:textId="77777777" w:rsidR="00A518CA" w:rsidRPr="003E64C3" w:rsidRDefault="00A518CA">
            <w:pPr>
              <w:rPr>
                <w:rFonts w:asciiTheme="minorHAnsi" w:hAnsiTheme="minorHAnsi" w:cstheme="minorHAnsi"/>
                <w:b/>
                <w:bCs/>
              </w:rPr>
            </w:pPr>
            <w:r>
              <w:rPr>
                <w:rFonts w:asciiTheme="minorHAnsi" w:hAnsiTheme="minorHAnsi" w:cstheme="minorHAnsi"/>
                <w:b/>
                <w:bCs/>
              </w:rPr>
              <w:t>Unranked</w:t>
            </w:r>
          </w:p>
        </w:tc>
        <w:tc>
          <w:tcPr>
            <w:tcW w:w="975" w:type="dxa"/>
            <w:vAlign w:val="center"/>
          </w:tcPr>
          <w:p w14:paraId="651F0BCF" w14:textId="77777777" w:rsidR="00A518CA" w:rsidRPr="00EB7C07" w:rsidRDefault="00A518CA">
            <w:pPr>
              <w:rPr>
                <w:rFonts w:asciiTheme="minorHAnsi" w:hAnsiTheme="minorHAnsi" w:cstheme="minorHAnsi"/>
              </w:rPr>
            </w:pPr>
            <w:r>
              <w:rPr>
                <w:rFonts w:asciiTheme="minorHAnsi" w:hAnsiTheme="minorHAnsi" w:cstheme="minorHAnsi"/>
              </w:rPr>
              <w:t>Critical</w:t>
            </w:r>
          </w:p>
        </w:tc>
        <w:tc>
          <w:tcPr>
            <w:tcW w:w="992" w:type="dxa"/>
            <w:gridSpan w:val="3"/>
            <w:vAlign w:val="center"/>
          </w:tcPr>
          <w:p w14:paraId="7314FB08" w14:textId="77777777" w:rsidR="00A518CA" w:rsidRPr="00EB7C07" w:rsidRDefault="00A518CA">
            <w:pPr>
              <w:rPr>
                <w:rFonts w:asciiTheme="minorHAnsi" w:hAnsiTheme="minorHAnsi" w:cstheme="minorHAnsi"/>
              </w:rPr>
            </w:pPr>
            <w:r>
              <w:rPr>
                <w:rFonts w:asciiTheme="minorHAnsi" w:hAnsiTheme="minorHAnsi" w:cstheme="minorHAnsi"/>
              </w:rPr>
              <w:t>Rare</w:t>
            </w:r>
          </w:p>
        </w:tc>
        <w:tc>
          <w:tcPr>
            <w:tcW w:w="1301" w:type="dxa"/>
            <w:shd w:val="clear" w:color="auto" w:fill="FFFF00"/>
            <w:vAlign w:val="center"/>
          </w:tcPr>
          <w:p w14:paraId="06EF6542" w14:textId="77777777" w:rsidR="00A518CA" w:rsidRPr="00593FB7" w:rsidRDefault="00A518CA">
            <w:pPr>
              <w:rPr>
                <w:rFonts w:asciiTheme="minorHAnsi" w:hAnsiTheme="minorHAnsi" w:cstheme="minorHAnsi"/>
                <w:b/>
                <w:bCs/>
              </w:rPr>
            </w:pPr>
            <w:r w:rsidRPr="00593FB7">
              <w:rPr>
                <w:rFonts w:asciiTheme="minorHAnsi" w:hAnsiTheme="minorHAnsi" w:cstheme="minorHAnsi"/>
                <w:b/>
                <w:bCs/>
              </w:rPr>
              <w:t>Medium (15)</w:t>
            </w:r>
          </w:p>
        </w:tc>
        <w:tc>
          <w:tcPr>
            <w:tcW w:w="1109" w:type="dxa"/>
            <w:gridSpan w:val="3"/>
            <w:vAlign w:val="center"/>
          </w:tcPr>
          <w:p w14:paraId="290C587D" w14:textId="77777777" w:rsidR="00A518CA" w:rsidRPr="00EB7C07" w:rsidRDefault="00A518CA">
            <w:pPr>
              <w:rPr>
                <w:rFonts w:asciiTheme="minorHAnsi" w:hAnsiTheme="minorHAnsi" w:cstheme="minorHAnsi"/>
              </w:rPr>
            </w:pPr>
            <w:r>
              <w:rPr>
                <w:rFonts w:asciiTheme="minorHAnsi" w:hAnsiTheme="minorHAnsi" w:cstheme="minorHAnsi"/>
              </w:rPr>
              <w:t>Critical</w:t>
            </w:r>
          </w:p>
        </w:tc>
        <w:tc>
          <w:tcPr>
            <w:tcW w:w="993" w:type="dxa"/>
            <w:gridSpan w:val="2"/>
            <w:vAlign w:val="center"/>
          </w:tcPr>
          <w:p w14:paraId="59AB8023" w14:textId="77777777" w:rsidR="00A518CA" w:rsidRPr="00EB7C07" w:rsidRDefault="00A518CA">
            <w:pPr>
              <w:rPr>
                <w:rFonts w:asciiTheme="minorHAnsi" w:hAnsiTheme="minorHAnsi" w:cstheme="minorHAnsi"/>
              </w:rPr>
            </w:pPr>
            <w:r>
              <w:rPr>
                <w:rFonts w:asciiTheme="minorHAnsi" w:hAnsiTheme="minorHAnsi" w:cstheme="minorHAnsi"/>
              </w:rPr>
              <w:t>Rare</w:t>
            </w:r>
          </w:p>
        </w:tc>
        <w:tc>
          <w:tcPr>
            <w:tcW w:w="1225" w:type="dxa"/>
            <w:shd w:val="clear" w:color="auto" w:fill="FFFF00"/>
            <w:vAlign w:val="center"/>
          </w:tcPr>
          <w:p w14:paraId="235F988E" w14:textId="77777777" w:rsidR="00A518CA" w:rsidRPr="00EB7C07" w:rsidRDefault="00A518CA">
            <w:pPr>
              <w:rPr>
                <w:rFonts w:asciiTheme="minorHAnsi" w:hAnsiTheme="minorHAnsi" w:cstheme="minorHAnsi"/>
              </w:rPr>
            </w:pPr>
            <w:r w:rsidRPr="00593FB7">
              <w:rPr>
                <w:rFonts w:asciiTheme="minorHAnsi" w:hAnsiTheme="minorHAnsi" w:cstheme="minorHAnsi"/>
                <w:b/>
                <w:bCs/>
              </w:rPr>
              <w:t>Medium (15)</w:t>
            </w:r>
          </w:p>
        </w:tc>
        <w:tc>
          <w:tcPr>
            <w:tcW w:w="903" w:type="dxa"/>
            <w:vAlign w:val="center"/>
          </w:tcPr>
          <w:p w14:paraId="256C5142" w14:textId="77777777" w:rsidR="00A518CA" w:rsidRPr="00EB7C07" w:rsidRDefault="00A518CA">
            <w:pPr>
              <w:rPr>
                <w:rFonts w:asciiTheme="minorHAnsi" w:hAnsiTheme="minorHAnsi" w:cstheme="minorHAnsi"/>
              </w:rPr>
            </w:pPr>
            <w:r>
              <w:rPr>
                <w:rFonts w:asciiTheme="minorHAnsi" w:hAnsiTheme="minorHAnsi" w:cstheme="minorHAnsi"/>
              </w:rPr>
              <w:t>Critical</w:t>
            </w:r>
          </w:p>
        </w:tc>
        <w:tc>
          <w:tcPr>
            <w:tcW w:w="992" w:type="dxa"/>
            <w:gridSpan w:val="3"/>
            <w:vAlign w:val="center"/>
          </w:tcPr>
          <w:p w14:paraId="47762A5E" w14:textId="77777777" w:rsidR="00A518CA" w:rsidRPr="00EB7C07" w:rsidRDefault="00A518CA">
            <w:pPr>
              <w:rPr>
                <w:rFonts w:asciiTheme="minorHAnsi" w:hAnsiTheme="minorHAnsi" w:cstheme="minorHAnsi"/>
              </w:rPr>
            </w:pPr>
            <w:r>
              <w:rPr>
                <w:rFonts w:asciiTheme="minorHAnsi" w:hAnsiTheme="minorHAnsi" w:cstheme="minorHAnsi"/>
              </w:rPr>
              <w:t>Unlikely</w:t>
            </w:r>
          </w:p>
        </w:tc>
        <w:tc>
          <w:tcPr>
            <w:tcW w:w="1276" w:type="dxa"/>
            <w:shd w:val="clear" w:color="auto" w:fill="FFC000"/>
            <w:vAlign w:val="center"/>
          </w:tcPr>
          <w:p w14:paraId="1B442660" w14:textId="77777777" w:rsidR="00A518CA" w:rsidRPr="00593FB7" w:rsidRDefault="00A518CA">
            <w:pPr>
              <w:rPr>
                <w:rFonts w:asciiTheme="minorHAnsi" w:hAnsiTheme="minorHAnsi" w:cstheme="minorHAnsi"/>
                <w:b/>
                <w:bCs/>
              </w:rPr>
            </w:pPr>
            <w:r w:rsidRPr="00593FB7">
              <w:rPr>
                <w:rFonts w:asciiTheme="minorHAnsi" w:hAnsiTheme="minorHAnsi" w:cstheme="minorHAnsi"/>
                <w:b/>
                <w:bCs/>
              </w:rPr>
              <w:t>High (19)</w:t>
            </w:r>
          </w:p>
        </w:tc>
        <w:tc>
          <w:tcPr>
            <w:tcW w:w="1275" w:type="dxa"/>
            <w:gridSpan w:val="3"/>
            <w:vAlign w:val="center"/>
          </w:tcPr>
          <w:p w14:paraId="2080FCA1"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vAlign w:val="center"/>
          </w:tcPr>
          <w:p w14:paraId="0F687878" w14:textId="77777777" w:rsidR="00A518CA" w:rsidRDefault="00A518CA">
            <w:pPr>
              <w:rPr>
                <w:rFonts w:asciiTheme="minorHAnsi" w:hAnsiTheme="minorHAnsi" w:cstheme="minorHAnsi"/>
              </w:rPr>
            </w:pPr>
            <w:r>
              <w:rPr>
                <w:rFonts w:asciiTheme="minorHAnsi" w:hAnsiTheme="minorHAnsi" w:cstheme="minorHAnsi"/>
              </w:rPr>
              <w:t>Unlikely</w:t>
            </w:r>
          </w:p>
        </w:tc>
        <w:tc>
          <w:tcPr>
            <w:tcW w:w="1247" w:type="dxa"/>
            <w:shd w:val="clear" w:color="auto" w:fill="FFC000"/>
            <w:vAlign w:val="center"/>
          </w:tcPr>
          <w:p w14:paraId="35E24E1D"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High (19)</w:t>
            </w:r>
          </w:p>
        </w:tc>
        <w:tc>
          <w:tcPr>
            <w:tcW w:w="1162" w:type="dxa"/>
            <w:gridSpan w:val="3"/>
            <w:vAlign w:val="center"/>
          </w:tcPr>
          <w:p w14:paraId="45DB830E"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gridSpan w:val="2"/>
            <w:vAlign w:val="center"/>
          </w:tcPr>
          <w:p w14:paraId="113F85BB" w14:textId="77777777" w:rsidR="00A518CA"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4CFA2203"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r>
      <w:tr w:rsidR="00A518CA" w:rsidRPr="00010B68" w14:paraId="7C1B5BB2" w14:textId="77777777">
        <w:tc>
          <w:tcPr>
            <w:tcW w:w="2957" w:type="dxa"/>
            <w:vMerge w:val="restart"/>
            <w:vAlign w:val="center"/>
          </w:tcPr>
          <w:p w14:paraId="61D189DF" w14:textId="77777777" w:rsidR="00A518CA" w:rsidRPr="00A501E9" w:rsidRDefault="00A518CA">
            <w:pPr>
              <w:spacing w:after="0" w:line="240" w:lineRule="auto"/>
              <w:rPr>
                <w:rFonts w:asciiTheme="minorHAnsi" w:hAnsiTheme="minorHAnsi" w:cstheme="minorHAnsi"/>
              </w:rPr>
            </w:pPr>
            <w:r w:rsidRPr="00A501E9">
              <w:rPr>
                <w:rFonts w:asciiTheme="minorHAnsi" w:hAnsiTheme="minorHAnsi" w:cstheme="minorHAnsi"/>
              </w:rPr>
              <w:t>Unauthorised public access to site prior to relinquishment threatens public</w:t>
            </w:r>
          </w:p>
        </w:tc>
        <w:tc>
          <w:tcPr>
            <w:tcW w:w="20008" w:type="dxa"/>
            <w:gridSpan w:val="31"/>
            <w:vAlign w:val="center"/>
          </w:tcPr>
          <w:p w14:paraId="3EA32786" w14:textId="77777777" w:rsidR="00A518CA" w:rsidRPr="00C41B13" w:rsidRDefault="00A518CA">
            <w:pPr>
              <w:pStyle w:val="TableParagraph"/>
              <w:spacing w:after="0" w:line="240" w:lineRule="auto"/>
              <w:rPr>
                <w:rFonts w:asciiTheme="minorHAnsi" w:hAnsiTheme="minorHAnsi" w:cstheme="minorHAnsi"/>
              </w:rPr>
            </w:pPr>
            <w:r w:rsidRPr="00C41B13">
              <w:rPr>
                <w:rFonts w:asciiTheme="minorHAnsi" w:hAnsiTheme="minorHAnsi" w:cstheme="minorHAnsi"/>
              </w:rPr>
              <w:t>A High (19) (Critical and Unlikely) risk rating is realised in Phase 2 when it is anticipated that staff numbers and hours of work decrease and public interest in the activities on site increases with higher potential for unauthorised site entry.</w:t>
            </w:r>
          </w:p>
          <w:p w14:paraId="14300EA8" w14:textId="77777777" w:rsidR="00A518CA" w:rsidRPr="00C41B13" w:rsidRDefault="00A518CA" w:rsidP="00C41B13">
            <w:pPr>
              <w:spacing w:after="0" w:line="240" w:lineRule="auto"/>
              <w:rPr>
                <w:rFonts w:asciiTheme="minorHAnsi" w:hAnsiTheme="minorHAnsi" w:cstheme="minorHAnsi"/>
              </w:rPr>
            </w:pPr>
            <w:r w:rsidRPr="00C41B13">
              <w:rPr>
                <w:rFonts w:asciiTheme="minorHAnsi" w:hAnsiTheme="minorHAnsi" w:cstheme="minorHAnsi"/>
              </w:rPr>
              <w:t>The risk rating for Current and Phase 1 in Medium (15) (Critical and Rare) and this rating has again been adopted in Phases 3a, 3b and 4.</w:t>
            </w:r>
          </w:p>
          <w:p w14:paraId="12AF07BE" w14:textId="77777777" w:rsidR="00A518CA" w:rsidRDefault="00A518CA" w:rsidP="00C41B13">
            <w:pPr>
              <w:spacing w:after="0" w:line="240" w:lineRule="auto"/>
              <w:rPr>
                <w:rFonts w:asciiTheme="minorHAnsi" w:hAnsiTheme="minorHAnsi" w:cstheme="minorHAnsi"/>
              </w:rPr>
            </w:pPr>
            <w:r w:rsidRPr="00C41B13">
              <w:rPr>
                <w:rFonts w:asciiTheme="minorHAnsi" w:hAnsiTheme="minorHAnsi" w:cstheme="minorHAnsi"/>
              </w:rPr>
              <w:t>Changing public opinion via media is a consequence for almost all risk scenarios.</w:t>
            </w:r>
          </w:p>
          <w:p w14:paraId="5FC8CD27" w14:textId="77777777" w:rsidR="00A518CA" w:rsidRPr="00C41B13" w:rsidRDefault="00A518CA" w:rsidP="00C41B13">
            <w:pPr>
              <w:spacing w:after="0" w:line="240" w:lineRule="auto"/>
              <w:rPr>
                <w:rFonts w:asciiTheme="minorHAnsi" w:hAnsiTheme="minorHAnsi" w:cstheme="minorHAnsi"/>
              </w:rPr>
            </w:pPr>
            <w:r w:rsidRPr="00C41B13">
              <w:rPr>
                <w:rFonts w:asciiTheme="minorHAnsi" w:hAnsiTheme="minorHAnsi" w:cstheme="minorHAnsi"/>
              </w:rPr>
              <w:t>Note, these situations are the worst case that might apply to all major consequences - to consider following:</w:t>
            </w:r>
          </w:p>
          <w:p w14:paraId="357335CC" w14:textId="77777777" w:rsidR="00A518CA" w:rsidRPr="00C41B13" w:rsidRDefault="00A518CA" w:rsidP="00C41B13">
            <w:pPr>
              <w:spacing w:after="0" w:line="240" w:lineRule="auto"/>
              <w:rPr>
                <w:rFonts w:asciiTheme="minorHAnsi" w:hAnsiTheme="minorHAnsi" w:cstheme="minorHAnsi"/>
              </w:rPr>
            </w:pPr>
            <w:r w:rsidRPr="00C41B13">
              <w:rPr>
                <w:rFonts w:asciiTheme="minorHAnsi" w:hAnsiTheme="minorHAnsi" w:cstheme="minorHAnsi"/>
              </w:rPr>
              <w:t>- Jabiluka mine in NT - uranium mine ceased operations.</w:t>
            </w:r>
          </w:p>
          <w:p w14:paraId="1FE3AAC7" w14:textId="77777777" w:rsidR="00A518CA" w:rsidRPr="00C41B13" w:rsidRDefault="00A518CA" w:rsidP="00AC5E79">
            <w:pPr>
              <w:spacing w:after="0" w:line="240" w:lineRule="auto"/>
              <w:rPr>
                <w:rFonts w:asciiTheme="minorHAnsi" w:hAnsiTheme="minorHAnsi" w:cstheme="minorHAnsi"/>
              </w:rPr>
            </w:pPr>
            <w:r w:rsidRPr="00C41B13">
              <w:rPr>
                <w:rFonts w:asciiTheme="minorHAnsi" w:hAnsiTheme="minorHAnsi" w:cstheme="minorHAnsi"/>
              </w:rPr>
              <w:t>- Tampakan, Philippines - example of cessation .</w:t>
            </w:r>
          </w:p>
        </w:tc>
      </w:tr>
      <w:tr w:rsidR="00A518CA" w:rsidRPr="00010B68" w14:paraId="54910B66" w14:textId="77777777">
        <w:tc>
          <w:tcPr>
            <w:tcW w:w="2957" w:type="dxa"/>
            <w:vMerge/>
          </w:tcPr>
          <w:p w14:paraId="4099BFD6" w14:textId="77777777" w:rsidR="00A518CA" w:rsidRPr="00A501E9" w:rsidRDefault="00A518CA">
            <w:pPr>
              <w:rPr>
                <w:rFonts w:asciiTheme="minorHAnsi" w:hAnsiTheme="minorHAnsi" w:cstheme="minorHAnsi"/>
              </w:rPr>
            </w:pPr>
          </w:p>
        </w:tc>
        <w:tc>
          <w:tcPr>
            <w:tcW w:w="3325" w:type="dxa"/>
            <w:gridSpan w:val="4"/>
            <w:vAlign w:val="center"/>
          </w:tcPr>
          <w:p w14:paraId="65615E77" w14:textId="77777777" w:rsidR="00A518CA" w:rsidRPr="00B04A95" w:rsidRDefault="00A518CA" w:rsidP="00C41B13">
            <w:pPr>
              <w:spacing w:after="0" w:line="240" w:lineRule="auto"/>
              <w:rPr>
                <w:rFonts w:asciiTheme="minorHAnsi" w:hAnsiTheme="minorHAnsi" w:cstheme="minorHAnsi"/>
              </w:rPr>
            </w:pPr>
            <w:r>
              <w:rPr>
                <w:rFonts w:asciiTheme="minorHAnsi" w:hAnsiTheme="minorHAnsi" w:cstheme="minorHAnsi"/>
              </w:rPr>
              <w:t>Maintain existing controls including security fencing, monitoring and patrols.</w:t>
            </w:r>
          </w:p>
        </w:tc>
        <w:tc>
          <w:tcPr>
            <w:tcW w:w="3268" w:type="dxa"/>
            <w:gridSpan w:val="5"/>
            <w:vAlign w:val="center"/>
          </w:tcPr>
          <w:p w14:paraId="6371E062" w14:textId="77777777" w:rsidR="00A518CA" w:rsidRPr="00C41B13" w:rsidRDefault="00A518CA" w:rsidP="00A518CA">
            <w:pPr>
              <w:pStyle w:val="ListParagraph"/>
              <w:numPr>
                <w:ilvl w:val="0"/>
                <w:numId w:val="275"/>
              </w:numPr>
              <w:spacing w:before="0" w:after="0" w:line="240" w:lineRule="auto"/>
              <w:rPr>
                <w:rFonts w:asciiTheme="minorHAnsi" w:eastAsia="Times New Roman" w:hAnsiTheme="minorHAnsi" w:cstheme="minorHAnsi"/>
                <w:szCs w:val="18"/>
                <w:lang w:eastAsia="en-US"/>
              </w:rPr>
            </w:pPr>
            <w:r w:rsidRPr="00C41B13">
              <w:rPr>
                <w:rFonts w:asciiTheme="minorHAnsi" w:eastAsia="Times New Roman" w:hAnsiTheme="minorHAnsi" w:cstheme="minorHAnsi"/>
                <w:szCs w:val="18"/>
                <w:lang w:eastAsia="en-US"/>
              </w:rPr>
              <w:t>Investigate long-term site security requirements (for all phases of rehabilitation).</w:t>
            </w:r>
          </w:p>
          <w:p w14:paraId="22B9F1AF" w14:textId="77777777" w:rsidR="00A518CA" w:rsidRPr="00C41B13" w:rsidRDefault="00A518CA" w:rsidP="00A518CA">
            <w:pPr>
              <w:pStyle w:val="ListParagraph"/>
              <w:numPr>
                <w:ilvl w:val="0"/>
                <w:numId w:val="275"/>
              </w:numPr>
              <w:spacing w:before="0" w:after="0" w:line="240" w:lineRule="auto"/>
              <w:rPr>
                <w:rFonts w:asciiTheme="minorHAnsi" w:eastAsia="Times New Roman" w:hAnsiTheme="minorHAnsi" w:cstheme="minorHAnsi"/>
                <w:szCs w:val="18"/>
                <w:lang w:eastAsia="en-US"/>
              </w:rPr>
            </w:pPr>
            <w:r w:rsidRPr="00C41B13">
              <w:rPr>
                <w:rFonts w:asciiTheme="minorHAnsi" w:eastAsia="Times New Roman" w:hAnsiTheme="minorHAnsi" w:cstheme="minorHAnsi"/>
                <w:szCs w:val="18"/>
                <w:lang w:eastAsia="en-US"/>
              </w:rPr>
              <w:t>Consider incorporation of security aspects in community engagement plan.</w:t>
            </w:r>
          </w:p>
          <w:p w14:paraId="5279977F" w14:textId="77777777" w:rsidR="00A518CA" w:rsidRPr="00C41B13" w:rsidRDefault="00A518CA" w:rsidP="00A518CA">
            <w:pPr>
              <w:pStyle w:val="ListParagraph"/>
              <w:numPr>
                <w:ilvl w:val="0"/>
                <w:numId w:val="275"/>
              </w:numPr>
              <w:spacing w:before="0" w:after="0" w:line="240" w:lineRule="auto"/>
              <w:rPr>
                <w:rFonts w:asciiTheme="minorHAnsi" w:eastAsia="Times New Roman" w:hAnsiTheme="minorHAnsi" w:cstheme="minorHAnsi"/>
                <w:szCs w:val="18"/>
                <w:lang w:eastAsia="en-US"/>
              </w:rPr>
            </w:pPr>
            <w:r w:rsidRPr="00C41B13">
              <w:rPr>
                <w:rFonts w:asciiTheme="minorHAnsi" w:eastAsia="Times New Roman" w:hAnsiTheme="minorHAnsi" w:cstheme="minorHAnsi"/>
                <w:szCs w:val="18"/>
                <w:lang w:eastAsia="en-US"/>
              </w:rPr>
              <w:t>Monitor council developments that may impact site accessibility (e.g. paths, establishment of picnic areas etc.).</w:t>
            </w:r>
          </w:p>
          <w:p w14:paraId="1DB5C392" w14:textId="77777777" w:rsidR="00A518CA" w:rsidRPr="00C41B13" w:rsidRDefault="00A518CA" w:rsidP="00A518CA">
            <w:pPr>
              <w:pStyle w:val="ListParagraph"/>
              <w:numPr>
                <w:ilvl w:val="0"/>
                <w:numId w:val="275"/>
              </w:numPr>
              <w:spacing w:before="0" w:after="0" w:line="240" w:lineRule="auto"/>
              <w:rPr>
                <w:rFonts w:asciiTheme="minorHAnsi" w:eastAsia="Times New Roman" w:hAnsiTheme="minorHAnsi" w:cstheme="minorHAnsi"/>
                <w:szCs w:val="18"/>
                <w:lang w:eastAsia="en-US"/>
              </w:rPr>
            </w:pPr>
            <w:r w:rsidRPr="00C41B13">
              <w:rPr>
                <w:rFonts w:asciiTheme="minorHAnsi" w:eastAsia="Times New Roman" w:hAnsiTheme="minorHAnsi" w:cstheme="minorHAnsi"/>
                <w:szCs w:val="18"/>
                <w:lang w:eastAsia="en-US"/>
              </w:rPr>
              <w:t>Assess which parts of mining lease may be designated for public access &amp; use, and which may not.</w:t>
            </w:r>
          </w:p>
        </w:tc>
        <w:tc>
          <w:tcPr>
            <w:tcW w:w="3327" w:type="dxa"/>
            <w:gridSpan w:val="6"/>
            <w:vAlign w:val="center"/>
          </w:tcPr>
          <w:p w14:paraId="611C891C"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Decommissioning of plant &amp; equipment presents opportunities for theft</w:t>
            </w:r>
            <w:r>
              <w:rPr>
                <w:rFonts w:asciiTheme="minorHAnsi" w:hAnsiTheme="minorHAnsi" w:cstheme="minorHAnsi"/>
                <w:szCs w:val="18"/>
              </w:rPr>
              <w:t>.</w:t>
            </w:r>
          </w:p>
          <w:p w14:paraId="1EC4E58B"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Cessation of mining activities and power generation may prompt community action (e.g. disgruntled community members, activism)</w:t>
            </w:r>
            <w:r>
              <w:rPr>
                <w:rFonts w:asciiTheme="minorHAnsi" w:hAnsiTheme="minorHAnsi" w:cstheme="minorHAnsi"/>
                <w:szCs w:val="18"/>
              </w:rPr>
              <w:t>.</w:t>
            </w:r>
          </w:p>
          <w:p w14:paraId="02A6CE55"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Staff likely on site during daytime - increased exposure after sunset</w:t>
            </w:r>
            <w:r>
              <w:rPr>
                <w:rFonts w:asciiTheme="minorHAnsi" w:hAnsiTheme="minorHAnsi" w:cstheme="minorHAnsi"/>
                <w:szCs w:val="18"/>
              </w:rPr>
              <w:t>.</w:t>
            </w:r>
          </w:p>
          <w:p w14:paraId="54463545"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Changes to road access are unlikely</w:t>
            </w:r>
            <w:r>
              <w:rPr>
                <w:rFonts w:asciiTheme="minorHAnsi" w:hAnsiTheme="minorHAnsi" w:cstheme="minorHAnsi"/>
                <w:szCs w:val="18"/>
              </w:rPr>
              <w:t>.</w:t>
            </w:r>
          </w:p>
          <w:p w14:paraId="24768039" w14:textId="77777777" w:rsidR="00A518CA" w:rsidRPr="00A501E9"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Implementation of security measures / consultation considerations identified in Phase 1 actions if applicable</w:t>
            </w:r>
            <w:r>
              <w:rPr>
                <w:rFonts w:asciiTheme="minorHAnsi" w:hAnsiTheme="minorHAnsi" w:cstheme="minorHAnsi"/>
                <w:szCs w:val="18"/>
              </w:rPr>
              <w:t>.</w:t>
            </w:r>
          </w:p>
        </w:tc>
        <w:tc>
          <w:tcPr>
            <w:tcW w:w="3171" w:type="dxa"/>
            <w:gridSpan w:val="5"/>
            <w:vAlign w:val="center"/>
          </w:tcPr>
          <w:p w14:paraId="7121C141"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Reduced staff numbers on site, during daytime</w:t>
            </w:r>
            <w:r>
              <w:rPr>
                <w:rFonts w:asciiTheme="minorHAnsi" w:hAnsiTheme="minorHAnsi" w:cstheme="minorHAnsi"/>
                <w:szCs w:val="18"/>
              </w:rPr>
              <w:t>.</w:t>
            </w:r>
          </w:p>
          <w:p w14:paraId="36FFBD72"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Major site equipment has been decommissioned / no longer onsite</w:t>
            </w:r>
            <w:r>
              <w:rPr>
                <w:rFonts w:asciiTheme="minorHAnsi" w:hAnsiTheme="minorHAnsi" w:cstheme="minorHAnsi"/>
                <w:szCs w:val="18"/>
              </w:rPr>
              <w:t>.</w:t>
            </w:r>
          </w:p>
          <w:p w14:paraId="0C13885F"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Earthworks likely to continue during daytime</w:t>
            </w:r>
            <w:r>
              <w:rPr>
                <w:rFonts w:asciiTheme="minorHAnsi" w:hAnsiTheme="minorHAnsi" w:cstheme="minorHAnsi"/>
                <w:szCs w:val="18"/>
              </w:rPr>
              <w:t>.</w:t>
            </w:r>
          </w:p>
          <w:p w14:paraId="646362B3"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Lakes filling</w:t>
            </w:r>
            <w:r>
              <w:rPr>
                <w:rFonts w:asciiTheme="minorHAnsi" w:hAnsiTheme="minorHAnsi" w:cstheme="minorHAnsi"/>
                <w:szCs w:val="18"/>
              </w:rPr>
              <w:t>.</w:t>
            </w:r>
          </w:p>
          <w:p w14:paraId="53CE6416"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Lake and site more broadly to become attraction to trespassers (noting access to lake is difficult given RL)</w:t>
            </w:r>
            <w:r>
              <w:rPr>
                <w:rFonts w:asciiTheme="minorHAnsi" w:hAnsiTheme="minorHAnsi" w:cstheme="minorHAnsi"/>
                <w:szCs w:val="18"/>
              </w:rPr>
              <w:t>.</w:t>
            </w:r>
          </w:p>
          <w:p w14:paraId="2FE291E2"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Water use may prompt increased protest activist &amp; media coverage</w:t>
            </w:r>
            <w:r>
              <w:rPr>
                <w:rFonts w:asciiTheme="minorHAnsi" w:hAnsiTheme="minorHAnsi" w:cstheme="minorHAnsi"/>
                <w:szCs w:val="18"/>
              </w:rPr>
              <w:t>.</w:t>
            </w:r>
          </w:p>
          <w:p w14:paraId="2203688A" w14:textId="77777777" w:rsidR="00A518CA" w:rsidRPr="00A501E9"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Consider adjustments to road access &amp; fence lines between power station and mine</w:t>
            </w:r>
          </w:p>
        </w:tc>
        <w:tc>
          <w:tcPr>
            <w:tcW w:w="3515" w:type="dxa"/>
            <w:gridSpan w:val="5"/>
            <w:vAlign w:val="center"/>
          </w:tcPr>
          <w:p w14:paraId="77CE3D03"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Lake starting to embody final landform (may entice)</w:t>
            </w:r>
            <w:r>
              <w:rPr>
                <w:rFonts w:asciiTheme="minorHAnsi" w:hAnsiTheme="minorHAnsi" w:cstheme="minorHAnsi"/>
                <w:szCs w:val="18"/>
              </w:rPr>
              <w:t>.</w:t>
            </w:r>
          </w:p>
          <w:p w14:paraId="3E0795D9" w14:textId="77777777" w:rsidR="00A518CA" w:rsidRPr="00A501E9"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Implement site accessibility actions related to council developments (e.g. paths, establishment of picnic areas etc.)</w:t>
            </w:r>
            <w:r>
              <w:rPr>
                <w:rFonts w:asciiTheme="minorHAnsi" w:hAnsiTheme="minorHAnsi" w:cstheme="minorHAnsi"/>
                <w:szCs w:val="18"/>
              </w:rPr>
              <w:t>.</w:t>
            </w:r>
          </w:p>
          <w:p w14:paraId="440C861D" w14:textId="77777777" w:rsidR="00A518CA" w:rsidRPr="00A501E9" w:rsidRDefault="00A518CA" w:rsidP="00A518CA">
            <w:pPr>
              <w:pStyle w:val="ListParagraph"/>
              <w:numPr>
                <w:ilvl w:val="0"/>
                <w:numId w:val="275"/>
              </w:numPr>
              <w:spacing w:before="0" w:after="0" w:line="240" w:lineRule="auto"/>
              <w:rPr>
                <w:rFonts w:asciiTheme="minorHAnsi" w:hAnsiTheme="minorHAnsi" w:cstheme="minorHAnsi"/>
                <w:szCs w:val="18"/>
              </w:rPr>
            </w:pPr>
            <w:r w:rsidRPr="00A501E9">
              <w:rPr>
                <w:rFonts w:asciiTheme="minorHAnsi" w:hAnsiTheme="minorHAnsi" w:cstheme="minorHAnsi"/>
                <w:szCs w:val="18"/>
              </w:rPr>
              <w:t>Implement results of assessment regarding which parts of mining lease may be designated for public access &amp; use, and which may not</w:t>
            </w:r>
            <w:r>
              <w:rPr>
                <w:rFonts w:asciiTheme="minorHAnsi" w:hAnsiTheme="minorHAnsi" w:cstheme="minorHAnsi"/>
                <w:szCs w:val="18"/>
              </w:rPr>
              <w:t>.</w:t>
            </w:r>
          </w:p>
        </w:tc>
        <w:tc>
          <w:tcPr>
            <w:tcW w:w="3402" w:type="dxa"/>
            <w:gridSpan w:val="6"/>
            <w:vAlign w:val="center"/>
          </w:tcPr>
          <w:p w14:paraId="2F81F009" w14:textId="77777777" w:rsidR="00A518CA" w:rsidRDefault="00A518CA" w:rsidP="00A518CA">
            <w:pPr>
              <w:pStyle w:val="ListParagraph"/>
              <w:numPr>
                <w:ilvl w:val="0"/>
                <w:numId w:val="275"/>
              </w:numPr>
              <w:spacing w:before="0" w:after="0" w:line="240" w:lineRule="auto"/>
              <w:rPr>
                <w:rFonts w:asciiTheme="minorHAnsi" w:hAnsiTheme="minorHAnsi" w:cstheme="minorHAnsi"/>
                <w:szCs w:val="18"/>
              </w:rPr>
            </w:pPr>
            <w:r w:rsidRPr="00423673">
              <w:rPr>
                <w:rFonts w:asciiTheme="minorHAnsi" w:hAnsiTheme="minorHAnsi" w:cstheme="minorHAnsi"/>
                <w:szCs w:val="18"/>
              </w:rPr>
              <w:t>Mine site now embodies Victorian rural landscape</w:t>
            </w:r>
            <w:r>
              <w:rPr>
                <w:rFonts w:asciiTheme="minorHAnsi" w:hAnsiTheme="minorHAnsi" w:cstheme="minorHAnsi"/>
                <w:szCs w:val="18"/>
              </w:rPr>
              <w:t>.</w:t>
            </w:r>
          </w:p>
          <w:p w14:paraId="26E25985" w14:textId="77777777" w:rsidR="00A518CA" w:rsidRPr="00423673" w:rsidRDefault="00A518CA" w:rsidP="00A518CA">
            <w:pPr>
              <w:pStyle w:val="ListParagraph"/>
              <w:numPr>
                <w:ilvl w:val="0"/>
                <w:numId w:val="275"/>
              </w:numPr>
              <w:spacing w:before="0" w:after="0" w:line="240" w:lineRule="auto"/>
              <w:rPr>
                <w:rFonts w:asciiTheme="minorHAnsi" w:hAnsiTheme="minorHAnsi" w:cstheme="minorHAnsi"/>
                <w:szCs w:val="18"/>
              </w:rPr>
            </w:pPr>
            <w:r w:rsidRPr="00423673">
              <w:rPr>
                <w:rFonts w:asciiTheme="minorHAnsi" w:hAnsiTheme="minorHAnsi" w:cstheme="minorHAnsi"/>
                <w:szCs w:val="18"/>
              </w:rPr>
              <w:t>Energy Australia's responsibility for fencing and other security measures passed on to future land governor</w:t>
            </w:r>
            <w:r>
              <w:rPr>
                <w:rFonts w:asciiTheme="minorHAnsi" w:hAnsiTheme="minorHAnsi" w:cstheme="minorHAnsi"/>
                <w:szCs w:val="18"/>
              </w:rPr>
              <w:t>.</w:t>
            </w:r>
          </w:p>
        </w:tc>
      </w:tr>
      <w:tr w:rsidR="00083369" w:rsidRPr="00010B68" w14:paraId="07FBCFE2" w14:textId="77777777">
        <w:tc>
          <w:tcPr>
            <w:tcW w:w="2957" w:type="dxa"/>
            <w:vMerge/>
          </w:tcPr>
          <w:p w14:paraId="5B6F17DA" w14:textId="77777777" w:rsidR="00A518CA" w:rsidRPr="00010B68" w:rsidRDefault="00A518CA">
            <w:pPr>
              <w:rPr>
                <w:rFonts w:asciiTheme="minorHAnsi" w:hAnsiTheme="minorHAnsi" w:cstheme="minorHAnsi"/>
              </w:rPr>
            </w:pPr>
          </w:p>
        </w:tc>
        <w:tc>
          <w:tcPr>
            <w:tcW w:w="1182" w:type="dxa"/>
            <w:gridSpan w:val="2"/>
            <w:vAlign w:val="center"/>
          </w:tcPr>
          <w:p w14:paraId="4FF2F131"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850" w:type="dxa"/>
            <w:vAlign w:val="center"/>
          </w:tcPr>
          <w:p w14:paraId="361BCD54" w14:textId="77777777" w:rsidR="00A518CA" w:rsidRPr="00977384" w:rsidRDefault="00A518CA">
            <w:pPr>
              <w:rPr>
                <w:rFonts w:asciiTheme="minorHAnsi" w:hAnsiTheme="minorHAnsi" w:cstheme="minorHAnsi"/>
              </w:rPr>
            </w:pPr>
            <w:r>
              <w:rPr>
                <w:rFonts w:asciiTheme="minorHAnsi" w:hAnsiTheme="minorHAnsi" w:cstheme="minorHAnsi"/>
              </w:rPr>
              <w:t>Rare</w:t>
            </w:r>
          </w:p>
        </w:tc>
        <w:tc>
          <w:tcPr>
            <w:tcW w:w="1293" w:type="dxa"/>
            <w:shd w:val="clear" w:color="auto" w:fill="FFFF00"/>
            <w:vAlign w:val="center"/>
          </w:tcPr>
          <w:p w14:paraId="63A0D1E6"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c>
          <w:tcPr>
            <w:tcW w:w="1117" w:type="dxa"/>
            <w:gridSpan w:val="3"/>
            <w:vAlign w:val="center"/>
          </w:tcPr>
          <w:p w14:paraId="2BA16236"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850" w:type="dxa"/>
            <w:vAlign w:val="center"/>
          </w:tcPr>
          <w:p w14:paraId="69417C8B" w14:textId="77777777" w:rsidR="00A518CA" w:rsidRPr="00977384" w:rsidRDefault="00A518CA">
            <w:pPr>
              <w:rPr>
                <w:rFonts w:asciiTheme="minorHAnsi" w:hAnsiTheme="minorHAnsi" w:cstheme="minorHAnsi"/>
              </w:rPr>
            </w:pPr>
            <w:r>
              <w:rPr>
                <w:rFonts w:asciiTheme="minorHAnsi" w:hAnsiTheme="minorHAnsi" w:cstheme="minorHAnsi"/>
              </w:rPr>
              <w:t>Rare</w:t>
            </w:r>
          </w:p>
        </w:tc>
        <w:tc>
          <w:tcPr>
            <w:tcW w:w="1301" w:type="dxa"/>
            <w:shd w:val="clear" w:color="auto" w:fill="FFFF00"/>
            <w:vAlign w:val="center"/>
          </w:tcPr>
          <w:p w14:paraId="1053D2EA"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c>
          <w:tcPr>
            <w:tcW w:w="1109" w:type="dxa"/>
            <w:gridSpan w:val="3"/>
            <w:vAlign w:val="center"/>
          </w:tcPr>
          <w:p w14:paraId="7ACF1C7E"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gridSpan w:val="2"/>
            <w:vAlign w:val="center"/>
          </w:tcPr>
          <w:p w14:paraId="76850488" w14:textId="77777777" w:rsidR="00A518CA" w:rsidRPr="00977384" w:rsidRDefault="00A518CA">
            <w:pPr>
              <w:rPr>
                <w:rFonts w:asciiTheme="minorHAnsi" w:hAnsiTheme="minorHAnsi" w:cstheme="minorHAnsi"/>
              </w:rPr>
            </w:pPr>
            <w:r>
              <w:rPr>
                <w:rFonts w:asciiTheme="minorHAnsi" w:hAnsiTheme="minorHAnsi" w:cstheme="minorHAnsi"/>
              </w:rPr>
              <w:t>Unlikely</w:t>
            </w:r>
          </w:p>
        </w:tc>
        <w:tc>
          <w:tcPr>
            <w:tcW w:w="1225" w:type="dxa"/>
            <w:shd w:val="clear" w:color="auto" w:fill="FFC000"/>
            <w:vAlign w:val="center"/>
          </w:tcPr>
          <w:p w14:paraId="680BD1DC"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High (19)</w:t>
            </w:r>
          </w:p>
        </w:tc>
        <w:tc>
          <w:tcPr>
            <w:tcW w:w="1186" w:type="dxa"/>
            <w:gridSpan w:val="3"/>
            <w:vAlign w:val="center"/>
          </w:tcPr>
          <w:p w14:paraId="287ED9E3"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709" w:type="dxa"/>
            <w:vAlign w:val="center"/>
          </w:tcPr>
          <w:p w14:paraId="2579A1B3" w14:textId="77777777" w:rsidR="00A518CA" w:rsidRPr="00977384" w:rsidRDefault="00A518CA">
            <w:pPr>
              <w:rPr>
                <w:rFonts w:asciiTheme="minorHAnsi" w:hAnsiTheme="minorHAnsi" w:cstheme="minorHAnsi"/>
              </w:rPr>
            </w:pPr>
            <w:r>
              <w:rPr>
                <w:rFonts w:asciiTheme="minorHAnsi" w:hAnsiTheme="minorHAnsi" w:cstheme="minorHAnsi"/>
              </w:rPr>
              <w:t>Rare</w:t>
            </w:r>
          </w:p>
        </w:tc>
        <w:tc>
          <w:tcPr>
            <w:tcW w:w="1276" w:type="dxa"/>
            <w:shd w:val="clear" w:color="auto" w:fill="FFFF00"/>
            <w:vAlign w:val="center"/>
          </w:tcPr>
          <w:p w14:paraId="463D0766"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c>
          <w:tcPr>
            <w:tcW w:w="1275" w:type="dxa"/>
            <w:gridSpan w:val="3"/>
            <w:vAlign w:val="center"/>
          </w:tcPr>
          <w:p w14:paraId="2E51B6D0"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vAlign w:val="center"/>
          </w:tcPr>
          <w:p w14:paraId="0FDF0C7A" w14:textId="77777777" w:rsidR="00A518CA"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7AEE5FA9"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c>
          <w:tcPr>
            <w:tcW w:w="1162" w:type="dxa"/>
            <w:gridSpan w:val="3"/>
            <w:vAlign w:val="center"/>
          </w:tcPr>
          <w:p w14:paraId="25D8D134" w14:textId="77777777" w:rsidR="00A518CA" w:rsidRPr="00977384" w:rsidRDefault="00A518CA">
            <w:pPr>
              <w:rPr>
                <w:rFonts w:asciiTheme="minorHAnsi" w:hAnsiTheme="minorHAnsi" w:cstheme="minorHAnsi"/>
              </w:rPr>
            </w:pPr>
            <w:r>
              <w:rPr>
                <w:rFonts w:asciiTheme="minorHAnsi" w:hAnsiTheme="minorHAnsi" w:cstheme="minorHAnsi"/>
              </w:rPr>
              <w:t>Critical</w:t>
            </w:r>
          </w:p>
        </w:tc>
        <w:tc>
          <w:tcPr>
            <w:tcW w:w="993" w:type="dxa"/>
            <w:gridSpan w:val="2"/>
            <w:vAlign w:val="center"/>
          </w:tcPr>
          <w:p w14:paraId="09DE86A5" w14:textId="77777777" w:rsidR="00A518CA" w:rsidRDefault="00A518CA">
            <w:pPr>
              <w:rPr>
                <w:rFonts w:asciiTheme="minorHAnsi" w:hAnsiTheme="minorHAnsi" w:cstheme="minorHAnsi"/>
              </w:rPr>
            </w:pPr>
            <w:r>
              <w:rPr>
                <w:rFonts w:asciiTheme="minorHAnsi" w:hAnsiTheme="minorHAnsi" w:cstheme="minorHAnsi"/>
              </w:rPr>
              <w:t>Rare</w:t>
            </w:r>
          </w:p>
        </w:tc>
        <w:tc>
          <w:tcPr>
            <w:tcW w:w="1247" w:type="dxa"/>
            <w:shd w:val="clear" w:color="auto" w:fill="FFFF00"/>
            <w:vAlign w:val="center"/>
          </w:tcPr>
          <w:p w14:paraId="38E017BF" w14:textId="77777777" w:rsidR="00A518CA" w:rsidRPr="003E64C3" w:rsidRDefault="00A518CA">
            <w:pPr>
              <w:rPr>
                <w:rFonts w:asciiTheme="minorHAnsi" w:hAnsiTheme="minorHAnsi" w:cstheme="minorHAnsi"/>
                <w:b/>
                <w:bCs/>
              </w:rPr>
            </w:pPr>
            <w:r w:rsidRPr="00593FB7">
              <w:rPr>
                <w:rFonts w:asciiTheme="minorHAnsi" w:hAnsiTheme="minorHAnsi" w:cstheme="minorHAnsi"/>
                <w:b/>
                <w:bCs/>
              </w:rPr>
              <w:t>Medium (15)</w:t>
            </w:r>
          </w:p>
        </w:tc>
      </w:tr>
    </w:tbl>
    <w:p w14:paraId="79FF13A4" w14:textId="77777777" w:rsidR="00585C25" w:rsidRDefault="00585C25" w:rsidP="00585C25"/>
    <w:p w14:paraId="49A16846" w14:textId="77777777" w:rsidR="00585C25" w:rsidRDefault="00585C25" w:rsidP="00585C25"/>
    <w:p w14:paraId="1BB4FDEA" w14:textId="77777777" w:rsidR="009D0934" w:rsidRDefault="009D0934" w:rsidP="006B4A04">
      <w:pPr>
        <w:pStyle w:val="Heading2"/>
        <w:numPr>
          <w:ilvl w:val="0"/>
          <w:numId w:val="0"/>
        </w:numPr>
        <w:sectPr w:rsidR="009D0934" w:rsidSect="00471661">
          <w:pgSz w:w="23808" w:h="16840" w:orient="landscape" w:code="8"/>
          <w:pgMar w:top="567" w:right="1134" w:bottom="567" w:left="1315" w:header="720" w:footer="357" w:gutter="0"/>
          <w:cols w:space="709"/>
          <w:titlePg/>
          <w:docGrid w:linePitch="299"/>
        </w:sectPr>
      </w:pPr>
    </w:p>
    <w:p w14:paraId="19AB2511" w14:textId="7136E5BE" w:rsidR="009D0934" w:rsidRDefault="007574C8" w:rsidP="009D0934">
      <w:pPr>
        <w:pStyle w:val="Heading2"/>
      </w:pPr>
      <w:bookmarkStart w:id="811" w:name="_Toc210049079"/>
      <w:r>
        <w:t>Risk Assessment Actions</w:t>
      </w:r>
      <w:r w:rsidR="00BA7F0F">
        <w:t xml:space="preserve"> / Risk Management Plan</w:t>
      </w:r>
      <w:bookmarkEnd w:id="811"/>
    </w:p>
    <w:p w14:paraId="4F0C7EBD" w14:textId="690A39C5" w:rsidR="001905AF" w:rsidRPr="001905AF" w:rsidRDefault="00AD0EA6" w:rsidP="00AD0EA6">
      <w:r>
        <w:t xml:space="preserve">The extensive risk assessments completed highlighted many actions which are shown below.  The actions are tracked through </w:t>
      </w:r>
      <w:r w:rsidR="00862BA4">
        <w:t>operational risk management programs with completed actions forming part of future DMRP updates and site management plans.</w:t>
      </w:r>
    </w:p>
    <w:p w14:paraId="623C5AC4" w14:textId="21357236" w:rsidR="001905AF" w:rsidRDefault="001905AF" w:rsidP="001905AF">
      <w:pPr>
        <w:pStyle w:val="Caption"/>
        <w:keepNext/>
      </w:pPr>
      <w:bookmarkStart w:id="812" w:name="_Toc210127045"/>
      <w:r>
        <w:t xml:space="preserve">Table </w:t>
      </w:r>
      <w:r w:rsidR="00971AAD">
        <w:fldChar w:fldCharType="begin"/>
      </w:r>
      <w:r w:rsidR="00971AAD">
        <w:instrText xml:space="preserve"> STYLEREF 1 \s </w:instrText>
      </w:r>
      <w:r w:rsidR="00971AAD">
        <w:fldChar w:fldCharType="separate"/>
      </w:r>
      <w:r w:rsidR="00D35BC0">
        <w:rPr>
          <w:noProof/>
        </w:rPr>
        <w:t>11</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8</w:t>
      </w:r>
      <w:r w:rsidR="00971AAD">
        <w:fldChar w:fldCharType="end"/>
      </w:r>
      <w:r>
        <w:t>: Actions from Risk Assessment</w:t>
      </w:r>
      <w:bookmarkEnd w:id="812"/>
    </w:p>
    <w:tbl>
      <w:tblPr>
        <w:tblStyle w:val="DMRPTable"/>
        <w:tblW w:w="0" w:type="auto"/>
        <w:tblLook w:val="04A0" w:firstRow="1" w:lastRow="0" w:firstColumn="1" w:lastColumn="0" w:noHBand="0" w:noVBand="1"/>
      </w:tblPr>
      <w:tblGrid>
        <w:gridCol w:w="636"/>
        <w:gridCol w:w="1624"/>
        <w:gridCol w:w="5066"/>
        <w:gridCol w:w="1971"/>
        <w:gridCol w:w="5084"/>
      </w:tblGrid>
      <w:tr w:rsidR="00925E0D" w14:paraId="0CE3E9C9" w14:textId="17E5A54C" w:rsidTr="00910C08">
        <w:trPr>
          <w:cnfStyle w:val="100000000000" w:firstRow="1" w:lastRow="0" w:firstColumn="0" w:lastColumn="0" w:oddVBand="0" w:evenVBand="0" w:oddHBand="0" w:evenHBand="0" w:firstRowFirstColumn="0" w:firstRowLastColumn="0" w:lastRowFirstColumn="0" w:lastRowLastColumn="0"/>
          <w:cantSplit/>
          <w:trHeight w:val="300"/>
          <w:tblHeader/>
        </w:trPr>
        <w:tc>
          <w:tcPr>
            <w:tcW w:w="0" w:type="auto"/>
          </w:tcPr>
          <w:p w14:paraId="09E73D8A" w14:textId="75C60B6C" w:rsidR="00925E0D" w:rsidRDefault="00925E0D" w:rsidP="6EA59E95">
            <w:pPr>
              <w:spacing w:after="0"/>
              <w:jc w:val="center"/>
            </w:pPr>
            <w:r w:rsidRPr="00910C08">
              <w:rPr>
                <w:rFonts w:eastAsia="Verdana" w:cs="Verdana"/>
                <w:sz w:val="16"/>
                <w:szCs w:val="16"/>
              </w:rPr>
              <w:t>#</w:t>
            </w:r>
          </w:p>
        </w:tc>
        <w:tc>
          <w:tcPr>
            <w:tcW w:w="0" w:type="auto"/>
          </w:tcPr>
          <w:p w14:paraId="22E11646" w14:textId="15CB8B01" w:rsidR="00925E0D" w:rsidRDefault="00925E0D" w:rsidP="6EA59E95">
            <w:pPr>
              <w:spacing w:after="0"/>
            </w:pPr>
            <w:r w:rsidRPr="00910C08">
              <w:rPr>
                <w:rFonts w:eastAsia="Verdana" w:cs="Verdana"/>
                <w:sz w:val="16"/>
                <w:szCs w:val="16"/>
              </w:rPr>
              <w:t>Risk Factor</w:t>
            </w:r>
          </w:p>
        </w:tc>
        <w:tc>
          <w:tcPr>
            <w:tcW w:w="0" w:type="auto"/>
          </w:tcPr>
          <w:p w14:paraId="42A86871" w14:textId="76C2E6A7" w:rsidR="00925E0D" w:rsidRDefault="00925E0D" w:rsidP="6EA59E95">
            <w:pPr>
              <w:spacing w:after="0"/>
            </w:pPr>
            <w:r w:rsidRPr="00910C08">
              <w:rPr>
                <w:rFonts w:eastAsia="Verdana" w:cs="Verdana"/>
                <w:sz w:val="16"/>
                <w:szCs w:val="16"/>
              </w:rPr>
              <w:t>Risk Event</w:t>
            </w:r>
          </w:p>
        </w:tc>
        <w:tc>
          <w:tcPr>
            <w:tcW w:w="0" w:type="auto"/>
          </w:tcPr>
          <w:p w14:paraId="097A511E" w14:textId="366CA366" w:rsidR="00925E0D" w:rsidRDefault="00925E0D" w:rsidP="6EA59E95">
            <w:pPr>
              <w:spacing w:after="0"/>
            </w:pPr>
            <w:r w:rsidRPr="00910C08">
              <w:rPr>
                <w:rFonts w:eastAsia="Verdana" w:cs="Verdana"/>
                <w:sz w:val="16"/>
                <w:szCs w:val="16"/>
              </w:rPr>
              <w:t>Domain</w:t>
            </w:r>
          </w:p>
        </w:tc>
        <w:tc>
          <w:tcPr>
            <w:tcW w:w="0" w:type="auto"/>
          </w:tcPr>
          <w:p w14:paraId="5E8A4C12" w14:textId="6B283C7C" w:rsidR="00925E0D" w:rsidRDefault="00925E0D" w:rsidP="6EA59E95">
            <w:pPr>
              <w:spacing w:after="0"/>
            </w:pPr>
            <w:r w:rsidRPr="00910C08">
              <w:rPr>
                <w:rFonts w:eastAsia="Verdana" w:cs="Verdana"/>
                <w:sz w:val="16"/>
                <w:szCs w:val="16"/>
              </w:rPr>
              <w:t>Action Required</w:t>
            </w:r>
          </w:p>
        </w:tc>
      </w:tr>
      <w:tr w:rsidR="00925E0D" w14:paraId="0272A9B8" w14:textId="677F7D78" w:rsidTr="00041386">
        <w:trPr>
          <w:trHeight w:val="210"/>
        </w:trPr>
        <w:tc>
          <w:tcPr>
            <w:tcW w:w="0" w:type="auto"/>
            <w:gridSpan w:val="5"/>
          </w:tcPr>
          <w:p w14:paraId="338F855E" w14:textId="22932FE2" w:rsidR="00925E0D" w:rsidRDefault="00925E0D" w:rsidP="6EA59E95">
            <w:pPr>
              <w:spacing w:after="0"/>
              <w:ind w:left="57" w:right="57"/>
              <w:jc w:val="center"/>
            </w:pPr>
            <w:r w:rsidRPr="6EA59E95">
              <w:rPr>
                <w:rFonts w:eastAsia="Verdana" w:cs="Verdana"/>
                <w:b/>
                <w:bCs/>
                <w:sz w:val="16"/>
                <w:szCs w:val="16"/>
              </w:rPr>
              <w:t>Phase 1 - Pre-closure (Operations) (Notionally 2024 – 2028)</w:t>
            </w:r>
          </w:p>
        </w:tc>
      </w:tr>
      <w:tr w:rsidR="00925E0D" w14:paraId="2B6A174C" w14:textId="11CD44E5" w:rsidTr="00041386">
        <w:trPr>
          <w:trHeight w:val="210"/>
        </w:trPr>
        <w:tc>
          <w:tcPr>
            <w:tcW w:w="0" w:type="auto"/>
          </w:tcPr>
          <w:p w14:paraId="1FF58F32" w14:textId="75D74C8E" w:rsidR="00925E0D" w:rsidRDefault="00925E0D" w:rsidP="6EA59E95">
            <w:pPr>
              <w:spacing w:after="0"/>
              <w:ind w:left="57" w:right="57"/>
              <w:jc w:val="center"/>
            </w:pPr>
            <w:r w:rsidRPr="6EA59E95">
              <w:rPr>
                <w:rFonts w:eastAsia="Verdana" w:cs="Verdana"/>
                <w:sz w:val="16"/>
                <w:szCs w:val="16"/>
              </w:rPr>
              <w:t>1</w:t>
            </w:r>
          </w:p>
        </w:tc>
        <w:tc>
          <w:tcPr>
            <w:tcW w:w="0" w:type="auto"/>
            <w:vMerge w:val="restart"/>
          </w:tcPr>
          <w:p w14:paraId="61970FD4" w14:textId="3CE43A89" w:rsidR="00925E0D" w:rsidRDefault="00925E0D" w:rsidP="6EA59E95">
            <w:pPr>
              <w:spacing w:after="0"/>
              <w:ind w:left="57" w:right="57"/>
            </w:pPr>
            <w:r w:rsidRPr="6EA59E95">
              <w:rPr>
                <w:rFonts w:eastAsia="Verdana" w:cs="Verdana"/>
                <w:sz w:val="16"/>
                <w:szCs w:val="16"/>
              </w:rPr>
              <w:t>Geotechnical</w:t>
            </w:r>
          </w:p>
        </w:tc>
        <w:tc>
          <w:tcPr>
            <w:tcW w:w="0" w:type="auto"/>
          </w:tcPr>
          <w:p w14:paraId="5BA6BEAA" w14:textId="2B7A387A" w:rsidR="00925E0D" w:rsidRDefault="00925E0D" w:rsidP="6EA59E95">
            <w:pPr>
              <w:spacing w:after="0"/>
              <w:ind w:left="57" w:right="57"/>
            </w:pPr>
            <w:r w:rsidRPr="6EA59E95">
              <w:rPr>
                <w:rFonts w:eastAsia="Verdana" w:cs="Verdana"/>
                <w:sz w:val="16"/>
                <w:szCs w:val="16"/>
              </w:rPr>
              <w:t>Surface water recharge</w:t>
            </w:r>
          </w:p>
        </w:tc>
        <w:tc>
          <w:tcPr>
            <w:tcW w:w="0" w:type="auto"/>
            <w:vMerge w:val="restart"/>
          </w:tcPr>
          <w:p w14:paraId="04B88BA5" w14:textId="0EC66D8A" w:rsidR="00925E0D" w:rsidRDefault="00925E0D" w:rsidP="6EA59E95">
            <w:pPr>
              <w:spacing w:after="0"/>
              <w:ind w:left="57" w:right="57"/>
            </w:pPr>
            <w:r w:rsidRPr="6EA59E95">
              <w:rPr>
                <w:rFonts w:eastAsia="Verdana" w:cs="Verdana"/>
                <w:sz w:val="16"/>
                <w:szCs w:val="16"/>
              </w:rPr>
              <w:t>Global</w:t>
            </w:r>
          </w:p>
        </w:tc>
        <w:tc>
          <w:tcPr>
            <w:tcW w:w="0" w:type="auto"/>
          </w:tcPr>
          <w:p w14:paraId="56706A66" w14:textId="1A41C738" w:rsidR="00925E0D" w:rsidRDefault="00925E0D" w:rsidP="6EA59E95">
            <w:pPr>
              <w:spacing w:after="0"/>
              <w:ind w:left="57" w:right="57"/>
            </w:pPr>
            <w:r w:rsidRPr="6EA59E95">
              <w:rPr>
                <w:rFonts w:eastAsia="Verdana" w:cs="Verdana"/>
                <w:sz w:val="16"/>
                <w:szCs w:val="16"/>
              </w:rPr>
              <w:t>Existing technical studies to support conceptual design.</w:t>
            </w:r>
          </w:p>
        </w:tc>
      </w:tr>
      <w:tr w:rsidR="00925E0D" w14:paraId="2F323A0C" w14:textId="653BF30D" w:rsidTr="00041386">
        <w:trPr>
          <w:trHeight w:val="300"/>
        </w:trPr>
        <w:tc>
          <w:tcPr>
            <w:tcW w:w="0" w:type="auto"/>
          </w:tcPr>
          <w:p w14:paraId="676A093F" w14:textId="1CFE5148" w:rsidR="00925E0D" w:rsidRDefault="00925E0D" w:rsidP="6EA59E95">
            <w:pPr>
              <w:spacing w:after="0"/>
              <w:ind w:left="57" w:right="57"/>
              <w:jc w:val="center"/>
            </w:pPr>
            <w:r w:rsidRPr="6EA59E95">
              <w:rPr>
                <w:rFonts w:eastAsia="Verdana" w:cs="Verdana"/>
                <w:sz w:val="16"/>
                <w:szCs w:val="16"/>
              </w:rPr>
              <w:t>2</w:t>
            </w:r>
          </w:p>
        </w:tc>
        <w:tc>
          <w:tcPr>
            <w:tcW w:w="0" w:type="auto"/>
            <w:vMerge/>
          </w:tcPr>
          <w:p w14:paraId="5A2D0472" w14:textId="77777777" w:rsidR="00925E0D" w:rsidRDefault="00925E0D"/>
        </w:tc>
        <w:tc>
          <w:tcPr>
            <w:tcW w:w="0" w:type="auto"/>
            <w:vMerge w:val="restart"/>
          </w:tcPr>
          <w:p w14:paraId="473FD554" w14:textId="2735BDAD" w:rsidR="00925E0D" w:rsidRDefault="00925E0D" w:rsidP="6EA59E95">
            <w:pPr>
              <w:spacing w:after="0"/>
              <w:ind w:left="57" w:right="57"/>
            </w:pPr>
            <w:r w:rsidRPr="6EA59E95">
              <w:rPr>
                <w:rFonts w:eastAsia="Verdana" w:cs="Verdana"/>
                <w:sz w:val="16"/>
                <w:szCs w:val="16"/>
              </w:rPr>
              <w:t>Elevated Groundwater levels</w:t>
            </w:r>
          </w:p>
        </w:tc>
        <w:tc>
          <w:tcPr>
            <w:tcW w:w="0" w:type="auto"/>
            <w:vMerge/>
          </w:tcPr>
          <w:p w14:paraId="69438F7E" w14:textId="77777777" w:rsidR="00925E0D" w:rsidRDefault="00925E0D"/>
        </w:tc>
        <w:tc>
          <w:tcPr>
            <w:tcW w:w="0" w:type="auto"/>
          </w:tcPr>
          <w:p w14:paraId="278DF593" w14:textId="66544351" w:rsidR="00925E0D" w:rsidRDefault="00925E0D" w:rsidP="6EA59E95">
            <w:pPr>
              <w:spacing w:after="0"/>
              <w:ind w:left="57" w:right="57"/>
            </w:pPr>
            <w:r w:rsidRPr="6EA59E95">
              <w:rPr>
                <w:rFonts w:eastAsia="Verdana" w:cs="Verdana"/>
                <w:sz w:val="16"/>
                <w:szCs w:val="16"/>
              </w:rPr>
              <w:t>Comparative trial of drainage concepts.</w:t>
            </w:r>
          </w:p>
        </w:tc>
      </w:tr>
      <w:tr w:rsidR="00925E0D" w14:paraId="1EA0B036" w14:textId="31F0B1AC" w:rsidTr="00041386">
        <w:trPr>
          <w:trHeight w:val="300"/>
        </w:trPr>
        <w:tc>
          <w:tcPr>
            <w:tcW w:w="0" w:type="auto"/>
          </w:tcPr>
          <w:p w14:paraId="0CED8AF3" w14:textId="73E6A1C3" w:rsidR="00925E0D" w:rsidRDefault="00925E0D" w:rsidP="6EA59E95">
            <w:pPr>
              <w:spacing w:after="0"/>
              <w:ind w:left="57" w:right="57"/>
              <w:jc w:val="center"/>
            </w:pPr>
            <w:r w:rsidRPr="6EA59E95">
              <w:rPr>
                <w:rFonts w:eastAsia="Verdana" w:cs="Verdana"/>
                <w:sz w:val="16"/>
                <w:szCs w:val="16"/>
              </w:rPr>
              <w:t>3</w:t>
            </w:r>
          </w:p>
        </w:tc>
        <w:tc>
          <w:tcPr>
            <w:tcW w:w="0" w:type="auto"/>
            <w:vMerge/>
          </w:tcPr>
          <w:p w14:paraId="09AC2455" w14:textId="77777777" w:rsidR="00925E0D" w:rsidRDefault="00925E0D"/>
        </w:tc>
        <w:tc>
          <w:tcPr>
            <w:tcW w:w="0" w:type="auto"/>
            <w:vMerge/>
          </w:tcPr>
          <w:p w14:paraId="6815CDA6" w14:textId="77777777" w:rsidR="00925E0D" w:rsidRDefault="00925E0D"/>
        </w:tc>
        <w:tc>
          <w:tcPr>
            <w:tcW w:w="0" w:type="auto"/>
            <w:vMerge/>
          </w:tcPr>
          <w:p w14:paraId="1458977B" w14:textId="77777777" w:rsidR="00925E0D" w:rsidRDefault="00925E0D"/>
        </w:tc>
        <w:tc>
          <w:tcPr>
            <w:tcW w:w="0" w:type="auto"/>
          </w:tcPr>
          <w:p w14:paraId="0194FE50" w14:textId="34C384F6" w:rsidR="00925E0D" w:rsidRDefault="00925E0D" w:rsidP="6EA59E95">
            <w:pPr>
              <w:spacing w:after="0"/>
              <w:ind w:left="57" w:right="57"/>
            </w:pPr>
            <w:r w:rsidRPr="6EA59E95">
              <w:rPr>
                <w:rFonts w:eastAsia="Verdana" w:cs="Verdana"/>
                <w:sz w:val="16"/>
                <w:szCs w:val="16"/>
              </w:rPr>
              <w:t>Conduct continued monitoring of groundwater levels and performance</w:t>
            </w:r>
          </w:p>
        </w:tc>
      </w:tr>
      <w:tr w:rsidR="00925E0D" w14:paraId="306AF604" w14:textId="5E4F4779" w:rsidTr="00041386">
        <w:trPr>
          <w:trHeight w:val="300"/>
        </w:trPr>
        <w:tc>
          <w:tcPr>
            <w:tcW w:w="0" w:type="auto"/>
          </w:tcPr>
          <w:p w14:paraId="6D25A2C7" w14:textId="57256EB7" w:rsidR="00925E0D" w:rsidRDefault="00925E0D" w:rsidP="6EA59E95">
            <w:pPr>
              <w:spacing w:after="0"/>
              <w:ind w:left="57" w:right="57"/>
              <w:jc w:val="center"/>
            </w:pPr>
            <w:r w:rsidRPr="6EA59E95">
              <w:rPr>
                <w:rFonts w:eastAsia="Verdana" w:cs="Verdana"/>
                <w:sz w:val="16"/>
                <w:szCs w:val="16"/>
              </w:rPr>
              <w:t>4</w:t>
            </w:r>
          </w:p>
        </w:tc>
        <w:tc>
          <w:tcPr>
            <w:tcW w:w="0" w:type="auto"/>
            <w:vMerge/>
          </w:tcPr>
          <w:p w14:paraId="34707764" w14:textId="77777777" w:rsidR="00925E0D" w:rsidRDefault="00925E0D"/>
        </w:tc>
        <w:tc>
          <w:tcPr>
            <w:tcW w:w="0" w:type="auto"/>
            <w:vMerge w:val="restart"/>
          </w:tcPr>
          <w:p w14:paraId="1AE27D9A" w14:textId="2BAF4918" w:rsidR="00925E0D" w:rsidRDefault="00925E0D" w:rsidP="6EA59E95">
            <w:pPr>
              <w:spacing w:after="0"/>
              <w:ind w:left="57" w:right="57"/>
            </w:pPr>
            <w:r w:rsidRPr="6EA59E95">
              <w:rPr>
                <w:rFonts w:eastAsia="Verdana" w:cs="Verdana"/>
                <w:sz w:val="16"/>
                <w:szCs w:val="16"/>
              </w:rPr>
              <w:t>Overtopping (global for all domains where there is a river)</w:t>
            </w:r>
          </w:p>
        </w:tc>
        <w:tc>
          <w:tcPr>
            <w:tcW w:w="0" w:type="auto"/>
            <w:vMerge/>
          </w:tcPr>
          <w:p w14:paraId="1E10CF54" w14:textId="77777777" w:rsidR="00925E0D" w:rsidRDefault="00925E0D"/>
        </w:tc>
        <w:tc>
          <w:tcPr>
            <w:tcW w:w="0" w:type="auto"/>
          </w:tcPr>
          <w:p w14:paraId="551F49DD" w14:textId="341C6D1A" w:rsidR="00925E0D" w:rsidRDefault="00925E0D" w:rsidP="6EA59E95">
            <w:pPr>
              <w:spacing w:after="0"/>
              <w:ind w:left="57" w:right="57"/>
            </w:pPr>
            <w:r w:rsidRPr="6EA59E95">
              <w:rPr>
                <w:rFonts w:eastAsia="Verdana" w:cs="Verdana"/>
                <w:sz w:val="16"/>
                <w:szCs w:val="16"/>
              </w:rPr>
              <w:t>Review the sitewide flood levy design criteria</w:t>
            </w:r>
          </w:p>
        </w:tc>
      </w:tr>
      <w:tr w:rsidR="00925E0D" w14:paraId="578E03F2" w14:textId="7CF385BB" w:rsidTr="00041386">
        <w:trPr>
          <w:trHeight w:val="300"/>
        </w:trPr>
        <w:tc>
          <w:tcPr>
            <w:tcW w:w="0" w:type="auto"/>
          </w:tcPr>
          <w:p w14:paraId="7B0DC2B4" w14:textId="7378A4F1" w:rsidR="00925E0D" w:rsidRDefault="00925E0D" w:rsidP="6EA59E95">
            <w:pPr>
              <w:spacing w:after="0"/>
              <w:ind w:left="57" w:right="57"/>
              <w:jc w:val="center"/>
            </w:pPr>
            <w:r w:rsidRPr="6EA59E95">
              <w:rPr>
                <w:rFonts w:eastAsia="Verdana" w:cs="Verdana"/>
                <w:sz w:val="16"/>
                <w:szCs w:val="16"/>
              </w:rPr>
              <w:t>5</w:t>
            </w:r>
          </w:p>
        </w:tc>
        <w:tc>
          <w:tcPr>
            <w:tcW w:w="0" w:type="auto"/>
            <w:vMerge/>
          </w:tcPr>
          <w:p w14:paraId="61D1E386" w14:textId="77777777" w:rsidR="00925E0D" w:rsidRDefault="00925E0D"/>
        </w:tc>
        <w:tc>
          <w:tcPr>
            <w:tcW w:w="0" w:type="auto"/>
            <w:vMerge/>
          </w:tcPr>
          <w:p w14:paraId="6B0E73FC" w14:textId="77777777" w:rsidR="00925E0D" w:rsidRDefault="00925E0D"/>
        </w:tc>
        <w:tc>
          <w:tcPr>
            <w:tcW w:w="0" w:type="auto"/>
            <w:vMerge/>
          </w:tcPr>
          <w:p w14:paraId="6B841F64" w14:textId="77777777" w:rsidR="00925E0D" w:rsidRDefault="00925E0D"/>
        </w:tc>
        <w:tc>
          <w:tcPr>
            <w:tcW w:w="0" w:type="auto"/>
          </w:tcPr>
          <w:p w14:paraId="7513C6D7" w14:textId="3745FAB4" w:rsidR="00925E0D" w:rsidRDefault="00925E0D" w:rsidP="6EA59E95">
            <w:pPr>
              <w:spacing w:after="0"/>
              <w:ind w:left="57" w:right="57"/>
            </w:pPr>
            <w:r w:rsidRPr="6EA59E95">
              <w:rPr>
                <w:rFonts w:eastAsia="Verdana" w:cs="Verdana"/>
                <w:sz w:val="16"/>
                <w:szCs w:val="16"/>
              </w:rPr>
              <w:t>Develop flood levy monitoring and maintenance regime suitable for rehabilitation phase (as part of GCMP review).</w:t>
            </w:r>
          </w:p>
        </w:tc>
      </w:tr>
      <w:tr w:rsidR="00925E0D" w14:paraId="202BB590" w14:textId="1AF13937" w:rsidTr="00041386">
        <w:trPr>
          <w:trHeight w:val="300"/>
        </w:trPr>
        <w:tc>
          <w:tcPr>
            <w:tcW w:w="0" w:type="auto"/>
          </w:tcPr>
          <w:p w14:paraId="50CD2841" w14:textId="238E9496" w:rsidR="00925E0D" w:rsidRDefault="00925E0D" w:rsidP="6EA59E95">
            <w:pPr>
              <w:spacing w:after="0"/>
              <w:ind w:left="57" w:right="57"/>
              <w:jc w:val="center"/>
            </w:pPr>
            <w:r w:rsidRPr="6EA59E95">
              <w:rPr>
                <w:rFonts w:eastAsia="Verdana" w:cs="Verdana"/>
                <w:sz w:val="16"/>
                <w:szCs w:val="16"/>
              </w:rPr>
              <w:t>6</w:t>
            </w:r>
          </w:p>
        </w:tc>
        <w:tc>
          <w:tcPr>
            <w:tcW w:w="0" w:type="auto"/>
            <w:vMerge/>
          </w:tcPr>
          <w:p w14:paraId="3512D4EA" w14:textId="77777777" w:rsidR="00925E0D" w:rsidRDefault="00925E0D"/>
        </w:tc>
        <w:tc>
          <w:tcPr>
            <w:tcW w:w="0" w:type="auto"/>
            <w:vMerge/>
          </w:tcPr>
          <w:p w14:paraId="7A81247D" w14:textId="77777777" w:rsidR="00925E0D" w:rsidRDefault="00925E0D"/>
        </w:tc>
        <w:tc>
          <w:tcPr>
            <w:tcW w:w="0" w:type="auto"/>
            <w:vMerge/>
          </w:tcPr>
          <w:p w14:paraId="1DE9C61F" w14:textId="77777777" w:rsidR="00925E0D" w:rsidRDefault="00925E0D"/>
        </w:tc>
        <w:tc>
          <w:tcPr>
            <w:tcW w:w="0" w:type="auto"/>
          </w:tcPr>
          <w:p w14:paraId="45EB3B30" w14:textId="4EA8D1A2" w:rsidR="00925E0D" w:rsidRDefault="00925E0D" w:rsidP="6EA59E95">
            <w:pPr>
              <w:spacing w:after="0"/>
              <w:ind w:left="57" w:right="57"/>
            </w:pPr>
            <w:r w:rsidRPr="6EA59E95">
              <w:rPr>
                <w:rFonts w:eastAsia="Verdana" w:cs="Verdana"/>
                <w:sz w:val="16"/>
                <w:szCs w:val="16"/>
              </w:rPr>
              <w:t>Determine the timing and costing of phased spillway construction for each domain.</w:t>
            </w:r>
          </w:p>
        </w:tc>
      </w:tr>
      <w:tr w:rsidR="00925E0D" w14:paraId="1D9073D5" w14:textId="423F71A8" w:rsidTr="00041386">
        <w:trPr>
          <w:trHeight w:val="300"/>
        </w:trPr>
        <w:tc>
          <w:tcPr>
            <w:tcW w:w="0" w:type="auto"/>
          </w:tcPr>
          <w:p w14:paraId="5CEA6532" w14:textId="0E92CD1F" w:rsidR="00925E0D" w:rsidRDefault="00925E0D" w:rsidP="6EA59E95">
            <w:pPr>
              <w:spacing w:after="0"/>
              <w:ind w:left="57" w:right="57"/>
              <w:jc w:val="center"/>
            </w:pPr>
            <w:r w:rsidRPr="6EA59E95">
              <w:rPr>
                <w:rFonts w:eastAsia="Verdana" w:cs="Verdana"/>
                <w:sz w:val="16"/>
                <w:szCs w:val="16"/>
              </w:rPr>
              <w:t>7</w:t>
            </w:r>
          </w:p>
        </w:tc>
        <w:tc>
          <w:tcPr>
            <w:tcW w:w="0" w:type="auto"/>
            <w:vMerge/>
          </w:tcPr>
          <w:p w14:paraId="48F24300" w14:textId="77777777" w:rsidR="00925E0D" w:rsidRDefault="00925E0D"/>
        </w:tc>
        <w:tc>
          <w:tcPr>
            <w:tcW w:w="0" w:type="auto"/>
            <w:vMerge w:val="restart"/>
          </w:tcPr>
          <w:p w14:paraId="29D63518" w14:textId="72EC453E" w:rsidR="00925E0D" w:rsidRDefault="00925E0D" w:rsidP="6EA59E95">
            <w:pPr>
              <w:spacing w:after="0"/>
              <w:ind w:left="57" w:right="57"/>
            </w:pPr>
            <w:r w:rsidRPr="6EA59E95">
              <w:rPr>
                <w:rFonts w:eastAsia="Verdana" w:cs="Verdana"/>
                <w:sz w:val="16"/>
                <w:szCs w:val="16"/>
              </w:rPr>
              <w:t>Seismic Event</w:t>
            </w:r>
          </w:p>
        </w:tc>
        <w:tc>
          <w:tcPr>
            <w:tcW w:w="0" w:type="auto"/>
            <w:vMerge/>
          </w:tcPr>
          <w:p w14:paraId="36BFB4C5" w14:textId="77777777" w:rsidR="00925E0D" w:rsidRDefault="00925E0D"/>
        </w:tc>
        <w:tc>
          <w:tcPr>
            <w:tcW w:w="0" w:type="auto"/>
          </w:tcPr>
          <w:p w14:paraId="3B65A0C6" w14:textId="14563B29" w:rsidR="00925E0D" w:rsidRDefault="00925E0D" w:rsidP="6EA59E95">
            <w:pPr>
              <w:spacing w:after="0"/>
              <w:ind w:left="57" w:right="57"/>
            </w:pPr>
            <w:r w:rsidRPr="6EA59E95">
              <w:rPr>
                <w:rFonts w:eastAsia="Verdana" w:cs="Verdana"/>
                <w:sz w:val="16"/>
                <w:szCs w:val="16"/>
              </w:rPr>
              <w:t>Develop seismic models based on outcomes of geotechnical investigations.</w:t>
            </w:r>
          </w:p>
        </w:tc>
      </w:tr>
      <w:tr w:rsidR="00925E0D" w14:paraId="1A80FB4F" w14:textId="11CB81DA" w:rsidTr="00041386">
        <w:trPr>
          <w:trHeight w:val="300"/>
        </w:trPr>
        <w:tc>
          <w:tcPr>
            <w:tcW w:w="0" w:type="auto"/>
          </w:tcPr>
          <w:p w14:paraId="5E6C7A77" w14:textId="53446902" w:rsidR="00925E0D" w:rsidRDefault="00925E0D" w:rsidP="6EA59E95">
            <w:pPr>
              <w:spacing w:after="0"/>
              <w:ind w:left="57" w:right="57"/>
              <w:jc w:val="center"/>
            </w:pPr>
            <w:r w:rsidRPr="6EA59E95">
              <w:rPr>
                <w:rFonts w:eastAsia="Verdana" w:cs="Verdana"/>
                <w:sz w:val="16"/>
                <w:szCs w:val="16"/>
              </w:rPr>
              <w:t>8</w:t>
            </w:r>
          </w:p>
        </w:tc>
        <w:tc>
          <w:tcPr>
            <w:tcW w:w="0" w:type="auto"/>
            <w:vMerge/>
          </w:tcPr>
          <w:p w14:paraId="610A09C4" w14:textId="77777777" w:rsidR="00925E0D" w:rsidRDefault="00925E0D"/>
        </w:tc>
        <w:tc>
          <w:tcPr>
            <w:tcW w:w="0" w:type="auto"/>
            <w:vMerge/>
          </w:tcPr>
          <w:p w14:paraId="14D33878" w14:textId="77777777" w:rsidR="00925E0D" w:rsidRDefault="00925E0D"/>
        </w:tc>
        <w:tc>
          <w:tcPr>
            <w:tcW w:w="0" w:type="auto"/>
            <w:vMerge/>
          </w:tcPr>
          <w:p w14:paraId="4D0D746A" w14:textId="77777777" w:rsidR="00925E0D" w:rsidRDefault="00925E0D"/>
        </w:tc>
        <w:tc>
          <w:tcPr>
            <w:tcW w:w="0" w:type="auto"/>
          </w:tcPr>
          <w:p w14:paraId="2CCD327D" w14:textId="0C77757C" w:rsidR="00925E0D" w:rsidRDefault="00925E0D" w:rsidP="6EA59E95">
            <w:pPr>
              <w:spacing w:after="0"/>
              <w:ind w:left="57" w:right="57"/>
            </w:pPr>
            <w:r w:rsidRPr="6EA59E95">
              <w:rPr>
                <w:rFonts w:eastAsia="Verdana" w:cs="Verdana"/>
                <w:sz w:val="16"/>
                <w:szCs w:val="16"/>
              </w:rPr>
              <w:t>Investigate Seiche (Seismic induced landslide creating waves).</w:t>
            </w:r>
          </w:p>
        </w:tc>
      </w:tr>
      <w:tr w:rsidR="00925E0D" w14:paraId="78D74CFF" w14:textId="48B702C5" w:rsidTr="00041386">
        <w:trPr>
          <w:trHeight w:val="1245"/>
        </w:trPr>
        <w:tc>
          <w:tcPr>
            <w:tcW w:w="0" w:type="auto"/>
          </w:tcPr>
          <w:p w14:paraId="6A7A7841" w14:textId="622366B6" w:rsidR="00925E0D" w:rsidRDefault="00925E0D" w:rsidP="6EA59E95">
            <w:pPr>
              <w:spacing w:after="0"/>
              <w:ind w:left="57" w:right="57"/>
              <w:jc w:val="center"/>
            </w:pPr>
            <w:r w:rsidRPr="6EA59E95">
              <w:rPr>
                <w:rFonts w:eastAsia="Verdana" w:cs="Verdana"/>
                <w:sz w:val="16"/>
                <w:szCs w:val="16"/>
              </w:rPr>
              <w:t>9</w:t>
            </w:r>
          </w:p>
        </w:tc>
        <w:tc>
          <w:tcPr>
            <w:tcW w:w="0" w:type="auto"/>
            <w:vMerge/>
          </w:tcPr>
          <w:p w14:paraId="6824F4C0" w14:textId="77777777" w:rsidR="00925E0D" w:rsidRDefault="00925E0D"/>
        </w:tc>
        <w:tc>
          <w:tcPr>
            <w:tcW w:w="0" w:type="auto"/>
            <w:vMerge w:val="restart"/>
          </w:tcPr>
          <w:p w14:paraId="209F2E53" w14:textId="65A5B571" w:rsidR="00925E0D" w:rsidRDefault="00925E0D" w:rsidP="6EA59E95">
            <w:pPr>
              <w:spacing w:after="0"/>
              <w:ind w:left="57" w:right="57"/>
            </w:pPr>
            <w:r w:rsidRPr="6EA59E95">
              <w:rPr>
                <w:rFonts w:eastAsia="Verdana" w:cs="Verdana"/>
                <w:sz w:val="16"/>
                <w:szCs w:val="16"/>
              </w:rPr>
              <w:t>Floor Heave</w:t>
            </w:r>
          </w:p>
        </w:tc>
        <w:tc>
          <w:tcPr>
            <w:tcW w:w="0" w:type="auto"/>
            <w:vMerge/>
          </w:tcPr>
          <w:p w14:paraId="6C2DBF98" w14:textId="77777777" w:rsidR="00925E0D" w:rsidRDefault="00925E0D"/>
        </w:tc>
        <w:tc>
          <w:tcPr>
            <w:tcW w:w="0" w:type="auto"/>
          </w:tcPr>
          <w:p w14:paraId="429657EC" w14:textId="58EF905F" w:rsidR="00925E0D" w:rsidRDefault="00925E0D" w:rsidP="6EA59E95">
            <w:pPr>
              <w:spacing w:after="0"/>
              <w:ind w:left="57" w:right="57"/>
            </w:pPr>
            <w:r w:rsidRPr="6EA59E95">
              <w:rPr>
                <w:rFonts w:eastAsia="Verdana" w:cs="Verdana"/>
                <w:sz w:val="16"/>
                <w:szCs w:val="16"/>
              </w:rPr>
              <w:t>Develop a weight balance management plan and determine the increase in Factor of Safety (e.g. pumps, internal buttress construction, lake fill, regional aquifer impacts).</w:t>
            </w:r>
          </w:p>
        </w:tc>
      </w:tr>
      <w:tr w:rsidR="00925E0D" w14:paraId="7C7DAA3C" w14:textId="023C6EAD" w:rsidTr="00041386">
        <w:trPr>
          <w:trHeight w:val="300"/>
        </w:trPr>
        <w:tc>
          <w:tcPr>
            <w:tcW w:w="0" w:type="auto"/>
          </w:tcPr>
          <w:p w14:paraId="632B328C" w14:textId="5B569817" w:rsidR="00925E0D" w:rsidRDefault="00925E0D" w:rsidP="6EA59E95">
            <w:pPr>
              <w:spacing w:after="0"/>
              <w:ind w:left="57" w:right="57"/>
              <w:jc w:val="center"/>
            </w:pPr>
            <w:r w:rsidRPr="6EA59E95">
              <w:rPr>
                <w:rFonts w:eastAsia="Verdana" w:cs="Verdana"/>
                <w:sz w:val="16"/>
                <w:szCs w:val="16"/>
              </w:rPr>
              <w:t>10</w:t>
            </w:r>
          </w:p>
        </w:tc>
        <w:tc>
          <w:tcPr>
            <w:tcW w:w="0" w:type="auto"/>
            <w:vMerge/>
          </w:tcPr>
          <w:p w14:paraId="6964267C" w14:textId="77777777" w:rsidR="00925E0D" w:rsidRDefault="00925E0D"/>
        </w:tc>
        <w:tc>
          <w:tcPr>
            <w:tcW w:w="0" w:type="auto"/>
            <w:vMerge/>
          </w:tcPr>
          <w:p w14:paraId="1023EF30" w14:textId="77777777" w:rsidR="00925E0D" w:rsidRDefault="00925E0D"/>
        </w:tc>
        <w:tc>
          <w:tcPr>
            <w:tcW w:w="0" w:type="auto"/>
            <w:vMerge/>
          </w:tcPr>
          <w:p w14:paraId="52C693B9" w14:textId="77777777" w:rsidR="00925E0D" w:rsidRDefault="00925E0D"/>
        </w:tc>
        <w:tc>
          <w:tcPr>
            <w:tcW w:w="0" w:type="auto"/>
          </w:tcPr>
          <w:p w14:paraId="662F044A" w14:textId="03A0B285" w:rsidR="00925E0D" w:rsidRDefault="00925E0D" w:rsidP="6EA59E95">
            <w:pPr>
              <w:spacing w:after="0"/>
              <w:ind w:left="57" w:right="57"/>
            </w:pPr>
            <w:r w:rsidRPr="6EA59E95">
              <w:rPr>
                <w:rFonts w:eastAsia="Verdana" w:cs="Verdana"/>
                <w:sz w:val="16"/>
                <w:szCs w:val="16"/>
              </w:rPr>
              <w:t>Assess the cost and benefits of faster lake fill.</w:t>
            </w:r>
          </w:p>
        </w:tc>
      </w:tr>
      <w:tr w:rsidR="00925E0D" w14:paraId="1F0EF82D" w14:textId="547A6190" w:rsidTr="00041386">
        <w:trPr>
          <w:trHeight w:val="300"/>
        </w:trPr>
        <w:tc>
          <w:tcPr>
            <w:tcW w:w="0" w:type="auto"/>
          </w:tcPr>
          <w:p w14:paraId="7F5BBEE3" w14:textId="4CEB5B83" w:rsidR="00925E0D" w:rsidRDefault="00925E0D" w:rsidP="6EA59E95">
            <w:pPr>
              <w:spacing w:after="0"/>
              <w:ind w:left="57" w:right="57"/>
              <w:jc w:val="center"/>
            </w:pPr>
            <w:r w:rsidRPr="6EA59E95">
              <w:rPr>
                <w:rFonts w:eastAsia="Verdana" w:cs="Verdana"/>
                <w:sz w:val="16"/>
                <w:szCs w:val="16"/>
              </w:rPr>
              <w:t>11</w:t>
            </w:r>
          </w:p>
        </w:tc>
        <w:tc>
          <w:tcPr>
            <w:tcW w:w="0" w:type="auto"/>
            <w:vMerge/>
          </w:tcPr>
          <w:p w14:paraId="39DA1F22" w14:textId="77777777" w:rsidR="00925E0D" w:rsidRDefault="00925E0D"/>
        </w:tc>
        <w:tc>
          <w:tcPr>
            <w:tcW w:w="0" w:type="auto"/>
          </w:tcPr>
          <w:p w14:paraId="53B20D88" w14:textId="31151A29" w:rsidR="00925E0D" w:rsidRDefault="00925E0D" w:rsidP="6EA59E95">
            <w:pPr>
              <w:spacing w:after="0"/>
              <w:ind w:left="57" w:right="57"/>
            </w:pPr>
            <w:r w:rsidRPr="6EA59E95">
              <w:rPr>
                <w:rFonts w:eastAsia="Verdana" w:cs="Verdana"/>
                <w:sz w:val="16"/>
                <w:szCs w:val="16"/>
              </w:rPr>
              <w:t>Seismic Event</w:t>
            </w:r>
          </w:p>
        </w:tc>
        <w:tc>
          <w:tcPr>
            <w:tcW w:w="0" w:type="auto"/>
            <w:vMerge w:val="restart"/>
          </w:tcPr>
          <w:p w14:paraId="78ED4109" w14:textId="61303BEA" w:rsidR="00925E0D" w:rsidRDefault="00925E0D" w:rsidP="6EA59E95">
            <w:pPr>
              <w:spacing w:after="0"/>
              <w:ind w:left="57" w:right="57"/>
            </w:pPr>
            <w:r w:rsidRPr="6EA59E95">
              <w:rPr>
                <w:rFonts w:eastAsia="Verdana" w:cs="Verdana"/>
                <w:sz w:val="16"/>
                <w:szCs w:val="16"/>
              </w:rPr>
              <w:t>Yallourn Eastfield Extension - Latrobe Road Batters (North)</w:t>
            </w:r>
          </w:p>
          <w:p w14:paraId="75757642" w14:textId="4300AB75" w:rsidR="00925E0D" w:rsidRDefault="00925E0D" w:rsidP="6EA59E95">
            <w:pPr>
              <w:spacing w:after="0"/>
              <w:ind w:left="57" w:right="57"/>
            </w:pPr>
            <w:r w:rsidRPr="6EA59E95">
              <w:rPr>
                <w:rFonts w:eastAsia="Verdana" w:cs="Verdana"/>
                <w:sz w:val="16"/>
                <w:szCs w:val="16"/>
              </w:rPr>
              <w:t>(YEFX-LRB (North))</w:t>
            </w:r>
          </w:p>
          <w:p w14:paraId="2229011D" w14:textId="66E3E0D2" w:rsidR="00925E0D" w:rsidRDefault="00925E0D" w:rsidP="6EA59E95">
            <w:pPr>
              <w:spacing w:after="0"/>
              <w:ind w:left="57" w:right="57"/>
            </w:pPr>
            <w:r w:rsidRPr="6EA59E95">
              <w:rPr>
                <w:rFonts w:eastAsia="Verdana" w:cs="Verdana"/>
                <w:sz w:val="16"/>
                <w:szCs w:val="16"/>
              </w:rPr>
              <w:t xml:space="preserve"> </w:t>
            </w:r>
          </w:p>
          <w:p w14:paraId="7231F1B5" w14:textId="600E28AF" w:rsidR="00925E0D" w:rsidRDefault="00925E0D" w:rsidP="6EA59E95">
            <w:pPr>
              <w:spacing w:after="0"/>
              <w:ind w:left="57" w:right="57"/>
            </w:pPr>
            <w:r w:rsidRPr="6EA59E95">
              <w:rPr>
                <w:rFonts w:eastAsia="Verdana" w:cs="Verdana"/>
                <w:sz w:val="16"/>
                <w:szCs w:val="16"/>
              </w:rPr>
              <w:t>Yallourn Eastfield Extension - Latrobe Road Eastern Batters (South)</w:t>
            </w:r>
          </w:p>
          <w:p w14:paraId="60EB2F94" w14:textId="4AFEB377" w:rsidR="00925E0D" w:rsidRDefault="00925E0D" w:rsidP="6EA59E95">
            <w:pPr>
              <w:spacing w:after="0"/>
              <w:ind w:left="57" w:right="57"/>
            </w:pPr>
            <w:r w:rsidRPr="6EA59E95">
              <w:rPr>
                <w:rFonts w:eastAsia="Verdana" w:cs="Verdana"/>
                <w:sz w:val="16"/>
                <w:szCs w:val="16"/>
              </w:rPr>
              <w:t>(YEFX-LREB (South))</w:t>
            </w:r>
          </w:p>
        </w:tc>
        <w:tc>
          <w:tcPr>
            <w:tcW w:w="0" w:type="auto"/>
          </w:tcPr>
          <w:p w14:paraId="30A70925" w14:textId="46ED3B62" w:rsidR="00925E0D" w:rsidRDefault="00925E0D" w:rsidP="6EA59E95">
            <w:pPr>
              <w:spacing w:after="0"/>
              <w:ind w:left="57" w:right="57"/>
            </w:pPr>
            <w:r w:rsidRPr="6EA59E95">
              <w:rPr>
                <w:rFonts w:eastAsia="Verdana" w:cs="Verdana"/>
                <w:sz w:val="16"/>
                <w:szCs w:val="16"/>
              </w:rPr>
              <w:t>Consider earlier implementation of North east sump decommissioning and back filled allowing more stabilisation and reducing block movement.</w:t>
            </w:r>
          </w:p>
        </w:tc>
      </w:tr>
      <w:tr w:rsidR="00925E0D" w14:paraId="5B628AF8" w14:textId="61B4C534" w:rsidTr="00041386">
        <w:trPr>
          <w:trHeight w:val="300"/>
        </w:trPr>
        <w:tc>
          <w:tcPr>
            <w:tcW w:w="0" w:type="auto"/>
          </w:tcPr>
          <w:p w14:paraId="13A8CF5D" w14:textId="67E4FE5D" w:rsidR="00925E0D" w:rsidRDefault="00925E0D" w:rsidP="6EA59E95">
            <w:pPr>
              <w:spacing w:after="0"/>
              <w:ind w:left="57" w:right="57"/>
              <w:jc w:val="center"/>
            </w:pPr>
            <w:r w:rsidRPr="6EA59E95">
              <w:rPr>
                <w:rFonts w:eastAsia="Verdana" w:cs="Verdana"/>
                <w:sz w:val="16"/>
                <w:szCs w:val="16"/>
              </w:rPr>
              <w:t>12</w:t>
            </w:r>
          </w:p>
        </w:tc>
        <w:tc>
          <w:tcPr>
            <w:tcW w:w="0" w:type="auto"/>
            <w:vMerge/>
          </w:tcPr>
          <w:p w14:paraId="461E6DBA" w14:textId="77777777" w:rsidR="00925E0D" w:rsidRDefault="00925E0D"/>
        </w:tc>
        <w:tc>
          <w:tcPr>
            <w:tcW w:w="0" w:type="auto"/>
            <w:vMerge w:val="restart"/>
          </w:tcPr>
          <w:p w14:paraId="0D0F0EA3" w14:textId="4EA02A5E" w:rsidR="00925E0D" w:rsidRDefault="00925E0D" w:rsidP="6EA59E95">
            <w:pPr>
              <w:spacing w:after="0"/>
              <w:ind w:left="57" w:right="57"/>
            </w:pPr>
            <w:r w:rsidRPr="6EA59E95">
              <w:rPr>
                <w:rFonts w:eastAsia="Verdana" w:cs="Verdana"/>
                <w:sz w:val="16"/>
                <w:szCs w:val="16"/>
              </w:rPr>
              <w:t>Surface water recharge</w:t>
            </w:r>
          </w:p>
        </w:tc>
        <w:tc>
          <w:tcPr>
            <w:tcW w:w="0" w:type="auto"/>
            <w:vMerge/>
          </w:tcPr>
          <w:p w14:paraId="3E71A5D9" w14:textId="77777777" w:rsidR="00925E0D" w:rsidRDefault="00925E0D"/>
        </w:tc>
        <w:tc>
          <w:tcPr>
            <w:tcW w:w="0" w:type="auto"/>
          </w:tcPr>
          <w:p w14:paraId="075510D8" w14:textId="1444BBA9" w:rsidR="00925E0D" w:rsidRDefault="00925E0D" w:rsidP="6EA59E95">
            <w:pPr>
              <w:spacing w:after="0"/>
              <w:ind w:left="57" w:right="57"/>
            </w:pPr>
            <w:r w:rsidRPr="6EA59E95">
              <w:rPr>
                <w:rFonts w:eastAsia="Verdana" w:cs="Verdana"/>
                <w:sz w:val="16"/>
                <w:szCs w:val="16"/>
              </w:rPr>
              <w:t>Surface drainage design to provide for low care long term rehabilitation.</w:t>
            </w:r>
          </w:p>
        </w:tc>
      </w:tr>
      <w:tr w:rsidR="00925E0D" w14:paraId="3D7BB7F2" w14:textId="1C291656" w:rsidTr="00041386">
        <w:trPr>
          <w:trHeight w:val="300"/>
        </w:trPr>
        <w:tc>
          <w:tcPr>
            <w:tcW w:w="0" w:type="auto"/>
          </w:tcPr>
          <w:p w14:paraId="330E1989" w14:textId="412D9554" w:rsidR="00925E0D" w:rsidRDefault="00925E0D" w:rsidP="6EA59E95">
            <w:pPr>
              <w:spacing w:after="0"/>
              <w:ind w:left="57" w:right="57"/>
              <w:jc w:val="center"/>
            </w:pPr>
            <w:r w:rsidRPr="6EA59E95">
              <w:rPr>
                <w:rFonts w:eastAsia="Verdana" w:cs="Verdana"/>
                <w:sz w:val="16"/>
                <w:szCs w:val="16"/>
              </w:rPr>
              <w:t>13</w:t>
            </w:r>
          </w:p>
        </w:tc>
        <w:tc>
          <w:tcPr>
            <w:tcW w:w="0" w:type="auto"/>
            <w:vMerge/>
          </w:tcPr>
          <w:p w14:paraId="1A713508" w14:textId="77777777" w:rsidR="00925E0D" w:rsidRDefault="00925E0D"/>
        </w:tc>
        <w:tc>
          <w:tcPr>
            <w:tcW w:w="0" w:type="auto"/>
            <w:vMerge/>
          </w:tcPr>
          <w:p w14:paraId="0D95040F" w14:textId="77777777" w:rsidR="00925E0D" w:rsidRDefault="00925E0D"/>
        </w:tc>
        <w:tc>
          <w:tcPr>
            <w:tcW w:w="0" w:type="auto"/>
            <w:vMerge/>
          </w:tcPr>
          <w:p w14:paraId="13B5E053" w14:textId="77777777" w:rsidR="00925E0D" w:rsidRDefault="00925E0D"/>
        </w:tc>
        <w:tc>
          <w:tcPr>
            <w:tcW w:w="0" w:type="auto"/>
          </w:tcPr>
          <w:p w14:paraId="402582A7" w14:textId="2A0A6565" w:rsidR="00925E0D" w:rsidRDefault="00925E0D" w:rsidP="6EA59E95">
            <w:pPr>
              <w:spacing w:after="0"/>
              <w:ind w:left="57" w:right="57"/>
            </w:pPr>
            <w:r w:rsidRPr="6EA59E95">
              <w:rPr>
                <w:rFonts w:eastAsia="Verdana" w:cs="Verdana"/>
                <w:sz w:val="16"/>
                <w:szCs w:val="16"/>
              </w:rPr>
              <w:t>Engage with HVP regarding communication about surface water</w:t>
            </w:r>
            <w:r w:rsidR="00140DF5">
              <w:rPr>
                <w:rFonts w:eastAsia="Verdana" w:cs="Verdana"/>
                <w:sz w:val="16"/>
                <w:szCs w:val="16"/>
              </w:rPr>
              <w:t xml:space="preserve"> </w:t>
            </w:r>
            <w:r w:rsidR="001B7738" w:rsidRPr="6EA59E95">
              <w:rPr>
                <w:rFonts w:eastAsia="Verdana" w:cs="Verdana"/>
                <w:sz w:val="16"/>
                <w:szCs w:val="16"/>
              </w:rPr>
              <w:t>runoff</w:t>
            </w:r>
            <w:r w:rsidRPr="6EA59E95">
              <w:rPr>
                <w:rFonts w:eastAsia="Verdana" w:cs="Verdana"/>
                <w:sz w:val="16"/>
                <w:szCs w:val="16"/>
              </w:rPr>
              <w:t>.</w:t>
            </w:r>
          </w:p>
        </w:tc>
      </w:tr>
      <w:tr w:rsidR="00925E0D" w14:paraId="0F0D16D3" w14:textId="5D14D7F3" w:rsidTr="00041386">
        <w:trPr>
          <w:trHeight w:val="300"/>
        </w:trPr>
        <w:tc>
          <w:tcPr>
            <w:tcW w:w="0" w:type="auto"/>
          </w:tcPr>
          <w:p w14:paraId="12E2B6C4" w14:textId="3BA23D4D" w:rsidR="00925E0D" w:rsidRDefault="00925E0D" w:rsidP="6EA59E95">
            <w:pPr>
              <w:spacing w:after="0"/>
              <w:ind w:left="57" w:right="57"/>
              <w:jc w:val="center"/>
            </w:pPr>
            <w:r w:rsidRPr="6EA59E95">
              <w:rPr>
                <w:rFonts w:eastAsia="Verdana" w:cs="Verdana"/>
                <w:sz w:val="16"/>
                <w:szCs w:val="16"/>
              </w:rPr>
              <w:t>14</w:t>
            </w:r>
          </w:p>
        </w:tc>
        <w:tc>
          <w:tcPr>
            <w:tcW w:w="0" w:type="auto"/>
            <w:vMerge/>
          </w:tcPr>
          <w:p w14:paraId="4ED333A1" w14:textId="77777777" w:rsidR="00925E0D" w:rsidRDefault="00925E0D"/>
        </w:tc>
        <w:tc>
          <w:tcPr>
            <w:tcW w:w="0" w:type="auto"/>
            <w:vMerge/>
          </w:tcPr>
          <w:p w14:paraId="48195932" w14:textId="77777777" w:rsidR="00925E0D" w:rsidRDefault="00925E0D"/>
        </w:tc>
        <w:tc>
          <w:tcPr>
            <w:tcW w:w="0" w:type="auto"/>
            <w:vMerge/>
          </w:tcPr>
          <w:p w14:paraId="3FA9DCEF" w14:textId="77777777" w:rsidR="00925E0D" w:rsidRDefault="00925E0D"/>
        </w:tc>
        <w:tc>
          <w:tcPr>
            <w:tcW w:w="0" w:type="auto"/>
          </w:tcPr>
          <w:p w14:paraId="1C57D784" w14:textId="4F0B489E" w:rsidR="00925E0D" w:rsidRDefault="00925E0D" w:rsidP="6EA59E95">
            <w:pPr>
              <w:spacing w:after="0"/>
              <w:ind w:left="57" w:right="57"/>
            </w:pPr>
            <w:r w:rsidRPr="6EA59E95">
              <w:rPr>
                <w:rFonts w:eastAsia="Verdana" w:cs="Verdana"/>
                <w:sz w:val="16"/>
                <w:szCs w:val="16"/>
              </w:rPr>
              <w:t>Engage with VicRoads regarding communication about surface water run off via side and under road drains.</w:t>
            </w:r>
          </w:p>
        </w:tc>
      </w:tr>
      <w:tr w:rsidR="00925E0D" w14:paraId="2EA5233A" w14:textId="628B825B" w:rsidTr="00041386">
        <w:trPr>
          <w:trHeight w:val="300"/>
        </w:trPr>
        <w:tc>
          <w:tcPr>
            <w:tcW w:w="0" w:type="auto"/>
          </w:tcPr>
          <w:p w14:paraId="4C54681B" w14:textId="2DB7A48B" w:rsidR="00925E0D" w:rsidRDefault="00925E0D" w:rsidP="6EA59E95">
            <w:pPr>
              <w:spacing w:after="0"/>
              <w:ind w:left="57" w:right="57"/>
              <w:jc w:val="center"/>
            </w:pPr>
            <w:r w:rsidRPr="6EA59E95">
              <w:rPr>
                <w:rFonts w:eastAsia="Verdana" w:cs="Verdana"/>
                <w:sz w:val="16"/>
                <w:szCs w:val="16"/>
              </w:rPr>
              <w:t>15</w:t>
            </w:r>
          </w:p>
        </w:tc>
        <w:tc>
          <w:tcPr>
            <w:tcW w:w="0" w:type="auto"/>
            <w:vMerge/>
          </w:tcPr>
          <w:p w14:paraId="13AEB3BA" w14:textId="77777777" w:rsidR="00925E0D" w:rsidRDefault="00925E0D"/>
        </w:tc>
        <w:tc>
          <w:tcPr>
            <w:tcW w:w="0" w:type="auto"/>
            <w:vMerge/>
          </w:tcPr>
          <w:p w14:paraId="6FFD5F94" w14:textId="77777777" w:rsidR="00925E0D" w:rsidRDefault="00925E0D"/>
        </w:tc>
        <w:tc>
          <w:tcPr>
            <w:tcW w:w="0" w:type="auto"/>
            <w:vMerge w:val="restart"/>
          </w:tcPr>
          <w:p w14:paraId="2EC7F851" w14:textId="6AF460D5" w:rsidR="00925E0D" w:rsidRDefault="00925E0D" w:rsidP="6EA59E95">
            <w:pPr>
              <w:spacing w:after="0"/>
              <w:ind w:left="57" w:right="57"/>
            </w:pPr>
            <w:r w:rsidRPr="6EA59E95">
              <w:rPr>
                <w:rFonts w:eastAsia="Verdana" w:cs="Verdana"/>
                <w:sz w:val="16"/>
                <w:szCs w:val="16"/>
              </w:rPr>
              <w:t xml:space="preserve">Yallourn Township Field - </w:t>
            </w:r>
            <w:r w:rsidR="001B7738" w:rsidRPr="6EA59E95">
              <w:rPr>
                <w:rFonts w:eastAsia="Verdana" w:cs="Verdana"/>
                <w:sz w:val="16"/>
                <w:szCs w:val="16"/>
              </w:rPr>
              <w:t>Southwest</w:t>
            </w:r>
            <w:r w:rsidRPr="6EA59E95">
              <w:rPr>
                <w:rFonts w:eastAsia="Verdana" w:cs="Verdana"/>
                <w:sz w:val="16"/>
                <w:szCs w:val="16"/>
              </w:rPr>
              <w:t xml:space="preserve"> Batters</w:t>
            </w:r>
          </w:p>
          <w:p w14:paraId="29EC8A39" w14:textId="2974BEAF" w:rsidR="00925E0D" w:rsidRDefault="00925E0D" w:rsidP="6EA59E95">
            <w:pPr>
              <w:spacing w:after="0"/>
              <w:ind w:left="57" w:right="57"/>
            </w:pPr>
            <w:r w:rsidRPr="6EA59E95">
              <w:rPr>
                <w:rFonts w:eastAsia="Verdana" w:cs="Verdana"/>
                <w:sz w:val="16"/>
                <w:szCs w:val="16"/>
              </w:rPr>
              <w:t>(YTF-SWB)</w:t>
            </w:r>
          </w:p>
        </w:tc>
        <w:tc>
          <w:tcPr>
            <w:tcW w:w="0" w:type="auto"/>
          </w:tcPr>
          <w:p w14:paraId="1E2C1791" w14:textId="00C60E47" w:rsidR="00925E0D" w:rsidRDefault="00925E0D" w:rsidP="6EA59E95">
            <w:pPr>
              <w:spacing w:after="0"/>
              <w:ind w:left="57" w:right="57"/>
            </w:pPr>
            <w:r w:rsidRPr="6EA59E95">
              <w:rPr>
                <w:rFonts w:eastAsia="Verdana" w:cs="Verdana"/>
                <w:sz w:val="16"/>
                <w:szCs w:val="16"/>
              </w:rPr>
              <w:t>Specify to Telstra the requirements for installation of their infrastructure</w:t>
            </w:r>
            <w:r w:rsidRPr="6EA59E95">
              <w:rPr>
                <w:rFonts w:eastAsia="Verdana" w:cs="Verdana"/>
                <w:sz w:val="20"/>
                <w:szCs w:val="20"/>
              </w:rPr>
              <w:t xml:space="preserve"> </w:t>
            </w:r>
            <w:r w:rsidRPr="6EA59E95">
              <w:rPr>
                <w:rFonts w:eastAsia="Verdana" w:cs="Verdana"/>
                <w:sz w:val="16"/>
                <w:szCs w:val="16"/>
              </w:rPr>
              <w:t>Specify to Telstra the requirements for installation of their infrastructure.</w:t>
            </w:r>
          </w:p>
        </w:tc>
      </w:tr>
      <w:tr w:rsidR="00925E0D" w14:paraId="74268FAB" w14:textId="555060F8" w:rsidTr="00041386">
        <w:trPr>
          <w:trHeight w:val="300"/>
        </w:trPr>
        <w:tc>
          <w:tcPr>
            <w:tcW w:w="0" w:type="auto"/>
          </w:tcPr>
          <w:p w14:paraId="5E65BE59" w14:textId="31D2D1AC" w:rsidR="00925E0D" w:rsidRDefault="00925E0D" w:rsidP="6EA59E95">
            <w:pPr>
              <w:spacing w:after="0"/>
              <w:ind w:left="57" w:right="57"/>
              <w:jc w:val="center"/>
            </w:pPr>
            <w:r w:rsidRPr="6EA59E95">
              <w:rPr>
                <w:rFonts w:eastAsia="Verdana" w:cs="Verdana"/>
                <w:sz w:val="16"/>
                <w:szCs w:val="16"/>
              </w:rPr>
              <w:t>16</w:t>
            </w:r>
          </w:p>
        </w:tc>
        <w:tc>
          <w:tcPr>
            <w:tcW w:w="0" w:type="auto"/>
            <w:vMerge/>
          </w:tcPr>
          <w:p w14:paraId="35B1E866" w14:textId="77777777" w:rsidR="00925E0D" w:rsidRDefault="00925E0D"/>
        </w:tc>
        <w:tc>
          <w:tcPr>
            <w:tcW w:w="0" w:type="auto"/>
            <w:vMerge/>
          </w:tcPr>
          <w:p w14:paraId="52DDE809" w14:textId="77777777" w:rsidR="00925E0D" w:rsidRDefault="00925E0D"/>
        </w:tc>
        <w:tc>
          <w:tcPr>
            <w:tcW w:w="0" w:type="auto"/>
            <w:vMerge/>
          </w:tcPr>
          <w:p w14:paraId="463E738A" w14:textId="77777777" w:rsidR="00925E0D" w:rsidRDefault="00925E0D"/>
        </w:tc>
        <w:tc>
          <w:tcPr>
            <w:tcW w:w="0" w:type="auto"/>
          </w:tcPr>
          <w:p w14:paraId="39292BE4" w14:textId="3CD59E9E" w:rsidR="00925E0D" w:rsidRDefault="00925E0D" w:rsidP="6EA59E95">
            <w:pPr>
              <w:spacing w:after="0"/>
              <w:ind w:left="57" w:right="57"/>
            </w:pPr>
            <w:r w:rsidRPr="6EA59E95">
              <w:rPr>
                <w:rFonts w:eastAsia="Verdana" w:cs="Verdana"/>
                <w:sz w:val="16"/>
                <w:szCs w:val="16"/>
              </w:rPr>
              <w:t>Conduct additional geotechnical investigations to better define geotechnical and ground water models.</w:t>
            </w:r>
          </w:p>
        </w:tc>
      </w:tr>
      <w:tr w:rsidR="00925E0D" w14:paraId="5664321A" w14:textId="40B1A052" w:rsidTr="00041386">
        <w:trPr>
          <w:trHeight w:val="300"/>
        </w:trPr>
        <w:tc>
          <w:tcPr>
            <w:tcW w:w="0" w:type="auto"/>
          </w:tcPr>
          <w:p w14:paraId="46321661" w14:textId="2E7F7177" w:rsidR="00925E0D" w:rsidRDefault="00925E0D" w:rsidP="6EA59E95">
            <w:pPr>
              <w:spacing w:after="0"/>
              <w:ind w:left="57" w:right="57"/>
              <w:jc w:val="center"/>
            </w:pPr>
            <w:r w:rsidRPr="6EA59E95">
              <w:rPr>
                <w:rFonts w:eastAsia="Verdana" w:cs="Verdana"/>
                <w:sz w:val="16"/>
                <w:szCs w:val="16"/>
              </w:rPr>
              <w:t>17</w:t>
            </w:r>
          </w:p>
        </w:tc>
        <w:tc>
          <w:tcPr>
            <w:tcW w:w="0" w:type="auto"/>
            <w:vMerge/>
          </w:tcPr>
          <w:p w14:paraId="3546F693" w14:textId="77777777" w:rsidR="00925E0D" w:rsidRDefault="00925E0D"/>
        </w:tc>
        <w:tc>
          <w:tcPr>
            <w:tcW w:w="0" w:type="auto"/>
            <w:vMerge/>
          </w:tcPr>
          <w:p w14:paraId="02DE7BDD" w14:textId="77777777" w:rsidR="00925E0D" w:rsidRDefault="00925E0D"/>
        </w:tc>
        <w:tc>
          <w:tcPr>
            <w:tcW w:w="0" w:type="auto"/>
          </w:tcPr>
          <w:p w14:paraId="336D1CD2" w14:textId="287AA5A3" w:rsidR="00925E0D" w:rsidRDefault="00925E0D" w:rsidP="6EA59E95">
            <w:pPr>
              <w:spacing w:after="0"/>
              <w:ind w:left="57" w:right="57"/>
            </w:pPr>
            <w:r w:rsidRPr="6EA59E95">
              <w:rPr>
                <w:rFonts w:eastAsia="Verdana" w:cs="Verdana"/>
                <w:sz w:val="16"/>
                <w:szCs w:val="16"/>
              </w:rPr>
              <w:t>River Adjacent Domains</w:t>
            </w:r>
          </w:p>
        </w:tc>
        <w:tc>
          <w:tcPr>
            <w:tcW w:w="0" w:type="auto"/>
          </w:tcPr>
          <w:p w14:paraId="5223C97D" w14:textId="5C8568EF" w:rsidR="00925E0D" w:rsidRDefault="00925E0D" w:rsidP="6EA59E95">
            <w:pPr>
              <w:spacing w:after="0"/>
              <w:ind w:left="57" w:right="57"/>
            </w:pPr>
            <w:r w:rsidRPr="6EA59E95">
              <w:rPr>
                <w:rFonts w:eastAsia="Verdana" w:cs="Verdana"/>
                <w:sz w:val="16"/>
                <w:szCs w:val="16"/>
              </w:rPr>
              <w:t>Verify the appropriateness of the levy height for all domains where there is adjacent river.</w:t>
            </w:r>
          </w:p>
        </w:tc>
      </w:tr>
      <w:tr w:rsidR="00925E0D" w14:paraId="2735B20B" w14:textId="35D14EBE" w:rsidTr="00041386">
        <w:trPr>
          <w:trHeight w:val="300"/>
        </w:trPr>
        <w:tc>
          <w:tcPr>
            <w:tcW w:w="0" w:type="auto"/>
          </w:tcPr>
          <w:p w14:paraId="2531A99C" w14:textId="65B53546" w:rsidR="00925E0D" w:rsidRDefault="00925E0D" w:rsidP="6EA59E95">
            <w:pPr>
              <w:spacing w:after="0"/>
              <w:ind w:left="57" w:right="57"/>
              <w:jc w:val="center"/>
            </w:pPr>
            <w:r w:rsidRPr="6EA59E95">
              <w:rPr>
                <w:rFonts w:eastAsia="Verdana" w:cs="Verdana"/>
                <w:sz w:val="16"/>
                <w:szCs w:val="16"/>
              </w:rPr>
              <w:t>18</w:t>
            </w:r>
          </w:p>
        </w:tc>
        <w:tc>
          <w:tcPr>
            <w:tcW w:w="0" w:type="auto"/>
            <w:vMerge/>
          </w:tcPr>
          <w:p w14:paraId="55064FA9" w14:textId="77777777" w:rsidR="00925E0D" w:rsidRDefault="00925E0D"/>
        </w:tc>
        <w:tc>
          <w:tcPr>
            <w:tcW w:w="0" w:type="auto"/>
            <w:vMerge/>
          </w:tcPr>
          <w:p w14:paraId="0A7CA336" w14:textId="77777777" w:rsidR="00925E0D" w:rsidRDefault="00925E0D"/>
        </w:tc>
        <w:tc>
          <w:tcPr>
            <w:tcW w:w="0" w:type="auto"/>
            <w:vMerge w:val="restart"/>
          </w:tcPr>
          <w:p w14:paraId="14F4B955" w14:textId="78886175" w:rsidR="00925E0D" w:rsidRDefault="00925E0D" w:rsidP="6EA59E95">
            <w:pPr>
              <w:spacing w:after="0"/>
              <w:ind w:left="57" w:right="57"/>
            </w:pPr>
            <w:r w:rsidRPr="6EA59E95">
              <w:rPr>
                <w:rFonts w:eastAsia="Verdana" w:cs="Verdana"/>
                <w:sz w:val="16"/>
                <w:szCs w:val="16"/>
              </w:rPr>
              <w:t>Morwell River Diversion (MRD)</w:t>
            </w:r>
          </w:p>
          <w:p w14:paraId="3862F832" w14:textId="2AD05ABB" w:rsidR="00925E0D" w:rsidRDefault="00925E0D" w:rsidP="6EA59E95">
            <w:pPr>
              <w:spacing w:after="0"/>
              <w:ind w:left="57" w:right="57"/>
            </w:pPr>
            <w:r w:rsidRPr="6EA59E95">
              <w:rPr>
                <w:rFonts w:eastAsia="Verdana" w:cs="Verdana"/>
                <w:sz w:val="16"/>
                <w:szCs w:val="16"/>
              </w:rPr>
              <w:t>Repair Domain</w:t>
            </w:r>
          </w:p>
          <w:p w14:paraId="1C04D272" w14:textId="66334FAD" w:rsidR="00925E0D" w:rsidRDefault="00925E0D" w:rsidP="6EA59E95">
            <w:pPr>
              <w:spacing w:after="0"/>
              <w:ind w:left="57" w:right="57"/>
            </w:pPr>
            <w:r w:rsidRPr="6EA59E95">
              <w:rPr>
                <w:rFonts w:eastAsia="Verdana" w:cs="Verdana"/>
                <w:sz w:val="16"/>
                <w:szCs w:val="16"/>
              </w:rPr>
              <w:t>CH2100 - CH3000</w:t>
            </w:r>
          </w:p>
        </w:tc>
        <w:tc>
          <w:tcPr>
            <w:tcW w:w="0" w:type="auto"/>
          </w:tcPr>
          <w:p w14:paraId="5A4850AE" w14:textId="3ED1D9A9" w:rsidR="00925E0D" w:rsidRDefault="00925E0D" w:rsidP="6EA59E95">
            <w:pPr>
              <w:spacing w:after="0"/>
              <w:ind w:left="57" w:right="57"/>
            </w:pPr>
            <w:r w:rsidRPr="6EA59E95">
              <w:rPr>
                <w:rFonts w:eastAsia="Verdana" w:cs="Verdana"/>
                <w:sz w:val="16"/>
                <w:szCs w:val="16"/>
              </w:rPr>
              <w:t>Consider lowering and reshaping embankments to lower rural levels (to blend into the South fill domain)</w:t>
            </w:r>
          </w:p>
        </w:tc>
      </w:tr>
      <w:tr w:rsidR="00925E0D" w14:paraId="634D0F24" w14:textId="76A374B9" w:rsidTr="00041386">
        <w:trPr>
          <w:trHeight w:val="300"/>
        </w:trPr>
        <w:tc>
          <w:tcPr>
            <w:tcW w:w="0" w:type="auto"/>
          </w:tcPr>
          <w:p w14:paraId="1E235960" w14:textId="35528691" w:rsidR="00925E0D" w:rsidRDefault="00925E0D" w:rsidP="6EA59E95">
            <w:pPr>
              <w:spacing w:after="0"/>
              <w:ind w:left="57" w:right="57"/>
              <w:jc w:val="center"/>
            </w:pPr>
            <w:r w:rsidRPr="6EA59E95">
              <w:rPr>
                <w:rFonts w:eastAsia="Verdana" w:cs="Verdana"/>
                <w:sz w:val="16"/>
                <w:szCs w:val="16"/>
              </w:rPr>
              <w:t>19</w:t>
            </w:r>
          </w:p>
        </w:tc>
        <w:tc>
          <w:tcPr>
            <w:tcW w:w="0" w:type="auto"/>
            <w:vMerge/>
          </w:tcPr>
          <w:p w14:paraId="2DFFB42E" w14:textId="77777777" w:rsidR="00925E0D" w:rsidRDefault="00925E0D"/>
        </w:tc>
        <w:tc>
          <w:tcPr>
            <w:tcW w:w="0" w:type="auto"/>
          </w:tcPr>
          <w:p w14:paraId="4BD095CE" w14:textId="17BAA692" w:rsidR="00925E0D" w:rsidRDefault="00925E0D" w:rsidP="6EA59E95">
            <w:pPr>
              <w:spacing w:after="0"/>
              <w:ind w:left="57" w:right="57"/>
            </w:pPr>
            <w:r w:rsidRPr="6EA59E95">
              <w:rPr>
                <w:rFonts w:eastAsia="Verdana" w:cs="Verdana"/>
                <w:sz w:val="16"/>
                <w:szCs w:val="16"/>
              </w:rPr>
              <w:t>Tunnel instability</w:t>
            </w:r>
          </w:p>
        </w:tc>
        <w:tc>
          <w:tcPr>
            <w:tcW w:w="0" w:type="auto"/>
            <w:vMerge/>
          </w:tcPr>
          <w:p w14:paraId="7D988A34" w14:textId="77777777" w:rsidR="00925E0D" w:rsidRDefault="00925E0D"/>
        </w:tc>
        <w:tc>
          <w:tcPr>
            <w:tcW w:w="0" w:type="auto"/>
          </w:tcPr>
          <w:p w14:paraId="25C75564" w14:textId="1FB50782" w:rsidR="00925E0D" w:rsidRDefault="00925E0D" w:rsidP="6EA59E95">
            <w:pPr>
              <w:spacing w:after="0"/>
              <w:ind w:left="57" w:right="57"/>
            </w:pPr>
            <w:r w:rsidRPr="6EA59E95">
              <w:rPr>
                <w:rFonts w:eastAsia="Verdana" w:cs="Verdana"/>
                <w:sz w:val="16"/>
                <w:szCs w:val="16"/>
              </w:rPr>
              <w:t>Install additional monitoring equipment along the tunnel to survey the differential separation of the tunnel segments.</w:t>
            </w:r>
          </w:p>
        </w:tc>
      </w:tr>
      <w:tr w:rsidR="00925E0D" w14:paraId="77117566" w14:textId="3662F3E1" w:rsidTr="00041386">
        <w:trPr>
          <w:trHeight w:val="300"/>
        </w:trPr>
        <w:tc>
          <w:tcPr>
            <w:tcW w:w="0" w:type="auto"/>
          </w:tcPr>
          <w:p w14:paraId="3E02510A" w14:textId="1FF9B4C5" w:rsidR="00925E0D" w:rsidRDefault="00925E0D" w:rsidP="6EA59E95">
            <w:pPr>
              <w:spacing w:after="0"/>
              <w:ind w:left="57" w:right="57"/>
              <w:jc w:val="center"/>
            </w:pPr>
            <w:r w:rsidRPr="6EA59E95">
              <w:rPr>
                <w:rFonts w:eastAsia="Verdana" w:cs="Verdana"/>
                <w:sz w:val="16"/>
                <w:szCs w:val="16"/>
              </w:rPr>
              <w:t>20</w:t>
            </w:r>
          </w:p>
        </w:tc>
        <w:tc>
          <w:tcPr>
            <w:tcW w:w="0" w:type="auto"/>
            <w:vMerge w:val="restart"/>
          </w:tcPr>
          <w:p w14:paraId="16CF52EB" w14:textId="0ABFA0D3" w:rsidR="00925E0D" w:rsidRDefault="00925E0D" w:rsidP="6EA59E95">
            <w:pPr>
              <w:spacing w:after="0"/>
              <w:ind w:left="57" w:right="57"/>
            </w:pPr>
            <w:r w:rsidRPr="6EA59E95">
              <w:rPr>
                <w:rFonts w:eastAsia="Verdana" w:cs="Verdana"/>
                <w:sz w:val="16"/>
                <w:szCs w:val="16"/>
              </w:rPr>
              <w:t>Surface Hydrology</w:t>
            </w:r>
          </w:p>
        </w:tc>
        <w:tc>
          <w:tcPr>
            <w:tcW w:w="0" w:type="auto"/>
          </w:tcPr>
          <w:p w14:paraId="1E88768A" w14:textId="6BC16785" w:rsidR="00925E0D" w:rsidRDefault="00925E0D" w:rsidP="6EA59E95">
            <w:pPr>
              <w:spacing w:after="0"/>
              <w:ind w:left="57" w:right="57"/>
            </w:pPr>
            <w:r w:rsidRPr="6EA59E95">
              <w:rPr>
                <w:rFonts w:eastAsia="Verdana" w:cs="Verdana"/>
                <w:sz w:val="16"/>
                <w:szCs w:val="16"/>
              </w:rPr>
              <w:t>Loss of containment of water from surface drainage channels</w:t>
            </w:r>
          </w:p>
        </w:tc>
        <w:tc>
          <w:tcPr>
            <w:tcW w:w="0" w:type="auto"/>
          </w:tcPr>
          <w:p w14:paraId="7EFFBA25" w14:textId="65F832A2" w:rsidR="00925E0D" w:rsidRDefault="00925E0D" w:rsidP="6EA59E95">
            <w:pPr>
              <w:spacing w:after="0"/>
              <w:ind w:left="57" w:right="57"/>
            </w:pPr>
            <w:r w:rsidRPr="6EA59E95">
              <w:rPr>
                <w:rFonts w:eastAsia="Verdana" w:cs="Verdana"/>
                <w:sz w:val="16"/>
                <w:szCs w:val="16"/>
              </w:rPr>
              <w:t>Maryvale Field - Southern Batters</w:t>
            </w:r>
          </w:p>
          <w:p w14:paraId="2098674D" w14:textId="44ED1BE6" w:rsidR="00925E0D" w:rsidRDefault="00925E0D" w:rsidP="6EA59E95">
            <w:pPr>
              <w:spacing w:after="0"/>
              <w:ind w:left="57" w:right="57"/>
            </w:pPr>
            <w:r w:rsidRPr="6EA59E95">
              <w:rPr>
                <w:rFonts w:eastAsia="Verdana" w:cs="Verdana"/>
                <w:sz w:val="16"/>
                <w:szCs w:val="16"/>
              </w:rPr>
              <w:t>MVF-SB</w:t>
            </w:r>
          </w:p>
          <w:p w14:paraId="40A0762E" w14:textId="4E787847" w:rsidR="00925E0D" w:rsidRDefault="00925E0D" w:rsidP="6EA59E95">
            <w:pPr>
              <w:spacing w:after="0"/>
              <w:ind w:left="57" w:right="57"/>
            </w:pPr>
            <w:r w:rsidRPr="6EA59E95">
              <w:rPr>
                <w:rFonts w:eastAsia="Verdana" w:cs="Verdana"/>
                <w:sz w:val="16"/>
                <w:szCs w:val="16"/>
              </w:rPr>
              <w:t xml:space="preserve"> </w:t>
            </w:r>
          </w:p>
          <w:p w14:paraId="1B957539" w14:textId="1A4CE3E0" w:rsidR="00925E0D" w:rsidRDefault="00925E0D" w:rsidP="6EA59E95">
            <w:pPr>
              <w:spacing w:after="0"/>
              <w:ind w:left="57" w:right="57"/>
            </w:pPr>
            <w:r w:rsidRPr="6EA59E95">
              <w:rPr>
                <w:rFonts w:eastAsia="Verdana" w:cs="Verdana"/>
                <w:sz w:val="16"/>
                <w:szCs w:val="16"/>
              </w:rPr>
              <w:t>Maryvale Field - Eastern Batters</w:t>
            </w:r>
          </w:p>
          <w:p w14:paraId="1FC794F2" w14:textId="5D80CCDA" w:rsidR="00925E0D" w:rsidRDefault="00925E0D" w:rsidP="6EA59E95">
            <w:pPr>
              <w:spacing w:after="0"/>
              <w:ind w:left="57" w:right="57"/>
            </w:pPr>
            <w:r w:rsidRPr="6EA59E95">
              <w:rPr>
                <w:rFonts w:eastAsia="Verdana" w:cs="Verdana"/>
                <w:sz w:val="16"/>
                <w:szCs w:val="16"/>
              </w:rPr>
              <w:t>MVF-EB</w:t>
            </w:r>
          </w:p>
          <w:p w14:paraId="69FA3775" w14:textId="6D4BB151" w:rsidR="00925E0D" w:rsidRDefault="00925E0D" w:rsidP="6EA59E95">
            <w:pPr>
              <w:spacing w:after="0"/>
              <w:ind w:left="57" w:right="57"/>
            </w:pPr>
            <w:r w:rsidRPr="6EA59E95">
              <w:rPr>
                <w:rFonts w:eastAsia="Verdana" w:cs="Verdana"/>
                <w:sz w:val="16"/>
                <w:szCs w:val="16"/>
              </w:rPr>
              <w:t xml:space="preserve"> </w:t>
            </w:r>
          </w:p>
          <w:p w14:paraId="7B8D2C40" w14:textId="322AB675" w:rsidR="00925E0D" w:rsidRDefault="00925E0D" w:rsidP="6EA59E95">
            <w:pPr>
              <w:spacing w:after="0"/>
              <w:ind w:left="57" w:right="57"/>
            </w:pPr>
            <w:r w:rsidRPr="6EA59E95">
              <w:rPr>
                <w:rFonts w:eastAsia="Verdana" w:cs="Verdana"/>
                <w:sz w:val="16"/>
                <w:szCs w:val="16"/>
              </w:rPr>
              <w:t>Yallourn Eastfield Extension - Southern Batters</w:t>
            </w:r>
          </w:p>
          <w:p w14:paraId="4B91E2FB" w14:textId="3E0E2D7F" w:rsidR="00925E0D" w:rsidRDefault="00925E0D" w:rsidP="6EA59E95">
            <w:pPr>
              <w:spacing w:after="0"/>
              <w:ind w:left="57" w:right="57"/>
            </w:pPr>
            <w:r w:rsidRPr="6EA59E95">
              <w:rPr>
                <w:rFonts w:eastAsia="Verdana" w:cs="Verdana"/>
                <w:sz w:val="16"/>
                <w:szCs w:val="16"/>
              </w:rPr>
              <w:t>YEFX-SB</w:t>
            </w:r>
          </w:p>
          <w:p w14:paraId="429B9DDD" w14:textId="1CDE326F" w:rsidR="00925E0D" w:rsidRDefault="00925E0D" w:rsidP="6EA59E95">
            <w:pPr>
              <w:spacing w:after="0"/>
              <w:ind w:left="57" w:right="57"/>
            </w:pPr>
            <w:r w:rsidRPr="6EA59E95">
              <w:rPr>
                <w:rFonts w:eastAsia="Verdana" w:cs="Verdana"/>
                <w:sz w:val="16"/>
                <w:szCs w:val="16"/>
              </w:rPr>
              <w:t xml:space="preserve"> </w:t>
            </w:r>
          </w:p>
          <w:p w14:paraId="08414216" w14:textId="0A96578F" w:rsidR="00925E0D" w:rsidRDefault="00925E0D" w:rsidP="6EA59E95">
            <w:pPr>
              <w:spacing w:after="0"/>
              <w:ind w:left="57" w:right="57"/>
            </w:pPr>
            <w:r w:rsidRPr="6EA59E95">
              <w:rPr>
                <w:rFonts w:eastAsia="Verdana" w:cs="Verdana"/>
                <w:sz w:val="16"/>
                <w:szCs w:val="16"/>
              </w:rPr>
              <w:t>Yallourn Eastfield Extension - Latrobe Road Eastern Batters (South)</w:t>
            </w:r>
          </w:p>
          <w:p w14:paraId="02515175" w14:textId="31F36DB4" w:rsidR="00925E0D" w:rsidRDefault="00925E0D" w:rsidP="6EA59E95">
            <w:pPr>
              <w:spacing w:after="0"/>
              <w:ind w:left="57" w:right="57"/>
            </w:pPr>
            <w:r w:rsidRPr="6EA59E95">
              <w:rPr>
                <w:rFonts w:eastAsia="Verdana" w:cs="Verdana"/>
                <w:sz w:val="16"/>
                <w:szCs w:val="16"/>
              </w:rPr>
              <w:t>YEFX-LREB (South)</w:t>
            </w:r>
          </w:p>
        </w:tc>
        <w:tc>
          <w:tcPr>
            <w:tcW w:w="0" w:type="auto"/>
          </w:tcPr>
          <w:p w14:paraId="591039AB" w14:textId="2870230A" w:rsidR="00925E0D" w:rsidRDefault="00925E0D" w:rsidP="6EA59E95">
            <w:pPr>
              <w:spacing w:after="0"/>
              <w:ind w:left="57" w:right="57"/>
            </w:pPr>
            <w:r w:rsidRPr="6EA59E95">
              <w:rPr>
                <w:rFonts w:eastAsia="Verdana" w:cs="Verdana"/>
                <w:sz w:val="16"/>
                <w:szCs w:val="16"/>
              </w:rPr>
              <w:t>Implement surface water drainage measures from rehabilitation study.</w:t>
            </w:r>
          </w:p>
        </w:tc>
      </w:tr>
      <w:tr w:rsidR="00925E0D" w14:paraId="25295F63" w14:textId="6F0699C5" w:rsidTr="00041386">
        <w:trPr>
          <w:trHeight w:val="300"/>
        </w:trPr>
        <w:tc>
          <w:tcPr>
            <w:tcW w:w="0" w:type="auto"/>
          </w:tcPr>
          <w:p w14:paraId="55FEF2E6" w14:textId="260D92EC" w:rsidR="00925E0D" w:rsidRDefault="00925E0D" w:rsidP="6EA59E95">
            <w:pPr>
              <w:spacing w:after="0"/>
              <w:ind w:left="57" w:right="57"/>
              <w:jc w:val="center"/>
            </w:pPr>
            <w:r w:rsidRPr="6EA59E95">
              <w:rPr>
                <w:rFonts w:eastAsia="Verdana" w:cs="Verdana"/>
                <w:sz w:val="16"/>
                <w:szCs w:val="16"/>
              </w:rPr>
              <w:t>21</w:t>
            </w:r>
          </w:p>
        </w:tc>
        <w:tc>
          <w:tcPr>
            <w:tcW w:w="0" w:type="auto"/>
            <w:vMerge/>
          </w:tcPr>
          <w:p w14:paraId="4F8B7505" w14:textId="77777777" w:rsidR="00925E0D" w:rsidRDefault="00925E0D"/>
        </w:tc>
        <w:tc>
          <w:tcPr>
            <w:tcW w:w="0" w:type="auto"/>
          </w:tcPr>
          <w:p w14:paraId="085A7CDF" w14:textId="258F2AEF" w:rsidR="00925E0D" w:rsidRDefault="00925E0D" w:rsidP="6EA59E95">
            <w:pPr>
              <w:spacing w:after="0"/>
              <w:ind w:left="57" w:right="57"/>
            </w:pPr>
            <w:r w:rsidRPr="6EA59E95">
              <w:rPr>
                <w:rFonts w:eastAsia="Verdana" w:cs="Verdana"/>
                <w:sz w:val="16"/>
                <w:szCs w:val="16"/>
              </w:rPr>
              <w:t>Loss of containment of water from surface drainage channels</w:t>
            </w:r>
          </w:p>
          <w:p w14:paraId="42130FDE" w14:textId="3E234264" w:rsidR="00925E0D" w:rsidRDefault="00925E0D" w:rsidP="6EA59E95">
            <w:pPr>
              <w:spacing w:after="0"/>
              <w:ind w:left="57" w:right="57"/>
            </w:pPr>
            <w:r w:rsidRPr="6EA59E95">
              <w:rPr>
                <w:rFonts w:eastAsia="Verdana" w:cs="Verdana"/>
                <w:sz w:val="16"/>
                <w:szCs w:val="16"/>
              </w:rPr>
              <w:t xml:space="preserve"> </w:t>
            </w:r>
          </w:p>
          <w:p w14:paraId="12D0E6D0" w14:textId="2ED7C748" w:rsidR="00925E0D" w:rsidRDefault="00925E0D" w:rsidP="6EA59E95">
            <w:pPr>
              <w:spacing w:after="0"/>
              <w:ind w:left="57" w:right="57"/>
            </w:pPr>
            <w:r w:rsidRPr="6EA59E95">
              <w:rPr>
                <w:rFonts w:eastAsia="Verdana" w:cs="Verdana"/>
                <w:sz w:val="16"/>
                <w:szCs w:val="16"/>
              </w:rPr>
              <w:t>Loss of containment of water from Morwell River channel</w:t>
            </w:r>
          </w:p>
        </w:tc>
        <w:tc>
          <w:tcPr>
            <w:tcW w:w="0" w:type="auto"/>
          </w:tcPr>
          <w:p w14:paraId="0EA6BABE" w14:textId="05FF66B6" w:rsidR="00925E0D" w:rsidRDefault="00925E0D" w:rsidP="6EA59E95">
            <w:pPr>
              <w:spacing w:after="0"/>
              <w:ind w:left="57" w:right="57"/>
            </w:pPr>
            <w:r w:rsidRPr="6EA59E95">
              <w:rPr>
                <w:rFonts w:eastAsia="Verdana" w:cs="Verdana"/>
                <w:sz w:val="16"/>
                <w:szCs w:val="16"/>
              </w:rPr>
              <w:t>Yallourn Township Field - Floc Pond Batters</w:t>
            </w:r>
          </w:p>
          <w:p w14:paraId="773D6865" w14:textId="57F23FA7" w:rsidR="00925E0D" w:rsidRDefault="00925E0D" w:rsidP="6EA59E95">
            <w:pPr>
              <w:spacing w:after="0"/>
              <w:ind w:left="57" w:right="57"/>
            </w:pPr>
            <w:r w:rsidRPr="6EA59E95">
              <w:rPr>
                <w:rFonts w:eastAsia="Verdana" w:cs="Verdana"/>
                <w:sz w:val="16"/>
                <w:szCs w:val="16"/>
              </w:rPr>
              <w:t>YTF-FPB</w:t>
            </w:r>
          </w:p>
          <w:p w14:paraId="4371C93B" w14:textId="6A4C8C0A" w:rsidR="00925E0D" w:rsidRDefault="00925E0D" w:rsidP="6EA59E95">
            <w:pPr>
              <w:spacing w:after="0"/>
              <w:ind w:left="57" w:right="57"/>
            </w:pPr>
            <w:r w:rsidRPr="6EA59E95">
              <w:rPr>
                <w:rFonts w:eastAsia="Verdana" w:cs="Verdana"/>
                <w:sz w:val="16"/>
                <w:szCs w:val="16"/>
              </w:rPr>
              <w:t xml:space="preserve"> </w:t>
            </w:r>
          </w:p>
          <w:p w14:paraId="6974A3C1" w14:textId="2F233471" w:rsidR="00925E0D" w:rsidRDefault="00925E0D" w:rsidP="6EA59E95">
            <w:pPr>
              <w:spacing w:after="0"/>
              <w:ind w:left="57" w:right="57"/>
            </w:pPr>
            <w:r w:rsidRPr="6EA59E95">
              <w:rPr>
                <w:rFonts w:eastAsia="Verdana" w:cs="Verdana"/>
                <w:sz w:val="16"/>
                <w:szCs w:val="16"/>
              </w:rPr>
              <w:t>Yallourn Township Field - Fire Service Pond Batters</w:t>
            </w:r>
          </w:p>
          <w:p w14:paraId="0508CEB5" w14:textId="7D8D49AF" w:rsidR="00925E0D" w:rsidRDefault="00925E0D" w:rsidP="6EA59E95">
            <w:pPr>
              <w:spacing w:after="0"/>
              <w:ind w:left="57" w:right="57"/>
            </w:pPr>
            <w:r w:rsidRPr="6EA59E95">
              <w:rPr>
                <w:rFonts w:eastAsia="Verdana" w:cs="Verdana"/>
                <w:sz w:val="16"/>
                <w:szCs w:val="16"/>
              </w:rPr>
              <w:t>YTF-FSPB</w:t>
            </w:r>
          </w:p>
          <w:p w14:paraId="3B6499D8" w14:textId="02B74E4E" w:rsidR="00925E0D" w:rsidRDefault="00925E0D" w:rsidP="6EA59E95">
            <w:pPr>
              <w:spacing w:after="0"/>
              <w:ind w:left="57" w:right="57"/>
            </w:pPr>
            <w:r w:rsidRPr="6EA59E95">
              <w:rPr>
                <w:rFonts w:eastAsia="Verdana" w:cs="Verdana"/>
                <w:sz w:val="16"/>
                <w:szCs w:val="16"/>
              </w:rPr>
              <w:t xml:space="preserve"> </w:t>
            </w:r>
          </w:p>
          <w:p w14:paraId="5714933C" w14:textId="51B3FEFF" w:rsidR="00925E0D" w:rsidRDefault="00925E0D" w:rsidP="6EA59E95">
            <w:pPr>
              <w:spacing w:after="0"/>
              <w:ind w:left="57" w:right="57"/>
            </w:pPr>
            <w:r w:rsidRPr="6EA59E95">
              <w:rPr>
                <w:rFonts w:eastAsia="Verdana" w:cs="Verdana"/>
                <w:sz w:val="16"/>
                <w:szCs w:val="16"/>
              </w:rPr>
              <w:t>Maryvale Field - Western Batters</w:t>
            </w:r>
          </w:p>
          <w:p w14:paraId="6611B0E8" w14:textId="67D8D749" w:rsidR="00925E0D" w:rsidRDefault="00925E0D" w:rsidP="6EA59E95">
            <w:pPr>
              <w:spacing w:after="0"/>
              <w:ind w:left="57" w:right="57"/>
            </w:pPr>
            <w:r w:rsidRPr="6EA59E95">
              <w:rPr>
                <w:rFonts w:eastAsia="Verdana" w:cs="Verdana"/>
                <w:sz w:val="16"/>
                <w:szCs w:val="16"/>
              </w:rPr>
              <w:t>MVF-WB</w:t>
            </w:r>
          </w:p>
        </w:tc>
        <w:tc>
          <w:tcPr>
            <w:tcW w:w="0" w:type="auto"/>
          </w:tcPr>
          <w:p w14:paraId="01594481" w14:textId="17C42C0A" w:rsidR="00925E0D" w:rsidRDefault="00925E0D" w:rsidP="6EA59E95">
            <w:pPr>
              <w:spacing w:after="0"/>
              <w:ind w:left="57" w:right="57"/>
            </w:pPr>
            <w:r w:rsidRPr="6EA59E95">
              <w:rPr>
                <w:rFonts w:eastAsia="Verdana" w:cs="Verdana"/>
                <w:sz w:val="16"/>
                <w:szCs w:val="16"/>
              </w:rPr>
              <w:t>Conduct investigation to determine requirements for revegetation of the flood plain.</w:t>
            </w:r>
          </w:p>
        </w:tc>
      </w:tr>
      <w:tr w:rsidR="00925E0D" w14:paraId="3D5749DF" w14:textId="5E703D8F" w:rsidTr="00041386">
        <w:trPr>
          <w:trHeight w:val="300"/>
        </w:trPr>
        <w:tc>
          <w:tcPr>
            <w:tcW w:w="0" w:type="auto"/>
          </w:tcPr>
          <w:p w14:paraId="19CC8BB8" w14:textId="0ABA7BCA" w:rsidR="00925E0D" w:rsidRDefault="00925E0D" w:rsidP="6EA59E95">
            <w:pPr>
              <w:spacing w:after="0"/>
              <w:ind w:left="57" w:right="57"/>
              <w:jc w:val="center"/>
            </w:pPr>
            <w:r w:rsidRPr="6EA59E95">
              <w:rPr>
                <w:rFonts w:eastAsia="Verdana" w:cs="Verdana"/>
                <w:sz w:val="16"/>
                <w:szCs w:val="16"/>
              </w:rPr>
              <w:t>22</w:t>
            </w:r>
          </w:p>
        </w:tc>
        <w:tc>
          <w:tcPr>
            <w:tcW w:w="0" w:type="auto"/>
            <w:vMerge w:val="restart"/>
          </w:tcPr>
          <w:p w14:paraId="22A7203F" w14:textId="5088ABAA" w:rsidR="00925E0D" w:rsidRDefault="00925E0D" w:rsidP="6EA59E95">
            <w:pPr>
              <w:spacing w:after="0"/>
              <w:ind w:left="57" w:right="57"/>
            </w:pPr>
            <w:r w:rsidRPr="6EA59E95">
              <w:rPr>
                <w:rFonts w:eastAsia="Verdana" w:cs="Verdana"/>
                <w:sz w:val="16"/>
                <w:szCs w:val="16"/>
              </w:rPr>
              <w:t>Hydrogeology</w:t>
            </w:r>
          </w:p>
        </w:tc>
        <w:tc>
          <w:tcPr>
            <w:tcW w:w="0" w:type="auto"/>
            <w:vMerge w:val="restart"/>
          </w:tcPr>
          <w:p w14:paraId="78AF4DF0" w14:textId="2AEC3BE3" w:rsidR="00925E0D" w:rsidRDefault="00925E0D" w:rsidP="6EA59E95">
            <w:pPr>
              <w:spacing w:after="0"/>
              <w:ind w:left="57" w:right="57"/>
            </w:pPr>
            <w:r w:rsidRPr="6EA59E95">
              <w:rPr>
                <w:rFonts w:eastAsia="Verdana" w:cs="Verdana"/>
                <w:sz w:val="16"/>
                <w:szCs w:val="16"/>
              </w:rPr>
              <w:t>Increase in groundwater levels in M1A Aquifer</w:t>
            </w:r>
          </w:p>
        </w:tc>
        <w:tc>
          <w:tcPr>
            <w:tcW w:w="0" w:type="auto"/>
            <w:vMerge w:val="restart"/>
          </w:tcPr>
          <w:p w14:paraId="787642A6" w14:textId="793C61AC" w:rsidR="00925E0D" w:rsidRDefault="00925E0D" w:rsidP="6EA59E95">
            <w:pPr>
              <w:spacing w:after="0"/>
              <w:ind w:left="57" w:right="57"/>
            </w:pPr>
            <w:r w:rsidRPr="6EA59E95">
              <w:rPr>
                <w:rFonts w:eastAsia="Verdana" w:cs="Verdana"/>
                <w:sz w:val="16"/>
                <w:szCs w:val="16"/>
              </w:rPr>
              <w:t>Global</w:t>
            </w:r>
          </w:p>
        </w:tc>
        <w:tc>
          <w:tcPr>
            <w:tcW w:w="0" w:type="auto"/>
          </w:tcPr>
          <w:p w14:paraId="67D44E8E" w14:textId="7C2BB62F" w:rsidR="00925E0D" w:rsidRDefault="00925E0D" w:rsidP="6EA59E95">
            <w:pPr>
              <w:spacing w:after="0"/>
              <w:ind w:left="57" w:right="57"/>
            </w:pPr>
            <w:r w:rsidRPr="6EA59E95">
              <w:rPr>
                <w:rFonts w:eastAsia="Verdana" w:cs="Verdana"/>
                <w:sz w:val="16"/>
                <w:szCs w:val="16"/>
              </w:rPr>
              <w:t>Application in accordance with the standard required to secure the M1A extraction aquifer renewal.</w:t>
            </w:r>
          </w:p>
        </w:tc>
      </w:tr>
      <w:tr w:rsidR="00925E0D" w14:paraId="20061571" w14:textId="6D391246" w:rsidTr="00041386">
        <w:trPr>
          <w:trHeight w:val="300"/>
        </w:trPr>
        <w:tc>
          <w:tcPr>
            <w:tcW w:w="0" w:type="auto"/>
          </w:tcPr>
          <w:p w14:paraId="5F2F1064" w14:textId="5A04FB5C" w:rsidR="00925E0D" w:rsidRDefault="00925E0D" w:rsidP="6EA59E95">
            <w:pPr>
              <w:spacing w:after="0"/>
              <w:ind w:left="57" w:right="57"/>
              <w:jc w:val="center"/>
            </w:pPr>
            <w:r w:rsidRPr="6EA59E95">
              <w:rPr>
                <w:rFonts w:eastAsia="Verdana" w:cs="Verdana"/>
                <w:sz w:val="16"/>
                <w:szCs w:val="16"/>
              </w:rPr>
              <w:t>23</w:t>
            </w:r>
          </w:p>
        </w:tc>
        <w:tc>
          <w:tcPr>
            <w:tcW w:w="0" w:type="auto"/>
            <w:vMerge/>
          </w:tcPr>
          <w:p w14:paraId="4CC27F38" w14:textId="77777777" w:rsidR="00925E0D" w:rsidRDefault="00925E0D"/>
        </w:tc>
        <w:tc>
          <w:tcPr>
            <w:tcW w:w="0" w:type="auto"/>
            <w:vMerge/>
          </w:tcPr>
          <w:p w14:paraId="768F5D02" w14:textId="77777777" w:rsidR="00925E0D" w:rsidRDefault="00925E0D"/>
        </w:tc>
        <w:tc>
          <w:tcPr>
            <w:tcW w:w="0" w:type="auto"/>
            <w:vMerge/>
          </w:tcPr>
          <w:p w14:paraId="0A01E098" w14:textId="77777777" w:rsidR="00925E0D" w:rsidRDefault="00925E0D"/>
        </w:tc>
        <w:tc>
          <w:tcPr>
            <w:tcW w:w="0" w:type="auto"/>
          </w:tcPr>
          <w:p w14:paraId="343091F2" w14:textId="3F3710A0" w:rsidR="00925E0D" w:rsidRDefault="00925E0D" w:rsidP="6EA59E95">
            <w:pPr>
              <w:spacing w:after="0"/>
              <w:ind w:left="57" w:right="57"/>
            </w:pPr>
            <w:r w:rsidRPr="6EA59E95">
              <w:rPr>
                <w:rFonts w:eastAsia="Verdana" w:cs="Verdana"/>
                <w:sz w:val="16"/>
                <w:szCs w:val="16"/>
              </w:rPr>
              <w:t>Confirm pumping requirements for rehabilitation.</w:t>
            </w:r>
          </w:p>
        </w:tc>
      </w:tr>
      <w:tr w:rsidR="00925E0D" w14:paraId="04441633" w14:textId="4337C67E" w:rsidTr="00041386">
        <w:trPr>
          <w:trHeight w:val="300"/>
        </w:trPr>
        <w:tc>
          <w:tcPr>
            <w:tcW w:w="0" w:type="auto"/>
          </w:tcPr>
          <w:p w14:paraId="2D68182E" w14:textId="50C6B65C" w:rsidR="00925E0D" w:rsidRDefault="00925E0D" w:rsidP="6EA59E95">
            <w:pPr>
              <w:spacing w:after="0"/>
              <w:ind w:left="57" w:right="57"/>
              <w:jc w:val="center"/>
            </w:pPr>
            <w:r w:rsidRPr="6EA59E95">
              <w:rPr>
                <w:rFonts w:eastAsia="Verdana" w:cs="Verdana"/>
                <w:sz w:val="16"/>
                <w:szCs w:val="16"/>
              </w:rPr>
              <w:t>24</w:t>
            </w:r>
          </w:p>
        </w:tc>
        <w:tc>
          <w:tcPr>
            <w:tcW w:w="0" w:type="auto"/>
            <w:vMerge/>
          </w:tcPr>
          <w:p w14:paraId="07DCA1DA" w14:textId="77777777" w:rsidR="00925E0D" w:rsidRDefault="00925E0D"/>
        </w:tc>
        <w:tc>
          <w:tcPr>
            <w:tcW w:w="0" w:type="auto"/>
            <w:vMerge/>
          </w:tcPr>
          <w:p w14:paraId="4D52350A" w14:textId="77777777" w:rsidR="00925E0D" w:rsidRDefault="00925E0D"/>
        </w:tc>
        <w:tc>
          <w:tcPr>
            <w:tcW w:w="0" w:type="auto"/>
            <w:vMerge/>
          </w:tcPr>
          <w:p w14:paraId="116F7B5D" w14:textId="77777777" w:rsidR="00925E0D" w:rsidRDefault="00925E0D"/>
        </w:tc>
        <w:tc>
          <w:tcPr>
            <w:tcW w:w="0" w:type="auto"/>
          </w:tcPr>
          <w:p w14:paraId="21C849A6" w14:textId="7EBB3ACB" w:rsidR="00925E0D" w:rsidRDefault="00925E0D" w:rsidP="6EA59E95">
            <w:pPr>
              <w:spacing w:after="0"/>
              <w:ind w:left="57" w:right="57"/>
            </w:pPr>
            <w:r w:rsidRPr="6EA59E95">
              <w:rPr>
                <w:rFonts w:eastAsia="Verdana" w:cs="Verdana"/>
                <w:sz w:val="16"/>
                <w:szCs w:val="16"/>
              </w:rPr>
              <w:t>Confirm adequacy of the regional monitoring bores based on the groundwater modelling to assess the reliability of the modelling undertaken.</w:t>
            </w:r>
          </w:p>
        </w:tc>
      </w:tr>
      <w:tr w:rsidR="00925E0D" w14:paraId="4E7D20D4" w14:textId="0860285A" w:rsidTr="00041386">
        <w:trPr>
          <w:trHeight w:val="300"/>
        </w:trPr>
        <w:tc>
          <w:tcPr>
            <w:tcW w:w="0" w:type="auto"/>
          </w:tcPr>
          <w:p w14:paraId="75AE19E4" w14:textId="773311BD" w:rsidR="00925E0D" w:rsidRDefault="00925E0D" w:rsidP="6EA59E95">
            <w:pPr>
              <w:spacing w:after="0"/>
              <w:ind w:left="57" w:right="57"/>
              <w:jc w:val="center"/>
            </w:pPr>
            <w:r w:rsidRPr="6EA59E95">
              <w:rPr>
                <w:rFonts w:eastAsia="Verdana" w:cs="Verdana"/>
                <w:sz w:val="16"/>
                <w:szCs w:val="16"/>
              </w:rPr>
              <w:t>25</w:t>
            </w:r>
          </w:p>
        </w:tc>
        <w:tc>
          <w:tcPr>
            <w:tcW w:w="0" w:type="auto"/>
            <w:vMerge/>
          </w:tcPr>
          <w:p w14:paraId="67A68724" w14:textId="77777777" w:rsidR="00925E0D" w:rsidRDefault="00925E0D"/>
        </w:tc>
        <w:tc>
          <w:tcPr>
            <w:tcW w:w="0" w:type="auto"/>
            <w:vMerge/>
          </w:tcPr>
          <w:p w14:paraId="12F9C0FD" w14:textId="77777777" w:rsidR="00925E0D" w:rsidRDefault="00925E0D"/>
        </w:tc>
        <w:tc>
          <w:tcPr>
            <w:tcW w:w="0" w:type="auto"/>
            <w:vMerge/>
          </w:tcPr>
          <w:p w14:paraId="0E494CCB" w14:textId="77777777" w:rsidR="00925E0D" w:rsidRDefault="00925E0D"/>
        </w:tc>
        <w:tc>
          <w:tcPr>
            <w:tcW w:w="0" w:type="auto"/>
          </w:tcPr>
          <w:p w14:paraId="5153013B" w14:textId="4C711650" w:rsidR="00925E0D" w:rsidRDefault="00925E0D" w:rsidP="6EA59E95">
            <w:pPr>
              <w:spacing w:after="0"/>
              <w:ind w:left="57" w:right="57"/>
            </w:pPr>
            <w:r w:rsidRPr="6EA59E95">
              <w:rPr>
                <w:rFonts w:eastAsia="Verdana" w:cs="Verdana"/>
                <w:sz w:val="16"/>
                <w:szCs w:val="16"/>
              </w:rPr>
              <w:t>Reassess Yallourn monitoring network as part of groundwater modelling reliability review.</w:t>
            </w:r>
          </w:p>
        </w:tc>
      </w:tr>
      <w:tr w:rsidR="00925E0D" w14:paraId="5E9DD829" w14:textId="65527070" w:rsidTr="00041386">
        <w:trPr>
          <w:trHeight w:val="300"/>
        </w:trPr>
        <w:tc>
          <w:tcPr>
            <w:tcW w:w="0" w:type="auto"/>
          </w:tcPr>
          <w:p w14:paraId="7BB2624F" w14:textId="5C65E6BA" w:rsidR="00925E0D" w:rsidRDefault="00925E0D" w:rsidP="6EA59E95">
            <w:pPr>
              <w:spacing w:after="0"/>
              <w:ind w:left="57" w:right="57"/>
              <w:jc w:val="center"/>
            </w:pPr>
            <w:r w:rsidRPr="6EA59E95">
              <w:rPr>
                <w:rFonts w:eastAsia="Verdana" w:cs="Verdana"/>
                <w:sz w:val="16"/>
                <w:szCs w:val="16"/>
              </w:rPr>
              <w:t>26</w:t>
            </w:r>
          </w:p>
        </w:tc>
        <w:tc>
          <w:tcPr>
            <w:tcW w:w="0" w:type="auto"/>
            <w:vMerge/>
          </w:tcPr>
          <w:p w14:paraId="5BB7F549" w14:textId="77777777" w:rsidR="00925E0D" w:rsidRDefault="00925E0D"/>
        </w:tc>
        <w:tc>
          <w:tcPr>
            <w:tcW w:w="0" w:type="auto"/>
            <w:vMerge/>
          </w:tcPr>
          <w:p w14:paraId="34201E52" w14:textId="77777777" w:rsidR="00925E0D" w:rsidRDefault="00925E0D"/>
        </w:tc>
        <w:tc>
          <w:tcPr>
            <w:tcW w:w="0" w:type="auto"/>
            <w:vMerge/>
          </w:tcPr>
          <w:p w14:paraId="146BB47C" w14:textId="77777777" w:rsidR="00925E0D" w:rsidRDefault="00925E0D"/>
        </w:tc>
        <w:tc>
          <w:tcPr>
            <w:tcW w:w="0" w:type="auto"/>
          </w:tcPr>
          <w:p w14:paraId="19108E86" w14:textId="4AA47535" w:rsidR="00925E0D" w:rsidRDefault="00925E0D" w:rsidP="6EA59E95">
            <w:pPr>
              <w:spacing w:after="0"/>
              <w:ind w:left="57" w:right="57"/>
            </w:pPr>
            <w:r w:rsidRPr="6EA59E95">
              <w:rPr>
                <w:rFonts w:eastAsia="Verdana" w:cs="Verdana"/>
                <w:sz w:val="16"/>
                <w:szCs w:val="16"/>
              </w:rPr>
              <w:t>Decommissioning of pumping bores as per license conditions to ensure bores are adequately sealed as per minimum bore construction requirements.</w:t>
            </w:r>
          </w:p>
        </w:tc>
      </w:tr>
      <w:tr w:rsidR="00925E0D" w14:paraId="3942B753" w14:textId="1538B4D0" w:rsidTr="00041386">
        <w:trPr>
          <w:trHeight w:val="300"/>
        </w:trPr>
        <w:tc>
          <w:tcPr>
            <w:tcW w:w="0" w:type="auto"/>
          </w:tcPr>
          <w:p w14:paraId="7A8BDE6A" w14:textId="79585F07" w:rsidR="00925E0D" w:rsidRDefault="00925E0D" w:rsidP="6EA59E95">
            <w:pPr>
              <w:spacing w:after="0"/>
              <w:ind w:left="57" w:right="57"/>
              <w:jc w:val="center"/>
            </w:pPr>
            <w:r w:rsidRPr="6EA59E95">
              <w:rPr>
                <w:rFonts w:eastAsia="Verdana" w:cs="Verdana"/>
                <w:sz w:val="16"/>
                <w:szCs w:val="16"/>
              </w:rPr>
              <w:t>27</w:t>
            </w:r>
          </w:p>
        </w:tc>
        <w:tc>
          <w:tcPr>
            <w:tcW w:w="0" w:type="auto"/>
            <w:vMerge/>
          </w:tcPr>
          <w:p w14:paraId="28F685DA" w14:textId="77777777" w:rsidR="00925E0D" w:rsidRDefault="00925E0D"/>
        </w:tc>
        <w:tc>
          <w:tcPr>
            <w:tcW w:w="0" w:type="auto"/>
            <w:vMerge w:val="restart"/>
          </w:tcPr>
          <w:p w14:paraId="5723FB42" w14:textId="3D273B09" w:rsidR="00925E0D" w:rsidRDefault="00925E0D" w:rsidP="6EA59E95">
            <w:pPr>
              <w:spacing w:after="0"/>
              <w:ind w:left="57" w:right="57"/>
            </w:pPr>
            <w:r w:rsidRPr="6EA59E95">
              <w:rPr>
                <w:rFonts w:eastAsia="Verdana" w:cs="Verdana"/>
                <w:sz w:val="16"/>
                <w:szCs w:val="16"/>
              </w:rPr>
              <w:t>Increase in groundwater levels in shallow aquifer</w:t>
            </w:r>
          </w:p>
        </w:tc>
        <w:tc>
          <w:tcPr>
            <w:tcW w:w="0" w:type="auto"/>
            <w:vMerge/>
          </w:tcPr>
          <w:p w14:paraId="6CFDCA4B" w14:textId="77777777" w:rsidR="00925E0D" w:rsidRDefault="00925E0D"/>
        </w:tc>
        <w:tc>
          <w:tcPr>
            <w:tcW w:w="0" w:type="auto"/>
          </w:tcPr>
          <w:p w14:paraId="66B6BD71" w14:textId="439A76EA" w:rsidR="00925E0D" w:rsidRDefault="00925E0D" w:rsidP="6EA59E95">
            <w:pPr>
              <w:spacing w:after="0"/>
              <w:ind w:left="57" w:right="57"/>
            </w:pPr>
            <w:r w:rsidRPr="6EA59E95">
              <w:rPr>
                <w:rFonts w:eastAsia="Verdana" w:cs="Verdana"/>
                <w:sz w:val="16"/>
                <w:szCs w:val="16"/>
              </w:rPr>
              <w:t>Reconfiguring existing drainage systems.</w:t>
            </w:r>
          </w:p>
        </w:tc>
      </w:tr>
      <w:tr w:rsidR="00925E0D" w14:paraId="25BE2085" w14:textId="244464ED" w:rsidTr="00041386">
        <w:trPr>
          <w:trHeight w:val="300"/>
        </w:trPr>
        <w:tc>
          <w:tcPr>
            <w:tcW w:w="0" w:type="auto"/>
          </w:tcPr>
          <w:p w14:paraId="057EBF49" w14:textId="7243812D" w:rsidR="00925E0D" w:rsidRDefault="00925E0D" w:rsidP="6EA59E95">
            <w:pPr>
              <w:spacing w:after="0"/>
              <w:ind w:left="57" w:right="57"/>
              <w:jc w:val="center"/>
            </w:pPr>
            <w:r w:rsidRPr="6EA59E95">
              <w:rPr>
                <w:rFonts w:eastAsia="Verdana" w:cs="Verdana"/>
                <w:sz w:val="16"/>
                <w:szCs w:val="16"/>
              </w:rPr>
              <w:t>28</w:t>
            </w:r>
          </w:p>
        </w:tc>
        <w:tc>
          <w:tcPr>
            <w:tcW w:w="0" w:type="auto"/>
            <w:vMerge/>
          </w:tcPr>
          <w:p w14:paraId="65B12E12" w14:textId="77777777" w:rsidR="00925E0D" w:rsidRDefault="00925E0D"/>
        </w:tc>
        <w:tc>
          <w:tcPr>
            <w:tcW w:w="0" w:type="auto"/>
            <w:vMerge/>
          </w:tcPr>
          <w:p w14:paraId="2FF51DD4" w14:textId="77777777" w:rsidR="00925E0D" w:rsidRDefault="00925E0D"/>
        </w:tc>
        <w:tc>
          <w:tcPr>
            <w:tcW w:w="0" w:type="auto"/>
            <w:vMerge/>
          </w:tcPr>
          <w:p w14:paraId="42D29B3A" w14:textId="77777777" w:rsidR="00925E0D" w:rsidRDefault="00925E0D"/>
        </w:tc>
        <w:tc>
          <w:tcPr>
            <w:tcW w:w="0" w:type="auto"/>
          </w:tcPr>
          <w:p w14:paraId="74ACE096" w14:textId="535A6C40" w:rsidR="00925E0D" w:rsidRDefault="00925E0D" w:rsidP="6EA59E95">
            <w:pPr>
              <w:spacing w:after="0"/>
              <w:ind w:left="57" w:right="57"/>
            </w:pPr>
            <w:r w:rsidRPr="6EA59E95">
              <w:rPr>
                <w:rFonts w:eastAsia="Verdana" w:cs="Verdana"/>
                <w:sz w:val="16"/>
                <w:szCs w:val="16"/>
              </w:rPr>
              <w:t>Review the potential impact to groundwater dependent ecosystems.</w:t>
            </w:r>
          </w:p>
        </w:tc>
      </w:tr>
      <w:tr w:rsidR="00925E0D" w14:paraId="3B096E50" w14:textId="6BEDCD07" w:rsidTr="00041386">
        <w:trPr>
          <w:trHeight w:val="300"/>
        </w:trPr>
        <w:tc>
          <w:tcPr>
            <w:tcW w:w="0" w:type="auto"/>
          </w:tcPr>
          <w:p w14:paraId="27B0C72A" w14:textId="3A7CD306" w:rsidR="00925E0D" w:rsidRDefault="00925E0D" w:rsidP="6EA59E95">
            <w:pPr>
              <w:spacing w:after="0"/>
              <w:ind w:left="57" w:right="57"/>
              <w:jc w:val="center"/>
            </w:pPr>
            <w:r w:rsidRPr="6EA59E95">
              <w:rPr>
                <w:rFonts w:eastAsia="Verdana" w:cs="Verdana"/>
                <w:sz w:val="16"/>
                <w:szCs w:val="16"/>
              </w:rPr>
              <w:t>29</w:t>
            </w:r>
          </w:p>
        </w:tc>
        <w:tc>
          <w:tcPr>
            <w:tcW w:w="0" w:type="auto"/>
            <w:vMerge/>
          </w:tcPr>
          <w:p w14:paraId="297304D9" w14:textId="77777777" w:rsidR="00925E0D" w:rsidRDefault="00925E0D"/>
        </w:tc>
        <w:tc>
          <w:tcPr>
            <w:tcW w:w="0" w:type="auto"/>
            <w:vMerge/>
          </w:tcPr>
          <w:p w14:paraId="5E75922E" w14:textId="77777777" w:rsidR="00925E0D" w:rsidRDefault="00925E0D"/>
        </w:tc>
        <w:tc>
          <w:tcPr>
            <w:tcW w:w="0" w:type="auto"/>
            <w:vMerge/>
          </w:tcPr>
          <w:p w14:paraId="73700B6D" w14:textId="77777777" w:rsidR="00925E0D" w:rsidRDefault="00925E0D"/>
        </w:tc>
        <w:tc>
          <w:tcPr>
            <w:tcW w:w="0" w:type="auto"/>
          </w:tcPr>
          <w:p w14:paraId="444F68BA" w14:textId="0BD20076" w:rsidR="00925E0D" w:rsidRDefault="00925E0D" w:rsidP="6EA59E95">
            <w:pPr>
              <w:spacing w:after="0"/>
              <w:ind w:left="57" w:right="57"/>
            </w:pPr>
            <w:r w:rsidRPr="6EA59E95">
              <w:rPr>
                <w:rFonts w:eastAsia="Verdana" w:cs="Verdana"/>
                <w:sz w:val="16"/>
                <w:szCs w:val="16"/>
              </w:rPr>
              <w:t>Monitoring the alternative capping trials.</w:t>
            </w:r>
          </w:p>
        </w:tc>
      </w:tr>
      <w:tr w:rsidR="00925E0D" w14:paraId="0423A036" w14:textId="0A43C173" w:rsidTr="00041386">
        <w:trPr>
          <w:trHeight w:val="300"/>
        </w:trPr>
        <w:tc>
          <w:tcPr>
            <w:tcW w:w="0" w:type="auto"/>
          </w:tcPr>
          <w:p w14:paraId="05FFFDC1" w14:textId="0C8887FC" w:rsidR="00925E0D" w:rsidRDefault="00925E0D" w:rsidP="6EA59E95">
            <w:pPr>
              <w:spacing w:after="0"/>
              <w:ind w:left="57" w:right="57"/>
              <w:jc w:val="center"/>
            </w:pPr>
            <w:r w:rsidRPr="6EA59E95">
              <w:rPr>
                <w:rFonts w:eastAsia="Verdana" w:cs="Verdana"/>
                <w:sz w:val="16"/>
                <w:szCs w:val="16"/>
              </w:rPr>
              <w:t>30</w:t>
            </w:r>
          </w:p>
        </w:tc>
        <w:tc>
          <w:tcPr>
            <w:tcW w:w="0" w:type="auto"/>
            <w:vMerge w:val="restart"/>
          </w:tcPr>
          <w:p w14:paraId="76456B33" w14:textId="0C24DCFF" w:rsidR="00925E0D" w:rsidRDefault="00925E0D" w:rsidP="6EA59E95">
            <w:pPr>
              <w:spacing w:after="0"/>
              <w:ind w:left="57" w:right="57"/>
            </w:pPr>
            <w:r w:rsidRPr="6EA59E95">
              <w:rPr>
                <w:rFonts w:eastAsia="Verdana" w:cs="Verdana"/>
                <w:sz w:val="16"/>
                <w:szCs w:val="16"/>
              </w:rPr>
              <w:t>Fire</w:t>
            </w:r>
          </w:p>
        </w:tc>
        <w:tc>
          <w:tcPr>
            <w:tcW w:w="0" w:type="auto"/>
            <w:vMerge w:val="restart"/>
          </w:tcPr>
          <w:p w14:paraId="00EE1F78" w14:textId="5516554C" w:rsidR="00925E0D" w:rsidRDefault="00925E0D" w:rsidP="6EA59E95">
            <w:pPr>
              <w:spacing w:after="0"/>
              <w:ind w:left="57" w:right="57"/>
            </w:pPr>
            <w:r w:rsidRPr="6EA59E95">
              <w:rPr>
                <w:rFonts w:eastAsia="Verdana" w:cs="Verdana"/>
                <w:sz w:val="16"/>
                <w:szCs w:val="16"/>
              </w:rPr>
              <w:t>Various</w:t>
            </w:r>
          </w:p>
        </w:tc>
        <w:tc>
          <w:tcPr>
            <w:tcW w:w="0" w:type="auto"/>
            <w:vMerge w:val="restart"/>
          </w:tcPr>
          <w:p w14:paraId="51022BC3" w14:textId="2B474448" w:rsidR="00925E0D" w:rsidRDefault="00925E0D" w:rsidP="6EA59E95">
            <w:pPr>
              <w:spacing w:after="0"/>
              <w:ind w:left="57" w:right="57"/>
            </w:pPr>
            <w:r w:rsidRPr="6EA59E95">
              <w:rPr>
                <w:rFonts w:eastAsia="Verdana" w:cs="Verdana"/>
                <w:sz w:val="16"/>
                <w:szCs w:val="16"/>
              </w:rPr>
              <w:t>N/A</w:t>
            </w:r>
          </w:p>
        </w:tc>
        <w:tc>
          <w:tcPr>
            <w:tcW w:w="0" w:type="auto"/>
          </w:tcPr>
          <w:p w14:paraId="64C3110F" w14:textId="574DC3F6" w:rsidR="00925E0D" w:rsidRDefault="00925E0D" w:rsidP="6EA59E95">
            <w:pPr>
              <w:spacing w:after="0"/>
              <w:ind w:left="57" w:right="57"/>
            </w:pPr>
            <w:r w:rsidRPr="6EA59E95">
              <w:rPr>
                <w:rFonts w:eastAsia="Verdana" w:cs="Verdana"/>
                <w:sz w:val="16"/>
                <w:szCs w:val="16"/>
              </w:rPr>
              <w:t>Planning reconfiguration of fire services infrastructure for lake fill period and determine the fire management requirements for beyond phase 4 based on coal property studies.</w:t>
            </w:r>
          </w:p>
        </w:tc>
      </w:tr>
      <w:tr w:rsidR="00925E0D" w14:paraId="3D796805" w14:textId="0E48050A" w:rsidTr="00041386">
        <w:trPr>
          <w:trHeight w:val="300"/>
        </w:trPr>
        <w:tc>
          <w:tcPr>
            <w:tcW w:w="0" w:type="auto"/>
          </w:tcPr>
          <w:p w14:paraId="6AC1D54B" w14:textId="369D04D9" w:rsidR="00925E0D" w:rsidRDefault="00925E0D" w:rsidP="6EA59E95">
            <w:pPr>
              <w:spacing w:after="0"/>
              <w:ind w:left="57" w:right="57"/>
              <w:jc w:val="center"/>
            </w:pPr>
            <w:r w:rsidRPr="6EA59E95">
              <w:rPr>
                <w:rFonts w:eastAsia="Verdana" w:cs="Verdana"/>
                <w:sz w:val="16"/>
                <w:szCs w:val="16"/>
              </w:rPr>
              <w:t>31</w:t>
            </w:r>
          </w:p>
        </w:tc>
        <w:tc>
          <w:tcPr>
            <w:tcW w:w="0" w:type="auto"/>
            <w:vMerge/>
          </w:tcPr>
          <w:p w14:paraId="511434CF" w14:textId="77777777" w:rsidR="00925E0D" w:rsidRDefault="00925E0D"/>
        </w:tc>
        <w:tc>
          <w:tcPr>
            <w:tcW w:w="0" w:type="auto"/>
            <w:vMerge/>
          </w:tcPr>
          <w:p w14:paraId="0398C43E" w14:textId="77777777" w:rsidR="00925E0D" w:rsidRDefault="00925E0D"/>
        </w:tc>
        <w:tc>
          <w:tcPr>
            <w:tcW w:w="0" w:type="auto"/>
            <w:vMerge/>
          </w:tcPr>
          <w:p w14:paraId="54AD3B8A" w14:textId="77777777" w:rsidR="00925E0D" w:rsidRDefault="00925E0D"/>
        </w:tc>
        <w:tc>
          <w:tcPr>
            <w:tcW w:w="0" w:type="auto"/>
          </w:tcPr>
          <w:p w14:paraId="25AC747C" w14:textId="170CB8FC" w:rsidR="00925E0D" w:rsidRDefault="00925E0D" w:rsidP="6EA59E95">
            <w:pPr>
              <w:spacing w:after="0"/>
              <w:ind w:left="57" w:right="57"/>
            </w:pPr>
            <w:r w:rsidRPr="6EA59E95">
              <w:rPr>
                <w:rFonts w:eastAsia="Verdana" w:cs="Verdana"/>
                <w:sz w:val="16"/>
                <w:szCs w:val="16"/>
              </w:rPr>
              <w:t>Investigate the existence of a standard for Victorian rural landform e.g. Council land classification (global)</w:t>
            </w:r>
          </w:p>
        </w:tc>
      </w:tr>
      <w:tr w:rsidR="00925E0D" w14:paraId="272A053D" w14:textId="49B8314A" w:rsidTr="00041386">
        <w:trPr>
          <w:trHeight w:val="300"/>
        </w:trPr>
        <w:tc>
          <w:tcPr>
            <w:tcW w:w="0" w:type="auto"/>
          </w:tcPr>
          <w:p w14:paraId="3C01748B" w14:textId="625BAFEA" w:rsidR="00925E0D" w:rsidRDefault="00925E0D" w:rsidP="6EA59E95">
            <w:pPr>
              <w:spacing w:after="0"/>
              <w:ind w:left="57" w:right="57"/>
              <w:jc w:val="center"/>
            </w:pPr>
            <w:r w:rsidRPr="6EA59E95">
              <w:rPr>
                <w:rFonts w:eastAsia="Verdana" w:cs="Verdana"/>
                <w:sz w:val="16"/>
                <w:szCs w:val="16"/>
              </w:rPr>
              <w:t>32</w:t>
            </w:r>
          </w:p>
        </w:tc>
        <w:tc>
          <w:tcPr>
            <w:tcW w:w="0" w:type="auto"/>
            <w:vMerge/>
          </w:tcPr>
          <w:p w14:paraId="00938BBF" w14:textId="77777777" w:rsidR="00925E0D" w:rsidRDefault="00925E0D"/>
        </w:tc>
        <w:tc>
          <w:tcPr>
            <w:tcW w:w="0" w:type="auto"/>
          </w:tcPr>
          <w:p w14:paraId="1EE7CEAE" w14:textId="08880968" w:rsidR="00925E0D" w:rsidRDefault="00925E0D" w:rsidP="6EA59E95">
            <w:pPr>
              <w:spacing w:after="0"/>
              <w:ind w:left="57" w:right="57"/>
            </w:pPr>
            <w:r w:rsidRPr="6EA59E95">
              <w:rPr>
                <w:rFonts w:eastAsia="Verdana" w:cs="Verdana"/>
                <w:sz w:val="16"/>
                <w:szCs w:val="16"/>
              </w:rPr>
              <w:t>Ignition of fuels (diesel, oils, chemicals, non-coal) (e.g. 2 x 40,000 litres diesel, oil store)</w:t>
            </w:r>
          </w:p>
        </w:tc>
        <w:tc>
          <w:tcPr>
            <w:tcW w:w="0" w:type="auto"/>
            <w:vMerge/>
          </w:tcPr>
          <w:p w14:paraId="373AC9A3" w14:textId="77777777" w:rsidR="00925E0D" w:rsidRDefault="00925E0D"/>
        </w:tc>
        <w:tc>
          <w:tcPr>
            <w:tcW w:w="0" w:type="auto"/>
          </w:tcPr>
          <w:p w14:paraId="31BF779E" w14:textId="3F54F38D" w:rsidR="00925E0D" w:rsidRDefault="00925E0D" w:rsidP="6EA59E95">
            <w:pPr>
              <w:spacing w:after="0"/>
              <w:ind w:left="57" w:right="57"/>
            </w:pPr>
            <w:r w:rsidRPr="6EA59E95">
              <w:rPr>
                <w:rFonts w:eastAsia="Verdana" w:cs="Verdana"/>
                <w:sz w:val="16"/>
                <w:szCs w:val="16"/>
              </w:rPr>
              <w:t>Review the storage requirements for bulk fuel and oil storage.</w:t>
            </w:r>
          </w:p>
        </w:tc>
      </w:tr>
      <w:tr w:rsidR="00925E0D" w14:paraId="60A7CEF6" w14:textId="02AA8F01" w:rsidTr="00041386">
        <w:trPr>
          <w:trHeight w:val="300"/>
        </w:trPr>
        <w:tc>
          <w:tcPr>
            <w:tcW w:w="0" w:type="auto"/>
          </w:tcPr>
          <w:p w14:paraId="15860FC6" w14:textId="56A04113" w:rsidR="00925E0D" w:rsidRDefault="00925E0D" w:rsidP="6EA59E95">
            <w:pPr>
              <w:spacing w:after="0"/>
              <w:ind w:left="57" w:right="57"/>
              <w:jc w:val="center"/>
            </w:pPr>
            <w:r w:rsidRPr="6EA59E95">
              <w:rPr>
                <w:rFonts w:eastAsia="Verdana" w:cs="Verdana"/>
                <w:sz w:val="16"/>
                <w:szCs w:val="16"/>
              </w:rPr>
              <w:t>33</w:t>
            </w:r>
          </w:p>
        </w:tc>
        <w:tc>
          <w:tcPr>
            <w:tcW w:w="0" w:type="auto"/>
            <w:vMerge w:val="restart"/>
          </w:tcPr>
          <w:p w14:paraId="39107B4D" w14:textId="1A1ECF6F" w:rsidR="00925E0D" w:rsidRDefault="00925E0D" w:rsidP="6EA59E95">
            <w:pPr>
              <w:spacing w:after="0"/>
              <w:ind w:left="57" w:right="57"/>
            </w:pPr>
            <w:r w:rsidRPr="6EA59E95">
              <w:rPr>
                <w:rFonts w:eastAsia="Verdana" w:cs="Verdana"/>
                <w:sz w:val="16"/>
                <w:szCs w:val="16"/>
              </w:rPr>
              <w:t>Environmental</w:t>
            </w:r>
          </w:p>
        </w:tc>
        <w:tc>
          <w:tcPr>
            <w:tcW w:w="0" w:type="auto"/>
          </w:tcPr>
          <w:p w14:paraId="5C535A93" w14:textId="5CFE755D" w:rsidR="00925E0D" w:rsidRDefault="00925E0D" w:rsidP="6EA59E95">
            <w:pPr>
              <w:spacing w:after="0"/>
              <w:ind w:left="57" w:right="57"/>
            </w:pPr>
            <w:r w:rsidRPr="6EA59E95">
              <w:rPr>
                <w:rFonts w:eastAsia="Verdana" w:cs="Verdana"/>
                <w:sz w:val="16"/>
                <w:szCs w:val="16"/>
              </w:rPr>
              <w:t>Smoke &amp; particulates and transport off-site (PM2.5), etc.) - particulates</w:t>
            </w:r>
          </w:p>
          <w:p w14:paraId="21313C56" w14:textId="6BC31ADC" w:rsidR="00925E0D" w:rsidRDefault="00925E0D" w:rsidP="6EA59E95">
            <w:pPr>
              <w:spacing w:after="0"/>
              <w:ind w:left="57" w:right="57"/>
            </w:pPr>
            <w:r w:rsidRPr="6EA59E95">
              <w:rPr>
                <w:rFonts w:eastAsia="Verdana" w:cs="Verdana"/>
                <w:sz w:val="16"/>
                <w:szCs w:val="16"/>
              </w:rPr>
              <w:t xml:space="preserve"> </w:t>
            </w:r>
          </w:p>
          <w:p w14:paraId="4D51BD5C" w14:textId="60464402" w:rsidR="00925E0D" w:rsidRDefault="00925E0D" w:rsidP="6EA59E95">
            <w:pPr>
              <w:spacing w:after="0"/>
              <w:ind w:left="57" w:right="57"/>
            </w:pPr>
            <w:r w:rsidRPr="6EA59E95">
              <w:rPr>
                <w:rFonts w:eastAsia="Verdana" w:cs="Verdana"/>
                <w:sz w:val="16"/>
                <w:szCs w:val="16"/>
              </w:rPr>
              <w:t>Generation of unacceptable odour</w:t>
            </w:r>
          </w:p>
        </w:tc>
        <w:tc>
          <w:tcPr>
            <w:tcW w:w="0" w:type="auto"/>
            <w:vMerge w:val="restart"/>
          </w:tcPr>
          <w:p w14:paraId="478C1946" w14:textId="768DFCAA" w:rsidR="00925E0D" w:rsidRDefault="00925E0D" w:rsidP="6EA59E95">
            <w:pPr>
              <w:spacing w:after="0"/>
              <w:ind w:left="57" w:right="57"/>
            </w:pPr>
            <w:r w:rsidRPr="6EA59E95">
              <w:rPr>
                <w:rFonts w:eastAsia="Verdana" w:cs="Verdana"/>
                <w:sz w:val="16"/>
                <w:szCs w:val="16"/>
              </w:rPr>
              <w:t>N/A</w:t>
            </w:r>
          </w:p>
        </w:tc>
        <w:tc>
          <w:tcPr>
            <w:tcW w:w="0" w:type="auto"/>
          </w:tcPr>
          <w:p w14:paraId="4991C095" w14:textId="01145F52" w:rsidR="00925E0D" w:rsidRDefault="00925E0D" w:rsidP="6EA59E95">
            <w:pPr>
              <w:spacing w:after="0"/>
              <w:ind w:left="57" w:right="57"/>
            </w:pPr>
            <w:r w:rsidRPr="6EA59E95">
              <w:rPr>
                <w:rFonts w:eastAsia="Verdana" w:cs="Verdana"/>
                <w:sz w:val="16"/>
                <w:szCs w:val="16"/>
              </w:rPr>
              <w:t>Identify future controls required for odour management (both prevention &amp; mitigation).</w:t>
            </w:r>
          </w:p>
        </w:tc>
      </w:tr>
      <w:tr w:rsidR="00925E0D" w14:paraId="78DE2B7E" w14:textId="271A1BD7" w:rsidTr="00041386">
        <w:trPr>
          <w:trHeight w:val="300"/>
        </w:trPr>
        <w:tc>
          <w:tcPr>
            <w:tcW w:w="0" w:type="auto"/>
          </w:tcPr>
          <w:p w14:paraId="3091F0B0" w14:textId="0EAC6BC7" w:rsidR="00925E0D" w:rsidRDefault="00925E0D" w:rsidP="6EA59E95">
            <w:pPr>
              <w:spacing w:after="0"/>
              <w:ind w:left="57" w:right="57"/>
              <w:jc w:val="center"/>
            </w:pPr>
            <w:r w:rsidRPr="6EA59E95">
              <w:rPr>
                <w:rFonts w:eastAsia="Verdana" w:cs="Verdana"/>
                <w:sz w:val="16"/>
                <w:szCs w:val="16"/>
              </w:rPr>
              <w:t>34</w:t>
            </w:r>
          </w:p>
        </w:tc>
        <w:tc>
          <w:tcPr>
            <w:tcW w:w="0" w:type="auto"/>
            <w:vMerge/>
          </w:tcPr>
          <w:p w14:paraId="339CE1C3" w14:textId="77777777" w:rsidR="00925E0D" w:rsidRDefault="00925E0D"/>
        </w:tc>
        <w:tc>
          <w:tcPr>
            <w:tcW w:w="0" w:type="auto"/>
          </w:tcPr>
          <w:p w14:paraId="1B5A8C9D" w14:textId="5E777410" w:rsidR="00925E0D" w:rsidRDefault="00925E0D" w:rsidP="6EA59E95">
            <w:pPr>
              <w:spacing w:after="0"/>
              <w:ind w:left="57" w:right="57"/>
            </w:pPr>
            <w:r w:rsidRPr="6EA59E95">
              <w:rPr>
                <w:rFonts w:eastAsia="Verdana" w:cs="Verdana"/>
                <w:sz w:val="16"/>
                <w:szCs w:val="16"/>
              </w:rPr>
              <w:t>Gaseous emissions generating air pollution (includes operation of machinery, carbon dioxide, diesel, fugitive emissions), engine exhausts/pollutants, methane (exposed coal, plant), release of SF6 gas from switchgear during decommissioning)</w:t>
            </w:r>
          </w:p>
        </w:tc>
        <w:tc>
          <w:tcPr>
            <w:tcW w:w="0" w:type="auto"/>
            <w:vMerge/>
          </w:tcPr>
          <w:p w14:paraId="23D69EF2" w14:textId="77777777" w:rsidR="00925E0D" w:rsidRDefault="00925E0D"/>
        </w:tc>
        <w:tc>
          <w:tcPr>
            <w:tcW w:w="0" w:type="auto"/>
          </w:tcPr>
          <w:p w14:paraId="04C1C814" w14:textId="0D4E4B39" w:rsidR="00925E0D" w:rsidRDefault="00925E0D" w:rsidP="6EA59E95">
            <w:pPr>
              <w:spacing w:after="0"/>
              <w:ind w:left="57" w:right="57"/>
            </w:pPr>
            <w:r w:rsidRPr="6EA59E95">
              <w:rPr>
                <w:rFonts w:eastAsia="Verdana" w:cs="Verdana"/>
                <w:sz w:val="16"/>
                <w:szCs w:val="16"/>
              </w:rPr>
              <w:t>Develop decommissioning plan for plant, to include controls for environmental releases (fuel; gases; liquids) and associated monitoring.</w:t>
            </w:r>
          </w:p>
        </w:tc>
      </w:tr>
      <w:tr w:rsidR="00925E0D" w14:paraId="08B62B22" w14:textId="3DFF1CD3" w:rsidTr="00041386">
        <w:trPr>
          <w:trHeight w:val="300"/>
        </w:trPr>
        <w:tc>
          <w:tcPr>
            <w:tcW w:w="0" w:type="auto"/>
          </w:tcPr>
          <w:p w14:paraId="46B6BAAF" w14:textId="16EFAB35" w:rsidR="00925E0D" w:rsidRDefault="00925E0D" w:rsidP="6EA59E95">
            <w:pPr>
              <w:spacing w:after="0"/>
              <w:ind w:left="57" w:right="57"/>
              <w:jc w:val="center"/>
            </w:pPr>
            <w:r w:rsidRPr="6EA59E95">
              <w:rPr>
                <w:rFonts w:eastAsia="Verdana" w:cs="Verdana"/>
                <w:sz w:val="16"/>
                <w:szCs w:val="16"/>
              </w:rPr>
              <w:t>35</w:t>
            </w:r>
          </w:p>
        </w:tc>
        <w:tc>
          <w:tcPr>
            <w:tcW w:w="0" w:type="auto"/>
            <w:vMerge/>
          </w:tcPr>
          <w:p w14:paraId="7CA7480E" w14:textId="77777777" w:rsidR="00925E0D" w:rsidRDefault="00925E0D"/>
        </w:tc>
        <w:tc>
          <w:tcPr>
            <w:tcW w:w="0" w:type="auto"/>
          </w:tcPr>
          <w:p w14:paraId="6038B1C5" w14:textId="2E041B9E" w:rsidR="00925E0D" w:rsidRDefault="00925E0D" w:rsidP="6EA59E95">
            <w:pPr>
              <w:spacing w:after="0"/>
              <w:ind w:left="57" w:right="57"/>
            </w:pPr>
            <w:r w:rsidRPr="6EA59E95">
              <w:rPr>
                <w:rFonts w:eastAsia="Verdana" w:cs="Verdana"/>
                <w:sz w:val="16"/>
                <w:szCs w:val="16"/>
              </w:rPr>
              <w:t>Unacceptable vibration</w:t>
            </w:r>
          </w:p>
        </w:tc>
        <w:tc>
          <w:tcPr>
            <w:tcW w:w="0" w:type="auto"/>
            <w:vMerge/>
          </w:tcPr>
          <w:p w14:paraId="72ECD961" w14:textId="77777777" w:rsidR="00925E0D" w:rsidRDefault="00925E0D"/>
        </w:tc>
        <w:tc>
          <w:tcPr>
            <w:tcW w:w="0" w:type="auto"/>
          </w:tcPr>
          <w:p w14:paraId="56F9298B" w14:textId="707C879E" w:rsidR="00925E0D" w:rsidRDefault="00925E0D" w:rsidP="6EA59E95">
            <w:pPr>
              <w:spacing w:after="0"/>
              <w:ind w:left="57" w:right="57"/>
            </w:pPr>
            <w:r w:rsidRPr="6EA59E95">
              <w:rPr>
                <w:rFonts w:eastAsia="Verdana" w:cs="Verdana"/>
                <w:sz w:val="16"/>
                <w:szCs w:val="16"/>
              </w:rPr>
              <w:t>Develop decommissioning plan (explicitly involves community engagement) for plant and associated monitoring.</w:t>
            </w:r>
          </w:p>
          <w:p w14:paraId="6AF75A9C" w14:textId="7DE33D3C" w:rsidR="00925E0D" w:rsidRDefault="00925E0D" w:rsidP="6EA59E95">
            <w:pPr>
              <w:spacing w:after="0"/>
              <w:ind w:left="57" w:right="57"/>
            </w:pPr>
            <w:r w:rsidRPr="6EA59E95">
              <w:rPr>
                <w:rFonts w:eastAsia="Verdana" w:cs="Verdana"/>
                <w:sz w:val="16"/>
                <w:szCs w:val="16"/>
              </w:rPr>
              <w:t>Ensure interface agreements are followed (e.g. V-line awareness of demolition days).</w:t>
            </w:r>
          </w:p>
        </w:tc>
      </w:tr>
      <w:tr w:rsidR="00925E0D" w14:paraId="2772E6AE" w14:textId="3FD1BCDD" w:rsidTr="00041386">
        <w:trPr>
          <w:trHeight w:val="300"/>
        </w:trPr>
        <w:tc>
          <w:tcPr>
            <w:tcW w:w="0" w:type="auto"/>
          </w:tcPr>
          <w:p w14:paraId="0BA3FC34" w14:textId="14327E39" w:rsidR="00925E0D" w:rsidRDefault="00925E0D" w:rsidP="6EA59E95">
            <w:pPr>
              <w:spacing w:after="0"/>
              <w:ind w:left="57" w:right="57"/>
              <w:jc w:val="center"/>
            </w:pPr>
            <w:r w:rsidRPr="6EA59E95">
              <w:rPr>
                <w:rFonts w:eastAsia="Verdana" w:cs="Verdana"/>
                <w:sz w:val="16"/>
                <w:szCs w:val="16"/>
              </w:rPr>
              <w:t>36</w:t>
            </w:r>
          </w:p>
        </w:tc>
        <w:tc>
          <w:tcPr>
            <w:tcW w:w="0" w:type="auto"/>
            <w:vMerge/>
          </w:tcPr>
          <w:p w14:paraId="2B81526D" w14:textId="77777777" w:rsidR="00925E0D" w:rsidRDefault="00925E0D"/>
        </w:tc>
        <w:tc>
          <w:tcPr>
            <w:tcW w:w="0" w:type="auto"/>
          </w:tcPr>
          <w:p w14:paraId="78146A10" w14:textId="4A0EA9DB" w:rsidR="00925E0D" w:rsidRDefault="00925E0D" w:rsidP="6EA59E95">
            <w:pPr>
              <w:spacing w:after="0"/>
              <w:ind w:left="57" w:right="57"/>
            </w:pPr>
            <w:r w:rsidRPr="6EA59E95">
              <w:rPr>
                <w:rFonts w:eastAsia="Verdana" w:cs="Verdana"/>
                <w:sz w:val="16"/>
                <w:szCs w:val="16"/>
              </w:rPr>
              <w:t>Poor pit-lake water quality pollutes groundwater and creates offsite groundwater plume</w:t>
            </w:r>
          </w:p>
        </w:tc>
        <w:tc>
          <w:tcPr>
            <w:tcW w:w="0" w:type="auto"/>
            <w:vMerge/>
          </w:tcPr>
          <w:p w14:paraId="35F92F58" w14:textId="77777777" w:rsidR="00925E0D" w:rsidRDefault="00925E0D"/>
        </w:tc>
        <w:tc>
          <w:tcPr>
            <w:tcW w:w="0" w:type="auto"/>
          </w:tcPr>
          <w:p w14:paraId="002F9C0B" w14:textId="56699BAD" w:rsidR="00925E0D" w:rsidRDefault="00925E0D" w:rsidP="6EA59E95">
            <w:pPr>
              <w:spacing w:after="0"/>
              <w:ind w:left="57" w:right="57"/>
            </w:pPr>
            <w:r w:rsidRPr="6EA59E95">
              <w:rPr>
                <w:rFonts w:eastAsia="Verdana" w:cs="Verdana"/>
                <w:sz w:val="16"/>
                <w:szCs w:val="16"/>
              </w:rPr>
              <w:t>Investigate whether concentration of specific contaminants of concern in background water quality in receiving aquifers exceed values adopted in industry guidelines. Note that:</w:t>
            </w:r>
          </w:p>
          <w:p w14:paraId="7FEBF4B4" w14:textId="1EDE572C" w:rsidR="00925E0D" w:rsidRDefault="00925E0D" w:rsidP="6EA59E95">
            <w:pPr>
              <w:spacing w:after="0"/>
              <w:ind w:left="57" w:right="57"/>
            </w:pPr>
            <w:r w:rsidRPr="6EA59E95">
              <w:rPr>
                <w:rFonts w:eastAsia="Verdana" w:cs="Verdana"/>
                <w:sz w:val="16"/>
                <w:szCs w:val="16"/>
              </w:rPr>
              <w:t xml:space="preserve">(1) guideline value depends on salinity of aquifer. </w:t>
            </w:r>
          </w:p>
          <w:p w14:paraId="1946C5A4" w14:textId="0AAEFF50" w:rsidR="00925E0D" w:rsidRDefault="00925E0D" w:rsidP="6EA59E95">
            <w:pPr>
              <w:spacing w:after="0"/>
              <w:ind w:left="57" w:right="57"/>
            </w:pPr>
            <w:r w:rsidRPr="6EA59E95">
              <w:rPr>
                <w:rFonts w:eastAsia="Verdana" w:cs="Verdana"/>
                <w:sz w:val="16"/>
                <w:szCs w:val="16"/>
              </w:rPr>
              <w:t>(2) no specific guideline referenced in discussion. Guideline to be dependent on nominated beneficial uses at the time.</w:t>
            </w:r>
          </w:p>
        </w:tc>
      </w:tr>
      <w:tr w:rsidR="00925E0D" w14:paraId="53CB23F8" w14:textId="1AE1B4FC" w:rsidTr="00041386">
        <w:trPr>
          <w:trHeight w:val="300"/>
        </w:trPr>
        <w:tc>
          <w:tcPr>
            <w:tcW w:w="0" w:type="auto"/>
          </w:tcPr>
          <w:p w14:paraId="3B34E7D5" w14:textId="77BA29CB" w:rsidR="00925E0D" w:rsidRDefault="00925E0D" w:rsidP="6EA59E95">
            <w:pPr>
              <w:spacing w:after="0"/>
              <w:ind w:left="57" w:right="57"/>
              <w:jc w:val="center"/>
            </w:pPr>
            <w:r w:rsidRPr="6EA59E95">
              <w:rPr>
                <w:rFonts w:eastAsia="Verdana" w:cs="Verdana"/>
                <w:sz w:val="16"/>
                <w:szCs w:val="16"/>
              </w:rPr>
              <w:t>37</w:t>
            </w:r>
          </w:p>
        </w:tc>
        <w:tc>
          <w:tcPr>
            <w:tcW w:w="0" w:type="auto"/>
            <w:vMerge/>
          </w:tcPr>
          <w:p w14:paraId="74574B44" w14:textId="77777777" w:rsidR="00925E0D" w:rsidRDefault="00925E0D"/>
        </w:tc>
        <w:tc>
          <w:tcPr>
            <w:tcW w:w="0" w:type="auto"/>
          </w:tcPr>
          <w:p w14:paraId="6098CED6" w14:textId="1E4DCAFF" w:rsidR="00925E0D" w:rsidRDefault="00925E0D" w:rsidP="6EA59E95">
            <w:pPr>
              <w:spacing w:after="0"/>
              <w:ind w:left="57" w:right="57"/>
            </w:pPr>
            <w:r w:rsidRPr="6EA59E95">
              <w:rPr>
                <w:rFonts w:eastAsia="Verdana" w:cs="Verdana"/>
                <w:sz w:val="16"/>
                <w:szCs w:val="16"/>
              </w:rPr>
              <w:t>Unsuitable earthen materials left in pit (in-pit dumps and surcharges)</w:t>
            </w:r>
          </w:p>
        </w:tc>
        <w:tc>
          <w:tcPr>
            <w:tcW w:w="0" w:type="auto"/>
            <w:vMerge/>
          </w:tcPr>
          <w:p w14:paraId="72651808" w14:textId="77777777" w:rsidR="00925E0D" w:rsidRDefault="00925E0D"/>
        </w:tc>
        <w:tc>
          <w:tcPr>
            <w:tcW w:w="0" w:type="auto"/>
          </w:tcPr>
          <w:p w14:paraId="11A1C22F" w14:textId="29D41A73" w:rsidR="00925E0D" w:rsidRDefault="00925E0D" w:rsidP="6EA59E95">
            <w:pPr>
              <w:spacing w:after="0"/>
              <w:ind w:left="57" w:right="57"/>
            </w:pPr>
            <w:r w:rsidRPr="6EA59E95">
              <w:rPr>
                <w:rFonts w:eastAsia="Verdana" w:cs="Verdana"/>
                <w:sz w:val="16"/>
                <w:szCs w:val="16"/>
              </w:rPr>
              <w:t>Monitoring soils and overburden geochemistry.</w:t>
            </w:r>
          </w:p>
        </w:tc>
      </w:tr>
      <w:tr w:rsidR="00925E0D" w14:paraId="2D569BB4" w14:textId="65837A04" w:rsidTr="00041386">
        <w:trPr>
          <w:trHeight w:val="300"/>
        </w:trPr>
        <w:tc>
          <w:tcPr>
            <w:tcW w:w="0" w:type="auto"/>
          </w:tcPr>
          <w:p w14:paraId="76484C33" w14:textId="49A472C1" w:rsidR="00925E0D" w:rsidRDefault="00925E0D" w:rsidP="6EA59E95">
            <w:pPr>
              <w:spacing w:after="0"/>
              <w:ind w:left="57" w:right="57"/>
              <w:jc w:val="center"/>
            </w:pPr>
            <w:r w:rsidRPr="6EA59E95">
              <w:rPr>
                <w:rFonts w:eastAsia="Verdana" w:cs="Verdana"/>
                <w:sz w:val="16"/>
                <w:szCs w:val="16"/>
              </w:rPr>
              <w:t>38</w:t>
            </w:r>
          </w:p>
        </w:tc>
        <w:tc>
          <w:tcPr>
            <w:tcW w:w="0" w:type="auto"/>
            <w:vMerge/>
          </w:tcPr>
          <w:p w14:paraId="26DFF416" w14:textId="77777777" w:rsidR="00925E0D" w:rsidRDefault="00925E0D"/>
        </w:tc>
        <w:tc>
          <w:tcPr>
            <w:tcW w:w="0" w:type="auto"/>
          </w:tcPr>
          <w:p w14:paraId="418B5D90" w14:textId="5EC2DA8D" w:rsidR="00925E0D" w:rsidRDefault="00925E0D" w:rsidP="6EA59E95">
            <w:pPr>
              <w:spacing w:after="0"/>
              <w:ind w:left="57" w:right="57"/>
            </w:pPr>
            <w:r w:rsidRPr="6EA59E95">
              <w:rPr>
                <w:rFonts w:eastAsia="Verdana" w:cs="Verdana"/>
                <w:sz w:val="16"/>
                <w:szCs w:val="16"/>
              </w:rPr>
              <w:t>Pathogen risk (e.g., algae, E.</w:t>
            </w:r>
            <w:r w:rsidR="001B7738" w:rsidRPr="6EA59E95">
              <w:rPr>
                <w:rFonts w:eastAsia="Verdana" w:cs="Verdana"/>
                <w:sz w:val="16"/>
                <w:szCs w:val="16"/>
              </w:rPr>
              <w:t xml:space="preserve"> </w:t>
            </w:r>
            <w:r w:rsidRPr="6EA59E95">
              <w:rPr>
                <w:rFonts w:eastAsia="Verdana" w:cs="Verdana"/>
                <w:sz w:val="16"/>
                <w:szCs w:val="16"/>
              </w:rPr>
              <w:t>coli) from water quality in pit lake via primary or secondary recreational contact</w:t>
            </w:r>
          </w:p>
        </w:tc>
        <w:tc>
          <w:tcPr>
            <w:tcW w:w="0" w:type="auto"/>
            <w:vMerge/>
          </w:tcPr>
          <w:p w14:paraId="092CF5B9" w14:textId="77777777" w:rsidR="00925E0D" w:rsidRDefault="00925E0D"/>
        </w:tc>
        <w:tc>
          <w:tcPr>
            <w:tcW w:w="0" w:type="auto"/>
          </w:tcPr>
          <w:p w14:paraId="28C92C96" w14:textId="701783CC" w:rsidR="00925E0D" w:rsidRDefault="00925E0D" w:rsidP="6EA59E95">
            <w:pPr>
              <w:spacing w:after="0"/>
              <w:ind w:left="57" w:right="57"/>
            </w:pPr>
            <w:r w:rsidRPr="6EA59E95">
              <w:rPr>
                <w:rFonts w:eastAsia="Verdana" w:cs="Verdana"/>
                <w:sz w:val="16"/>
                <w:szCs w:val="16"/>
              </w:rPr>
              <w:t>Design pathogen monitoring process for post operation, specifically for stagnant water conditions and weather conditions.</w:t>
            </w:r>
          </w:p>
        </w:tc>
      </w:tr>
      <w:tr w:rsidR="00925E0D" w14:paraId="10964ADC" w14:textId="1ADB0FE0" w:rsidTr="00041386">
        <w:trPr>
          <w:trHeight w:val="300"/>
        </w:trPr>
        <w:tc>
          <w:tcPr>
            <w:tcW w:w="0" w:type="auto"/>
          </w:tcPr>
          <w:p w14:paraId="1188834A" w14:textId="450E76D3" w:rsidR="00925E0D" w:rsidRDefault="00925E0D" w:rsidP="6EA59E95">
            <w:pPr>
              <w:spacing w:after="0"/>
              <w:ind w:left="57" w:right="57"/>
              <w:jc w:val="center"/>
            </w:pPr>
            <w:r w:rsidRPr="6EA59E95">
              <w:rPr>
                <w:rFonts w:eastAsia="Verdana" w:cs="Verdana"/>
                <w:sz w:val="16"/>
                <w:szCs w:val="16"/>
              </w:rPr>
              <w:t>39</w:t>
            </w:r>
          </w:p>
        </w:tc>
        <w:tc>
          <w:tcPr>
            <w:tcW w:w="0" w:type="auto"/>
            <w:vMerge/>
          </w:tcPr>
          <w:p w14:paraId="3FCEEA6A" w14:textId="77777777" w:rsidR="00925E0D" w:rsidRDefault="00925E0D"/>
        </w:tc>
        <w:tc>
          <w:tcPr>
            <w:tcW w:w="0" w:type="auto"/>
          </w:tcPr>
          <w:p w14:paraId="69E2B5F8" w14:textId="23552CA7" w:rsidR="00925E0D" w:rsidRDefault="00925E0D" w:rsidP="6EA59E95">
            <w:pPr>
              <w:spacing w:after="0"/>
              <w:ind w:left="57" w:right="57"/>
            </w:pPr>
            <w:r w:rsidRPr="6EA59E95">
              <w:rPr>
                <w:rFonts w:eastAsia="Verdana" w:cs="Verdana"/>
                <w:sz w:val="16"/>
                <w:szCs w:val="16"/>
              </w:rPr>
              <w:t>Chemical risk (e.g., salt, pH, heavy metals, herbicides) from water quality in pit lake</w:t>
            </w:r>
          </w:p>
        </w:tc>
        <w:tc>
          <w:tcPr>
            <w:tcW w:w="0" w:type="auto"/>
            <w:vMerge/>
          </w:tcPr>
          <w:p w14:paraId="0EA1D46F" w14:textId="77777777" w:rsidR="00925E0D" w:rsidRDefault="00925E0D"/>
        </w:tc>
        <w:tc>
          <w:tcPr>
            <w:tcW w:w="0" w:type="auto"/>
          </w:tcPr>
          <w:p w14:paraId="680B976C" w14:textId="563243A7" w:rsidR="00925E0D" w:rsidRDefault="00925E0D" w:rsidP="6EA59E95">
            <w:pPr>
              <w:spacing w:after="0"/>
              <w:ind w:left="57" w:right="57"/>
            </w:pPr>
            <w:r w:rsidRPr="6EA59E95">
              <w:rPr>
                <w:rFonts w:eastAsia="Verdana" w:cs="Verdana"/>
                <w:sz w:val="16"/>
                <w:szCs w:val="16"/>
              </w:rPr>
              <w:t>Discharge is in accordance with license conditions.</w:t>
            </w:r>
          </w:p>
        </w:tc>
      </w:tr>
      <w:tr w:rsidR="00925E0D" w14:paraId="1B782D4E" w14:textId="64D48273" w:rsidTr="00041386">
        <w:trPr>
          <w:trHeight w:val="300"/>
        </w:trPr>
        <w:tc>
          <w:tcPr>
            <w:tcW w:w="0" w:type="auto"/>
          </w:tcPr>
          <w:p w14:paraId="36797B0B" w14:textId="3C1B5583" w:rsidR="00925E0D" w:rsidRDefault="00925E0D" w:rsidP="6EA59E95">
            <w:pPr>
              <w:spacing w:after="0"/>
              <w:ind w:left="57" w:right="57"/>
              <w:jc w:val="center"/>
            </w:pPr>
            <w:r w:rsidRPr="6EA59E95">
              <w:rPr>
                <w:rFonts w:eastAsia="Verdana" w:cs="Verdana"/>
                <w:sz w:val="16"/>
                <w:szCs w:val="16"/>
              </w:rPr>
              <w:t>40</w:t>
            </w:r>
          </w:p>
        </w:tc>
        <w:tc>
          <w:tcPr>
            <w:tcW w:w="0" w:type="auto"/>
            <w:vMerge/>
          </w:tcPr>
          <w:p w14:paraId="361ABF99" w14:textId="77777777" w:rsidR="00925E0D" w:rsidRDefault="00925E0D"/>
        </w:tc>
        <w:tc>
          <w:tcPr>
            <w:tcW w:w="0" w:type="auto"/>
          </w:tcPr>
          <w:p w14:paraId="16B634F9" w14:textId="4EB7E8FD" w:rsidR="00925E0D" w:rsidRDefault="00925E0D" w:rsidP="6EA59E95">
            <w:pPr>
              <w:spacing w:after="0"/>
              <w:ind w:left="57" w:right="57"/>
            </w:pPr>
            <w:r w:rsidRPr="6EA59E95">
              <w:rPr>
                <w:rFonts w:eastAsia="Verdana" w:cs="Verdana"/>
                <w:sz w:val="16"/>
                <w:szCs w:val="16"/>
              </w:rPr>
              <w:t>Physical risk (e.g., turbidity, nutrient) from water quality in pit lake</w:t>
            </w:r>
          </w:p>
        </w:tc>
        <w:tc>
          <w:tcPr>
            <w:tcW w:w="0" w:type="auto"/>
            <w:vMerge/>
          </w:tcPr>
          <w:p w14:paraId="6AA52FDD" w14:textId="77777777" w:rsidR="00925E0D" w:rsidRDefault="00925E0D"/>
        </w:tc>
        <w:tc>
          <w:tcPr>
            <w:tcW w:w="0" w:type="auto"/>
          </w:tcPr>
          <w:p w14:paraId="2A791DAE" w14:textId="7D18B10B" w:rsidR="00925E0D" w:rsidRDefault="00925E0D" w:rsidP="6EA59E95">
            <w:pPr>
              <w:spacing w:after="0"/>
              <w:ind w:left="57" w:right="57"/>
            </w:pPr>
            <w:r w:rsidRPr="6EA59E95">
              <w:rPr>
                <w:rFonts w:eastAsia="Verdana" w:cs="Verdana"/>
                <w:sz w:val="16"/>
                <w:szCs w:val="16"/>
              </w:rPr>
              <w:t>Optimise design to minimise wave action and surface water erosion during filling.</w:t>
            </w:r>
          </w:p>
        </w:tc>
      </w:tr>
      <w:tr w:rsidR="00925E0D" w14:paraId="740C50FF" w14:textId="0C482E85" w:rsidTr="00041386">
        <w:trPr>
          <w:trHeight w:val="300"/>
        </w:trPr>
        <w:tc>
          <w:tcPr>
            <w:tcW w:w="0" w:type="auto"/>
          </w:tcPr>
          <w:p w14:paraId="694E7863" w14:textId="0C6293A5" w:rsidR="00925E0D" w:rsidRDefault="00925E0D" w:rsidP="6EA59E95">
            <w:pPr>
              <w:spacing w:after="0"/>
              <w:ind w:left="57" w:right="57"/>
              <w:jc w:val="center"/>
            </w:pPr>
            <w:r w:rsidRPr="6EA59E95">
              <w:rPr>
                <w:rFonts w:eastAsia="Verdana" w:cs="Verdana"/>
                <w:sz w:val="16"/>
                <w:szCs w:val="16"/>
              </w:rPr>
              <w:t>41</w:t>
            </w:r>
          </w:p>
        </w:tc>
        <w:tc>
          <w:tcPr>
            <w:tcW w:w="0" w:type="auto"/>
            <w:vMerge/>
          </w:tcPr>
          <w:p w14:paraId="606E6F91" w14:textId="77777777" w:rsidR="00925E0D" w:rsidRDefault="00925E0D"/>
        </w:tc>
        <w:tc>
          <w:tcPr>
            <w:tcW w:w="0" w:type="auto"/>
          </w:tcPr>
          <w:p w14:paraId="2FBD54E7" w14:textId="444F013F" w:rsidR="00925E0D" w:rsidRDefault="00925E0D" w:rsidP="6EA59E95">
            <w:pPr>
              <w:spacing w:after="0"/>
              <w:ind w:left="57" w:right="57"/>
            </w:pPr>
            <w:r w:rsidRPr="6EA59E95">
              <w:rPr>
                <w:rFonts w:eastAsia="Verdana" w:cs="Verdana"/>
                <w:sz w:val="16"/>
                <w:szCs w:val="16"/>
              </w:rPr>
              <w:t>Flood water from spillways impacting water quality in the pit lake</w:t>
            </w:r>
          </w:p>
        </w:tc>
        <w:tc>
          <w:tcPr>
            <w:tcW w:w="0" w:type="auto"/>
            <w:vMerge/>
          </w:tcPr>
          <w:p w14:paraId="1F230518" w14:textId="77777777" w:rsidR="00925E0D" w:rsidRDefault="00925E0D"/>
        </w:tc>
        <w:tc>
          <w:tcPr>
            <w:tcW w:w="0" w:type="auto"/>
          </w:tcPr>
          <w:p w14:paraId="0CC48771" w14:textId="48A2DA1D" w:rsidR="00925E0D" w:rsidRDefault="00925E0D" w:rsidP="6EA59E95">
            <w:pPr>
              <w:spacing w:after="0"/>
              <w:ind w:left="57" w:right="57"/>
            </w:pPr>
            <w:r w:rsidRPr="6EA59E95">
              <w:rPr>
                <w:rFonts w:eastAsia="Verdana" w:cs="Verdana"/>
                <w:sz w:val="16"/>
                <w:szCs w:val="16"/>
              </w:rPr>
              <w:t>Complete detailed design of spillways.</w:t>
            </w:r>
          </w:p>
        </w:tc>
      </w:tr>
      <w:tr w:rsidR="00925E0D" w14:paraId="74EDF537" w14:textId="78A2A897" w:rsidTr="00041386">
        <w:trPr>
          <w:trHeight w:val="300"/>
        </w:trPr>
        <w:tc>
          <w:tcPr>
            <w:tcW w:w="0" w:type="auto"/>
          </w:tcPr>
          <w:p w14:paraId="7081F21B" w14:textId="4B685329" w:rsidR="00925E0D" w:rsidRDefault="00925E0D" w:rsidP="6EA59E95">
            <w:pPr>
              <w:spacing w:after="0"/>
              <w:ind w:left="57" w:right="57"/>
              <w:jc w:val="center"/>
            </w:pPr>
            <w:r w:rsidRPr="6EA59E95">
              <w:rPr>
                <w:rFonts w:eastAsia="Verdana" w:cs="Verdana"/>
                <w:sz w:val="16"/>
                <w:szCs w:val="16"/>
              </w:rPr>
              <w:t>42</w:t>
            </w:r>
          </w:p>
        </w:tc>
        <w:tc>
          <w:tcPr>
            <w:tcW w:w="0" w:type="auto"/>
            <w:vMerge/>
          </w:tcPr>
          <w:p w14:paraId="642BFF01" w14:textId="77777777" w:rsidR="00925E0D" w:rsidRDefault="00925E0D"/>
        </w:tc>
        <w:tc>
          <w:tcPr>
            <w:tcW w:w="0" w:type="auto"/>
          </w:tcPr>
          <w:p w14:paraId="33FCAE7C" w14:textId="308A1990" w:rsidR="00925E0D" w:rsidRDefault="00925E0D" w:rsidP="6EA59E95">
            <w:pPr>
              <w:spacing w:after="0"/>
              <w:ind w:left="57" w:right="57"/>
            </w:pPr>
            <w:r w:rsidRPr="6EA59E95">
              <w:rPr>
                <w:rFonts w:eastAsia="Verdana" w:cs="Verdana"/>
                <w:sz w:val="16"/>
                <w:szCs w:val="16"/>
              </w:rPr>
              <w:t>Flood event resulting in fish capture in existing pits or future pit lakes (Ref Alluvium Assessment)</w:t>
            </w:r>
          </w:p>
        </w:tc>
        <w:tc>
          <w:tcPr>
            <w:tcW w:w="0" w:type="auto"/>
            <w:vMerge/>
          </w:tcPr>
          <w:p w14:paraId="56DB6DA4" w14:textId="77777777" w:rsidR="00925E0D" w:rsidRDefault="00925E0D"/>
        </w:tc>
        <w:tc>
          <w:tcPr>
            <w:tcW w:w="0" w:type="auto"/>
          </w:tcPr>
          <w:p w14:paraId="283B3B3B" w14:textId="3ACB97A6" w:rsidR="00925E0D" w:rsidRDefault="00925E0D" w:rsidP="6EA59E95">
            <w:pPr>
              <w:spacing w:after="0"/>
              <w:ind w:left="57" w:right="57"/>
            </w:pPr>
            <w:r w:rsidRPr="6EA59E95">
              <w:rPr>
                <w:rFonts w:eastAsia="Verdana" w:cs="Verdana"/>
                <w:sz w:val="16"/>
                <w:szCs w:val="16"/>
              </w:rPr>
              <w:t>Determine if fish passage is required based on the fish passage study and ongoing aquatic monitoring.</w:t>
            </w:r>
          </w:p>
        </w:tc>
      </w:tr>
      <w:tr w:rsidR="00925E0D" w14:paraId="7C3DBFF9" w14:textId="17B32F63" w:rsidTr="00041386">
        <w:trPr>
          <w:trHeight w:val="300"/>
        </w:trPr>
        <w:tc>
          <w:tcPr>
            <w:tcW w:w="0" w:type="auto"/>
          </w:tcPr>
          <w:p w14:paraId="03ED8DDE" w14:textId="04B2D3B9" w:rsidR="00925E0D" w:rsidRDefault="00925E0D" w:rsidP="6EA59E95">
            <w:pPr>
              <w:spacing w:after="0"/>
              <w:ind w:left="57" w:right="57"/>
              <w:jc w:val="center"/>
            </w:pPr>
            <w:r w:rsidRPr="6EA59E95">
              <w:rPr>
                <w:rFonts w:eastAsia="Verdana" w:cs="Verdana"/>
                <w:sz w:val="16"/>
                <w:szCs w:val="16"/>
              </w:rPr>
              <w:t>43</w:t>
            </w:r>
          </w:p>
        </w:tc>
        <w:tc>
          <w:tcPr>
            <w:tcW w:w="0" w:type="auto"/>
            <w:vMerge w:val="restart"/>
          </w:tcPr>
          <w:p w14:paraId="7647EC67" w14:textId="318720D7" w:rsidR="00925E0D" w:rsidRDefault="00925E0D" w:rsidP="6EA59E95">
            <w:pPr>
              <w:spacing w:after="0"/>
              <w:ind w:left="57" w:right="57"/>
            </w:pPr>
            <w:r w:rsidRPr="6EA59E95">
              <w:rPr>
                <w:rFonts w:eastAsia="Verdana" w:cs="Verdana"/>
                <w:sz w:val="16"/>
                <w:szCs w:val="16"/>
              </w:rPr>
              <w:t>Water Access - Delivery</w:t>
            </w:r>
          </w:p>
        </w:tc>
        <w:tc>
          <w:tcPr>
            <w:tcW w:w="0" w:type="auto"/>
          </w:tcPr>
          <w:p w14:paraId="62F40C0D" w14:textId="7271538E" w:rsidR="00925E0D" w:rsidRDefault="00925E0D" w:rsidP="6EA59E95">
            <w:pPr>
              <w:spacing w:after="0"/>
              <w:ind w:left="57" w:right="57"/>
            </w:pPr>
            <w:r w:rsidRPr="6EA59E95">
              <w:rPr>
                <w:rFonts w:eastAsia="Verdana" w:cs="Verdana"/>
                <w:sz w:val="16"/>
                <w:szCs w:val="16"/>
              </w:rPr>
              <w:t>Rights and permissions less than adequate for allowing surface water into the pit</w:t>
            </w:r>
          </w:p>
          <w:p w14:paraId="0BD448DE" w14:textId="56D901E2" w:rsidR="00925E0D" w:rsidRDefault="00925E0D" w:rsidP="6EA59E95">
            <w:pPr>
              <w:spacing w:after="0"/>
              <w:ind w:left="57" w:right="57"/>
            </w:pPr>
            <w:r w:rsidRPr="6EA59E95">
              <w:rPr>
                <w:rFonts w:eastAsia="Verdana" w:cs="Verdana"/>
                <w:sz w:val="16"/>
                <w:szCs w:val="16"/>
              </w:rPr>
              <w:t xml:space="preserve"> </w:t>
            </w:r>
          </w:p>
          <w:p w14:paraId="277DAE2A" w14:textId="7AC524EA" w:rsidR="00925E0D" w:rsidRDefault="00925E0D" w:rsidP="6EA59E95">
            <w:pPr>
              <w:spacing w:after="0"/>
              <w:ind w:left="57" w:right="57"/>
            </w:pPr>
            <w:r w:rsidRPr="6EA59E95">
              <w:rPr>
                <w:rFonts w:eastAsia="Verdana" w:cs="Verdana"/>
                <w:sz w:val="16"/>
                <w:szCs w:val="16"/>
              </w:rPr>
              <w:t>Rights and permissions less than adequate allowing for spillways into the pit</w:t>
            </w:r>
          </w:p>
        </w:tc>
        <w:tc>
          <w:tcPr>
            <w:tcW w:w="0" w:type="auto"/>
            <w:vMerge w:val="restart"/>
          </w:tcPr>
          <w:p w14:paraId="3E617BC7" w14:textId="013A3504" w:rsidR="00925E0D" w:rsidRDefault="00925E0D" w:rsidP="6EA59E95">
            <w:pPr>
              <w:spacing w:after="0"/>
              <w:ind w:left="57" w:right="57"/>
            </w:pPr>
            <w:r w:rsidRPr="6EA59E95">
              <w:rPr>
                <w:rFonts w:eastAsia="Verdana" w:cs="Verdana"/>
                <w:sz w:val="16"/>
                <w:szCs w:val="16"/>
              </w:rPr>
              <w:t>N/A</w:t>
            </w:r>
          </w:p>
        </w:tc>
        <w:tc>
          <w:tcPr>
            <w:tcW w:w="0" w:type="auto"/>
          </w:tcPr>
          <w:p w14:paraId="00F876DB" w14:textId="22E2DF2A" w:rsidR="00925E0D" w:rsidRDefault="00925E0D" w:rsidP="6EA59E95">
            <w:pPr>
              <w:spacing w:after="0"/>
              <w:ind w:left="57" w:right="57"/>
            </w:pPr>
            <w:r w:rsidRPr="6EA59E95">
              <w:rPr>
                <w:rFonts w:eastAsia="Verdana" w:cs="Verdana"/>
                <w:sz w:val="16"/>
                <w:szCs w:val="16"/>
              </w:rPr>
              <w:t>Consult governing bodies, rail and road organisations and community during development of water source plan</w:t>
            </w:r>
          </w:p>
        </w:tc>
      </w:tr>
      <w:tr w:rsidR="00925E0D" w14:paraId="20F67251" w14:textId="31D74006" w:rsidTr="00041386">
        <w:trPr>
          <w:trHeight w:val="300"/>
        </w:trPr>
        <w:tc>
          <w:tcPr>
            <w:tcW w:w="0" w:type="auto"/>
          </w:tcPr>
          <w:p w14:paraId="3D288D86" w14:textId="2DC11C72" w:rsidR="00925E0D" w:rsidRDefault="00925E0D" w:rsidP="6EA59E95">
            <w:pPr>
              <w:spacing w:after="0"/>
              <w:ind w:left="57" w:right="57"/>
              <w:jc w:val="center"/>
            </w:pPr>
            <w:r w:rsidRPr="6EA59E95">
              <w:rPr>
                <w:rFonts w:eastAsia="Verdana" w:cs="Verdana"/>
                <w:sz w:val="16"/>
                <w:szCs w:val="16"/>
              </w:rPr>
              <w:t>44</w:t>
            </w:r>
          </w:p>
        </w:tc>
        <w:tc>
          <w:tcPr>
            <w:tcW w:w="0" w:type="auto"/>
            <w:vMerge/>
          </w:tcPr>
          <w:p w14:paraId="28756B77" w14:textId="77777777" w:rsidR="00925E0D" w:rsidRDefault="00925E0D"/>
        </w:tc>
        <w:tc>
          <w:tcPr>
            <w:tcW w:w="0" w:type="auto"/>
            <w:vMerge w:val="restart"/>
          </w:tcPr>
          <w:p w14:paraId="7D140671" w14:textId="733CBBD5" w:rsidR="00925E0D" w:rsidRDefault="00925E0D" w:rsidP="6EA59E95">
            <w:pPr>
              <w:spacing w:after="0"/>
              <w:ind w:left="57" w:right="57"/>
            </w:pPr>
            <w:r w:rsidRPr="6EA59E95">
              <w:rPr>
                <w:rFonts w:eastAsia="Verdana" w:cs="Verdana"/>
                <w:sz w:val="16"/>
                <w:szCs w:val="16"/>
              </w:rPr>
              <w:t>Pumping system unable to facilitate pit lake fill</w:t>
            </w:r>
          </w:p>
        </w:tc>
        <w:tc>
          <w:tcPr>
            <w:tcW w:w="0" w:type="auto"/>
            <w:vMerge/>
          </w:tcPr>
          <w:p w14:paraId="07DC687E" w14:textId="77777777" w:rsidR="00925E0D" w:rsidRDefault="00925E0D"/>
        </w:tc>
        <w:tc>
          <w:tcPr>
            <w:tcW w:w="0" w:type="auto"/>
          </w:tcPr>
          <w:p w14:paraId="5E3103CB" w14:textId="5EFF7B49" w:rsidR="00925E0D" w:rsidRDefault="00925E0D" w:rsidP="6EA59E95">
            <w:pPr>
              <w:spacing w:after="0"/>
              <w:ind w:left="57" w:right="57"/>
            </w:pPr>
            <w:r w:rsidRPr="6EA59E95">
              <w:rPr>
                <w:rFonts w:eastAsia="Verdana" w:cs="Verdana"/>
                <w:sz w:val="16"/>
                <w:szCs w:val="16"/>
              </w:rPr>
              <w:t>Review asset management transition from power station operations to mine rehabilitation team</w:t>
            </w:r>
          </w:p>
        </w:tc>
      </w:tr>
      <w:tr w:rsidR="00925E0D" w14:paraId="46719A35" w14:textId="7718B577" w:rsidTr="00041386">
        <w:trPr>
          <w:trHeight w:val="300"/>
        </w:trPr>
        <w:tc>
          <w:tcPr>
            <w:tcW w:w="0" w:type="auto"/>
          </w:tcPr>
          <w:p w14:paraId="505B0054" w14:textId="6E4C7776" w:rsidR="00925E0D" w:rsidRDefault="00925E0D" w:rsidP="6EA59E95">
            <w:pPr>
              <w:spacing w:after="0"/>
              <w:ind w:left="57" w:right="57"/>
              <w:jc w:val="center"/>
            </w:pPr>
            <w:r w:rsidRPr="6EA59E95">
              <w:rPr>
                <w:rFonts w:eastAsia="Verdana" w:cs="Verdana"/>
                <w:sz w:val="16"/>
                <w:szCs w:val="16"/>
              </w:rPr>
              <w:t>45</w:t>
            </w:r>
          </w:p>
        </w:tc>
        <w:tc>
          <w:tcPr>
            <w:tcW w:w="0" w:type="auto"/>
            <w:vMerge/>
          </w:tcPr>
          <w:p w14:paraId="2F0D320D" w14:textId="77777777" w:rsidR="00925E0D" w:rsidRDefault="00925E0D"/>
        </w:tc>
        <w:tc>
          <w:tcPr>
            <w:tcW w:w="0" w:type="auto"/>
            <w:vMerge/>
          </w:tcPr>
          <w:p w14:paraId="79B8AC42" w14:textId="77777777" w:rsidR="00925E0D" w:rsidRDefault="00925E0D"/>
        </w:tc>
        <w:tc>
          <w:tcPr>
            <w:tcW w:w="0" w:type="auto"/>
            <w:vMerge/>
          </w:tcPr>
          <w:p w14:paraId="12950AA9" w14:textId="77777777" w:rsidR="00925E0D" w:rsidRDefault="00925E0D"/>
        </w:tc>
        <w:tc>
          <w:tcPr>
            <w:tcW w:w="0" w:type="auto"/>
          </w:tcPr>
          <w:p w14:paraId="53FA71EF" w14:textId="13AE934C" w:rsidR="00925E0D" w:rsidRDefault="00925E0D" w:rsidP="6EA59E95">
            <w:pPr>
              <w:spacing w:after="0"/>
              <w:ind w:left="57" w:right="57"/>
            </w:pPr>
            <w:r w:rsidRPr="6EA59E95">
              <w:rPr>
                <w:rFonts w:eastAsia="Verdana" w:cs="Verdana"/>
                <w:sz w:val="16"/>
                <w:szCs w:val="16"/>
              </w:rPr>
              <w:t>Investigate pumping system reliability and redundancy</w:t>
            </w:r>
          </w:p>
        </w:tc>
      </w:tr>
      <w:tr w:rsidR="00925E0D" w14:paraId="3B0B20BB" w14:textId="6A82203D" w:rsidTr="00041386">
        <w:trPr>
          <w:trHeight w:val="300"/>
        </w:trPr>
        <w:tc>
          <w:tcPr>
            <w:tcW w:w="0" w:type="auto"/>
          </w:tcPr>
          <w:p w14:paraId="70FD3658" w14:textId="1F0A7E68" w:rsidR="00925E0D" w:rsidRDefault="00925E0D" w:rsidP="6EA59E95">
            <w:pPr>
              <w:spacing w:after="0"/>
              <w:ind w:left="57" w:right="57"/>
              <w:jc w:val="center"/>
            </w:pPr>
            <w:r w:rsidRPr="6EA59E95">
              <w:rPr>
                <w:rFonts w:eastAsia="Verdana" w:cs="Verdana"/>
                <w:sz w:val="16"/>
                <w:szCs w:val="16"/>
              </w:rPr>
              <w:t>46</w:t>
            </w:r>
          </w:p>
        </w:tc>
        <w:tc>
          <w:tcPr>
            <w:tcW w:w="0" w:type="auto"/>
            <w:vMerge/>
          </w:tcPr>
          <w:p w14:paraId="48BAB145" w14:textId="77777777" w:rsidR="00925E0D" w:rsidRDefault="00925E0D"/>
        </w:tc>
        <w:tc>
          <w:tcPr>
            <w:tcW w:w="0" w:type="auto"/>
          </w:tcPr>
          <w:p w14:paraId="6AD8630B" w14:textId="23197B7D" w:rsidR="00925E0D" w:rsidRDefault="00925E0D" w:rsidP="6EA59E95">
            <w:pPr>
              <w:spacing w:after="0"/>
              <w:ind w:left="57" w:right="57"/>
            </w:pPr>
            <w:r w:rsidRPr="6EA59E95">
              <w:rPr>
                <w:rFonts w:eastAsia="Verdana" w:cs="Verdana"/>
                <w:sz w:val="16"/>
                <w:szCs w:val="16"/>
              </w:rPr>
              <w:t>Operational bulk water entitlement revoked upon cessation of operation</w:t>
            </w:r>
          </w:p>
          <w:p w14:paraId="48354697" w14:textId="4419B773" w:rsidR="00925E0D" w:rsidRDefault="00925E0D" w:rsidP="6EA59E95">
            <w:pPr>
              <w:spacing w:after="0"/>
              <w:ind w:left="57" w:right="57"/>
            </w:pPr>
            <w:r w:rsidRPr="6EA59E95">
              <w:rPr>
                <w:rFonts w:eastAsia="Verdana" w:cs="Verdana"/>
                <w:sz w:val="16"/>
                <w:szCs w:val="16"/>
              </w:rPr>
              <w:t xml:space="preserve"> </w:t>
            </w:r>
          </w:p>
          <w:p w14:paraId="702B116A" w14:textId="7D4BAA4C" w:rsidR="00925E0D" w:rsidRDefault="00925E0D" w:rsidP="6EA59E95">
            <w:pPr>
              <w:spacing w:after="0"/>
              <w:ind w:left="57" w:right="57"/>
            </w:pPr>
            <w:r w:rsidRPr="6EA59E95">
              <w:rPr>
                <w:rFonts w:eastAsia="Verdana" w:cs="Verdana"/>
                <w:sz w:val="16"/>
                <w:szCs w:val="16"/>
              </w:rPr>
              <w:t>Restricted seasonal use for revised BWE for rehabilitation</w:t>
            </w:r>
          </w:p>
          <w:p w14:paraId="516E5469" w14:textId="62337D05" w:rsidR="00925E0D" w:rsidRDefault="00925E0D" w:rsidP="6EA59E95">
            <w:pPr>
              <w:spacing w:after="0"/>
              <w:ind w:left="57" w:right="57"/>
            </w:pPr>
            <w:r w:rsidRPr="6EA59E95">
              <w:rPr>
                <w:rFonts w:eastAsia="Verdana" w:cs="Verdana"/>
                <w:sz w:val="16"/>
                <w:szCs w:val="16"/>
              </w:rPr>
              <w:t xml:space="preserve"> </w:t>
            </w:r>
          </w:p>
          <w:p w14:paraId="56F2C192" w14:textId="435A9CA2" w:rsidR="00925E0D" w:rsidRDefault="00925E0D" w:rsidP="6EA59E95">
            <w:pPr>
              <w:spacing w:after="0"/>
              <w:ind w:left="57" w:right="57"/>
            </w:pPr>
            <w:r w:rsidRPr="6EA59E95">
              <w:rPr>
                <w:rFonts w:eastAsia="Verdana" w:cs="Verdana"/>
                <w:sz w:val="16"/>
                <w:szCs w:val="16"/>
              </w:rPr>
              <w:t>Drought conditions (5+ years) impact water access during lake fill</w:t>
            </w:r>
          </w:p>
        </w:tc>
        <w:tc>
          <w:tcPr>
            <w:tcW w:w="0" w:type="auto"/>
            <w:vMerge/>
          </w:tcPr>
          <w:p w14:paraId="50129DAE" w14:textId="77777777" w:rsidR="00925E0D" w:rsidRDefault="00925E0D"/>
        </w:tc>
        <w:tc>
          <w:tcPr>
            <w:tcW w:w="0" w:type="auto"/>
          </w:tcPr>
          <w:p w14:paraId="0478358A" w14:textId="2C14B36B" w:rsidR="00925E0D" w:rsidRDefault="00925E0D" w:rsidP="6EA59E95">
            <w:pPr>
              <w:spacing w:after="0"/>
              <w:ind w:left="57" w:right="57"/>
            </w:pPr>
            <w:r w:rsidRPr="6EA59E95">
              <w:rPr>
                <w:rFonts w:eastAsia="Verdana" w:cs="Verdana"/>
                <w:sz w:val="16"/>
                <w:szCs w:val="16"/>
              </w:rPr>
              <w:t>Determine design scope for fire service system (including alternative water sources to ensure continuous water supply as required)</w:t>
            </w:r>
          </w:p>
        </w:tc>
      </w:tr>
      <w:tr w:rsidR="00925E0D" w14:paraId="6B098D2D" w14:textId="0F7436E5" w:rsidTr="00041386">
        <w:trPr>
          <w:trHeight w:val="300"/>
        </w:trPr>
        <w:tc>
          <w:tcPr>
            <w:tcW w:w="0" w:type="auto"/>
          </w:tcPr>
          <w:p w14:paraId="50E6B01C" w14:textId="6FB42EAB" w:rsidR="00925E0D" w:rsidRDefault="00925E0D" w:rsidP="6EA59E95">
            <w:pPr>
              <w:spacing w:after="0"/>
              <w:ind w:left="57" w:right="57"/>
              <w:jc w:val="center"/>
            </w:pPr>
            <w:r w:rsidRPr="6EA59E95">
              <w:rPr>
                <w:rFonts w:eastAsia="Verdana" w:cs="Verdana"/>
                <w:sz w:val="16"/>
                <w:szCs w:val="16"/>
              </w:rPr>
              <w:t>47</w:t>
            </w:r>
          </w:p>
        </w:tc>
        <w:tc>
          <w:tcPr>
            <w:tcW w:w="0" w:type="auto"/>
            <w:vMerge w:val="restart"/>
          </w:tcPr>
          <w:p w14:paraId="60973BEE" w14:textId="0C6152BC" w:rsidR="00925E0D" w:rsidRDefault="00925E0D" w:rsidP="6EA59E95">
            <w:pPr>
              <w:spacing w:after="0"/>
              <w:ind w:left="57" w:right="57"/>
            </w:pPr>
            <w:r w:rsidRPr="6EA59E95">
              <w:rPr>
                <w:rFonts w:eastAsia="Verdana" w:cs="Verdana"/>
                <w:sz w:val="16"/>
                <w:szCs w:val="16"/>
              </w:rPr>
              <w:t>Site Security</w:t>
            </w:r>
          </w:p>
        </w:tc>
        <w:tc>
          <w:tcPr>
            <w:tcW w:w="0" w:type="auto"/>
            <w:vMerge w:val="restart"/>
          </w:tcPr>
          <w:p w14:paraId="7907138A" w14:textId="015946D5" w:rsidR="00925E0D" w:rsidRDefault="00925E0D" w:rsidP="6EA59E95">
            <w:pPr>
              <w:spacing w:after="0"/>
              <w:ind w:left="57" w:right="57"/>
            </w:pPr>
            <w:r w:rsidRPr="6EA59E95">
              <w:rPr>
                <w:rFonts w:eastAsia="Verdana" w:cs="Verdana"/>
                <w:sz w:val="16"/>
                <w:szCs w:val="16"/>
              </w:rPr>
              <w:t>Unauthorised public access to site prior to relinquishment threatens public</w:t>
            </w:r>
          </w:p>
          <w:p w14:paraId="4E1CD1FB" w14:textId="15BE449E" w:rsidR="00925E0D" w:rsidRDefault="00925E0D" w:rsidP="6EA59E95">
            <w:pPr>
              <w:spacing w:after="0"/>
              <w:ind w:left="57" w:right="57"/>
            </w:pPr>
            <w:r w:rsidRPr="6EA59E95">
              <w:rPr>
                <w:rFonts w:eastAsia="Verdana" w:cs="Verdana"/>
                <w:sz w:val="16"/>
                <w:szCs w:val="16"/>
              </w:rPr>
              <w:t xml:space="preserve"> </w:t>
            </w:r>
          </w:p>
          <w:p w14:paraId="6AD9A72C" w14:textId="7DCE1942" w:rsidR="00925E0D" w:rsidRDefault="00925E0D" w:rsidP="6EA59E95">
            <w:pPr>
              <w:spacing w:after="0"/>
              <w:ind w:left="57" w:right="57"/>
            </w:pPr>
            <w:r w:rsidRPr="6EA59E95">
              <w:rPr>
                <w:rFonts w:eastAsia="Verdana" w:cs="Verdana"/>
                <w:sz w:val="16"/>
                <w:szCs w:val="16"/>
              </w:rPr>
              <w:t>Unauthorised public access to site prior to relinquishment threatens business interests</w:t>
            </w:r>
          </w:p>
          <w:p w14:paraId="06EE7761" w14:textId="08254646" w:rsidR="00925E0D" w:rsidRDefault="00925E0D" w:rsidP="6EA59E95">
            <w:pPr>
              <w:spacing w:after="0"/>
              <w:ind w:left="57" w:right="57"/>
            </w:pPr>
            <w:r w:rsidRPr="6EA59E95">
              <w:rPr>
                <w:rFonts w:eastAsia="Verdana" w:cs="Verdana"/>
                <w:sz w:val="16"/>
                <w:szCs w:val="16"/>
              </w:rPr>
              <w:t xml:space="preserve"> </w:t>
            </w:r>
          </w:p>
          <w:p w14:paraId="4B349332" w14:textId="1309FCC0" w:rsidR="00925E0D" w:rsidRDefault="00925E0D" w:rsidP="6EA59E95">
            <w:pPr>
              <w:spacing w:after="0"/>
              <w:ind w:left="57" w:right="57"/>
            </w:pPr>
            <w:r w:rsidRPr="6EA59E95">
              <w:rPr>
                <w:rFonts w:eastAsia="Verdana" w:cs="Verdana"/>
                <w:sz w:val="16"/>
                <w:szCs w:val="16"/>
              </w:rPr>
              <w:t>Unauthorised water extraction from lake</w:t>
            </w:r>
          </w:p>
        </w:tc>
        <w:tc>
          <w:tcPr>
            <w:tcW w:w="0" w:type="auto"/>
            <w:vMerge w:val="restart"/>
          </w:tcPr>
          <w:p w14:paraId="779E7369" w14:textId="26DEEF18" w:rsidR="00925E0D" w:rsidRDefault="00925E0D" w:rsidP="6EA59E95">
            <w:pPr>
              <w:spacing w:after="0"/>
              <w:ind w:left="57" w:right="57"/>
            </w:pPr>
            <w:r w:rsidRPr="6EA59E95">
              <w:rPr>
                <w:rFonts w:eastAsia="Verdana" w:cs="Verdana"/>
                <w:sz w:val="16"/>
                <w:szCs w:val="16"/>
              </w:rPr>
              <w:t>N/A</w:t>
            </w:r>
          </w:p>
        </w:tc>
        <w:tc>
          <w:tcPr>
            <w:tcW w:w="0" w:type="auto"/>
          </w:tcPr>
          <w:p w14:paraId="16CD7B13" w14:textId="6F091456" w:rsidR="00925E0D" w:rsidRDefault="00925E0D" w:rsidP="6EA59E95">
            <w:pPr>
              <w:spacing w:after="0"/>
              <w:ind w:left="57" w:right="57"/>
            </w:pPr>
            <w:r w:rsidRPr="6EA59E95">
              <w:rPr>
                <w:rFonts w:eastAsia="Verdana" w:cs="Verdana"/>
                <w:sz w:val="16"/>
                <w:szCs w:val="16"/>
              </w:rPr>
              <w:t>Investigate long-term site security requirements (for all phases of rehabilitation).</w:t>
            </w:r>
          </w:p>
        </w:tc>
      </w:tr>
      <w:tr w:rsidR="00925E0D" w14:paraId="05B6E5AC" w14:textId="0C66F035" w:rsidTr="00041386">
        <w:trPr>
          <w:trHeight w:val="300"/>
        </w:trPr>
        <w:tc>
          <w:tcPr>
            <w:tcW w:w="0" w:type="auto"/>
          </w:tcPr>
          <w:p w14:paraId="7C58C145" w14:textId="5ED6F73B" w:rsidR="00925E0D" w:rsidRDefault="00925E0D" w:rsidP="6EA59E95">
            <w:pPr>
              <w:spacing w:after="0"/>
              <w:ind w:left="57" w:right="57"/>
              <w:jc w:val="center"/>
            </w:pPr>
            <w:r w:rsidRPr="6EA59E95">
              <w:rPr>
                <w:rFonts w:eastAsia="Verdana" w:cs="Verdana"/>
                <w:sz w:val="16"/>
                <w:szCs w:val="16"/>
              </w:rPr>
              <w:t>48</w:t>
            </w:r>
          </w:p>
        </w:tc>
        <w:tc>
          <w:tcPr>
            <w:tcW w:w="0" w:type="auto"/>
            <w:vMerge/>
          </w:tcPr>
          <w:p w14:paraId="3E785C2C" w14:textId="77777777" w:rsidR="00925E0D" w:rsidRDefault="00925E0D"/>
        </w:tc>
        <w:tc>
          <w:tcPr>
            <w:tcW w:w="0" w:type="auto"/>
            <w:vMerge/>
          </w:tcPr>
          <w:p w14:paraId="1BFB951D" w14:textId="77777777" w:rsidR="00925E0D" w:rsidRDefault="00925E0D"/>
        </w:tc>
        <w:tc>
          <w:tcPr>
            <w:tcW w:w="0" w:type="auto"/>
            <w:vMerge/>
          </w:tcPr>
          <w:p w14:paraId="170B6DDE" w14:textId="77777777" w:rsidR="00925E0D" w:rsidRDefault="00925E0D"/>
        </w:tc>
        <w:tc>
          <w:tcPr>
            <w:tcW w:w="0" w:type="auto"/>
          </w:tcPr>
          <w:p w14:paraId="7610EDF2" w14:textId="718D74CF" w:rsidR="00925E0D" w:rsidRDefault="00925E0D" w:rsidP="6EA59E95">
            <w:pPr>
              <w:spacing w:after="0"/>
              <w:ind w:left="57" w:right="57"/>
            </w:pPr>
            <w:r w:rsidRPr="6EA59E95">
              <w:rPr>
                <w:rFonts w:eastAsia="Verdana" w:cs="Verdana"/>
                <w:sz w:val="16"/>
                <w:szCs w:val="16"/>
              </w:rPr>
              <w:t>Consider incorporation of security aspects in community engagement plan.</w:t>
            </w:r>
          </w:p>
        </w:tc>
      </w:tr>
      <w:tr w:rsidR="00925E0D" w14:paraId="6A315C09" w14:textId="42998692" w:rsidTr="00041386">
        <w:trPr>
          <w:trHeight w:val="300"/>
        </w:trPr>
        <w:tc>
          <w:tcPr>
            <w:tcW w:w="0" w:type="auto"/>
          </w:tcPr>
          <w:p w14:paraId="781E4D57" w14:textId="2E16F645" w:rsidR="00925E0D" w:rsidRDefault="00925E0D" w:rsidP="6EA59E95">
            <w:pPr>
              <w:spacing w:after="0"/>
              <w:ind w:left="57" w:right="57"/>
              <w:jc w:val="center"/>
            </w:pPr>
            <w:r w:rsidRPr="6EA59E95">
              <w:rPr>
                <w:rFonts w:eastAsia="Verdana" w:cs="Verdana"/>
                <w:sz w:val="16"/>
                <w:szCs w:val="16"/>
              </w:rPr>
              <w:t>49</w:t>
            </w:r>
          </w:p>
        </w:tc>
        <w:tc>
          <w:tcPr>
            <w:tcW w:w="0" w:type="auto"/>
            <w:vMerge/>
          </w:tcPr>
          <w:p w14:paraId="43A301A7" w14:textId="77777777" w:rsidR="00925E0D" w:rsidRDefault="00925E0D"/>
        </w:tc>
        <w:tc>
          <w:tcPr>
            <w:tcW w:w="0" w:type="auto"/>
            <w:vMerge/>
          </w:tcPr>
          <w:p w14:paraId="4957E585" w14:textId="77777777" w:rsidR="00925E0D" w:rsidRDefault="00925E0D"/>
        </w:tc>
        <w:tc>
          <w:tcPr>
            <w:tcW w:w="0" w:type="auto"/>
            <w:vMerge/>
          </w:tcPr>
          <w:p w14:paraId="57FA0982" w14:textId="77777777" w:rsidR="00925E0D" w:rsidRDefault="00925E0D"/>
        </w:tc>
        <w:tc>
          <w:tcPr>
            <w:tcW w:w="0" w:type="auto"/>
          </w:tcPr>
          <w:p w14:paraId="346A0290" w14:textId="19FE3784" w:rsidR="00925E0D" w:rsidRDefault="00925E0D" w:rsidP="6EA59E95">
            <w:pPr>
              <w:spacing w:after="0"/>
              <w:ind w:left="57" w:right="57"/>
            </w:pPr>
            <w:r w:rsidRPr="6EA59E95">
              <w:rPr>
                <w:rFonts w:eastAsia="Verdana" w:cs="Verdana"/>
                <w:sz w:val="16"/>
                <w:szCs w:val="16"/>
              </w:rPr>
              <w:t>Monitor council developments that may impact site accessibility (e.g. paths, establishment of picnic areas etc.).</w:t>
            </w:r>
          </w:p>
        </w:tc>
      </w:tr>
      <w:tr w:rsidR="00925E0D" w14:paraId="0EDFB8C3" w14:textId="778E0FFE" w:rsidTr="00041386">
        <w:trPr>
          <w:trHeight w:val="300"/>
        </w:trPr>
        <w:tc>
          <w:tcPr>
            <w:tcW w:w="0" w:type="auto"/>
          </w:tcPr>
          <w:p w14:paraId="6B12462D" w14:textId="6A7F8E0F" w:rsidR="00925E0D" w:rsidRDefault="00925E0D" w:rsidP="6EA59E95">
            <w:pPr>
              <w:spacing w:after="0"/>
              <w:ind w:left="57" w:right="57"/>
              <w:jc w:val="center"/>
            </w:pPr>
            <w:r w:rsidRPr="6EA59E95">
              <w:rPr>
                <w:rFonts w:eastAsia="Verdana" w:cs="Verdana"/>
                <w:sz w:val="16"/>
                <w:szCs w:val="16"/>
              </w:rPr>
              <w:t>50</w:t>
            </w:r>
          </w:p>
        </w:tc>
        <w:tc>
          <w:tcPr>
            <w:tcW w:w="0" w:type="auto"/>
            <w:vMerge/>
          </w:tcPr>
          <w:p w14:paraId="127FADCF" w14:textId="77777777" w:rsidR="00925E0D" w:rsidRDefault="00925E0D"/>
        </w:tc>
        <w:tc>
          <w:tcPr>
            <w:tcW w:w="0" w:type="auto"/>
            <w:vMerge/>
          </w:tcPr>
          <w:p w14:paraId="62D4D226" w14:textId="77777777" w:rsidR="00925E0D" w:rsidRDefault="00925E0D"/>
        </w:tc>
        <w:tc>
          <w:tcPr>
            <w:tcW w:w="0" w:type="auto"/>
            <w:vMerge/>
          </w:tcPr>
          <w:p w14:paraId="6C6988F3" w14:textId="77777777" w:rsidR="00925E0D" w:rsidRDefault="00925E0D"/>
        </w:tc>
        <w:tc>
          <w:tcPr>
            <w:tcW w:w="0" w:type="auto"/>
          </w:tcPr>
          <w:p w14:paraId="27AA7321" w14:textId="4FD27D60" w:rsidR="00925E0D" w:rsidRDefault="00925E0D" w:rsidP="6EA59E95">
            <w:pPr>
              <w:spacing w:after="0"/>
              <w:ind w:left="57" w:right="57"/>
            </w:pPr>
            <w:r w:rsidRPr="6EA59E95">
              <w:rPr>
                <w:rFonts w:eastAsia="Verdana" w:cs="Verdana"/>
                <w:sz w:val="16"/>
                <w:szCs w:val="16"/>
              </w:rPr>
              <w:t>Assess which parts of mining lease may be designated for public access &amp; use, and which may not.</w:t>
            </w:r>
          </w:p>
        </w:tc>
      </w:tr>
      <w:tr w:rsidR="00925E0D" w14:paraId="6D897B12" w14:textId="34D8A0E8" w:rsidTr="00041386">
        <w:trPr>
          <w:trHeight w:val="300"/>
        </w:trPr>
        <w:tc>
          <w:tcPr>
            <w:tcW w:w="0" w:type="auto"/>
          </w:tcPr>
          <w:p w14:paraId="319841B5" w14:textId="72920156" w:rsidR="00925E0D" w:rsidRDefault="00925E0D" w:rsidP="6EA59E95">
            <w:pPr>
              <w:spacing w:after="0"/>
              <w:ind w:left="57" w:right="57"/>
              <w:jc w:val="center"/>
            </w:pPr>
            <w:r w:rsidRPr="6EA59E95">
              <w:rPr>
                <w:rFonts w:eastAsia="Verdana" w:cs="Verdana"/>
                <w:sz w:val="16"/>
                <w:szCs w:val="16"/>
              </w:rPr>
              <w:t>51</w:t>
            </w:r>
          </w:p>
        </w:tc>
        <w:tc>
          <w:tcPr>
            <w:tcW w:w="0" w:type="auto"/>
            <w:vMerge/>
          </w:tcPr>
          <w:p w14:paraId="0108BC24" w14:textId="77777777" w:rsidR="00925E0D" w:rsidRDefault="00925E0D"/>
        </w:tc>
        <w:tc>
          <w:tcPr>
            <w:tcW w:w="0" w:type="auto"/>
            <w:vMerge w:val="restart"/>
          </w:tcPr>
          <w:p w14:paraId="6B04A548" w14:textId="7418DA7A" w:rsidR="00925E0D" w:rsidRDefault="00925E0D" w:rsidP="6EA59E95">
            <w:pPr>
              <w:spacing w:after="0"/>
              <w:ind w:left="57" w:right="57"/>
            </w:pPr>
            <w:r w:rsidRPr="6EA59E95">
              <w:rPr>
                <w:rFonts w:eastAsia="Verdana" w:cs="Verdana"/>
                <w:sz w:val="16"/>
                <w:szCs w:val="16"/>
              </w:rPr>
              <w:t>Data and information threat</w:t>
            </w:r>
          </w:p>
        </w:tc>
        <w:tc>
          <w:tcPr>
            <w:tcW w:w="0" w:type="auto"/>
            <w:vMerge/>
          </w:tcPr>
          <w:p w14:paraId="09C4C63B" w14:textId="77777777" w:rsidR="00925E0D" w:rsidRDefault="00925E0D"/>
        </w:tc>
        <w:tc>
          <w:tcPr>
            <w:tcW w:w="0" w:type="auto"/>
          </w:tcPr>
          <w:p w14:paraId="57BDFC41" w14:textId="6D163BC2" w:rsidR="00925E0D" w:rsidRDefault="00925E0D" w:rsidP="6EA59E95">
            <w:pPr>
              <w:spacing w:after="0"/>
              <w:ind w:left="57" w:right="57"/>
            </w:pPr>
            <w:r w:rsidRPr="6EA59E95">
              <w:rPr>
                <w:rFonts w:eastAsia="Verdana" w:cs="Verdana"/>
                <w:sz w:val="16"/>
                <w:szCs w:val="16"/>
              </w:rPr>
              <w:t>Investigate benchmark for verification &amp; validation of recorded data versus actual field device performance (e.g. automated samplers for water quality versus field measurements) for devices that may be introduced in later phases.</w:t>
            </w:r>
          </w:p>
        </w:tc>
      </w:tr>
      <w:tr w:rsidR="00925E0D" w14:paraId="64DB1E0F" w14:textId="4B0BEDA2" w:rsidTr="00041386">
        <w:trPr>
          <w:trHeight w:val="300"/>
        </w:trPr>
        <w:tc>
          <w:tcPr>
            <w:tcW w:w="0" w:type="auto"/>
          </w:tcPr>
          <w:p w14:paraId="5803E2B5" w14:textId="5BB44B73" w:rsidR="00925E0D" w:rsidRDefault="00925E0D" w:rsidP="6EA59E95">
            <w:pPr>
              <w:spacing w:after="0"/>
              <w:ind w:left="57" w:right="57"/>
              <w:jc w:val="center"/>
            </w:pPr>
            <w:r w:rsidRPr="6EA59E95">
              <w:rPr>
                <w:rFonts w:eastAsia="Verdana" w:cs="Verdana"/>
                <w:sz w:val="16"/>
                <w:szCs w:val="16"/>
              </w:rPr>
              <w:t>52</w:t>
            </w:r>
          </w:p>
        </w:tc>
        <w:tc>
          <w:tcPr>
            <w:tcW w:w="0" w:type="auto"/>
            <w:vMerge/>
          </w:tcPr>
          <w:p w14:paraId="51F531D9" w14:textId="77777777" w:rsidR="00925E0D" w:rsidRDefault="00925E0D"/>
        </w:tc>
        <w:tc>
          <w:tcPr>
            <w:tcW w:w="0" w:type="auto"/>
            <w:vMerge/>
          </w:tcPr>
          <w:p w14:paraId="6022419A" w14:textId="77777777" w:rsidR="00925E0D" w:rsidRDefault="00925E0D"/>
        </w:tc>
        <w:tc>
          <w:tcPr>
            <w:tcW w:w="0" w:type="auto"/>
            <w:vMerge/>
          </w:tcPr>
          <w:p w14:paraId="55FFC6C3" w14:textId="77777777" w:rsidR="00925E0D" w:rsidRDefault="00925E0D"/>
        </w:tc>
        <w:tc>
          <w:tcPr>
            <w:tcW w:w="0" w:type="auto"/>
          </w:tcPr>
          <w:p w14:paraId="788E9CD2" w14:textId="5C88D83A" w:rsidR="00925E0D" w:rsidRDefault="00925E0D" w:rsidP="6EA59E95">
            <w:pPr>
              <w:spacing w:after="0"/>
              <w:ind w:left="57" w:right="57"/>
            </w:pPr>
            <w:r w:rsidRPr="6EA59E95">
              <w:rPr>
                <w:rFonts w:eastAsia="Verdana" w:cs="Verdana"/>
                <w:sz w:val="16"/>
                <w:szCs w:val="16"/>
              </w:rPr>
              <w:t>Establish progressive reporting and data transfer to external agencies (e.g. provides additional back-ups to secure record management required for successful relinquishment).</w:t>
            </w:r>
          </w:p>
        </w:tc>
      </w:tr>
      <w:tr w:rsidR="00925E0D" w14:paraId="6478C8DA" w14:textId="2EB0F1D9" w:rsidTr="00041386">
        <w:trPr>
          <w:trHeight w:val="300"/>
        </w:trPr>
        <w:tc>
          <w:tcPr>
            <w:tcW w:w="0" w:type="auto"/>
            <w:gridSpan w:val="5"/>
          </w:tcPr>
          <w:p w14:paraId="5CD4B3DC" w14:textId="0BD90CCE" w:rsidR="00925E0D" w:rsidRPr="00E35DDD" w:rsidRDefault="00925E0D" w:rsidP="6EA59E95">
            <w:pPr>
              <w:spacing w:after="0"/>
              <w:ind w:left="57" w:right="57"/>
              <w:jc w:val="center"/>
              <w:rPr>
                <w:rFonts w:eastAsia="Verdana" w:cs="Verdana"/>
                <w:b/>
                <w:sz w:val="16"/>
                <w:szCs w:val="16"/>
              </w:rPr>
            </w:pPr>
            <w:r w:rsidRPr="6EA59E95">
              <w:rPr>
                <w:rFonts w:eastAsia="Verdana" w:cs="Verdana"/>
                <w:b/>
                <w:bCs/>
                <w:sz w:val="16"/>
                <w:szCs w:val="16"/>
              </w:rPr>
              <w:t>Phase 2 Closure and Decommissioning (Notionally 2029 – 2030)</w:t>
            </w:r>
          </w:p>
        </w:tc>
      </w:tr>
      <w:tr w:rsidR="00925E0D" w14:paraId="78D98DF1" w14:textId="523476B2" w:rsidTr="00041386">
        <w:trPr>
          <w:trHeight w:val="300"/>
        </w:trPr>
        <w:tc>
          <w:tcPr>
            <w:tcW w:w="0" w:type="auto"/>
          </w:tcPr>
          <w:p w14:paraId="784D2482" w14:textId="6E048853" w:rsidR="00925E0D" w:rsidRDefault="00925E0D" w:rsidP="6EA59E95">
            <w:pPr>
              <w:spacing w:after="0"/>
              <w:ind w:left="57" w:right="57"/>
              <w:jc w:val="center"/>
            </w:pPr>
            <w:r w:rsidRPr="6EA59E95">
              <w:rPr>
                <w:rFonts w:eastAsia="Verdana" w:cs="Verdana"/>
                <w:sz w:val="16"/>
                <w:szCs w:val="16"/>
              </w:rPr>
              <w:t>53</w:t>
            </w:r>
          </w:p>
        </w:tc>
        <w:tc>
          <w:tcPr>
            <w:tcW w:w="0" w:type="auto"/>
            <w:vMerge w:val="restart"/>
          </w:tcPr>
          <w:p w14:paraId="20561A96" w14:textId="3B03CFEB" w:rsidR="00925E0D" w:rsidRDefault="00925E0D" w:rsidP="6EA59E95">
            <w:pPr>
              <w:spacing w:after="0"/>
              <w:ind w:left="57" w:right="57"/>
            </w:pPr>
            <w:r w:rsidRPr="6EA59E95">
              <w:rPr>
                <w:rFonts w:eastAsia="Verdana" w:cs="Verdana"/>
                <w:sz w:val="16"/>
                <w:szCs w:val="16"/>
              </w:rPr>
              <w:t>Geotechnical</w:t>
            </w:r>
          </w:p>
        </w:tc>
        <w:tc>
          <w:tcPr>
            <w:tcW w:w="0" w:type="auto"/>
            <w:vMerge w:val="restart"/>
          </w:tcPr>
          <w:p w14:paraId="19C26E71" w14:textId="150B8B90" w:rsidR="00925E0D" w:rsidRDefault="00925E0D" w:rsidP="6EA59E95">
            <w:pPr>
              <w:spacing w:after="0"/>
              <w:ind w:left="57" w:right="57"/>
            </w:pPr>
            <w:r w:rsidRPr="6EA59E95">
              <w:rPr>
                <w:rFonts w:eastAsia="Verdana" w:cs="Verdana"/>
                <w:sz w:val="16"/>
                <w:szCs w:val="16"/>
              </w:rPr>
              <w:t>Various</w:t>
            </w:r>
          </w:p>
        </w:tc>
        <w:tc>
          <w:tcPr>
            <w:tcW w:w="0" w:type="auto"/>
            <w:vMerge w:val="restart"/>
          </w:tcPr>
          <w:p w14:paraId="0A46336C" w14:textId="307A9070" w:rsidR="00925E0D" w:rsidRDefault="00925E0D" w:rsidP="6EA59E95">
            <w:pPr>
              <w:spacing w:after="0"/>
              <w:ind w:left="57" w:right="57"/>
            </w:pPr>
            <w:r w:rsidRPr="6EA59E95">
              <w:rPr>
                <w:rFonts w:eastAsia="Verdana" w:cs="Verdana"/>
                <w:sz w:val="16"/>
                <w:szCs w:val="16"/>
              </w:rPr>
              <w:t>Global</w:t>
            </w:r>
          </w:p>
        </w:tc>
        <w:tc>
          <w:tcPr>
            <w:tcW w:w="0" w:type="auto"/>
          </w:tcPr>
          <w:p w14:paraId="67B7EFD6" w14:textId="1A1D3FA6" w:rsidR="00925E0D" w:rsidRDefault="00925E0D" w:rsidP="6EA59E95">
            <w:pPr>
              <w:spacing w:after="0"/>
              <w:ind w:left="57" w:right="57"/>
            </w:pPr>
            <w:r w:rsidRPr="6EA59E95">
              <w:rPr>
                <w:rFonts w:eastAsia="Verdana" w:cs="Verdana"/>
                <w:sz w:val="16"/>
                <w:szCs w:val="16"/>
              </w:rPr>
              <w:t>Decommissioning of Ash Lines.</w:t>
            </w:r>
          </w:p>
        </w:tc>
      </w:tr>
      <w:tr w:rsidR="00925E0D" w14:paraId="7A95F1CC" w14:textId="6D64D681" w:rsidTr="00041386">
        <w:trPr>
          <w:trHeight w:val="300"/>
        </w:trPr>
        <w:tc>
          <w:tcPr>
            <w:tcW w:w="0" w:type="auto"/>
          </w:tcPr>
          <w:p w14:paraId="54EA10B5" w14:textId="18D58839" w:rsidR="00925E0D" w:rsidRDefault="00925E0D" w:rsidP="6EA59E95">
            <w:pPr>
              <w:spacing w:after="0"/>
              <w:ind w:left="57" w:right="57"/>
              <w:jc w:val="center"/>
            </w:pPr>
            <w:r w:rsidRPr="6EA59E95">
              <w:rPr>
                <w:rFonts w:eastAsia="Verdana" w:cs="Verdana"/>
                <w:sz w:val="16"/>
                <w:szCs w:val="16"/>
              </w:rPr>
              <w:t>54</w:t>
            </w:r>
          </w:p>
        </w:tc>
        <w:tc>
          <w:tcPr>
            <w:tcW w:w="0" w:type="auto"/>
            <w:vMerge/>
          </w:tcPr>
          <w:p w14:paraId="4BAD7638" w14:textId="77777777" w:rsidR="00925E0D" w:rsidRDefault="00925E0D"/>
        </w:tc>
        <w:tc>
          <w:tcPr>
            <w:tcW w:w="0" w:type="auto"/>
            <w:vMerge/>
          </w:tcPr>
          <w:p w14:paraId="2FEA07C3" w14:textId="77777777" w:rsidR="00925E0D" w:rsidRDefault="00925E0D"/>
        </w:tc>
        <w:tc>
          <w:tcPr>
            <w:tcW w:w="0" w:type="auto"/>
            <w:vMerge/>
          </w:tcPr>
          <w:p w14:paraId="511CCE1E" w14:textId="77777777" w:rsidR="00925E0D" w:rsidRDefault="00925E0D"/>
        </w:tc>
        <w:tc>
          <w:tcPr>
            <w:tcW w:w="0" w:type="auto"/>
          </w:tcPr>
          <w:p w14:paraId="48697129" w14:textId="7931350E" w:rsidR="00925E0D" w:rsidRDefault="00925E0D" w:rsidP="6EA59E95">
            <w:pPr>
              <w:spacing w:after="0"/>
              <w:ind w:left="57" w:right="57"/>
            </w:pPr>
            <w:r w:rsidRPr="6EA59E95">
              <w:rPr>
                <w:rFonts w:eastAsia="Verdana" w:cs="Verdana"/>
                <w:sz w:val="16"/>
                <w:szCs w:val="16"/>
              </w:rPr>
              <w:t>Removal / relocation of Overhead Powerlines.</w:t>
            </w:r>
          </w:p>
        </w:tc>
      </w:tr>
      <w:tr w:rsidR="00925E0D" w14:paraId="7EC443F9" w14:textId="2797361D" w:rsidTr="00041386">
        <w:trPr>
          <w:trHeight w:val="300"/>
        </w:trPr>
        <w:tc>
          <w:tcPr>
            <w:tcW w:w="0" w:type="auto"/>
          </w:tcPr>
          <w:p w14:paraId="11E5C595" w14:textId="579B862C" w:rsidR="00925E0D" w:rsidRDefault="00925E0D" w:rsidP="6EA59E95">
            <w:pPr>
              <w:spacing w:after="0"/>
              <w:ind w:left="57" w:right="57"/>
              <w:jc w:val="center"/>
            </w:pPr>
            <w:r w:rsidRPr="6EA59E95">
              <w:rPr>
                <w:rFonts w:eastAsia="Verdana" w:cs="Verdana"/>
                <w:sz w:val="16"/>
                <w:szCs w:val="16"/>
              </w:rPr>
              <w:t>55</w:t>
            </w:r>
          </w:p>
        </w:tc>
        <w:tc>
          <w:tcPr>
            <w:tcW w:w="0" w:type="auto"/>
            <w:vMerge/>
          </w:tcPr>
          <w:p w14:paraId="6E4203C9" w14:textId="77777777" w:rsidR="00925E0D" w:rsidRDefault="00925E0D"/>
        </w:tc>
        <w:tc>
          <w:tcPr>
            <w:tcW w:w="0" w:type="auto"/>
            <w:vMerge/>
          </w:tcPr>
          <w:p w14:paraId="52CFF613" w14:textId="77777777" w:rsidR="00925E0D" w:rsidRDefault="00925E0D"/>
        </w:tc>
        <w:tc>
          <w:tcPr>
            <w:tcW w:w="0" w:type="auto"/>
            <w:vMerge/>
          </w:tcPr>
          <w:p w14:paraId="75853D92" w14:textId="77777777" w:rsidR="00925E0D" w:rsidRDefault="00925E0D"/>
        </w:tc>
        <w:tc>
          <w:tcPr>
            <w:tcW w:w="0" w:type="auto"/>
          </w:tcPr>
          <w:p w14:paraId="3DF2817A" w14:textId="19CD739E" w:rsidR="00925E0D" w:rsidRDefault="00925E0D" w:rsidP="6EA59E95">
            <w:pPr>
              <w:spacing w:after="0"/>
              <w:ind w:left="57" w:right="57"/>
            </w:pPr>
            <w:r w:rsidRPr="6EA59E95">
              <w:rPr>
                <w:rFonts w:eastAsia="Verdana" w:cs="Verdana"/>
                <w:sz w:val="16"/>
                <w:szCs w:val="16"/>
              </w:rPr>
              <w:t>Surface drainage implementation as per design.</w:t>
            </w:r>
          </w:p>
        </w:tc>
      </w:tr>
      <w:tr w:rsidR="00925E0D" w14:paraId="526D1CAC" w14:textId="3A8DF583" w:rsidTr="00041386">
        <w:trPr>
          <w:trHeight w:val="300"/>
        </w:trPr>
        <w:tc>
          <w:tcPr>
            <w:tcW w:w="0" w:type="auto"/>
          </w:tcPr>
          <w:p w14:paraId="36858A54" w14:textId="161AF4DF" w:rsidR="00925E0D" w:rsidRDefault="00925E0D" w:rsidP="6EA59E95">
            <w:pPr>
              <w:spacing w:after="0"/>
              <w:ind w:left="57" w:right="57"/>
              <w:jc w:val="center"/>
            </w:pPr>
            <w:r w:rsidRPr="6EA59E95">
              <w:rPr>
                <w:rFonts w:eastAsia="Verdana" w:cs="Verdana"/>
                <w:sz w:val="16"/>
                <w:szCs w:val="16"/>
              </w:rPr>
              <w:t>56</w:t>
            </w:r>
          </w:p>
        </w:tc>
        <w:tc>
          <w:tcPr>
            <w:tcW w:w="0" w:type="auto"/>
            <w:vMerge/>
          </w:tcPr>
          <w:p w14:paraId="1F898027" w14:textId="77777777" w:rsidR="00925E0D" w:rsidRDefault="00925E0D"/>
        </w:tc>
        <w:tc>
          <w:tcPr>
            <w:tcW w:w="0" w:type="auto"/>
            <w:vMerge/>
          </w:tcPr>
          <w:p w14:paraId="5DAFC60E" w14:textId="77777777" w:rsidR="00925E0D" w:rsidRDefault="00925E0D"/>
        </w:tc>
        <w:tc>
          <w:tcPr>
            <w:tcW w:w="0" w:type="auto"/>
            <w:vMerge/>
          </w:tcPr>
          <w:p w14:paraId="78D94734" w14:textId="77777777" w:rsidR="00925E0D" w:rsidRDefault="00925E0D"/>
        </w:tc>
        <w:tc>
          <w:tcPr>
            <w:tcW w:w="0" w:type="auto"/>
          </w:tcPr>
          <w:p w14:paraId="263D4C8A" w14:textId="400C8273" w:rsidR="00925E0D" w:rsidRDefault="00925E0D" w:rsidP="6EA59E95">
            <w:pPr>
              <w:spacing w:after="0"/>
              <w:ind w:left="57" w:right="57"/>
            </w:pPr>
            <w:r w:rsidRPr="6EA59E95">
              <w:rPr>
                <w:rFonts w:eastAsia="Verdana" w:cs="Verdana"/>
                <w:sz w:val="16"/>
                <w:szCs w:val="16"/>
              </w:rPr>
              <w:t>Following the assessment and approval of lake fill cost and benefit, implement the fill plan.</w:t>
            </w:r>
          </w:p>
        </w:tc>
      </w:tr>
      <w:tr w:rsidR="00925E0D" w14:paraId="6FA71D86" w14:textId="1234876E" w:rsidTr="00041386">
        <w:trPr>
          <w:trHeight w:val="300"/>
        </w:trPr>
        <w:tc>
          <w:tcPr>
            <w:tcW w:w="0" w:type="auto"/>
          </w:tcPr>
          <w:p w14:paraId="753C5C77" w14:textId="6A46D0D8" w:rsidR="00925E0D" w:rsidRDefault="00925E0D" w:rsidP="6EA59E95">
            <w:pPr>
              <w:spacing w:after="0"/>
              <w:ind w:left="57" w:right="57"/>
              <w:jc w:val="center"/>
            </w:pPr>
            <w:r w:rsidRPr="6EA59E95">
              <w:rPr>
                <w:rFonts w:eastAsia="Verdana" w:cs="Verdana"/>
                <w:sz w:val="16"/>
                <w:szCs w:val="16"/>
              </w:rPr>
              <w:t>57</w:t>
            </w:r>
          </w:p>
        </w:tc>
        <w:tc>
          <w:tcPr>
            <w:tcW w:w="0" w:type="auto"/>
            <w:vMerge/>
          </w:tcPr>
          <w:p w14:paraId="47F59360" w14:textId="77777777" w:rsidR="00925E0D" w:rsidRDefault="00925E0D"/>
        </w:tc>
        <w:tc>
          <w:tcPr>
            <w:tcW w:w="0" w:type="auto"/>
            <w:vMerge/>
          </w:tcPr>
          <w:p w14:paraId="4AD38F00" w14:textId="77777777" w:rsidR="00925E0D" w:rsidRDefault="00925E0D"/>
        </w:tc>
        <w:tc>
          <w:tcPr>
            <w:tcW w:w="0" w:type="auto"/>
            <w:vMerge/>
          </w:tcPr>
          <w:p w14:paraId="70878433" w14:textId="77777777" w:rsidR="00925E0D" w:rsidRDefault="00925E0D"/>
        </w:tc>
        <w:tc>
          <w:tcPr>
            <w:tcW w:w="0" w:type="auto"/>
          </w:tcPr>
          <w:p w14:paraId="6B33A552" w14:textId="5602FEB2" w:rsidR="00925E0D" w:rsidRDefault="00925E0D" w:rsidP="6EA59E95">
            <w:pPr>
              <w:spacing w:after="0"/>
              <w:ind w:left="57" w:right="57"/>
            </w:pPr>
            <w:r w:rsidRPr="6EA59E95">
              <w:rPr>
                <w:rFonts w:eastAsia="Verdana" w:cs="Verdana"/>
                <w:sz w:val="16"/>
                <w:szCs w:val="16"/>
              </w:rPr>
              <w:t>Implement construction of shoreline protection.</w:t>
            </w:r>
          </w:p>
        </w:tc>
      </w:tr>
      <w:tr w:rsidR="00925E0D" w14:paraId="0100117A" w14:textId="1816E309" w:rsidTr="00041386">
        <w:trPr>
          <w:trHeight w:val="300"/>
        </w:trPr>
        <w:tc>
          <w:tcPr>
            <w:tcW w:w="0" w:type="auto"/>
          </w:tcPr>
          <w:p w14:paraId="33B89685" w14:textId="2D610883" w:rsidR="00925E0D" w:rsidRDefault="00925E0D" w:rsidP="6EA59E95">
            <w:pPr>
              <w:spacing w:after="0"/>
              <w:ind w:left="57" w:right="57"/>
              <w:jc w:val="center"/>
            </w:pPr>
            <w:r w:rsidRPr="6EA59E95">
              <w:rPr>
                <w:rFonts w:eastAsia="Verdana" w:cs="Verdana"/>
                <w:sz w:val="16"/>
                <w:szCs w:val="16"/>
              </w:rPr>
              <w:t>58</w:t>
            </w:r>
          </w:p>
        </w:tc>
        <w:tc>
          <w:tcPr>
            <w:tcW w:w="0" w:type="auto"/>
            <w:vMerge/>
          </w:tcPr>
          <w:p w14:paraId="004FE821" w14:textId="77777777" w:rsidR="00925E0D" w:rsidRDefault="00925E0D"/>
        </w:tc>
        <w:tc>
          <w:tcPr>
            <w:tcW w:w="0" w:type="auto"/>
            <w:vMerge/>
          </w:tcPr>
          <w:p w14:paraId="39723B31" w14:textId="77777777" w:rsidR="00925E0D" w:rsidRDefault="00925E0D"/>
        </w:tc>
        <w:tc>
          <w:tcPr>
            <w:tcW w:w="0" w:type="auto"/>
            <w:vMerge/>
          </w:tcPr>
          <w:p w14:paraId="719D1457" w14:textId="77777777" w:rsidR="00925E0D" w:rsidRDefault="00925E0D"/>
        </w:tc>
        <w:tc>
          <w:tcPr>
            <w:tcW w:w="0" w:type="auto"/>
          </w:tcPr>
          <w:p w14:paraId="2A93DA4E" w14:textId="36DB8A85" w:rsidR="00925E0D" w:rsidRDefault="00925E0D" w:rsidP="6EA59E95">
            <w:pPr>
              <w:spacing w:after="0"/>
              <w:ind w:left="57" w:right="57"/>
            </w:pPr>
            <w:r w:rsidRPr="6EA59E95">
              <w:rPr>
                <w:rFonts w:eastAsia="Verdana" w:cs="Verdana"/>
                <w:sz w:val="16"/>
                <w:szCs w:val="16"/>
              </w:rPr>
              <w:t>Implement the findings from the geotechnical investigations and Seiche.</w:t>
            </w:r>
          </w:p>
        </w:tc>
      </w:tr>
      <w:tr w:rsidR="00925E0D" w14:paraId="3A96C8A8" w14:textId="21E4575D" w:rsidTr="00041386">
        <w:trPr>
          <w:trHeight w:val="300"/>
        </w:trPr>
        <w:tc>
          <w:tcPr>
            <w:tcW w:w="0" w:type="auto"/>
          </w:tcPr>
          <w:p w14:paraId="79B5361A" w14:textId="4D8BE359" w:rsidR="00925E0D" w:rsidRDefault="00925E0D" w:rsidP="6EA59E95">
            <w:pPr>
              <w:spacing w:after="0"/>
              <w:ind w:left="57" w:right="57"/>
              <w:jc w:val="center"/>
            </w:pPr>
            <w:r w:rsidRPr="6EA59E95">
              <w:rPr>
                <w:rFonts w:eastAsia="Verdana" w:cs="Verdana"/>
                <w:sz w:val="16"/>
                <w:szCs w:val="16"/>
              </w:rPr>
              <w:t>59</w:t>
            </w:r>
          </w:p>
        </w:tc>
        <w:tc>
          <w:tcPr>
            <w:tcW w:w="0" w:type="auto"/>
            <w:vMerge/>
          </w:tcPr>
          <w:p w14:paraId="38CAD4B0" w14:textId="77777777" w:rsidR="00925E0D" w:rsidRDefault="00925E0D"/>
        </w:tc>
        <w:tc>
          <w:tcPr>
            <w:tcW w:w="0" w:type="auto"/>
            <w:vMerge/>
          </w:tcPr>
          <w:p w14:paraId="77833AC9" w14:textId="77777777" w:rsidR="00925E0D" w:rsidRDefault="00925E0D"/>
        </w:tc>
        <w:tc>
          <w:tcPr>
            <w:tcW w:w="0" w:type="auto"/>
            <w:vMerge/>
          </w:tcPr>
          <w:p w14:paraId="24FC5E96" w14:textId="77777777" w:rsidR="00925E0D" w:rsidRDefault="00925E0D"/>
        </w:tc>
        <w:tc>
          <w:tcPr>
            <w:tcW w:w="0" w:type="auto"/>
          </w:tcPr>
          <w:p w14:paraId="5BBCE01E" w14:textId="1F4FE0BE" w:rsidR="00925E0D" w:rsidRDefault="00925E0D" w:rsidP="6EA59E95">
            <w:pPr>
              <w:spacing w:after="0"/>
              <w:ind w:left="57" w:right="57"/>
            </w:pPr>
            <w:r w:rsidRPr="6EA59E95">
              <w:rPr>
                <w:rFonts w:eastAsia="Verdana" w:cs="Verdana"/>
                <w:sz w:val="16"/>
                <w:szCs w:val="16"/>
              </w:rPr>
              <w:t>Implementation of weight balance management plan.</w:t>
            </w:r>
          </w:p>
        </w:tc>
      </w:tr>
      <w:tr w:rsidR="00925E0D" w14:paraId="699005A4" w14:textId="6097AA9D" w:rsidTr="00041386">
        <w:trPr>
          <w:trHeight w:val="300"/>
        </w:trPr>
        <w:tc>
          <w:tcPr>
            <w:tcW w:w="0" w:type="auto"/>
          </w:tcPr>
          <w:p w14:paraId="6672C233" w14:textId="1EB65A3B" w:rsidR="00925E0D" w:rsidRDefault="00925E0D" w:rsidP="6EA59E95">
            <w:pPr>
              <w:spacing w:after="0"/>
              <w:ind w:left="57" w:right="57"/>
              <w:jc w:val="center"/>
            </w:pPr>
            <w:r w:rsidRPr="6EA59E95">
              <w:rPr>
                <w:rFonts w:eastAsia="Verdana" w:cs="Verdana"/>
                <w:sz w:val="16"/>
                <w:szCs w:val="16"/>
              </w:rPr>
              <w:t>60</w:t>
            </w:r>
          </w:p>
        </w:tc>
        <w:tc>
          <w:tcPr>
            <w:tcW w:w="0" w:type="auto"/>
            <w:vMerge/>
          </w:tcPr>
          <w:p w14:paraId="5C84B183" w14:textId="77777777" w:rsidR="00925E0D" w:rsidRDefault="00925E0D"/>
        </w:tc>
        <w:tc>
          <w:tcPr>
            <w:tcW w:w="0" w:type="auto"/>
            <w:vMerge/>
          </w:tcPr>
          <w:p w14:paraId="4D1BFD3A" w14:textId="77777777" w:rsidR="00925E0D" w:rsidRDefault="00925E0D"/>
        </w:tc>
        <w:tc>
          <w:tcPr>
            <w:tcW w:w="0" w:type="auto"/>
            <w:vMerge/>
          </w:tcPr>
          <w:p w14:paraId="7C6F6564" w14:textId="77777777" w:rsidR="00925E0D" w:rsidRDefault="00925E0D"/>
        </w:tc>
        <w:tc>
          <w:tcPr>
            <w:tcW w:w="0" w:type="auto"/>
          </w:tcPr>
          <w:p w14:paraId="1D9DFAA4" w14:textId="4DA28B88" w:rsidR="00925E0D" w:rsidRDefault="00925E0D" w:rsidP="6EA59E95">
            <w:pPr>
              <w:spacing w:after="0"/>
              <w:ind w:left="57" w:right="57"/>
            </w:pPr>
            <w:r w:rsidRPr="6EA59E95">
              <w:rPr>
                <w:rFonts w:eastAsia="Verdana" w:cs="Verdana"/>
                <w:sz w:val="16"/>
                <w:szCs w:val="16"/>
              </w:rPr>
              <w:t>Develop a Construction Management Plan to cover the risks associated with surface water recharge.</w:t>
            </w:r>
          </w:p>
        </w:tc>
      </w:tr>
      <w:tr w:rsidR="00925E0D" w14:paraId="36FA53CC" w14:textId="45EAC99B" w:rsidTr="00041386">
        <w:trPr>
          <w:trHeight w:val="300"/>
        </w:trPr>
        <w:tc>
          <w:tcPr>
            <w:tcW w:w="0" w:type="auto"/>
          </w:tcPr>
          <w:p w14:paraId="0C4DC217" w14:textId="51F87641" w:rsidR="00925E0D" w:rsidRDefault="00925E0D" w:rsidP="6EA59E95">
            <w:pPr>
              <w:spacing w:after="0"/>
              <w:ind w:left="57" w:right="57"/>
              <w:jc w:val="center"/>
            </w:pPr>
            <w:r w:rsidRPr="6EA59E95">
              <w:rPr>
                <w:rFonts w:eastAsia="Verdana" w:cs="Verdana"/>
                <w:sz w:val="16"/>
                <w:szCs w:val="16"/>
              </w:rPr>
              <w:t>61</w:t>
            </w:r>
          </w:p>
        </w:tc>
        <w:tc>
          <w:tcPr>
            <w:tcW w:w="0" w:type="auto"/>
            <w:vMerge/>
          </w:tcPr>
          <w:p w14:paraId="0CDD09BF" w14:textId="77777777" w:rsidR="00925E0D" w:rsidRDefault="00925E0D"/>
        </w:tc>
        <w:tc>
          <w:tcPr>
            <w:tcW w:w="0" w:type="auto"/>
            <w:vMerge/>
          </w:tcPr>
          <w:p w14:paraId="2551B36A" w14:textId="77777777" w:rsidR="00925E0D" w:rsidRDefault="00925E0D"/>
        </w:tc>
        <w:tc>
          <w:tcPr>
            <w:tcW w:w="0" w:type="auto"/>
            <w:vMerge/>
          </w:tcPr>
          <w:p w14:paraId="42835783" w14:textId="77777777" w:rsidR="00925E0D" w:rsidRDefault="00925E0D"/>
        </w:tc>
        <w:tc>
          <w:tcPr>
            <w:tcW w:w="0" w:type="auto"/>
          </w:tcPr>
          <w:p w14:paraId="1D32B399" w14:textId="13FECBB6" w:rsidR="00925E0D" w:rsidRDefault="00925E0D" w:rsidP="6EA59E95">
            <w:pPr>
              <w:spacing w:after="0"/>
              <w:ind w:left="57" w:right="57"/>
            </w:pPr>
            <w:r w:rsidRPr="6EA59E95">
              <w:rPr>
                <w:rFonts w:eastAsia="Verdana" w:cs="Verdana"/>
                <w:sz w:val="16"/>
                <w:szCs w:val="16"/>
              </w:rPr>
              <w:t>Develop a Construction Management Plan (CMP) to cover the risks associated with elevated groundwater levels.</w:t>
            </w:r>
          </w:p>
        </w:tc>
      </w:tr>
      <w:tr w:rsidR="00925E0D" w14:paraId="11E2B09D" w14:textId="2C3089C9" w:rsidTr="00041386">
        <w:trPr>
          <w:trHeight w:val="300"/>
        </w:trPr>
        <w:tc>
          <w:tcPr>
            <w:tcW w:w="0" w:type="auto"/>
          </w:tcPr>
          <w:p w14:paraId="50BAE442" w14:textId="21DA2EF8" w:rsidR="00925E0D" w:rsidRDefault="00925E0D" w:rsidP="6EA59E95">
            <w:pPr>
              <w:spacing w:after="0"/>
              <w:ind w:left="57" w:right="57"/>
              <w:jc w:val="center"/>
            </w:pPr>
            <w:r w:rsidRPr="6EA59E95">
              <w:rPr>
                <w:rFonts w:eastAsia="Verdana" w:cs="Verdana"/>
                <w:sz w:val="16"/>
                <w:szCs w:val="16"/>
              </w:rPr>
              <w:t>62</w:t>
            </w:r>
          </w:p>
        </w:tc>
        <w:tc>
          <w:tcPr>
            <w:tcW w:w="0" w:type="auto"/>
            <w:vMerge/>
          </w:tcPr>
          <w:p w14:paraId="2D303C63" w14:textId="77777777" w:rsidR="00925E0D" w:rsidRDefault="00925E0D"/>
        </w:tc>
        <w:tc>
          <w:tcPr>
            <w:tcW w:w="0" w:type="auto"/>
            <w:vMerge/>
          </w:tcPr>
          <w:p w14:paraId="0F346BCB" w14:textId="77777777" w:rsidR="00925E0D" w:rsidRDefault="00925E0D"/>
        </w:tc>
        <w:tc>
          <w:tcPr>
            <w:tcW w:w="0" w:type="auto"/>
            <w:vMerge/>
          </w:tcPr>
          <w:p w14:paraId="2CA01274" w14:textId="77777777" w:rsidR="00925E0D" w:rsidRDefault="00925E0D"/>
        </w:tc>
        <w:tc>
          <w:tcPr>
            <w:tcW w:w="0" w:type="auto"/>
          </w:tcPr>
          <w:p w14:paraId="721A7FEA" w14:textId="66B25DD7" w:rsidR="00925E0D" w:rsidRDefault="00925E0D" w:rsidP="6EA59E95">
            <w:pPr>
              <w:spacing w:after="0"/>
              <w:ind w:left="57" w:right="57"/>
            </w:pPr>
            <w:r w:rsidRPr="6EA59E95">
              <w:rPr>
                <w:rFonts w:eastAsia="Verdana" w:cs="Verdana"/>
                <w:sz w:val="16"/>
                <w:szCs w:val="16"/>
              </w:rPr>
              <w:t>Consider the results of regional hydraulic modelling and review the GCMP including all related controls.</w:t>
            </w:r>
          </w:p>
        </w:tc>
      </w:tr>
      <w:tr w:rsidR="00925E0D" w14:paraId="16C92F64" w14:textId="3C2A0B38" w:rsidTr="00041386">
        <w:trPr>
          <w:trHeight w:val="300"/>
        </w:trPr>
        <w:tc>
          <w:tcPr>
            <w:tcW w:w="0" w:type="auto"/>
          </w:tcPr>
          <w:p w14:paraId="4CBB25AF" w14:textId="05C16479" w:rsidR="00925E0D" w:rsidRDefault="00925E0D" w:rsidP="6EA59E95">
            <w:pPr>
              <w:spacing w:after="0"/>
              <w:ind w:left="57" w:right="57"/>
              <w:jc w:val="center"/>
            </w:pPr>
            <w:r w:rsidRPr="6EA59E95">
              <w:rPr>
                <w:rFonts w:eastAsia="Verdana" w:cs="Verdana"/>
                <w:sz w:val="16"/>
                <w:szCs w:val="16"/>
              </w:rPr>
              <w:t>63</w:t>
            </w:r>
          </w:p>
        </w:tc>
        <w:tc>
          <w:tcPr>
            <w:tcW w:w="0" w:type="auto"/>
            <w:vMerge/>
          </w:tcPr>
          <w:p w14:paraId="3ED17ABE" w14:textId="77777777" w:rsidR="00925E0D" w:rsidRDefault="00925E0D"/>
        </w:tc>
        <w:tc>
          <w:tcPr>
            <w:tcW w:w="0" w:type="auto"/>
          </w:tcPr>
          <w:p w14:paraId="07C3D04E" w14:textId="55E6F9AE" w:rsidR="00925E0D" w:rsidRDefault="00925E0D" w:rsidP="6EA59E95">
            <w:pPr>
              <w:spacing w:after="0"/>
              <w:ind w:left="57" w:right="57"/>
            </w:pPr>
            <w:r w:rsidRPr="6EA59E95">
              <w:rPr>
                <w:rFonts w:eastAsia="Verdana" w:cs="Verdana"/>
                <w:sz w:val="16"/>
                <w:szCs w:val="16"/>
              </w:rPr>
              <w:t>Tunnel Instability</w:t>
            </w:r>
          </w:p>
        </w:tc>
        <w:tc>
          <w:tcPr>
            <w:tcW w:w="0" w:type="auto"/>
          </w:tcPr>
          <w:p w14:paraId="6195D4FE" w14:textId="32122BA1" w:rsidR="00925E0D" w:rsidRDefault="00925E0D" w:rsidP="6EA59E95">
            <w:pPr>
              <w:spacing w:after="0"/>
              <w:ind w:left="57" w:right="57"/>
            </w:pPr>
            <w:r w:rsidRPr="6EA59E95">
              <w:rPr>
                <w:rFonts w:eastAsia="Verdana" w:cs="Verdana"/>
                <w:sz w:val="16"/>
                <w:szCs w:val="16"/>
              </w:rPr>
              <w:t>Morwell River Diversion (MRD)</w:t>
            </w:r>
          </w:p>
          <w:p w14:paraId="0E29CFED" w14:textId="0A7DE3A2" w:rsidR="00925E0D" w:rsidRDefault="00925E0D" w:rsidP="6EA59E95">
            <w:pPr>
              <w:spacing w:after="0"/>
              <w:ind w:left="57" w:right="57"/>
            </w:pPr>
            <w:r w:rsidRPr="6EA59E95">
              <w:rPr>
                <w:rFonts w:eastAsia="Verdana" w:cs="Verdana"/>
                <w:sz w:val="16"/>
                <w:szCs w:val="16"/>
              </w:rPr>
              <w:t>Repair Domain</w:t>
            </w:r>
          </w:p>
          <w:p w14:paraId="08C5022E" w14:textId="5292F7B9" w:rsidR="00925E0D" w:rsidRDefault="00925E0D" w:rsidP="6EA59E95">
            <w:pPr>
              <w:spacing w:after="0"/>
              <w:ind w:left="57" w:right="57"/>
            </w:pPr>
            <w:r w:rsidRPr="6EA59E95">
              <w:rPr>
                <w:rFonts w:eastAsia="Verdana" w:cs="Verdana"/>
                <w:sz w:val="16"/>
                <w:szCs w:val="16"/>
              </w:rPr>
              <w:t>CH2100 - CH3000</w:t>
            </w:r>
          </w:p>
        </w:tc>
        <w:tc>
          <w:tcPr>
            <w:tcW w:w="0" w:type="auto"/>
          </w:tcPr>
          <w:p w14:paraId="5EABE595" w14:textId="1AFFD4B9" w:rsidR="00925E0D" w:rsidRDefault="00925E0D" w:rsidP="6EA59E95">
            <w:pPr>
              <w:spacing w:after="0"/>
              <w:ind w:left="57" w:right="57"/>
            </w:pPr>
            <w:r w:rsidRPr="6EA59E95">
              <w:rPr>
                <w:rFonts w:eastAsia="Verdana" w:cs="Verdana"/>
                <w:sz w:val="16"/>
                <w:szCs w:val="16"/>
              </w:rPr>
              <w:t>Develop monitoring program for tunnel, linking back to existing GCC05.</w:t>
            </w:r>
          </w:p>
        </w:tc>
      </w:tr>
      <w:tr w:rsidR="00925E0D" w14:paraId="642AF4C6" w14:textId="2AA9BA9C" w:rsidTr="00041386">
        <w:trPr>
          <w:trHeight w:val="300"/>
        </w:trPr>
        <w:tc>
          <w:tcPr>
            <w:tcW w:w="0" w:type="auto"/>
          </w:tcPr>
          <w:p w14:paraId="232A3BA3" w14:textId="740C9C78" w:rsidR="00925E0D" w:rsidRDefault="00925E0D" w:rsidP="6EA59E95">
            <w:pPr>
              <w:spacing w:after="0"/>
              <w:ind w:left="57" w:right="57"/>
              <w:jc w:val="center"/>
            </w:pPr>
            <w:r w:rsidRPr="6EA59E95">
              <w:rPr>
                <w:rFonts w:eastAsia="Verdana" w:cs="Verdana"/>
                <w:sz w:val="16"/>
                <w:szCs w:val="16"/>
              </w:rPr>
              <w:t>64</w:t>
            </w:r>
          </w:p>
        </w:tc>
        <w:tc>
          <w:tcPr>
            <w:tcW w:w="0" w:type="auto"/>
            <w:vMerge/>
          </w:tcPr>
          <w:p w14:paraId="46BD64E0" w14:textId="77777777" w:rsidR="00925E0D" w:rsidRDefault="00925E0D"/>
        </w:tc>
        <w:tc>
          <w:tcPr>
            <w:tcW w:w="0" w:type="auto"/>
          </w:tcPr>
          <w:p w14:paraId="5769A6B5" w14:textId="0F357049" w:rsidR="00925E0D" w:rsidRDefault="00925E0D" w:rsidP="6EA59E95">
            <w:pPr>
              <w:spacing w:after="0"/>
              <w:ind w:left="57" w:right="57"/>
            </w:pPr>
            <w:r w:rsidRPr="6EA59E95">
              <w:rPr>
                <w:rFonts w:eastAsia="Verdana" w:cs="Verdana"/>
                <w:sz w:val="16"/>
                <w:szCs w:val="16"/>
              </w:rPr>
              <w:t>Elevated Groundwater levels</w:t>
            </w:r>
          </w:p>
        </w:tc>
        <w:tc>
          <w:tcPr>
            <w:tcW w:w="0" w:type="auto"/>
          </w:tcPr>
          <w:p w14:paraId="498B7BE7" w14:textId="2F325B1F" w:rsidR="00925E0D" w:rsidRDefault="00925E0D" w:rsidP="6EA59E95">
            <w:pPr>
              <w:spacing w:after="0"/>
              <w:ind w:left="57" w:right="57"/>
            </w:pPr>
            <w:r w:rsidRPr="6EA59E95">
              <w:rPr>
                <w:rFonts w:eastAsia="Verdana" w:cs="Verdana"/>
                <w:sz w:val="16"/>
                <w:szCs w:val="16"/>
              </w:rPr>
              <w:t>Morwell River Diversion (MRD)</w:t>
            </w:r>
          </w:p>
          <w:p w14:paraId="74464575" w14:textId="3F9B969A" w:rsidR="00925E0D" w:rsidRDefault="00925E0D" w:rsidP="6EA59E95">
            <w:pPr>
              <w:spacing w:after="0"/>
              <w:ind w:left="57" w:right="57"/>
            </w:pPr>
            <w:r w:rsidRPr="6EA59E95">
              <w:rPr>
                <w:rFonts w:eastAsia="Verdana" w:cs="Verdana"/>
                <w:sz w:val="16"/>
                <w:szCs w:val="16"/>
              </w:rPr>
              <w:t>Fill Domain</w:t>
            </w:r>
          </w:p>
          <w:p w14:paraId="4B8EDDC9" w14:textId="00293101" w:rsidR="00925E0D" w:rsidRDefault="00925E0D" w:rsidP="6EA59E95">
            <w:pPr>
              <w:spacing w:after="0"/>
              <w:ind w:left="57" w:right="57"/>
            </w:pPr>
            <w:r w:rsidRPr="6EA59E95">
              <w:rPr>
                <w:rFonts w:eastAsia="Verdana" w:cs="Verdana"/>
                <w:sz w:val="16"/>
                <w:szCs w:val="16"/>
              </w:rPr>
              <w:t>CH650 - CH2100</w:t>
            </w:r>
          </w:p>
        </w:tc>
        <w:tc>
          <w:tcPr>
            <w:tcW w:w="0" w:type="auto"/>
          </w:tcPr>
          <w:p w14:paraId="13654E91" w14:textId="7D0FBDD9" w:rsidR="00925E0D" w:rsidRDefault="00925E0D" w:rsidP="6EA59E95">
            <w:pPr>
              <w:spacing w:after="0"/>
              <w:ind w:left="57" w:right="57"/>
            </w:pPr>
            <w:r w:rsidRPr="6EA59E95">
              <w:rPr>
                <w:rFonts w:eastAsia="Verdana" w:cs="Verdana"/>
                <w:sz w:val="16"/>
                <w:szCs w:val="16"/>
              </w:rPr>
              <w:t>Assess whether additional subsurface drainage is required to combat elevated groundwater due to extension of Western batter buttress.</w:t>
            </w:r>
          </w:p>
        </w:tc>
      </w:tr>
      <w:tr w:rsidR="00925E0D" w14:paraId="79BBB816" w14:textId="6075F343" w:rsidTr="00041386">
        <w:trPr>
          <w:trHeight w:val="300"/>
        </w:trPr>
        <w:tc>
          <w:tcPr>
            <w:tcW w:w="0" w:type="auto"/>
          </w:tcPr>
          <w:p w14:paraId="6374F01F" w14:textId="7A72C843" w:rsidR="00925E0D" w:rsidRDefault="00925E0D" w:rsidP="6EA59E95">
            <w:pPr>
              <w:spacing w:after="0"/>
              <w:ind w:left="57" w:right="57"/>
              <w:jc w:val="center"/>
            </w:pPr>
            <w:r w:rsidRPr="6EA59E95">
              <w:rPr>
                <w:rFonts w:eastAsia="Verdana" w:cs="Verdana"/>
                <w:sz w:val="16"/>
                <w:szCs w:val="16"/>
              </w:rPr>
              <w:t>65</w:t>
            </w:r>
          </w:p>
        </w:tc>
        <w:tc>
          <w:tcPr>
            <w:tcW w:w="0" w:type="auto"/>
            <w:vMerge w:val="restart"/>
          </w:tcPr>
          <w:p w14:paraId="6DF88204" w14:textId="6AF9DD10" w:rsidR="00925E0D" w:rsidRDefault="00925E0D" w:rsidP="6EA59E95">
            <w:pPr>
              <w:spacing w:after="0"/>
              <w:ind w:left="57" w:right="57"/>
            </w:pPr>
            <w:r w:rsidRPr="6EA59E95">
              <w:rPr>
                <w:rFonts w:eastAsia="Verdana" w:cs="Verdana"/>
                <w:sz w:val="16"/>
                <w:szCs w:val="16"/>
              </w:rPr>
              <w:t>Surface Hydrology</w:t>
            </w:r>
          </w:p>
        </w:tc>
        <w:tc>
          <w:tcPr>
            <w:tcW w:w="0" w:type="auto"/>
          </w:tcPr>
          <w:p w14:paraId="2B97575D" w14:textId="11BD3850" w:rsidR="00925E0D" w:rsidRDefault="00925E0D" w:rsidP="6EA59E95">
            <w:pPr>
              <w:spacing w:after="0"/>
              <w:ind w:left="57" w:right="57"/>
            </w:pPr>
            <w:r w:rsidRPr="6EA59E95">
              <w:rPr>
                <w:rFonts w:eastAsia="Verdana" w:cs="Verdana"/>
                <w:sz w:val="16"/>
                <w:szCs w:val="16"/>
              </w:rPr>
              <w:t>Loss of containment of water from surface drainage channels</w:t>
            </w:r>
          </w:p>
          <w:p w14:paraId="3D88311E" w14:textId="4C4F703D" w:rsidR="00925E0D" w:rsidRDefault="00925E0D" w:rsidP="6EA59E95">
            <w:pPr>
              <w:spacing w:after="0"/>
              <w:ind w:left="57" w:right="57"/>
            </w:pPr>
            <w:r w:rsidRPr="6EA59E95">
              <w:rPr>
                <w:rFonts w:eastAsia="Verdana" w:cs="Verdana"/>
                <w:sz w:val="16"/>
                <w:szCs w:val="16"/>
              </w:rPr>
              <w:t xml:space="preserve"> </w:t>
            </w:r>
          </w:p>
          <w:p w14:paraId="22ED7D9E" w14:textId="1B14E297" w:rsidR="00925E0D" w:rsidRDefault="00925E0D" w:rsidP="6EA59E95">
            <w:pPr>
              <w:spacing w:after="0"/>
              <w:ind w:left="57" w:right="57"/>
            </w:pPr>
            <w:r w:rsidRPr="6EA59E95">
              <w:rPr>
                <w:rFonts w:eastAsia="Verdana" w:cs="Verdana"/>
                <w:sz w:val="16"/>
                <w:szCs w:val="16"/>
              </w:rPr>
              <w:t>Loss of containment of water from Morwell River channel</w:t>
            </w:r>
          </w:p>
        </w:tc>
        <w:tc>
          <w:tcPr>
            <w:tcW w:w="0" w:type="auto"/>
          </w:tcPr>
          <w:p w14:paraId="5AC1B1D3" w14:textId="71A6E045" w:rsidR="00925E0D" w:rsidRDefault="00925E0D" w:rsidP="6EA59E95">
            <w:pPr>
              <w:spacing w:after="0"/>
              <w:ind w:left="57" w:right="57"/>
            </w:pPr>
            <w:r w:rsidRPr="6EA59E95">
              <w:rPr>
                <w:rFonts w:eastAsia="Verdana" w:cs="Verdana"/>
                <w:sz w:val="16"/>
                <w:szCs w:val="16"/>
              </w:rPr>
              <w:t>Yallourn Township Field - Floc Pond Batters</w:t>
            </w:r>
          </w:p>
          <w:p w14:paraId="73AA6E78" w14:textId="516D4531" w:rsidR="00925E0D" w:rsidRDefault="00925E0D" w:rsidP="6EA59E95">
            <w:pPr>
              <w:spacing w:after="0"/>
              <w:ind w:left="57" w:right="57"/>
            </w:pPr>
            <w:r w:rsidRPr="6EA59E95">
              <w:rPr>
                <w:rFonts w:eastAsia="Verdana" w:cs="Verdana"/>
                <w:sz w:val="16"/>
                <w:szCs w:val="16"/>
              </w:rPr>
              <w:t>YTF-FPB</w:t>
            </w:r>
          </w:p>
          <w:p w14:paraId="69C60331" w14:textId="589D3049" w:rsidR="00925E0D" w:rsidRDefault="00925E0D" w:rsidP="6EA59E95">
            <w:pPr>
              <w:spacing w:after="0"/>
              <w:ind w:left="57" w:right="57"/>
            </w:pPr>
            <w:r w:rsidRPr="6EA59E95">
              <w:rPr>
                <w:rFonts w:eastAsia="Verdana" w:cs="Verdana"/>
                <w:sz w:val="16"/>
                <w:szCs w:val="16"/>
              </w:rPr>
              <w:t xml:space="preserve"> </w:t>
            </w:r>
          </w:p>
          <w:p w14:paraId="6C542E91" w14:textId="35A1BD30" w:rsidR="00925E0D" w:rsidRDefault="00925E0D" w:rsidP="6EA59E95">
            <w:pPr>
              <w:spacing w:after="0"/>
              <w:ind w:left="57" w:right="57"/>
            </w:pPr>
            <w:r w:rsidRPr="6EA59E95">
              <w:rPr>
                <w:rFonts w:eastAsia="Verdana" w:cs="Verdana"/>
                <w:sz w:val="16"/>
                <w:szCs w:val="16"/>
              </w:rPr>
              <w:t>Yallourn Township Field - Fire Service Pond Batters</w:t>
            </w:r>
          </w:p>
          <w:p w14:paraId="4E9FF2DA" w14:textId="71C497D5" w:rsidR="00925E0D" w:rsidRDefault="00925E0D" w:rsidP="6EA59E95">
            <w:pPr>
              <w:spacing w:after="0"/>
              <w:ind w:left="57" w:right="57"/>
            </w:pPr>
            <w:r w:rsidRPr="6EA59E95">
              <w:rPr>
                <w:rFonts w:eastAsia="Verdana" w:cs="Verdana"/>
                <w:sz w:val="16"/>
                <w:szCs w:val="16"/>
              </w:rPr>
              <w:t>YTF-FSPB</w:t>
            </w:r>
          </w:p>
          <w:p w14:paraId="7325D68F" w14:textId="75F4A2E5" w:rsidR="00925E0D" w:rsidRDefault="00925E0D" w:rsidP="6EA59E95">
            <w:pPr>
              <w:spacing w:after="0"/>
              <w:ind w:left="57" w:right="57"/>
            </w:pPr>
            <w:r w:rsidRPr="6EA59E95">
              <w:rPr>
                <w:rFonts w:eastAsia="Verdana" w:cs="Verdana"/>
                <w:sz w:val="16"/>
                <w:szCs w:val="16"/>
              </w:rPr>
              <w:t xml:space="preserve"> </w:t>
            </w:r>
          </w:p>
          <w:p w14:paraId="2EBF32F9" w14:textId="70EC4238" w:rsidR="00925E0D" w:rsidRDefault="00925E0D" w:rsidP="6EA59E95">
            <w:pPr>
              <w:spacing w:after="0"/>
              <w:ind w:left="57" w:right="57"/>
            </w:pPr>
            <w:r w:rsidRPr="6EA59E95">
              <w:rPr>
                <w:rFonts w:eastAsia="Verdana" w:cs="Verdana"/>
                <w:sz w:val="16"/>
                <w:szCs w:val="16"/>
              </w:rPr>
              <w:t>Maryvale Field - Western Batters</w:t>
            </w:r>
          </w:p>
          <w:p w14:paraId="09A2D3E2" w14:textId="7E4D9A43" w:rsidR="00925E0D" w:rsidRDefault="00925E0D" w:rsidP="6EA59E95">
            <w:pPr>
              <w:spacing w:after="0"/>
              <w:ind w:left="57" w:right="57"/>
            </w:pPr>
            <w:r w:rsidRPr="6EA59E95">
              <w:rPr>
                <w:rFonts w:eastAsia="Verdana" w:cs="Verdana"/>
                <w:sz w:val="16"/>
                <w:szCs w:val="16"/>
              </w:rPr>
              <w:t>MVF-WB</w:t>
            </w:r>
          </w:p>
        </w:tc>
        <w:tc>
          <w:tcPr>
            <w:tcW w:w="0" w:type="auto"/>
          </w:tcPr>
          <w:p w14:paraId="2F83C086" w14:textId="73B7D366" w:rsidR="00925E0D" w:rsidRDefault="00925E0D" w:rsidP="6EA59E95">
            <w:pPr>
              <w:spacing w:after="0"/>
              <w:ind w:left="57" w:right="57"/>
            </w:pPr>
            <w:r w:rsidRPr="6EA59E95">
              <w:rPr>
                <w:rFonts w:eastAsia="Verdana" w:cs="Verdana"/>
                <w:sz w:val="16"/>
                <w:szCs w:val="16"/>
              </w:rPr>
              <w:t>Implement findings of the revegetation of the flood plain.</w:t>
            </w:r>
          </w:p>
        </w:tc>
      </w:tr>
      <w:tr w:rsidR="00925E0D" w14:paraId="69E6E6E9" w14:textId="797D4136" w:rsidTr="00041386">
        <w:trPr>
          <w:trHeight w:val="300"/>
        </w:trPr>
        <w:tc>
          <w:tcPr>
            <w:tcW w:w="0" w:type="auto"/>
          </w:tcPr>
          <w:p w14:paraId="3FF40FA5" w14:textId="0D8CC18C" w:rsidR="00925E0D" w:rsidRDefault="00925E0D" w:rsidP="6EA59E95">
            <w:pPr>
              <w:spacing w:after="0"/>
              <w:ind w:left="57" w:right="57"/>
              <w:jc w:val="center"/>
            </w:pPr>
            <w:r w:rsidRPr="6EA59E95">
              <w:rPr>
                <w:rFonts w:eastAsia="Verdana" w:cs="Verdana"/>
                <w:sz w:val="16"/>
                <w:szCs w:val="16"/>
              </w:rPr>
              <w:t>66</w:t>
            </w:r>
          </w:p>
        </w:tc>
        <w:tc>
          <w:tcPr>
            <w:tcW w:w="0" w:type="auto"/>
            <w:vMerge/>
          </w:tcPr>
          <w:p w14:paraId="04C0B1E2" w14:textId="77777777" w:rsidR="00925E0D" w:rsidRDefault="00925E0D"/>
        </w:tc>
        <w:tc>
          <w:tcPr>
            <w:tcW w:w="0" w:type="auto"/>
          </w:tcPr>
          <w:p w14:paraId="101B252C" w14:textId="1EBBF2AB" w:rsidR="00925E0D" w:rsidRDefault="00925E0D" w:rsidP="6EA59E95">
            <w:pPr>
              <w:spacing w:after="0"/>
              <w:ind w:left="57" w:right="57"/>
            </w:pPr>
            <w:r w:rsidRPr="6EA59E95">
              <w:rPr>
                <w:rFonts w:eastAsia="Verdana" w:cs="Verdana"/>
                <w:sz w:val="16"/>
                <w:szCs w:val="16"/>
              </w:rPr>
              <w:t>Wind wave action</w:t>
            </w:r>
          </w:p>
        </w:tc>
        <w:tc>
          <w:tcPr>
            <w:tcW w:w="0" w:type="auto"/>
            <w:vMerge w:val="restart"/>
          </w:tcPr>
          <w:p w14:paraId="5BF1ABE9" w14:textId="0D501949" w:rsidR="00925E0D" w:rsidRDefault="00925E0D" w:rsidP="6EA59E95">
            <w:pPr>
              <w:spacing w:after="0"/>
              <w:ind w:left="57" w:right="57"/>
            </w:pPr>
            <w:r w:rsidRPr="6EA59E95">
              <w:rPr>
                <w:rFonts w:eastAsia="Verdana" w:cs="Verdana"/>
                <w:sz w:val="16"/>
                <w:szCs w:val="16"/>
              </w:rPr>
              <w:t>Global</w:t>
            </w:r>
          </w:p>
        </w:tc>
        <w:tc>
          <w:tcPr>
            <w:tcW w:w="0" w:type="auto"/>
          </w:tcPr>
          <w:p w14:paraId="22901E73" w14:textId="2A9D9F4B" w:rsidR="00925E0D" w:rsidRDefault="00925E0D" w:rsidP="6EA59E95">
            <w:pPr>
              <w:spacing w:after="0"/>
              <w:ind w:left="57" w:right="57"/>
            </w:pPr>
            <w:r w:rsidRPr="6EA59E95">
              <w:rPr>
                <w:rFonts w:eastAsia="Verdana" w:cs="Verdana"/>
                <w:sz w:val="16"/>
                <w:szCs w:val="16"/>
              </w:rPr>
              <w:t>Implement the results of the wave study from UNSW WRL.</w:t>
            </w:r>
          </w:p>
        </w:tc>
      </w:tr>
      <w:tr w:rsidR="00925E0D" w14:paraId="508D4681" w14:textId="6BAF1A52" w:rsidTr="00041386">
        <w:trPr>
          <w:trHeight w:val="300"/>
        </w:trPr>
        <w:tc>
          <w:tcPr>
            <w:tcW w:w="0" w:type="auto"/>
          </w:tcPr>
          <w:p w14:paraId="6C3D989A" w14:textId="0C75D5C7" w:rsidR="00925E0D" w:rsidRDefault="00925E0D" w:rsidP="6EA59E95">
            <w:pPr>
              <w:spacing w:after="0"/>
              <w:ind w:left="57" w:right="57"/>
              <w:jc w:val="center"/>
            </w:pPr>
            <w:r w:rsidRPr="6EA59E95">
              <w:rPr>
                <w:rFonts w:eastAsia="Verdana" w:cs="Verdana"/>
                <w:sz w:val="16"/>
                <w:szCs w:val="16"/>
              </w:rPr>
              <w:t>67</w:t>
            </w:r>
          </w:p>
        </w:tc>
        <w:tc>
          <w:tcPr>
            <w:tcW w:w="0" w:type="auto"/>
            <w:vMerge/>
          </w:tcPr>
          <w:p w14:paraId="38FC48F6" w14:textId="77777777" w:rsidR="00925E0D" w:rsidRDefault="00925E0D"/>
        </w:tc>
        <w:tc>
          <w:tcPr>
            <w:tcW w:w="0" w:type="auto"/>
          </w:tcPr>
          <w:p w14:paraId="51966D32" w14:textId="7739E4F6" w:rsidR="00925E0D" w:rsidRDefault="00925E0D" w:rsidP="6EA59E95">
            <w:pPr>
              <w:spacing w:after="0"/>
              <w:ind w:left="57" w:right="57"/>
            </w:pPr>
            <w:r w:rsidRPr="6EA59E95">
              <w:rPr>
                <w:rFonts w:eastAsia="Verdana" w:cs="Verdana"/>
                <w:sz w:val="16"/>
                <w:szCs w:val="16"/>
              </w:rPr>
              <w:t>Loss of containment of water from surface drainage channels/ River erosion/River meandering/ Meander development</w:t>
            </w:r>
          </w:p>
        </w:tc>
        <w:tc>
          <w:tcPr>
            <w:tcW w:w="0" w:type="auto"/>
            <w:vMerge/>
          </w:tcPr>
          <w:p w14:paraId="01BBE3EB" w14:textId="77777777" w:rsidR="00925E0D" w:rsidRDefault="00925E0D"/>
        </w:tc>
        <w:tc>
          <w:tcPr>
            <w:tcW w:w="0" w:type="auto"/>
          </w:tcPr>
          <w:p w14:paraId="6C295542" w14:textId="51323E2F" w:rsidR="00925E0D" w:rsidRDefault="00925E0D" w:rsidP="6EA59E95">
            <w:pPr>
              <w:spacing w:after="0"/>
              <w:ind w:left="57" w:right="57"/>
            </w:pPr>
            <w:r w:rsidRPr="6EA59E95">
              <w:rPr>
                <w:rFonts w:eastAsia="Verdana" w:cs="Verdana"/>
                <w:sz w:val="16"/>
                <w:szCs w:val="16"/>
              </w:rPr>
              <w:t xml:space="preserve">Lake Narracan and Yallourn weir will influence the geomorphic processes (Erosion, sedimentation) in the Latrobe </w:t>
            </w:r>
            <w:r w:rsidR="005E07A6" w:rsidRPr="6EA59E95">
              <w:rPr>
                <w:rFonts w:eastAsia="Verdana" w:cs="Verdana"/>
                <w:sz w:val="16"/>
                <w:szCs w:val="16"/>
              </w:rPr>
              <w:t>River</w:t>
            </w:r>
            <w:r w:rsidRPr="6EA59E95">
              <w:rPr>
                <w:rFonts w:eastAsia="Verdana" w:cs="Verdana"/>
                <w:sz w:val="16"/>
                <w:szCs w:val="16"/>
              </w:rPr>
              <w:t>. Changes to these structure</w:t>
            </w:r>
            <w:r w:rsidR="005E07A6">
              <w:rPr>
                <w:rFonts w:eastAsia="Verdana" w:cs="Verdana"/>
                <w:sz w:val="16"/>
                <w:szCs w:val="16"/>
              </w:rPr>
              <w:t>s</w:t>
            </w:r>
            <w:r w:rsidRPr="6EA59E95">
              <w:rPr>
                <w:rFonts w:eastAsia="Verdana" w:cs="Verdana"/>
                <w:sz w:val="16"/>
                <w:szCs w:val="16"/>
              </w:rPr>
              <w:t xml:space="preserve"> will influence the processes.</w:t>
            </w:r>
          </w:p>
          <w:p w14:paraId="433A5B58" w14:textId="7F55BC23" w:rsidR="00925E0D" w:rsidRDefault="00925E0D" w:rsidP="6EA59E95">
            <w:pPr>
              <w:spacing w:after="0"/>
              <w:ind w:left="57" w:right="57"/>
            </w:pPr>
            <w:r w:rsidRPr="6EA59E95">
              <w:rPr>
                <w:rFonts w:eastAsia="Verdana" w:cs="Verdana"/>
                <w:sz w:val="16"/>
                <w:szCs w:val="16"/>
              </w:rPr>
              <w:t>Assess the risk if Lake Narracan and / or Yallourn Weir are removed.</w:t>
            </w:r>
          </w:p>
        </w:tc>
      </w:tr>
      <w:tr w:rsidR="00925E0D" w14:paraId="71BCF291" w14:textId="719093C3" w:rsidTr="00041386">
        <w:trPr>
          <w:trHeight w:val="300"/>
        </w:trPr>
        <w:tc>
          <w:tcPr>
            <w:tcW w:w="0" w:type="auto"/>
          </w:tcPr>
          <w:p w14:paraId="112EBEEB" w14:textId="4192505E" w:rsidR="00925E0D" w:rsidRDefault="00925E0D" w:rsidP="6EA59E95">
            <w:pPr>
              <w:spacing w:after="0"/>
              <w:ind w:left="57" w:right="57"/>
              <w:jc w:val="center"/>
            </w:pPr>
            <w:r w:rsidRPr="6EA59E95">
              <w:rPr>
                <w:rFonts w:eastAsia="Verdana" w:cs="Verdana"/>
                <w:sz w:val="16"/>
                <w:szCs w:val="16"/>
              </w:rPr>
              <w:t>68</w:t>
            </w:r>
          </w:p>
        </w:tc>
        <w:tc>
          <w:tcPr>
            <w:tcW w:w="0" w:type="auto"/>
            <w:vMerge w:val="restart"/>
          </w:tcPr>
          <w:p w14:paraId="66A5DDDC" w14:textId="55D3242B" w:rsidR="00925E0D" w:rsidRDefault="00925E0D" w:rsidP="6EA59E95">
            <w:pPr>
              <w:spacing w:after="0"/>
              <w:ind w:left="57" w:right="57"/>
            </w:pPr>
            <w:r w:rsidRPr="6EA59E95">
              <w:rPr>
                <w:rFonts w:eastAsia="Verdana" w:cs="Verdana"/>
                <w:sz w:val="16"/>
                <w:szCs w:val="16"/>
              </w:rPr>
              <w:t>Hydrogeology</w:t>
            </w:r>
          </w:p>
        </w:tc>
        <w:tc>
          <w:tcPr>
            <w:tcW w:w="0" w:type="auto"/>
            <w:vMerge w:val="restart"/>
          </w:tcPr>
          <w:p w14:paraId="75C5537A" w14:textId="5860138F" w:rsidR="00925E0D" w:rsidRDefault="00925E0D" w:rsidP="6EA59E95">
            <w:pPr>
              <w:spacing w:after="0"/>
              <w:ind w:left="57" w:right="57"/>
            </w:pPr>
            <w:r w:rsidRPr="6EA59E95">
              <w:rPr>
                <w:rFonts w:eastAsia="Verdana" w:cs="Verdana"/>
                <w:sz w:val="16"/>
                <w:szCs w:val="16"/>
              </w:rPr>
              <w:t>Increase in groundwater levels in M1A Aquifer</w:t>
            </w:r>
          </w:p>
        </w:tc>
        <w:tc>
          <w:tcPr>
            <w:tcW w:w="0" w:type="auto"/>
            <w:vMerge/>
          </w:tcPr>
          <w:p w14:paraId="50715C1C" w14:textId="77777777" w:rsidR="00925E0D" w:rsidRDefault="00925E0D"/>
        </w:tc>
        <w:tc>
          <w:tcPr>
            <w:tcW w:w="0" w:type="auto"/>
          </w:tcPr>
          <w:p w14:paraId="3D66359B" w14:textId="471A306C" w:rsidR="00925E0D" w:rsidRDefault="00925E0D" w:rsidP="6EA59E95">
            <w:pPr>
              <w:spacing w:after="0"/>
              <w:ind w:left="57" w:right="57"/>
            </w:pPr>
            <w:r w:rsidRPr="6EA59E95">
              <w:rPr>
                <w:rFonts w:eastAsia="Verdana" w:cs="Verdana"/>
                <w:sz w:val="16"/>
                <w:szCs w:val="16"/>
              </w:rPr>
              <w:t>As per plan, two of three pump bores (N5056 and N6899) will be decommissioned during this phase.</w:t>
            </w:r>
          </w:p>
        </w:tc>
      </w:tr>
      <w:tr w:rsidR="00925E0D" w14:paraId="5D1301F8" w14:textId="047409B3" w:rsidTr="00041386">
        <w:trPr>
          <w:trHeight w:val="300"/>
        </w:trPr>
        <w:tc>
          <w:tcPr>
            <w:tcW w:w="0" w:type="auto"/>
          </w:tcPr>
          <w:p w14:paraId="74F9E15D" w14:textId="7AE4E3D0" w:rsidR="00925E0D" w:rsidRDefault="00925E0D" w:rsidP="6EA59E95">
            <w:pPr>
              <w:spacing w:after="0"/>
              <w:ind w:left="57" w:right="57"/>
              <w:jc w:val="center"/>
            </w:pPr>
            <w:r w:rsidRPr="6EA59E95">
              <w:rPr>
                <w:rFonts w:eastAsia="Verdana" w:cs="Verdana"/>
                <w:sz w:val="16"/>
                <w:szCs w:val="16"/>
              </w:rPr>
              <w:t>69</w:t>
            </w:r>
          </w:p>
        </w:tc>
        <w:tc>
          <w:tcPr>
            <w:tcW w:w="0" w:type="auto"/>
            <w:vMerge/>
          </w:tcPr>
          <w:p w14:paraId="635C71E3" w14:textId="77777777" w:rsidR="00925E0D" w:rsidRDefault="00925E0D"/>
        </w:tc>
        <w:tc>
          <w:tcPr>
            <w:tcW w:w="0" w:type="auto"/>
            <w:vMerge/>
          </w:tcPr>
          <w:p w14:paraId="42499832" w14:textId="77777777" w:rsidR="00925E0D" w:rsidRDefault="00925E0D"/>
        </w:tc>
        <w:tc>
          <w:tcPr>
            <w:tcW w:w="0" w:type="auto"/>
            <w:vMerge/>
          </w:tcPr>
          <w:p w14:paraId="0C85E7A1" w14:textId="77777777" w:rsidR="00925E0D" w:rsidRDefault="00925E0D"/>
        </w:tc>
        <w:tc>
          <w:tcPr>
            <w:tcW w:w="0" w:type="auto"/>
          </w:tcPr>
          <w:p w14:paraId="086012CF" w14:textId="67C55EBC" w:rsidR="00925E0D" w:rsidRDefault="00925E0D" w:rsidP="6EA59E95">
            <w:pPr>
              <w:spacing w:after="0"/>
              <w:ind w:left="57" w:right="57"/>
            </w:pPr>
            <w:r w:rsidRPr="6EA59E95">
              <w:rPr>
                <w:rFonts w:eastAsia="Verdana" w:cs="Verdana"/>
                <w:sz w:val="16"/>
                <w:szCs w:val="16"/>
              </w:rPr>
              <w:t>Confirm adequacy of the regional monitoring bores in light of rehabilitation of Hazelwood based on the groundwater modelling to assess the reliability of the modelling undertaken.</w:t>
            </w:r>
          </w:p>
        </w:tc>
      </w:tr>
      <w:tr w:rsidR="00925E0D" w14:paraId="16C00475" w14:textId="6B889A47" w:rsidTr="00041386">
        <w:trPr>
          <w:trHeight w:val="300"/>
        </w:trPr>
        <w:tc>
          <w:tcPr>
            <w:tcW w:w="0" w:type="auto"/>
          </w:tcPr>
          <w:p w14:paraId="1B8CE589" w14:textId="301FFE56" w:rsidR="00925E0D" w:rsidRDefault="00925E0D" w:rsidP="6EA59E95">
            <w:pPr>
              <w:spacing w:after="0"/>
              <w:ind w:left="57" w:right="57"/>
              <w:jc w:val="center"/>
            </w:pPr>
            <w:r w:rsidRPr="6EA59E95">
              <w:rPr>
                <w:rFonts w:eastAsia="Verdana" w:cs="Verdana"/>
                <w:sz w:val="16"/>
                <w:szCs w:val="16"/>
              </w:rPr>
              <w:t>70</w:t>
            </w:r>
          </w:p>
        </w:tc>
        <w:tc>
          <w:tcPr>
            <w:tcW w:w="0" w:type="auto"/>
            <w:vMerge/>
          </w:tcPr>
          <w:p w14:paraId="0B6DE771" w14:textId="77777777" w:rsidR="00925E0D" w:rsidRDefault="00925E0D"/>
        </w:tc>
        <w:tc>
          <w:tcPr>
            <w:tcW w:w="0" w:type="auto"/>
            <w:vMerge/>
          </w:tcPr>
          <w:p w14:paraId="5BFCEFFD" w14:textId="77777777" w:rsidR="00925E0D" w:rsidRDefault="00925E0D"/>
        </w:tc>
        <w:tc>
          <w:tcPr>
            <w:tcW w:w="0" w:type="auto"/>
            <w:vMerge/>
          </w:tcPr>
          <w:p w14:paraId="206BF06E" w14:textId="77777777" w:rsidR="00925E0D" w:rsidRDefault="00925E0D"/>
        </w:tc>
        <w:tc>
          <w:tcPr>
            <w:tcW w:w="0" w:type="auto"/>
          </w:tcPr>
          <w:p w14:paraId="353587B4" w14:textId="68DF82FB" w:rsidR="00925E0D" w:rsidRDefault="00925E0D" w:rsidP="6EA59E95">
            <w:pPr>
              <w:spacing w:after="0"/>
              <w:ind w:left="57" w:right="57"/>
            </w:pPr>
            <w:r w:rsidRPr="6EA59E95">
              <w:rPr>
                <w:rFonts w:eastAsia="Verdana" w:cs="Verdana"/>
                <w:sz w:val="16"/>
                <w:szCs w:val="16"/>
              </w:rPr>
              <w:t>Reassess Yallourn monitoring network as part of groundwater modelling reliability review.</w:t>
            </w:r>
          </w:p>
        </w:tc>
      </w:tr>
      <w:tr w:rsidR="00925E0D" w14:paraId="332EDCF2" w14:textId="592F82D3" w:rsidTr="00041386">
        <w:trPr>
          <w:trHeight w:val="300"/>
        </w:trPr>
        <w:tc>
          <w:tcPr>
            <w:tcW w:w="0" w:type="auto"/>
          </w:tcPr>
          <w:p w14:paraId="50DDB88A" w14:textId="6C24D9CF" w:rsidR="00925E0D" w:rsidRDefault="00925E0D" w:rsidP="6EA59E95">
            <w:pPr>
              <w:spacing w:after="0"/>
              <w:ind w:left="57" w:right="57"/>
              <w:jc w:val="center"/>
            </w:pPr>
            <w:r w:rsidRPr="6EA59E95">
              <w:rPr>
                <w:rFonts w:eastAsia="Verdana" w:cs="Verdana"/>
                <w:sz w:val="16"/>
                <w:szCs w:val="16"/>
              </w:rPr>
              <w:t>71</w:t>
            </w:r>
          </w:p>
        </w:tc>
        <w:tc>
          <w:tcPr>
            <w:tcW w:w="0" w:type="auto"/>
            <w:vMerge/>
          </w:tcPr>
          <w:p w14:paraId="5B898FF1" w14:textId="77777777" w:rsidR="00925E0D" w:rsidRDefault="00925E0D"/>
        </w:tc>
        <w:tc>
          <w:tcPr>
            <w:tcW w:w="0" w:type="auto"/>
          </w:tcPr>
          <w:p w14:paraId="2F03CA8A" w14:textId="52203269" w:rsidR="00925E0D" w:rsidRDefault="00925E0D" w:rsidP="6EA59E95">
            <w:pPr>
              <w:spacing w:after="0"/>
              <w:ind w:left="57" w:right="57"/>
            </w:pPr>
            <w:r w:rsidRPr="6EA59E95">
              <w:rPr>
                <w:rFonts w:eastAsia="Verdana" w:cs="Verdana"/>
                <w:sz w:val="16"/>
                <w:szCs w:val="16"/>
              </w:rPr>
              <w:t>Increase in groundwater levels in shallow aquifer</w:t>
            </w:r>
          </w:p>
        </w:tc>
        <w:tc>
          <w:tcPr>
            <w:tcW w:w="0" w:type="auto"/>
            <w:vMerge/>
          </w:tcPr>
          <w:p w14:paraId="5F0ACAEC" w14:textId="77777777" w:rsidR="00925E0D" w:rsidRDefault="00925E0D"/>
        </w:tc>
        <w:tc>
          <w:tcPr>
            <w:tcW w:w="0" w:type="auto"/>
          </w:tcPr>
          <w:p w14:paraId="60BDF2DE" w14:textId="5200E831" w:rsidR="00925E0D" w:rsidRDefault="00925E0D" w:rsidP="6EA59E95">
            <w:pPr>
              <w:spacing w:after="0"/>
              <w:ind w:left="57" w:right="57"/>
            </w:pPr>
            <w:r w:rsidRPr="6EA59E95">
              <w:rPr>
                <w:rFonts w:eastAsia="Verdana" w:cs="Verdana"/>
                <w:sz w:val="16"/>
                <w:szCs w:val="16"/>
              </w:rPr>
              <w:t>Implement the preferred capping options (timing of this is domain specific)</w:t>
            </w:r>
          </w:p>
        </w:tc>
      </w:tr>
      <w:tr w:rsidR="00925E0D" w14:paraId="6283D38F" w14:textId="14BDD09E" w:rsidTr="00041386">
        <w:trPr>
          <w:trHeight w:val="300"/>
        </w:trPr>
        <w:tc>
          <w:tcPr>
            <w:tcW w:w="0" w:type="auto"/>
          </w:tcPr>
          <w:p w14:paraId="39BBBD4E" w14:textId="7EF993FC" w:rsidR="00925E0D" w:rsidRDefault="00925E0D" w:rsidP="6EA59E95">
            <w:pPr>
              <w:spacing w:after="0"/>
              <w:ind w:left="57" w:right="57"/>
              <w:jc w:val="center"/>
            </w:pPr>
            <w:r w:rsidRPr="6EA59E95">
              <w:rPr>
                <w:rFonts w:eastAsia="Verdana" w:cs="Verdana"/>
                <w:sz w:val="16"/>
                <w:szCs w:val="16"/>
              </w:rPr>
              <w:t>72</w:t>
            </w:r>
          </w:p>
        </w:tc>
        <w:tc>
          <w:tcPr>
            <w:tcW w:w="0" w:type="auto"/>
          </w:tcPr>
          <w:p w14:paraId="49C0BAB7" w14:textId="46600917" w:rsidR="00925E0D" w:rsidRDefault="00925E0D" w:rsidP="6EA59E95">
            <w:pPr>
              <w:spacing w:after="0"/>
              <w:ind w:left="57" w:right="57"/>
            </w:pPr>
            <w:r w:rsidRPr="6EA59E95">
              <w:rPr>
                <w:rFonts w:eastAsia="Verdana" w:cs="Verdana"/>
                <w:sz w:val="16"/>
                <w:szCs w:val="16"/>
              </w:rPr>
              <w:t>Fire</w:t>
            </w:r>
          </w:p>
        </w:tc>
        <w:tc>
          <w:tcPr>
            <w:tcW w:w="0" w:type="auto"/>
          </w:tcPr>
          <w:p w14:paraId="51DF2DD3" w14:textId="0DCCACC3" w:rsidR="00925E0D" w:rsidRDefault="00925E0D" w:rsidP="6EA59E95">
            <w:pPr>
              <w:spacing w:after="0"/>
              <w:ind w:left="57" w:right="57"/>
            </w:pPr>
            <w:r w:rsidRPr="6EA59E95">
              <w:rPr>
                <w:rFonts w:eastAsia="Verdana" w:cs="Verdana"/>
                <w:sz w:val="16"/>
                <w:szCs w:val="16"/>
              </w:rPr>
              <w:t>Various</w:t>
            </w:r>
          </w:p>
        </w:tc>
        <w:tc>
          <w:tcPr>
            <w:tcW w:w="0" w:type="auto"/>
          </w:tcPr>
          <w:p w14:paraId="583EA31B" w14:textId="4BEC71F0" w:rsidR="00925E0D" w:rsidRDefault="00925E0D" w:rsidP="6EA59E95">
            <w:pPr>
              <w:spacing w:after="0"/>
              <w:ind w:left="57" w:right="57"/>
            </w:pPr>
            <w:r w:rsidRPr="6EA59E95">
              <w:rPr>
                <w:rFonts w:eastAsia="Verdana" w:cs="Verdana"/>
                <w:sz w:val="16"/>
                <w:szCs w:val="16"/>
              </w:rPr>
              <w:t>N/A</w:t>
            </w:r>
          </w:p>
        </w:tc>
        <w:tc>
          <w:tcPr>
            <w:tcW w:w="0" w:type="auto"/>
          </w:tcPr>
          <w:p w14:paraId="2414E6E6" w14:textId="2DFFE898" w:rsidR="00925E0D" w:rsidRDefault="00925E0D" w:rsidP="6EA59E95">
            <w:pPr>
              <w:spacing w:after="0"/>
              <w:ind w:left="57" w:right="57"/>
            </w:pPr>
            <w:r w:rsidRPr="6EA59E95">
              <w:rPr>
                <w:rFonts w:eastAsia="Verdana" w:cs="Verdana"/>
                <w:sz w:val="16"/>
                <w:szCs w:val="16"/>
              </w:rPr>
              <w:t>Implement the results of reconfiguration of fire services infrastructure for lake fill period</w:t>
            </w:r>
          </w:p>
        </w:tc>
      </w:tr>
      <w:tr w:rsidR="00925E0D" w14:paraId="231DD4E6" w14:textId="3D94CC70" w:rsidTr="00041386">
        <w:trPr>
          <w:trHeight w:val="300"/>
        </w:trPr>
        <w:tc>
          <w:tcPr>
            <w:tcW w:w="0" w:type="auto"/>
          </w:tcPr>
          <w:p w14:paraId="3A36872D" w14:textId="5F176EF4" w:rsidR="00925E0D" w:rsidRDefault="00925E0D" w:rsidP="6EA59E95">
            <w:pPr>
              <w:spacing w:after="0"/>
              <w:ind w:left="57" w:right="57"/>
              <w:jc w:val="center"/>
            </w:pPr>
            <w:r w:rsidRPr="6EA59E95">
              <w:rPr>
                <w:rFonts w:eastAsia="Verdana" w:cs="Verdana"/>
                <w:sz w:val="16"/>
                <w:szCs w:val="16"/>
              </w:rPr>
              <w:t>73</w:t>
            </w:r>
          </w:p>
        </w:tc>
        <w:tc>
          <w:tcPr>
            <w:tcW w:w="0" w:type="auto"/>
            <w:vMerge w:val="restart"/>
          </w:tcPr>
          <w:p w14:paraId="123F66D0" w14:textId="5484A792" w:rsidR="00925E0D" w:rsidRDefault="00925E0D" w:rsidP="6EA59E95">
            <w:pPr>
              <w:spacing w:after="0"/>
              <w:ind w:left="57" w:right="57"/>
            </w:pPr>
            <w:r w:rsidRPr="6EA59E95">
              <w:rPr>
                <w:rFonts w:eastAsia="Verdana" w:cs="Verdana"/>
                <w:sz w:val="16"/>
                <w:szCs w:val="16"/>
              </w:rPr>
              <w:t>Environmental</w:t>
            </w:r>
          </w:p>
        </w:tc>
        <w:tc>
          <w:tcPr>
            <w:tcW w:w="0" w:type="auto"/>
          </w:tcPr>
          <w:p w14:paraId="40E598A8" w14:textId="15EE9AB8" w:rsidR="00925E0D" w:rsidRDefault="00925E0D" w:rsidP="6EA59E95">
            <w:pPr>
              <w:spacing w:after="0"/>
              <w:ind w:left="57" w:right="57"/>
            </w:pPr>
            <w:r w:rsidRPr="6EA59E95">
              <w:rPr>
                <w:rFonts w:eastAsia="Verdana" w:cs="Verdana"/>
                <w:sz w:val="16"/>
                <w:szCs w:val="16"/>
              </w:rPr>
              <w:t>Gaseous emissions generating air pollution (includes operation of machinery, carbon dioxide, diesel, fugitive emissions), engine exhausts/pollutants, methane (exposed coal, plant), release of SF6 gas from switchgear during decommissioning)</w:t>
            </w:r>
          </w:p>
        </w:tc>
        <w:tc>
          <w:tcPr>
            <w:tcW w:w="0" w:type="auto"/>
            <w:vMerge w:val="restart"/>
          </w:tcPr>
          <w:p w14:paraId="501957AC" w14:textId="74A39CF5" w:rsidR="00925E0D" w:rsidRDefault="00925E0D" w:rsidP="6EA59E95">
            <w:pPr>
              <w:spacing w:after="0"/>
              <w:ind w:left="57" w:right="57"/>
            </w:pPr>
            <w:r w:rsidRPr="6EA59E95">
              <w:rPr>
                <w:rFonts w:eastAsia="Verdana" w:cs="Verdana"/>
                <w:sz w:val="16"/>
                <w:szCs w:val="16"/>
              </w:rPr>
              <w:t>N/A</w:t>
            </w:r>
          </w:p>
        </w:tc>
        <w:tc>
          <w:tcPr>
            <w:tcW w:w="0" w:type="auto"/>
          </w:tcPr>
          <w:p w14:paraId="6BE14196" w14:textId="757AC978" w:rsidR="00925E0D" w:rsidRDefault="00925E0D" w:rsidP="6EA59E95">
            <w:pPr>
              <w:spacing w:after="0"/>
              <w:ind w:left="57" w:right="57"/>
            </w:pPr>
            <w:r w:rsidRPr="6EA59E95">
              <w:rPr>
                <w:rFonts w:eastAsia="Verdana" w:cs="Verdana"/>
                <w:sz w:val="16"/>
                <w:szCs w:val="16"/>
              </w:rPr>
              <w:t>Implement decommissioning plan to control environmental releases.</w:t>
            </w:r>
          </w:p>
        </w:tc>
      </w:tr>
      <w:tr w:rsidR="00925E0D" w14:paraId="1E0D337F" w14:textId="33E47863" w:rsidTr="00041386">
        <w:trPr>
          <w:trHeight w:val="300"/>
        </w:trPr>
        <w:tc>
          <w:tcPr>
            <w:tcW w:w="0" w:type="auto"/>
          </w:tcPr>
          <w:p w14:paraId="735B72AE" w14:textId="5DD6F180" w:rsidR="00925E0D" w:rsidRDefault="00925E0D" w:rsidP="6EA59E95">
            <w:pPr>
              <w:spacing w:after="0"/>
              <w:ind w:left="57" w:right="57"/>
              <w:jc w:val="center"/>
            </w:pPr>
            <w:r w:rsidRPr="6EA59E95">
              <w:rPr>
                <w:rFonts w:eastAsia="Verdana" w:cs="Verdana"/>
                <w:sz w:val="16"/>
                <w:szCs w:val="16"/>
              </w:rPr>
              <w:t>74</w:t>
            </w:r>
          </w:p>
        </w:tc>
        <w:tc>
          <w:tcPr>
            <w:tcW w:w="0" w:type="auto"/>
            <w:vMerge/>
          </w:tcPr>
          <w:p w14:paraId="50EF746B" w14:textId="77777777" w:rsidR="00925E0D" w:rsidRDefault="00925E0D"/>
        </w:tc>
        <w:tc>
          <w:tcPr>
            <w:tcW w:w="0" w:type="auto"/>
          </w:tcPr>
          <w:p w14:paraId="204BE7F9" w14:textId="64294A8B" w:rsidR="00925E0D" w:rsidRDefault="00925E0D" w:rsidP="6EA59E95">
            <w:pPr>
              <w:spacing w:after="0"/>
              <w:ind w:left="57" w:right="57"/>
            </w:pPr>
            <w:r w:rsidRPr="6EA59E95">
              <w:rPr>
                <w:rFonts w:eastAsia="Verdana" w:cs="Verdana"/>
                <w:sz w:val="16"/>
                <w:szCs w:val="16"/>
              </w:rPr>
              <w:t>Unacceptable vibration</w:t>
            </w:r>
          </w:p>
        </w:tc>
        <w:tc>
          <w:tcPr>
            <w:tcW w:w="0" w:type="auto"/>
            <w:vMerge/>
          </w:tcPr>
          <w:p w14:paraId="4B78DC6F" w14:textId="77777777" w:rsidR="00925E0D" w:rsidRDefault="00925E0D"/>
        </w:tc>
        <w:tc>
          <w:tcPr>
            <w:tcW w:w="0" w:type="auto"/>
          </w:tcPr>
          <w:p w14:paraId="0693F389" w14:textId="3CE20420" w:rsidR="00925E0D" w:rsidRDefault="00925E0D" w:rsidP="6EA59E95">
            <w:pPr>
              <w:spacing w:after="0"/>
              <w:ind w:left="57" w:right="57"/>
            </w:pPr>
            <w:r w:rsidRPr="6EA59E95">
              <w:rPr>
                <w:rFonts w:eastAsia="Verdana" w:cs="Verdana"/>
                <w:sz w:val="16"/>
                <w:szCs w:val="16"/>
              </w:rPr>
              <w:t>Implement controls from demolition plan.</w:t>
            </w:r>
          </w:p>
        </w:tc>
      </w:tr>
      <w:tr w:rsidR="00925E0D" w14:paraId="1FCD92B4" w14:textId="3B90A217" w:rsidTr="00041386">
        <w:trPr>
          <w:trHeight w:val="300"/>
        </w:trPr>
        <w:tc>
          <w:tcPr>
            <w:tcW w:w="0" w:type="auto"/>
          </w:tcPr>
          <w:p w14:paraId="36AAE991" w14:textId="205AC303" w:rsidR="00925E0D" w:rsidRDefault="00925E0D" w:rsidP="6EA59E95">
            <w:pPr>
              <w:spacing w:after="0"/>
              <w:ind w:left="57" w:right="57"/>
              <w:jc w:val="center"/>
            </w:pPr>
            <w:r w:rsidRPr="6EA59E95">
              <w:rPr>
                <w:rFonts w:eastAsia="Verdana" w:cs="Verdana"/>
                <w:sz w:val="16"/>
                <w:szCs w:val="16"/>
              </w:rPr>
              <w:t>75</w:t>
            </w:r>
          </w:p>
        </w:tc>
        <w:tc>
          <w:tcPr>
            <w:tcW w:w="0" w:type="auto"/>
            <w:vMerge/>
          </w:tcPr>
          <w:p w14:paraId="7F4EB16E" w14:textId="77777777" w:rsidR="00925E0D" w:rsidRDefault="00925E0D"/>
        </w:tc>
        <w:tc>
          <w:tcPr>
            <w:tcW w:w="0" w:type="auto"/>
            <w:vMerge w:val="restart"/>
          </w:tcPr>
          <w:p w14:paraId="6BC6AEB0" w14:textId="5FE5D41E" w:rsidR="00925E0D" w:rsidRDefault="00925E0D" w:rsidP="6EA59E95">
            <w:pPr>
              <w:spacing w:after="0"/>
              <w:ind w:left="57" w:right="57"/>
            </w:pPr>
            <w:r w:rsidRPr="6EA59E95">
              <w:rPr>
                <w:rFonts w:eastAsia="Verdana" w:cs="Verdana"/>
                <w:sz w:val="16"/>
                <w:szCs w:val="16"/>
              </w:rPr>
              <w:t>Contamination of pit-lake water</w:t>
            </w:r>
          </w:p>
        </w:tc>
        <w:tc>
          <w:tcPr>
            <w:tcW w:w="0" w:type="auto"/>
            <w:vMerge/>
          </w:tcPr>
          <w:p w14:paraId="51108615" w14:textId="77777777" w:rsidR="00925E0D" w:rsidRDefault="00925E0D"/>
        </w:tc>
        <w:tc>
          <w:tcPr>
            <w:tcW w:w="0" w:type="auto"/>
          </w:tcPr>
          <w:p w14:paraId="53C0CEB7" w14:textId="1C72669B" w:rsidR="00925E0D" w:rsidRDefault="00925E0D" w:rsidP="6EA59E95">
            <w:pPr>
              <w:spacing w:after="0"/>
              <w:ind w:left="57" w:right="57"/>
            </w:pPr>
            <w:r w:rsidRPr="6EA59E95">
              <w:rPr>
                <w:rFonts w:eastAsia="Verdana" w:cs="Verdana"/>
                <w:sz w:val="16"/>
                <w:szCs w:val="16"/>
              </w:rPr>
              <w:t>Secure proceeding bulk water entitlement.</w:t>
            </w:r>
          </w:p>
        </w:tc>
      </w:tr>
      <w:tr w:rsidR="00925E0D" w14:paraId="06BE980F" w14:textId="281ED793" w:rsidTr="00041386">
        <w:trPr>
          <w:trHeight w:val="300"/>
        </w:trPr>
        <w:tc>
          <w:tcPr>
            <w:tcW w:w="0" w:type="auto"/>
          </w:tcPr>
          <w:p w14:paraId="79515EA8" w14:textId="20BC1C3E" w:rsidR="00925E0D" w:rsidRDefault="00925E0D" w:rsidP="6EA59E95">
            <w:pPr>
              <w:spacing w:after="0"/>
              <w:ind w:left="57" w:right="57"/>
              <w:jc w:val="center"/>
            </w:pPr>
            <w:r w:rsidRPr="6EA59E95">
              <w:rPr>
                <w:rFonts w:eastAsia="Verdana" w:cs="Verdana"/>
                <w:sz w:val="16"/>
                <w:szCs w:val="16"/>
              </w:rPr>
              <w:t>76</w:t>
            </w:r>
          </w:p>
        </w:tc>
        <w:tc>
          <w:tcPr>
            <w:tcW w:w="0" w:type="auto"/>
            <w:vMerge/>
          </w:tcPr>
          <w:p w14:paraId="75FB5F69" w14:textId="77777777" w:rsidR="00925E0D" w:rsidRDefault="00925E0D"/>
        </w:tc>
        <w:tc>
          <w:tcPr>
            <w:tcW w:w="0" w:type="auto"/>
            <w:vMerge/>
          </w:tcPr>
          <w:p w14:paraId="0686734A" w14:textId="77777777" w:rsidR="00925E0D" w:rsidRDefault="00925E0D"/>
        </w:tc>
        <w:tc>
          <w:tcPr>
            <w:tcW w:w="0" w:type="auto"/>
            <w:vMerge/>
          </w:tcPr>
          <w:p w14:paraId="154803EB" w14:textId="77777777" w:rsidR="00925E0D" w:rsidRDefault="00925E0D"/>
        </w:tc>
        <w:tc>
          <w:tcPr>
            <w:tcW w:w="0" w:type="auto"/>
          </w:tcPr>
          <w:p w14:paraId="19A00DB3" w14:textId="15588D4A" w:rsidR="00925E0D" w:rsidRDefault="00925E0D" w:rsidP="6EA59E95">
            <w:pPr>
              <w:spacing w:after="0"/>
              <w:ind w:left="57" w:right="57"/>
            </w:pPr>
            <w:r w:rsidRPr="6EA59E95">
              <w:rPr>
                <w:rFonts w:eastAsia="Verdana" w:cs="Verdana"/>
                <w:sz w:val="16"/>
                <w:szCs w:val="16"/>
              </w:rPr>
              <w:t>Adopt lime dosing or some equivalent treatment train to meet water quality requirements and/or guidelines (e.g. above pH 6).</w:t>
            </w:r>
          </w:p>
        </w:tc>
      </w:tr>
      <w:tr w:rsidR="00925E0D" w14:paraId="4C90C0AC" w14:textId="73315582" w:rsidTr="00041386">
        <w:trPr>
          <w:trHeight w:val="300"/>
        </w:trPr>
        <w:tc>
          <w:tcPr>
            <w:tcW w:w="0" w:type="auto"/>
          </w:tcPr>
          <w:p w14:paraId="7D57C931" w14:textId="3AEE8841" w:rsidR="00925E0D" w:rsidRDefault="00925E0D" w:rsidP="6EA59E95">
            <w:pPr>
              <w:spacing w:after="0"/>
              <w:ind w:left="57" w:right="57"/>
              <w:jc w:val="center"/>
            </w:pPr>
            <w:r w:rsidRPr="6EA59E95">
              <w:rPr>
                <w:rFonts w:eastAsia="Verdana" w:cs="Verdana"/>
                <w:sz w:val="16"/>
                <w:szCs w:val="16"/>
              </w:rPr>
              <w:t>77</w:t>
            </w:r>
          </w:p>
        </w:tc>
        <w:tc>
          <w:tcPr>
            <w:tcW w:w="0" w:type="auto"/>
            <w:vMerge/>
          </w:tcPr>
          <w:p w14:paraId="654B0EEA" w14:textId="77777777" w:rsidR="00925E0D" w:rsidRDefault="00925E0D"/>
        </w:tc>
        <w:tc>
          <w:tcPr>
            <w:tcW w:w="0" w:type="auto"/>
            <w:vMerge w:val="restart"/>
          </w:tcPr>
          <w:p w14:paraId="332D5455" w14:textId="34BEC9E9" w:rsidR="00925E0D" w:rsidRDefault="00925E0D" w:rsidP="6EA59E95">
            <w:pPr>
              <w:spacing w:after="0"/>
              <w:ind w:left="57" w:right="57"/>
            </w:pPr>
            <w:r w:rsidRPr="6EA59E95">
              <w:rPr>
                <w:rFonts w:eastAsia="Verdana" w:cs="Verdana"/>
                <w:sz w:val="16"/>
                <w:szCs w:val="16"/>
              </w:rPr>
              <w:t>Poor pit-lake water quality pollutes groundwater and creates offsite groundwater plume</w:t>
            </w:r>
          </w:p>
        </w:tc>
        <w:tc>
          <w:tcPr>
            <w:tcW w:w="0" w:type="auto"/>
            <w:vMerge/>
          </w:tcPr>
          <w:p w14:paraId="6ED0022D" w14:textId="77777777" w:rsidR="00925E0D" w:rsidRDefault="00925E0D"/>
        </w:tc>
        <w:tc>
          <w:tcPr>
            <w:tcW w:w="0" w:type="auto"/>
          </w:tcPr>
          <w:p w14:paraId="6BAD0674" w14:textId="07761AE6" w:rsidR="00925E0D" w:rsidRDefault="00925E0D" w:rsidP="6EA59E95">
            <w:pPr>
              <w:spacing w:after="0"/>
              <w:ind w:left="57" w:right="57"/>
            </w:pPr>
            <w:r w:rsidRPr="6EA59E95">
              <w:rPr>
                <w:rFonts w:eastAsia="Verdana" w:cs="Verdana"/>
                <w:sz w:val="16"/>
                <w:szCs w:val="16"/>
              </w:rPr>
              <w:t>Investigate suitability of monitoring locations as proxies for groundwater management.</w:t>
            </w:r>
          </w:p>
        </w:tc>
      </w:tr>
      <w:tr w:rsidR="00925E0D" w14:paraId="714D3276" w14:textId="122AEEBB" w:rsidTr="00041386">
        <w:trPr>
          <w:trHeight w:val="300"/>
        </w:trPr>
        <w:tc>
          <w:tcPr>
            <w:tcW w:w="0" w:type="auto"/>
          </w:tcPr>
          <w:p w14:paraId="0414F59A" w14:textId="69C9B245" w:rsidR="00925E0D" w:rsidRDefault="00925E0D" w:rsidP="6EA59E95">
            <w:pPr>
              <w:spacing w:after="0"/>
              <w:ind w:left="57" w:right="57"/>
              <w:jc w:val="center"/>
            </w:pPr>
            <w:r w:rsidRPr="6EA59E95">
              <w:rPr>
                <w:rFonts w:eastAsia="Verdana" w:cs="Verdana"/>
                <w:sz w:val="16"/>
                <w:szCs w:val="16"/>
              </w:rPr>
              <w:t>78</w:t>
            </w:r>
          </w:p>
        </w:tc>
        <w:tc>
          <w:tcPr>
            <w:tcW w:w="0" w:type="auto"/>
            <w:vMerge/>
          </w:tcPr>
          <w:p w14:paraId="3419E1D6" w14:textId="77777777" w:rsidR="00925E0D" w:rsidRDefault="00925E0D"/>
        </w:tc>
        <w:tc>
          <w:tcPr>
            <w:tcW w:w="0" w:type="auto"/>
            <w:vMerge/>
          </w:tcPr>
          <w:p w14:paraId="4AE98174" w14:textId="77777777" w:rsidR="00925E0D" w:rsidRDefault="00925E0D"/>
        </w:tc>
        <w:tc>
          <w:tcPr>
            <w:tcW w:w="0" w:type="auto"/>
            <w:vMerge/>
          </w:tcPr>
          <w:p w14:paraId="6F716196" w14:textId="77777777" w:rsidR="00925E0D" w:rsidRDefault="00925E0D"/>
        </w:tc>
        <w:tc>
          <w:tcPr>
            <w:tcW w:w="0" w:type="auto"/>
          </w:tcPr>
          <w:p w14:paraId="1D951B00" w14:textId="31FFF4B7" w:rsidR="00925E0D" w:rsidRDefault="00925E0D" w:rsidP="6EA59E95">
            <w:pPr>
              <w:spacing w:after="0"/>
              <w:ind w:left="57" w:right="57"/>
            </w:pPr>
            <w:r w:rsidRPr="6EA59E95">
              <w:rPr>
                <w:rFonts w:eastAsia="Verdana" w:cs="Verdana"/>
                <w:sz w:val="16"/>
                <w:szCs w:val="16"/>
              </w:rPr>
              <w:t>Nominate groundwater quality testing based on aquifer conditions to inform pit lake water quality minimum standards.</w:t>
            </w:r>
          </w:p>
        </w:tc>
      </w:tr>
      <w:tr w:rsidR="00925E0D" w14:paraId="457268F1" w14:textId="1C20E55B" w:rsidTr="00041386">
        <w:trPr>
          <w:trHeight w:val="300"/>
        </w:trPr>
        <w:tc>
          <w:tcPr>
            <w:tcW w:w="0" w:type="auto"/>
          </w:tcPr>
          <w:p w14:paraId="6DF23F4C" w14:textId="06AC0EE0" w:rsidR="00925E0D" w:rsidRDefault="00925E0D" w:rsidP="6EA59E95">
            <w:pPr>
              <w:spacing w:after="0"/>
              <w:ind w:left="57" w:right="57"/>
              <w:jc w:val="center"/>
            </w:pPr>
            <w:r w:rsidRPr="6EA59E95">
              <w:rPr>
                <w:rFonts w:eastAsia="Verdana" w:cs="Verdana"/>
                <w:sz w:val="16"/>
                <w:szCs w:val="16"/>
              </w:rPr>
              <w:t>79</w:t>
            </w:r>
          </w:p>
        </w:tc>
        <w:tc>
          <w:tcPr>
            <w:tcW w:w="0" w:type="auto"/>
            <w:vMerge/>
          </w:tcPr>
          <w:p w14:paraId="02AFCECD" w14:textId="77777777" w:rsidR="00925E0D" w:rsidRDefault="00925E0D"/>
        </w:tc>
        <w:tc>
          <w:tcPr>
            <w:tcW w:w="0" w:type="auto"/>
            <w:vMerge/>
          </w:tcPr>
          <w:p w14:paraId="73234C77" w14:textId="77777777" w:rsidR="00925E0D" w:rsidRDefault="00925E0D"/>
        </w:tc>
        <w:tc>
          <w:tcPr>
            <w:tcW w:w="0" w:type="auto"/>
            <w:vMerge/>
          </w:tcPr>
          <w:p w14:paraId="53941B32" w14:textId="77777777" w:rsidR="00925E0D" w:rsidRDefault="00925E0D"/>
        </w:tc>
        <w:tc>
          <w:tcPr>
            <w:tcW w:w="0" w:type="auto"/>
          </w:tcPr>
          <w:p w14:paraId="3EB08DE6" w14:textId="1D55DF9A" w:rsidR="00925E0D" w:rsidRDefault="00925E0D" w:rsidP="6EA59E95">
            <w:pPr>
              <w:spacing w:after="0"/>
              <w:ind w:left="57" w:right="57"/>
            </w:pPr>
            <w:r w:rsidRPr="6EA59E95">
              <w:rPr>
                <w:rFonts w:eastAsia="Verdana" w:cs="Verdana"/>
                <w:sz w:val="16"/>
                <w:szCs w:val="16"/>
              </w:rPr>
              <w:t>Continuous monitoring of pit lake water quality and implications for groundwater system (given low risk of transport to underlying aquifer).</w:t>
            </w:r>
          </w:p>
        </w:tc>
      </w:tr>
      <w:tr w:rsidR="00925E0D" w14:paraId="57BF64C7" w14:textId="20E3BB1A" w:rsidTr="00041386">
        <w:trPr>
          <w:trHeight w:val="300"/>
        </w:trPr>
        <w:tc>
          <w:tcPr>
            <w:tcW w:w="0" w:type="auto"/>
          </w:tcPr>
          <w:p w14:paraId="3FA9156F" w14:textId="7A5D0DAA" w:rsidR="00925E0D" w:rsidRDefault="00925E0D" w:rsidP="6EA59E95">
            <w:pPr>
              <w:spacing w:after="0"/>
              <w:ind w:left="57" w:right="57"/>
              <w:jc w:val="center"/>
            </w:pPr>
            <w:r w:rsidRPr="6EA59E95">
              <w:rPr>
                <w:rFonts w:eastAsia="Verdana" w:cs="Verdana"/>
                <w:sz w:val="16"/>
                <w:szCs w:val="16"/>
              </w:rPr>
              <w:t>80</w:t>
            </w:r>
          </w:p>
        </w:tc>
        <w:tc>
          <w:tcPr>
            <w:tcW w:w="0" w:type="auto"/>
            <w:vMerge/>
          </w:tcPr>
          <w:p w14:paraId="652A0993" w14:textId="77777777" w:rsidR="00925E0D" w:rsidRDefault="00925E0D"/>
        </w:tc>
        <w:tc>
          <w:tcPr>
            <w:tcW w:w="0" w:type="auto"/>
          </w:tcPr>
          <w:p w14:paraId="78B01CBE" w14:textId="18FDA7AE" w:rsidR="00925E0D" w:rsidRDefault="00925E0D" w:rsidP="6EA59E95">
            <w:pPr>
              <w:spacing w:after="0"/>
              <w:ind w:left="57" w:right="57"/>
            </w:pPr>
            <w:r w:rsidRPr="6EA59E95">
              <w:rPr>
                <w:rFonts w:eastAsia="Verdana" w:cs="Verdana"/>
                <w:sz w:val="16"/>
                <w:szCs w:val="16"/>
              </w:rPr>
              <w:t>Unsuitable earthen materials left in pit (in-pit dumps and surcharges)</w:t>
            </w:r>
          </w:p>
        </w:tc>
        <w:tc>
          <w:tcPr>
            <w:tcW w:w="0" w:type="auto"/>
            <w:vMerge/>
          </w:tcPr>
          <w:p w14:paraId="5F9630A0" w14:textId="77777777" w:rsidR="00925E0D" w:rsidRDefault="00925E0D"/>
        </w:tc>
        <w:tc>
          <w:tcPr>
            <w:tcW w:w="0" w:type="auto"/>
          </w:tcPr>
          <w:p w14:paraId="2AD70E5F" w14:textId="75A89E2E" w:rsidR="00925E0D" w:rsidRDefault="00925E0D" w:rsidP="6EA59E95">
            <w:pPr>
              <w:spacing w:after="0"/>
              <w:ind w:left="57" w:right="57"/>
            </w:pPr>
            <w:r w:rsidRPr="6EA59E95">
              <w:rPr>
                <w:rFonts w:eastAsia="Verdana" w:cs="Verdana"/>
                <w:sz w:val="16"/>
                <w:szCs w:val="16"/>
              </w:rPr>
              <w:t>Monitoring as water is added into the pit.</w:t>
            </w:r>
          </w:p>
        </w:tc>
      </w:tr>
      <w:tr w:rsidR="00925E0D" w14:paraId="122C7802" w14:textId="1BC2A6F4" w:rsidTr="00041386">
        <w:trPr>
          <w:trHeight w:val="300"/>
        </w:trPr>
        <w:tc>
          <w:tcPr>
            <w:tcW w:w="0" w:type="auto"/>
          </w:tcPr>
          <w:p w14:paraId="0099967F" w14:textId="1CA7F41B" w:rsidR="00925E0D" w:rsidRDefault="00925E0D" w:rsidP="6EA59E95">
            <w:pPr>
              <w:spacing w:after="0"/>
              <w:ind w:left="57" w:right="57"/>
              <w:jc w:val="center"/>
            </w:pPr>
            <w:r w:rsidRPr="6EA59E95">
              <w:rPr>
                <w:rFonts w:eastAsia="Verdana" w:cs="Verdana"/>
                <w:sz w:val="16"/>
                <w:szCs w:val="16"/>
              </w:rPr>
              <w:t>81</w:t>
            </w:r>
          </w:p>
        </w:tc>
        <w:tc>
          <w:tcPr>
            <w:tcW w:w="0" w:type="auto"/>
            <w:vMerge/>
          </w:tcPr>
          <w:p w14:paraId="7429B019" w14:textId="77777777" w:rsidR="00925E0D" w:rsidRDefault="00925E0D"/>
        </w:tc>
        <w:tc>
          <w:tcPr>
            <w:tcW w:w="0" w:type="auto"/>
          </w:tcPr>
          <w:p w14:paraId="25BF164F" w14:textId="0F886A9E" w:rsidR="00925E0D" w:rsidRDefault="00925E0D" w:rsidP="6EA59E95">
            <w:pPr>
              <w:spacing w:after="0"/>
              <w:ind w:left="57" w:right="57"/>
            </w:pPr>
            <w:r w:rsidRPr="6EA59E95">
              <w:rPr>
                <w:rFonts w:eastAsia="Verdana" w:cs="Verdana"/>
                <w:sz w:val="16"/>
                <w:szCs w:val="16"/>
              </w:rPr>
              <w:t>Pathogen risk (e.g., algae, E.</w:t>
            </w:r>
            <w:r w:rsidR="005E07A6">
              <w:rPr>
                <w:rFonts w:eastAsia="Verdana" w:cs="Verdana"/>
                <w:sz w:val="16"/>
                <w:szCs w:val="16"/>
              </w:rPr>
              <w:t xml:space="preserve"> </w:t>
            </w:r>
            <w:r w:rsidRPr="6EA59E95">
              <w:rPr>
                <w:rFonts w:eastAsia="Verdana" w:cs="Verdana"/>
                <w:sz w:val="16"/>
                <w:szCs w:val="16"/>
              </w:rPr>
              <w:t>coli) from water quality in pit lake via primary or secondary recreational contact</w:t>
            </w:r>
          </w:p>
        </w:tc>
        <w:tc>
          <w:tcPr>
            <w:tcW w:w="0" w:type="auto"/>
            <w:vMerge/>
          </w:tcPr>
          <w:p w14:paraId="42BB05E3" w14:textId="77777777" w:rsidR="00925E0D" w:rsidRDefault="00925E0D"/>
        </w:tc>
        <w:tc>
          <w:tcPr>
            <w:tcW w:w="0" w:type="auto"/>
          </w:tcPr>
          <w:p w14:paraId="25D80FC6" w14:textId="59A5421B" w:rsidR="00925E0D" w:rsidRDefault="00925E0D" w:rsidP="6EA59E95">
            <w:pPr>
              <w:spacing w:after="0"/>
              <w:ind w:left="57" w:right="57"/>
            </w:pPr>
            <w:r w:rsidRPr="6EA59E95">
              <w:rPr>
                <w:rFonts w:eastAsia="Verdana" w:cs="Verdana"/>
                <w:sz w:val="16"/>
                <w:szCs w:val="16"/>
              </w:rPr>
              <w:t>Implement pathogen monitoring process designed in Phase 1.</w:t>
            </w:r>
          </w:p>
        </w:tc>
      </w:tr>
      <w:tr w:rsidR="00925E0D" w14:paraId="3FFB8AF5" w14:textId="63C82101" w:rsidTr="00041386">
        <w:trPr>
          <w:trHeight w:val="300"/>
        </w:trPr>
        <w:tc>
          <w:tcPr>
            <w:tcW w:w="0" w:type="auto"/>
          </w:tcPr>
          <w:p w14:paraId="2AD1C269" w14:textId="78D62B71" w:rsidR="00925E0D" w:rsidRDefault="00925E0D" w:rsidP="6EA59E95">
            <w:pPr>
              <w:spacing w:after="0"/>
              <w:ind w:left="57" w:right="57"/>
              <w:jc w:val="center"/>
            </w:pPr>
            <w:r w:rsidRPr="6EA59E95">
              <w:rPr>
                <w:rFonts w:eastAsia="Verdana" w:cs="Verdana"/>
                <w:sz w:val="16"/>
                <w:szCs w:val="16"/>
              </w:rPr>
              <w:t>82</w:t>
            </w:r>
          </w:p>
        </w:tc>
        <w:tc>
          <w:tcPr>
            <w:tcW w:w="0" w:type="auto"/>
            <w:vMerge/>
          </w:tcPr>
          <w:p w14:paraId="646636ED" w14:textId="77777777" w:rsidR="00925E0D" w:rsidRDefault="00925E0D"/>
        </w:tc>
        <w:tc>
          <w:tcPr>
            <w:tcW w:w="0" w:type="auto"/>
          </w:tcPr>
          <w:p w14:paraId="5532D7F3" w14:textId="7A1E8537" w:rsidR="00925E0D" w:rsidRDefault="00925E0D" w:rsidP="6EA59E95">
            <w:pPr>
              <w:spacing w:after="0"/>
              <w:ind w:left="57" w:right="57"/>
            </w:pPr>
            <w:r w:rsidRPr="6EA59E95">
              <w:rPr>
                <w:rFonts w:eastAsia="Verdana" w:cs="Verdana"/>
                <w:sz w:val="16"/>
                <w:szCs w:val="16"/>
              </w:rPr>
              <w:t>Flood water from spillways impacting water quality in the pit lake</w:t>
            </w:r>
          </w:p>
        </w:tc>
        <w:tc>
          <w:tcPr>
            <w:tcW w:w="0" w:type="auto"/>
            <w:vMerge/>
          </w:tcPr>
          <w:p w14:paraId="4D338090" w14:textId="77777777" w:rsidR="00925E0D" w:rsidRDefault="00925E0D"/>
        </w:tc>
        <w:tc>
          <w:tcPr>
            <w:tcW w:w="0" w:type="auto"/>
          </w:tcPr>
          <w:p w14:paraId="17E125D3" w14:textId="3854D365" w:rsidR="00925E0D" w:rsidRDefault="00925E0D" w:rsidP="6EA59E95">
            <w:pPr>
              <w:spacing w:after="0"/>
              <w:ind w:left="57" w:right="57"/>
            </w:pPr>
            <w:r w:rsidRPr="6EA59E95">
              <w:rPr>
                <w:rFonts w:eastAsia="Verdana" w:cs="Verdana"/>
                <w:sz w:val="16"/>
                <w:szCs w:val="16"/>
              </w:rPr>
              <w:t>Implementation of detailed design of spillways and actions from water quality studies</w:t>
            </w:r>
          </w:p>
        </w:tc>
      </w:tr>
      <w:tr w:rsidR="00925E0D" w14:paraId="7401F8B3" w14:textId="3F12AC7E" w:rsidTr="00041386">
        <w:trPr>
          <w:trHeight w:val="300"/>
        </w:trPr>
        <w:tc>
          <w:tcPr>
            <w:tcW w:w="0" w:type="auto"/>
          </w:tcPr>
          <w:p w14:paraId="48C8ACA5" w14:textId="7E1AC4B2" w:rsidR="00925E0D" w:rsidRDefault="00925E0D" w:rsidP="6EA59E95">
            <w:pPr>
              <w:spacing w:after="0"/>
              <w:ind w:left="57" w:right="57"/>
              <w:jc w:val="center"/>
            </w:pPr>
            <w:r w:rsidRPr="6EA59E95">
              <w:rPr>
                <w:rFonts w:eastAsia="Verdana" w:cs="Verdana"/>
                <w:sz w:val="16"/>
                <w:szCs w:val="16"/>
              </w:rPr>
              <w:t>83</w:t>
            </w:r>
          </w:p>
        </w:tc>
        <w:tc>
          <w:tcPr>
            <w:tcW w:w="0" w:type="auto"/>
            <w:vMerge w:val="restart"/>
          </w:tcPr>
          <w:p w14:paraId="51D8DA9C" w14:textId="27B12034" w:rsidR="00925E0D" w:rsidRDefault="00925E0D" w:rsidP="6EA59E95">
            <w:pPr>
              <w:spacing w:after="0"/>
              <w:ind w:left="57" w:right="57"/>
            </w:pPr>
            <w:r w:rsidRPr="6EA59E95">
              <w:rPr>
                <w:rFonts w:eastAsia="Verdana" w:cs="Verdana"/>
                <w:sz w:val="16"/>
                <w:szCs w:val="16"/>
              </w:rPr>
              <w:t>Water Access - Delivery</w:t>
            </w:r>
          </w:p>
        </w:tc>
        <w:tc>
          <w:tcPr>
            <w:tcW w:w="0" w:type="auto"/>
          </w:tcPr>
          <w:p w14:paraId="319F967C" w14:textId="6F4F2011" w:rsidR="00925E0D" w:rsidRDefault="00925E0D" w:rsidP="6EA59E95">
            <w:pPr>
              <w:spacing w:after="0"/>
              <w:ind w:left="57" w:right="57"/>
            </w:pPr>
            <w:r w:rsidRPr="6EA59E95">
              <w:rPr>
                <w:rFonts w:eastAsia="Verdana" w:cs="Verdana"/>
                <w:sz w:val="16"/>
                <w:szCs w:val="16"/>
              </w:rPr>
              <w:t>Operational bulk water entitlement revoked upon cessation of operation</w:t>
            </w:r>
          </w:p>
          <w:p w14:paraId="74AD57AC" w14:textId="161B5CAB" w:rsidR="00925E0D" w:rsidRDefault="00925E0D" w:rsidP="6EA59E95">
            <w:pPr>
              <w:spacing w:after="0"/>
              <w:ind w:left="57" w:right="57"/>
            </w:pPr>
            <w:r w:rsidRPr="6EA59E95">
              <w:rPr>
                <w:rFonts w:eastAsia="Verdana" w:cs="Verdana"/>
                <w:sz w:val="16"/>
                <w:szCs w:val="16"/>
              </w:rPr>
              <w:t xml:space="preserve"> </w:t>
            </w:r>
          </w:p>
          <w:p w14:paraId="3D05DD44" w14:textId="62211D01" w:rsidR="00925E0D" w:rsidRDefault="00925E0D" w:rsidP="6EA59E95">
            <w:pPr>
              <w:spacing w:after="0"/>
              <w:ind w:left="57" w:right="57"/>
            </w:pPr>
            <w:r w:rsidRPr="6EA59E95">
              <w:rPr>
                <w:rFonts w:eastAsia="Verdana" w:cs="Verdana"/>
                <w:sz w:val="16"/>
                <w:szCs w:val="16"/>
              </w:rPr>
              <w:t>Restricted seasonal use for revised BWE for rehabilitation</w:t>
            </w:r>
          </w:p>
          <w:p w14:paraId="31B0DF98" w14:textId="432B93DC" w:rsidR="00925E0D" w:rsidRDefault="00925E0D" w:rsidP="6EA59E95">
            <w:pPr>
              <w:spacing w:after="0"/>
              <w:ind w:left="57" w:right="57"/>
            </w:pPr>
            <w:r w:rsidRPr="6EA59E95">
              <w:rPr>
                <w:rFonts w:eastAsia="Verdana" w:cs="Verdana"/>
                <w:sz w:val="16"/>
                <w:szCs w:val="16"/>
              </w:rPr>
              <w:t xml:space="preserve"> </w:t>
            </w:r>
          </w:p>
          <w:p w14:paraId="2B4F7647" w14:textId="0CD33033" w:rsidR="00925E0D" w:rsidRDefault="00925E0D" w:rsidP="6EA59E95">
            <w:pPr>
              <w:spacing w:after="0"/>
              <w:ind w:left="57" w:right="57"/>
            </w:pPr>
            <w:r w:rsidRPr="6EA59E95">
              <w:rPr>
                <w:rFonts w:eastAsia="Verdana" w:cs="Verdana"/>
                <w:sz w:val="16"/>
                <w:szCs w:val="16"/>
              </w:rPr>
              <w:t>Drought conditions (5+ years) impact water access during lake fill</w:t>
            </w:r>
          </w:p>
        </w:tc>
        <w:tc>
          <w:tcPr>
            <w:tcW w:w="0" w:type="auto"/>
            <w:vMerge/>
          </w:tcPr>
          <w:p w14:paraId="299C5CB9" w14:textId="77777777" w:rsidR="00925E0D" w:rsidRDefault="00925E0D"/>
        </w:tc>
        <w:tc>
          <w:tcPr>
            <w:tcW w:w="0" w:type="auto"/>
          </w:tcPr>
          <w:p w14:paraId="46715038" w14:textId="4EE425E7" w:rsidR="00925E0D" w:rsidRDefault="00925E0D" w:rsidP="6EA59E95">
            <w:pPr>
              <w:spacing w:after="0"/>
              <w:ind w:left="57" w:right="57"/>
            </w:pPr>
            <w:r w:rsidRPr="6EA59E95">
              <w:rPr>
                <w:rFonts w:eastAsia="Verdana" w:cs="Verdana"/>
                <w:sz w:val="16"/>
                <w:szCs w:val="16"/>
              </w:rPr>
              <w:t>Assuming the commencement of the rehabilitation bulk water entitlement occurs in 2030, implement fire service system design to accommodate reconfiguration for revised BWE.</w:t>
            </w:r>
          </w:p>
        </w:tc>
      </w:tr>
      <w:tr w:rsidR="00925E0D" w14:paraId="576E0939" w14:textId="2797C1C3" w:rsidTr="00041386">
        <w:trPr>
          <w:trHeight w:val="300"/>
        </w:trPr>
        <w:tc>
          <w:tcPr>
            <w:tcW w:w="0" w:type="auto"/>
          </w:tcPr>
          <w:p w14:paraId="68A21FF0" w14:textId="2BC10155" w:rsidR="00925E0D" w:rsidRDefault="00925E0D" w:rsidP="6EA59E95">
            <w:pPr>
              <w:spacing w:after="0"/>
              <w:ind w:left="57" w:right="57"/>
              <w:jc w:val="center"/>
            </w:pPr>
            <w:r w:rsidRPr="6EA59E95">
              <w:rPr>
                <w:rFonts w:eastAsia="Verdana" w:cs="Verdana"/>
                <w:sz w:val="16"/>
                <w:szCs w:val="16"/>
              </w:rPr>
              <w:t>84</w:t>
            </w:r>
          </w:p>
        </w:tc>
        <w:tc>
          <w:tcPr>
            <w:tcW w:w="0" w:type="auto"/>
            <w:vMerge/>
          </w:tcPr>
          <w:p w14:paraId="6FB7667B" w14:textId="77777777" w:rsidR="00925E0D" w:rsidRDefault="00925E0D"/>
        </w:tc>
        <w:tc>
          <w:tcPr>
            <w:tcW w:w="0" w:type="auto"/>
          </w:tcPr>
          <w:p w14:paraId="4E23EA14" w14:textId="17D1B221" w:rsidR="00925E0D" w:rsidRDefault="00925E0D" w:rsidP="6EA59E95">
            <w:pPr>
              <w:spacing w:after="0"/>
              <w:ind w:left="57" w:right="57"/>
            </w:pPr>
            <w:r w:rsidRPr="6EA59E95">
              <w:rPr>
                <w:rFonts w:eastAsia="Verdana" w:cs="Verdana"/>
                <w:sz w:val="16"/>
                <w:szCs w:val="16"/>
              </w:rPr>
              <w:t>Drought conditions (5+ years) impact water access during lake fill</w:t>
            </w:r>
          </w:p>
        </w:tc>
        <w:tc>
          <w:tcPr>
            <w:tcW w:w="0" w:type="auto"/>
            <w:vMerge/>
          </w:tcPr>
          <w:p w14:paraId="4DB421F5" w14:textId="77777777" w:rsidR="00925E0D" w:rsidRDefault="00925E0D"/>
        </w:tc>
        <w:tc>
          <w:tcPr>
            <w:tcW w:w="0" w:type="auto"/>
          </w:tcPr>
          <w:p w14:paraId="7204C3BC" w14:textId="7990D852" w:rsidR="00925E0D" w:rsidRDefault="00925E0D" w:rsidP="6EA59E95">
            <w:pPr>
              <w:spacing w:after="0"/>
              <w:ind w:left="57" w:right="57"/>
            </w:pPr>
            <w:r w:rsidRPr="6EA59E95">
              <w:rPr>
                <w:rFonts w:eastAsia="Verdana" w:cs="Verdana"/>
                <w:sz w:val="16"/>
                <w:szCs w:val="16"/>
              </w:rPr>
              <w:t>Determine preventative controls to protect MRD through prolonged drought.</w:t>
            </w:r>
          </w:p>
        </w:tc>
      </w:tr>
      <w:tr w:rsidR="00925E0D" w14:paraId="2F2E2919" w14:textId="1A6AD849" w:rsidTr="00041386">
        <w:trPr>
          <w:trHeight w:val="300"/>
        </w:trPr>
        <w:tc>
          <w:tcPr>
            <w:tcW w:w="0" w:type="auto"/>
          </w:tcPr>
          <w:p w14:paraId="27AB36AE" w14:textId="399A27F0" w:rsidR="00925E0D" w:rsidRDefault="00925E0D" w:rsidP="6EA59E95">
            <w:pPr>
              <w:spacing w:after="0"/>
              <w:ind w:left="57" w:right="57"/>
              <w:jc w:val="center"/>
            </w:pPr>
            <w:r w:rsidRPr="6EA59E95">
              <w:rPr>
                <w:rFonts w:eastAsia="Verdana" w:cs="Verdana"/>
                <w:sz w:val="16"/>
                <w:szCs w:val="16"/>
              </w:rPr>
              <w:t>85</w:t>
            </w:r>
          </w:p>
        </w:tc>
        <w:tc>
          <w:tcPr>
            <w:tcW w:w="0" w:type="auto"/>
          </w:tcPr>
          <w:p w14:paraId="0AC264AE" w14:textId="2C11239D" w:rsidR="00925E0D" w:rsidRDefault="00925E0D" w:rsidP="6EA59E95">
            <w:pPr>
              <w:spacing w:after="0"/>
              <w:ind w:left="57" w:right="57"/>
            </w:pPr>
            <w:r w:rsidRPr="6EA59E95">
              <w:rPr>
                <w:rFonts w:eastAsia="Verdana" w:cs="Verdana"/>
                <w:sz w:val="16"/>
                <w:szCs w:val="16"/>
              </w:rPr>
              <w:t>Site Security</w:t>
            </w:r>
          </w:p>
        </w:tc>
        <w:tc>
          <w:tcPr>
            <w:tcW w:w="0" w:type="auto"/>
          </w:tcPr>
          <w:p w14:paraId="5AAE066C" w14:textId="5B328010" w:rsidR="00925E0D" w:rsidRDefault="00925E0D" w:rsidP="6EA59E95">
            <w:pPr>
              <w:spacing w:after="0"/>
              <w:ind w:left="57" w:right="57"/>
            </w:pPr>
            <w:r w:rsidRPr="6EA59E95">
              <w:rPr>
                <w:rFonts w:eastAsia="Verdana" w:cs="Verdana"/>
                <w:sz w:val="16"/>
                <w:szCs w:val="16"/>
              </w:rPr>
              <w:t>Unauthorised public access to site prior to relinquishment threatens public</w:t>
            </w:r>
          </w:p>
          <w:p w14:paraId="5A57417F" w14:textId="357E7BCE" w:rsidR="00925E0D" w:rsidRDefault="00925E0D" w:rsidP="6EA59E95">
            <w:pPr>
              <w:spacing w:after="0"/>
              <w:ind w:left="57" w:right="57"/>
            </w:pPr>
            <w:r w:rsidRPr="6EA59E95">
              <w:rPr>
                <w:rFonts w:eastAsia="Verdana" w:cs="Verdana"/>
                <w:sz w:val="16"/>
                <w:szCs w:val="16"/>
              </w:rPr>
              <w:t xml:space="preserve"> </w:t>
            </w:r>
          </w:p>
          <w:p w14:paraId="55E18280" w14:textId="76CCF5E8" w:rsidR="00925E0D" w:rsidRDefault="00925E0D" w:rsidP="6EA59E95">
            <w:pPr>
              <w:spacing w:after="0"/>
              <w:ind w:left="57" w:right="57"/>
            </w:pPr>
            <w:r w:rsidRPr="6EA59E95">
              <w:rPr>
                <w:rFonts w:eastAsia="Verdana" w:cs="Verdana"/>
                <w:sz w:val="16"/>
                <w:szCs w:val="16"/>
              </w:rPr>
              <w:t>Unauthorised public access to site prior to relinquishment threatens business interests</w:t>
            </w:r>
          </w:p>
          <w:p w14:paraId="0B3A300E" w14:textId="733E7FC8" w:rsidR="00925E0D" w:rsidRDefault="00925E0D" w:rsidP="6EA59E95">
            <w:pPr>
              <w:spacing w:after="0"/>
              <w:ind w:left="57" w:right="57"/>
            </w:pPr>
            <w:r w:rsidRPr="6EA59E95">
              <w:rPr>
                <w:rFonts w:eastAsia="Verdana" w:cs="Verdana"/>
                <w:sz w:val="16"/>
                <w:szCs w:val="16"/>
              </w:rPr>
              <w:t xml:space="preserve"> </w:t>
            </w:r>
          </w:p>
          <w:p w14:paraId="6B36C550" w14:textId="3F1490EB" w:rsidR="00925E0D" w:rsidRDefault="00925E0D" w:rsidP="6EA59E95">
            <w:pPr>
              <w:spacing w:after="0"/>
              <w:ind w:left="57" w:right="57"/>
            </w:pPr>
            <w:r w:rsidRPr="6EA59E95">
              <w:rPr>
                <w:rFonts w:eastAsia="Verdana" w:cs="Verdana"/>
                <w:sz w:val="16"/>
                <w:szCs w:val="16"/>
              </w:rPr>
              <w:t>Unauthorised water extraction from lake</w:t>
            </w:r>
          </w:p>
        </w:tc>
        <w:tc>
          <w:tcPr>
            <w:tcW w:w="0" w:type="auto"/>
          </w:tcPr>
          <w:p w14:paraId="18C09FF6" w14:textId="2490B387" w:rsidR="00925E0D" w:rsidRDefault="00925E0D" w:rsidP="6EA59E95">
            <w:pPr>
              <w:spacing w:after="0"/>
              <w:ind w:left="57" w:right="57"/>
            </w:pPr>
            <w:r w:rsidRPr="6EA59E95">
              <w:rPr>
                <w:rFonts w:eastAsia="Verdana" w:cs="Verdana"/>
                <w:sz w:val="16"/>
                <w:szCs w:val="16"/>
              </w:rPr>
              <w:t>N/A</w:t>
            </w:r>
          </w:p>
        </w:tc>
        <w:tc>
          <w:tcPr>
            <w:tcW w:w="0" w:type="auto"/>
          </w:tcPr>
          <w:p w14:paraId="268578E1" w14:textId="306E2561" w:rsidR="00925E0D" w:rsidRDefault="00925E0D" w:rsidP="6EA59E95">
            <w:pPr>
              <w:spacing w:after="0"/>
              <w:ind w:left="57" w:right="57"/>
            </w:pPr>
            <w:r w:rsidRPr="6EA59E95">
              <w:rPr>
                <w:rFonts w:eastAsia="Verdana" w:cs="Verdana"/>
                <w:sz w:val="16"/>
                <w:szCs w:val="16"/>
              </w:rPr>
              <w:t>Review controls identified for both security and community consultation in Phase 1 action and update controls if required.</w:t>
            </w:r>
          </w:p>
        </w:tc>
      </w:tr>
      <w:tr w:rsidR="00925E0D" w14:paraId="76020C1C" w14:textId="25C290AC" w:rsidTr="00041386">
        <w:trPr>
          <w:trHeight w:val="300"/>
        </w:trPr>
        <w:tc>
          <w:tcPr>
            <w:tcW w:w="0" w:type="auto"/>
            <w:gridSpan w:val="5"/>
          </w:tcPr>
          <w:p w14:paraId="29CEB89A" w14:textId="2D685710" w:rsidR="00925E0D" w:rsidRDefault="00925E0D" w:rsidP="6EA59E95">
            <w:pPr>
              <w:spacing w:after="0"/>
              <w:ind w:left="57" w:right="57"/>
              <w:jc w:val="center"/>
            </w:pPr>
            <w:r w:rsidRPr="6EA59E95">
              <w:rPr>
                <w:rFonts w:eastAsia="Verdana" w:cs="Verdana"/>
                <w:b/>
                <w:bCs/>
                <w:sz w:val="16"/>
                <w:szCs w:val="16"/>
              </w:rPr>
              <w:t>Phase 3a Rehabilitation &amp; Active Management (Notionally 2031 – 2039)</w:t>
            </w:r>
          </w:p>
        </w:tc>
      </w:tr>
      <w:tr w:rsidR="00925E0D" w14:paraId="3C3872CA" w14:textId="2F15FEA4" w:rsidTr="00041386">
        <w:trPr>
          <w:trHeight w:val="300"/>
        </w:trPr>
        <w:tc>
          <w:tcPr>
            <w:tcW w:w="0" w:type="auto"/>
          </w:tcPr>
          <w:p w14:paraId="71B29480" w14:textId="1A69AF3A" w:rsidR="00925E0D" w:rsidRDefault="00925E0D" w:rsidP="6EA59E95">
            <w:pPr>
              <w:spacing w:after="0"/>
              <w:ind w:left="57" w:right="57"/>
              <w:jc w:val="center"/>
            </w:pPr>
            <w:r w:rsidRPr="6EA59E95">
              <w:rPr>
                <w:rFonts w:eastAsia="Verdana" w:cs="Verdana"/>
                <w:sz w:val="16"/>
                <w:szCs w:val="16"/>
              </w:rPr>
              <w:t>86</w:t>
            </w:r>
          </w:p>
        </w:tc>
        <w:tc>
          <w:tcPr>
            <w:tcW w:w="0" w:type="auto"/>
            <w:vMerge w:val="restart"/>
          </w:tcPr>
          <w:p w14:paraId="0E4B1C0B" w14:textId="3A86016F" w:rsidR="00925E0D" w:rsidRDefault="00925E0D" w:rsidP="6EA59E95">
            <w:pPr>
              <w:spacing w:after="0"/>
              <w:ind w:left="57" w:right="57"/>
            </w:pPr>
            <w:r w:rsidRPr="6EA59E95">
              <w:rPr>
                <w:rFonts w:eastAsia="Verdana" w:cs="Verdana"/>
                <w:sz w:val="16"/>
                <w:szCs w:val="16"/>
              </w:rPr>
              <w:t>Geotechnical</w:t>
            </w:r>
          </w:p>
        </w:tc>
        <w:tc>
          <w:tcPr>
            <w:tcW w:w="0" w:type="auto"/>
          </w:tcPr>
          <w:p w14:paraId="4231005F" w14:textId="4116B150" w:rsidR="00925E0D" w:rsidRDefault="00925E0D" w:rsidP="6EA59E95">
            <w:pPr>
              <w:spacing w:after="0"/>
              <w:ind w:left="57" w:right="57"/>
            </w:pPr>
            <w:r w:rsidRPr="6EA59E95">
              <w:rPr>
                <w:rFonts w:eastAsia="Verdana" w:cs="Verdana"/>
                <w:sz w:val="16"/>
                <w:szCs w:val="16"/>
              </w:rPr>
              <w:t>Various</w:t>
            </w:r>
          </w:p>
        </w:tc>
        <w:tc>
          <w:tcPr>
            <w:tcW w:w="0" w:type="auto"/>
            <w:vMerge w:val="restart"/>
          </w:tcPr>
          <w:p w14:paraId="27D464D9" w14:textId="73F4B712" w:rsidR="00925E0D" w:rsidRDefault="00925E0D" w:rsidP="6EA59E95">
            <w:pPr>
              <w:spacing w:after="0"/>
              <w:ind w:left="57" w:right="57"/>
            </w:pPr>
            <w:r w:rsidRPr="6EA59E95">
              <w:rPr>
                <w:rFonts w:eastAsia="Verdana" w:cs="Verdana"/>
                <w:sz w:val="16"/>
                <w:szCs w:val="16"/>
              </w:rPr>
              <w:t>Global</w:t>
            </w:r>
          </w:p>
        </w:tc>
        <w:tc>
          <w:tcPr>
            <w:tcW w:w="0" w:type="auto"/>
          </w:tcPr>
          <w:p w14:paraId="305A187A" w14:textId="1FD0A11F" w:rsidR="00925E0D" w:rsidRDefault="00925E0D" w:rsidP="6EA59E95">
            <w:pPr>
              <w:spacing w:after="0"/>
              <w:ind w:left="57" w:right="57"/>
            </w:pPr>
            <w:r w:rsidRPr="6EA59E95">
              <w:rPr>
                <w:rFonts w:eastAsia="Verdana" w:cs="Verdana"/>
                <w:sz w:val="16"/>
                <w:szCs w:val="16"/>
              </w:rPr>
              <w:t>Review and update GCMP including review of monitoring requirements.</w:t>
            </w:r>
          </w:p>
        </w:tc>
      </w:tr>
      <w:tr w:rsidR="00925E0D" w14:paraId="3C9A8FED" w14:textId="39CEF2EC" w:rsidTr="00041386">
        <w:trPr>
          <w:trHeight w:val="300"/>
        </w:trPr>
        <w:tc>
          <w:tcPr>
            <w:tcW w:w="0" w:type="auto"/>
          </w:tcPr>
          <w:p w14:paraId="26E2D6D5" w14:textId="7753821F" w:rsidR="00925E0D" w:rsidRDefault="00925E0D" w:rsidP="6EA59E95">
            <w:pPr>
              <w:spacing w:after="0"/>
              <w:ind w:left="57" w:right="57"/>
              <w:jc w:val="center"/>
            </w:pPr>
            <w:r w:rsidRPr="6EA59E95">
              <w:rPr>
                <w:rFonts w:eastAsia="Verdana" w:cs="Verdana"/>
                <w:sz w:val="16"/>
                <w:szCs w:val="16"/>
              </w:rPr>
              <w:t>87</w:t>
            </w:r>
          </w:p>
        </w:tc>
        <w:tc>
          <w:tcPr>
            <w:tcW w:w="0" w:type="auto"/>
            <w:vMerge/>
          </w:tcPr>
          <w:p w14:paraId="526CF7F6" w14:textId="77777777" w:rsidR="00925E0D" w:rsidRDefault="00925E0D"/>
        </w:tc>
        <w:tc>
          <w:tcPr>
            <w:tcW w:w="0" w:type="auto"/>
          </w:tcPr>
          <w:p w14:paraId="1D44F9AB" w14:textId="1902874E" w:rsidR="00925E0D" w:rsidRDefault="00925E0D" w:rsidP="6EA59E95">
            <w:pPr>
              <w:spacing w:after="0"/>
              <w:ind w:left="57" w:right="57"/>
            </w:pPr>
            <w:r w:rsidRPr="6EA59E95">
              <w:rPr>
                <w:rFonts w:eastAsia="Verdana" w:cs="Verdana"/>
                <w:sz w:val="16"/>
                <w:szCs w:val="16"/>
              </w:rPr>
              <w:t>Floor Heave</w:t>
            </w:r>
          </w:p>
        </w:tc>
        <w:tc>
          <w:tcPr>
            <w:tcW w:w="0" w:type="auto"/>
            <w:vMerge/>
          </w:tcPr>
          <w:p w14:paraId="13DFE9F1" w14:textId="77777777" w:rsidR="00925E0D" w:rsidRDefault="00925E0D"/>
        </w:tc>
        <w:tc>
          <w:tcPr>
            <w:tcW w:w="0" w:type="auto"/>
          </w:tcPr>
          <w:p w14:paraId="2B5D6931" w14:textId="585999FE" w:rsidR="00925E0D" w:rsidRDefault="00925E0D" w:rsidP="6EA59E95">
            <w:pPr>
              <w:spacing w:after="0"/>
              <w:ind w:left="57" w:right="57"/>
            </w:pPr>
            <w:r w:rsidRPr="6EA59E95">
              <w:rPr>
                <w:rFonts w:eastAsia="Verdana" w:cs="Verdana"/>
                <w:sz w:val="16"/>
                <w:szCs w:val="16"/>
              </w:rPr>
              <w:t>Consider pump and/or bore redundancy options as part of weight balance management plan.</w:t>
            </w:r>
          </w:p>
        </w:tc>
      </w:tr>
      <w:tr w:rsidR="00925E0D" w14:paraId="52F4BDA5" w14:textId="3F16092F" w:rsidTr="00041386">
        <w:trPr>
          <w:trHeight w:val="300"/>
        </w:trPr>
        <w:tc>
          <w:tcPr>
            <w:tcW w:w="0" w:type="auto"/>
          </w:tcPr>
          <w:p w14:paraId="10939C63" w14:textId="19CBD512" w:rsidR="00925E0D" w:rsidRDefault="00925E0D" w:rsidP="6EA59E95">
            <w:pPr>
              <w:spacing w:after="0"/>
              <w:ind w:left="57" w:right="57"/>
              <w:jc w:val="center"/>
            </w:pPr>
            <w:r w:rsidRPr="6EA59E95">
              <w:rPr>
                <w:rFonts w:eastAsia="Verdana" w:cs="Verdana"/>
                <w:sz w:val="16"/>
                <w:szCs w:val="16"/>
              </w:rPr>
              <w:t>88</w:t>
            </w:r>
          </w:p>
        </w:tc>
        <w:tc>
          <w:tcPr>
            <w:tcW w:w="0" w:type="auto"/>
            <w:vMerge/>
          </w:tcPr>
          <w:p w14:paraId="0E99908D" w14:textId="77777777" w:rsidR="00925E0D" w:rsidRDefault="00925E0D"/>
        </w:tc>
        <w:tc>
          <w:tcPr>
            <w:tcW w:w="0" w:type="auto"/>
            <w:vMerge w:val="restart"/>
          </w:tcPr>
          <w:p w14:paraId="3887F21C" w14:textId="4B00C6EA" w:rsidR="00925E0D" w:rsidRDefault="00925E0D" w:rsidP="6EA59E95">
            <w:pPr>
              <w:spacing w:after="0"/>
              <w:ind w:left="57" w:right="57"/>
            </w:pPr>
            <w:r w:rsidRPr="6EA59E95">
              <w:rPr>
                <w:rFonts w:eastAsia="Verdana" w:cs="Verdana"/>
                <w:sz w:val="16"/>
                <w:szCs w:val="16"/>
              </w:rPr>
              <w:t>Various</w:t>
            </w:r>
          </w:p>
        </w:tc>
        <w:tc>
          <w:tcPr>
            <w:tcW w:w="0" w:type="auto"/>
            <w:vMerge/>
          </w:tcPr>
          <w:p w14:paraId="0B732567" w14:textId="77777777" w:rsidR="00925E0D" w:rsidRDefault="00925E0D"/>
        </w:tc>
        <w:tc>
          <w:tcPr>
            <w:tcW w:w="0" w:type="auto"/>
          </w:tcPr>
          <w:p w14:paraId="003B811E" w14:textId="12F3254F" w:rsidR="00925E0D" w:rsidRDefault="00925E0D" w:rsidP="6EA59E95">
            <w:pPr>
              <w:spacing w:after="0"/>
              <w:ind w:left="57" w:right="57"/>
            </w:pPr>
            <w:r w:rsidRPr="6EA59E95">
              <w:rPr>
                <w:rFonts w:eastAsia="Verdana" w:cs="Verdana"/>
                <w:sz w:val="16"/>
                <w:szCs w:val="16"/>
              </w:rPr>
              <w:t>Create a site</w:t>
            </w:r>
            <w:r w:rsidR="00972328" w:rsidRPr="6EA59E95">
              <w:rPr>
                <w:rFonts w:eastAsia="Verdana" w:cs="Verdana"/>
                <w:sz w:val="16"/>
                <w:szCs w:val="16"/>
              </w:rPr>
              <w:t>-</w:t>
            </w:r>
            <w:r w:rsidRPr="6EA59E95">
              <w:rPr>
                <w:rFonts w:eastAsia="Verdana" w:cs="Verdana"/>
                <w:sz w:val="16"/>
                <w:szCs w:val="16"/>
              </w:rPr>
              <w:t>specific traffic management plan that changes to accommodate domain specific changes</w:t>
            </w:r>
          </w:p>
        </w:tc>
      </w:tr>
      <w:tr w:rsidR="00925E0D" w14:paraId="31725CBE" w14:textId="2CB1C69C" w:rsidTr="00041386">
        <w:trPr>
          <w:trHeight w:val="300"/>
        </w:trPr>
        <w:tc>
          <w:tcPr>
            <w:tcW w:w="0" w:type="auto"/>
          </w:tcPr>
          <w:p w14:paraId="120E373E" w14:textId="22A03E4E" w:rsidR="00925E0D" w:rsidRDefault="00925E0D" w:rsidP="6EA59E95">
            <w:pPr>
              <w:spacing w:after="0"/>
              <w:ind w:left="57" w:right="57"/>
              <w:jc w:val="center"/>
            </w:pPr>
            <w:r w:rsidRPr="6EA59E95">
              <w:rPr>
                <w:rFonts w:eastAsia="Verdana" w:cs="Verdana"/>
                <w:sz w:val="16"/>
                <w:szCs w:val="16"/>
              </w:rPr>
              <w:t>89</w:t>
            </w:r>
          </w:p>
        </w:tc>
        <w:tc>
          <w:tcPr>
            <w:tcW w:w="0" w:type="auto"/>
            <w:vMerge/>
          </w:tcPr>
          <w:p w14:paraId="7F00ECA1" w14:textId="77777777" w:rsidR="00925E0D" w:rsidRDefault="00925E0D"/>
        </w:tc>
        <w:tc>
          <w:tcPr>
            <w:tcW w:w="0" w:type="auto"/>
            <w:vMerge/>
          </w:tcPr>
          <w:p w14:paraId="7AD588DA" w14:textId="77777777" w:rsidR="00925E0D" w:rsidRDefault="00925E0D"/>
        </w:tc>
        <w:tc>
          <w:tcPr>
            <w:tcW w:w="0" w:type="auto"/>
            <w:vMerge/>
          </w:tcPr>
          <w:p w14:paraId="692C5A12" w14:textId="77777777" w:rsidR="00925E0D" w:rsidRDefault="00925E0D"/>
        </w:tc>
        <w:tc>
          <w:tcPr>
            <w:tcW w:w="0" w:type="auto"/>
          </w:tcPr>
          <w:p w14:paraId="4B88802E" w14:textId="338DB41A" w:rsidR="00925E0D" w:rsidRDefault="00925E0D" w:rsidP="6EA59E95">
            <w:pPr>
              <w:spacing w:after="0"/>
              <w:ind w:left="57" w:right="57"/>
            </w:pPr>
            <w:r w:rsidRPr="6EA59E95">
              <w:rPr>
                <w:rFonts w:eastAsia="Verdana" w:cs="Verdana"/>
                <w:sz w:val="16"/>
                <w:szCs w:val="16"/>
              </w:rPr>
              <w:t>Develop an implementation framework (includes overall staffing/skills complement, project management, construction management, QA/QC, resource prioritisation) for all rehabilitation activities (global).</w:t>
            </w:r>
          </w:p>
        </w:tc>
      </w:tr>
      <w:tr w:rsidR="00925E0D" w14:paraId="72573723" w14:textId="61C87748" w:rsidTr="00041386">
        <w:trPr>
          <w:trHeight w:val="300"/>
        </w:trPr>
        <w:tc>
          <w:tcPr>
            <w:tcW w:w="0" w:type="auto"/>
          </w:tcPr>
          <w:p w14:paraId="67123DF0" w14:textId="6DFD12EF" w:rsidR="00925E0D" w:rsidRDefault="00925E0D" w:rsidP="6EA59E95">
            <w:pPr>
              <w:spacing w:after="0"/>
              <w:ind w:left="57" w:right="57"/>
              <w:jc w:val="center"/>
            </w:pPr>
            <w:r w:rsidRPr="6EA59E95">
              <w:rPr>
                <w:rFonts w:eastAsia="Verdana" w:cs="Verdana"/>
                <w:sz w:val="16"/>
                <w:szCs w:val="16"/>
              </w:rPr>
              <w:t>90</w:t>
            </w:r>
          </w:p>
        </w:tc>
        <w:tc>
          <w:tcPr>
            <w:tcW w:w="0" w:type="auto"/>
            <w:vMerge/>
          </w:tcPr>
          <w:p w14:paraId="4C99F0AF" w14:textId="77777777" w:rsidR="00925E0D" w:rsidRDefault="00925E0D"/>
        </w:tc>
        <w:tc>
          <w:tcPr>
            <w:tcW w:w="0" w:type="auto"/>
          </w:tcPr>
          <w:p w14:paraId="77F3F57B" w14:textId="3CBE862D" w:rsidR="00925E0D" w:rsidRDefault="00925E0D" w:rsidP="6EA59E95">
            <w:pPr>
              <w:spacing w:after="0"/>
              <w:ind w:left="57" w:right="57"/>
            </w:pPr>
            <w:r w:rsidRPr="6EA59E95">
              <w:rPr>
                <w:rFonts w:eastAsia="Verdana" w:cs="Verdana"/>
                <w:sz w:val="16"/>
                <w:szCs w:val="16"/>
              </w:rPr>
              <w:t>Surface water management</w:t>
            </w:r>
          </w:p>
        </w:tc>
        <w:tc>
          <w:tcPr>
            <w:tcW w:w="0" w:type="auto"/>
            <w:vMerge/>
          </w:tcPr>
          <w:p w14:paraId="540A8967" w14:textId="77777777" w:rsidR="00925E0D" w:rsidRDefault="00925E0D"/>
        </w:tc>
        <w:tc>
          <w:tcPr>
            <w:tcW w:w="0" w:type="auto"/>
          </w:tcPr>
          <w:p w14:paraId="27CAA37C" w14:textId="1CC45AB4" w:rsidR="00925E0D" w:rsidRDefault="00925E0D" w:rsidP="6EA59E95">
            <w:pPr>
              <w:spacing w:after="0"/>
              <w:ind w:left="57" w:right="57"/>
            </w:pPr>
            <w:r w:rsidRPr="6EA59E95">
              <w:rPr>
                <w:rFonts w:eastAsia="Verdana" w:cs="Verdana"/>
                <w:sz w:val="16"/>
                <w:szCs w:val="16"/>
              </w:rPr>
              <w:t>Determine optimum timing to introduce spillways (e.g., number, location, height, length, width).</w:t>
            </w:r>
          </w:p>
        </w:tc>
      </w:tr>
      <w:tr w:rsidR="00925E0D" w14:paraId="5C89363F" w14:textId="2462A2E5" w:rsidTr="00041386">
        <w:trPr>
          <w:trHeight w:val="300"/>
        </w:trPr>
        <w:tc>
          <w:tcPr>
            <w:tcW w:w="0" w:type="auto"/>
          </w:tcPr>
          <w:p w14:paraId="3292C879" w14:textId="6F764514" w:rsidR="00925E0D" w:rsidRDefault="00925E0D" w:rsidP="6EA59E95">
            <w:pPr>
              <w:spacing w:after="0"/>
              <w:ind w:left="57" w:right="57"/>
              <w:jc w:val="center"/>
            </w:pPr>
            <w:r w:rsidRPr="6EA59E95">
              <w:rPr>
                <w:rFonts w:eastAsia="Verdana" w:cs="Verdana"/>
                <w:sz w:val="16"/>
                <w:szCs w:val="16"/>
              </w:rPr>
              <w:t>91</w:t>
            </w:r>
          </w:p>
        </w:tc>
        <w:tc>
          <w:tcPr>
            <w:tcW w:w="0" w:type="auto"/>
            <w:vMerge/>
          </w:tcPr>
          <w:p w14:paraId="484DD870" w14:textId="77777777" w:rsidR="00925E0D" w:rsidRDefault="00925E0D"/>
        </w:tc>
        <w:tc>
          <w:tcPr>
            <w:tcW w:w="0" w:type="auto"/>
          </w:tcPr>
          <w:p w14:paraId="0E064E88" w14:textId="07502F70" w:rsidR="00925E0D" w:rsidRDefault="00925E0D" w:rsidP="6EA59E95">
            <w:pPr>
              <w:spacing w:after="0"/>
              <w:ind w:left="57" w:right="57"/>
            </w:pPr>
            <w:r w:rsidRPr="6EA59E95">
              <w:rPr>
                <w:rFonts w:eastAsia="Verdana" w:cs="Verdana"/>
                <w:sz w:val="16"/>
                <w:szCs w:val="16"/>
              </w:rPr>
              <w:t>Various</w:t>
            </w:r>
          </w:p>
        </w:tc>
        <w:tc>
          <w:tcPr>
            <w:tcW w:w="0" w:type="auto"/>
            <w:vMerge/>
          </w:tcPr>
          <w:p w14:paraId="248FAC6B" w14:textId="77777777" w:rsidR="00925E0D" w:rsidRDefault="00925E0D"/>
        </w:tc>
        <w:tc>
          <w:tcPr>
            <w:tcW w:w="0" w:type="auto"/>
          </w:tcPr>
          <w:p w14:paraId="67282984" w14:textId="289A2ECA" w:rsidR="00925E0D" w:rsidRDefault="00925E0D" w:rsidP="6EA59E95">
            <w:pPr>
              <w:spacing w:after="0"/>
              <w:ind w:left="57" w:right="57"/>
            </w:pPr>
            <w:r w:rsidRPr="6EA59E95">
              <w:rPr>
                <w:rFonts w:eastAsia="Verdana" w:cs="Verdana"/>
                <w:sz w:val="16"/>
                <w:szCs w:val="16"/>
              </w:rPr>
              <w:t>Complete regional hydraulic modelling and mine lake water balance.</w:t>
            </w:r>
          </w:p>
        </w:tc>
      </w:tr>
      <w:tr w:rsidR="00925E0D" w14:paraId="0873924E" w14:textId="5D436F7C" w:rsidTr="00041386">
        <w:trPr>
          <w:trHeight w:val="300"/>
        </w:trPr>
        <w:tc>
          <w:tcPr>
            <w:tcW w:w="0" w:type="auto"/>
          </w:tcPr>
          <w:p w14:paraId="13014CF8" w14:textId="652EBEE4" w:rsidR="00925E0D" w:rsidRDefault="00925E0D" w:rsidP="6EA59E95">
            <w:pPr>
              <w:spacing w:after="0"/>
              <w:ind w:left="57" w:right="57"/>
              <w:jc w:val="center"/>
            </w:pPr>
            <w:r w:rsidRPr="6EA59E95">
              <w:rPr>
                <w:rFonts w:eastAsia="Verdana" w:cs="Verdana"/>
                <w:sz w:val="16"/>
                <w:szCs w:val="16"/>
              </w:rPr>
              <w:t>92</w:t>
            </w:r>
          </w:p>
        </w:tc>
        <w:tc>
          <w:tcPr>
            <w:tcW w:w="0" w:type="auto"/>
            <w:vMerge/>
          </w:tcPr>
          <w:p w14:paraId="3549CBF8" w14:textId="77777777" w:rsidR="00925E0D" w:rsidRDefault="00925E0D"/>
        </w:tc>
        <w:tc>
          <w:tcPr>
            <w:tcW w:w="0" w:type="auto"/>
          </w:tcPr>
          <w:p w14:paraId="7AD588A9" w14:textId="2E4C2FC1" w:rsidR="00925E0D" w:rsidRDefault="00925E0D" w:rsidP="6EA59E95">
            <w:pPr>
              <w:spacing w:after="0"/>
              <w:ind w:left="57" w:right="57"/>
            </w:pPr>
            <w:r w:rsidRPr="6EA59E95">
              <w:rPr>
                <w:rFonts w:eastAsia="Verdana" w:cs="Verdana"/>
                <w:sz w:val="16"/>
                <w:szCs w:val="16"/>
              </w:rPr>
              <w:t>Elevated Groundwater levels</w:t>
            </w:r>
          </w:p>
        </w:tc>
        <w:tc>
          <w:tcPr>
            <w:tcW w:w="0" w:type="auto"/>
          </w:tcPr>
          <w:p w14:paraId="35386C75" w14:textId="7E693EB5" w:rsidR="00925E0D" w:rsidRDefault="00925E0D" w:rsidP="6EA59E95">
            <w:pPr>
              <w:spacing w:after="0"/>
              <w:ind w:left="57" w:right="57"/>
            </w:pPr>
            <w:r w:rsidRPr="6EA59E95">
              <w:rPr>
                <w:rFonts w:eastAsia="Verdana" w:cs="Verdana"/>
                <w:sz w:val="16"/>
                <w:szCs w:val="16"/>
              </w:rPr>
              <w:t>Morwell River Diversion (MRD)</w:t>
            </w:r>
          </w:p>
          <w:p w14:paraId="7E980F05" w14:textId="07864B70" w:rsidR="00925E0D" w:rsidRDefault="00925E0D" w:rsidP="6EA59E95">
            <w:pPr>
              <w:spacing w:after="0"/>
              <w:ind w:left="57" w:right="57"/>
            </w:pPr>
            <w:r w:rsidRPr="6EA59E95">
              <w:rPr>
                <w:rFonts w:eastAsia="Verdana" w:cs="Verdana"/>
                <w:sz w:val="16"/>
                <w:szCs w:val="16"/>
              </w:rPr>
              <w:t>Fill Domain</w:t>
            </w:r>
          </w:p>
          <w:p w14:paraId="11B474AD" w14:textId="77CE8BD6" w:rsidR="00925E0D" w:rsidRDefault="00925E0D" w:rsidP="6EA59E95">
            <w:pPr>
              <w:spacing w:after="0"/>
              <w:ind w:left="57" w:right="57"/>
            </w:pPr>
            <w:r w:rsidRPr="6EA59E95">
              <w:rPr>
                <w:rFonts w:eastAsia="Verdana" w:cs="Verdana"/>
                <w:sz w:val="16"/>
                <w:szCs w:val="16"/>
              </w:rPr>
              <w:t>CH650 - CH2100</w:t>
            </w:r>
          </w:p>
        </w:tc>
        <w:tc>
          <w:tcPr>
            <w:tcW w:w="0" w:type="auto"/>
          </w:tcPr>
          <w:p w14:paraId="2946DEFC" w14:textId="2B53BABC" w:rsidR="00925E0D" w:rsidRDefault="00925E0D" w:rsidP="6EA59E95">
            <w:pPr>
              <w:spacing w:after="0"/>
              <w:ind w:left="57" w:right="57"/>
            </w:pPr>
            <w:r w:rsidRPr="6EA59E95">
              <w:rPr>
                <w:rFonts w:eastAsia="Verdana" w:cs="Verdana"/>
                <w:sz w:val="16"/>
                <w:szCs w:val="16"/>
              </w:rPr>
              <w:t>Based on the outcomes of the assessment in phase 2, install and extend subsurface drainage as required.</w:t>
            </w:r>
          </w:p>
        </w:tc>
      </w:tr>
      <w:tr w:rsidR="00925E0D" w14:paraId="5F3C6717" w14:textId="3C367F23" w:rsidTr="00041386">
        <w:trPr>
          <w:trHeight w:val="300"/>
        </w:trPr>
        <w:tc>
          <w:tcPr>
            <w:tcW w:w="0" w:type="auto"/>
          </w:tcPr>
          <w:p w14:paraId="6312FA1E" w14:textId="7D8BE56F" w:rsidR="00925E0D" w:rsidRDefault="00925E0D" w:rsidP="6EA59E95">
            <w:pPr>
              <w:spacing w:after="0"/>
              <w:ind w:left="57" w:right="57"/>
              <w:jc w:val="center"/>
            </w:pPr>
            <w:r w:rsidRPr="6EA59E95">
              <w:rPr>
                <w:rFonts w:eastAsia="Verdana" w:cs="Verdana"/>
                <w:sz w:val="16"/>
                <w:szCs w:val="16"/>
              </w:rPr>
              <w:t>93</w:t>
            </w:r>
          </w:p>
        </w:tc>
        <w:tc>
          <w:tcPr>
            <w:tcW w:w="0" w:type="auto"/>
            <w:vMerge w:val="restart"/>
          </w:tcPr>
          <w:p w14:paraId="7689372A" w14:textId="2E6631B4" w:rsidR="00925E0D" w:rsidRDefault="00925E0D" w:rsidP="6EA59E95">
            <w:pPr>
              <w:spacing w:after="0"/>
              <w:ind w:left="57" w:right="57"/>
            </w:pPr>
            <w:r w:rsidRPr="6EA59E95">
              <w:rPr>
                <w:rFonts w:eastAsia="Verdana" w:cs="Verdana"/>
                <w:sz w:val="16"/>
                <w:szCs w:val="16"/>
              </w:rPr>
              <w:t>Hydrogeology</w:t>
            </w:r>
          </w:p>
        </w:tc>
        <w:tc>
          <w:tcPr>
            <w:tcW w:w="0" w:type="auto"/>
          </w:tcPr>
          <w:p w14:paraId="2928CA73" w14:textId="19D84AD1" w:rsidR="00925E0D" w:rsidRDefault="00925E0D" w:rsidP="6EA59E95">
            <w:pPr>
              <w:spacing w:after="0"/>
              <w:ind w:left="57" w:right="57"/>
            </w:pPr>
            <w:r w:rsidRPr="6EA59E95">
              <w:rPr>
                <w:rFonts w:eastAsia="Verdana" w:cs="Verdana"/>
                <w:sz w:val="16"/>
                <w:szCs w:val="16"/>
              </w:rPr>
              <w:t>Increase in groundwater levels in shallow aquifer</w:t>
            </w:r>
          </w:p>
        </w:tc>
        <w:tc>
          <w:tcPr>
            <w:tcW w:w="0" w:type="auto"/>
            <w:vMerge w:val="restart"/>
          </w:tcPr>
          <w:p w14:paraId="57FBE14A" w14:textId="71DEC49D" w:rsidR="00925E0D" w:rsidRDefault="00925E0D" w:rsidP="6EA59E95">
            <w:pPr>
              <w:spacing w:after="0"/>
              <w:ind w:left="57" w:right="57"/>
            </w:pPr>
            <w:r w:rsidRPr="6EA59E95">
              <w:rPr>
                <w:rFonts w:eastAsia="Verdana" w:cs="Verdana"/>
                <w:sz w:val="16"/>
                <w:szCs w:val="16"/>
              </w:rPr>
              <w:t>Global</w:t>
            </w:r>
          </w:p>
        </w:tc>
        <w:tc>
          <w:tcPr>
            <w:tcW w:w="0" w:type="auto"/>
          </w:tcPr>
          <w:p w14:paraId="7BEDAF30" w14:textId="78186D43" w:rsidR="00925E0D" w:rsidRDefault="00925E0D" w:rsidP="6EA59E95">
            <w:pPr>
              <w:spacing w:after="0"/>
              <w:ind w:left="57" w:right="57"/>
            </w:pPr>
            <w:r w:rsidRPr="6EA59E95">
              <w:rPr>
                <w:rFonts w:eastAsia="Verdana" w:cs="Verdana"/>
                <w:sz w:val="16"/>
                <w:szCs w:val="16"/>
              </w:rPr>
              <w:t>Review groundwater dependent ecosystems for changes with lake fill against the predictions forecasted in phase 1 (global)</w:t>
            </w:r>
          </w:p>
        </w:tc>
      </w:tr>
      <w:tr w:rsidR="00925E0D" w14:paraId="1434C587" w14:textId="2C8ABAA1" w:rsidTr="00041386">
        <w:trPr>
          <w:trHeight w:val="300"/>
        </w:trPr>
        <w:tc>
          <w:tcPr>
            <w:tcW w:w="0" w:type="auto"/>
          </w:tcPr>
          <w:p w14:paraId="6671A1BE" w14:textId="367DA905" w:rsidR="00925E0D" w:rsidRDefault="00925E0D" w:rsidP="6EA59E95">
            <w:pPr>
              <w:spacing w:after="0"/>
              <w:ind w:left="57" w:right="57"/>
              <w:jc w:val="center"/>
            </w:pPr>
            <w:r w:rsidRPr="6EA59E95">
              <w:rPr>
                <w:rFonts w:eastAsia="Verdana" w:cs="Verdana"/>
                <w:sz w:val="16"/>
                <w:szCs w:val="16"/>
              </w:rPr>
              <w:t>94</w:t>
            </w:r>
          </w:p>
        </w:tc>
        <w:tc>
          <w:tcPr>
            <w:tcW w:w="0" w:type="auto"/>
            <w:vMerge/>
          </w:tcPr>
          <w:p w14:paraId="365F994C" w14:textId="77777777" w:rsidR="00925E0D" w:rsidRDefault="00925E0D"/>
        </w:tc>
        <w:tc>
          <w:tcPr>
            <w:tcW w:w="0" w:type="auto"/>
          </w:tcPr>
          <w:p w14:paraId="5BEF88FA" w14:textId="226C1AF0" w:rsidR="00925E0D" w:rsidRDefault="00925E0D" w:rsidP="6EA59E95">
            <w:pPr>
              <w:spacing w:after="0"/>
              <w:ind w:left="57" w:right="57"/>
            </w:pPr>
            <w:r w:rsidRPr="6EA59E95">
              <w:rPr>
                <w:rFonts w:eastAsia="Verdana" w:cs="Verdana"/>
                <w:sz w:val="16"/>
                <w:szCs w:val="16"/>
              </w:rPr>
              <w:t>Decrease in the groundwater levels</w:t>
            </w:r>
          </w:p>
        </w:tc>
        <w:tc>
          <w:tcPr>
            <w:tcW w:w="0" w:type="auto"/>
            <w:vMerge/>
          </w:tcPr>
          <w:p w14:paraId="2ECF2464" w14:textId="77777777" w:rsidR="00925E0D" w:rsidRDefault="00925E0D"/>
        </w:tc>
        <w:tc>
          <w:tcPr>
            <w:tcW w:w="0" w:type="auto"/>
          </w:tcPr>
          <w:p w14:paraId="3AC7C2CC" w14:textId="5C2F23CB" w:rsidR="00925E0D" w:rsidRDefault="00925E0D" w:rsidP="6EA59E95">
            <w:pPr>
              <w:spacing w:after="0"/>
              <w:ind w:left="57" w:right="57"/>
            </w:pPr>
            <w:r w:rsidRPr="6EA59E95">
              <w:rPr>
                <w:rFonts w:eastAsia="Verdana" w:cs="Verdana"/>
                <w:sz w:val="16"/>
                <w:szCs w:val="16"/>
              </w:rPr>
              <w:t>Water balance and groundwater modelling will estimate potential changes to groundwater quality (July 2024). Review modelling updates and validate the model; compare with pit lake water monitoring data to determine the quality of the monitoring results.</w:t>
            </w:r>
          </w:p>
        </w:tc>
      </w:tr>
      <w:tr w:rsidR="00925E0D" w14:paraId="26BC49DC" w14:textId="232F1522" w:rsidTr="00041386">
        <w:trPr>
          <w:trHeight w:val="300"/>
        </w:trPr>
        <w:tc>
          <w:tcPr>
            <w:tcW w:w="0" w:type="auto"/>
          </w:tcPr>
          <w:p w14:paraId="6AE3C5DF" w14:textId="4D8EFC8B" w:rsidR="00925E0D" w:rsidRDefault="00925E0D" w:rsidP="6EA59E95">
            <w:pPr>
              <w:spacing w:after="0"/>
              <w:ind w:left="57" w:right="57"/>
              <w:jc w:val="center"/>
            </w:pPr>
            <w:r w:rsidRPr="6EA59E95">
              <w:rPr>
                <w:rFonts w:eastAsia="Verdana" w:cs="Verdana"/>
                <w:sz w:val="16"/>
                <w:szCs w:val="16"/>
              </w:rPr>
              <w:t>95</w:t>
            </w:r>
          </w:p>
        </w:tc>
        <w:tc>
          <w:tcPr>
            <w:tcW w:w="0" w:type="auto"/>
            <w:vMerge w:val="restart"/>
          </w:tcPr>
          <w:p w14:paraId="2CEE39F5" w14:textId="04561912" w:rsidR="00925E0D" w:rsidRDefault="00925E0D" w:rsidP="6EA59E95">
            <w:pPr>
              <w:spacing w:after="0"/>
              <w:ind w:left="57" w:right="57"/>
            </w:pPr>
            <w:r w:rsidRPr="6EA59E95">
              <w:rPr>
                <w:rFonts w:eastAsia="Verdana" w:cs="Verdana"/>
                <w:sz w:val="16"/>
                <w:szCs w:val="16"/>
              </w:rPr>
              <w:t>Fire</w:t>
            </w:r>
          </w:p>
        </w:tc>
        <w:tc>
          <w:tcPr>
            <w:tcW w:w="0" w:type="auto"/>
            <w:vMerge w:val="restart"/>
          </w:tcPr>
          <w:p w14:paraId="6D51D7BE" w14:textId="3204BF9C" w:rsidR="00925E0D" w:rsidRDefault="00925E0D" w:rsidP="6EA59E95">
            <w:pPr>
              <w:spacing w:after="0"/>
              <w:ind w:left="57" w:right="57"/>
            </w:pPr>
            <w:r w:rsidRPr="6EA59E95">
              <w:rPr>
                <w:rFonts w:eastAsia="Verdana" w:cs="Verdana"/>
                <w:sz w:val="16"/>
                <w:szCs w:val="16"/>
              </w:rPr>
              <w:t>Various</w:t>
            </w:r>
          </w:p>
        </w:tc>
        <w:tc>
          <w:tcPr>
            <w:tcW w:w="0" w:type="auto"/>
            <w:vMerge w:val="restart"/>
          </w:tcPr>
          <w:p w14:paraId="5A9A5C90" w14:textId="2FA296CF" w:rsidR="00925E0D" w:rsidRDefault="00925E0D" w:rsidP="6EA59E95">
            <w:pPr>
              <w:spacing w:after="0"/>
              <w:ind w:left="57" w:right="57"/>
            </w:pPr>
            <w:r w:rsidRPr="6EA59E95">
              <w:rPr>
                <w:rFonts w:eastAsia="Verdana" w:cs="Verdana"/>
                <w:sz w:val="16"/>
                <w:szCs w:val="16"/>
              </w:rPr>
              <w:t>N/A</w:t>
            </w:r>
          </w:p>
        </w:tc>
        <w:tc>
          <w:tcPr>
            <w:tcW w:w="0" w:type="auto"/>
          </w:tcPr>
          <w:p w14:paraId="05832912" w14:textId="55D1F32F" w:rsidR="00925E0D" w:rsidRDefault="00925E0D" w:rsidP="6EA59E95">
            <w:pPr>
              <w:spacing w:after="0"/>
              <w:ind w:left="57" w:right="57"/>
            </w:pPr>
            <w:r w:rsidRPr="6EA59E95">
              <w:rPr>
                <w:rFonts w:eastAsia="Verdana" w:cs="Verdana"/>
                <w:sz w:val="16"/>
                <w:szCs w:val="16"/>
              </w:rPr>
              <w:t>Continue reconfiguration of fire services infrastructure for lake fill period.</w:t>
            </w:r>
          </w:p>
        </w:tc>
      </w:tr>
      <w:tr w:rsidR="00925E0D" w14:paraId="7BEB0D92" w14:textId="7AAB030E" w:rsidTr="00041386">
        <w:trPr>
          <w:trHeight w:val="300"/>
        </w:trPr>
        <w:tc>
          <w:tcPr>
            <w:tcW w:w="0" w:type="auto"/>
          </w:tcPr>
          <w:p w14:paraId="7C80F504" w14:textId="59546CA8" w:rsidR="00925E0D" w:rsidRDefault="00925E0D" w:rsidP="6EA59E95">
            <w:pPr>
              <w:spacing w:after="0"/>
              <w:ind w:left="57" w:right="57"/>
              <w:jc w:val="center"/>
            </w:pPr>
            <w:r w:rsidRPr="6EA59E95">
              <w:rPr>
                <w:rFonts w:eastAsia="Verdana" w:cs="Verdana"/>
                <w:sz w:val="16"/>
                <w:szCs w:val="16"/>
              </w:rPr>
              <w:t>96</w:t>
            </w:r>
          </w:p>
        </w:tc>
        <w:tc>
          <w:tcPr>
            <w:tcW w:w="0" w:type="auto"/>
            <w:vMerge/>
          </w:tcPr>
          <w:p w14:paraId="7854D37F" w14:textId="77777777" w:rsidR="00925E0D" w:rsidRDefault="00925E0D"/>
        </w:tc>
        <w:tc>
          <w:tcPr>
            <w:tcW w:w="0" w:type="auto"/>
            <w:vMerge/>
          </w:tcPr>
          <w:p w14:paraId="1C934ED6" w14:textId="77777777" w:rsidR="00925E0D" w:rsidRDefault="00925E0D"/>
        </w:tc>
        <w:tc>
          <w:tcPr>
            <w:tcW w:w="0" w:type="auto"/>
            <w:vMerge/>
          </w:tcPr>
          <w:p w14:paraId="040B924C" w14:textId="77777777" w:rsidR="00925E0D" w:rsidRDefault="00925E0D"/>
        </w:tc>
        <w:tc>
          <w:tcPr>
            <w:tcW w:w="0" w:type="auto"/>
          </w:tcPr>
          <w:p w14:paraId="206E115A" w14:textId="1BF9AC0A" w:rsidR="00925E0D" w:rsidRDefault="00925E0D" w:rsidP="6EA59E95">
            <w:pPr>
              <w:spacing w:after="0"/>
              <w:ind w:left="57" w:right="57"/>
            </w:pPr>
            <w:r w:rsidRPr="6EA59E95">
              <w:rPr>
                <w:rFonts w:eastAsia="Verdana" w:cs="Verdana"/>
                <w:sz w:val="16"/>
                <w:szCs w:val="16"/>
              </w:rPr>
              <w:t>Assess the options for maintaining a standard for access along the perimeter road.</w:t>
            </w:r>
          </w:p>
        </w:tc>
      </w:tr>
      <w:tr w:rsidR="00925E0D" w14:paraId="42D9423F" w14:textId="2A3808E3" w:rsidTr="00041386">
        <w:trPr>
          <w:trHeight w:val="300"/>
        </w:trPr>
        <w:tc>
          <w:tcPr>
            <w:tcW w:w="0" w:type="auto"/>
          </w:tcPr>
          <w:p w14:paraId="7216C53A" w14:textId="7C774CFA" w:rsidR="00925E0D" w:rsidRDefault="00925E0D" w:rsidP="6EA59E95">
            <w:pPr>
              <w:spacing w:after="0"/>
              <w:ind w:left="57" w:right="57"/>
              <w:jc w:val="center"/>
            </w:pPr>
            <w:r w:rsidRPr="6EA59E95">
              <w:rPr>
                <w:rFonts w:eastAsia="Verdana" w:cs="Verdana"/>
                <w:sz w:val="16"/>
                <w:szCs w:val="16"/>
              </w:rPr>
              <w:t>97</w:t>
            </w:r>
          </w:p>
        </w:tc>
        <w:tc>
          <w:tcPr>
            <w:tcW w:w="0" w:type="auto"/>
            <w:vMerge/>
          </w:tcPr>
          <w:p w14:paraId="0C89D565" w14:textId="77777777" w:rsidR="00925E0D" w:rsidRDefault="00925E0D"/>
        </w:tc>
        <w:tc>
          <w:tcPr>
            <w:tcW w:w="0" w:type="auto"/>
            <w:vMerge/>
          </w:tcPr>
          <w:p w14:paraId="635A12BE" w14:textId="77777777" w:rsidR="00925E0D" w:rsidRDefault="00925E0D"/>
        </w:tc>
        <w:tc>
          <w:tcPr>
            <w:tcW w:w="0" w:type="auto"/>
            <w:vMerge/>
          </w:tcPr>
          <w:p w14:paraId="09BC5125" w14:textId="77777777" w:rsidR="00925E0D" w:rsidRDefault="00925E0D"/>
        </w:tc>
        <w:tc>
          <w:tcPr>
            <w:tcW w:w="0" w:type="auto"/>
          </w:tcPr>
          <w:p w14:paraId="1336314A" w14:textId="029DDEDD" w:rsidR="00925E0D" w:rsidRDefault="00925E0D" w:rsidP="6EA59E95">
            <w:pPr>
              <w:spacing w:after="0"/>
              <w:ind w:left="57" w:right="57"/>
            </w:pPr>
            <w:r w:rsidRPr="6EA59E95">
              <w:rPr>
                <w:rFonts w:eastAsia="Verdana" w:cs="Verdana"/>
                <w:sz w:val="16"/>
                <w:szCs w:val="16"/>
              </w:rPr>
              <w:t>Review Fire Management Plan for response with the lake fill bodies.</w:t>
            </w:r>
          </w:p>
        </w:tc>
      </w:tr>
      <w:tr w:rsidR="00925E0D" w14:paraId="20D5A234" w14:textId="27DE8087" w:rsidTr="00041386">
        <w:trPr>
          <w:trHeight w:val="300"/>
        </w:trPr>
        <w:tc>
          <w:tcPr>
            <w:tcW w:w="0" w:type="auto"/>
          </w:tcPr>
          <w:p w14:paraId="0C8A419D" w14:textId="181F747A" w:rsidR="00925E0D" w:rsidRDefault="00925E0D" w:rsidP="6EA59E95">
            <w:pPr>
              <w:spacing w:after="0"/>
              <w:ind w:left="57" w:right="57"/>
              <w:jc w:val="center"/>
            </w:pPr>
            <w:r w:rsidRPr="6EA59E95">
              <w:rPr>
                <w:rFonts w:eastAsia="Verdana" w:cs="Verdana"/>
                <w:sz w:val="16"/>
                <w:szCs w:val="16"/>
              </w:rPr>
              <w:t>98</w:t>
            </w:r>
          </w:p>
        </w:tc>
        <w:tc>
          <w:tcPr>
            <w:tcW w:w="0" w:type="auto"/>
            <w:vMerge/>
          </w:tcPr>
          <w:p w14:paraId="22AA5C0C" w14:textId="77777777" w:rsidR="00925E0D" w:rsidRDefault="00925E0D"/>
        </w:tc>
        <w:tc>
          <w:tcPr>
            <w:tcW w:w="0" w:type="auto"/>
            <w:vMerge/>
          </w:tcPr>
          <w:p w14:paraId="795300D0" w14:textId="77777777" w:rsidR="00925E0D" w:rsidRDefault="00925E0D"/>
        </w:tc>
        <w:tc>
          <w:tcPr>
            <w:tcW w:w="0" w:type="auto"/>
            <w:vMerge/>
          </w:tcPr>
          <w:p w14:paraId="1929277A" w14:textId="77777777" w:rsidR="00925E0D" w:rsidRDefault="00925E0D"/>
        </w:tc>
        <w:tc>
          <w:tcPr>
            <w:tcW w:w="0" w:type="auto"/>
          </w:tcPr>
          <w:p w14:paraId="4A27BEB1" w14:textId="4284719C" w:rsidR="00925E0D" w:rsidRDefault="00925E0D" w:rsidP="6EA59E95">
            <w:pPr>
              <w:spacing w:after="0"/>
              <w:ind w:left="57" w:right="57"/>
            </w:pPr>
            <w:r w:rsidRPr="6EA59E95">
              <w:rPr>
                <w:rFonts w:eastAsia="Verdana" w:cs="Verdana"/>
                <w:sz w:val="16"/>
                <w:szCs w:val="16"/>
              </w:rPr>
              <w:t>Assess the risk and controls for transferring building to future uses.</w:t>
            </w:r>
          </w:p>
        </w:tc>
      </w:tr>
      <w:tr w:rsidR="00925E0D" w14:paraId="7B875C33" w14:textId="0FAD4D08" w:rsidTr="00041386">
        <w:trPr>
          <w:trHeight w:val="615"/>
        </w:trPr>
        <w:tc>
          <w:tcPr>
            <w:tcW w:w="0" w:type="auto"/>
          </w:tcPr>
          <w:p w14:paraId="2560C534" w14:textId="1947013C" w:rsidR="00925E0D" w:rsidRDefault="00925E0D" w:rsidP="6EA59E95">
            <w:pPr>
              <w:spacing w:after="0"/>
              <w:ind w:left="57" w:right="57"/>
              <w:jc w:val="center"/>
            </w:pPr>
            <w:r w:rsidRPr="6EA59E95">
              <w:rPr>
                <w:rFonts w:eastAsia="Verdana" w:cs="Verdana"/>
                <w:sz w:val="16"/>
                <w:szCs w:val="16"/>
              </w:rPr>
              <w:t>99</w:t>
            </w:r>
          </w:p>
        </w:tc>
        <w:tc>
          <w:tcPr>
            <w:tcW w:w="0" w:type="auto"/>
            <w:vMerge w:val="restart"/>
          </w:tcPr>
          <w:p w14:paraId="7112BF30" w14:textId="65A269B1" w:rsidR="00925E0D" w:rsidRDefault="00925E0D" w:rsidP="6EA59E95">
            <w:pPr>
              <w:spacing w:after="0"/>
              <w:ind w:left="57" w:right="57"/>
            </w:pPr>
            <w:r w:rsidRPr="6EA59E95">
              <w:rPr>
                <w:rFonts w:eastAsia="Verdana" w:cs="Verdana"/>
                <w:sz w:val="16"/>
                <w:szCs w:val="16"/>
              </w:rPr>
              <w:t>Environmental</w:t>
            </w:r>
          </w:p>
        </w:tc>
        <w:tc>
          <w:tcPr>
            <w:tcW w:w="0" w:type="auto"/>
          </w:tcPr>
          <w:p w14:paraId="6D554E81" w14:textId="423D179F" w:rsidR="00925E0D" w:rsidRDefault="00925E0D" w:rsidP="6EA59E95">
            <w:pPr>
              <w:spacing w:after="0"/>
              <w:ind w:left="57" w:right="57"/>
            </w:pPr>
            <w:r w:rsidRPr="6EA59E95">
              <w:rPr>
                <w:rFonts w:eastAsia="Verdana" w:cs="Verdana"/>
                <w:sz w:val="16"/>
                <w:szCs w:val="16"/>
              </w:rPr>
              <w:t>Presence of Vermin and Pest animals degrading habitats</w:t>
            </w:r>
          </w:p>
        </w:tc>
        <w:tc>
          <w:tcPr>
            <w:tcW w:w="0" w:type="auto"/>
            <w:vMerge w:val="restart"/>
          </w:tcPr>
          <w:p w14:paraId="4266AB72" w14:textId="3CEBDF20" w:rsidR="00925E0D" w:rsidRDefault="00925E0D" w:rsidP="6EA59E95">
            <w:pPr>
              <w:spacing w:after="0"/>
              <w:ind w:left="57" w:right="57"/>
            </w:pPr>
            <w:r w:rsidRPr="6EA59E95">
              <w:rPr>
                <w:rFonts w:eastAsia="Verdana" w:cs="Verdana"/>
                <w:sz w:val="16"/>
                <w:szCs w:val="16"/>
              </w:rPr>
              <w:t>N/A</w:t>
            </w:r>
          </w:p>
        </w:tc>
        <w:tc>
          <w:tcPr>
            <w:tcW w:w="0" w:type="auto"/>
          </w:tcPr>
          <w:p w14:paraId="452A3340" w14:textId="312EFC59" w:rsidR="00925E0D" w:rsidRDefault="00925E0D" w:rsidP="6EA59E95">
            <w:pPr>
              <w:spacing w:after="0"/>
              <w:ind w:left="57" w:right="57"/>
            </w:pPr>
            <w:r w:rsidRPr="6EA59E95">
              <w:rPr>
                <w:rFonts w:eastAsia="Verdana" w:cs="Verdana"/>
                <w:sz w:val="16"/>
                <w:szCs w:val="16"/>
              </w:rPr>
              <w:t>Consider controls for vermin or pests (such as carp; for which - electrofishing &amp; fish screens).</w:t>
            </w:r>
          </w:p>
        </w:tc>
      </w:tr>
      <w:tr w:rsidR="00925E0D" w14:paraId="3ADC49C3" w14:textId="71C259EE" w:rsidTr="00041386">
        <w:trPr>
          <w:trHeight w:val="300"/>
        </w:trPr>
        <w:tc>
          <w:tcPr>
            <w:tcW w:w="0" w:type="auto"/>
          </w:tcPr>
          <w:p w14:paraId="2ACB2F3D" w14:textId="70916C29" w:rsidR="00925E0D" w:rsidRDefault="00925E0D" w:rsidP="6EA59E95">
            <w:pPr>
              <w:spacing w:after="0"/>
              <w:ind w:left="57" w:right="57"/>
              <w:jc w:val="center"/>
            </w:pPr>
            <w:r w:rsidRPr="6EA59E95">
              <w:rPr>
                <w:rFonts w:eastAsia="Verdana" w:cs="Verdana"/>
                <w:sz w:val="16"/>
                <w:szCs w:val="16"/>
              </w:rPr>
              <w:t>100</w:t>
            </w:r>
          </w:p>
        </w:tc>
        <w:tc>
          <w:tcPr>
            <w:tcW w:w="0" w:type="auto"/>
            <w:vMerge/>
          </w:tcPr>
          <w:p w14:paraId="69132423" w14:textId="77777777" w:rsidR="00925E0D" w:rsidRDefault="00925E0D"/>
        </w:tc>
        <w:tc>
          <w:tcPr>
            <w:tcW w:w="0" w:type="auto"/>
          </w:tcPr>
          <w:p w14:paraId="1ABBA948" w14:textId="67FBD8A7" w:rsidR="00925E0D" w:rsidRDefault="00925E0D" w:rsidP="6EA59E95">
            <w:pPr>
              <w:spacing w:after="0"/>
              <w:ind w:left="57" w:right="57"/>
            </w:pPr>
            <w:r w:rsidRPr="6EA59E95">
              <w:rPr>
                <w:rFonts w:eastAsia="Verdana" w:cs="Verdana"/>
                <w:sz w:val="16"/>
                <w:szCs w:val="16"/>
              </w:rPr>
              <w:t>Habitat fragmentation and disruption for both terrestrial and aquatic fauna - (baseflows)</w:t>
            </w:r>
          </w:p>
          <w:p w14:paraId="29630AB2" w14:textId="2A2CF33C" w:rsidR="00925E0D" w:rsidRDefault="00925E0D" w:rsidP="6EA59E95">
            <w:pPr>
              <w:spacing w:after="0"/>
              <w:ind w:left="57" w:right="57"/>
            </w:pPr>
            <w:r w:rsidRPr="6EA59E95">
              <w:rPr>
                <w:rFonts w:eastAsia="Verdana" w:cs="Verdana"/>
                <w:sz w:val="16"/>
                <w:szCs w:val="16"/>
              </w:rPr>
              <w:t xml:space="preserve"> </w:t>
            </w:r>
          </w:p>
          <w:p w14:paraId="238E0A1F" w14:textId="41BD1A40" w:rsidR="00925E0D" w:rsidRDefault="00925E0D" w:rsidP="6EA59E95">
            <w:pPr>
              <w:spacing w:after="0"/>
              <w:ind w:left="57" w:right="57"/>
            </w:pPr>
            <w:r w:rsidRPr="6EA59E95">
              <w:rPr>
                <w:rFonts w:eastAsia="Verdana" w:cs="Verdana"/>
                <w:sz w:val="16"/>
                <w:szCs w:val="16"/>
              </w:rPr>
              <w:t>Habitat fragmentation and disruption for both terrestrial and aquatic fauna - (during flooding events)</w:t>
            </w:r>
          </w:p>
        </w:tc>
        <w:tc>
          <w:tcPr>
            <w:tcW w:w="0" w:type="auto"/>
            <w:vMerge/>
          </w:tcPr>
          <w:p w14:paraId="39FCD5D7" w14:textId="77777777" w:rsidR="00925E0D" w:rsidRDefault="00925E0D"/>
        </w:tc>
        <w:tc>
          <w:tcPr>
            <w:tcW w:w="0" w:type="auto"/>
          </w:tcPr>
          <w:p w14:paraId="58F51001" w14:textId="11EFC4EC" w:rsidR="00925E0D" w:rsidRDefault="00925E0D" w:rsidP="6EA59E95">
            <w:pPr>
              <w:spacing w:after="0"/>
              <w:ind w:left="57" w:right="57"/>
            </w:pPr>
            <w:r w:rsidRPr="6EA59E95">
              <w:rPr>
                <w:rFonts w:eastAsia="Verdana" w:cs="Verdana"/>
                <w:sz w:val="16"/>
                <w:szCs w:val="16"/>
              </w:rPr>
              <w:t>Consider removal of Coffer Dam (at Phase 3b).</w:t>
            </w:r>
          </w:p>
        </w:tc>
      </w:tr>
      <w:tr w:rsidR="00925E0D" w14:paraId="32E1DFE8" w14:textId="031C4CB1" w:rsidTr="00041386">
        <w:trPr>
          <w:trHeight w:val="300"/>
        </w:trPr>
        <w:tc>
          <w:tcPr>
            <w:tcW w:w="0" w:type="auto"/>
          </w:tcPr>
          <w:p w14:paraId="599F0846" w14:textId="54758DAF" w:rsidR="00925E0D" w:rsidRDefault="00925E0D" w:rsidP="6EA59E95">
            <w:pPr>
              <w:spacing w:after="0"/>
              <w:ind w:left="57" w:right="57"/>
              <w:jc w:val="center"/>
            </w:pPr>
            <w:r w:rsidRPr="6EA59E95">
              <w:rPr>
                <w:rFonts w:eastAsia="Verdana" w:cs="Verdana"/>
                <w:sz w:val="16"/>
                <w:szCs w:val="16"/>
              </w:rPr>
              <w:t>101</w:t>
            </w:r>
          </w:p>
        </w:tc>
        <w:tc>
          <w:tcPr>
            <w:tcW w:w="0" w:type="auto"/>
            <w:vMerge/>
          </w:tcPr>
          <w:p w14:paraId="3DAD5700" w14:textId="77777777" w:rsidR="00925E0D" w:rsidRDefault="00925E0D"/>
        </w:tc>
        <w:tc>
          <w:tcPr>
            <w:tcW w:w="0" w:type="auto"/>
          </w:tcPr>
          <w:p w14:paraId="35FF5818" w14:textId="1487AFF4" w:rsidR="00925E0D" w:rsidRDefault="00925E0D" w:rsidP="6EA59E95">
            <w:pPr>
              <w:spacing w:after="0"/>
              <w:ind w:left="57" w:right="57"/>
            </w:pPr>
            <w:r w:rsidRPr="6EA59E95">
              <w:rPr>
                <w:rFonts w:eastAsia="Verdana" w:cs="Verdana"/>
                <w:sz w:val="16"/>
                <w:szCs w:val="16"/>
              </w:rPr>
              <w:t>Contamination of pit-lake water</w:t>
            </w:r>
          </w:p>
        </w:tc>
        <w:tc>
          <w:tcPr>
            <w:tcW w:w="0" w:type="auto"/>
            <w:vMerge/>
          </w:tcPr>
          <w:p w14:paraId="77E47385" w14:textId="77777777" w:rsidR="00925E0D" w:rsidRDefault="00925E0D"/>
        </w:tc>
        <w:tc>
          <w:tcPr>
            <w:tcW w:w="0" w:type="auto"/>
          </w:tcPr>
          <w:p w14:paraId="5C144867" w14:textId="722727D7" w:rsidR="00925E0D" w:rsidRDefault="00925E0D" w:rsidP="6EA59E95">
            <w:pPr>
              <w:spacing w:after="0"/>
              <w:ind w:left="57" w:right="57"/>
            </w:pPr>
            <w:r w:rsidRPr="6EA59E95">
              <w:rPr>
                <w:rFonts w:eastAsia="Verdana" w:cs="Verdana"/>
                <w:sz w:val="16"/>
                <w:szCs w:val="16"/>
              </w:rPr>
              <w:t>Identify suitable (if any) preventative and mitigation controls to manage inflows from Latrobe River to manage pit lake water quality.</w:t>
            </w:r>
          </w:p>
        </w:tc>
      </w:tr>
      <w:tr w:rsidR="00925E0D" w14:paraId="4E78748C" w14:textId="22383458" w:rsidTr="00041386">
        <w:trPr>
          <w:trHeight w:val="300"/>
        </w:trPr>
        <w:tc>
          <w:tcPr>
            <w:tcW w:w="0" w:type="auto"/>
          </w:tcPr>
          <w:p w14:paraId="7581A809" w14:textId="7079B0E8" w:rsidR="00925E0D" w:rsidRDefault="00925E0D" w:rsidP="6EA59E95">
            <w:pPr>
              <w:spacing w:after="0"/>
              <w:ind w:left="57" w:right="57"/>
              <w:jc w:val="center"/>
            </w:pPr>
            <w:r w:rsidRPr="6EA59E95">
              <w:rPr>
                <w:rFonts w:eastAsia="Verdana" w:cs="Verdana"/>
                <w:sz w:val="16"/>
                <w:szCs w:val="16"/>
              </w:rPr>
              <w:t>102</w:t>
            </w:r>
          </w:p>
        </w:tc>
        <w:tc>
          <w:tcPr>
            <w:tcW w:w="0" w:type="auto"/>
            <w:vMerge/>
          </w:tcPr>
          <w:p w14:paraId="13D2B689" w14:textId="77777777" w:rsidR="00925E0D" w:rsidRDefault="00925E0D"/>
        </w:tc>
        <w:tc>
          <w:tcPr>
            <w:tcW w:w="0" w:type="auto"/>
          </w:tcPr>
          <w:p w14:paraId="0ACB3F08" w14:textId="032B2373" w:rsidR="00925E0D" w:rsidRDefault="00925E0D" w:rsidP="6EA59E95">
            <w:pPr>
              <w:spacing w:after="0"/>
              <w:ind w:left="57" w:right="57"/>
            </w:pPr>
            <w:r w:rsidRPr="6EA59E95">
              <w:rPr>
                <w:rFonts w:eastAsia="Verdana" w:cs="Verdana"/>
                <w:sz w:val="16"/>
                <w:szCs w:val="16"/>
              </w:rPr>
              <w:t>Physical risk (e.g., turbidity, nutrient) from water quality in pit lake</w:t>
            </w:r>
          </w:p>
        </w:tc>
        <w:tc>
          <w:tcPr>
            <w:tcW w:w="0" w:type="auto"/>
            <w:vMerge/>
          </w:tcPr>
          <w:p w14:paraId="06058DB1" w14:textId="77777777" w:rsidR="00925E0D" w:rsidRDefault="00925E0D"/>
        </w:tc>
        <w:tc>
          <w:tcPr>
            <w:tcW w:w="0" w:type="auto"/>
          </w:tcPr>
          <w:p w14:paraId="44BD8C07" w14:textId="45C8559A" w:rsidR="00925E0D" w:rsidRDefault="00925E0D" w:rsidP="6EA59E95">
            <w:pPr>
              <w:spacing w:after="0"/>
              <w:ind w:left="57" w:right="57"/>
            </w:pPr>
            <w:r w:rsidRPr="6EA59E95">
              <w:rPr>
                <w:rFonts w:eastAsia="Verdana" w:cs="Verdana"/>
                <w:sz w:val="16"/>
                <w:szCs w:val="16"/>
              </w:rPr>
              <w:t>Implement findings from the wave action and erosion studies for the final shoreline.</w:t>
            </w:r>
          </w:p>
        </w:tc>
      </w:tr>
      <w:tr w:rsidR="00925E0D" w14:paraId="3C379A81" w14:textId="3B87DCB3" w:rsidTr="00041386">
        <w:trPr>
          <w:trHeight w:val="300"/>
        </w:trPr>
        <w:tc>
          <w:tcPr>
            <w:tcW w:w="0" w:type="auto"/>
          </w:tcPr>
          <w:p w14:paraId="24AE993F" w14:textId="1A6A9A0D" w:rsidR="00925E0D" w:rsidRDefault="00925E0D" w:rsidP="6EA59E95">
            <w:pPr>
              <w:spacing w:after="0"/>
              <w:ind w:left="57" w:right="57"/>
              <w:jc w:val="center"/>
            </w:pPr>
            <w:r w:rsidRPr="6EA59E95">
              <w:rPr>
                <w:rFonts w:eastAsia="Verdana" w:cs="Verdana"/>
                <w:sz w:val="16"/>
                <w:szCs w:val="16"/>
              </w:rPr>
              <w:t>103</w:t>
            </w:r>
          </w:p>
        </w:tc>
        <w:tc>
          <w:tcPr>
            <w:tcW w:w="0" w:type="auto"/>
            <w:vMerge w:val="restart"/>
          </w:tcPr>
          <w:p w14:paraId="08B93215" w14:textId="5A7FE668" w:rsidR="00925E0D" w:rsidRDefault="00925E0D" w:rsidP="6EA59E95">
            <w:pPr>
              <w:spacing w:after="0"/>
              <w:ind w:left="57" w:right="57"/>
            </w:pPr>
            <w:r w:rsidRPr="6EA59E95">
              <w:rPr>
                <w:rFonts w:eastAsia="Verdana" w:cs="Verdana"/>
                <w:sz w:val="16"/>
                <w:szCs w:val="16"/>
              </w:rPr>
              <w:t>Site Security</w:t>
            </w:r>
          </w:p>
        </w:tc>
        <w:tc>
          <w:tcPr>
            <w:tcW w:w="0" w:type="auto"/>
            <w:vMerge w:val="restart"/>
          </w:tcPr>
          <w:p w14:paraId="557FDEE5" w14:textId="7AE92EE2" w:rsidR="00925E0D" w:rsidRDefault="00925E0D" w:rsidP="6EA59E95">
            <w:pPr>
              <w:spacing w:after="0"/>
              <w:ind w:left="57" w:right="57"/>
            </w:pPr>
            <w:r w:rsidRPr="6EA59E95">
              <w:rPr>
                <w:rFonts w:eastAsia="Verdana" w:cs="Verdana"/>
                <w:sz w:val="16"/>
                <w:szCs w:val="16"/>
              </w:rPr>
              <w:t>Unauthorised public access to site prior to relinquishment threatens public</w:t>
            </w:r>
          </w:p>
          <w:p w14:paraId="79F518F4" w14:textId="65DA593A" w:rsidR="00925E0D" w:rsidRDefault="00925E0D" w:rsidP="6EA59E95">
            <w:pPr>
              <w:spacing w:after="0"/>
              <w:ind w:left="57" w:right="57"/>
            </w:pPr>
            <w:r w:rsidRPr="6EA59E95">
              <w:rPr>
                <w:rFonts w:eastAsia="Verdana" w:cs="Verdana"/>
                <w:sz w:val="16"/>
                <w:szCs w:val="16"/>
              </w:rPr>
              <w:t xml:space="preserve"> </w:t>
            </w:r>
          </w:p>
          <w:p w14:paraId="70B7FDDE" w14:textId="72E0D406" w:rsidR="00925E0D" w:rsidRDefault="00925E0D" w:rsidP="6EA59E95">
            <w:pPr>
              <w:spacing w:after="0"/>
              <w:ind w:left="57" w:right="57"/>
            </w:pPr>
            <w:r w:rsidRPr="6EA59E95">
              <w:rPr>
                <w:rFonts w:eastAsia="Verdana" w:cs="Verdana"/>
                <w:sz w:val="16"/>
                <w:szCs w:val="16"/>
              </w:rPr>
              <w:t>Unauthorised public access to site prior to relinquishment threatens business interests</w:t>
            </w:r>
          </w:p>
          <w:p w14:paraId="70FF55EA" w14:textId="077F201F" w:rsidR="00925E0D" w:rsidRDefault="00925E0D" w:rsidP="6EA59E95">
            <w:pPr>
              <w:spacing w:after="0"/>
              <w:ind w:left="57" w:right="57"/>
            </w:pPr>
            <w:r w:rsidRPr="6EA59E95">
              <w:rPr>
                <w:rFonts w:eastAsia="Verdana" w:cs="Verdana"/>
                <w:sz w:val="16"/>
                <w:szCs w:val="16"/>
              </w:rPr>
              <w:t xml:space="preserve"> </w:t>
            </w:r>
          </w:p>
          <w:p w14:paraId="5E9799DA" w14:textId="79F3B70B" w:rsidR="00925E0D" w:rsidRDefault="00925E0D" w:rsidP="6EA59E95">
            <w:pPr>
              <w:spacing w:after="0"/>
              <w:ind w:left="57" w:right="57"/>
            </w:pPr>
            <w:r w:rsidRPr="6EA59E95">
              <w:rPr>
                <w:rFonts w:eastAsia="Verdana" w:cs="Verdana"/>
                <w:sz w:val="16"/>
                <w:szCs w:val="16"/>
              </w:rPr>
              <w:t>Unauthorised water extraction from lake</w:t>
            </w:r>
          </w:p>
        </w:tc>
        <w:tc>
          <w:tcPr>
            <w:tcW w:w="0" w:type="auto"/>
            <w:vMerge w:val="restart"/>
          </w:tcPr>
          <w:p w14:paraId="614BE5C2" w14:textId="3B1CF661" w:rsidR="00925E0D" w:rsidRDefault="00925E0D" w:rsidP="6EA59E95">
            <w:pPr>
              <w:spacing w:after="0"/>
              <w:ind w:left="57" w:right="57"/>
            </w:pPr>
            <w:r w:rsidRPr="6EA59E95">
              <w:rPr>
                <w:rFonts w:eastAsia="Verdana" w:cs="Verdana"/>
                <w:sz w:val="16"/>
                <w:szCs w:val="16"/>
              </w:rPr>
              <w:t>N/A</w:t>
            </w:r>
          </w:p>
        </w:tc>
        <w:tc>
          <w:tcPr>
            <w:tcW w:w="0" w:type="auto"/>
          </w:tcPr>
          <w:p w14:paraId="7EE6B8A0" w14:textId="39E64225" w:rsidR="00925E0D" w:rsidRDefault="00925E0D" w:rsidP="6EA59E95">
            <w:pPr>
              <w:spacing w:after="0"/>
              <w:ind w:left="57" w:right="57"/>
            </w:pPr>
            <w:r w:rsidRPr="6EA59E95">
              <w:rPr>
                <w:rFonts w:eastAsia="Verdana" w:cs="Verdana"/>
                <w:sz w:val="16"/>
                <w:szCs w:val="16"/>
              </w:rPr>
              <w:t>Implement site accessibility actions related to council developments (e.g. paths, establishment of picnic areas etc.).</w:t>
            </w:r>
          </w:p>
        </w:tc>
      </w:tr>
      <w:tr w:rsidR="00925E0D" w14:paraId="69446436" w14:textId="6C537684" w:rsidTr="00041386">
        <w:trPr>
          <w:trHeight w:val="300"/>
        </w:trPr>
        <w:tc>
          <w:tcPr>
            <w:tcW w:w="0" w:type="auto"/>
          </w:tcPr>
          <w:p w14:paraId="0641336D" w14:textId="639E576D" w:rsidR="00925E0D" w:rsidRDefault="00925E0D" w:rsidP="6EA59E95">
            <w:pPr>
              <w:spacing w:after="0"/>
              <w:ind w:left="57" w:right="57"/>
              <w:jc w:val="center"/>
            </w:pPr>
            <w:r w:rsidRPr="6EA59E95">
              <w:rPr>
                <w:rFonts w:eastAsia="Verdana" w:cs="Verdana"/>
                <w:sz w:val="16"/>
                <w:szCs w:val="16"/>
              </w:rPr>
              <w:t>104</w:t>
            </w:r>
          </w:p>
        </w:tc>
        <w:tc>
          <w:tcPr>
            <w:tcW w:w="0" w:type="auto"/>
            <w:vMerge/>
          </w:tcPr>
          <w:p w14:paraId="184F4700" w14:textId="77777777" w:rsidR="00925E0D" w:rsidRDefault="00925E0D"/>
        </w:tc>
        <w:tc>
          <w:tcPr>
            <w:tcW w:w="0" w:type="auto"/>
            <w:vMerge/>
          </w:tcPr>
          <w:p w14:paraId="7B4B83F5" w14:textId="77777777" w:rsidR="00925E0D" w:rsidRDefault="00925E0D"/>
        </w:tc>
        <w:tc>
          <w:tcPr>
            <w:tcW w:w="0" w:type="auto"/>
            <w:vMerge/>
          </w:tcPr>
          <w:p w14:paraId="48DA2C43" w14:textId="77777777" w:rsidR="00925E0D" w:rsidRDefault="00925E0D"/>
        </w:tc>
        <w:tc>
          <w:tcPr>
            <w:tcW w:w="0" w:type="auto"/>
          </w:tcPr>
          <w:p w14:paraId="2E2A134C" w14:textId="7CCF9640" w:rsidR="00925E0D" w:rsidRDefault="00925E0D" w:rsidP="6EA59E95">
            <w:pPr>
              <w:spacing w:after="0"/>
              <w:ind w:left="57" w:right="57"/>
            </w:pPr>
            <w:r w:rsidRPr="6EA59E95">
              <w:rPr>
                <w:rFonts w:eastAsia="Verdana" w:cs="Verdana"/>
                <w:sz w:val="16"/>
                <w:szCs w:val="16"/>
              </w:rPr>
              <w:t>Implement results of assessment regarding which parts of mining lease may be designated for public access &amp; use, and which may not.</w:t>
            </w:r>
          </w:p>
        </w:tc>
      </w:tr>
      <w:tr w:rsidR="00925E0D" w14:paraId="510FE109" w14:textId="502D7F28" w:rsidTr="00041386">
        <w:trPr>
          <w:trHeight w:val="300"/>
        </w:trPr>
        <w:tc>
          <w:tcPr>
            <w:tcW w:w="0" w:type="auto"/>
          </w:tcPr>
          <w:p w14:paraId="40BF0C3B" w14:textId="445A69B9" w:rsidR="00925E0D" w:rsidRDefault="00925E0D" w:rsidP="6EA59E95">
            <w:pPr>
              <w:spacing w:after="0"/>
              <w:ind w:left="57" w:right="57"/>
              <w:jc w:val="center"/>
            </w:pPr>
            <w:r w:rsidRPr="6EA59E95">
              <w:rPr>
                <w:rFonts w:eastAsia="Verdana" w:cs="Verdana"/>
                <w:sz w:val="16"/>
                <w:szCs w:val="16"/>
              </w:rPr>
              <w:t>105</w:t>
            </w:r>
          </w:p>
        </w:tc>
        <w:tc>
          <w:tcPr>
            <w:tcW w:w="0" w:type="auto"/>
            <w:vMerge/>
          </w:tcPr>
          <w:p w14:paraId="3672595B" w14:textId="77777777" w:rsidR="00925E0D" w:rsidRDefault="00925E0D"/>
        </w:tc>
        <w:tc>
          <w:tcPr>
            <w:tcW w:w="0" w:type="auto"/>
          </w:tcPr>
          <w:p w14:paraId="2D8E9B21" w14:textId="4D5BAE0C" w:rsidR="00925E0D" w:rsidRDefault="00925E0D" w:rsidP="6EA59E95">
            <w:pPr>
              <w:spacing w:after="0"/>
              <w:ind w:left="57" w:right="57"/>
            </w:pPr>
            <w:r w:rsidRPr="6EA59E95">
              <w:rPr>
                <w:rFonts w:eastAsia="Verdana" w:cs="Verdana"/>
                <w:sz w:val="16"/>
                <w:szCs w:val="16"/>
              </w:rPr>
              <w:t>Data and information threat</w:t>
            </w:r>
          </w:p>
        </w:tc>
        <w:tc>
          <w:tcPr>
            <w:tcW w:w="0" w:type="auto"/>
            <w:vMerge/>
          </w:tcPr>
          <w:p w14:paraId="4317B361" w14:textId="77777777" w:rsidR="00925E0D" w:rsidRDefault="00925E0D"/>
        </w:tc>
        <w:tc>
          <w:tcPr>
            <w:tcW w:w="0" w:type="auto"/>
          </w:tcPr>
          <w:p w14:paraId="73F2951C" w14:textId="0545C0D8" w:rsidR="00925E0D" w:rsidRDefault="00925E0D" w:rsidP="6EA59E95">
            <w:pPr>
              <w:spacing w:after="0"/>
              <w:ind w:left="57" w:right="57"/>
            </w:pPr>
            <w:r w:rsidRPr="6EA59E95">
              <w:rPr>
                <w:rFonts w:eastAsia="Verdana" w:cs="Verdana"/>
                <w:sz w:val="16"/>
                <w:szCs w:val="16"/>
              </w:rPr>
              <w:t>Investigate additional methods for data and records security (e.g. backup, assurance).</w:t>
            </w:r>
          </w:p>
        </w:tc>
      </w:tr>
      <w:tr w:rsidR="00925E0D" w14:paraId="44ED20F9" w14:textId="77BD6C15" w:rsidTr="00041386">
        <w:trPr>
          <w:trHeight w:val="300"/>
        </w:trPr>
        <w:tc>
          <w:tcPr>
            <w:tcW w:w="0" w:type="auto"/>
            <w:gridSpan w:val="5"/>
          </w:tcPr>
          <w:p w14:paraId="659954F2" w14:textId="0BF85BA0" w:rsidR="00925E0D" w:rsidRDefault="00925E0D" w:rsidP="6EA59E95">
            <w:pPr>
              <w:spacing w:after="0"/>
              <w:ind w:left="57" w:right="57"/>
              <w:jc w:val="center"/>
            </w:pPr>
            <w:r w:rsidRPr="6EA59E95">
              <w:rPr>
                <w:rFonts w:eastAsia="Verdana" w:cs="Verdana"/>
                <w:b/>
                <w:bCs/>
                <w:sz w:val="16"/>
                <w:szCs w:val="16"/>
              </w:rPr>
              <w:t>Phase 3b Monitoring and Measurement (Notionally 2040 – 2049)</w:t>
            </w:r>
          </w:p>
        </w:tc>
      </w:tr>
      <w:tr w:rsidR="00925E0D" w14:paraId="5AEA479E" w14:textId="58766339" w:rsidTr="00041386">
        <w:trPr>
          <w:trHeight w:val="300"/>
        </w:trPr>
        <w:tc>
          <w:tcPr>
            <w:tcW w:w="0" w:type="auto"/>
          </w:tcPr>
          <w:p w14:paraId="0A38ED44" w14:textId="136C0776" w:rsidR="00925E0D" w:rsidRDefault="00925E0D" w:rsidP="6EA59E95">
            <w:pPr>
              <w:spacing w:after="0"/>
              <w:ind w:left="57" w:right="57"/>
              <w:jc w:val="center"/>
            </w:pPr>
            <w:r w:rsidRPr="6EA59E95">
              <w:rPr>
                <w:rFonts w:eastAsia="Verdana" w:cs="Verdana"/>
                <w:sz w:val="16"/>
                <w:szCs w:val="16"/>
              </w:rPr>
              <w:t>106</w:t>
            </w:r>
          </w:p>
        </w:tc>
        <w:tc>
          <w:tcPr>
            <w:tcW w:w="0" w:type="auto"/>
            <w:vMerge w:val="restart"/>
          </w:tcPr>
          <w:p w14:paraId="476F257B" w14:textId="5E012E3D" w:rsidR="00925E0D" w:rsidRDefault="00925E0D" w:rsidP="6EA59E95">
            <w:pPr>
              <w:spacing w:after="0"/>
              <w:ind w:left="57" w:right="57"/>
            </w:pPr>
            <w:r w:rsidRPr="6EA59E95">
              <w:rPr>
                <w:rFonts w:eastAsia="Verdana" w:cs="Verdana"/>
                <w:sz w:val="16"/>
                <w:szCs w:val="16"/>
              </w:rPr>
              <w:t>Geotechnical</w:t>
            </w:r>
          </w:p>
        </w:tc>
        <w:tc>
          <w:tcPr>
            <w:tcW w:w="0" w:type="auto"/>
            <w:vMerge w:val="restart"/>
          </w:tcPr>
          <w:p w14:paraId="696E50B6" w14:textId="4778E026" w:rsidR="00925E0D" w:rsidRDefault="00925E0D" w:rsidP="6EA59E95">
            <w:pPr>
              <w:spacing w:after="0"/>
              <w:ind w:left="57" w:right="57"/>
            </w:pPr>
            <w:r w:rsidRPr="6EA59E95">
              <w:rPr>
                <w:rFonts w:eastAsia="Verdana" w:cs="Verdana"/>
                <w:sz w:val="16"/>
                <w:szCs w:val="16"/>
              </w:rPr>
              <w:t>Various</w:t>
            </w:r>
          </w:p>
        </w:tc>
        <w:tc>
          <w:tcPr>
            <w:tcW w:w="0" w:type="auto"/>
            <w:vMerge w:val="restart"/>
          </w:tcPr>
          <w:p w14:paraId="0EB4771F" w14:textId="4AE0DD0A" w:rsidR="00925E0D" w:rsidRDefault="00925E0D" w:rsidP="6EA59E95">
            <w:pPr>
              <w:spacing w:after="0"/>
              <w:ind w:left="57" w:right="57"/>
            </w:pPr>
            <w:r w:rsidRPr="6EA59E95">
              <w:rPr>
                <w:rFonts w:eastAsia="Verdana" w:cs="Verdana"/>
                <w:sz w:val="16"/>
                <w:szCs w:val="16"/>
              </w:rPr>
              <w:t>Global</w:t>
            </w:r>
          </w:p>
        </w:tc>
        <w:tc>
          <w:tcPr>
            <w:tcW w:w="0" w:type="auto"/>
          </w:tcPr>
          <w:p w14:paraId="5708B6C7" w14:textId="195BF553" w:rsidR="00925E0D" w:rsidRDefault="00925E0D" w:rsidP="6EA59E95">
            <w:pPr>
              <w:spacing w:after="0"/>
              <w:ind w:left="57" w:right="57"/>
            </w:pPr>
            <w:r w:rsidRPr="6EA59E95">
              <w:rPr>
                <w:rFonts w:eastAsia="Verdana" w:cs="Verdana"/>
                <w:sz w:val="16"/>
                <w:szCs w:val="16"/>
              </w:rPr>
              <w:t>Develop and implement post closure plan.</w:t>
            </w:r>
          </w:p>
        </w:tc>
      </w:tr>
      <w:tr w:rsidR="00925E0D" w14:paraId="287CA96D" w14:textId="6EDDE077" w:rsidTr="00041386">
        <w:trPr>
          <w:trHeight w:val="300"/>
        </w:trPr>
        <w:tc>
          <w:tcPr>
            <w:tcW w:w="0" w:type="auto"/>
          </w:tcPr>
          <w:p w14:paraId="13A7D50A" w14:textId="64472625" w:rsidR="00925E0D" w:rsidRDefault="00925E0D" w:rsidP="6EA59E95">
            <w:pPr>
              <w:spacing w:after="0"/>
              <w:ind w:left="57" w:right="57"/>
              <w:jc w:val="center"/>
            </w:pPr>
            <w:r w:rsidRPr="6EA59E95">
              <w:rPr>
                <w:rFonts w:eastAsia="Verdana" w:cs="Verdana"/>
                <w:sz w:val="16"/>
                <w:szCs w:val="16"/>
              </w:rPr>
              <w:t>107</w:t>
            </w:r>
          </w:p>
        </w:tc>
        <w:tc>
          <w:tcPr>
            <w:tcW w:w="0" w:type="auto"/>
            <w:vMerge/>
          </w:tcPr>
          <w:p w14:paraId="1FF325ED" w14:textId="77777777" w:rsidR="00925E0D" w:rsidRDefault="00925E0D"/>
        </w:tc>
        <w:tc>
          <w:tcPr>
            <w:tcW w:w="0" w:type="auto"/>
            <w:vMerge/>
          </w:tcPr>
          <w:p w14:paraId="19675163" w14:textId="77777777" w:rsidR="00925E0D" w:rsidRDefault="00925E0D"/>
        </w:tc>
        <w:tc>
          <w:tcPr>
            <w:tcW w:w="0" w:type="auto"/>
            <w:vMerge/>
          </w:tcPr>
          <w:p w14:paraId="366331DF" w14:textId="77777777" w:rsidR="00925E0D" w:rsidRDefault="00925E0D"/>
        </w:tc>
        <w:tc>
          <w:tcPr>
            <w:tcW w:w="0" w:type="auto"/>
          </w:tcPr>
          <w:p w14:paraId="0DB5FE21" w14:textId="1F3F8E54" w:rsidR="00925E0D" w:rsidRDefault="00925E0D" w:rsidP="6EA59E95">
            <w:pPr>
              <w:spacing w:after="0"/>
              <w:ind w:left="57" w:right="57"/>
            </w:pPr>
            <w:r w:rsidRPr="6EA59E95">
              <w:rPr>
                <w:rFonts w:eastAsia="Verdana" w:cs="Verdana"/>
                <w:sz w:val="16"/>
                <w:szCs w:val="16"/>
              </w:rPr>
              <w:t>Implement relinquishment maintenance and monitoring plan.</w:t>
            </w:r>
          </w:p>
        </w:tc>
      </w:tr>
      <w:tr w:rsidR="00925E0D" w14:paraId="077243EC" w14:textId="348317A1" w:rsidTr="00041386">
        <w:trPr>
          <w:trHeight w:val="300"/>
        </w:trPr>
        <w:tc>
          <w:tcPr>
            <w:tcW w:w="0" w:type="auto"/>
          </w:tcPr>
          <w:p w14:paraId="34BC3981" w14:textId="2EA0531C" w:rsidR="00925E0D" w:rsidRDefault="00925E0D" w:rsidP="6EA59E95">
            <w:pPr>
              <w:spacing w:after="0"/>
              <w:ind w:left="57" w:right="57"/>
              <w:jc w:val="center"/>
            </w:pPr>
            <w:r w:rsidRPr="6EA59E95">
              <w:rPr>
                <w:rFonts w:eastAsia="Verdana" w:cs="Verdana"/>
                <w:sz w:val="16"/>
                <w:szCs w:val="16"/>
              </w:rPr>
              <w:t>108</w:t>
            </w:r>
          </w:p>
        </w:tc>
        <w:tc>
          <w:tcPr>
            <w:tcW w:w="0" w:type="auto"/>
            <w:vMerge/>
          </w:tcPr>
          <w:p w14:paraId="2B0CDA5B" w14:textId="77777777" w:rsidR="00925E0D" w:rsidRDefault="00925E0D"/>
        </w:tc>
        <w:tc>
          <w:tcPr>
            <w:tcW w:w="0" w:type="auto"/>
            <w:vMerge/>
          </w:tcPr>
          <w:p w14:paraId="5D941463" w14:textId="77777777" w:rsidR="00925E0D" w:rsidRDefault="00925E0D"/>
        </w:tc>
        <w:tc>
          <w:tcPr>
            <w:tcW w:w="0" w:type="auto"/>
            <w:vMerge/>
          </w:tcPr>
          <w:p w14:paraId="1094B2B0" w14:textId="77777777" w:rsidR="00925E0D" w:rsidRDefault="00925E0D"/>
        </w:tc>
        <w:tc>
          <w:tcPr>
            <w:tcW w:w="0" w:type="auto"/>
          </w:tcPr>
          <w:p w14:paraId="0E7FEF74" w14:textId="0E75C745" w:rsidR="00925E0D" w:rsidRDefault="00925E0D" w:rsidP="6EA59E95">
            <w:pPr>
              <w:spacing w:after="0"/>
              <w:ind w:left="57" w:right="57"/>
            </w:pPr>
            <w:r w:rsidRPr="6EA59E95">
              <w:rPr>
                <w:rFonts w:eastAsia="Verdana" w:cs="Verdana"/>
                <w:sz w:val="16"/>
                <w:szCs w:val="16"/>
              </w:rPr>
              <w:t>Review and update GCMP (and specify the measuring and monitoring requirements for phase 3).</w:t>
            </w:r>
          </w:p>
        </w:tc>
      </w:tr>
      <w:tr w:rsidR="00925E0D" w14:paraId="0194605E" w14:textId="32D30160" w:rsidTr="00041386">
        <w:trPr>
          <w:trHeight w:val="300"/>
        </w:trPr>
        <w:tc>
          <w:tcPr>
            <w:tcW w:w="0" w:type="auto"/>
          </w:tcPr>
          <w:p w14:paraId="1A1D0CFC" w14:textId="1BFFABC3" w:rsidR="00925E0D" w:rsidRDefault="00925E0D" w:rsidP="6EA59E95">
            <w:pPr>
              <w:spacing w:after="0"/>
              <w:ind w:left="57" w:right="57"/>
              <w:jc w:val="center"/>
            </w:pPr>
            <w:r w:rsidRPr="6EA59E95">
              <w:rPr>
                <w:rFonts w:eastAsia="Verdana" w:cs="Verdana"/>
                <w:sz w:val="16"/>
                <w:szCs w:val="16"/>
              </w:rPr>
              <w:t>109</w:t>
            </w:r>
          </w:p>
        </w:tc>
        <w:tc>
          <w:tcPr>
            <w:tcW w:w="0" w:type="auto"/>
            <w:vMerge/>
          </w:tcPr>
          <w:p w14:paraId="0269008E" w14:textId="77777777" w:rsidR="00925E0D" w:rsidRDefault="00925E0D"/>
        </w:tc>
        <w:tc>
          <w:tcPr>
            <w:tcW w:w="0" w:type="auto"/>
            <w:vMerge/>
          </w:tcPr>
          <w:p w14:paraId="4D197144" w14:textId="77777777" w:rsidR="00925E0D" w:rsidRDefault="00925E0D"/>
        </w:tc>
        <w:tc>
          <w:tcPr>
            <w:tcW w:w="0" w:type="auto"/>
            <w:vMerge/>
          </w:tcPr>
          <w:p w14:paraId="7DE26E55" w14:textId="77777777" w:rsidR="00925E0D" w:rsidRDefault="00925E0D"/>
        </w:tc>
        <w:tc>
          <w:tcPr>
            <w:tcW w:w="0" w:type="auto"/>
          </w:tcPr>
          <w:p w14:paraId="725129B8" w14:textId="23A8C3E5" w:rsidR="00925E0D" w:rsidRDefault="00925E0D" w:rsidP="6EA59E95">
            <w:pPr>
              <w:spacing w:after="0"/>
              <w:ind w:left="57" w:right="57"/>
            </w:pPr>
            <w:r w:rsidRPr="6EA59E95">
              <w:rPr>
                <w:rFonts w:eastAsia="Verdana" w:cs="Verdana"/>
                <w:sz w:val="16"/>
                <w:szCs w:val="16"/>
              </w:rPr>
              <w:t>Define an overtopping risk scenario for all domains that have river.</w:t>
            </w:r>
          </w:p>
        </w:tc>
      </w:tr>
      <w:tr w:rsidR="00925E0D" w14:paraId="52A5B4A8" w14:textId="3299E338" w:rsidTr="00041386">
        <w:trPr>
          <w:trHeight w:val="300"/>
        </w:trPr>
        <w:tc>
          <w:tcPr>
            <w:tcW w:w="0" w:type="auto"/>
          </w:tcPr>
          <w:p w14:paraId="56543C3D" w14:textId="071D8AAF" w:rsidR="00925E0D" w:rsidRDefault="00925E0D" w:rsidP="6EA59E95">
            <w:pPr>
              <w:spacing w:after="0"/>
              <w:ind w:left="57" w:right="57"/>
              <w:jc w:val="center"/>
            </w:pPr>
            <w:r w:rsidRPr="6EA59E95">
              <w:rPr>
                <w:rFonts w:eastAsia="Verdana" w:cs="Verdana"/>
                <w:sz w:val="16"/>
                <w:szCs w:val="16"/>
              </w:rPr>
              <w:t>110</w:t>
            </w:r>
          </w:p>
        </w:tc>
        <w:tc>
          <w:tcPr>
            <w:tcW w:w="0" w:type="auto"/>
            <w:vMerge/>
          </w:tcPr>
          <w:p w14:paraId="4DD894D6" w14:textId="77777777" w:rsidR="00925E0D" w:rsidRDefault="00925E0D"/>
        </w:tc>
        <w:tc>
          <w:tcPr>
            <w:tcW w:w="0" w:type="auto"/>
            <w:vMerge/>
          </w:tcPr>
          <w:p w14:paraId="446CA242" w14:textId="77777777" w:rsidR="00925E0D" w:rsidRDefault="00925E0D"/>
        </w:tc>
        <w:tc>
          <w:tcPr>
            <w:tcW w:w="0" w:type="auto"/>
            <w:vMerge/>
          </w:tcPr>
          <w:p w14:paraId="17E35E58" w14:textId="77777777" w:rsidR="00925E0D" w:rsidRDefault="00925E0D"/>
        </w:tc>
        <w:tc>
          <w:tcPr>
            <w:tcW w:w="0" w:type="auto"/>
          </w:tcPr>
          <w:p w14:paraId="152F8951" w14:textId="489ACA22" w:rsidR="00925E0D" w:rsidRDefault="00925E0D" w:rsidP="6EA59E95">
            <w:pPr>
              <w:spacing w:after="0"/>
              <w:ind w:left="57" w:right="57"/>
            </w:pPr>
            <w:r w:rsidRPr="6EA59E95">
              <w:rPr>
                <w:rFonts w:eastAsia="Verdana" w:cs="Verdana"/>
                <w:sz w:val="16"/>
                <w:szCs w:val="16"/>
              </w:rPr>
              <w:t>Track Loy Yang's phase changes over time and their decommissioning of the pipeline supplying their cooling water.</w:t>
            </w:r>
          </w:p>
        </w:tc>
      </w:tr>
      <w:tr w:rsidR="00925E0D" w14:paraId="0120FCA5" w14:textId="63705C3E" w:rsidTr="00041386">
        <w:trPr>
          <w:trHeight w:val="300"/>
        </w:trPr>
        <w:tc>
          <w:tcPr>
            <w:tcW w:w="0" w:type="auto"/>
          </w:tcPr>
          <w:p w14:paraId="2C3623FD" w14:textId="109E026A" w:rsidR="00925E0D" w:rsidRDefault="00925E0D" w:rsidP="6EA59E95">
            <w:pPr>
              <w:spacing w:after="0"/>
              <w:ind w:left="57" w:right="57"/>
              <w:jc w:val="center"/>
            </w:pPr>
            <w:r w:rsidRPr="6EA59E95">
              <w:rPr>
                <w:rFonts w:eastAsia="Verdana" w:cs="Verdana"/>
                <w:sz w:val="16"/>
                <w:szCs w:val="16"/>
              </w:rPr>
              <w:t>111</w:t>
            </w:r>
          </w:p>
        </w:tc>
        <w:tc>
          <w:tcPr>
            <w:tcW w:w="0" w:type="auto"/>
            <w:vMerge w:val="restart"/>
          </w:tcPr>
          <w:p w14:paraId="5F8625A6" w14:textId="01B6C1F1" w:rsidR="00925E0D" w:rsidRDefault="00925E0D" w:rsidP="6EA59E95">
            <w:pPr>
              <w:spacing w:after="0"/>
              <w:ind w:left="57" w:right="57"/>
            </w:pPr>
            <w:r w:rsidRPr="6EA59E95">
              <w:rPr>
                <w:rFonts w:eastAsia="Verdana" w:cs="Verdana"/>
                <w:sz w:val="16"/>
                <w:szCs w:val="16"/>
              </w:rPr>
              <w:t>Surface Hydrology</w:t>
            </w:r>
          </w:p>
        </w:tc>
        <w:tc>
          <w:tcPr>
            <w:tcW w:w="0" w:type="auto"/>
            <w:vMerge w:val="restart"/>
          </w:tcPr>
          <w:p w14:paraId="5CA6DC60" w14:textId="354AAC2D" w:rsidR="00925E0D" w:rsidRDefault="00925E0D" w:rsidP="6EA59E95">
            <w:pPr>
              <w:spacing w:after="0"/>
              <w:ind w:left="57" w:right="57"/>
            </w:pPr>
            <w:r w:rsidRPr="6EA59E95">
              <w:rPr>
                <w:rFonts w:eastAsia="Verdana" w:cs="Verdana"/>
                <w:sz w:val="16"/>
                <w:szCs w:val="16"/>
              </w:rPr>
              <w:t>Failure of Inlet/outlet structures</w:t>
            </w:r>
          </w:p>
        </w:tc>
        <w:tc>
          <w:tcPr>
            <w:tcW w:w="0" w:type="auto"/>
            <w:vMerge w:val="restart"/>
          </w:tcPr>
          <w:p w14:paraId="43A05D25" w14:textId="07082E72" w:rsidR="00925E0D" w:rsidRDefault="00925E0D" w:rsidP="6EA59E95">
            <w:pPr>
              <w:spacing w:after="0"/>
              <w:ind w:left="57" w:right="57"/>
            </w:pPr>
            <w:r w:rsidRPr="6EA59E95">
              <w:rPr>
                <w:rFonts w:eastAsia="Verdana" w:cs="Verdana"/>
                <w:sz w:val="16"/>
                <w:szCs w:val="16"/>
              </w:rPr>
              <w:t>Global</w:t>
            </w:r>
          </w:p>
        </w:tc>
        <w:tc>
          <w:tcPr>
            <w:tcW w:w="0" w:type="auto"/>
          </w:tcPr>
          <w:p w14:paraId="5CEFD1FF" w14:textId="55621BA9" w:rsidR="00925E0D" w:rsidRDefault="00925E0D" w:rsidP="6EA59E95">
            <w:pPr>
              <w:spacing w:after="0"/>
              <w:ind w:left="57" w:right="57"/>
            </w:pPr>
            <w:r w:rsidRPr="6EA59E95">
              <w:rPr>
                <w:rFonts w:eastAsia="Verdana" w:cs="Verdana"/>
                <w:sz w:val="16"/>
                <w:szCs w:val="16"/>
              </w:rPr>
              <w:t>Implementation of spillway at the end of 3b i.e. 2049 when lake is full and therefore hydraulic equilibrium has been reached.</w:t>
            </w:r>
          </w:p>
        </w:tc>
      </w:tr>
      <w:tr w:rsidR="00925E0D" w14:paraId="6D33187D" w14:textId="14CD671A" w:rsidTr="00041386">
        <w:trPr>
          <w:trHeight w:val="300"/>
        </w:trPr>
        <w:tc>
          <w:tcPr>
            <w:tcW w:w="0" w:type="auto"/>
          </w:tcPr>
          <w:p w14:paraId="267E3B79" w14:textId="2AE24F4E" w:rsidR="00925E0D" w:rsidRDefault="00925E0D" w:rsidP="6EA59E95">
            <w:pPr>
              <w:spacing w:after="0"/>
              <w:ind w:left="57" w:right="57"/>
              <w:jc w:val="center"/>
            </w:pPr>
            <w:r w:rsidRPr="6EA59E95">
              <w:rPr>
                <w:rFonts w:eastAsia="Verdana" w:cs="Verdana"/>
                <w:sz w:val="16"/>
                <w:szCs w:val="16"/>
              </w:rPr>
              <w:t>112</w:t>
            </w:r>
          </w:p>
        </w:tc>
        <w:tc>
          <w:tcPr>
            <w:tcW w:w="0" w:type="auto"/>
            <w:vMerge/>
          </w:tcPr>
          <w:p w14:paraId="3E98E0A3" w14:textId="77777777" w:rsidR="00925E0D" w:rsidRDefault="00925E0D"/>
        </w:tc>
        <w:tc>
          <w:tcPr>
            <w:tcW w:w="0" w:type="auto"/>
            <w:vMerge/>
          </w:tcPr>
          <w:p w14:paraId="7035D265" w14:textId="77777777" w:rsidR="00925E0D" w:rsidRDefault="00925E0D"/>
        </w:tc>
        <w:tc>
          <w:tcPr>
            <w:tcW w:w="0" w:type="auto"/>
            <w:vMerge/>
          </w:tcPr>
          <w:p w14:paraId="792A99AB" w14:textId="77777777" w:rsidR="00925E0D" w:rsidRDefault="00925E0D"/>
        </w:tc>
        <w:tc>
          <w:tcPr>
            <w:tcW w:w="0" w:type="auto"/>
          </w:tcPr>
          <w:p w14:paraId="1FD557E6" w14:textId="322540DE" w:rsidR="00925E0D" w:rsidRDefault="00925E0D" w:rsidP="6EA59E95">
            <w:pPr>
              <w:spacing w:after="0"/>
              <w:ind w:left="57" w:right="57"/>
            </w:pPr>
            <w:r w:rsidRPr="6EA59E95">
              <w:rPr>
                <w:rFonts w:eastAsia="Verdana" w:cs="Verdana"/>
                <w:sz w:val="16"/>
                <w:szCs w:val="16"/>
              </w:rPr>
              <w:t>Consider spillway to be designed bidirectional (i.e. to accommodate flow from river to lake and vice versa).</w:t>
            </w:r>
          </w:p>
        </w:tc>
      </w:tr>
      <w:tr w:rsidR="00925E0D" w14:paraId="4421BB50" w14:textId="64794EC9" w:rsidTr="00041386">
        <w:trPr>
          <w:trHeight w:val="300"/>
        </w:trPr>
        <w:tc>
          <w:tcPr>
            <w:tcW w:w="0" w:type="auto"/>
          </w:tcPr>
          <w:p w14:paraId="09D6CDDC" w14:textId="66890ABD" w:rsidR="00925E0D" w:rsidRDefault="00925E0D" w:rsidP="6EA59E95">
            <w:pPr>
              <w:spacing w:after="0"/>
              <w:ind w:left="57" w:right="57"/>
              <w:jc w:val="center"/>
            </w:pPr>
            <w:r w:rsidRPr="6EA59E95">
              <w:rPr>
                <w:rFonts w:eastAsia="Verdana" w:cs="Verdana"/>
                <w:sz w:val="16"/>
                <w:szCs w:val="16"/>
              </w:rPr>
              <w:t>113</w:t>
            </w:r>
          </w:p>
        </w:tc>
        <w:tc>
          <w:tcPr>
            <w:tcW w:w="0" w:type="auto"/>
          </w:tcPr>
          <w:p w14:paraId="018F95FB" w14:textId="0F5AD531" w:rsidR="00925E0D" w:rsidRDefault="00925E0D" w:rsidP="6EA59E95">
            <w:pPr>
              <w:spacing w:after="0"/>
              <w:ind w:left="57" w:right="57"/>
            </w:pPr>
            <w:r w:rsidRPr="6EA59E95">
              <w:rPr>
                <w:rFonts w:eastAsia="Verdana" w:cs="Verdana"/>
                <w:sz w:val="16"/>
                <w:szCs w:val="16"/>
              </w:rPr>
              <w:t>Hydrogeology</w:t>
            </w:r>
          </w:p>
        </w:tc>
        <w:tc>
          <w:tcPr>
            <w:tcW w:w="0" w:type="auto"/>
          </w:tcPr>
          <w:p w14:paraId="684429EB" w14:textId="63D0F06D" w:rsidR="00925E0D" w:rsidRDefault="00925E0D" w:rsidP="6EA59E95">
            <w:pPr>
              <w:spacing w:after="0"/>
              <w:ind w:left="57" w:right="57"/>
            </w:pPr>
            <w:r w:rsidRPr="6EA59E95">
              <w:rPr>
                <w:rFonts w:eastAsia="Verdana" w:cs="Verdana"/>
                <w:sz w:val="16"/>
                <w:szCs w:val="16"/>
              </w:rPr>
              <w:t>Increase in groundwater levels in M1A Aquifer</w:t>
            </w:r>
          </w:p>
        </w:tc>
        <w:tc>
          <w:tcPr>
            <w:tcW w:w="0" w:type="auto"/>
          </w:tcPr>
          <w:p w14:paraId="272FCF65" w14:textId="65043095" w:rsidR="00925E0D" w:rsidRDefault="00925E0D" w:rsidP="6EA59E95">
            <w:pPr>
              <w:spacing w:after="0"/>
              <w:ind w:left="57" w:right="57"/>
            </w:pPr>
            <w:r w:rsidRPr="6EA59E95">
              <w:rPr>
                <w:rFonts w:eastAsia="Verdana" w:cs="Verdana"/>
                <w:sz w:val="16"/>
                <w:szCs w:val="16"/>
              </w:rPr>
              <w:t>Global</w:t>
            </w:r>
          </w:p>
        </w:tc>
        <w:tc>
          <w:tcPr>
            <w:tcW w:w="0" w:type="auto"/>
          </w:tcPr>
          <w:p w14:paraId="67E0B747" w14:textId="05FEC145" w:rsidR="00925E0D" w:rsidRDefault="00925E0D" w:rsidP="6EA59E95">
            <w:pPr>
              <w:spacing w:after="0"/>
              <w:ind w:left="57" w:right="57"/>
            </w:pPr>
            <w:r w:rsidRPr="6EA59E95">
              <w:rPr>
                <w:rFonts w:eastAsia="Verdana" w:cs="Verdana"/>
                <w:sz w:val="16"/>
                <w:szCs w:val="16"/>
              </w:rPr>
              <w:t>Confirm M1A aquifer weight balance is achieved through the model updates and respond with appropriate pumping strategy.</w:t>
            </w:r>
          </w:p>
        </w:tc>
      </w:tr>
      <w:tr w:rsidR="00925E0D" w14:paraId="7994FDA1" w14:textId="69E9ED45" w:rsidTr="00041386">
        <w:trPr>
          <w:trHeight w:val="300"/>
        </w:trPr>
        <w:tc>
          <w:tcPr>
            <w:tcW w:w="0" w:type="auto"/>
          </w:tcPr>
          <w:p w14:paraId="441A15C8" w14:textId="3C98D7C2" w:rsidR="00925E0D" w:rsidRDefault="00925E0D" w:rsidP="6EA59E95">
            <w:pPr>
              <w:spacing w:after="0"/>
              <w:ind w:left="57" w:right="57"/>
              <w:jc w:val="center"/>
            </w:pPr>
            <w:r w:rsidRPr="6EA59E95">
              <w:rPr>
                <w:rFonts w:eastAsia="Verdana" w:cs="Verdana"/>
                <w:sz w:val="16"/>
                <w:szCs w:val="16"/>
              </w:rPr>
              <w:t>114</w:t>
            </w:r>
          </w:p>
        </w:tc>
        <w:tc>
          <w:tcPr>
            <w:tcW w:w="0" w:type="auto"/>
            <w:vMerge w:val="restart"/>
          </w:tcPr>
          <w:p w14:paraId="69E68EA4" w14:textId="05D9A25F" w:rsidR="00925E0D" w:rsidRDefault="00925E0D" w:rsidP="6EA59E95">
            <w:pPr>
              <w:spacing w:after="0"/>
              <w:ind w:left="57" w:right="57"/>
            </w:pPr>
            <w:r w:rsidRPr="6EA59E95">
              <w:rPr>
                <w:rFonts w:eastAsia="Verdana" w:cs="Verdana"/>
                <w:sz w:val="16"/>
                <w:szCs w:val="16"/>
              </w:rPr>
              <w:t>Environmental</w:t>
            </w:r>
          </w:p>
        </w:tc>
        <w:tc>
          <w:tcPr>
            <w:tcW w:w="0" w:type="auto"/>
            <w:vMerge w:val="restart"/>
          </w:tcPr>
          <w:p w14:paraId="44CAA319" w14:textId="06A38F45" w:rsidR="00925E0D" w:rsidRDefault="00925E0D" w:rsidP="6EA59E95">
            <w:pPr>
              <w:spacing w:after="0"/>
              <w:ind w:left="57" w:right="57"/>
            </w:pPr>
            <w:r w:rsidRPr="6EA59E95">
              <w:rPr>
                <w:rFonts w:eastAsia="Verdana" w:cs="Verdana"/>
                <w:sz w:val="16"/>
                <w:szCs w:val="16"/>
              </w:rPr>
              <w:t>Pathogen risk (e.g., algae, E.</w:t>
            </w:r>
            <w:r w:rsidR="00972328">
              <w:rPr>
                <w:rFonts w:eastAsia="Verdana" w:cs="Verdana"/>
                <w:sz w:val="16"/>
                <w:szCs w:val="16"/>
              </w:rPr>
              <w:t xml:space="preserve"> </w:t>
            </w:r>
            <w:r w:rsidRPr="6EA59E95">
              <w:rPr>
                <w:rFonts w:eastAsia="Verdana" w:cs="Verdana"/>
                <w:sz w:val="16"/>
                <w:szCs w:val="16"/>
              </w:rPr>
              <w:t>coli) from water quality in pit lake via primary or secondary recreational contact.</w:t>
            </w:r>
          </w:p>
        </w:tc>
        <w:tc>
          <w:tcPr>
            <w:tcW w:w="0" w:type="auto"/>
            <w:vMerge w:val="restart"/>
          </w:tcPr>
          <w:p w14:paraId="3E791623" w14:textId="308A37CC" w:rsidR="00925E0D" w:rsidRDefault="00925E0D" w:rsidP="6EA59E95">
            <w:pPr>
              <w:spacing w:after="0"/>
              <w:ind w:left="57" w:right="57"/>
            </w:pPr>
            <w:r w:rsidRPr="6EA59E95">
              <w:rPr>
                <w:rFonts w:eastAsia="Verdana" w:cs="Verdana"/>
                <w:sz w:val="16"/>
                <w:szCs w:val="16"/>
              </w:rPr>
              <w:t>N/A</w:t>
            </w:r>
          </w:p>
        </w:tc>
        <w:tc>
          <w:tcPr>
            <w:tcW w:w="0" w:type="auto"/>
          </w:tcPr>
          <w:p w14:paraId="1553CE1D" w14:textId="58EAF372" w:rsidR="00925E0D" w:rsidRDefault="00925E0D" w:rsidP="6EA59E95">
            <w:pPr>
              <w:spacing w:after="0"/>
              <w:ind w:left="57" w:right="57"/>
            </w:pPr>
            <w:r w:rsidRPr="6EA59E95">
              <w:rPr>
                <w:rFonts w:eastAsia="Verdana" w:cs="Verdana"/>
                <w:sz w:val="16"/>
                <w:szCs w:val="16"/>
              </w:rPr>
              <w:t>Need to clarify if public access is restricted to recreational areas around water bodies, and if this includes access to the water body.</w:t>
            </w:r>
          </w:p>
        </w:tc>
      </w:tr>
      <w:tr w:rsidR="00925E0D" w14:paraId="0EB52966" w14:textId="3E31B20E" w:rsidTr="00041386">
        <w:trPr>
          <w:trHeight w:val="300"/>
        </w:trPr>
        <w:tc>
          <w:tcPr>
            <w:tcW w:w="0" w:type="auto"/>
          </w:tcPr>
          <w:p w14:paraId="6241F126" w14:textId="3FCA4F99" w:rsidR="00925E0D" w:rsidRDefault="00925E0D" w:rsidP="6EA59E95">
            <w:pPr>
              <w:spacing w:after="0"/>
              <w:ind w:left="57" w:right="57"/>
              <w:jc w:val="center"/>
            </w:pPr>
            <w:r w:rsidRPr="6EA59E95">
              <w:rPr>
                <w:rFonts w:eastAsia="Verdana" w:cs="Verdana"/>
                <w:sz w:val="16"/>
                <w:szCs w:val="16"/>
              </w:rPr>
              <w:t>115</w:t>
            </w:r>
          </w:p>
        </w:tc>
        <w:tc>
          <w:tcPr>
            <w:tcW w:w="0" w:type="auto"/>
            <w:vMerge/>
          </w:tcPr>
          <w:p w14:paraId="710205F0" w14:textId="77777777" w:rsidR="00925E0D" w:rsidRDefault="00925E0D"/>
        </w:tc>
        <w:tc>
          <w:tcPr>
            <w:tcW w:w="0" w:type="auto"/>
            <w:vMerge/>
          </w:tcPr>
          <w:p w14:paraId="067B06A1" w14:textId="77777777" w:rsidR="00925E0D" w:rsidRDefault="00925E0D"/>
        </w:tc>
        <w:tc>
          <w:tcPr>
            <w:tcW w:w="0" w:type="auto"/>
            <w:vMerge/>
          </w:tcPr>
          <w:p w14:paraId="67689FEC" w14:textId="77777777" w:rsidR="00925E0D" w:rsidRDefault="00925E0D"/>
        </w:tc>
        <w:tc>
          <w:tcPr>
            <w:tcW w:w="0" w:type="auto"/>
          </w:tcPr>
          <w:p w14:paraId="6D7544F9" w14:textId="3B43F67B" w:rsidR="00925E0D" w:rsidRDefault="00925E0D" w:rsidP="6EA59E95">
            <w:pPr>
              <w:spacing w:after="0"/>
              <w:ind w:left="57" w:right="57"/>
            </w:pPr>
            <w:r w:rsidRPr="6EA59E95">
              <w:rPr>
                <w:rFonts w:eastAsia="Verdana" w:cs="Verdana"/>
                <w:sz w:val="16"/>
                <w:szCs w:val="16"/>
              </w:rPr>
              <w:t>Design emergency response plan with respect to pathogen risk.</w:t>
            </w:r>
          </w:p>
        </w:tc>
      </w:tr>
    </w:tbl>
    <w:p w14:paraId="1D477A26" w14:textId="77777777" w:rsidR="009D0934" w:rsidRDefault="009D0934" w:rsidP="6EA59E95">
      <w:pPr>
        <w:pStyle w:val="BodyTextFirstIndent"/>
        <w:sectPr w:rsidR="009D0934" w:rsidSect="009D0934">
          <w:pgSz w:w="16840" w:h="11910" w:orient="landscape"/>
          <w:pgMar w:top="567" w:right="1134" w:bottom="567" w:left="1315" w:header="720" w:footer="357" w:gutter="0"/>
          <w:cols w:space="709"/>
          <w:titlePg/>
          <w:docGrid w:linePitch="299"/>
        </w:sectPr>
      </w:pPr>
    </w:p>
    <w:p w14:paraId="19A0740D" w14:textId="7F31CFDD" w:rsidR="007574C8" w:rsidRPr="007574C8" w:rsidRDefault="007574C8" w:rsidP="6EA59E95">
      <w:pPr>
        <w:pStyle w:val="BodyTextFirstIndent"/>
      </w:pPr>
    </w:p>
    <w:p w14:paraId="41202BD6" w14:textId="75DD9AE0" w:rsidR="005316BA" w:rsidRDefault="005316BA" w:rsidP="00B75E20">
      <w:pPr>
        <w:pStyle w:val="Heading2"/>
      </w:pPr>
      <w:bookmarkStart w:id="813" w:name="_Toc210049080"/>
      <w:r w:rsidRPr="005316BA">
        <w:t>Risk Conclusion</w:t>
      </w:r>
      <w:bookmarkEnd w:id="813"/>
    </w:p>
    <w:p w14:paraId="665E0CBF" w14:textId="6B2104BF" w:rsidR="00513725" w:rsidRDefault="005316BA" w:rsidP="005316BA">
      <w:r>
        <w:t xml:space="preserve">As shown within the chapter, a </w:t>
      </w:r>
      <w:r w:rsidR="006E5BBC">
        <w:t>rigorous</w:t>
      </w:r>
      <w:r>
        <w:t xml:space="preserve"> risk assessment process </w:t>
      </w:r>
      <w:r w:rsidR="00BB35B7">
        <w:t xml:space="preserve">was completed for this DMRP.  This process utilised </w:t>
      </w:r>
      <w:r w:rsidR="00252838">
        <w:t xml:space="preserve">site knowledge and experience, plus </w:t>
      </w:r>
      <w:r w:rsidR="00BB35B7">
        <w:t xml:space="preserve">existing frameworks which </w:t>
      </w:r>
      <w:r w:rsidR="00DD1E16">
        <w:t xml:space="preserve">meet international standards and </w:t>
      </w:r>
      <w:r w:rsidR="00BB35B7">
        <w:t xml:space="preserve">have </w:t>
      </w:r>
      <w:r w:rsidR="00DD1E16">
        <w:t>prior</w:t>
      </w:r>
      <w:r w:rsidR="00BB35B7">
        <w:t xml:space="preserve"> regul</w:t>
      </w:r>
      <w:r w:rsidR="00DD1E16">
        <w:t xml:space="preserve">atory approval in the operational context.  </w:t>
      </w:r>
      <w:r w:rsidR="0071171E">
        <w:t>Site based personnel and 3</w:t>
      </w:r>
      <w:r w:rsidR="0071171E" w:rsidRPr="0071171E">
        <w:rPr>
          <w:vertAlign w:val="superscript"/>
        </w:rPr>
        <w:t>rd</w:t>
      </w:r>
      <w:r w:rsidR="0071171E">
        <w:t xml:space="preserve"> party experts were </w:t>
      </w:r>
      <w:r w:rsidR="00341906">
        <w:t xml:space="preserve">engaged in a series of workshops which identified hazards, </w:t>
      </w:r>
      <w:r w:rsidR="008119FF">
        <w:t>inherent risks,</w:t>
      </w:r>
      <w:r w:rsidR="00440BA6">
        <w:t xml:space="preserve"> event likelihoods, event consequences,</w:t>
      </w:r>
      <w:r w:rsidR="008119FF">
        <w:t xml:space="preserve"> additional controls, and future risks.  These sessions were systematically divided into </w:t>
      </w:r>
      <w:r w:rsidR="00AD5584">
        <w:t xml:space="preserve">geotechnical, hydrogeological, water access, environmental, </w:t>
      </w:r>
      <w:r w:rsidR="00B36605">
        <w:t>fire, and security sessions to en</w:t>
      </w:r>
      <w:r w:rsidR="00513725">
        <w:t>gage and make best use of</w:t>
      </w:r>
      <w:r w:rsidR="00B36605">
        <w:t xml:space="preserve"> expert</w:t>
      </w:r>
      <w:r w:rsidR="00513725">
        <w:t xml:space="preserve"> input.</w:t>
      </w:r>
    </w:p>
    <w:p w14:paraId="0EC9687E" w14:textId="34B281FF" w:rsidR="005316BA" w:rsidRPr="005316BA" w:rsidRDefault="00513725" w:rsidP="005316BA">
      <w:bookmarkStart w:id="814" w:name="_Ref195080256"/>
      <w:r>
        <w:t>Th</w:t>
      </w:r>
      <w:r w:rsidR="00A03CD8">
        <w:t>is risk assessment shows that most risks</w:t>
      </w:r>
      <w:r w:rsidR="00376611">
        <w:t xml:space="preserve"> progressively</w:t>
      </w:r>
      <w:r w:rsidR="00A03CD8">
        <w:t xml:space="preserve"> reduce as rehabilitation is completed</w:t>
      </w:r>
      <w:r w:rsidR="00376611">
        <w:t>.</w:t>
      </w:r>
      <w:r w:rsidR="00A03CD8">
        <w:t xml:space="preserve"> </w:t>
      </w:r>
      <w:r w:rsidR="00376611">
        <w:t>H</w:t>
      </w:r>
      <w:r w:rsidR="009645BA">
        <w:t>igh risks identified</w:t>
      </w:r>
      <w:r w:rsidR="00FD5332">
        <w:t xml:space="preserve"> all have future control strategies which result in </w:t>
      </w:r>
      <w:r w:rsidR="00486526">
        <w:t>acceptable risk reduction.</w:t>
      </w:r>
      <w:r w:rsidR="00081DCE">
        <w:t xml:space="preserve">  Ultimately, implementation of mine rehabilitation reduces </w:t>
      </w:r>
      <w:r w:rsidR="004F129B">
        <w:t>existing mining risks to ALARP</w:t>
      </w:r>
      <w:r w:rsidR="004A3A0E">
        <w:t>,</w:t>
      </w:r>
      <w:r w:rsidR="004F129B">
        <w:t xml:space="preserve"> allow</w:t>
      </w:r>
      <w:r w:rsidR="004A3A0E">
        <w:t>ing</w:t>
      </w:r>
      <w:r w:rsidR="004F129B">
        <w:t xml:space="preserve"> future beneficial uses to </w:t>
      </w:r>
      <w:r w:rsidR="004A3A0E">
        <w:t>be achieved</w:t>
      </w:r>
      <w:r w:rsidR="004F129B">
        <w:t>.</w:t>
      </w:r>
      <w:bookmarkEnd w:id="814"/>
      <w:r w:rsidR="009645BA">
        <w:t xml:space="preserve"> </w:t>
      </w:r>
      <w:r w:rsidR="003D1A8A">
        <w:t xml:space="preserve"> </w:t>
      </w:r>
      <w:r w:rsidR="00B36605">
        <w:t xml:space="preserve">  </w:t>
      </w:r>
      <w:r w:rsidR="0071171E">
        <w:t xml:space="preserve"> </w:t>
      </w:r>
      <w:r w:rsidR="00DD1E16">
        <w:t xml:space="preserve"> </w:t>
      </w:r>
    </w:p>
    <w:p w14:paraId="15FFD12C" w14:textId="608DF5EB" w:rsidR="000A58AA" w:rsidRDefault="000A58AA" w:rsidP="00B75E20">
      <w:pPr>
        <w:pStyle w:val="Heading2"/>
        <w:rPr>
          <w:kern w:val="28"/>
          <w:sz w:val="30"/>
        </w:rPr>
      </w:pPr>
      <w:r>
        <w:br w:type="page"/>
      </w:r>
    </w:p>
    <w:p w14:paraId="06B0F19F" w14:textId="0EEFD585" w:rsidR="00A44193" w:rsidRDefault="000A58AA" w:rsidP="006901F1">
      <w:pPr>
        <w:pStyle w:val="Heading1"/>
      </w:pPr>
      <w:r>
        <w:t xml:space="preserve"> </w:t>
      </w:r>
      <w:bookmarkStart w:id="815" w:name="_Ref194406717"/>
      <w:bookmarkStart w:id="816" w:name="_Toc210049081"/>
      <w:r w:rsidR="00947590">
        <w:t>Key Activities and Design Considerations</w:t>
      </w:r>
      <w:bookmarkEnd w:id="815"/>
      <w:bookmarkEnd w:id="816"/>
    </w:p>
    <w:p w14:paraId="3C80B2D8" w14:textId="225B97CB" w:rsidR="0035780D" w:rsidRDefault="0035780D" w:rsidP="0035780D">
      <w:r>
        <w:t xml:space="preserve">The key activities and design considerations for </w:t>
      </w:r>
      <w:r w:rsidR="00D23382">
        <w:t xml:space="preserve">rehabilitation implementation are informed by the environmental setting, </w:t>
      </w:r>
      <w:r w:rsidR="00EA197F">
        <w:t>vision and objectives, progressive rehabilitation learnings, technical studies, and risk control strategies.</w:t>
      </w:r>
      <w:r w:rsidR="00AE1E46">
        <w:t xml:space="preserve">  An outline of the key activities enabling </w:t>
      </w:r>
      <w:r w:rsidR="00CA2E6B">
        <w:t xml:space="preserve">the nominated </w:t>
      </w:r>
      <w:r w:rsidR="00AE1E46">
        <w:t xml:space="preserve">post mining landform </w:t>
      </w:r>
      <w:r w:rsidR="00201895">
        <w:t>and</w:t>
      </w:r>
      <w:r w:rsidR="00AE1E46">
        <w:t xml:space="preserve"> land use</w:t>
      </w:r>
      <w:r w:rsidR="00CA2E6B">
        <w:t>s</w:t>
      </w:r>
      <w:r w:rsidR="00AE1E46">
        <w:t xml:space="preserve"> </w:t>
      </w:r>
      <w:r w:rsidR="00850553">
        <w:t>are shown below.</w:t>
      </w:r>
      <w:r w:rsidR="00135DAD">
        <w:t xml:space="preserve">  </w:t>
      </w:r>
      <w:r w:rsidR="00595D49">
        <w:t xml:space="preserve">Knowledge gaps </w:t>
      </w:r>
      <w:r w:rsidR="0016289E">
        <w:t xml:space="preserve">relating to each of these activities are tracked in </w:t>
      </w:r>
      <w:r w:rsidR="0016289E">
        <w:fldChar w:fldCharType="begin"/>
      </w:r>
      <w:r w:rsidR="0016289E">
        <w:instrText xml:space="preserve"> REF _Ref195079004 \r \h </w:instrText>
      </w:r>
      <w:r w:rsidR="0016289E">
        <w:fldChar w:fldCharType="separate"/>
      </w:r>
      <w:r w:rsidR="00D35BC0">
        <w:t>Chapter 17</w:t>
      </w:r>
      <w:r w:rsidR="0016289E">
        <w:fldChar w:fldCharType="end"/>
      </w:r>
      <w:r w:rsidR="0016289E">
        <w:t>.</w:t>
      </w:r>
    </w:p>
    <w:p w14:paraId="27A19231" w14:textId="6D4CF5DB" w:rsidR="001133D6" w:rsidRDefault="001133D6" w:rsidP="00B75E20">
      <w:pPr>
        <w:pStyle w:val="Heading2"/>
      </w:pPr>
      <w:bookmarkStart w:id="817" w:name="_Toc210049082"/>
      <w:r w:rsidRPr="002E4103">
        <w:t xml:space="preserve">Decommissioning and </w:t>
      </w:r>
      <w:r w:rsidR="00565AB6">
        <w:t>R</w:t>
      </w:r>
      <w:r w:rsidRPr="002E4103">
        <w:t>emov</w:t>
      </w:r>
      <w:r w:rsidR="00F3158D">
        <w:t>al</w:t>
      </w:r>
      <w:bookmarkEnd w:id="817"/>
      <w:r w:rsidR="00F3158D">
        <w:t xml:space="preserve"> </w:t>
      </w:r>
    </w:p>
    <w:p w14:paraId="0036D67F" w14:textId="28E20946" w:rsidR="00850553" w:rsidRPr="00850553" w:rsidRDefault="00850553" w:rsidP="005503F4">
      <w:r>
        <w:t xml:space="preserve">Prior to filling the mine void with water, </w:t>
      </w:r>
      <w:r w:rsidR="00753079">
        <w:t>operational infrastructure with the potential to contaminate the lake</w:t>
      </w:r>
      <w:r w:rsidR="00F649E9">
        <w:t>, or that is no longer needed,</w:t>
      </w:r>
      <w:r w:rsidR="00753079">
        <w:t xml:space="preserve"> must be removed.  </w:t>
      </w:r>
      <w:r w:rsidR="00C9242E">
        <w:t xml:space="preserve">This includes large mining equipment, mobile plant, conveyor systems, electrical lines and poles, </w:t>
      </w:r>
      <w:r w:rsidR="00E315E6">
        <w:t xml:space="preserve">substations, </w:t>
      </w:r>
      <w:r w:rsidR="00C9242E">
        <w:t>pump stations,</w:t>
      </w:r>
      <w:r w:rsidR="00E315E6">
        <w:t xml:space="preserve"> </w:t>
      </w:r>
      <w:r w:rsidR="00374921">
        <w:t xml:space="preserve">and litter.  </w:t>
      </w:r>
      <w:r w:rsidR="00B50996">
        <w:t xml:space="preserve">Demolition of larger items such as the dredgers, stacker and bunker may utilise explosives. </w:t>
      </w:r>
      <w:r w:rsidR="00374921">
        <w:t xml:space="preserve"> In addition, some infrastructure used today </w:t>
      </w:r>
      <w:r w:rsidR="00CD13FA">
        <w:t>such as Fire Service Pipelines and Electrical Lines</w:t>
      </w:r>
      <w:r w:rsidR="00374921">
        <w:t xml:space="preserve"> will </w:t>
      </w:r>
      <w:r w:rsidR="00E018C3">
        <w:t>be</w:t>
      </w:r>
      <w:r w:rsidR="00374921">
        <w:t xml:space="preserve"> rerouted </w:t>
      </w:r>
      <w:r w:rsidR="00E018C3">
        <w:t xml:space="preserve">around the lake </w:t>
      </w:r>
      <w:r w:rsidR="00374921">
        <w:t>to maintain functionality</w:t>
      </w:r>
      <w:r w:rsidR="00D668B5">
        <w:t xml:space="preserve"> for monitoring or risk control purposes</w:t>
      </w:r>
      <w:r w:rsidR="00E018C3">
        <w:t>.</w:t>
      </w:r>
      <w:r w:rsidR="008D61C3">
        <w:t xml:space="preserve">  </w:t>
      </w:r>
      <w:r w:rsidR="00300A25">
        <w:t>Infrastructure situated outside of the lake footprint</w:t>
      </w:r>
      <w:r w:rsidR="00634DB8">
        <w:t xml:space="preserve"> and without future beneficial</w:t>
      </w:r>
      <w:r w:rsidR="008D61C3">
        <w:t xml:space="preserve"> use</w:t>
      </w:r>
      <w:r w:rsidR="00634DB8">
        <w:t xml:space="preserve"> will also be removed</w:t>
      </w:r>
      <w:r w:rsidR="00FF765A">
        <w:t xml:space="preserve"> at later stages of the project</w:t>
      </w:r>
      <w:r w:rsidR="008D61C3">
        <w:t>.</w:t>
      </w:r>
      <w:r w:rsidR="00374921">
        <w:t xml:space="preserve"> </w:t>
      </w:r>
      <w:r w:rsidR="00C9242E">
        <w:t xml:space="preserve"> </w:t>
      </w:r>
    </w:p>
    <w:p w14:paraId="5A3E654A" w14:textId="1199333D" w:rsidR="00DE2C1C" w:rsidRPr="00850553" w:rsidRDefault="00B134C5" w:rsidP="005503F4">
      <w:r>
        <w:t xml:space="preserve">Preliminary planning for </w:t>
      </w:r>
      <w:r w:rsidR="00DE2C1C">
        <w:t xml:space="preserve">decommissioning, demolition and removal </w:t>
      </w:r>
      <w:r w:rsidR="0056281F">
        <w:t>has begun with</w:t>
      </w:r>
      <w:r>
        <w:t xml:space="preserve"> </w:t>
      </w:r>
      <w:r w:rsidR="0056281F">
        <w:t>a</w:t>
      </w:r>
      <w:r w:rsidR="00DE2C1C">
        <w:t xml:space="preserve"> detailed plan </w:t>
      </w:r>
      <w:r w:rsidR="002E7222">
        <w:t xml:space="preserve">to be developed and is </w:t>
      </w:r>
      <w:r w:rsidR="00130C8C">
        <w:t>listed as a knowledge gap</w:t>
      </w:r>
      <w:r w:rsidR="00FC63B8">
        <w:t xml:space="preserve"> (KG</w:t>
      </w:r>
      <w:r w:rsidR="007749BC">
        <w:t>23</w:t>
      </w:r>
      <w:r w:rsidR="002549C4">
        <w:t xml:space="preserve"> and KG19</w:t>
      </w:r>
      <w:r w:rsidR="007749BC">
        <w:t xml:space="preserve"> in </w:t>
      </w:r>
      <w:r w:rsidR="007749BC">
        <w:fldChar w:fldCharType="begin"/>
      </w:r>
      <w:r w:rsidR="007749BC">
        <w:instrText xml:space="preserve"> REF _Ref200530793 \h </w:instrText>
      </w:r>
      <w:r w:rsidR="007749BC">
        <w:fldChar w:fldCharType="separate"/>
      </w:r>
      <w:r w:rsidR="00D35BC0">
        <w:t xml:space="preserve">Table </w:t>
      </w:r>
      <w:r w:rsidR="00D35BC0">
        <w:rPr>
          <w:noProof/>
        </w:rPr>
        <w:t>17</w:t>
      </w:r>
      <w:r w:rsidR="00D35BC0">
        <w:noBreakHyphen/>
      </w:r>
      <w:r w:rsidR="00D35BC0">
        <w:rPr>
          <w:noProof/>
        </w:rPr>
        <w:t>1</w:t>
      </w:r>
      <w:r w:rsidR="007749BC">
        <w:fldChar w:fldCharType="end"/>
      </w:r>
      <w:r w:rsidR="007749BC">
        <w:t>)</w:t>
      </w:r>
      <w:r w:rsidR="00D7367D">
        <w:t>.</w:t>
      </w:r>
    </w:p>
    <w:p w14:paraId="0576AC2D" w14:textId="18A5C4E5" w:rsidR="001133D6" w:rsidRDefault="001133D6" w:rsidP="00B75E20">
      <w:pPr>
        <w:pStyle w:val="Heading2"/>
      </w:pPr>
      <w:bookmarkStart w:id="818" w:name="_Toc210049083"/>
      <w:r>
        <w:t>Water Delivery System</w:t>
      </w:r>
      <w:bookmarkEnd w:id="818"/>
    </w:p>
    <w:p w14:paraId="41F345F7" w14:textId="4F931A83" w:rsidR="00D71454" w:rsidRDefault="00952847" w:rsidP="009935B8">
      <w:pPr>
        <w:pStyle w:val="Heading3"/>
      </w:pPr>
      <w:r>
        <w:t>Pit Filling</w:t>
      </w:r>
    </w:p>
    <w:p w14:paraId="70B0ACA2" w14:textId="438D10B8" w:rsidR="008D61C3" w:rsidRPr="002D337A" w:rsidRDefault="008D61C3" w:rsidP="002D337A">
      <w:r w:rsidRPr="002D337A">
        <w:t xml:space="preserve">A water delivery system is needed to fill </w:t>
      </w:r>
      <w:r w:rsidR="00692EC3" w:rsidRPr="002D337A">
        <w:t xml:space="preserve">the mine void with water.  The existing pump station and </w:t>
      </w:r>
      <w:r w:rsidR="002D337A" w:rsidRPr="002D337A">
        <w:t>hydraulic network used for Power Station operations is proposed to deliver this function, however opportunities to optimise the system will be investigated</w:t>
      </w:r>
      <w:r w:rsidR="00DF79BE">
        <w:t xml:space="preserve"> (KG</w:t>
      </w:r>
      <w:r w:rsidR="003131F8">
        <w:t xml:space="preserve">13 in </w:t>
      </w:r>
      <w:r w:rsidR="003131F8">
        <w:fldChar w:fldCharType="begin"/>
      </w:r>
      <w:r w:rsidR="003131F8">
        <w:instrText xml:space="preserve"> REF _Ref200530793 \h </w:instrText>
      </w:r>
      <w:r w:rsidR="003131F8">
        <w:fldChar w:fldCharType="separate"/>
      </w:r>
      <w:r w:rsidR="00D35BC0">
        <w:t xml:space="preserve">Table </w:t>
      </w:r>
      <w:r w:rsidR="00D35BC0">
        <w:rPr>
          <w:noProof/>
        </w:rPr>
        <w:t>17</w:t>
      </w:r>
      <w:r w:rsidR="00D35BC0">
        <w:noBreakHyphen/>
      </w:r>
      <w:r w:rsidR="00D35BC0">
        <w:rPr>
          <w:noProof/>
        </w:rPr>
        <w:t>1</w:t>
      </w:r>
      <w:r w:rsidR="003131F8">
        <w:fldChar w:fldCharType="end"/>
      </w:r>
      <w:r w:rsidR="003131F8">
        <w:t>)</w:t>
      </w:r>
      <w:r w:rsidR="00DE55F1">
        <w:t>.</w:t>
      </w:r>
    </w:p>
    <w:p w14:paraId="0B17B7F1" w14:textId="6218DA2C" w:rsidR="00952847" w:rsidRDefault="00952847" w:rsidP="00952847">
      <w:pPr>
        <w:pStyle w:val="Heading3"/>
      </w:pPr>
      <w:r>
        <w:t>Reticulated System</w:t>
      </w:r>
    </w:p>
    <w:p w14:paraId="5901A11E" w14:textId="602056CF" w:rsidR="00952847" w:rsidRPr="00952847" w:rsidRDefault="00E93418" w:rsidP="00952847">
      <w:pPr>
        <w:pStyle w:val="BodyText"/>
      </w:pPr>
      <w:r>
        <w:t>An extensive reticulat</w:t>
      </w:r>
      <w:r w:rsidR="00030756">
        <w:t xml:space="preserve">ion network </w:t>
      </w:r>
      <w:r w:rsidR="00F95FC0">
        <w:t xml:space="preserve">including sprays and tanker fill outlets </w:t>
      </w:r>
      <w:r w:rsidR="00030756">
        <w:t>and</w:t>
      </w:r>
      <w:r>
        <w:t xml:space="preserve"> </w:t>
      </w:r>
      <w:r w:rsidR="006D41DC">
        <w:t xml:space="preserve">a </w:t>
      </w:r>
      <w:r>
        <w:t xml:space="preserve">water </w:t>
      </w:r>
      <w:r w:rsidR="00030756">
        <w:t xml:space="preserve">supply </w:t>
      </w:r>
      <w:r>
        <w:t xml:space="preserve">system </w:t>
      </w:r>
      <w:r w:rsidR="002153DE">
        <w:t xml:space="preserve">which includes water bodies and pumps </w:t>
      </w:r>
      <w:r>
        <w:t xml:space="preserve">will be maintained to provide </w:t>
      </w:r>
      <w:r w:rsidR="00030756">
        <w:t>sufficient water to mitigate fire and dust risks</w:t>
      </w:r>
      <w:r w:rsidR="006D41DC">
        <w:t xml:space="preserve"> while rehabilitation of the mine is conducted.</w:t>
      </w:r>
      <w:r w:rsidR="00D41285">
        <w:t xml:space="preserve"> This system </w:t>
      </w:r>
      <w:r w:rsidR="007D2960">
        <w:t xml:space="preserve">will be reconfigured as rehabilitation progresses accounting for relocation of pump stations, requirements for removal and re-routing of piped network </w:t>
      </w:r>
      <w:r w:rsidR="00801857">
        <w:t>and removal of water bodies as sources of water for the network.</w:t>
      </w:r>
    </w:p>
    <w:p w14:paraId="739D6BDB" w14:textId="1D6D7AB6" w:rsidR="006D41DC" w:rsidRPr="006D41DC" w:rsidRDefault="006D41DC" w:rsidP="006D41DC">
      <w:pPr>
        <w:pStyle w:val="BodyTextFirstIndent"/>
        <w:ind w:firstLine="0"/>
      </w:pPr>
      <w:r>
        <w:t xml:space="preserve">There are four primary sources of </w:t>
      </w:r>
      <w:r w:rsidR="00E24431">
        <w:t>water supply for the reticulated system at Yallourn Mine, these being:</w:t>
      </w:r>
    </w:p>
    <w:p w14:paraId="5E8896A7" w14:textId="17FCB58E" w:rsidR="00E24431" w:rsidRPr="006D41DC" w:rsidRDefault="004A20F2" w:rsidP="00030C52">
      <w:pPr>
        <w:pStyle w:val="BodyTextFirstIndent"/>
        <w:numPr>
          <w:ilvl w:val="0"/>
          <w:numId w:val="252"/>
        </w:numPr>
      </w:pPr>
      <w:r w:rsidRPr="008C2F16">
        <w:t xml:space="preserve">The Witt’s Gully Dam is the water supply </w:t>
      </w:r>
      <w:r>
        <w:t xml:space="preserve">for the reticulated system </w:t>
      </w:r>
      <w:r w:rsidRPr="008C2F16">
        <w:t xml:space="preserve">and provides a gravity supply </w:t>
      </w:r>
      <w:r w:rsidR="009A05E5">
        <w:t>to the network. Witts Gully</w:t>
      </w:r>
      <w:r w:rsidRPr="008C2F16">
        <w:t xml:space="preserve"> has a storage capacity of 306 ML’s </w:t>
      </w:r>
      <w:r w:rsidR="009A05E5">
        <w:t>and</w:t>
      </w:r>
      <w:r w:rsidRPr="008C2F16">
        <w:t xml:space="preserve"> has the </w:t>
      </w:r>
      <w:r w:rsidR="009A05E5">
        <w:t>capability</w:t>
      </w:r>
      <w:r w:rsidRPr="008C2F16">
        <w:t xml:space="preserve"> to supply water at the rate of approximately 2,000 l/s.</w:t>
      </w:r>
    </w:p>
    <w:p w14:paraId="15FC31B7" w14:textId="14396D4E" w:rsidR="009A05E5" w:rsidRPr="006D41DC" w:rsidRDefault="00BF65D9" w:rsidP="00030C52">
      <w:pPr>
        <w:pStyle w:val="BodyTextFirstIndent"/>
        <w:numPr>
          <w:ilvl w:val="0"/>
          <w:numId w:val="252"/>
        </w:numPr>
      </w:pPr>
      <w:r>
        <w:t>The Fire Service Pond has a total storage capacity of 9,420ML</w:t>
      </w:r>
      <w:r w:rsidR="00577AA4">
        <w:t xml:space="preserve">’s with 2,181ML’s of the total capacity able to be accessed to supply the reticulated network utilising 4x electrically driven pumps that are </w:t>
      </w:r>
      <w:r w:rsidR="00D320EB">
        <w:t>located on floating pontoons anchored to the land on the west side of the pond</w:t>
      </w:r>
      <w:r w:rsidR="0087089C">
        <w:t>. The 4 pumps have a combined operating capacity to supply water at a rate of 2,000 l/s.</w:t>
      </w:r>
    </w:p>
    <w:p w14:paraId="2962DF82" w14:textId="51644919" w:rsidR="0087089C" w:rsidRPr="006D41DC" w:rsidRDefault="000D3497" w:rsidP="00030C52">
      <w:pPr>
        <w:pStyle w:val="BodyTextFirstIndent"/>
        <w:numPr>
          <w:ilvl w:val="0"/>
          <w:numId w:val="252"/>
        </w:numPr>
      </w:pPr>
      <w:r>
        <w:t xml:space="preserve">The Latrobe River Pumps comprise of 2x land based electrically driven pumps with </w:t>
      </w:r>
      <w:r w:rsidR="00D41285">
        <w:t xml:space="preserve">combined </w:t>
      </w:r>
      <w:r>
        <w:t>ca</w:t>
      </w:r>
      <w:r w:rsidR="00D41285">
        <w:t>pability</w:t>
      </w:r>
      <w:r>
        <w:t xml:space="preserve"> to supply </w:t>
      </w:r>
      <w:r w:rsidR="00D41285">
        <w:t>water to the reticulated network at a rate of 500l/s.</w:t>
      </w:r>
    </w:p>
    <w:p w14:paraId="5026B207" w14:textId="13E4AA62" w:rsidR="00B93608" w:rsidRPr="006D41DC" w:rsidRDefault="00B93608" w:rsidP="00030C52">
      <w:pPr>
        <w:pStyle w:val="BodyTextFirstIndent"/>
        <w:numPr>
          <w:ilvl w:val="0"/>
          <w:numId w:val="252"/>
        </w:numPr>
      </w:pPr>
      <w:r>
        <w:t xml:space="preserve">The Township Lake is utilised to provide contingency supply to the network </w:t>
      </w:r>
      <w:r w:rsidR="00DC2278">
        <w:t xml:space="preserve">with 2x </w:t>
      </w:r>
      <w:r w:rsidR="00EA381F">
        <w:t>land-based</w:t>
      </w:r>
      <w:r w:rsidR="00DC2278">
        <w:t xml:space="preserve"> </w:t>
      </w:r>
      <w:r w:rsidR="004C63E0">
        <w:t>diesel-powered</w:t>
      </w:r>
      <w:r w:rsidR="00DC2278">
        <w:t xml:space="preserve"> pumps providing a </w:t>
      </w:r>
      <w:r w:rsidR="00E22CEF">
        <w:t xml:space="preserve">combined </w:t>
      </w:r>
      <w:r w:rsidR="00DC2278">
        <w:t xml:space="preserve">capacity </w:t>
      </w:r>
      <w:r w:rsidR="00E22CEF">
        <w:t>of 340l/s.</w:t>
      </w:r>
    </w:p>
    <w:p w14:paraId="70D86552" w14:textId="3BD3901E" w:rsidR="001133D6" w:rsidRDefault="001133D6" w:rsidP="00B75E20">
      <w:pPr>
        <w:pStyle w:val="Heading2"/>
      </w:pPr>
      <w:bookmarkStart w:id="819" w:name="MRDDesign"/>
      <w:bookmarkStart w:id="820" w:name="_Ref198036766"/>
      <w:bookmarkStart w:id="821" w:name="_Toc210049084"/>
      <w:r>
        <w:t>Morwell</w:t>
      </w:r>
      <w:bookmarkEnd w:id="819"/>
      <w:r>
        <w:t xml:space="preserve"> River Diversion</w:t>
      </w:r>
      <w:bookmarkEnd w:id="820"/>
      <w:bookmarkEnd w:id="821"/>
    </w:p>
    <w:p w14:paraId="0A756DF6" w14:textId="2E0A960F" w:rsidR="005334C7" w:rsidRPr="005334C7" w:rsidRDefault="009B1577" w:rsidP="00BA17D8">
      <w:r>
        <w:t xml:space="preserve">The MRD is integral to the rehabilitation design </w:t>
      </w:r>
      <w:r w:rsidR="00C54BA8">
        <w:t xml:space="preserve">and success. </w:t>
      </w:r>
      <w:r w:rsidR="00FE187F">
        <w:t xml:space="preserve"> The </w:t>
      </w:r>
      <w:r w:rsidR="000B205D">
        <w:t>f</w:t>
      </w:r>
      <w:r w:rsidR="00FE187F">
        <w:t xml:space="preserve">lood </w:t>
      </w:r>
      <w:r w:rsidR="00F162A2">
        <w:t>study</w:t>
      </w:r>
      <w:r w:rsidR="000B205D">
        <w:t xml:space="preserve"> of the Latrobe River system (Section </w:t>
      </w:r>
      <w:r w:rsidR="000B205D">
        <w:fldChar w:fldCharType="begin"/>
      </w:r>
      <w:r w:rsidR="000B205D">
        <w:instrText xml:space="preserve"> REF _Ref196820724 \r \h </w:instrText>
      </w:r>
      <w:r w:rsidR="000B205D">
        <w:fldChar w:fldCharType="separate"/>
      </w:r>
      <w:r w:rsidR="00D35BC0">
        <w:t>8.6</w:t>
      </w:r>
      <w:r w:rsidR="000B205D">
        <w:fldChar w:fldCharType="end"/>
      </w:r>
      <w:r w:rsidR="000B205D">
        <w:t>)</w:t>
      </w:r>
      <w:r w:rsidR="00F162A2">
        <w:t>,</w:t>
      </w:r>
      <w:r w:rsidR="000B205D">
        <w:t xml:space="preserve"> assessment of </w:t>
      </w:r>
      <w:r w:rsidR="00FE187F" w:rsidRPr="000B205D">
        <w:t>MRD</w:t>
      </w:r>
      <w:r w:rsidR="000B205D">
        <w:t xml:space="preserve"> (Section </w:t>
      </w:r>
      <w:r w:rsidR="000B205D">
        <w:fldChar w:fldCharType="begin"/>
      </w:r>
      <w:r w:rsidR="000B205D">
        <w:instrText xml:space="preserve"> REF _Ref196817010 \r \h </w:instrText>
      </w:r>
      <w:r w:rsidR="000B205D">
        <w:fldChar w:fldCharType="separate"/>
      </w:r>
      <w:r w:rsidR="00D35BC0">
        <w:t>8.12</w:t>
      </w:r>
      <w:r w:rsidR="000B205D">
        <w:fldChar w:fldCharType="end"/>
      </w:r>
      <w:r w:rsidR="000B205D">
        <w:t>)</w:t>
      </w:r>
      <w:r w:rsidR="00F162A2">
        <w:t xml:space="preserve">, and risk </w:t>
      </w:r>
      <w:r w:rsidR="00BE3EA4">
        <w:t>categorisation</w:t>
      </w:r>
      <w:r w:rsidR="000B205D">
        <w:t xml:space="preserve"> (</w:t>
      </w:r>
      <w:r w:rsidR="000B205D">
        <w:fldChar w:fldCharType="begin"/>
      </w:r>
      <w:r w:rsidR="000B205D">
        <w:instrText xml:space="preserve"> REF _Ref194043079 \r \h </w:instrText>
      </w:r>
      <w:r w:rsidR="000B205D">
        <w:fldChar w:fldCharType="separate"/>
      </w:r>
      <w:r w:rsidR="00D35BC0">
        <w:t>Chapter 11</w:t>
      </w:r>
      <w:r w:rsidR="000B205D">
        <w:fldChar w:fldCharType="end"/>
      </w:r>
      <w:r w:rsidR="000B205D">
        <w:t>)</w:t>
      </w:r>
      <w:r w:rsidR="00C54BA8">
        <w:t xml:space="preserve"> </w:t>
      </w:r>
      <w:r w:rsidR="00FE187F">
        <w:t xml:space="preserve">highlight the </w:t>
      </w:r>
      <w:r w:rsidR="00E8251C">
        <w:t xml:space="preserve">stability </w:t>
      </w:r>
      <w:r w:rsidR="00FE187F">
        <w:t>challenges</w:t>
      </w:r>
      <w:r w:rsidR="000B205D">
        <w:t xml:space="preserve"> and adverse outcomes</w:t>
      </w:r>
      <w:r w:rsidR="00E8251C">
        <w:t xml:space="preserve"> if </w:t>
      </w:r>
      <w:r w:rsidR="000B205D">
        <w:t xml:space="preserve">the structure is </w:t>
      </w:r>
      <w:r w:rsidR="00E8251C">
        <w:t>left untreated.</w:t>
      </w:r>
      <w:r w:rsidR="00FE187F">
        <w:t xml:space="preserve">  </w:t>
      </w:r>
      <w:r w:rsidR="00C54BA8">
        <w:t xml:space="preserve">To enable successful rehabilitation </w:t>
      </w:r>
      <w:r w:rsidR="000B205D">
        <w:t xml:space="preserve">of </w:t>
      </w:r>
      <w:r w:rsidR="00C54BA8">
        <w:t xml:space="preserve">the </w:t>
      </w:r>
      <w:r w:rsidR="000B205D">
        <w:t>site</w:t>
      </w:r>
      <w:r w:rsidR="00C54BA8">
        <w:t xml:space="preserve"> following modifications to the MRD </w:t>
      </w:r>
      <w:r w:rsidR="00BA17D8">
        <w:t>are proposed.</w:t>
      </w:r>
      <w:r w:rsidR="00D85C1F">
        <w:t xml:space="preserve">  It is acknowledged that detailed design of these works is still required</w:t>
      </w:r>
      <w:r w:rsidR="0029453A">
        <w:t xml:space="preserve"> (KG07 in </w:t>
      </w:r>
      <w:r w:rsidR="0029453A">
        <w:fldChar w:fldCharType="begin"/>
      </w:r>
      <w:r w:rsidR="0029453A">
        <w:instrText xml:space="preserve"> REF _Ref200530793 \h </w:instrText>
      </w:r>
      <w:r w:rsidR="0029453A">
        <w:fldChar w:fldCharType="separate"/>
      </w:r>
      <w:r w:rsidR="00D35BC0">
        <w:t xml:space="preserve">Table </w:t>
      </w:r>
      <w:r w:rsidR="00D35BC0">
        <w:rPr>
          <w:noProof/>
        </w:rPr>
        <w:t>17</w:t>
      </w:r>
      <w:r w:rsidR="00D35BC0">
        <w:noBreakHyphen/>
      </w:r>
      <w:r w:rsidR="00D35BC0">
        <w:rPr>
          <w:noProof/>
        </w:rPr>
        <w:t>1</w:t>
      </w:r>
      <w:r w:rsidR="0029453A">
        <w:fldChar w:fldCharType="end"/>
      </w:r>
      <w:r w:rsidR="0029453A">
        <w:t>)</w:t>
      </w:r>
      <w:r w:rsidR="00D85C1F">
        <w:t>.</w:t>
      </w:r>
    </w:p>
    <w:p w14:paraId="1D87C3E6" w14:textId="7414649A" w:rsidR="009F08FD" w:rsidRDefault="009F08FD" w:rsidP="00BA17D8">
      <w:r w:rsidRPr="00B237C9">
        <w:t>The key design objectives for a rehabilitated MRD are:</w:t>
      </w:r>
    </w:p>
    <w:p w14:paraId="4E542CC6" w14:textId="6DB4A848" w:rsidR="00CB595B" w:rsidRDefault="006E267C" w:rsidP="000C7103">
      <w:pPr>
        <w:pStyle w:val="ListParagraph"/>
        <w:numPr>
          <w:ilvl w:val="0"/>
          <w:numId w:val="243"/>
        </w:numPr>
      </w:pPr>
      <w:r>
        <w:t xml:space="preserve">Remediate </w:t>
      </w:r>
      <w:r w:rsidR="00CB595B">
        <w:t xml:space="preserve">the MRD so that it can </w:t>
      </w:r>
      <w:r>
        <w:t>carry</w:t>
      </w:r>
      <w:r w:rsidR="00CB595B">
        <w:t xml:space="preserve"> all environmental flows and design flood flows</w:t>
      </w:r>
      <w:r>
        <w:t xml:space="preserve">, </w:t>
      </w:r>
      <w:r w:rsidR="00CB595B">
        <w:t>through</w:t>
      </w:r>
      <w:r>
        <w:t>out</w:t>
      </w:r>
      <w:r w:rsidR="00CB595B">
        <w:t xml:space="preserve"> all phases of rehabilitation and the design intent period.</w:t>
      </w:r>
    </w:p>
    <w:p w14:paraId="52C9658E" w14:textId="0050739C" w:rsidR="006E267C" w:rsidRDefault="006E267C" w:rsidP="000C7103">
      <w:pPr>
        <w:pStyle w:val="ListParagraph"/>
        <w:numPr>
          <w:ilvl w:val="0"/>
          <w:numId w:val="243"/>
        </w:numPr>
      </w:pPr>
      <w:r>
        <w:t>Transform the MRD from a river diversion to a Rural Levee to support the above objective.</w:t>
      </w:r>
    </w:p>
    <w:p w14:paraId="41EC815A" w14:textId="72DF7C1F" w:rsidR="006E267C" w:rsidRDefault="006E267C" w:rsidP="000C7103">
      <w:pPr>
        <w:pStyle w:val="ListParagraph"/>
        <w:numPr>
          <w:ilvl w:val="0"/>
          <w:numId w:val="243"/>
        </w:numPr>
      </w:pPr>
      <w:r>
        <w:t xml:space="preserve">Short-term </w:t>
      </w:r>
      <w:r w:rsidR="00B237C9">
        <w:t>disruptions</w:t>
      </w:r>
      <w:r>
        <w:t xml:space="preserve"> are considered acceptable where the defect(s) can be repaired readily (approximately one month, i.e. moderate consequence level).</w:t>
      </w:r>
    </w:p>
    <w:p w14:paraId="7A386134" w14:textId="34A46052" w:rsidR="006E267C" w:rsidRDefault="006E267C" w:rsidP="000C7103">
      <w:pPr>
        <w:pStyle w:val="ListParagraph"/>
        <w:numPr>
          <w:ilvl w:val="0"/>
          <w:numId w:val="243"/>
        </w:numPr>
      </w:pPr>
      <w:r>
        <w:t xml:space="preserve">Ensure MRD is fit for purpose by end of Lake filling </w:t>
      </w:r>
      <w:r w:rsidR="00B237C9">
        <w:t xml:space="preserve">as a Rural Levee and can be maintained under the Victorian </w:t>
      </w:r>
      <w:r w:rsidR="00B237C9" w:rsidRPr="006F5769">
        <w:rPr>
          <w:i/>
          <w:iCs/>
        </w:rPr>
        <w:t>Levee Maintenance Guidelines</w:t>
      </w:r>
      <w:r w:rsidR="009807AA">
        <w:t xml:space="preserve"> </w:t>
      </w:r>
      <w:r w:rsidR="009807AA">
        <w:fldChar w:fldCharType="begin"/>
      </w:r>
      <w:r w:rsidR="001B655D">
        <w:instrText xml:space="preserve"> ADDIN EN.CITE &lt;EndNote&gt;&lt;Cite&gt;&lt;Author&gt;DELWP&lt;/Author&gt;&lt;Year&gt;2015&lt;/Year&gt;&lt;RecNum&gt;106&lt;/RecNum&gt;&lt;DisplayText&gt;(DELWP 2015)&lt;/DisplayText&gt;&lt;record&gt;&lt;rec-number&gt;106&lt;/rec-number&gt;&lt;foreign-keys&gt;&lt;key app="EN" db-id="spaff0s0osz0sqe0t5a55fezradpx9psfrzt" timestamp="1747622511" guid="949ace0b-926d-401b-9837-e58b65b86431"&gt;106&lt;/key&gt;&lt;/foreign-keys&gt;&lt;ref-type name="Report"&gt;27&lt;/ref-type&gt;&lt;contributors&gt;&lt;authors&gt;&lt;author&gt;DELWP&lt;/author&gt;&lt;/authors&gt;&lt;secondary-authors&gt;&lt;author&gt;Department of Environment,, Land, Water and Planning&lt;/author&gt;&lt;/secondary-authors&gt;&lt;/contributors&gt;&lt;titles&gt;&lt;title&gt;Levee Management Guidelines&lt;/title&gt;&lt;/titles&gt;&lt;number&gt;A2407224&lt;/number&gt;&lt;dates&gt;&lt;year&gt;2015&lt;/year&gt;&lt;/dates&gt;&lt;pub-location&gt;https://www.water.vic.gov.au/our-programs/floodplain-management/levee-management&lt;/pub-location&gt;&lt;publisher&gt;State of Victoria&lt;/publisher&gt;&lt;urls&gt;&lt;related-urls&gt;&lt;url&gt;https://www.water.vic.gov.au/__data/assets/pdf_file/0027/662049/levee-design-construction-and-management-guidelines-2015.pdf&lt;/url&gt;&lt;/related-urls&gt;&lt;/urls&gt;&lt;access-date&gt;19/5/2025&lt;/access-date&gt;&lt;/record&gt;&lt;/Cite&gt;&lt;/EndNote&gt;</w:instrText>
      </w:r>
      <w:r w:rsidR="009807AA">
        <w:fldChar w:fldCharType="separate"/>
      </w:r>
      <w:r w:rsidR="009807AA">
        <w:rPr>
          <w:noProof/>
        </w:rPr>
        <w:t>(DELWP 2015)</w:t>
      </w:r>
      <w:r w:rsidR="009807AA">
        <w:fldChar w:fldCharType="end"/>
      </w:r>
      <w:r w:rsidR="00B237C9">
        <w:t>.</w:t>
      </w:r>
    </w:p>
    <w:p w14:paraId="76B82896" w14:textId="63EB4440" w:rsidR="00AF3B36" w:rsidRDefault="00AF3B36">
      <w:pPr>
        <w:spacing w:after="0" w:line="240" w:lineRule="auto"/>
      </w:pPr>
      <w:r>
        <w:br w:type="page"/>
      </w:r>
    </w:p>
    <w:p w14:paraId="1E87A59C" w14:textId="52FBBD67" w:rsidR="001133D6" w:rsidRDefault="001133D6" w:rsidP="00CF6D51">
      <w:pPr>
        <w:pStyle w:val="Heading3"/>
      </w:pPr>
      <w:bookmarkStart w:id="822" w:name="_Ref198532115"/>
      <w:r>
        <w:t>Tunnel Modifications</w:t>
      </w:r>
      <w:bookmarkEnd w:id="822"/>
    </w:p>
    <w:p w14:paraId="0174F2F1" w14:textId="2E2475E7" w:rsidR="000B44CD" w:rsidRPr="000B44CD" w:rsidRDefault="00BA17D8" w:rsidP="00B7454A">
      <w:r>
        <w:t>The MRD Tunnels are currently used</w:t>
      </w:r>
      <w:r w:rsidR="00202975">
        <w:t xml:space="preserve"> as a conduit</w:t>
      </w:r>
      <w:r>
        <w:t xml:space="preserve"> for coal conveyors, pipelines, and communications purposes.  Once mining operations cease, th</w:t>
      </w:r>
      <w:r w:rsidR="00E36E83">
        <w:t>is infrastructure will be removed</w:t>
      </w:r>
      <w:r w:rsidR="00AF379E">
        <w:t>,</w:t>
      </w:r>
      <w:r w:rsidR="00E36E83">
        <w:t xml:space="preserve"> and the </w:t>
      </w:r>
      <w:r w:rsidR="009F7AE8">
        <w:t xml:space="preserve">tunnels will be used to transfer water between the </w:t>
      </w:r>
      <w:r w:rsidR="000B205D">
        <w:t>West (</w:t>
      </w:r>
      <w:r w:rsidR="009F7AE8">
        <w:t xml:space="preserve">Township </w:t>
      </w:r>
      <w:r w:rsidR="000B205D">
        <w:t>Field)</w:t>
      </w:r>
      <w:r w:rsidR="009F7AE8">
        <w:t xml:space="preserve"> and East </w:t>
      </w:r>
      <w:r w:rsidR="000B205D">
        <w:t>(East</w:t>
      </w:r>
      <w:r w:rsidR="002A6BE9">
        <w:t xml:space="preserve"> F</w:t>
      </w:r>
      <w:r w:rsidR="000B205D">
        <w:t xml:space="preserve">ield &amp; Maryvale Field) </w:t>
      </w:r>
      <w:r w:rsidR="009F7AE8">
        <w:t>Lakes</w:t>
      </w:r>
      <w:r w:rsidR="001F0AC3">
        <w:t xml:space="preserve">.  Repurposing the tunnels into water conduits includes placing three 1.6m diameter HDPE pipes </w:t>
      </w:r>
      <w:r w:rsidR="00E74AEE">
        <w:t xml:space="preserve">within each </w:t>
      </w:r>
      <w:r w:rsidR="009F08FD">
        <w:t xml:space="preserve">of the three </w:t>
      </w:r>
      <w:r w:rsidR="00E74AEE">
        <w:t>tunnel</w:t>
      </w:r>
      <w:r w:rsidR="009F08FD">
        <w:t>s</w:t>
      </w:r>
      <w:r w:rsidR="00E74AEE">
        <w:t xml:space="preserve"> and grouting around the pipes to</w:t>
      </w:r>
      <w:r w:rsidR="00B7454A">
        <w:t xml:space="preserve"> </w:t>
      </w:r>
      <w:r w:rsidR="009425FA">
        <w:t>ensure the tunnels and transfer pipes integrity is maintained</w:t>
      </w:r>
      <w:r w:rsidR="00B7454A">
        <w:t>.</w:t>
      </w:r>
      <w:r w:rsidR="001F0AC3">
        <w:t xml:space="preserve"> </w:t>
      </w:r>
      <w:r w:rsidR="008C3C79">
        <w:t>This forms part of the feasibility design proposed here and would need to be further explored in detailed design phase.</w:t>
      </w:r>
      <w:r w:rsidR="009F7AE8">
        <w:t xml:space="preserve"> </w:t>
      </w:r>
    </w:p>
    <w:p w14:paraId="18660380" w14:textId="40F7DA85" w:rsidR="00B237C9" w:rsidRDefault="00B237C9" w:rsidP="00B7454A">
      <w:r>
        <w:t xml:space="preserve">A conceptual sketch of the pipe layout through the tunnels is shown </w:t>
      </w:r>
      <w:r w:rsidR="00930362">
        <w:t>in</w:t>
      </w:r>
      <w:r>
        <w:t xml:space="preserve"> </w:t>
      </w:r>
      <w:r w:rsidR="00930362">
        <w:fldChar w:fldCharType="begin"/>
      </w:r>
      <w:r w:rsidR="00930362">
        <w:instrText xml:space="preserve"> REF _Ref198199795 \h </w:instrText>
      </w:r>
      <w:r w:rsidR="00930362">
        <w:fldChar w:fldCharType="separate"/>
      </w:r>
      <w:r w:rsidR="00D35BC0">
        <w:t xml:space="preserve">Figure </w:t>
      </w:r>
      <w:r w:rsidR="00D35BC0">
        <w:rPr>
          <w:noProof/>
        </w:rPr>
        <w:t>12</w:t>
      </w:r>
      <w:r w:rsidR="00D35BC0">
        <w:noBreakHyphen/>
      </w:r>
      <w:r w:rsidR="00D35BC0">
        <w:rPr>
          <w:noProof/>
        </w:rPr>
        <w:t>1</w:t>
      </w:r>
      <w:r w:rsidR="00930362">
        <w:fldChar w:fldCharType="end"/>
      </w:r>
      <w:r w:rsidR="00930362">
        <w:t xml:space="preserve"> </w:t>
      </w:r>
      <w:r>
        <w:t>below</w:t>
      </w:r>
      <w:r w:rsidR="0058003D">
        <w:t xml:space="preserve">, </w:t>
      </w:r>
      <w:r w:rsidR="00B434B1">
        <w:t xml:space="preserve">sketched over the 2005 </w:t>
      </w:r>
      <w:r w:rsidR="006664DE">
        <w:t xml:space="preserve">MRD </w:t>
      </w:r>
      <w:r w:rsidR="00B434B1">
        <w:t>design drawin</w:t>
      </w:r>
      <w:r w:rsidR="006664DE">
        <w:t>g</w:t>
      </w:r>
      <w:r>
        <w:t>. Detailed design phase will further explore the optimum layout and backfill around the pipes</w:t>
      </w:r>
      <w:r w:rsidR="003B73E2">
        <w:t xml:space="preserve"> (</w:t>
      </w:r>
      <w:r w:rsidR="00AE7264">
        <w:t xml:space="preserve">KG06 in </w:t>
      </w:r>
      <w:r w:rsidR="00AE7264">
        <w:fldChar w:fldCharType="begin"/>
      </w:r>
      <w:r w:rsidR="00AE7264">
        <w:instrText xml:space="preserve"> REF _Ref200530793 \h </w:instrText>
      </w:r>
      <w:r w:rsidR="00AE7264">
        <w:fldChar w:fldCharType="separate"/>
      </w:r>
      <w:r w:rsidR="00D35BC0">
        <w:t xml:space="preserve">Table </w:t>
      </w:r>
      <w:r w:rsidR="00D35BC0">
        <w:rPr>
          <w:noProof/>
        </w:rPr>
        <w:t>17</w:t>
      </w:r>
      <w:r w:rsidR="00D35BC0">
        <w:noBreakHyphen/>
      </w:r>
      <w:r w:rsidR="00D35BC0">
        <w:rPr>
          <w:noProof/>
        </w:rPr>
        <w:t>1</w:t>
      </w:r>
      <w:r w:rsidR="00AE7264">
        <w:fldChar w:fldCharType="end"/>
      </w:r>
      <w:r w:rsidR="00AE7264">
        <w:t>)</w:t>
      </w:r>
      <w:r>
        <w:t>.</w:t>
      </w:r>
    </w:p>
    <w:p w14:paraId="245FFE6A" w14:textId="77777777" w:rsidR="00930362" w:rsidRDefault="00930362" w:rsidP="00930362">
      <w:pPr>
        <w:keepNext/>
        <w:jc w:val="center"/>
      </w:pPr>
      <w:r w:rsidRPr="00930362">
        <w:rPr>
          <w:noProof/>
        </w:rPr>
        <w:drawing>
          <wp:inline distT="0" distB="0" distL="0" distR="0" wp14:anchorId="50C05986" wp14:editId="03F4F61E">
            <wp:extent cx="6842760" cy="4907915"/>
            <wp:effectExtent l="0" t="0" r="0" b="6985"/>
            <wp:docPr id="1129839016" name="Picture 1" descr="A diagram of a p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39016" name="Picture 1" descr="A diagram of a pipe&#10;&#10;AI-generated content may be incorrect."/>
                    <pic:cNvPicPr/>
                  </pic:nvPicPr>
                  <pic:blipFill>
                    <a:blip r:embed="rId180"/>
                    <a:stretch>
                      <a:fillRect/>
                    </a:stretch>
                  </pic:blipFill>
                  <pic:spPr>
                    <a:xfrm>
                      <a:off x="0" y="0"/>
                      <a:ext cx="6842760" cy="4907915"/>
                    </a:xfrm>
                    <a:prstGeom prst="rect">
                      <a:avLst/>
                    </a:prstGeom>
                  </pic:spPr>
                </pic:pic>
              </a:graphicData>
            </a:graphic>
          </wp:inline>
        </w:drawing>
      </w:r>
    </w:p>
    <w:p w14:paraId="4DEC44B0" w14:textId="66A0BD10" w:rsidR="00930362" w:rsidRDefault="00930362" w:rsidP="00930362">
      <w:pPr>
        <w:pStyle w:val="Caption"/>
      </w:pPr>
      <w:bookmarkStart w:id="823" w:name="_Ref198199795"/>
      <w:bookmarkStart w:id="824" w:name="_Toc210125607"/>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823"/>
      <w:r>
        <w:t xml:space="preserve"> Conceptual Pipes Layout – MRD Tunnels</w:t>
      </w:r>
      <w:r w:rsidR="00407569">
        <w:t xml:space="preserve"> </w:t>
      </w:r>
      <w:r w:rsidR="0040756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07569">
        <w:fldChar w:fldCharType="separate"/>
      </w:r>
      <w:r w:rsidR="00407569">
        <w:rPr>
          <w:noProof/>
        </w:rPr>
        <w:t>(PSM 2025b)</w:t>
      </w:r>
      <w:bookmarkEnd w:id="824"/>
      <w:r w:rsidR="00407569">
        <w:fldChar w:fldCharType="end"/>
      </w:r>
    </w:p>
    <w:p w14:paraId="4C444515" w14:textId="1AD5A62B" w:rsidR="00B237C9" w:rsidRPr="000B44CD" w:rsidRDefault="00AF3B36">
      <w:pPr>
        <w:spacing w:after="0" w:line="240" w:lineRule="auto"/>
      </w:pPr>
      <w:r>
        <w:br w:type="page"/>
      </w:r>
    </w:p>
    <w:p w14:paraId="2F4EFE06" w14:textId="735CA3C4" w:rsidR="001133D6" w:rsidRDefault="001133D6" w:rsidP="00CF6D51">
      <w:pPr>
        <w:pStyle w:val="Heading3"/>
      </w:pPr>
      <w:r>
        <w:t>Surface Stabilisation</w:t>
      </w:r>
    </w:p>
    <w:p w14:paraId="1C2ADFD1" w14:textId="625ED632" w:rsidR="00834B1D" w:rsidRDefault="00112528" w:rsidP="00AF2963">
      <w:r w:rsidRPr="00112528">
        <w:t xml:space="preserve">The technical studies and risk assessments highlight the ongoing deterioration of the MRD. Enhancing the ground surface of the MRD will help mitigate future deterioration risks and offer better protection against flood events. </w:t>
      </w:r>
      <w:r w:rsidR="00365715">
        <w:t xml:space="preserve">Design </w:t>
      </w:r>
      <w:r w:rsidRPr="00112528">
        <w:t xml:space="preserve">proposed </w:t>
      </w:r>
      <w:r w:rsidR="007127E5">
        <w:t>includes</w:t>
      </w:r>
      <w:r w:rsidRPr="00112528">
        <w:t xml:space="preserve"> lime stabilization of the upper </w:t>
      </w:r>
      <w:r w:rsidR="00834B1D">
        <w:t>1m</w:t>
      </w:r>
      <w:r w:rsidRPr="00112528">
        <w:t xml:space="preserve"> layer, a technique commonly used in civil engineering and road construction</w:t>
      </w:r>
      <w:r w:rsidR="007127E5">
        <w:t>. This</w:t>
      </w:r>
      <w:r w:rsidRPr="00112528">
        <w:t xml:space="preserve"> will be applied to the internal embankment and floodplain (High Flow Channel</w:t>
      </w:r>
      <w:r w:rsidR="00834B1D">
        <w:t>, HFC</w:t>
      </w:r>
      <w:r w:rsidRPr="00112528">
        <w:t xml:space="preserve">). </w:t>
      </w:r>
      <w:r w:rsidR="00834B1D">
        <w:t xml:space="preserve">This treatment is proposed for area upstream (south) of MRD CH2200. </w:t>
      </w:r>
    </w:p>
    <w:p w14:paraId="298E58CC" w14:textId="53CE48D0" w:rsidR="00834B1D" w:rsidRDefault="00112528" w:rsidP="00AF2963">
      <w:r w:rsidRPr="00112528">
        <w:t xml:space="preserve">The external embankments will be covered with topsoil and grass. Both internal and external embankments will be regraded to a slope of 1V:4H to help reduce sheet flow erosion. </w:t>
      </w:r>
      <w:r w:rsidR="00834B1D">
        <w:t xml:space="preserve">The HFC will be regraded at 3% (~1V:20H) to drain towards the Low Flow Channel (LFC). </w:t>
      </w:r>
      <w:r w:rsidRPr="00112528">
        <w:t>Typical cross-sections illustrating this treatment are shown in</w:t>
      </w:r>
      <w:r>
        <w:t xml:space="preserve"> </w:t>
      </w:r>
      <w:r>
        <w:fldChar w:fldCharType="begin"/>
      </w:r>
      <w:r>
        <w:instrText xml:space="preserve"> REF _Ref198200246 \h </w:instrText>
      </w:r>
      <w:r>
        <w:fldChar w:fldCharType="separate"/>
      </w:r>
      <w:r w:rsidR="00D35BC0">
        <w:t xml:space="preserve">Figure </w:t>
      </w:r>
      <w:r w:rsidR="00D35BC0">
        <w:rPr>
          <w:noProof/>
        </w:rPr>
        <w:t>12</w:t>
      </w:r>
      <w:r w:rsidR="00D35BC0">
        <w:noBreakHyphen/>
      </w:r>
      <w:r w:rsidR="00D35BC0">
        <w:rPr>
          <w:noProof/>
        </w:rPr>
        <w:t>2</w:t>
      </w:r>
      <w:r>
        <w:fldChar w:fldCharType="end"/>
      </w:r>
      <w:r>
        <w:t xml:space="preserve">. </w:t>
      </w:r>
    </w:p>
    <w:p w14:paraId="17C1937C" w14:textId="0C797EAD" w:rsidR="00112528" w:rsidRPr="000B44CD" w:rsidRDefault="00112528" w:rsidP="00AF2963">
      <w:r>
        <w:t>The requirements and treatment details for the area north of Ch2200 will be further determined</w:t>
      </w:r>
      <w:r w:rsidR="00F37E61">
        <w:t xml:space="preserve">, </w:t>
      </w:r>
      <w:r w:rsidR="00F37E61" w:rsidRPr="00F37E61">
        <w:t>taking into account the existing synthetic liner, which has been deemed reliable for the design period</w:t>
      </w:r>
      <w:r w:rsidR="0016040D">
        <w:t xml:space="preserve"> (KG</w:t>
      </w:r>
      <w:r w:rsidR="0043609E">
        <w:t xml:space="preserve">08 in </w:t>
      </w:r>
      <w:r w:rsidR="0043609E">
        <w:fldChar w:fldCharType="begin"/>
      </w:r>
      <w:r w:rsidR="0043609E">
        <w:instrText xml:space="preserve"> REF _Ref200530793 \h </w:instrText>
      </w:r>
      <w:r w:rsidR="0043609E">
        <w:fldChar w:fldCharType="separate"/>
      </w:r>
      <w:r w:rsidR="00D35BC0">
        <w:t xml:space="preserve">Table </w:t>
      </w:r>
      <w:r w:rsidR="00D35BC0">
        <w:rPr>
          <w:noProof/>
        </w:rPr>
        <w:t>17</w:t>
      </w:r>
      <w:r w:rsidR="00D35BC0">
        <w:noBreakHyphen/>
      </w:r>
      <w:r w:rsidR="00D35BC0">
        <w:rPr>
          <w:noProof/>
        </w:rPr>
        <w:t>1</w:t>
      </w:r>
      <w:r w:rsidR="0043609E">
        <w:fldChar w:fldCharType="end"/>
      </w:r>
      <w:r w:rsidR="0043609E">
        <w:t>)</w:t>
      </w:r>
      <w:r w:rsidR="00F37E61" w:rsidRPr="00F37E61">
        <w:t>.</w:t>
      </w:r>
    </w:p>
    <w:p w14:paraId="56F0597F" w14:textId="7ABBFF27" w:rsidR="001133D6" w:rsidRDefault="001133D6" w:rsidP="00CF6D51">
      <w:pPr>
        <w:pStyle w:val="Heading3"/>
      </w:pPr>
      <w:r>
        <w:t>Levee Reshaping</w:t>
      </w:r>
    </w:p>
    <w:p w14:paraId="399430EC" w14:textId="7D431949" w:rsidR="000B44CD" w:rsidRPr="000B44CD" w:rsidRDefault="008D5442" w:rsidP="008D5442">
      <w:r>
        <w:t>The existing MRD Levees are steep</w:t>
      </w:r>
      <w:r w:rsidR="00E05E34">
        <w:t xml:space="preserve"> and </w:t>
      </w:r>
      <w:r w:rsidR="00F37E61">
        <w:t xml:space="preserve">narrow. Considering the current deteriorating conditions and capability of MRD (discussed in Section </w:t>
      </w:r>
      <w:r w:rsidR="00F37E61">
        <w:fldChar w:fldCharType="begin"/>
      </w:r>
      <w:r w:rsidR="00F37E61">
        <w:instrText xml:space="preserve"> REF _Ref196817010 \r \h </w:instrText>
      </w:r>
      <w:r w:rsidR="00F37E61">
        <w:fldChar w:fldCharType="separate"/>
      </w:r>
      <w:r w:rsidR="00D35BC0">
        <w:t>8.12</w:t>
      </w:r>
      <w:r w:rsidR="00F37E61">
        <w:fldChar w:fldCharType="end"/>
      </w:r>
      <w:r w:rsidR="00F37E61">
        <w:t>)</w:t>
      </w:r>
      <w:r w:rsidR="00E05E34">
        <w:t xml:space="preserve">, they </w:t>
      </w:r>
      <w:r w:rsidR="00F37E61">
        <w:t>are required to be modified to service the design objectives.</w:t>
      </w:r>
      <w:r w:rsidR="00E4346B">
        <w:t xml:space="preserve"> </w:t>
      </w:r>
      <w:r w:rsidR="00F37E61">
        <w:t>This entails, r</w:t>
      </w:r>
      <w:r w:rsidR="00E4346B">
        <w:t>educing the height of the levees</w:t>
      </w:r>
      <w:r w:rsidR="00F37E61">
        <w:t>, re-grading the top of the levee to drain externally at a 3% (~ 1V:20H) grade</w:t>
      </w:r>
      <w:r w:rsidR="00E4346B">
        <w:t xml:space="preserve"> and </w:t>
      </w:r>
      <w:r w:rsidR="00F37E61">
        <w:t>finished with appropriate capping suited to minimise erosion.</w:t>
      </w:r>
      <w:r w:rsidR="00B05AA5">
        <w:t xml:space="preserve"> </w:t>
      </w:r>
      <w:r w:rsidR="00F37E61" w:rsidRPr="00112528">
        <w:t>Typical cross-sections illustrating this treatment are shown in</w:t>
      </w:r>
      <w:r w:rsidR="00F37E61">
        <w:t xml:space="preserve"> </w:t>
      </w:r>
      <w:r w:rsidR="00F37E61">
        <w:fldChar w:fldCharType="begin"/>
      </w:r>
      <w:r w:rsidR="00F37E61">
        <w:instrText xml:space="preserve"> REF _Ref198200246 \h </w:instrText>
      </w:r>
      <w:r w:rsidR="00F37E61">
        <w:fldChar w:fldCharType="separate"/>
      </w:r>
      <w:r w:rsidR="00D35BC0">
        <w:t xml:space="preserve">Figure </w:t>
      </w:r>
      <w:r w:rsidR="00D35BC0">
        <w:rPr>
          <w:noProof/>
        </w:rPr>
        <w:t>12</w:t>
      </w:r>
      <w:r w:rsidR="00D35BC0">
        <w:noBreakHyphen/>
      </w:r>
      <w:r w:rsidR="00D35BC0">
        <w:rPr>
          <w:noProof/>
        </w:rPr>
        <w:t>2</w:t>
      </w:r>
      <w:r w:rsidR="00F37E61">
        <w:fldChar w:fldCharType="end"/>
      </w:r>
      <w:r w:rsidR="00F37E61">
        <w:t>, with detail desig</w:t>
      </w:r>
      <w:r w:rsidR="00FA11E4">
        <w:t xml:space="preserve">n </w:t>
      </w:r>
      <w:r w:rsidR="00F37E61">
        <w:t>to be completed in the later phase.</w:t>
      </w:r>
      <w:r w:rsidR="00E05E34">
        <w:t xml:space="preserve"> </w:t>
      </w:r>
    </w:p>
    <w:p w14:paraId="6ED796C3" w14:textId="38C4AA2B" w:rsidR="00FA11E4" w:rsidRPr="000B44CD" w:rsidRDefault="00FA11E4" w:rsidP="008D5442">
      <w:r>
        <w:fldChar w:fldCharType="begin"/>
      </w:r>
      <w:r>
        <w:instrText xml:space="preserve"> REF _Ref198201319 \h </w:instrText>
      </w:r>
      <w:r>
        <w:fldChar w:fldCharType="separate"/>
      </w:r>
      <w:r w:rsidR="00D35BC0">
        <w:t xml:space="preserve">Figure </w:t>
      </w:r>
      <w:r w:rsidR="00D35BC0">
        <w:rPr>
          <w:noProof/>
        </w:rPr>
        <w:t>12</w:t>
      </w:r>
      <w:r w:rsidR="00D35BC0">
        <w:noBreakHyphen/>
      </w:r>
      <w:r w:rsidR="00D35BC0">
        <w:rPr>
          <w:noProof/>
        </w:rPr>
        <w:t>3</w:t>
      </w:r>
      <w:r>
        <w:fldChar w:fldCharType="end"/>
      </w:r>
      <w:r>
        <w:t xml:space="preserve"> shows a longitudinal profile of the Low Flow Channel (LFC) which is planned to remain relatively unchanged.</w:t>
      </w:r>
    </w:p>
    <w:p w14:paraId="5CCAD1C9" w14:textId="77777777" w:rsidR="00EA0AFD" w:rsidRDefault="00EA0AFD" w:rsidP="00EA0AFD">
      <w:r>
        <w:br w:type="page"/>
      </w:r>
    </w:p>
    <w:p w14:paraId="6BDEE8DA" w14:textId="77777777" w:rsidR="00EA0AFD" w:rsidRDefault="00EA0AFD" w:rsidP="00EA0AFD">
      <w:pPr>
        <w:sectPr w:rsidR="00EA0AFD" w:rsidSect="00EA0AFD">
          <w:pgSz w:w="11910" w:h="16840"/>
          <w:pgMar w:top="1134" w:right="567" w:bottom="1315" w:left="567" w:header="720" w:footer="356" w:gutter="0"/>
          <w:cols w:space="709"/>
          <w:titlePg/>
          <w:docGrid w:linePitch="299"/>
        </w:sectPr>
      </w:pPr>
    </w:p>
    <w:p w14:paraId="6197F56B" w14:textId="77777777" w:rsidR="00EA0AFD" w:rsidRDefault="00EA0AFD" w:rsidP="00EA0AFD">
      <w:pPr>
        <w:keepNext/>
        <w:jc w:val="center"/>
      </w:pPr>
      <w:r>
        <w:rPr>
          <w:noProof/>
        </w:rPr>
        <w:drawing>
          <wp:inline distT="0" distB="0" distL="0" distR="0" wp14:anchorId="5325EFA5" wp14:editId="25E954C1">
            <wp:extent cx="11804212" cy="8435340"/>
            <wp:effectExtent l="0" t="0" r="6985" b="3810"/>
            <wp:docPr id="906066775" name="Picture 1" descr="A diagram of a h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066775" name="Picture 1" descr="A diagram of a hill&#10;&#10;AI-generated content may be incorrect."/>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11826713" cy="8451420"/>
                    </a:xfrm>
                    <a:prstGeom prst="rect">
                      <a:avLst/>
                    </a:prstGeom>
                    <a:noFill/>
                    <a:ln>
                      <a:noFill/>
                    </a:ln>
                  </pic:spPr>
                </pic:pic>
              </a:graphicData>
            </a:graphic>
          </wp:inline>
        </w:drawing>
      </w:r>
    </w:p>
    <w:p w14:paraId="1DAEFE63" w14:textId="22314BF9" w:rsidR="00EA0AFD" w:rsidRDefault="00EA0AFD" w:rsidP="00EA0AFD">
      <w:pPr>
        <w:pStyle w:val="Caption"/>
      </w:pPr>
      <w:bookmarkStart w:id="825" w:name="_Ref198200246"/>
      <w:bookmarkStart w:id="826" w:name="_Toc210125608"/>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825"/>
      <w:r>
        <w:t xml:space="preserve"> MRD </w:t>
      </w:r>
      <w:r w:rsidR="00AF3B36">
        <w:t>r</w:t>
      </w:r>
      <w:r>
        <w:t xml:space="preserve">ehabilitation </w:t>
      </w:r>
      <w:r w:rsidR="00AF3B36">
        <w:t>d</w:t>
      </w:r>
      <w:r>
        <w:t xml:space="preserve">esign </w:t>
      </w:r>
      <w:r w:rsidR="00AF3B36">
        <w:t>s</w:t>
      </w:r>
      <w:r>
        <w:t xml:space="preserve">ketch – </w:t>
      </w:r>
      <w:r w:rsidR="00AF3B36">
        <w:t>t</w:t>
      </w:r>
      <w:r>
        <w:t xml:space="preserve">ypical </w:t>
      </w:r>
      <w:r w:rsidR="00AF3B36">
        <w:t>c</w:t>
      </w:r>
      <w:r>
        <w:t xml:space="preserve">ross-sections </w:t>
      </w:r>
      <w:r w:rsidR="00407569">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407569">
        <w:fldChar w:fldCharType="separate"/>
      </w:r>
      <w:r w:rsidR="00407569">
        <w:rPr>
          <w:noProof/>
        </w:rPr>
        <w:t>(PSM 2025b)</w:t>
      </w:r>
      <w:bookmarkEnd w:id="826"/>
      <w:r w:rsidR="00407569">
        <w:fldChar w:fldCharType="end"/>
      </w:r>
    </w:p>
    <w:p w14:paraId="5D61E0BF" w14:textId="77777777" w:rsidR="00EA0AFD" w:rsidRDefault="00EA0AFD" w:rsidP="00EA0AFD"/>
    <w:p w14:paraId="0EF7F5DA" w14:textId="77777777" w:rsidR="00EA0AFD" w:rsidRDefault="00EA0AFD" w:rsidP="00EA0AFD">
      <w:pPr>
        <w:keepNext/>
        <w:jc w:val="center"/>
      </w:pPr>
      <w:r>
        <w:rPr>
          <w:noProof/>
        </w:rPr>
        <w:drawing>
          <wp:inline distT="0" distB="0" distL="0" distR="0" wp14:anchorId="29545C02" wp14:editId="03653CB2">
            <wp:extent cx="11816864" cy="8404860"/>
            <wp:effectExtent l="0" t="0" r="0" b="0"/>
            <wp:docPr id="862653618"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53618" name="Picture 2" descr="A screenshot of a computer&#10;&#10;AI-generated content may be incorrect."/>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1835504" cy="8418118"/>
                    </a:xfrm>
                    <a:prstGeom prst="rect">
                      <a:avLst/>
                    </a:prstGeom>
                    <a:noFill/>
                    <a:ln>
                      <a:noFill/>
                    </a:ln>
                  </pic:spPr>
                </pic:pic>
              </a:graphicData>
            </a:graphic>
          </wp:inline>
        </w:drawing>
      </w:r>
    </w:p>
    <w:p w14:paraId="5DD61E34" w14:textId="2A6E2CDC" w:rsidR="00EA0AFD" w:rsidRDefault="00EA0AFD" w:rsidP="00EA0AFD">
      <w:pPr>
        <w:pStyle w:val="Caption"/>
        <w:sectPr w:rsidR="00EA0AFD" w:rsidSect="00EA0AFD">
          <w:pgSz w:w="23808" w:h="16840" w:orient="landscape" w:code="8"/>
          <w:pgMar w:top="567" w:right="1134" w:bottom="567" w:left="1315" w:header="720" w:footer="357" w:gutter="0"/>
          <w:cols w:space="709"/>
          <w:titlePg/>
          <w:docGrid w:linePitch="299"/>
        </w:sectPr>
      </w:pPr>
      <w:bookmarkStart w:id="827" w:name="_Ref198201319"/>
      <w:bookmarkStart w:id="828" w:name="_Toc210125609"/>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827"/>
      <w:r>
        <w:t xml:space="preserve"> MRD </w:t>
      </w:r>
      <w:r w:rsidR="00AF3B36">
        <w:t>r</w:t>
      </w:r>
      <w:r>
        <w:t xml:space="preserve">ehabilitation </w:t>
      </w:r>
      <w:r w:rsidR="00AF3B36">
        <w:t>d</w:t>
      </w:r>
      <w:r>
        <w:t xml:space="preserve">esign </w:t>
      </w:r>
      <w:r w:rsidR="00AF3B36">
        <w:t>s</w:t>
      </w:r>
      <w:r>
        <w:t xml:space="preserve">ketch – </w:t>
      </w:r>
      <w:r w:rsidR="00AF3B36">
        <w:t>s</w:t>
      </w:r>
      <w:r>
        <w:t xml:space="preserve">pillway and </w:t>
      </w:r>
      <w:r w:rsidR="00AF3B36">
        <w:t>l</w:t>
      </w:r>
      <w:r>
        <w:t xml:space="preserve">ong </w:t>
      </w:r>
      <w:r w:rsidR="00AF3B36">
        <w:t>s</w:t>
      </w:r>
      <w:r>
        <w:t xml:space="preserve">ection </w:t>
      </w:r>
      <w:r w:rsidR="007727D1">
        <w:t xml:space="preserve"> </w:t>
      </w:r>
      <w:r w:rsidR="007727D1">
        <w:fldChar w:fldCharType="begin"/>
      </w:r>
      <w:r w:rsidR="001B655D">
        <w:instrText xml:space="preserve"> ADDIN EN.CITE &lt;EndNote&gt;&lt;Cite&gt;&lt;Author&gt;PSM&lt;/Author&gt;&lt;Year&gt;2025&lt;/Year&gt;&lt;RecNum&gt;91&lt;/RecNum&gt;&lt;DisplayText&gt;(PSM 2025b)&lt;/DisplayText&gt;&lt;record&gt;&lt;rec-number&gt;91&lt;/rec-number&gt;&lt;foreign-keys&gt;&lt;key app="EN" db-id="spaff0s0osz0sqe0t5a55fezradpx9psfrzt" timestamp="1747176118" guid="b27c450f-82fe-48ce-8d2a-e8582580419f"&gt;91&lt;/key&gt;&lt;/foreign-keys&gt;&lt;ref-type name="Report"&gt;27&lt;/ref-type&gt;&lt;contributors&gt;&lt;authors&gt;&lt;author&gt;PSM&lt;/author&gt;&lt;/authors&gt;&lt;secondary-authors&gt;&lt;author&gt;Pells Sullivan Meynink,&lt;/author&gt;&lt;/secondary-authors&gt;&lt;/contributors&gt;&lt;titles&gt;&lt;title&gt;Yallourn Mine Rehabilitation Project Feasibility Stage Design Report&lt;/title&gt;&lt;/titles&gt;&lt;number&gt;A2392851&lt;/number&gt;&lt;dates&gt;&lt;year&gt;2025&lt;/year&gt;&lt;pub-dates&gt;&lt;date&gt;13/05/2025&lt;/date&gt;&lt;/pub-dates&gt;&lt;/dates&gt;&lt;isbn&gt;PSM4487-200R&lt;/isbn&gt;&lt;urls&gt;&lt;/urls&gt;&lt;/record&gt;&lt;/Cite&gt;&lt;/EndNote&gt;</w:instrText>
      </w:r>
      <w:r w:rsidR="007727D1">
        <w:fldChar w:fldCharType="separate"/>
      </w:r>
      <w:r w:rsidR="007727D1">
        <w:rPr>
          <w:noProof/>
        </w:rPr>
        <w:t>(PSM 2025b)</w:t>
      </w:r>
      <w:bookmarkEnd w:id="828"/>
      <w:r w:rsidR="007727D1">
        <w:fldChar w:fldCharType="end"/>
      </w:r>
    </w:p>
    <w:p w14:paraId="2369854C" w14:textId="727D36FF" w:rsidR="001133D6" w:rsidRDefault="001133D6" w:rsidP="00CF6D51">
      <w:pPr>
        <w:pStyle w:val="Heading3"/>
      </w:pPr>
      <w:r>
        <w:t>Erosion Protection</w:t>
      </w:r>
    </w:p>
    <w:p w14:paraId="10A043D2" w14:textId="6E669DDF" w:rsidR="000B44CD" w:rsidRPr="000B44CD" w:rsidRDefault="00501606" w:rsidP="001233D3">
      <w:r>
        <w:t xml:space="preserve">The MRD outer embankments are </w:t>
      </w:r>
      <w:r w:rsidR="00E461B4">
        <w:t xml:space="preserve">grassed which prevents surface erosion from rainfall, runoff, and other environmental forces today.  When lake levels rise to the final </w:t>
      </w:r>
      <w:r w:rsidR="00FB4F25">
        <w:t xml:space="preserve">operating level, there is potential for excess erosion from wave action which could </w:t>
      </w:r>
      <w:r w:rsidR="00FA11E4">
        <w:t>lead to large scale erosion along the shoreline against these embankments. This could</w:t>
      </w:r>
      <w:r w:rsidR="00FB4F25">
        <w:t xml:space="preserve"> impact on the MRD overall stability if left untreated.  </w:t>
      </w:r>
      <w:r w:rsidR="00DC23A8">
        <w:t xml:space="preserve">Erosion protection </w:t>
      </w:r>
      <w:r w:rsidR="00DC23A8" w:rsidRPr="000E271D">
        <w:t>is</w:t>
      </w:r>
      <w:r w:rsidR="00DC23A8">
        <w:t xml:space="preserve"> proposed for the MRD outer embankment to withstand wave action forces into the future</w:t>
      </w:r>
      <w:r w:rsidR="006624FB">
        <w:t xml:space="preserve">, however detailed wave impact assessments </w:t>
      </w:r>
      <w:r w:rsidR="00AA5DFA">
        <w:t>will be completed to optimise the treatment required</w:t>
      </w:r>
      <w:r w:rsidR="00DC23A8">
        <w:t>.</w:t>
      </w:r>
      <w:r w:rsidR="00FA11E4">
        <w:t xml:space="preserve"> The </w:t>
      </w:r>
      <w:r w:rsidR="00834B1D">
        <w:t xml:space="preserve">spatial extent to be considered for detailed design of wave action protection is shown in </w:t>
      </w:r>
      <w:r w:rsidR="00834B1D">
        <w:fldChar w:fldCharType="begin"/>
      </w:r>
      <w:r w:rsidR="00834B1D">
        <w:instrText xml:space="preserve"> REF _Ref198202063 \h </w:instrText>
      </w:r>
      <w:r w:rsidR="00834B1D">
        <w:fldChar w:fldCharType="separate"/>
      </w:r>
      <w:r w:rsidR="00D35BC0">
        <w:t xml:space="preserve">Figure </w:t>
      </w:r>
      <w:r w:rsidR="00D35BC0">
        <w:rPr>
          <w:noProof/>
        </w:rPr>
        <w:t>12</w:t>
      </w:r>
      <w:r w:rsidR="00D35BC0">
        <w:noBreakHyphen/>
      </w:r>
      <w:r w:rsidR="00D35BC0">
        <w:rPr>
          <w:noProof/>
        </w:rPr>
        <w:t>4</w:t>
      </w:r>
      <w:r w:rsidR="00D35BC0">
        <w:t xml:space="preserve"> MRD </w:t>
      </w:r>
      <w:r w:rsidR="00834B1D">
        <w:fldChar w:fldCharType="end"/>
      </w:r>
    </w:p>
    <w:p w14:paraId="552BB8AD" w14:textId="46955F08" w:rsidR="00834B1D" w:rsidRPr="000B44CD" w:rsidRDefault="00834B1D" w:rsidP="001233D3">
      <w:r>
        <w:t xml:space="preserve">The surface capping and treatment proposed for areas above the lake level, the internal embankments and High Flow Channel are presented in </w:t>
      </w:r>
      <w:r>
        <w:fldChar w:fldCharType="begin"/>
      </w:r>
      <w:r>
        <w:instrText xml:space="preserve"> REF _Ref198200246 \h </w:instrText>
      </w:r>
      <w:r>
        <w:fldChar w:fldCharType="separate"/>
      </w:r>
      <w:r w:rsidR="00D35BC0">
        <w:t xml:space="preserve">Figure </w:t>
      </w:r>
      <w:r w:rsidR="00D35BC0">
        <w:rPr>
          <w:noProof/>
        </w:rPr>
        <w:t>12</w:t>
      </w:r>
      <w:r w:rsidR="00D35BC0">
        <w:noBreakHyphen/>
      </w:r>
      <w:r w:rsidR="00D35BC0">
        <w:rPr>
          <w:noProof/>
        </w:rPr>
        <w:t>2</w:t>
      </w:r>
      <w:r>
        <w:fldChar w:fldCharType="end"/>
      </w:r>
      <w:r>
        <w:t>.</w:t>
      </w:r>
    </w:p>
    <w:p w14:paraId="0551DE72" w14:textId="72A4206D" w:rsidR="007478D2" w:rsidRDefault="007478D2" w:rsidP="001233D3">
      <w:r>
        <w:br w:type="page"/>
      </w:r>
    </w:p>
    <w:p w14:paraId="6B2DC641" w14:textId="77777777" w:rsidR="007478D2" w:rsidRDefault="007478D2" w:rsidP="007478D2">
      <w:pPr>
        <w:keepNext/>
        <w:jc w:val="center"/>
        <w:sectPr w:rsidR="007478D2" w:rsidSect="00602833">
          <w:pgSz w:w="11910" w:h="16840"/>
          <w:pgMar w:top="1134" w:right="567" w:bottom="1315" w:left="567" w:header="720" w:footer="356" w:gutter="0"/>
          <w:cols w:space="709"/>
          <w:titlePg/>
          <w:docGrid w:linePitch="299"/>
        </w:sectPr>
      </w:pPr>
    </w:p>
    <w:p w14:paraId="53D47648" w14:textId="77777777" w:rsidR="007478D2" w:rsidRDefault="007478D2" w:rsidP="007478D2">
      <w:pPr>
        <w:keepNext/>
        <w:jc w:val="center"/>
      </w:pPr>
      <w:r>
        <w:rPr>
          <w:noProof/>
        </w:rPr>
        <w:drawing>
          <wp:inline distT="0" distB="0" distL="0" distR="0" wp14:anchorId="40DE1FDA" wp14:editId="1C8834D7">
            <wp:extent cx="7800466" cy="5486400"/>
            <wp:effectExtent l="0" t="0" r="0" b="0"/>
            <wp:docPr id="1401994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811711" cy="5494309"/>
                    </a:xfrm>
                    <a:prstGeom prst="rect">
                      <a:avLst/>
                    </a:prstGeom>
                    <a:noFill/>
                    <a:ln>
                      <a:noFill/>
                    </a:ln>
                  </pic:spPr>
                </pic:pic>
              </a:graphicData>
            </a:graphic>
          </wp:inline>
        </w:drawing>
      </w:r>
    </w:p>
    <w:p w14:paraId="4C595A0B" w14:textId="4C9AEE04" w:rsidR="007478D2" w:rsidRDefault="007478D2" w:rsidP="007478D2">
      <w:pPr>
        <w:pStyle w:val="Caption"/>
      </w:pPr>
      <w:bookmarkStart w:id="829" w:name="_Ref198202063"/>
      <w:bookmarkStart w:id="830" w:name="_Toc210125610"/>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r>
        <w:t xml:space="preserve"> MRD </w:t>
      </w:r>
      <w:bookmarkEnd w:id="829"/>
      <w:r w:rsidR="001811A9">
        <w:t>e</w:t>
      </w:r>
      <w:r>
        <w:t xml:space="preserve">xternal </w:t>
      </w:r>
      <w:r w:rsidR="001811A9">
        <w:t>e</w:t>
      </w:r>
      <w:r>
        <w:t xml:space="preserve">mbankments – </w:t>
      </w:r>
      <w:r w:rsidR="001811A9">
        <w:t>s</w:t>
      </w:r>
      <w:r>
        <w:t xml:space="preserve">horeline </w:t>
      </w:r>
      <w:r w:rsidR="001811A9">
        <w:t>e</w:t>
      </w:r>
      <w:r>
        <w:t xml:space="preserve">rosion </w:t>
      </w:r>
      <w:r w:rsidR="001811A9">
        <w:t>p</w:t>
      </w:r>
      <w:r>
        <w:t>rotection</w:t>
      </w:r>
      <w:bookmarkEnd w:id="830"/>
    </w:p>
    <w:p w14:paraId="561B91AA" w14:textId="77777777" w:rsidR="007478D2" w:rsidRDefault="007478D2" w:rsidP="001233D3">
      <w:pPr>
        <w:sectPr w:rsidR="007478D2" w:rsidSect="007478D2">
          <w:pgSz w:w="16840" w:h="11910" w:orient="landscape" w:code="9"/>
          <w:pgMar w:top="567" w:right="1134" w:bottom="567" w:left="1315" w:header="720" w:footer="357" w:gutter="0"/>
          <w:cols w:space="709"/>
          <w:titlePg/>
          <w:docGrid w:linePitch="299"/>
        </w:sectPr>
      </w:pPr>
    </w:p>
    <w:p w14:paraId="39228BE5" w14:textId="6873A0FC" w:rsidR="001133D6" w:rsidRDefault="001133D6" w:rsidP="00B75E20">
      <w:pPr>
        <w:pStyle w:val="Heading2"/>
      </w:pPr>
      <w:bookmarkStart w:id="831" w:name="_Toc210049085"/>
      <w:r>
        <w:t xml:space="preserve">Geotechnical </w:t>
      </w:r>
      <w:r w:rsidR="000A75FB">
        <w:t>Stabilisation</w:t>
      </w:r>
      <w:bookmarkEnd w:id="831"/>
      <w:r w:rsidR="000A75FB">
        <w:t xml:space="preserve"> </w:t>
      </w:r>
    </w:p>
    <w:p w14:paraId="121737BD" w14:textId="1A78ECE9" w:rsidR="00227310" w:rsidRDefault="00DC23A8" w:rsidP="00DC23A8">
      <w:r>
        <w:t xml:space="preserve">Geotechnical stability is </w:t>
      </w:r>
      <w:r w:rsidR="007478D2">
        <w:t xml:space="preserve">critical to delivering rehabilitation objectives for the site and to meet the mining license conditions. </w:t>
      </w:r>
      <w:r w:rsidR="00980F34">
        <w:t xml:space="preserve">Without geotechnical stability, </w:t>
      </w:r>
      <w:r w:rsidR="00C107D3">
        <w:t>only limited</w:t>
      </w:r>
      <w:r w:rsidR="00980F34">
        <w:t xml:space="preserve"> beneficial land uses are possibl</w:t>
      </w:r>
      <w:r w:rsidR="00B82239">
        <w:t xml:space="preserve">e and </w:t>
      </w:r>
      <w:r w:rsidR="007478D2">
        <w:t xml:space="preserve">may require </w:t>
      </w:r>
      <w:r w:rsidR="00B82239">
        <w:t>exclusion zones</w:t>
      </w:r>
      <w:r w:rsidR="007478D2">
        <w:t xml:space="preserve">, limiting </w:t>
      </w:r>
      <w:r w:rsidR="00BE3EA4">
        <w:t>future</w:t>
      </w:r>
      <w:r w:rsidR="007478D2">
        <w:t xml:space="preserve"> land use</w:t>
      </w:r>
      <w:r w:rsidR="00C84903">
        <w:t xml:space="preserve">. Geotechnical studies </w:t>
      </w:r>
      <w:r w:rsidR="007478D2">
        <w:t xml:space="preserve">(Section </w:t>
      </w:r>
      <w:r w:rsidR="00974A02">
        <w:fldChar w:fldCharType="begin"/>
      </w:r>
      <w:r w:rsidR="00974A02">
        <w:instrText xml:space="preserve"> REF _Ref198116049 \r \h </w:instrText>
      </w:r>
      <w:r w:rsidR="00974A02">
        <w:fldChar w:fldCharType="separate"/>
      </w:r>
      <w:r w:rsidR="00D35BC0">
        <w:t>8.9</w:t>
      </w:r>
      <w:r w:rsidR="00974A02">
        <w:fldChar w:fldCharType="end"/>
      </w:r>
      <w:r w:rsidR="00974A02">
        <w:t xml:space="preserve">) </w:t>
      </w:r>
      <w:r w:rsidR="00C84903">
        <w:t>show that majority of the</w:t>
      </w:r>
      <w:r w:rsidR="009F2AD0">
        <w:t xml:space="preserve"> mine batters are stable with </w:t>
      </w:r>
      <w:r w:rsidR="00974A02">
        <w:t>the proposed lake levels of RL +37m</w:t>
      </w:r>
      <w:r w:rsidR="00EF4AF7">
        <w:t xml:space="preserve"> within the mine, </w:t>
      </w:r>
      <w:r w:rsidR="00BE3EA4">
        <w:t>including during the lake filling stage</w:t>
      </w:r>
      <w:r w:rsidR="00974A02">
        <w:t>. H</w:t>
      </w:r>
      <w:r w:rsidR="00EF4AF7">
        <w:t>owever</w:t>
      </w:r>
      <w:r w:rsidR="00974A02">
        <w:t>,</w:t>
      </w:r>
      <w:r w:rsidR="00EF4AF7">
        <w:t xml:space="preserve"> some areas require further treatment to </w:t>
      </w:r>
      <w:r w:rsidR="0065427B">
        <w:t>create more stable conditions</w:t>
      </w:r>
      <w:r w:rsidR="00227310">
        <w:t xml:space="preserve"> to meet the Design Acceptance Criteria (DAC) for ground stability</w:t>
      </w:r>
      <w:r w:rsidR="0065427B">
        <w:t>.</w:t>
      </w:r>
      <w:r w:rsidR="000A75FB">
        <w:t xml:space="preserve">  </w:t>
      </w:r>
    </w:p>
    <w:p w14:paraId="39CBE7FC" w14:textId="3460367F" w:rsidR="00E8251C" w:rsidRDefault="00A23C17" w:rsidP="00DC23A8">
      <w:r>
        <w:t xml:space="preserve">These areas will require targeted </w:t>
      </w:r>
      <w:r w:rsidR="00BE3EA4">
        <w:t>treatment</w:t>
      </w:r>
      <w:r>
        <w:t xml:space="preserve"> to meet the stability requirements for all stages of rehabilitation and deliver longer-term post rehabilitation objectives, in line with the design intent period (discussed in Section </w:t>
      </w:r>
      <w:r>
        <w:fldChar w:fldCharType="begin"/>
      </w:r>
      <w:r>
        <w:instrText xml:space="preserve"> REF _Ref197355855 \r \h </w:instrText>
      </w:r>
      <w:r>
        <w:fldChar w:fldCharType="separate"/>
      </w:r>
      <w:r w:rsidR="00D35BC0">
        <w:t>3.7.2</w:t>
      </w:r>
      <w:r>
        <w:fldChar w:fldCharType="end"/>
      </w:r>
      <w:r>
        <w:t>).</w:t>
      </w:r>
    </w:p>
    <w:p w14:paraId="5695B498" w14:textId="57FDAEE4" w:rsidR="000A75FB" w:rsidRDefault="000A75FB" w:rsidP="00CF6D51">
      <w:pPr>
        <w:pStyle w:val="Heading3"/>
      </w:pPr>
      <w:r>
        <w:t>Design Acceptance Criteria</w:t>
      </w:r>
    </w:p>
    <w:p w14:paraId="26931818" w14:textId="4E089891" w:rsidR="00A23C17" w:rsidRDefault="00A23C17" w:rsidP="00A23C17">
      <w:r>
        <w:t>The DAC is an outcome of the geotechnical analysis with consideration to the consequence for the relevant geotechnical domain</w:t>
      </w:r>
      <w:r w:rsidR="00923060">
        <w:t xml:space="preserve"> (KG04 in </w:t>
      </w:r>
      <w:r w:rsidR="00923060">
        <w:fldChar w:fldCharType="begin"/>
      </w:r>
      <w:r w:rsidR="00923060">
        <w:instrText xml:space="preserve"> REF _Ref200530793 \h </w:instrText>
      </w:r>
      <w:r w:rsidR="00923060">
        <w:fldChar w:fldCharType="separate"/>
      </w:r>
      <w:r w:rsidR="00D35BC0">
        <w:t xml:space="preserve">Table </w:t>
      </w:r>
      <w:r w:rsidR="00D35BC0">
        <w:rPr>
          <w:noProof/>
        </w:rPr>
        <w:t>17</w:t>
      </w:r>
      <w:r w:rsidR="00D35BC0">
        <w:noBreakHyphen/>
      </w:r>
      <w:r w:rsidR="00D35BC0">
        <w:rPr>
          <w:noProof/>
        </w:rPr>
        <w:t>1</w:t>
      </w:r>
      <w:r w:rsidR="00923060">
        <w:fldChar w:fldCharType="end"/>
      </w:r>
      <w:r w:rsidR="00923060">
        <w:t>)</w:t>
      </w:r>
      <w:r>
        <w:t xml:space="preserve">. The technical study and derived DAC </w:t>
      </w:r>
      <w:r w:rsidR="006C1A9B">
        <w:t>are</w:t>
      </w:r>
      <w:r>
        <w:t xml:space="preserve"> discussed in Section </w:t>
      </w:r>
      <w:r>
        <w:fldChar w:fldCharType="begin"/>
      </w:r>
      <w:r>
        <w:instrText xml:space="preserve"> REF _Ref198117072 \r \h </w:instrText>
      </w:r>
      <w:r>
        <w:fldChar w:fldCharType="separate"/>
      </w:r>
      <w:r w:rsidR="00D35BC0">
        <w:t>8.9.2.4</w:t>
      </w:r>
      <w:r>
        <w:fldChar w:fldCharType="end"/>
      </w:r>
      <w:r>
        <w:t xml:space="preserve">. </w:t>
      </w:r>
    </w:p>
    <w:p w14:paraId="7D710ED1" w14:textId="1A8AFF6B" w:rsidR="000A75FB" w:rsidRPr="000A75FB" w:rsidRDefault="007A1988" w:rsidP="00CF6D51">
      <w:pPr>
        <w:pStyle w:val="Heading3"/>
      </w:pPr>
      <w:r>
        <w:t xml:space="preserve">Slope Stabilisation &amp; </w:t>
      </w:r>
      <w:r w:rsidR="000A75FB">
        <w:t>Buttressing</w:t>
      </w:r>
    </w:p>
    <w:p w14:paraId="05B47964" w14:textId="134C41FA" w:rsidR="007A1988" w:rsidRDefault="006C1A9B" w:rsidP="00857016">
      <w:r>
        <w:t xml:space="preserve">The following geotechnical domains have been identified where </w:t>
      </w:r>
      <w:r w:rsidR="007A1988">
        <w:t xml:space="preserve">stabilisation and </w:t>
      </w:r>
      <w:r>
        <w:t xml:space="preserve">buttressing will be required for meeting stability requirements. </w:t>
      </w:r>
      <w:r w:rsidR="007A1988">
        <w:t>The stabilisation works can involve unloading of a slope by excavating material at the top or toe of a slope. Buttressing here is referred to as the introduction of a load along the toe of a slope to increase the resistance force against potential movement</w:t>
      </w:r>
      <w:r w:rsidR="00475BBB">
        <w:t xml:space="preserve">, </w:t>
      </w:r>
      <w:r w:rsidR="007A1988">
        <w:t>increas</w:t>
      </w:r>
      <w:r w:rsidR="00475BBB">
        <w:t>ing</w:t>
      </w:r>
      <w:r w:rsidR="007A1988">
        <w:t xml:space="preserve"> the reliability of a slope to meet the relevant stability design criteria.</w:t>
      </w:r>
    </w:p>
    <w:p w14:paraId="3921FA7F" w14:textId="7F3DC755" w:rsidR="006C1A9B" w:rsidRDefault="006C1A9B" w:rsidP="000C7103">
      <w:pPr>
        <w:pStyle w:val="BodyTextFirstIndent"/>
        <w:numPr>
          <w:ilvl w:val="0"/>
          <w:numId w:val="242"/>
        </w:numPr>
      </w:pPr>
      <w:r>
        <w:t>YEF Latrobe River Batters (East)</w:t>
      </w:r>
      <w:r w:rsidR="00F273CE">
        <w:t xml:space="preserve"> – requires earth fill buttress to be constructed along the eastern section of th</w:t>
      </w:r>
      <w:r w:rsidR="00BE3EA4">
        <w:t>is domain</w:t>
      </w:r>
      <w:r w:rsidR="00F273CE">
        <w:t>.</w:t>
      </w:r>
    </w:p>
    <w:p w14:paraId="34E7C705" w14:textId="50B089C4" w:rsidR="006C1A9B" w:rsidRDefault="006C1A9B" w:rsidP="000C7103">
      <w:pPr>
        <w:pStyle w:val="BodyTextFirstIndent"/>
        <w:numPr>
          <w:ilvl w:val="0"/>
          <w:numId w:val="242"/>
        </w:numPr>
      </w:pPr>
      <w:r>
        <w:t>MVF Southern Batters</w:t>
      </w:r>
      <w:r w:rsidR="00F273CE">
        <w:t xml:space="preserve"> </w:t>
      </w:r>
      <w:r w:rsidR="00475BBB">
        <w:t>(current operating face)</w:t>
      </w:r>
      <w:r w:rsidR="00F273CE">
        <w:t xml:space="preserve"> – stabilising measures include coal slope to be excavated to a steeper gradient and earth fill buttress to be constructed along the length of the slope.</w:t>
      </w:r>
    </w:p>
    <w:p w14:paraId="11E62543" w14:textId="076C48F7" w:rsidR="006C1A9B" w:rsidRDefault="006C1A9B" w:rsidP="000C7103">
      <w:pPr>
        <w:pStyle w:val="BodyTextFirstIndent"/>
        <w:numPr>
          <w:ilvl w:val="0"/>
          <w:numId w:val="242"/>
        </w:numPr>
      </w:pPr>
      <w:r>
        <w:t>YTF Fire Service Batters</w:t>
      </w:r>
      <w:r w:rsidR="00F273CE">
        <w:t xml:space="preserve"> – construct earth fill </w:t>
      </w:r>
      <w:r w:rsidR="00BE3EA4">
        <w:t>buttress along the length of these batters.</w:t>
      </w:r>
    </w:p>
    <w:p w14:paraId="4BED7428" w14:textId="0014FA99" w:rsidR="006C1A9B" w:rsidRDefault="006C1A9B" w:rsidP="000C7103">
      <w:pPr>
        <w:pStyle w:val="BodyTextFirstIndent"/>
        <w:numPr>
          <w:ilvl w:val="0"/>
          <w:numId w:val="242"/>
        </w:numPr>
      </w:pPr>
      <w:r>
        <w:t xml:space="preserve">YTF Western Batters </w:t>
      </w:r>
      <w:r w:rsidR="00BE3EA4">
        <w:t>– requires earth fill buttress in the northern section of this domain.</w:t>
      </w:r>
    </w:p>
    <w:p w14:paraId="6395F9E0" w14:textId="6D2E92BA" w:rsidR="000B44CD" w:rsidRPr="000B44CD" w:rsidRDefault="00F273CE" w:rsidP="00857016">
      <w:r>
        <w:t xml:space="preserve">The feasibility design volumes for buttressing </w:t>
      </w:r>
      <w:r w:rsidR="00BE3EA4">
        <w:t>are</w:t>
      </w:r>
      <w:r>
        <w:t xml:space="preserve"> presented in </w:t>
      </w:r>
      <w:r>
        <w:fldChar w:fldCharType="begin"/>
      </w:r>
      <w:r>
        <w:instrText xml:space="preserve"> REF _Ref197418980 \h </w:instrText>
      </w:r>
      <w:r w:rsidR="00857016">
        <w:instrText xml:space="preserve"> \* MERGEFORMAT </w:instrText>
      </w:r>
      <w:r>
        <w:fldChar w:fldCharType="separate"/>
      </w:r>
      <w:r w:rsidR="00D35BC0">
        <w:t xml:space="preserve">Figure </w:t>
      </w:r>
      <w:r w:rsidR="00D35BC0">
        <w:rPr>
          <w:noProof/>
        </w:rPr>
        <w:t>8</w:t>
      </w:r>
      <w:r w:rsidR="00D35BC0">
        <w:rPr>
          <w:noProof/>
        </w:rPr>
        <w:noBreakHyphen/>
        <w:t>82</w:t>
      </w:r>
      <w:r>
        <w:fldChar w:fldCharType="end"/>
      </w:r>
      <w:r>
        <w:t>. Notably, these will be further reviewed for optimisation as part of detailed design works</w:t>
      </w:r>
      <w:r w:rsidR="00C168E7">
        <w:t xml:space="preserve"> (KG05 in </w:t>
      </w:r>
      <w:r w:rsidR="00C168E7">
        <w:fldChar w:fldCharType="begin"/>
      </w:r>
      <w:r w:rsidR="00C168E7">
        <w:instrText xml:space="preserve"> REF _Ref200530793 \h </w:instrText>
      </w:r>
      <w:r w:rsidR="00C168E7">
        <w:fldChar w:fldCharType="separate"/>
      </w:r>
      <w:r w:rsidR="00D35BC0">
        <w:t xml:space="preserve">Table </w:t>
      </w:r>
      <w:r w:rsidR="00D35BC0">
        <w:rPr>
          <w:noProof/>
        </w:rPr>
        <w:t>17</w:t>
      </w:r>
      <w:r w:rsidR="00D35BC0">
        <w:noBreakHyphen/>
      </w:r>
      <w:r w:rsidR="00D35BC0">
        <w:rPr>
          <w:noProof/>
        </w:rPr>
        <w:t>1</w:t>
      </w:r>
      <w:r w:rsidR="00C168E7">
        <w:fldChar w:fldCharType="end"/>
      </w:r>
      <w:r w:rsidR="00C168E7">
        <w:t>)</w:t>
      </w:r>
      <w:r>
        <w:t xml:space="preserve">. </w:t>
      </w:r>
    </w:p>
    <w:p w14:paraId="120451A7" w14:textId="28EC58A8" w:rsidR="000B44CD" w:rsidRPr="000B44CD" w:rsidRDefault="001133D6" w:rsidP="000B44CD">
      <w:pPr>
        <w:pStyle w:val="Heading2"/>
      </w:pPr>
      <w:bookmarkStart w:id="832" w:name="_Toc210049086"/>
      <w:r>
        <w:t>Landform Reshaping and Preparation</w:t>
      </w:r>
      <w:bookmarkEnd w:id="832"/>
    </w:p>
    <w:p w14:paraId="582101E5" w14:textId="488A7B8D" w:rsidR="00FE494B" w:rsidRDefault="00FE494B" w:rsidP="00CF6D51">
      <w:pPr>
        <w:pStyle w:val="Heading3"/>
      </w:pPr>
      <w:r>
        <w:t>Typical Mine Slope</w:t>
      </w:r>
    </w:p>
    <w:p w14:paraId="60A5AD18" w14:textId="55549BBD" w:rsidR="00E64EC8" w:rsidRPr="00E64EC8" w:rsidRDefault="00E64EC8" w:rsidP="00E64EC8">
      <w:r>
        <w:t xml:space="preserve">Progressive rehabilitation and technical studies </w:t>
      </w:r>
      <w:r w:rsidR="00513E07">
        <w:t>show relationships between slope gradient, slope length, soil type, vegetation</w:t>
      </w:r>
      <w:r w:rsidR="00E369A2">
        <w:t xml:space="preserve"> cover, and erosion </w:t>
      </w:r>
      <w:r w:rsidR="001622B7">
        <w:t xml:space="preserve">potential.  </w:t>
      </w:r>
      <w:r w:rsidR="00BC1708">
        <w:t xml:space="preserve">Changing one of these variables alone </w:t>
      </w:r>
      <w:r w:rsidR="002C101F">
        <w:t>can</w:t>
      </w:r>
      <w:r w:rsidR="00BC1708">
        <w:t xml:space="preserve"> change the erosion potential, however </w:t>
      </w:r>
      <w:r w:rsidR="00C97418">
        <w:t xml:space="preserve">at 95% vegetation cover the mine slopes are shown </w:t>
      </w:r>
      <w:r w:rsidR="003138AD">
        <w:t xml:space="preserve">(discussed in Section </w:t>
      </w:r>
      <w:r w:rsidR="003138AD">
        <w:fldChar w:fldCharType="begin"/>
      </w:r>
      <w:r w:rsidR="003138AD">
        <w:instrText xml:space="preserve"> REF _Ref198109817 \r \h </w:instrText>
      </w:r>
      <w:r w:rsidR="003138AD">
        <w:fldChar w:fldCharType="separate"/>
      </w:r>
      <w:r w:rsidR="00D35BC0">
        <w:t>8.13</w:t>
      </w:r>
      <w:r w:rsidR="003138AD">
        <w:fldChar w:fldCharType="end"/>
      </w:r>
      <w:r w:rsidR="003138AD">
        <w:t xml:space="preserve">) </w:t>
      </w:r>
      <w:r w:rsidR="00C97418">
        <w:t xml:space="preserve">to limit erosion </w:t>
      </w:r>
      <w:r w:rsidR="00C471F0">
        <w:t>at 120m slope lengths and gradients of 2.5</w:t>
      </w:r>
      <w:r w:rsidR="002C101F">
        <w:t>H</w:t>
      </w:r>
      <w:r w:rsidR="00C471F0">
        <w:t>:1</w:t>
      </w:r>
      <w:r w:rsidR="002C101F">
        <w:t>V</w:t>
      </w:r>
      <w:r w:rsidR="003566D1">
        <w:t>.  These parameters are treated as design limits</w:t>
      </w:r>
      <w:r w:rsidR="000C5D2E">
        <w:t xml:space="preserve"> </w:t>
      </w:r>
      <w:r w:rsidR="007F1D61">
        <w:t>for rehabilitated mine slopes</w:t>
      </w:r>
      <w:r w:rsidR="00D37DBB">
        <w:t xml:space="preserve"> above the shoreline</w:t>
      </w:r>
      <w:r w:rsidR="007F1D61">
        <w:t>.</w:t>
      </w:r>
      <w:r w:rsidR="00CE5C6E">
        <w:t xml:space="preserve">  Any slopes exceeding this </w:t>
      </w:r>
      <w:r w:rsidR="00AF379E">
        <w:t>criterion</w:t>
      </w:r>
      <w:r w:rsidR="00CE5C6E">
        <w:t xml:space="preserve"> will require addition</w:t>
      </w:r>
      <w:r w:rsidR="00AF379E">
        <w:t>al</w:t>
      </w:r>
      <w:r w:rsidR="00CE5C6E">
        <w:t xml:space="preserve"> erosion prevention controls</w:t>
      </w:r>
      <w:r w:rsidR="00DE36C4">
        <w:t xml:space="preserve"> </w:t>
      </w:r>
      <w:r w:rsidR="00871016">
        <w:t>or further technical assessment</w:t>
      </w:r>
      <w:r w:rsidR="006B27DC">
        <w:t>.</w:t>
      </w:r>
      <w:r w:rsidR="00CE5C6E">
        <w:t xml:space="preserve"> </w:t>
      </w:r>
      <w:r w:rsidR="00513E07">
        <w:t xml:space="preserve"> </w:t>
      </w:r>
      <w:r w:rsidR="003138AD">
        <w:t xml:space="preserve">There is no reshaping required for slopes below the shoreline as the lake waterbody will submerge these slopes and provide adequate protection against environmental and geotechnical hazards (refer to risks in </w:t>
      </w:r>
      <w:r w:rsidR="003138AD">
        <w:fldChar w:fldCharType="begin"/>
      </w:r>
      <w:r w:rsidR="003138AD">
        <w:instrText xml:space="preserve"> REF _Ref194043079 \r \h </w:instrText>
      </w:r>
      <w:r w:rsidR="003138AD">
        <w:fldChar w:fldCharType="separate"/>
      </w:r>
      <w:r w:rsidR="00D35BC0">
        <w:t>Chapter 11</w:t>
      </w:r>
      <w:r w:rsidR="003138AD">
        <w:fldChar w:fldCharType="end"/>
      </w:r>
      <w:r w:rsidR="003138AD">
        <w:t xml:space="preserve">). </w:t>
      </w:r>
    </w:p>
    <w:p w14:paraId="773BC49A" w14:textId="508836CE" w:rsidR="00FE494B" w:rsidRDefault="00FE494B" w:rsidP="00CF6D51">
      <w:pPr>
        <w:pStyle w:val="Heading3"/>
      </w:pPr>
      <w:r>
        <w:t>Shoreline</w:t>
      </w:r>
    </w:p>
    <w:p w14:paraId="02158E39" w14:textId="4C7245EF" w:rsidR="000B44CD" w:rsidRDefault="00BA1F70" w:rsidP="00C42028">
      <w:r>
        <w:t xml:space="preserve">Where space is available, a shoreline will be shaped into the </w:t>
      </w:r>
      <w:r w:rsidR="00495F46">
        <w:t xml:space="preserve">mine slope to protect the landform against wave action erosion.  </w:t>
      </w:r>
      <w:r w:rsidR="007B3F48">
        <w:t>The shoreline slope is an 8</w:t>
      </w:r>
      <w:r w:rsidR="003138AD">
        <w:t>H</w:t>
      </w:r>
      <w:r w:rsidR="007B3F48">
        <w:t>:1</w:t>
      </w:r>
      <w:r w:rsidR="003138AD">
        <w:t>V</w:t>
      </w:r>
      <w:r w:rsidR="007B3F48">
        <w:t xml:space="preserve"> grade</w:t>
      </w:r>
      <w:r w:rsidR="008C32AE">
        <w:t xml:space="preserve"> from RL 36.2</w:t>
      </w:r>
      <w:r w:rsidR="006F4CEE">
        <w:t>m</w:t>
      </w:r>
      <w:r w:rsidR="008C32AE">
        <w:t xml:space="preserve"> to RL 38</w:t>
      </w:r>
      <w:r w:rsidR="004B4464">
        <w:t>.</w:t>
      </w:r>
      <w:r w:rsidR="006F4CEE">
        <w:t xml:space="preserve">14m which accounts for </w:t>
      </w:r>
      <w:r w:rsidR="00003FFD">
        <w:t>evaporation losses during dry periods, and the 1 in 100 wave height</w:t>
      </w:r>
      <w:r w:rsidR="00F21206">
        <w:t xml:space="preserve">.  </w:t>
      </w:r>
      <w:r w:rsidR="00003FFD">
        <w:t xml:space="preserve"> </w:t>
      </w:r>
    </w:p>
    <w:p w14:paraId="631439AC" w14:textId="77777777" w:rsidR="00D35BC0" w:rsidRDefault="00B80C40" w:rsidP="00946086">
      <w:pPr>
        <w:pStyle w:val="Caption"/>
        <w:keepNext/>
      </w:pPr>
      <w:r>
        <w:t xml:space="preserve">Elsewhere there will be </w:t>
      </w:r>
      <w:r w:rsidR="00D85CCF">
        <w:t>additional</w:t>
      </w:r>
      <w:r>
        <w:t xml:space="preserve"> erosion protection </w:t>
      </w:r>
      <w:r w:rsidR="00D85CCF">
        <w:t xml:space="preserve">requirements </w:t>
      </w:r>
      <w:r w:rsidR="00F917D1">
        <w:t>designed and implemented</w:t>
      </w:r>
      <w:r w:rsidR="00EF5ACA">
        <w:t>.</w:t>
      </w:r>
      <w:r w:rsidR="003138AD">
        <w:t xml:space="preserve"> These will be further explored in detailed design. </w:t>
      </w:r>
      <w:r w:rsidR="00224E51">
        <w:fldChar w:fldCharType="begin"/>
      </w:r>
      <w:r w:rsidR="00224E51">
        <w:instrText xml:space="preserve"> REF _Ref198219381 \h </w:instrText>
      </w:r>
      <w:r w:rsidR="00224E51">
        <w:fldChar w:fldCharType="separate"/>
      </w:r>
      <w:r w:rsidR="00D35BC0">
        <w:t xml:space="preserve">Figure </w:t>
      </w:r>
      <w:r w:rsidR="00D35BC0">
        <w:rPr>
          <w:noProof/>
        </w:rPr>
        <w:t>12</w:t>
      </w:r>
      <w:r w:rsidR="00D35BC0">
        <w:noBreakHyphen/>
      </w:r>
      <w:r w:rsidR="00D35BC0">
        <w:rPr>
          <w:noProof/>
        </w:rPr>
        <w:t>5</w:t>
      </w:r>
      <w:r w:rsidR="00224E51">
        <w:fldChar w:fldCharType="end"/>
      </w:r>
      <w:r w:rsidR="00224E51">
        <w:t xml:space="preserve"> </w:t>
      </w:r>
      <w:r w:rsidR="003138AD">
        <w:t>shows the conceptual layout of a typical cross-section with shoreline.</w:t>
      </w:r>
      <w:r w:rsidR="00224E51">
        <w:t xml:space="preserve"> This is an example cross-section along the geotechnical domain YTF Hernes Oak Batters (domains shown in </w:t>
      </w:r>
      <w:r w:rsidR="00224E51">
        <w:fldChar w:fldCharType="begin"/>
      </w:r>
      <w:r w:rsidR="00224E51">
        <w:instrText xml:space="preserve"> REF _Ref197354020 \h </w:instrText>
      </w:r>
      <w:r w:rsidR="00224E51">
        <w:fldChar w:fldCharType="separate"/>
      </w:r>
    </w:p>
    <w:p w14:paraId="19F56942" w14:textId="77777777" w:rsidR="00D35BC0" w:rsidRDefault="00D35BC0" w:rsidP="00946086">
      <w:pPr>
        <w:pStyle w:val="Caption"/>
      </w:pPr>
      <w:r>
        <w:t xml:space="preserve">Figure </w:t>
      </w:r>
      <w:r>
        <w:rPr>
          <w:noProof/>
        </w:rPr>
        <w:t>3</w:t>
      </w:r>
      <w:r>
        <w:noBreakHyphen/>
      </w:r>
      <w:r>
        <w:rPr>
          <w:noProof/>
        </w:rPr>
        <w:t>8</w:t>
      </w:r>
      <w:r>
        <w:t xml:space="preserve">: </w:t>
      </w:r>
      <w:r w:rsidRPr="00015359">
        <w:t>Yallourn Mine Geotechnical Domains and Geotechnical Section Plan (PSM 2025b)</w:t>
      </w:r>
    </w:p>
    <w:p w14:paraId="266AFAA7" w14:textId="70DB32D7" w:rsidR="001C1B03" w:rsidRPr="001C1B03" w:rsidRDefault="00224E51" w:rsidP="00F917D1">
      <w:r>
        <w:fldChar w:fldCharType="end"/>
      </w:r>
      <w:r>
        <w:t>).</w:t>
      </w:r>
    </w:p>
    <w:p w14:paraId="15C633DB" w14:textId="77777777" w:rsidR="00224E51" w:rsidRDefault="00224E51" w:rsidP="00E122F7">
      <w:pPr>
        <w:keepNext/>
        <w:jc w:val="center"/>
      </w:pPr>
      <w:r>
        <w:br w:type="page"/>
      </w:r>
    </w:p>
    <w:p w14:paraId="682070C9" w14:textId="77777777" w:rsidR="00224E51" w:rsidRDefault="00224E51" w:rsidP="00E122F7">
      <w:pPr>
        <w:keepNext/>
        <w:jc w:val="center"/>
        <w:sectPr w:rsidR="00224E51" w:rsidSect="00602833">
          <w:pgSz w:w="11910" w:h="16840"/>
          <w:pgMar w:top="1134" w:right="567" w:bottom="1315" w:left="567" w:header="720" w:footer="356" w:gutter="0"/>
          <w:cols w:space="709"/>
          <w:titlePg/>
          <w:docGrid w:linePitch="299"/>
        </w:sectPr>
      </w:pPr>
    </w:p>
    <w:p w14:paraId="130BC9AD" w14:textId="77777777" w:rsidR="003F04C5" w:rsidRDefault="00AA18B4" w:rsidP="00E122F7">
      <w:pPr>
        <w:keepNext/>
        <w:jc w:val="center"/>
      </w:pPr>
      <w:r w:rsidRPr="00AA18B4">
        <w:rPr>
          <w:noProof/>
        </w:rPr>
        <w:drawing>
          <wp:inline distT="0" distB="0" distL="0" distR="0" wp14:anchorId="57F4F9D9" wp14:editId="043D3297">
            <wp:extent cx="9477311" cy="4084320"/>
            <wp:effectExtent l="0" t="0" r="0" b="0"/>
            <wp:docPr id="498189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89624" name=""/>
                    <pic:cNvPicPr/>
                  </pic:nvPicPr>
                  <pic:blipFill rotWithShape="1">
                    <a:blip r:embed="rId184"/>
                    <a:srcRect b="9685"/>
                    <a:stretch/>
                  </pic:blipFill>
                  <pic:spPr bwMode="auto">
                    <a:xfrm>
                      <a:off x="0" y="0"/>
                      <a:ext cx="9502125" cy="4095014"/>
                    </a:xfrm>
                    <a:prstGeom prst="rect">
                      <a:avLst/>
                    </a:prstGeom>
                    <a:ln>
                      <a:noFill/>
                    </a:ln>
                    <a:extLst>
                      <a:ext uri="{53640926-AAD7-44D8-BBD7-CCE9431645EC}">
                        <a14:shadowObscured xmlns:a14="http://schemas.microsoft.com/office/drawing/2010/main"/>
                      </a:ext>
                    </a:extLst>
                  </pic:spPr>
                </pic:pic>
              </a:graphicData>
            </a:graphic>
          </wp:inline>
        </w:drawing>
      </w:r>
    </w:p>
    <w:p w14:paraId="0E031544" w14:textId="3F70441C" w:rsidR="003138AD" w:rsidRDefault="003F04C5" w:rsidP="00E122F7">
      <w:pPr>
        <w:pStyle w:val="Caption"/>
      </w:pPr>
      <w:bookmarkStart w:id="833" w:name="_Ref198219381"/>
      <w:bookmarkStart w:id="834" w:name="_Ref198219366"/>
      <w:bookmarkStart w:id="835" w:name="_Toc210125611"/>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bookmarkEnd w:id="833"/>
      <w:r w:rsidR="00E122F7">
        <w:t xml:space="preserve"> </w:t>
      </w:r>
      <w:r w:rsidR="00224E51">
        <w:t>Conceptual Rehabilitated Landform Cross-Section (YTF Hernes Oak Batters shown here)</w:t>
      </w:r>
      <w:bookmarkEnd w:id="834"/>
      <w:bookmarkEnd w:id="835"/>
    </w:p>
    <w:p w14:paraId="3F93B333" w14:textId="77777777" w:rsidR="00224E51" w:rsidRDefault="00224E51" w:rsidP="00F917D1">
      <w:pPr>
        <w:sectPr w:rsidR="00224E51" w:rsidSect="00224E51">
          <w:pgSz w:w="16840" w:h="11910" w:orient="landscape" w:code="9"/>
          <w:pgMar w:top="567" w:right="1134" w:bottom="567" w:left="1315" w:header="720" w:footer="357" w:gutter="0"/>
          <w:cols w:space="709"/>
          <w:titlePg/>
          <w:docGrid w:linePitch="299"/>
        </w:sectPr>
      </w:pPr>
    </w:p>
    <w:p w14:paraId="3A49D190" w14:textId="0CABE1C2" w:rsidR="001133D6" w:rsidRDefault="001133D6" w:rsidP="00B75E20">
      <w:pPr>
        <w:pStyle w:val="Heading2"/>
      </w:pPr>
      <w:bookmarkStart w:id="836" w:name="_Toc210049087"/>
      <w:r>
        <w:t>Revegetation</w:t>
      </w:r>
      <w:bookmarkEnd w:id="836"/>
    </w:p>
    <w:p w14:paraId="14F34115" w14:textId="388F83A8" w:rsidR="000B44CD" w:rsidRPr="000B44CD" w:rsidRDefault="00713CF3" w:rsidP="00AB7F5E">
      <w:r>
        <w:t>Years of p</w:t>
      </w:r>
      <w:r w:rsidR="00F21206">
        <w:t>rogressive rehabilitation</w:t>
      </w:r>
      <w:r>
        <w:t xml:space="preserve"> and </w:t>
      </w:r>
      <w:r w:rsidR="006361D5">
        <w:t xml:space="preserve">conservation works </w:t>
      </w:r>
      <w:r w:rsidR="00A40644">
        <w:t xml:space="preserve">have </w:t>
      </w:r>
      <w:r w:rsidR="00BB1047">
        <w:t>demonstrated</w:t>
      </w:r>
      <w:r w:rsidR="00A40644">
        <w:t xml:space="preserve"> </w:t>
      </w:r>
      <w:r w:rsidR="00BB1047">
        <w:t xml:space="preserve">successful revegetation programs.  On flat areas, direct seeding to native species can be achieved without </w:t>
      </w:r>
      <w:r w:rsidR="00D61CF7">
        <w:t>a topsoil medium</w:t>
      </w:r>
      <w:r w:rsidR="003A5A69">
        <w:t>.  On steeper terrain, topsoil is required to enable fast vegetation establishment</w:t>
      </w:r>
      <w:r w:rsidR="007B6B20">
        <w:t xml:space="preserve">.  This is normally achieved </w:t>
      </w:r>
      <w:r w:rsidR="00473B1B">
        <w:t>through</w:t>
      </w:r>
      <w:r w:rsidR="007B6B20">
        <w:t xml:space="preserve"> seeding</w:t>
      </w:r>
      <w:r w:rsidR="00473B1B">
        <w:t xml:space="preserve"> by tractor</w:t>
      </w:r>
      <w:r w:rsidR="007B6B20">
        <w:t xml:space="preserve"> to a pasture grass with supplementary revegetation done after establishment to suit the nominated land use</w:t>
      </w:r>
      <w:r w:rsidR="0084193F">
        <w:t>.</w:t>
      </w:r>
      <w:r w:rsidR="00A40644">
        <w:t xml:space="preserve"> </w:t>
      </w:r>
      <w:r w:rsidR="00C41477">
        <w:t xml:space="preserve"> Seed suitable for native revegetation has historically been collected at site and used successfully for nursery establishment to </w:t>
      </w:r>
      <w:r w:rsidR="00A83B2B">
        <w:t>tube stock</w:t>
      </w:r>
      <w:r w:rsidR="00C41477">
        <w:t xml:space="preserve">, or for directed seeding </w:t>
      </w:r>
      <w:r w:rsidR="00A83B2B">
        <w:t>by tractor.</w:t>
      </w:r>
      <w:r w:rsidR="00A40644">
        <w:t xml:space="preserve"> </w:t>
      </w:r>
    </w:p>
    <w:p w14:paraId="6F46E463" w14:textId="1566CBAC" w:rsidR="00915735" w:rsidRPr="000B44CD" w:rsidRDefault="00915735" w:rsidP="00AB7F5E">
      <w:r>
        <w:t xml:space="preserve">Revegetation </w:t>
      </w:r>
      <w:r w:rsidR="00557CFB">
        <w:t>planning will incorporate</w:t>
      </w:r>
      <w:r>
        <w:t xml:space="preserve"> the </w:t>
      </w:r>
      <w:r w:rsidR="00557CFB">
        <w:rPr>
          <w:i/>
          <w:iCs/>
        </w:rPr>
        <w:t>Yallourn Conservation Strategy</w:t>
      </w:r>
      <w:r w:rsidR="00557CFB">
        <w:t xml:space="preserve"> </w:t>
      </w:r>
      <w:r w:rsidR="0070653B">
        <w:fldChar w:fldCharType="begin"/>
      </w:r>
      <w:r w:rsidR="001B655D">
        <w:instrText xml:space="preserve"> ADDIN EN.CITE &lt;EndNote&gt;&lt;Cite&gt;&lt;Author&gt;IDEM&lt;/Author&gt;&lt;Year&gt;2020&lt;/Year&gt;&lt;RecNum&gt;86&lt;/RecNum&gt;&lt;DisplayText&gt;(IDEM 2020)&lt;/DisplayText&gt;&lt;record&gt;&lt;rec-number&gt;86&lt;/rec-number&gt;&lt;foreign-keys&gt;&lt;key app="EN" db-id="spaff0s0osz0sqe0t5a55fezradpx9psfrzt" timestamp="1747106803" guid="5cb6056e-e87c-4f6e-a5d5-f5a270b23bab"&gt;86&lt;/key&gt;&lt;/foreign-keys&gt;&lt;ref-type name="Report"&gt;27&lt;/ref-type&gt;&lt;contributors&gt;&lt;authors&gt;&lt;author&gt;IDEM&lt;/author&gt;&lt;/authors&gt;&lt;secondary-authors&gt;&lt;author&gt;Indigenous Design Environmental Management,&lt;/author&gt;&lt;/secondary-authors&gt;&lt;/contributors&gt;&lt;titles&gt;&lt;title&gt;Yallourn Conservation Strategy&lt;/title&gt;&lt;/titles&gt;&lt;number&gt;A2150344&lt;/number&gt;&lt;dates&gt;&lt;year&gt;2020&lt;/year&gt;&lt;pub-dates&gt;&lt;date&gt;Oct 2020&lt;/date&gt;&lt;/pub-dates&gt;&lt;/dates&gt;&lt;urls&gt;&lt;/urls&gt;&lt;/record&gt;&lt;/Cite&gt;&lt;/EndNote&gt;</w:instrText>
      </w:r>
      <w:r w:rsidR="0070653B">
        <w:fldChar w:fldCharType="separate"/>
      </w:r>
      <w:r w:rsidR="004A5F61">
        <w:rPr>
          <w:noProof/>
        </w:rPr>
        <w:t>(IDEM 2020)</w:t>
      </w:r>
      <w:r w:rsidR="0070653B">
        <w:fldChar w:fldCharType="end"/>
      </w:r>
      <w:r w:rsidR="00B655F3">
        <w:t xml:space="preserve"> </w:t>
      </w:r>
      <w:r w:rsidR="00557CFB">
        <w:t xml:space="preserve">and the plans for the </w:t>
      </w:r>
      <w:r w:rsidR="00557CFB" w:rsidRPr="00782F36">
        <w:t>Strzelecki-Alpine Bio</w:t>
      </w:r>
      <w:r w:rsidR="00557CFB">
        <w:t>-</w:t>
      </w:r>
      <w:r w:rsidR="00557CFB" w:rsidRPr="00782F36">
        <w:t>lin</w:t>
      </w:r>
      <w:r w:rsidR="00557CFB">
        <w:t xml:space="preserve">k </w:t>
      </w:r>
      <w:r w:rsidR="00557CFB">
        <w:fldChar w:fldCharType="begin"/>
      </w:r>
      <w:r w:rsidR="001B655D">
        <w:instrText xml:space="preserve"> ADDIN EN.CITE &lt;EndNote&gt;&lt;Cite&gt;&lt;Author&gt;LCC&lt;/Author&gt;&lt;Year&gt;2019&lt;/Year&gt;&lt;RecNum&gt;62&lt;/RecNum&gt;&lt;DisplayText&gt;(LCC 2019)&lt;/DisplayText&gt;&lt;record&gt;&lt;rec-number&gt;62&lt;/rec-number&gt;&lt;foreign-keys&gt;&lt;key app="EN" db-id="spaff0s0osz0sqe0t5a55fezradpx9psfrzt" timestamp="1746603153" guid="53d85e2d-c51a-4e25-82a9-e08685dc53e8"&gt;62&lt;/key&gt;&lt;/foreign-keys&gt;&lt;ref-type name="Report"&gt;27&lt;/ref-type&gt;&lt;contributors&gt;&lt;authors&gt;&lt;author&gt;LCC&lt;/author&gt;&lt;/authors&gt;&lt;secondary-authors&gt;&lt;author&gt;Latrobe City Council,&lt;/author&gt;&lt;/secondary-authors&gt;&lt;/contributors&gt;&lt;titles&gt;&lt;title&gt;Rural Land Use Strategy&lt;/title&gt;&lt;/titles&gt;&lt;number&gt;A2407210&lt;/number&gt;&lt;dates&gt;&lt;year&gt;2019&lt;/year&gt;&lt;/dates&gt;&lt;pub-location&gt;https://www.latrobe.vic.gov.au/sites/default/files/Rural_Land_Use_Strategy.pdf&lt;/pub-location&gt;&lt;urls&gt;&lt;/urls&gt;&lt;/record&gt;&lt;/Cite&gt;&lt;/EndNote&gt;</w:instrText>
      </w:r>
      <w:r w:rsidR="00557CFB">
        <w:fldChar w:fldCharType="separate"/>
      </w:r>
      <w:r w:rsidR="00557CFB">
        <w:rPr>
          <w:noProof/>
        </w:rPr>
        <w:t>(LCC 2019)</w:t>
      </w:r>
      <w:r w:rsidR="00557CFB">
        <w:fldChar w:fldCharType="end"/>
      </w:r>
      <w:r w:rsidR="00557CFB">
        <w:t xml:space="preserve"> where applicable.</w:t>
      </w:r>
    </w:p>
    <w:p w14:paraId="19AC1BF0" w14:textId="2755143C" w:rsidR="00696DF4" w:rsidRDefault="00696DF4" w:rsidP="00AB7F5E">
      <w:r>
        <w:t xml:space="preserve">Key objectives of revegetation design are as below. The associated risks are discussed in </w:t>
      </w:r>
      <w:r>
        <w:fldChar w:fldCharType="begin"/>
      </w:r>
      <w:r>
        <w:instrText xml:space="preserve"> REF _Ref194043079 \r \h </w:instrText>
      </w:r>
      <w:r>
        <w:fldChar w:fldCharType="separate"/>
      </w:r>
      <w:r w:rsidR="00D35BC0">
        <w:t>Chapter 11</w:t>
      </w:r>
      <w:r>
        <w:fldChar w:fldCharType="end"/>
      </w:r>
      <w:r>
        <w:t>:</w:t>
      </w:r>
    </w:p>
    <w:p w14:paraId="5B0CAA9A" w14:textId="12F8FB62" w:rsidR="002C150E" w:rsidRPr="002C150E" w:rsidRDefault="002C150E" w:rsidP="000C7103">
      <w:pPr>
        <w:numPr>
          <w:ilvl w:val="0"/>
          <w:numId w:val="245"/>
        </w:numPr>
        <w:rPr>
          <w:rFonts w:eastAsia="Verdana"/>
          <w:szCs w:val="24"/>
          <w:lang w:eastAsia="en-AU"/>
        </w:rPr>
      </w:pPr>
      <w:r w:rsidRPr="002C150E">
        <w:rPr>
          <w:rFonts w:eastAsia="Verdana"/>
          <w:b/>
          <w:bCs/>
          <w:szCs w:val="24"/>
          <w:lang w:eastAsia="en-AU"/>
        </w:rPr>
        <w:t>Minimi</w:t>
      </w:r>
      <w:r w:rsidR="006A4A50">
        <w:rPr>
          <w:rFonts w:eastAsia="Verdana"/>
          <w:b/>
          <w:bCs/>
          <w:szCs w:val="24"/>
          <w:lang w:eastAsia="en-AU"/>
        </w:rPr>
        <w:t>s</w:t>
      </w:r>
      <w:r w:rsidRPr="002C150E">
        <w:rPr>
          <w:rFonts w:eastAsia="Verdana"/>
          <w:b/>
          <w:bCs/>
          <w:szCs w:val="24"/>
          <w:lang w:eastAsia="en-AU"/>
        </w:rPr>
        <w:t>e sheet flow erosion</w:t>
      </w:r>
      <w:r w:rsidRPr="002C150E">
        <w:rPr>
          <w:rFonts w:eastAsia="Verdana"/>
          <w:szCs w:val="24"/>
          <w:lang w:eastAsia="en-AU"/>
        </w:rPr>
        <w:t> along the slopes.</w:t>
      </w:r>
    </w:p>
    <w:p w14:paraId="0FF9C5D1" w14:textId="77777777" w:rsidR="002C150E" w:rsidRPr="002C150E" w:rsidRDefault="002C150E" w:rsidP="000C7103">
      <w:pPr>
        <w:numPr>
          <w:ilvl w:val="0"/>
          <w:numId w:val="245"/>
        </w:numPr>
        <w:rPr>
          <w:rFonts w:eastAsia="Verdana"/>
          <w:szCs w:val="24"/>
          <w:lang w:eastAsia="en-AU"/>
        </w:rPr>
      </w:pPr>
      <w:r w:rsidRPr="002C150E">
        <w:rPr>
          <w:rFonts w:eastAsia="Verdana"/>
          <w:b/>
          <w:bCs/>
          <w:szCs w:val="24"/>
          <w:lang w:eastAsia="en-AU"/>
        </w:rPr>
        <w:t>Reduce surface infiltration</w:t>
      </w:r>
      <w:r w:rsidRPr="002C150E">
        <w:rPr>
          <w:rFonts w:eastAsia="Verdana"/>
          <w:szCs w:val="24"/>
          <w:lang w:eastAsia="en-AU"/>
        </w:rPr>
        <w:t> to the underlying strata (overburden and/or underlying coal).</w:t>
      </w:r>
    </w:p>
    <w:p w14:paraId="7C269DAB" w14:textId="77777777" w:rsidR="002C150E" w:rsidRPr="002C150E" w:rsidRDefault="002C150E" w:rsidP="000C7103">
      <w:pPr>
        <w:numPr>
          <w:ilvl w:val="0"/>
          <w:numId w:val="245"/>
        </w:numPr>
        <w:rPr>
          <w:rFonts w:eastAsia="Verdana"/>
          <w:szCs w:val="24"/>
          <w:lang w:eastAsia="en-AU"/>
        </w:rPr>
      </w:pPr>
      <w:r w:rsidRPr="002C150E">
        <w:rPr>
          <w:rFonts w:eastAsia="Verdana"/>
          <w:b/>
          <w:bCs/>
          <w:szCs w:val="24"/>
          <w:lang w:eastAsia="en-AU"/>
        </w:rPr>
        <w:t>Facilitate the creation</w:t>
      </w:r>
      <w:r w:rsidRPr="002C150E">
        <w:rPr>
          <w:rFonts w:eastAsia="Verdana"/>
          <w:szCs w:val="24"/>
          <w:lang w:eastAsia="en-AU"/>
        </w:rPr>
        <w:t> of a geomorphic landform.</w:t>
      </w:r>
    </w:p>
    <w:p w14:paraId="707B928B" w14:textId="77777777" w:rsidR="002C150E" w:rsidRPr="002C150E" w:rsidRDefault="002C150E" w:rsidP="000C7103">
      <w:pPr>
        <w:numPr>
          <w:ilvl w:val="0"/>
          <w:numId w:val="245"/>
        </w:numPr>
        <w:rPr>
          <w:rFonts w:eastAsia="Verdana"/>
          <w:szCs w:val="24"/>
          <w:lang w:eastAsia="en-AU"/>
        </w:rPr>
      </w:pPr>
      <w:r w:rsidRPr="002C150E">
        <w:rPr>
          <w:rFonts w:eastAsia="Verdana"/>
          <w:b/>
          <w:bCs/>
          <w:szCs w:val="24"/>
          <w:lang w:eastAsia="en-AU"/>
        </w:rPr>
        <w:t>Support the management</w:t>
      </w:r>
      <w:r w:rsidRPr="002C150E">
        <w:rPr>
          <w:rFonts w:eastAsia="Verdana"/>
          <w:szCs w:val="24"/>
          <w:lang w:eastAsia="en-AU"/>
        </w:rPr>
        <w:t> of environmental factors such as water quality, wind, fire, and storm events.</w:t>
      </w:r>
    </w:p>
    <w:p w14:paraId="375FA9A8" w14:textId="66F33B6F" w:rsidR="0046433B" w:rsidRPr="000B44CD" w:rsidRDefault="0046433B" w:rsidP="00AB7F5E">
      <w:r>
        <w:fldChar w:fldCharType="begin"/>
      </w:r>
      <w:r>
        <w:instrText xml:space="preserve"> REF _Ref198219381 \h </w:instrText>
      </w:r>
      <w:r>
        <w:fldChar w:fldCharType="separate"/>
      </w:r>
      <w:r w:rsidR="00D35BC0">
        <w:t xml:space="preserve">Figure </w:t>
      </w:r>
      <w:r w:rsidR="00D35BC0">
        <w:rPr>
          <w:noProof/>
        </w:rPr>
        <w:t>12</w:t>
      </w:r>
      <w:r w:rsidR="00D35BC0">
        <w:noBreakHyphen/>
      </w:r>
      <w:r w:rsidR="00D35BC0">
        <w:rPr>
          <w:noProof/>
        </w:rPr>
        <w:t>5</w:t>
      </w:r>
      <w:r>
        <w:fldChar w:fldCharType="end"/>
      </w:r>
      <w:r>
        <w:t xml:space="preserve"> shows a conceptual vegetated </w:t>
      </w:r>
      <w:r w:rsidR="00696DF4">
        <w:t xml:space="preserve">landform </w:t>
      </w:r>
      <w:r>
        <w:t>above the lake level.</w:t>
      </w:r>
    </w:p>
    <w:p w14:paraId="550E92C5" w14:textId="6F799552" w:rsidR="001133D6" w:rsidRDefault="001133D6" w:rsidP="00B75E20">
      <w:pPr>
        <w:pStyle w:val="Heading2"/>
      </w:pPr>
      <w:bookmarkStart w:id="837" w:name="_Toc210049088"/>
      <w:r>
        <w:t>Surface Drainage Structures</w:t>
      </w:r>
      <w:bookmarkEnd w:id="837"/>
    </w:p>
    <w:p w14:paraId="1852B21D" w14:textId="079DEACC" w:rsidR="00161AEA" w:rsidRDefault="008D3B69" w:rsidP="008E151B">
      <w:r>
        <w:t>Technical studies of the surface drainage systems have h</w:t>
      </w:r>
      <w:r w:rsidR="0084193F">
        <w:t>ighlighted the risk</w:t>
      </w:r>
      <w:r>
        <w:t xml:space="preserve">s to geotechnical stability due to underperformance of </w:t>
      </w:r>
      <w:r w:rsidR="005E3BD9">
        <w:t xml:space="preserve">surface </w:t>
      </w:r>
      <w:r>
        <w:t>water drainage</w:t>
      </w:r>
      <w:r w:rsidR="005E3BD9">
        <w:t xml:space="preserve"> systems. </w:t>
      </w:r>
      <w:r>
        <w:t>These drainage systems include the mine peripheral catchment</w:t>
      </w:r>
      <w:r w:rsidR="00CD7815">
        <w:t>s which are on grass level and extend well beyond the mine crest</w:t>
      </w:r>
      <w:r>
        <w:t>. The technical studies presented in Section</w:t>
      </w:r>
      <w:r w:rsidR="00CD7815">
        <w:t xml:space="preserve"> </w:t>
      </w:r>
      <w:r w:rsidR="00CD7815">
        <w:fldChar w:fldCharType="begin"/>
      </w:r>
      <w:r w:rsidR="00CD7815">
        <w:instrText xml:space="preserve"> REF _Ref195781618 \r \h </w:instrText>
      </w:r>
      <w:r w:rsidR="00CD7815">
        <w:fldChar w:fldCharType="separate"/>
      </w:r>
      <w:r w:rsidR="00D35BC0">
        <w:t>8.7</w:t>
      </w:r>
      <w:r w:rsidR="00CD7815">
        <w:fldChar w:fldCharType="end"/>
      </w:r>
      <w:r w:rsidR="00CD7815">
        <w:t xml:space="preserve"> show the extent and influence of these catchments. The outcome of these studies and the risk factors presented in </w:t>
      </w:r>
      <w:r w:rsidR="00CD7815">
        <w:fldChar w:fldCharType="begin"/>
      </w:r>
      <w:r w:rsidR="00CD7815">
        <w:instrText xml:space="preserve"> REF _Ref194043079 \r \h </w:instrText>
      </w:r>
      <w:r w:rsidR="00CD7815">
        <w:fldChar w:fldCharType="separate"/>
      </w:r>
      <w:r w:rsidR="00D35BC0">
        <w:t>Chapter 11</w:t>
      </w:r>
      <w:r w:rsidR="00CD7815">
        <w:fldChar w:fldCharType="end"/>
      </w:r>
      <w:r w:rsidR="00CD7815">
        <w:t xml:space="preserve"> demonstrate the requirements of drainage improvements and/or </w:t>
      </w:r>
      <w:r w:rsidR="00B25F8B" w:rsidRPr="00CD7815">
        <w:t>controlled redirection of drains into the pit void</w:t>
      </w:r>
      <w:r w:rsidR="00CD7815">
        <w:t>.</w:t>
      </w:r>
      <w:r w:rsidR="00B25F8B">
        <w:t xml:space="preserve"> </w:t>
      </w:r>
    </w:p>
    <w:p w14:paraId="6CE06361" w14:textId="03FB3E83" w:rsidR="00FA3772" w:rsidRDefault="000C0D0A" w:rsidP="00FA3772">
      <w:r>
        <w:fldChar w:fldCharType="begin"/>
      </w:r>
      <w:r>
        <w:instrText xml:space="preserve"> REF _Ref198545813 \h </w:instrText>
      </w:r>
      <w:r>
        <w:fldChar w:fldCharType="separate"/>
      </w:r>
      <w:r w:rsidR="00D35BC0">
        <w:t xml:space="preserve">Figure </w:t>
      </w:r>
      <w:r w:rsidR="00D35BC0">
        <w:rPr>
          <w:noProof/>
        </w:rPr>
        <w:t>8</w:t>
      </w:r>
      <w:r w:rsidR="00D35BC0">
        <w:noBreakHyphen/>
      </w:r>
      <w:r w:rsidR="00D35BC0">
        <w:rPr>
          <w:noProof/>
        </w:rPr>
        <w:t>66</w:t>
      </w:r>
      <w:r>
        <w:fldChar w:fldCharType="end"/>
      </w:r>
      <w:r w:rsidR="00B25F8B">
        <w:t xml:space="preserve"> shows the proposed drainage layout for the rehabilitation design that would </w:t>
      </w:r>
      <w:r w:rsidR="00325580">
        <w:t>be required to meet</w:t>
      </w:r>
      <w:r w:rsidR="00B25F8B">
        <w:t xml:space="preserve"> the </w:t>
      </w:r>
      <w:r w:rsidR="00B60A89">
        <w:t xml:space="preserve">rehabilitation </w:t>
      </w:r>
      <w:r w:rsidR="00B25F8B">
        <w:t>objectives. The detailed design will further consider the drainage material types and liner systems presented in</w:t>
      </w:r>
      <w:r w:rsidR="00845C4F">
        <w:t xml:space="preserve"> </w:t>
      </w:r>
      <w:r w:rsidR="00845C4F">
        <w:fldChar w:fldCharType="begin"/>
      </w:r>
      <w:r w:rsidR="00845C4F">
        <w:instrText xml:space="preserve"> REF _Ref197439943 \h </w:instrText>
      </w:r>
      <w:r w:rsidR="00845C4F">
        <w:fldChar w:fldCharType="separate"/>
      </w:r>
      <w:r w:rsidR="00D35BC0">
        <w:t xml:space="preserve">Table </w:t>
      </w:r>
      <w:r w:rsidR="00D35BC0">
        <w:rPr>
          <w:noProof/>
        </w:rPr>
        <w:t>8</w:t>
      </w:r>
      <w:r w:rsidR="00D35BC0">
        <w:noBreakHyphen/>
      </w:r>
      <w:r w:rsidR="00D35BC0">
        <w:rPr>
          <w:noProof/>
        </w:rPr>
        <w:t>10</w:t>
      </w:r>
      <w:r w:rsidR="00845C4F">
        <w:fldChar w:fldCharType="end"/>
      </w:r>
      <w:r w:rsidR="00B25F8B">
        <w:t xml:space="preserve">. </w:t>
      </w:r>
      <w:r w:rsidR="00FA3772">
        <w:t>The key areas that require drainage improvements are catchments for the following areas:</w:t>
      </w:r>
    </w:p>
    <w:p w14:paraId="775180AA" w14:textId="77777777" w:rsidR="00FA3772" w:rsidRDefault="00FA3772" w:rsidP="00ED69BB">
      <w:pPr>
        <w:pStyle w:val="ListParagraph"/>
        <w:numPr>
          <w:ilvl w:val="0"/>
          <w:numId w:val="43"/>
        </w:numPr>
      </w:pPr>
      <w:r w:rsidRPr="00E17D9D">
        <w:rPr>
          <w:b/>
          <w:bCs/>
        </w:rPr>
        <w:t>Rifle Range Gully</w:t>
      </w:r>
      <w:r>
        <w:t xml:space="preserve"> – this forms part of the catchment for southern area of YTF Western Batters and northern area of YTF Hernes Oak Batters. Requires flows to be directed into the pit.</w:t>
      </w:r>
    </w:p>
    <w:p w14:paraId="0CC1E07D" w14:textId="4CD427B3" w:rsidR="00FA3772" w:rsidRDefault="00FA3772" w:rsidP="00ED69BB">
      <w:pPr>
        <w:pStyle w:val="ListParagraph"/>
        <w:numPr>
          <w:ilvl w:val="0"/>
          <w:numId w:val="43"/>
        </w:numPr>
      </w:pPr>
      <w:r w:rsidRPr="00E17D9D">
        <w:rPr>
          <w:b/>
          <w:bCs/>
        </w:rPr>
        <w:t>Melbourne Swamp Drain</w:t>
      </w:r>
      <w:r>
        <w:t xml:space="preserve"> – forms part of catchments for southern area of YTF Hernes Oak Batters and most of YTF Southwest Batters. This requires improvements to the Melbourne Swamp Drain to ensure drain integrity can be maintained to meet geotechnical design requirements. To cater for excess flows during design event, some area will require partial redirection of drains into the pit.</w:t>
      </w:r>
      <w:r w:rsidR="00A77C86">
        <w:t xml:space="preserve"> Regrading of the area on the mine side of the railway line is required such that surface flows are directed away from this public asset and </w:t>
      </w:r>
      <w:r w:rsidR="003C7D18">
        <w:t>surface infiltration is minimised.</w:t>
      </w:r>
    </w:p>
    <w:p w14:paraId="04CDD017" w14:textId="77777777" w:rsidR="00FA3772" w:rsidRDefault="00FA3772" w:rsidP="00ED69BB">
      <w:pPr>
        <w:pStyle w:val="ListParagraph"/>
        <w:numPr>
          <w:ilvl w:val="0"/>
          <w:numId w:val="43"/>
        </w:numPr>
      </w:pPr>
      <w:r w:rsidRPr="00E17D9D">
        <w:rPr>
          <w:b/>
          <w:bCs/>
        </w:rPr>
        <w:t>Remnant Morwell West Drain</w:t>
      </w:r>
      <w:r>
        <w:t xml:space="preserve"> – forms part of the catchment for MVF Eastern Batters where controlled drainage into the pit is required along the eastern end of these batters. A northern section of this remnant Morwell West Drain will potentially require redirection of flows into the pit.</w:t>
      </w:r>
    </w:p>
    <w:p w14:paraId="66B4AA11" w14:textId="77777777" w:rsidR="00FA3772" w:rsidRPr="0084193F" w:rsidRDefault="00FA3772" w:rsidP="00ED69BB">
      <w:pPr>
        <w:pStyle w:val="ListParagraph"/>
        <w:numPr>
          <w:ilvl w:val="0"/>
          <w:numId w:val="43"/>
        </w:numPr>
      </w:pPr>
      <w:r w:rsidRPr="00E17D9D">
        <w:rPr>
          <w:b/>
          <w:bCs/>
        </w:rPr>
        <w:t>Latrobe Road Batters</w:t>
      </w:r>
      <w:r>
        <w:t xml:space="preserve"> – portion of the catchment that report to the crest of these batters will require redirection of flows into the pit. </w:t>
      </w:r>
    </w:p>
    <w:p w14:paraId="55903E1F" w14:textId="5C36926A" w:rsidR="000B44CD" w:rsidRPr="000B44CD" w:rsidRDefault="00963ECB" w:rsidP="00FA3772">
      <w:r>
        <w:t>Detailed design</w:t>
      </w:r>
      <w:r w:rsidR="00E90343">
        <w:t xml:space="preserve"> and approval</w:t>
      </w:r>
      <w:r>
        <w:t xml:space="preserve"> of these structures</w:t>
      </w:r>
      <w:r w:rsidR="00E90343">
        <w:t xml:space="preserve"> is </w:t>
      </w:r>
      <w:r w:rsidR="00B07A0D">
        <w:t>still required</w:t>
      </w:r>
      <w:r w:rsidR="00AF5958">
        <w:t xml:space="preserve"> (KG</w:t>
      </w:r>
      <w:r w:rsidR="00364AC2">
        <w:t>09</w:t>
      </w:r>
      <w:r w:rsidR="00AF5958">
        <w:t xml:space="preserve"> in </w:t>
      </w:r>
      <w:r w:rsidR="00AF5958">
        <w:fldChar w:fldCharType="begin"/>
      </w:r>
      <w:r w:rsidR="00AF5958">
        <w:instrText xml:space="preserve"> REF _Ref200530793 \h </w:instrText>
      </w:r>
      <w:r w:rsidR="00AF5958">
        <w:fldChar w:fldCharType="separate"/>
      </w:r>
      <w:r w:rsidR="00D35BC0">
        <w:t xml:space="preserve">Table </w:t>
      </w:r>
      <w:r w:rsidR="00D35BC0">
        <w:rPr>
          <w:noProof/>
        </w:rPr>
        <w:t>17</w:t>
      </w:r>
      <w:r w:rsidR="00D35BC0">
        <w:noBreakHyphen/>
      </w:r>
      <w:r w:rsidR="00D35BC0">
        <w:rPr>
          <w:noProof/>
        </w:rPr>
        <w:t>1</w:t>
      </w:r>
      <w:r w:rsidR="00AF5958">
        <w:fldChar w:fldCharType="end"/>
      </w:r>
      <w:r w:rsidR="00AF5958">
        <w:t>)</w:t>
      </w:r>
      <w:r w:rsidR="00B07A0D">
        <w:t>.</w:t>
      </w:r>
    </w:p>
    <w:p w14:paraId="26B85A94" w14:textId="7F5A0BAD" w:rsidR="001133D6" w:rsidRDefault="001133D6" w:rsidP="00B75E20">
      <w:pPr>
        <w:pStyle w:val="Heading2"/>
      </w:pPr>
      <w:bookmarkStart w:id="838" w:name="_Ref195020960"/>
      <w:bookmarkStart w:id="839" w:name="_Toc210049089"/>
      <w:r>
        <w:t>Spillways</w:t>
      </w:r>
      <w:bookmarkEnd w:id="838"/>
      <w:bookmarkEnd w:id="839"/>
    </w:p>
    <w:p w14:paraId="2442B543" w14:textId="43EE7394" w:rsidR="00AF33FF" w:rsidRDefault="003C7D18" w:rsidP="0065707C">
      <w:r>
        <w:t xml:space="preserve">Technical studies for MRD in Section </w:t>
      </w:r>
      <w:r>
        <w:fldChar w:fldCharType="begin"/>
      </w:r>
      <w:r>
        <w:instrText xml:space="preserve"> REF _Ref196817010 \r \h </w:instrText>
      </w:r>
      <w:r>
        <w:fldChar w:fldCharType="separate"/>
      </w:r>
      <w:r w:rsidR="00D35BC0">
        <w:t>8.12</w:t>
      </w:r>
      <w:r>
        <w:fldChar w:fldCharType="end"/>
      </w:r>
      <w:r>
        <w:t xml:space="preserve"> highlight the requirements for spillways to be constructed along the MRD and upstream section of Morwell River. Key objective of these spillways is to mitigate the risks associated with structural integrity of MRD.</w:t>
      </w:r>
      <w:r w:rsidR="00AF33FF">
        <w:t xml:space="preserve"> </w:t>
      </w:r>
      <w:r>
        <w:t xml:space="preserve">Section </w:t>
      </w:r>
      <w:r>
        <w:fldChar w:fldCharType="begin"/>
      </w:r>
      <w:r>
        <w:instrText xml:space="preserve"> REF _Ref196820724 \r \h </w:instrText>
      </w:r>
      <w:r>
        <w:fldChar w:fldCharType="separate"/>
      </w:r>
      <w:r w:rsidR="00D35BC0">
        <w:t>8.6</w:t>
      </w:r>
      <w:r>
        <w:fldChar w:fldCharType="end"/>
      </w:r>
      <w:r>
        <w:t xml:space="preserve"> presents the </w:t>
      </w:r>
      <w:r w:rsidR="00AF33FF">
        <w:t xml:space="preserve">design requirements drawn from hydraulic investigation of the Latrobe and Morwell River systems.  </w:t>
      </w:r>
    </w:p>
    <w:p w14:paraId="693C5EB7" w14:textId="7AD0CAA8" w:rsidR="00CB1E03" w:rsidRPr="00CB1E03" w:rsidRDefault="00CB1E03" w:rsidP="0065707C">
      <w:r>
        <w:t xml:space="preserve">To </w:t>
      </w:r>
      <w:r w:rsidR="00AF33FF">
        <w:t>manage</w:t>
      </w:r>
      <w:r>
        <w:t xml:space="preserve"> water heights within the MRD</w:t>
      </w:r>
      <w:r w:rsidR="00AF33FF">
        <w:t xml:space="preserve"> to remain within design level and lake water balance</w:t>
      </w:r>
      <w:r>
        <w:t xml:space="preserve">, a system of </w:t>
      </w:r>
      <w:r w:rsidR="0036168C">
        <w:t xml:space="preserve">four </w:t>
      </w:r>
      <w:r>
        <w:t xml:space="preserve">spillways </w:t>
      </w:r>
      <w:r w:rsidR="0036168C">
        <w:t xml:space="preserve">will be constructed.  Three of these spillways will direct flood water from the Morwell and Latrobe River into </w:t>
      </w:r>
      <w:r w:rsidR="00F60C21">
        <w:t>Lake Yallourn, and one spillway is the lake overflow at the north-east of the site which returns excess water to the Latrobe River near Thoms Bridge.</w:t>
      </w:r>
      <w:r w:rsidR="006A4339">
        <w:t xml:space="preserve">  Concept planning regarding the size of these spillways has been completed with detailed design acknowledged as a </w:t>
      </w:r>
      <w:r w:rsidR="00954042">
        <w:t>gap</w:t>
      </w:r>
      <w:r w:rsidR="000E7126">
        <w:t xml:space="preserve"> (KG14</w:t>
      </w:r>
      <w:r w:rsidR="002A216E">
        <w:t>, KG16</w:t>
      </w:r>
      <w:r w:rsidR="000E7126">
        <w:t xml:space="preserve"> in </w:t>
      </w:r>
      <w:r w:rsidR="000E7126">
        <w:fldChar w:fldCharType="begin"/>
      </w:r>
      <w:r w:rsidR="000E7126">
        <w:instrText xml:space="preserve"> REF _Ref200530793 \h </w:instrText>
      </w:r>
      <w:r w:rsidR="000E7126">
        <w:fldChar w:fldCharType="separate"/>
      </w:r>
      <w:r w:rsidR="00D35BC0">
        <w:t xml:space="preserve">Table </w:t>
      </w:r>
      <w:r w:rsidR="00D35BC0">
        <w:rPr>
          <w:noProof/>
        </w:rPr>
        <w:t>17</w:t>
      </w:r>
      <w:r w:rsidR="00D35BC0">
        <w:noBreakHyphen/>
      </w:r>
      <w:r w:rsidR="00D35BC0">
        <w:rPr>
          <w:noProof/>
        </w:rPr>
        <w:t>1</w:t>
      </w:r>
      <w:r w:rsidR="000E7126">
        <w:fldChar w:fldCharType="end"/>
      </w:r>
      <w:r w:rsidR="000E7126">
        <w:t>)</w:t>
      </w:r>
      <w:r w:rsidR="00954042">
        <w:t>.</w:t>
      </w:r>
    </w:p>
    <w:p w14:paraId="1516A399" w14:textId="01E78A11" w:rsidR="00AF33FF" w:rsidRDefault="00167C5F" w:rsidP="0065707C">
      <w:r>
        <w:fldChar w:fldCharType="begin"/>
      </w:r>
      <w:r>
        <w:instrText xml:space="preserve"> REF _Ref197105060 \h </w:instrText>
      </w:r>
      <w:r>
        <w:fldChar w:fldCharType="separate"/>
      </w:r>
      <w:r w:rsidR="00D35BC0">
        <w:t xml:space="preserve">Figure </w:t>
      </w:r>
      <w:r w:rsidR="00D35BC0">
        <w:rPr>
          <w:noProof/>
        </w:rPr>
        <w:t>8</w:t>
      </w:r>
      <w:r w:rsidR="00D35BC0">
        <w:noBreakHyphen/>
      </w:r>
      <w:r w:rsidR="00D35BC0">
        <w:rPr>
          <w:noProof/>
        </w:rPr>
        <w:t>61</w:t>
      </w:r>
      <w:r>
        <w:fldChar w:fldCharType="end"/>
      </w:r>
      <w:r>
        <w:t xml:space="preserve"> presents a plan view of the spillway locations, labelled as Spillway 1 to 4. </w:t>
      </w:r>
      <w:r>
        <w:fldChar w:fldCharType="begin"/>
      </w:r>
      <w:r>
        <w:instrText xml:space="preserve"> REF _Ref197105031 \h </w:instrText>
      </w:r>
      <w:r>
        <w:fldChar w:fldCharType="separate"/>
      </w:r>
      <w:r w:rsidR="00D35BC0">
        <w:t xml:space="preserve">Table </w:t>
      </w:r>
      <w:r w:rsidR="00D35BC0">
        <w:rPr>
          <w:noProof/>
        </w:rPr>
        <w:t>8</w:t>
      </w:r>
      <w:r w:rsidR="00D35BC0">
        <w:noBreakHyphen/>
      </w:r>
      <w:r w:rsidR="00D35BC0">
        <w:rPr>
          <w:noProof/>
        </w:rPr>
        <w:t>7</w:t>
      </w:r>
      <w:r>
        <w:fldChar w:fldCharType="end"/>
      </w:r>
      <w:r>
        <w:t xml:space="preserve"> presents the design heights and widths of spillways. The key role of each spillway is as follows:</w:t>
      </w:r>
    </w:p>
    <w:p w14:paraId="22A86937" w14:textId="0EE18912" w:rsidR="00167C5F" w:rsidRDefault="00167C5F" w:rsidP="000C7103">
      <w:pPr>
        <w:pStyle w:val="ListParagraph"/>
        <w:numPr>
          <w:ilvl w:val="0"/>
          <w:numId w:val="246"/>
        </w:numPr>
      </w:pPr>
      <w:r w:rsidRPr="00073693">
        <w:rPr>
          <w:b/>
          <w:bCs/>
        </w:rPr>
        <w:t>Spillway 1 (Morwell River Upstream to Township Field)</w:t>
      </w:r>
      <w:r>
        <w:t xml:space="preserve"> – manage Morwell River dominant floods</w:t>
      </w:r>
    </w:p>
    <w:p w14:paraId="21E8FFC8" w14:textId="29763B0E" w:rsidR="00167C5F" w:rsidRDefault="00167C5F" w:rsidP="000C7103">
      <w:pPr>
        <w:pStyle w:val="ListParagraph"/>
        <w:numPr>
          <w:ilvl w:val="0"/>
          <w:numId w:val="246"/>
        </w:numPr>
      </w:pPr>
      <w:r w:rsidRPr="00073693">
        <w:rPr>
          <w:b/>
          <w:bCs/>
        </w:rPr>
        <w:t>Spillway 2 (MRD to East Field)</w:t>
      </w:r>
      <w:r>
        <w:t xml:space="preserve"> – manage Latrobe</w:t>
      </w:r>
      <w:r w:rsidR="00073693">
        <w:t xml:space="preserve"> River dominant flood </w:t>
      </w:r>
      <w:r w:rsidR="00F115EE">
        <w:t xml:space="preserve">below design AEP of 1:2000 (0.05%) </w:t>
      </w:r>
      <w:r w:rsidR="00073693">
        <w:t>with</w:t>
      </w:r>
      <w:r>
        <w:t xml:space="preserve"> Morwell Rivers coincidental floods</w:t>
      </w:r>
    </w:p>
    <w:p w14:paraId="1EC67FB4" w14:textId="324BC0CD" w:rsidR="00167C5F" w:rsidRDefault="00167C5F" w:rsidP="000C7103">
      <w:pPr>
        <w:pStyle w:val="ListParagraph"/>
        <w:numPr>
          <w:ilvl w:val="0"/>
          <w:numId w:val="246"/>
        </w:numPr>
      </w:pPr>
      <w:r w:rsidRPr="00073693">
        <w:rPr>
          <w:b/>
          <w:bCs/>
        </w:rPr>
        <w:t>Spillway 3 (MRD to Township Field)</w:t>
      </w:r>
      <w:r>
        <w:t xml:space="preserve"> – manage Latrobe River dominant flood</w:t>
      </w:r>
      <w:r w:rsidR="00073693">
        <w:t>s up to design AEP of 1:2000 (0.05%) with Morwell River coincidental floods</w:t>
      </w:r>
      <w:r w:rsidR="00F115EE">
        <w:t xml:space="preserve"> and minimise overtopping along the eastern levy of remediated MRD.</w:t>
      </w:r>
    </w:p>
    <w:p w14:paraId="3C2A3E36" w14:textId="4E6E44D2" w:rsidR="00073693" w:rsidRDefault="00073693" w:rsidP="000C7103">
      <w:pPr>
        <w:pStyle w:val="ListParagraph"/>
        <w:numPr>
          <w:ilvl w:val="0"/>
          <w:numId w:val="246"/>
        </w:numPr>
      </w:pPr>
      <w:r w:rsidRPr="00073693">
        <w:rPr>
          <w:b/>
          <w:bCs/>
        </w:rPr>
        <w:t>Spillway 4 (Lake to Latrobe River)</w:t>
      </w:r>
      <w:r>
        <w:t xml:space="preserve"> – direct excess water in the lake to Latrobe River.</w:t>
      </w:r>
    </w:p>
    <w:p w14:paraId="1A8B7F58" w14:textId="2B782CC6" w:rsidR="00F0025C" w:rsidRPr="00CB1E03" w:rsidRDefault="00163CA5" w:rsidP="00F0025C">
      <w:r w:rsidRPr="007D0EEB">
        <w:t>The detailed design for MRD</w:t>
      </w:r>
      <w:r w:rsidR="002078F8" w:rsidRPr="007D0EEB">
        <w:t xml:space="preserve">, Spillways and associated infrastructure will consider the </w:t>
      </w:r>
      <w:r w:rsidR="009F24DD" w:rsidRPr="007D0EEB">
        <w:t>river levee system at the site. This includes river levees along Morwell River and Latrobe River</w:t>
      </w:r>
      <w:r w:rsidR="00A5702F" w:rsidRPr="007D0EEB">
        <w:t xml:space="preserve"> </w:t>
      </w:r>
      <w:r w:rsidR="00A5702F">
        <w:t xml:space="preserve">(KG10 in </w:t>
      </w:r>
      <w:r w:rsidR="00A5702F" w:rsidRPr="007D0EEB">
        <w:fldChar w:fldCharType="begin"/>
      </w:r>
      <w:r w:rsidR="00A5702F" w:rsidRPr="007D0EEB">
        <w:instrText xml:space="preserve"> REF _Ref200530793 \h </w:instrText>
      </w:r>
      <w:r w:rsidR="007D0EEB">
        <w:instrText xml:space="preserve"> \* MERGEFORMAT </w:instrText>
      </w:r>
      <w:r w:rsidR="00A5702F" w:rsidRPr="007D0EEB">
        <w:fldChar w:fldCharType="separate"/>
      </w:r>
      <w:r w:rsidR="00D35BC0">
        <w:t xml:space="preserve">Table </w:t>
      </w:r>
      <w:r w:rsidR="00D35BC0">
        <w:rPr>
          <w:noProof/>
        </w:rPr>
        <w:t>17</w:t>
      </w:r>
      <w:r w:rsidR="00D35BC0">
        <w:rPr>
          <w:noProof/>
        </w:rPr>
        <w:noBreakHyphen/>
        <w:t>1</w:t>
      </w:r>
      <w:r w:rsidR="00A5702F" w:rsidRPr="007D0EEB">
        <w:fldChar w:fldCharType="end"/>
      </w:r>
      <w:r w:rsidR="00A5702F">
        <w:t>).</w:t>
      </w:r>
    </w:p>
    <w:p w14:paraId="36328B44" w14:textId="680F15EC" w:rsidR="001133D6" w:rsidRPr="001133D6" w:rsidRDefault="001133D6" w:rsidP="00B75E20">
      <w:pPr>
        <w:pStyle w:val="Heading2"/>
      </w:pPr>
      <w:bookmarkStart w:id="840" w:name="_Toc210049090"/>
      <w:r>
        <w:t>Design Contours and Sections</w:t>
      </w:r>
      <w:bookmarkEnd w:id="840"/>
    </w:p>
    <w:p w14:paraId="6AD98FFC" w14:textId="7E7F03E8" w:rsidR="001133D6" w:rsidRPr="001133D6" w:rsidRDefault="00BF7D48" w:rsidP="00337846">
      <w:bookmarkStart w:id="841" w:name="_Ref196377336"/>
      <w:r>
        <w:t xml:space="preserve">Combining the learnings from </w:t>
      </w:r>
      <w:r w:rsidR="0086148C">
        <w:t>historical</w:t>
      </w:r>
      <w:r>
        <w:t xml:space="preserve"> monitoring, </w:t>
      </w:r>
      <w:r w:rsidR="00427804">
        <w:t xml:space="preserve">technical studies, progressive rehabilitation, and risk assessments, the </w:t>
      </w:r>
      <w:r w:rsidR="00337846">
        <w:t>landform</w:t>
      </w:r>
      <w:r w:rsidR="00427804">
        <w:t xml:space="preserve"> design </w:t>
      </w:r>
      <w:r w:rsidR="008C1CB4">
        <w:t xml:space="preserve">has been developed </w:t>
      </w:r>
      <w:r w:rsidR="00427804">
        <w:t>for the Yallourn Mine</w:t>
      </w:r>
      <w:r w:rsidR="00337846">
        <w:t xml:space="preserve">. </w:t>
      </w:r>
      <w:r w:rsidR="001A28BE">
        <w:fldChar w:fldCharType="begin"/>
      </w:r>
      <w:r w:rsidR="001A28BE">
        <w:instrText xml:space="preserve"> REF _Ref198546315 \h </w:instrText>
      </w:r>
      <w:r w:rsidR="001A28BE">
        <w:fldChar w:fldCharType="separate"/>
      </w:r>
      <w:r w:rsidR="00D35BC0">
        <w:t xml:space="preserve">Figure </w:t>
      </w:r>
      <w:r w:rsidR="00D35BC0">
        <w:rPr>
          <w:noProof/>
        </w:rPr>
        <w:t>12</w:t>
      </w:r>
      <w:r w:rsidR="00D35BC0">
        <w:noBreakHyphen/>
      </w:r>
      <w:r w:rsidR="00D35BC0">
        <w:rPr>
          <w:noProof/>
        </w:rPr>
        <w:t>6</w:t>
      </w:r>
      <w:r w:rsidR="001A28BE">
        <w:fldChar w:fldCharType="end"/>
      </w:r>
      <w:r w:rsidR="00337846">
        <w:t xml:space="preserve"> includes a 1m contour plan </w:t>
      </w:r>
      <w:r w:rsidR="00852584">
        <w:t xml:space="preserve">with </w:t>
      </w:r>
      <w:r w:rsidR="00684231">
        <w:t>RL</w:t>
      </w:r>
      <w:r w:rsidR="002B637D">
        <w:t xml:space="preserve"> +37m </w:t>
      </w:r>
      <w:r w:rsidR="00852584">
        <w:t>lake level</w:t>
      </w:r>
      <w:r w:rsidR="00684231">
        <w:t>.</w:t>
      </w:r>
      <w:r w:rsidR="00852584">
        <w:t xml:space="preserve"> </w:t>
      </w:r>
      <w:r w:rsidR="002B637D">
        <w:t>A</w:t>
      </w:r>
      <w:r w:rsidR="00337846">
        <w:t xml:space="preserve"> typical section</w:t>
      </w:r>
      <w:r w:rsidR="000A58A7">
        <w:t xml:space="preserve"> is shown in </w:t>
      </w:r>
      <w:r w:rsidR="00697F0D">
        <w:fldChar w:fldCharType="begin"/>
      </w:r>
      <w:r w:rsidR="00697F0D">
        <w:instrText xml:space="preserve"> REF _Ref198219381 \h </w:instrText>
      </w:r>
      <w:r w:rsidR="00697F0D">
        <w:fldChar w:fldCharType="separate"/>
      </w:r>
      <w:r w:rsidR="00D35BC0">
        <w:t xml:space="preserve">Figure </w:t>
      </w:r>
      <w:r w:rsidR="00D35BC0">
        <w:rPr>
          <w:noProof/>
        </w:rPr>
        <w:t>12</w:t>
      </w:r>
      <w:r w:rsidR="00D35BC0">
        <w:noBreakHyphen/>
      </w:r>
      <w:r w:rsidR="00D35BC0">
        <w:rPr>
          <w:noProof/>
        </w:rPr>
        <w:t>5</w:t>
      </w:r>
      <w:r w:rsidR="00697F0D">
        <w:fldChar w:fldCharType="end"/>
      </w:r>
      <w:r w:rsidR="00337846">
        <w:t xml:space="preserve"> </w:t>
      </w:r>
      <w:r w:rsidR="00697F0D">
        <w:t>presents</w:t>
      </w:r>
      <w:r w:rsidR="00337846">
        <w:t xml:space="preserve"> the adopted grades, slope lengths, </w:t>
      </w:r>
      <w:r w:rsidR="00C825E6">
        <w:t>coal cover, topsoil, vegetation, and erosion protection adopted.</w:t>
      </w:r>
      <w:bookmarkEnd w:id="841"/>
      <w:r w:rsidR="00427804">
        <w:t xml:space="preserve"> </w:t>
      </w:r>
    </w:p>
    <w:p w14:paraId="47E06D73" w14:textId="77777777" w:rsidR="00B96909" w:rsidRDefault="00B96909" w:rsidP="00B96909">
      <w:pPr>
        <w:keepNext/>
        <w:jc w:val="center"/>
      </w:pPr>
      <w:r w:rsidRPr="00B96909">
        <w:rPr>
          <w:noProof/>
        </w:rPr>
        <w:drawing>
          <wp:inline distT="0" distB="0" distL="0" distR="0" wp14:anchorId="325DC142" wp14:editId="51CBC77C">
            <wp:extent cx="5883150" cy="8321761"/>
            <wp:effectExtent l="0" t="0" r="3810" b="3175"/>
            <wp:docPr id="84524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24901" name=""/>
                    <pic:cNvPicPr/>
                  </pic:nvPicPr>
                  <pic:blipFill>
                    <a:blip r:embed="rId185"/>
                    <a:stretch>
                      <a:fillRect/>
                    </a:stretch>
                  </pic:blipFill>
                  <pic:spPr>
                    <a:xfrm>
                      <a:off x="0" y="0"/>
                      <a:ext cx="5883150" cy="8321761"/>
                    </a:xfrm>
                    <a:prstGeom prst="rect">
                      <a:avLst/>
                    </a:prstGeom>
                  </pic:spPr>
                </pic:pic>
              </a:graphicData>
            </a:graphic>
          </wp:inline>
        </w:drawing>
      </w:r>
    </w:p>
    <w:p w14:paraId="5EEE31CE" w14:textId="5DB2A1E0" w:rsidR="001133D6" w:rsidRDefault="00B96909" w:rsidP="00B96909">
      <w:pPr>
        <w:pStyle w:val="Caption"/>
      </w:pPr>
      <w:bookmarkStart w:id="842" w:name="_Ref198546315"/>
      <w:bookmarkStart w:id="843" w:name="_Toc210125612"/>
      <w:r>
        <w:t xml:space="preserve">Figure </w:t>
      </w:r>
      <w:r w:rsidR="00946086">
        <w:fldChar w:fldCharType="begin"/>
      </w:r>
      <w:r w:rsidR="00946086">
        <w:instrText xml:space="preserve"> STYLEREF 1 \s </w:instrText>
      </w:r>
      <w:r w:rsidR="00946086">
        <w:fldChar w:fldCharType="separate"/>
      </w:r>
      <w:r w:rsidR="00D35BC0">
        <w:rPr>
          <w:noProof/>
        </w:rPr>
        <w:t>12</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bookmarkEnd w:id="842"/>
      <w:r>
        <w:t xml:space="preserve"> </w:t>
      </w:r>
      <w:r w:rsidR="009E5B4F">
        <w:t xml:space="preserve">Yallourn Mine Rehabilitation </w:t>
      </w:r>
      <w:r w:rsidR="003B4C54">
        <w:t>– 1m</w:t>
      </w:r>
      <w:r w:rsidR="009E5B4F">
        <w:t xml:space="preserve"> Contours</w:t>
      </w:r>
      <w:r w:rsidR="003B4C54">
        <w:t xml:space="preserve"> with RL +37m</w:t>
      </w:r>
      <w:r w:rsidR="001A28BE">
        <w:t xml:space="preserve"> Lake</w:t>
      </w:r>
      <w:bookmarkEnd w:id="843"/>
    </w:p>
    <w:p w14:paraId="4070BA92" w14:textId="48FE4850" w:rsidR="00A95BDB" w:rsidRDefault="001133D6" w:rsidP="006901F1">
      <w:pPr>
        <w:pStyle w:val="Heading1"/>
      </w:pPr>
      <w:r>
        <w:t xml:space="preserve"> </w:t>
      </w:r>
      <w:bookmarkStart w:id="844" w:name="_Ref195177253"/>
      <w:bookmarkStart w:id="845" w:name="_Toc210049091"/>
      <w:r w:rsidR="00A44193">
        <w:t>Closure Criteria</w:t>
      </w:r>
      <w:bookmarkEnd w:id="844"/>
      <w:bookmarkEnd w:id="845"/>
    </w:p>
    <w:p w14:paraId="51D1B122" w14:textId="2D8D79C1" w:rsidR="00920986" w:rsidRPr="00920986" w:rsidRDefault="00920986" w:rsidP="00920986">
      <w:r w:rsidRPr="00920986">
        <w:t xml:space="preserve">Closure criteria set the specific targets for each objective against the nominated land use.  If met, these criteria showcase the execution success of the rehabilitation program in meeting the agreed objective </w:t>
      </w:r>
      <w:r w:rsidR="004772D6">
        <w:fldChar w:fldCharType="begin"/>
      </w:r>
      <w:r w:rsidR="001B655D">
        <w:instrText xml:space="preserve"> ADDIN EN.CITE &lt;EndNote&gt;&lt;Cite&gt;&lt;Author&gt;ICMM&lt;/Author&gt;&lt;Year&gt;2025&lt;/Year&gt;&lt;RecNum&gt;7&lt;/RecNum&gt;&lt;DisplayText&gt;(ICMM 2025)&lt;/DisplayText&gt;&lt;record&gt;&lt;rec-number&gt;7&lt;/rec-number&gt;&lt;foreign-keys&gt;&lt;key app="EN" db-id="spaff0s0osz0sqe0t5a55fezradpx9psfrzt" timestamp="1744951795" guid="d26b9658-5f27-4c66-8067-1bd8c4abda40"&gt;7&lt;/key&gt;&lt;/foreign-keys&gt;&lt;ref-type name="Report"&gt;27&lt;/ref-type&gt;&lt;contributors&gt;&lt;authors&gt;&lt;author&gt;ICMM&lt;/author&gt;&lt;/authors&gt;&lt;secondary-authors&gt;&lt;author&gt;International Council on Mining and Metals,&lt;/author&gt;&lt;/secondary-authors&gt;&lt;/contributors&gt;&lt;titles&gt;&lt;title&gt;Integrated Mine Closure: Good Practice Guide 3rd edition&lt;/title&gt;&lt;/titles&gt;&lt;number&gt;A2393708&lt;/number&gt;&lt;dates&gt;&lt;year&gt;2025&lt;/year&gt;&lt;/dates&gt;&lt;pub-location&gt;https://www.icmm.com/integrated-mine-closure&lt;/pub-location&gt;&lt;urls&gt;&lt;/urls&gt;&lt;/record&gt;&lt;/Cite&gt;&lt;/EndNote&gt;</w:instrText>
      </w:r>
      <w:r w:rsidR="004772D6">
        <w:fldChar w:fldCharType="separate"/>
      </w:r>
      <w:r w:rsidR="004772D6">
        <w:rPr>
          <w:noProof/>
        </w:rPr>
        <w:t>(ICMM 2025)</w:t>
      </w:r>
      <w:r w:rsidR="004772D6">
        <w:fldChar w:fldCharType="end"/>
      </w:r>
      <w:r w:rsidRPr="00920986">
        <w:t>. </w:t>
      </w:r>
    </w:p>
    <w:p w14:paraId="74853AEB" w14:textId="411473D5" w:rsidR="00920986" w:rsidRPr="00920986" w:rsidRDefault="00920986" w:rsidP="00920986">
      <w:r w:rsidRPr="00920986">
        <w:t>The Draft Guidelines (2024) state that closure criteria are based on relevant legislation, regulations, guidelines, standards, codes of practice, licences/permits, plans, commitments or other references, developed in consultation with key stakeholders and should be appropriately developed to the phase of the project. There may be several closure criteria that collectively measure the achievement of each rehabilitation objective.   </w:t>
      </w:r>
    </w:p>
    <w:p w14:paraId="363233D8" w14:textId="228F5BD4" w:rsidR="00920986" w:rsidRPr="00920986" w:rsidRDefault="00920986" w:rsidP="00920986">
      <w:r w:rsidRPr="00920986">
        <w:t>Closure criteria should follow the S.M.A.R.T principle and be: </w:t>
      </w:r>
    </w:p>
    <w:p w14:paraId="3EFBC3A7" w14:textId="7EDB21CF" w:rsidR="00920986" w:rsidRPr="00920986" w:rsidRDefault="00920986" w:rsidP="00920986">
      <w:r w:rsidRPr="00920986">
        <w:rPr>
          <w:b/>
          <w:bCs/>
        </w:rPr>
        <w:t>S</w:t>
      </w:r>
      <w:r w:rsidRPr="00920986">
        <w:t>pecific enough to reflect a site-specific set of environmental, social and economic circumstances</w:t>
      </w:r>
      <w:r w:rsidR="00FB5595">
        <w:t>.</w:t>
      </w:r>
      <w:r w:rsidRPr="00920986">
        <w:t> </w:t>
      </w:r>
    </w:p>
    <w:p w14:paraId="5B8DC3DE" w14:textId="34215C35" w:rsidR="00920986" w:rsidRPr="00920986" w:rsidRDefault="00920986" w:rsidP="00920986">
      <w:r w:rsidRPr="00920986">
        <w:rPr>
          <w:b/>
          <w:bCs/>
        </w:rPr>
        <w:t>M</w:t>
      </w:r>
      <w:r w:rsidRPr="00920986">
        <w:t>easurable to demonstrate achievement of rehabilitation objectives</w:t>
      </w:r>
      <w:r w:rsidR="00FB5595">
        <w:t>.</w:t>
      </w:r>
      <w:r w:rsidRPr="00920986">
        <w:t> </w:t>
      </w:r>
    </w:p>
    <w:p w14:paraId="68A0128F" w14:textId="73CA54BA" w:rsidR="00920986" w:rsidRPr="00920986" w:rsidRDefault="00920986" w:rsidP="00920986">
      <w:r w:rsidRPr="00920986">
        <w:rPr>
          <w:b/>
          <w:bCs/>
        </w:rPr>
        <w:t>A</w:t>
      </w:r>
      <w:r w:rsidRPr="00920986">
        <w:t>chievable in the context of the projected conditions at the estimated time of closure, and flexible enough to adapt to a reasonable range of changing conditions without fundamentally compromising rehabilitation objectives</w:t>
      </w:r>
      <w:r w:rsidR="00FB5595">
        <w:t>.</w:t>
      </w:r>
      <w:r w:rsidRPr="00920986">
        <w:t> </w:t>
      </w:r>
    </w:p>
    <w:p w14:paraId="5FF4DBE7" w14:textId="0820F7AD" w:rsidR="00920986" w:rsidRPr="00920986" w:rsidRDefault="00920986" w:rsidP="00920986">
      <w:r w:rsidRPr="00920986">
        <w:rPr>
          <w:b/>
          <w:bCs/>
        </w:rPr>
        <w:t>R</w:t>
      </w:r>
      <w:r w:rsidRPr="00920986">
        <w:t>elevant to the outcomes being sought and the risks being managed</w:t>
      </w:r>
      <w:r w:rsidR="00FB5595">
        <w:t>.</w:t>
      </w:r>
      <w:r w:rsidRPr="00920986">
        <w:t>  </w:t>
      </w:r>
    </w:p>
    <w:p w14:paraId="628550CF" w14:textId="05C23ADB" w:rsidR="00784057" w:rsidRDefault="00920986" w:rsidP="00920986">
      <w:r w:rsidRPr="00920986">
        <w:rPr>
          <w:b/>
          <w:bCs/>
        </w:rPr>
        <w:t>T</w:t>
      </w:r>
      <w:r w:rsidRPr="00920986">
        <w:t>ime-bound so that monitoring can demonstrate closure criteria have been met, or that conditions are trending toward closure criteria being met at the anticipated rate. </w:t>
      </w:r>
    </w:p>
    <w:p w14:paraId="77F8D495" w14:textId="379FEB53" w:rsidR="00784057" w:rsidRDefault="00784057" w:rsidP="00920986">
      <w:r w:rsidRPr="007D0EEB">
        <w:t>Whilst closure criteria are published below</w:t>
      </w:r>
      <w:r w:rsidR="002B05DD" w:rsidRPr="007D0EEB">
        <w:t>, EAY acknowledge</w:t>
      </w:r>
      <w:r w:rsidR="009C22B7" w:rsidRPr="007D0EEB">
        <w:t xml:space="preserve">s that there are knowledge gaps </w:t>
      </w:r>
      <w:r w:rsidR="00F05063" w:rsidRPr="007D0EEB">
        <w:t xml:space="preserve">which are </w:t>
      </w:r>
      <w:r w:rsidR="008F5B5C" w:rsidRPr="007D0EEB">
        <w:t>prolonging the</w:t>
      </w:r>
      <w:r w:rsidR="002B5145" w:rsidRPr="007D0EEB">
        <w:t xml:space="preserve"> development of</w:t>
      </w:r>
      <w:r w:rsidR="00317E8A" w:rsidRPr="007D0EEB">
        <w:t xml:space="preserve"> </w:t>
      </w:r>
      <w:r w:rsidR="008A6C73" w:rsidRPr="007D0EEB">
        <w:t xml:space="preserve">overarching </w:t>
      </w:r>
      <w:r w:rsidR="00F64FC9" w:rsidRPr="007D0EEB">
        <w:t xml:space="preserve">objectives and </w:t>
      </w:r>
      <w:r w:rsidR="00317E8A" w:rsidRPr="007D0EEB">
        <w:t xml:space="preserve">a </w:t>
      </w:r>
      <w:r w:rsidR="008F5B5C" w:rsidRPr="007D0EEB">
        <w:t>detailed suite</w:t>
      </w:r>
      <w:r w:rsidR="00317E8A" w:rsidRPr="007D0EEB">
        <w:t xml:space="preserve"> of closure criteria. </w:t>
      </w:r>
      <w:r w:rsidR="008F5B5C" w:rsidRPr="007D0EEB">
        <w:t>Executing these knowledge gaps together with input from</w:t>
      </w:r>
      <w:r w:rsidR="002B05DD" w:rsidRPr="007D0EEB">
        <w:t xml:space="preserve"> community, </w:t>
      </w:r>
      <w:r w:rsidR="0036038C" w:rsidRPr="007D0EEB">
        <w:t xml:space="preserve">Traditional Owners, </w:t>
      </w:r>
      <w:r w:rsidR="002B05DD" w:rsidRPr="007D0EEB">
        <w:t xml:space="preserve">government, and other stakeholders </w:t>
      </w:r>
      <w:r w:rsidR="008F5B5C" w:rsidRPr="007D0EEB">
        <w:t>will facilitate the development of the</w:t>
      </w:r>
      <w:r w:rsidR="009F7381" w:rsidRPr="007D0EEB">
        <w:t xml:space="preserve"> full </w:t>
      </w:r>
      <w:r w:rsidR="00F64FC9" w:rsidRPr="007D0EEB">
        <w:t xml:space="preserve">rehabilitation objectives </w:t>
      </w:r>
      <w:r w:rsidR="00CA461A" w:rsidRPr="007D0EEB">
        <w:t xml:space="preserve">and </w:t>
      </w:r>
      <w:r w:rsidR="009F7381" w:rsidRPr="007D0EEB">
        <w:t>suite</w:t>
      </w:r>
      <w:r w:rsidR="00E90FFE" w:rsidRPr="007D0EEB">
        <w:t xml:space="preserve"> </w:t>
      </w:r>
      <w:r w:rsidR="008F5B5C" w:rsidRPr="007D0EEB">
        <w:t xml:space="preserve">of closure </w:t>
      </w:r>
      <w:r w:rsidR="00E90FFE" w:rsidRPr="007D0EEB">
        <w:t>criteria</w:t>
      </w:r>
      <w:r w:rsidR="00E90FFE">
        <w:t xml:space="preserve">. </w:t>
      </w:r>
      <w:r w:rsidR="00D92037">
        <w:t xml:space="preserve">Expanding on the closure criteria </w:t>
      </w:r>
      <w:r w:rsidR="003E7052">
        <w:t>to include all</w:t>
      </w:r>
      <w:r w:rsidR="00F3591F">
        <w:t xml:space="preserve"> objectives</w:t>
      </w:r>
      <w:r w:rsidR="005A3B69">
        <w:t xml:space="preserve"> and</w:t>
      </w:r>
      <w:r w:rsidR="003E7052">
        <w:t xml:space="preserve"> nominated </w:t>
      </w:r>
      <w:r w:rsidR="00F3591F">
        <w:t>PMLU</w:t>
      </w:r>
      <w:r w:rsidR="003E7052">
        <w:t xml:space="preserve"> within the mine licence</w:t>
      </w:r>
      <w:r w:rsidR="00D92037">
        <w:t xml:space="preserve"> </w:t>
      </w:r>
      <w:r w:rsidR="00B316E0">
        <w:t>is included in</w:t>
      </w:r>
      <w:r w:rsidR="00D92037">
        <w:t xml:space="preserve"> the </w:t>
      </w:r>
      <w:r w:rsidR="00EA2D6F">
        <w:t>knowledge gap</w:t>
      </w:r>
      <w:r w:rsidR="00B316E0">
        <w:t xml:space="preserve"> section in Chapter 17 of this report</w:t>
      </w:r>
      <w:r w:rsidR="00AA2A80">
        <w:t xml:space="preserve"> (KG</w:t>
      </w:r>
      <w:r w:rsidR="00D91274">
        <w:t xml:space="preserve"> 25)</w:t>
      </w:r>
      <w:r w:rsidR="00EA2D6F">
        <w:t>.</w:t>
      </w:r>
      <w:r w:rsidR="001B7DA8">
        <w:t xml:space="preserve"> It is expected that this will be completed prior to closure in 2028.</w:t>
      </w:r>
    </w:p>
    <w:p w14:paraId="346B4EC2" w14:textId="5F5E211B" w:rsidR="00F3591F" w:rsidRDefault="00F3591F" w:rsidP="00F3591F">
      <w:pPr>
        <w:pStyle w:val="TableParagraph"/>
        <w:spacing w:line="240" w:lineRule="auto"/>
      </w:pPr>
      <w:r>
        <w:t>Long-term management plan</w:t>
      </w:r>
      <w:r w:rsidR="00686AA7">
        <w:t>s</w:t>
      </w:r>
      <w:r>
        <w:t xml:space="preserve"> shall also be developed for future land manager, post relinquishment.</w:t>
      </w:r>
    </w:p>
    <w:p w14:paraId="3AFDF431" w14:textId="77777777" w:rsidR="00F3591F" w:rsidRDefault="00F3591F" w:rsidP="00920986"/>
    <w:p w14:paraId="714B11B1" w14:textId="77777777" w:rsidR="0028043C" w:rsidRDefault="0028043C" w:rsidP="00920986"/>
    <w:p w14:paraId="63A642AF" w14:textId="77777777" w:rsidR="00B451C0" w:rsidRDefault="00B451C0" w:rsidP="0028043C">
      <w:pPr>
        <w:sectPr w:rsidR="00B451C0" w:rsidSect="00602833">
          <w:pgSz w:w="11910" w:h="16840"/>
          <w:pgMar w:top="1134" w:right="567" w:bottom="1315" w:left="567" w:header="720" w:footer="356" w:gutter="0"/>
          <w:cols w:space="709"/>
          <w:titlePg/>
          <w:docGrid w:linePitch="299"/>
        </w:sectPr>
      </w:pPr>
    </w:p>
    <w:p w14:paraId="19D9B869" w14:textId="4130C636" w:rsidR="00C11634" w:rsidRDefault="00C11634" w:rsidP="00C11634">
      <w:pPr>
        <w:pStyle w:val="Caption"/>
        <w:keepNext/>
      </w:pPr>
      <w:bookmarkStart w:id="846" w:name="_Toc210127046"/>
      <w:r>
        <w:t xml:space="preserve">Table </w:t>
      </w:r>
      <w:r w:rsidR="00971AAD">
        <w:fldChar w:fldCharType="begin"/>
      </w:r>
      <w:r w:rsidR="00971AAD">
        <w:instrText xml:space="preserve"> STYLEREF 1 \s </w:instrText>
      </w:r>
      <w:r w:rsidR="00971AAD">
        <w:fldChar w:fldCharType="separate"/>
      </w:r>
      <w:r w:rsidR="00D35BC0">
        <w:rPr>
          <w:noProof/>
        </w:rPr>
        <w:t>13</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r w:rsidR="005F40F0">
        <w:t xml:space="preserve"> Yallourn Mine Rehabilitation – Closure Criteria</w:t>
      </w:r>
      <w:bookmarkEnd w:id="846"/>
    </w:p>
    <w:tbl>
      <w:tblPr>
        <w:tblStyle w:val="DMRPTable"/>
        <w:tblW w:w="22539" w:type="dxa"/>
        <w:tblLayout w:type="fixed"/>
        <w:tblLook w:val="04A0" w:firstRow="1" w:lastRow="0" w:firstColumn="1" w:lastColumn="0" w:noHBand="0" w:noVBand="1"/>
      </w:tblPr>
      <w:tblGrid>
        <w:gridCol w:w="3969"/>
        <w:gridCol w:w="4678"/>
        <w:gridCol w:w="5386"/>
        <w:gridCol w:w="3402"/>
        <w:gridCol w:w="2552"/>
        <w:gridCol w:w="2552"/>
      </w:tblGrid>
      <w:tr w:rsidR="00B6315E" w:rsidRPr="0028043C" w14:paraId="7436872D" w14:textId="77777777">
        <w:trPr>
          <w:cnfStyle w:val="100000000000" w:firstRow="1" w:lastRow="0" w:firstColumn="0" w:lastColumn="0" w:oddVBand="0" w:evenVBand="0" w:oddHBand="0" w:evenHBand="0" w:firstRowFirstColumn="0" w:firstRowLastColumn="0" w:lastRowFirstColumn="0" w:lastRowLastColumn="0"/>
          <w:trHeight w:val="300"/>
          <w:tblHeader/>
        </w:trPr>
        <w:tc>
          <w:tcPr>
            <w:tcW w:w="3969" w:type="dxa"/>
            <w:hideMark/>
          </w:tcPr>
          <w:p w14:paraId="35D52B83" w14:textId="77777777" w:rsidR="00B6315E" w:rsidRPr="0028043C" w:rsidRDefault="00B6315E">
            <w:pPr>
              <w:pStyle w:val="TableParagraph"/>
            </w:pPr>
            <w:r w:rsidRPr="0028043C">
              <w:t>Objective </w:t>
            </w:r>
          </w:p>
        </w:tc>
        <w:tc>
          <w:tcPr>
            <w:tcW w:w="4678" w:type="dxa"/>
            <w:hideMark/>
          </w:tcPr>
          <w:p w14:paraId="4DF31E66" w14:textId="77777777" w:rsidR="00B6315E" w:rsidRPr="0028043C" w:rsidRDefault="00B6315E">
            <w:pPr>
              <w:pStyle w:val="TableParagraph"/>
            </w:pPr>
            <w:r w:rsidRPr="0028043C">
              <w:t>Closure Criteria </w:t>
            </w:r>
          </w:p>
        </w:tc>
        <w:tc>
          <w:tcPr>
            <w:tcW w:w="5386" w:type="dxa"/>
            <w:hideMark/>
          </w:tcPr>
          <w:p w14:paraId="02E218C8" w14:textId="77777777" w:rsidR="00B6315E" w:rsidRPr="0028043C" w:rsidRDefault="00B6315E">
            <w:pPr>
              <w:pStyle w:val="TableParagraph"/>
            </w:pPr>
            <w:r w:rsidRPr="0028043C">
              <w:t>Measurement </w:t>
            </w:r>
          </w:p>
        </w:tc>
        <w:tc>
          <w:tcPr>
            <w:tcW w:w="3402" w:type="dxa"/>
            <w:hideMark/>
          </w:tcPr>
          <w:p w14:paraId="36DD6F72" w14:textId="77777777" w:rsidR="00B6315E" w:rsidRPr="0028043C" w:rsidRDefault="00B6315E">
            <w:pPr>
              <w:pStyle w:val="TableParagraph"/>
            </w:pPr>
            <w:r w:rsidRPr="0028043C">
              <w:t>Timeframe </w:t>
            </w:r>
          </w:p>
        </w:tc>
        <w:tc>
          <w:tcPr>
            <w:tcW w:w="2552" w:type="dxa"/>
          </w:tcPr>
          <w:p w14:paraId="68094A7F" w14:textId="77777777" w:rsidR="00B6315E" w:rsidRDefault="00B6315E">
            <w:pPr>
              <w:pStyle w:val="TableParagraph"/>
            </w:pPr>
            <w:r w:rsidRPr="00415625">
              <w:t>End Land Use</w:t>
            </w:r>
            <w:r>
              <w:t>s</w:t>
            </w:r>
            <w:r w:rsidRPr="00415625">
              <w:t> </w:t>
            </w:r>
          </w:p>
        </w:tc>
        <w:tc>
          <w:tcPr>
            <w:tcW w:w="2552" w:type="dxa"/>
          </w:tcPr>
          <w:p w14:paraId="477BD210" w14:textId="77777777" w:rsidR="00B6315E" w:rsidRPr="0028043C" w:rsidRDefault="00B6315E">
            <w:pPr>
              <w:pStyle w:val="TableParagraph"/>
            </w:pPr>
            <w:r>
              <w:t>Rehabilitation Domain</w:t>
            </w:r>
          </w:p>
        </w:tc>
      </w:tr>
      <w:tr w:rsidR="00B6315E" w:rsidRPr="0028043C" w14:paraId="044DB1FB" w14:textId="77777777">
        <w:trPr>
          <w:trHeight w:val="300"/>
        </w:trPr>
        <w:tc>
          <w:tcPr>
            <w:tcW w:w="3969" w:type="dxa"/>
            <w:hideMark/>
          </w:tcPr>
          <w:p w14:paraId="6AECC19B" w14:textId="77777777" w:rsidR="00B6315E" w:rsidRPr="00192E6B" w:rsidRDefault="00B6315E">
            <w:pPr>
              <w:pStyle w:val="TableParagraph"/>
            </w:pPr>
            <w:r w:rsidRPr="00192E6B">
              <w:t xml:space="preserve">All pit voids and other excavations are made safe through </w:t>
            </w:r>
            <w:r>
              <w:t xml:space="preserve"> stabilising implementation (buttressing, lake fill)</w:t>
            </w:r>
            <w:r w:rsidRPr="00192E6B">
              <w:t xml:space="preserve">, </w:t>
            </w:r>
            <w:r>
              <w:t xml:space="preserve">reshaping, </w:t>
            </w:r>
            <w:r w:rsidRPr="00192E6B">
              <w:t>grading slopes according to approved geotechnical design and ensuring controlled access as required. </w:t>
            </w:r>
          </w:p>
          <w:p w14:paraId="17CC45AE" w14:textId="77777777" w:rsidR="00B6315E" w:rsidRPr="0028043C" w:rsidRDefault="00B6315E">
            <w:pPr>
              <w:pStyle w:val="TableParagraph"/>
              <w:spacing w:line="276" w:lineRule="auto"/>
            </w:pPr>
          </w:p>
        </w:tc>
        <w:tc>
          <w:tcPr>
            <w:tcW w:w="4678" w:type="dxa"/>
            <w:hideMark/>
          </w:tcPr>
          <w:p w14:paraId="1299ED1F" w14:textId="77777777" w:rsidR="00B6315E" w:rsidRDefault="00B6315E">
            <w:pPr>
              <w:pStyle w:val="TableParagraph"/>
              <w:spacing w:line="240" w:lineRule="auto"/>
            </w:pPr>
            <w:r w:rsidRPr="00517AC0">
              <w:t>Final batters are built to design to enable a stable landform that can withstand fluctuating water levels and wave action.</w:t>
            </w:r>
            <w:r w:rsidRPr="0028043C">
              <w:t> </w:t>
            </w:r>
          </w:p>
          <w:p w14:paraId="362A67A0" w14:textId="77777777" w:rsidR="00B6315E" w:rsidRPr="0028043C" w:rsidRDefault="00B6315E">
            <w:pPr>
              <w:pStyle w:val="TableParagraph"/>
              <w:spacing w:line="240" w:lineRule="auto"/>
            </w:pPr>
            <w:r>
              <w:t>Geotechnical design as per nominated Design Acceptance Criteria set out for the geotechnical domains.</w:t>
            </w:r>
          </w:p>
          <w:p w14:paraId="13D622CB" w14:textId="77777777" w:rsidR="00B6315E" w:rsidRPr="0028043C" w:rsidRDefault="00B6315E">
            <w:pPr>
              <w:pStyle w:val="TableParagraph"/>
              <w:spacing w:line="276" w:lineRule="auto"/>
            </w:pPr>
            <w:r w:rsidRPr="0028043C">
              <w:t>Construct to Design </w:t>
            </w:r>
          </w:p>
        </w:tc>
        <w:tc>
          <w:tcPr>
            <w:tcW w:w="5386" w:type="dxa"/>
            <w:hideMark/>
          </w:tcPr>
          <w:p w14:paraId="19018C08" w14:textId="77777777" w:rsidR="00B6315E" w:rsidRPr="0028043C" w:rsidRDefault="00B6315E">
            <w:pPr>
              <w:pStyle w:val="TableParagraph"/>
              <w:spacing w:line="240" w:lineRule="auto"/>
            </w:pPr>
            <w:r w:rsidRPr="0028043C">
              <w:t>Engineering Design Report </w:t>
            </w:r>
            <w:r>
              <w:t>based on measurement and/or modelling with as built report.</w:t>
            </w:r>
          </w:p>
          <w:p w14:paraId="6B65D0EA" w14:textId="77777777" w:rsidR="00B6315E" w:rsidRDefault="00B6315E">
            <w:pPr>
              <w:pStyle w:val="TableParagraph"/>
              <w:spacing w:line="240" w:lineRule="auto"/>
            </w:pPr>
            <w:r w:rsidRPr="0028043C">
              <w:t xml:space="preserve">Digital survey record of final </w:t>
            </w:r>
            <w:r>
              <w:t xml:space="preserve">slopes, </w:t>
            </w:r>
            <w:r w:rsidRPr="0028043C">
              <w:t>fill surfaces</w:t>
            </w:r>
            <w:r>
              <w:t xml:space="preserve"> and final landform. Monitoring during filling to ensure landform performance is consistent with design criteria and relevant assumptions.</w:t>
            </w:r>
          </w:p>
          <w:p w14:paraId="3C0CA22F" w14:textId="77777777" w:rsidR="00B6315E" w:rsidRPr="0028043C" w:rsidRDefault="00B6315E">
            <w:pPr>
              <w:pStyle w:val="TableParagraph"/>
              <w:spacing w:line="240" w:lineRule="auto"/>
            </w:pPr>
            <w:r>
              <w:t>As constructed report by suitably qualified personnel to demonstrate compliance with design.</w:t>
            </w:r>
          </w:p>
          <w:p w14:paraId="4BB6C49B" w14:textId="77777777" w:rsidR="00B6315E" w:rsidRDefault="00B6315E">
            <w:pPr>
              <w:pStyle w:val="TableParagraph"/>
              <w:spacing w:line="240" w:lineRule="auto"/>
            </w:pPr>
            <w:r>
              <w:t xml:space="preserve">Construction QA/QC records. </w:t>
            </w:r>
          </w:p>
          <w:p w14:paraId="3DA15EDA" w14:textId="77777777" w:rsidR="00B6315E" w:rsidRPr="0028043C" w:rsidRDefault="00B6315E">
            <w:pPr>
              <w:pStyle w:val="TableParagraph"/>
              <w:spacing w:line="240" w:lineRule="auto"/>
            </w:pPr>
            <w:r>
              <w:t>Compliance with ground management plan.</w:t>
            </w:r>
          </w:p>
        </w:tc>
        <w:tc>
          <w:tcPr>
            <w:tcW w:w="3402" w:type="dxa"/>
            <w:hideMark/>
          </w:tcPr>
          <w:p w14:paraId="72C0A44A" w14:textId="77777777" w:rsidR="00B6315E" w:rsidRPr="0028043C" w:rsidRDefault="00B6315E">
            <w:pPr>
              <w:pStyle w:val="TableParagraph"/>
            </w:pPr>
            <w:r w:rsidRPr="0028043C">
              <w:t>Assessments completed by 2028 </w:t>
            </w:r>
          </w:p>
          <w:p w14:paraId="636B9594" w14:textId="77777777" w:rsidR="00B6315E" w:rsidRPr="0028043C" w:rsidRDefault="00B6315E" w:rsidP="00006969">
            <w:pPr>
              <w:pStyle w:val="TableParagraph"/>
              <w:spacing w:line="240" w:lineRule="auto"/>
            </w:pPr>
            <w:r w:rsidRPr="0028043C">
              <w:t xml:space="preserve">Live </w:t>
            </w:r>
            <w:r>
              <w:t>d</w:t>
            </w:r>
            <w:r w:rsidRPr="0028043C">
              <w:t xml:space="preserve">igital </w:t>
            </w:r>
            <w:r>
              <w:t>survey f</w:t>
            </w:r>
            <w:r w:rsidRPr="0028043C">
              <w:t>ile</w:t>
            </w:r>
            <w:r>
              <w:t xml:space="preserve"> available progressively, in-line with schedule of works</w:t>
            </w:r>
            <w:r w:rsidRPr="0028043C">
              <w:t>. </w:t>
            </w:r>
          </w:p>
          <w:p w14:paraId="315641C8" w14:textId="77777777" w:rsidR="00B6315E" w:rsidRDefault="00B6315E">
            <w:pPr>
              <w:pStyle w:val="TableParagraph"/>
              <w:spacing w:line="240" w:lineRule="auto"/>
            </w:pPr>
            <w:r>
              <w:t>Long-term management plan is developed for future land manager.</w:t>
            </w:r>
          </w:p>
          <w:p w14:paraId="55266887" w14:textId="77777777" w:rsidR="00B6315E" w:rsidRPr="0028043C" w:rsidRDefault="00B6315E">
            <w:pPr>
              <w:pStyle w:val="TableParagraph"/>
            </w:pPr>
          </w:p>
        </w:tc>
        <w:tc>
          <w:tcPr>
            <w:tcW w:w="2552" w:type="dxa"/>
          </w:tcPr>
          <w:p w14:paraId="3D84D8D6" w14:textId="77777777" w:rsidR="00B6315E" w:rsidRDefault="00B6315E">
            <w:pPr>
              <w:pStyle w:val="TableParagraph"/>
              <w:spacing w:line="276" w:lineRule="auto"/>
            </w:pPr>
            <w:r w:rsidRPr="00415625">
              <w:t>Lake Yallourn </w:t>
            </w:r>
          </w:p>
          <w:p w14:paraId="2C7F62C2" w14:textId="77777777" w:rsidR="00B6315E" w:rsidRDefault="00B6315E">
            <w:pPr>
              <w:pStyle w:val="TableParagraph"/>
            </w:pPr>
            <w:r>
              <w:t>Environment and Recreation</w:t>
            </w:r>
          </w:p>
        </w:tc>
        <w:tc>
          <w:tcPr>
            <w:tcW w:w="2552" w:type="dxa"/>
          </w:tcPr>
          <w:p w14:paraId="2DFC7E3A" w14:textId="77777777" w:rsidR="00B6315E" w:rsidRPr="00D34C2F" w:rsidRDefault="00B6315E">
            <w:pPr>
              <w:pStyle w:val="TableParagraph"/>
              <w:rPr>
                <w:color w:val="auto"/>
              </w:rPr>
            </w:pPr>
            <w:r w:rsidRPr="00D34C2F">
              <w:rPr>
                <w:color w:val="auto"/>
              </w:rPr>
              <w:t>Pit Lake</w:t>
            </w:r>
          </w:p>
          <w:p w14:paraId="4A833111" w14:textId="77777777" w:rsidR="00B6315E" w:rsidRPr="00D34C2F" w:rsidRDefault="00B6315E">
            <w:pPr>
              <w:pStyle w:val="TableParagraph"/>
              <w:rPr>
                <w:color w:val="auto"/>
              </w:rPr>
            </w:pPr>
            <w:r w:rsidRPr="00D34C2F">
              <w:rPr>
                <w:color w:val="auto"/>
              </w:rPr>
              <w:t xml:space="preserve">Pit Batters </w:t>
            </w:r>
          </w:p>
          <w:p w14:paraId="25FE2348" w14:textId="77777777" w:rsidR="00B6315E" w:rsidRPr="00D34C2F" w:rsidRDefault="00B6315E">
            <w:pPr>
              <w:pStyle w:val="TableParagraph"/>
              <w:rPr>
                <w:color w:val="auto"/>
              </w:rPr>
            </w:pPr>
            <w:r w:rsidRPr="00D34C2F">
              <w:rPr>
                <w:color w:val="auto"/>
              </w:rPr>
              <w:t xml:space="preserve">Mine Licence Disturbed Areas </w:t>
            </w:r>
          </w:p>
          <w:p w14:paraId="219C4D49" w14:textId="77777777" w:rsidR="00B6315E" w:rsidRPr="00D34C2F" w:rsidRDefault="00B6315E">
            <w:pPr>
              <w:pStyle w:val="TableParagraph"/>
              <w:rPr>
                <w:color w:val="auto"/>
              </w:rPr>
            </w:pPr>
            <w:r w:rsidRPr="00D34C2F">
              <w:rPr>
                <w:color w:val="auto"/>
              </w:rPr>
              <w:t>MRD</w:t>
            </w:r>
          </w:p>
        </w:tc>
      </w:tr>
      <w:tr w:rsidR="00B6315E" w:rsidRPr="0028043C" w14:paraId="305C665A" w14:textId="77777777">
        <w:trPr>
          <w:trHeight w:val="300"/>
        </w:trPr>
        <w:tc>
          <w:tcPr>
            <w:tcW w:w="3969" w:type="dxa"/>
            <w:hideMark/>
          </w:tcPr>
          <w:p w14:paraId="33B19019" w14:textId="77777777" w:rsidR="00B6315E" w:rsidRPr="00192E6B" w:rsidRDefault="00B6315E">
            <w:pPr>
              <w:pStyle w:val="TableParagraph"/>
            </w:pPr>
            <w:r>
              <w:t>Lakes</w:t>
            </w:r>
            <w:r w:rsidRPr="00192E6B">
              <w:t xml:space="preserve"> are formed with designated entry points which allow safe egress and ingress.  </w:t>
            </w:r>
          </w:p>
          <w:p w14:paraId="3DF1E57A" w14:textId="77777777" w:rsidR="00B6315E" w:rsidRPr="0028043C" w:rsidRDefault="00B6315E">
            <w:pPr>
              <w:pStyle w:val="TableParagraph"/>
              <w:spacing w:line="276" w:lineRule="auto"/>
            </w:pPr>
          </w:p>
        </w:tc>
        <w:tc>
          <w:tcPr>
            <w:tcW w:w="4678" w:type="dxa"/>
            <w:hideMark/>
          </w:tcPr>
          <w:p w14:paraId="03FD3D5C" w14:textId="77777777" w:rsidR="00B6315E" w:rsidRPr="0028043C" w:rsidRDefault="00B6315E">
            <w:pPr>
              <w:pStyle w:val="TableParagraph"/>
              <w:spacing w:line="240" w:lineRule="auto"/>
            </w:pPr>
            <w:r w:rsidRPr="00517AC0">
              <w:t>Designated entry points meet the same standards as those for other recreational lakes in surrounding area.</w:t>
            </w:r>
            <w:r w:rsidRPr="0028043C">
              <w:t> </w:t>
            </w:r>
          </w:p>
        </w:tc>
        <w:tc>
          <w:tcPr>
            <w:tcW w:w="5386" w:type="dxa"/>
            <w:hideMark/>
          </w:tcPr>
          <w:p w14:paraId="2527A334" w14:textId="77777777" w:rsidR="00B6315E" w:rsidRPr="0028043C" w:rsidRDefault="00B6315E">
            <w:pPr>
              <w:pStyle w:val="TableParagraph"/>
              <w:spacing w:line="240" w:lineRule="auto"/>
            </w:pPr>
            <w:r>
              <w:t>As constructed report by suitably qualified personnel to demonstrate compliance with design.</w:t>
            </w:r>
          </w:p>
          <w:p w14:paraId="7CACBEE1" w14:textId="77777777" w:rsidR="00B6315E" w:rsidRPr="00781ACA" w:rsidRDefault="00B6315E">
            <w:pPr>
              <w:pStyle w:val="TableParagraph"/>
              <w:spacing w:line="240" w:lineRule="auto"/>
            </w:pPr>
            <w:r>
              <w:t xml:space="preserve">Construction QA/QC records. </w:t>
            </w:r>
          </w:p>
        </w:tc>
        <w:tc>
          <w:tcPr>
            <w:tcW w:w="3402" w:type="dxa"/>
            <w:hideMark/>
          </w:tcPr>
          <w:p w14:paraId="0A23B866" w14:textId="77777777" w:rsidR="00B6315E" w:rsidRPr="0028043C" w:rsidRDefault="00B6315E">
            <w:pPr>
              <w:pStyle w:val="TableParagraph"/>
              <w:spacing w:line="240" w:lineRule="auto"/>
            </w:pPr>
            <w:r>
              <w:t>Completed prior to relinquishment of mine licence</w:t>
            </w:r>
            <w:r w:rsidRPr="0028043C">
              <w:t>. </w:t>
            </w:r>
          </w:p>
        </w:tc>
        <w:tc>
          <w:tcPr>
            <w:tcW w:w="2552" w:type="dxa"/>
          </w:tcPr>
          <w:p w14:paraId="1765E1DF" w14:textId="77777777" w:rsidR="00B6315E" w:rsidRDefault="00B6315E">
            <w:pPr>
              <w:pStyle w:val="TableParagraph"/>
              <w:spacing w:line="240" w:lineRule="auto"/>
            </w:pPr>
            <w:r w:rsidRPr="00415625">
              <w:t>Lake Yallourn </w:t>
            </w:r>
          </w:p>
        </w:tc>
        <w:tc>
          <w:tcPr>
            <w:tcW w:w="2552" w:type="dxa"/>
          </w:tcPr>
          <w:p w14:paraId="3A96E00F" w14:textId="77777777" w:rsidR="00B6315E" w:rsidRPr="00D34C2F" w:rsidRDefault="00B6315E">
            <w:pPr>
              <w:pStyle w:val="TableParagraph"/>
              <w:rPr>
                <w:color w:val="auto"/>
              </w:rPr>
            </w:pPr>
            <w:r w:rsidRPr="00D34C2F">
              <w:rPr>
                <w:color w:val="auto"/>
              </w:rPr>
              <w:t>Pit Lake</w:t>
            </w:r>
          </w:p>
          <w:p w14:paraId="491E7431" w14:textId="77777777" w:rsidR="00B6315E" w:rsidRPr="00D34C2F" w:rsidRDefault="00B6315E">
            <w:pPr>
              <w:pStyle w:val="TableParagraph"/>
              <w:spacing w:line="240" w:lineRule="auto"/>
              <w:rPr>
                <w:color w:val="auto"/>
              </w:rPr>
            </w:pPr>
          </w:p>
        </w:tc>
      </w:tr>
      <w:tr w:rsidR="00B6315E" w:rsidRPr="0028043C" w14:paraId="01A93975" w14:textId="77777777">
        <w:trPr>
          <w:trHeight w:val="300"/>
        </w:trPr>
        <w:tc>
          <w:tcPr>
            <w:tcW w:w="3969" w:type="dxa"/>
            <w:hideMark/>
          </w:tcPr>
          <w:p w14:paraId="63CF4969" w14:textId="77777777" w:rsidR="00B6315E" w:rsidRPr="0028043C" w:rsidRDefault="00B6315E">
            <w:pPr>
              <w:pStyle w:val="TableParagraph"/>
              <w:spacing w:line="276" w:lineRule="auto"/>
            </w:pPr>
            <w:r w:rsidRPr="00B343F5">
              <w:t>Exposed coal is managed appropriately to manage the risk of fire in the long term. </w:t>
            </w:r>
          </w:p>
        </w:tc>
        <w:tc>
          <w:tcPr>
            <w:tcW w:w="4678" w:type="dxa"/>
            <w:hideMark/>
          </w:tcPr>
          <w:p w14:paraId="22401C42" w14:textId="77777777" w:rsidR="00B6315E" w:rsidRPr="00517AC0" w:rsidRDefault="00B6315E">
            <w:pPr>
              <w:pStyle w:val="TableParagraph"/>
              <w:spacing w:line="240" w:lineRule="auto"/>
            </w:pPr>
            <w:r w:rsidRPr="00517AC0">
              <w:t>Water in Lake Yallourn covers exposed coal within lake footprint.</w:t>
            </w:r>
          </w:p>
          <w:p w14:paraId="1088E506" w14:textId="4B101EED" w:rsidR="00B6315E" w:rsidRPr="0028043C" w:rsidRDefault="00B6315E">
            <w:pPr>
              <w:pStyle w:val="TableParagraph"/>
              <w:spacing w:line="240" w:lineRule="auto"/>
            </w:pPr>
            <w:r w:rsidRPr="00517AC0">
              <w:t>Management plan in place for any uncovered coal</w:t>
            </w:r>
          </w:p>
        </w:tc>
        <w:tc>
          <w:tcPr>
            <w:tcW w:w="5386" w:type="dxa"/>
            <w:hideMark/>
          </w:tcPr>
          <w:p w14:paraId="6EC6D0DF" w14:textId="77777777" w:rsidR="00B6315E" w:rsidRDefault="00B6315E">
            <w:pPr>
              <w:pStyle w:val="TableParagraph"/>
              <w:spacing w:line="240" w:lineRule="auto"/>
            </w:pPr>
            <w:r w:rsidRPr="0028043C">
              <w:t>Aerial photography</w:t>
            </w:r>
            <w:r>
              <w:t xml:space="preserve"> included in annual report</w:t>
            </w:r>
            <w:r w:rsidRPr="0028043C">
              <w:t> </w:t>
            </w:r>
            <w:r>
              <w:t>to show extent of coal coverage</w:t>
            </w:r>
          </w:p>
          <w:p w14:paraId="5C47F5F8" w14:textId="77777777" w:rsidR="00B6315E" w:rsidRPr="0028043C" w:rsidRDefault="00B6315E">
            <w:pPr>
              <w:pStyle w:val="TableParagraph"/>
              <w:spacing w:line="240" w:lineRule="auto"/>
            </w:pPr>
            <w:r>
              <w:t>Compliance with management plan.</w:t>
            </w:r>
          </w:p>
        </w:tc>
        <w:tc>
          <w:tcPr>
            <w:tcW w:w="3402" w:type="dxa"/>
            <w:hideMark/>
          </w:tcPr>
          <w:p w14:paraId="4FB407C8" w14:textId="77777777" w:rsidR="00B6315E" w:rsidRDefault="00B6315E">
            <w:pPr>
              <w:pStyle w:val="TableParagraph"/>
              <w:spacing w:line="240" w:lineRule="auto"/>
            </w:pPr>
            <w:r>
              <w:t>Completed prior to relinquishment of mine licence</w:t>
            </w:r>
            <w:r w:rsidRPr="0028043C">
              <w:t>.</w:t>
            </w:r>
          </w:p>
          <w:p w14:paraId="489B5195" w14:textId="77777777" w:rsidR="00B6315E" w:rsidRDefault="00B6315E">
            <w:pPr>
              <w:pStyle w:val="TableParagraph"/>
              <w:spacing w:line="240" w:lineRule="auto"/>
            </w:pPr>
            <w:r>
              <w:t>Long-term management plan is developed for future land manager.</w:t>
            </w:r>
          </w:p>
          <w:p w14:paraId="09959760" w14:textId="77777777" w:rsidR="00B6315E" w:rsidRPr="0028043C" w:rsidRDefault="00B6315E">
            <w:pPr>
              <w:pStyle w:val="TableParagraph"/>
              <w:spacing w:line="240" w:lineRule="auto"/>
            </w:pPr>
            <w:r w:rsidRPr="0028043C">
              <w:t> </w:t>
            </w:r>
          </w:p>
        </w:tc>
        <w:tc>
          <w:tcPr>
            <w:tcW w:w="2552" w:type="dxa"/>
          </w:tcPr>
          <w:p w14:paraId="4ADCF3F9" w14:textId="77777777" w:rsidR="00B6315E" w:rsidRDefault="00B6315E">
            <w:pPr>
              <w:pStyle w:val="TableParagraph"/>
              <w:spacing w:line="240" w:lineRule="auto"/>
            </w:pPr>
            <w:r w:rsidRPr="00415625">
              <w:t>Lake Yallourn </w:t>
            </w:r>
          </w:p>
        </w:tc>
        <w:tc>
          <w:tcPr>
            <w:tcW w:w="2552" w:type="dxa"/>
          </w:tcPr>
          <w:p w14:paraId="198876D8" w14:textId="77777777" w:rsidR="00B6315E" w:rsidRPr="00D34C2F" w:rsidRDefault="00B6315E">
            <w:pPr>
              <w:pStyle w:val="TableParagraph"/>
              <w:rPr>
                <w:color w:val="auto"/>
              </w:rPr>
            </w:pPr>
            <w:r w:rsidRPr="00D34C2F">
              <w:rPr>
                <w:color w:val="auto"/>
              </w:rPr>
              <w:t>Pit Lake</w:t>
            </w:r>
          </w:p>
          <w:p w14:paraId="2343F8B7" w14:textId="77777777" w:rsidR="00B6315E" w:rsidRPr="00D34C2F" w:rsidRDefault="00B6315E">
            <w:pPr>
              <w:pStyle w:val="TableParagraph"/>
              <w:spacing w:line="240" w:lineRule="auto"/>
              <w:rPr>
                <w:color w:val="auto"/>
              </w:rPr>
            </w:pPr>
            <w:r w:rsidRPr="00D34C2F">
              <w:rPr>
                <w:color w:val="auto"/>
              </w:rPr>
              <w:t>MRD</w:t>
            </w:r>
          </w:p>
        </w:tc>
      </w:tr>
      <w:tr w:rsidR="00B6315E" w:rsidRPr="0028043C" w14:paraId="5D165E77" w14:textId="77777777">
        <w:trPr>
          <w:cantSplit/>
          <w:trHeight w:val="300"/>
        </w:trPr>
        <w:tc>
          <w:tcPr>
            <w:tcW w:w="3969" w:type="dxa"/>
            <w:hideMark/>
          </w:tcPr>
          <w:p w14:paraId="540E0117" w14:textId="77777777" w:rsidR="00B6315E" w:rsidRPr="00517AC0" w:rsidRDefault="00B6315E">
            <w:pPr>
              <w:pStyle w:val="TableParagraph"/>
              <w:spacing w:line="276" w:lineRule="auto"/>
            </w:pPr>
            <w:r w:rsidRPr="00192E6B">
              <w:t>Remove or make safe all light and industrial infrastructure from the mine site with the associated footprint rehabilitated in accordance with the respective post mining land use.</w:t>
            </w:r>
          </w:p>
        </w:tc>
        <w:tc>
          <w:tcPr>
            <w:tcW w:w="4678" w:type="dxa"/>
            <w:hideMark/>
          </w:tcPr>
          <w:p w14:paraId="384CA30D" w14:textId="7A0A4E5D" w:rsidR="00B6315E" w:rsidRPr="00781ACA" w:rsidRDefault="00B6315E">
            <w:pPr>
              <w:pStyle w:val="TableParagraph"/>
              <w:spacing w:line="240" w:lineRule="auto"/>
            </w:pPr>
            <w:r w:rsidRPr="00781ACA">
              <w:t xml:space="preserve">All infrastructure nominated to be removed </w:t>
            </w:r>
            <w:r w:rsidR="00253826">
              <w:t>is</w:t>
            </w:r>
            <w:r w:rsidRPr="00781ACA">
              <w:t xml:space="preserve"> removed and Records are kept on where the infrastructure has been disposed of or recycled.</w:t>
            </w:r>
          </w:p>
          <w:p w14:paraId="6F180AE7" w14:textId="77777777" w:rsidR="00B6315E" w:rsidRPr="00781ACA" w:rsidRDefault="00B6315E">
            <w:pPr>
              <w:pStyle w:val="TableParagraph"/>
              <w:spacing w:line="240" w:lineRule="auto"/>
            </w:pPr>
          </w:p>
        </w:tc>
        <w:tc>
          <w:tcPr>
            <w:tcW w:w="5386" w:type="dxa"/>
            <w:hideMark/>
          </w:tcPr>
          <w:p w14:paraId="08673050" w14:textId="77777777" w:rsidR="00B6315E" w:rsidRPr="00C5652B" w:rsidRDefault="00B6315E">
            <w:pPr>
              <w:pStyle w:val="TableParagraph"/>
              <w:spacing w:line="240" w:lineRule="auto"/>
            </w:pPr>
            <w:r w:rsidRPr="00517AC0">
              <w:t xml:space="preserve">Aerial photographs / surveys are undertaken throughout the closure period to demonstrate that any infrastructure nominated to be removed has been removed. </w:t>
            </w:r>
          </w:p>
        </w:tc>
        <w:tc>
          <w:tcPr>
            <w:tcW w:w="3402" w:type="dxa"/>
            <w:hideMark/>
          </w:tcPr>
          <w:p w14:paraId="79B53238" w14:textId="77777777" w:rsidR="00B6315E" w:rsidRPr="00517AC0" w:rsidRDefault="00B6315E">
            <w:pPr>
              <w:pStyle w:val="TableParagraph"/>
              <w:spacing w:line="240" w:lineRule="auto"/>
            </w:pPr>
            <w:r w:rsidRPr="00517AC0">
              <w:t>Retreating operation which will occur over the lake fill period with annual checkpoints to ensure ongoing compliance</w:t>
            </w:r>
          </w:p>
          <w:p w14:paraId="37548149" w14:textId="77777777" w:rsidR="00B6315E" w:rsidRPr="00517AC0" w:rsidRDefault="00B6315E">
            <w:pPr>
              <w:pStyle w:val="TableParagraph"/>
              <w:spacing w:line="240" w:lineRule="auto"/>
            </w:pPr>
          </w:p>
        </w:tc>
        <w:tc>
          <w:tcPr>
            <w:tcW w:w="2552" w:type="dxa"/>
          </w:tcPr>
          <w:p w14:paraId="3FF09992" w14:textId="77777777" w:rsidR="00B6315E" w:rsidRDefault="00B6315E">
            <w:pPr>
              <w:pStyle w:val="TableParagraph"/>
              <w:spacing w:line="276" w:lineRule="auto"/>
            </w:pPr>
            <w:r w:rsidRPr="00415625">
              <w:t>Lake Yallourn </w:t>
            </w:r>
          </w:p>
          <w:p w14:paraId="0C405DE5" w14:textId="77777777" w:rsidR="00B6315E" w:rsidRDefault="00B6315E">
            <w:pPr>
              <w:pStyle w:val="TableParagraph"/>
              <w:spacing w:line="240" w:lineRule="auto"/>
            </w:pPr>
            <w:r>
              <w:t xml:space="preserve">Commercial and Industrial </w:t>
            </w:r>
          </w:p>
        </w:tc>
        <w:tc>
          <w:tcPr>
            <w:tcW w:w="2552" w:type="dxa"/>
          </w:tcPr>
          <w:p w14:paraId="1C5EC43B" w14:textId="77777777" w:rsidR="00B6315E" w:rsidRPr="00D34C2F" w:rsidRDefault="00B6315E">
            <w:pPr>
              <w:pStyle w:val="TableParagraph"/>
              <w:rPr>
                <w:color w:val="auto"/>
              </w:rPr>
            </w:pPr>
            <w:r w:rsidRPr="00D34C2F">
              <w:rPr>
                <w:color w:val="auto"/>
              </w:rPr>
              <w:t>Pit Lake</w:t>
            </w:r>
          </w:p>
          <w:p w14:paraId="7A9ABB16" w14:textId="77777777" w:rsidR="00B6315E" w:rsidRPr="00D34C2F" w:rsidRDefault="00B6315E">
            <w:pPr>
              <w:pStyle w:val="TableParagraph"/>
              <w:rPr>
                <w:color w:val="auto"/>
              </w:rPr>
            </w:pPr>
            <w:r w:rsidRPr="00D34C2F">
              <w:rPr>
                <w:color w:val="auto"/>
              </w:rPr>
              <w:t xml:space="preserve">Pit Batters </w:t>
            </w:r>
          </w:p>
          <w:p w14:paraId="1D0828EA" w14:textId="77777777" w:rsidR="00B6315E" w:rsidRPr="00D34C2F" w:rsidRDefault="00B6315E">
            <w:pPr>
              <w:pStyle w:val="TableParagraph"/>
              <w:rPr>
                <w:color w:val="auto"/>
              </w:rPr>
            </w:pPr>
            <w:r w:rsidRPr="00D34C2F">
              <w:rPr>
                <w:color w:val="auto"/>
              </w:rPr>
              <w:t xml:space="preserve">Mine Licence Disturbed Areas </w:t>
            </w:r>
          </w:p>
        </w:tc>
      </w:tr>
      <w:tr w:rsidR="00B6315E" w:rsidRPr="0028043C" w14:paraId="3FCEFF52" w14:textId="77777777">
        <w:trPr>
          <w:trHeight w:val="300"/>
        </w:trPr>
        <w:tc>
          <w:tcPr>
            <w:tcW w:w="3969" w:type="dxa"/>
            <w:hideMark/>
          </w:tcPr>
          <w:p w14:paraId="3E32E3AE" w14:textId="77777777" w:rsidR="00B6315E" w:rsidRPr="00781ACA" w:rsidRDefault="00B6315E">
            <w:pPr>
              <w:pStyle w:val="TableParagraph"/>
              <w:spacing w:line="240" w:lineRule="auto"/>
            </w:pPr>
            <w:r w:rsidRPr="00781ACA">
              <w:t>The land is suitable for use as agriculture and can maintain either livestock or pasture</w:t>
            </w:r>
          </w:p>
        </w:tc>
        <w:tc>
          <w:tcPr>
            <w:tcW w:w="4678" w:type="dxa"/>
            <w:hideMark/>
          </w:tcPr>
          <w:p w14:paraId="41556BFE" w14:textId="77777777" w:rsidR="00B6315E" w:rsidRPr="00517AC0" w:rsidRDefault="00B6315E">
            <w:pPr>
              <w:pStyle w:val="TableParagraph"/>
              <w:spacing w:line="240" w:lineRule="auto"/>
              <w:rPr>
                <w:color w:val="auto"/>
              </w:rPr>
            </w:pPr>
            <w:r w:rsidRPr="00517AC0">
              <w:rPr>
                <w:color w:val="auto"/>
              </w:rPr>
              <w:t>The land parcel is assessed to adequately maintain pasture to support either livestock or cropping guided by industry practices</w:t>
            </w:r>
          </w:p>
          <w:p w14:paraId="051CCAB1" w14:textId="77777777" w:rsidR="00B6315E" w:rsidRPr="00517AC0" w:rsidRDefault="00B6315E">
            <w:pPr>
              <w:pStyle w:val="TableParagraph"/>
              <w:spacing w:line="240" w:lineRule="auto"/>
              <w:rPr>
                <w:color w:val="auto"/>
              </w:rPr>
            </w:pPr>
          </w:p>
        </w:tc>
        <w:tc>
          <w:tcPr>
            <w:tcW w:w="5386" w:type="dxa"/>
            <w:hideMark/>
          </w:tcPr>
          <w:p w14:paraId="3C988C7E" w14:textId="77777777" w:rsidR="00B6315E" w:rsidRPr="00517AC0" w:rsidRDefault="00B6315E">
            <w:pPr>
              <w:pStyle w:val="TableParagraph"/>
              <w:spacing w:line="240" w:lineRule="auto"/>
              <w:rPr>
                <w:color w:val="auto"/>
              </w:rPr>
            </w:pPr>
            <w:r>
              <w:rPr>
                <w:color w:val="auto"/>
              </w:rPr>
              <w:t>Compliance with land management plan</w:t>
            </w:r>
          </w:p>
          <w:p w14:paraId="43528D59" w14:textId="77777777" w:rsidR="00B6315E" w:rsidRPr="00517AC0" w:rsidRDefault="00B6315E">
            <w:pPr>
              <w:pStyle w:val="TableParagraph"/>
              <w:spacing w:line="240" w:lineRule="auto"/>
              <w:rPr>
                <w:color w:val="auto"/>
              </w:rPr>
            </w:pPr>
          </w:p>
        </w:tc>
        <w:tc>
          <w:tcPr>
            <w:tcW w:w="3402" w:type="dxa"/>
            <w:hideMark/>
          </w:tcPr>
          <w:p w14:paraId="5105656D" w14:textId="77777777" w:rsidR="00B6315E" w:rsidRPr="00517AC0" w:rsidRDefault="00B6315E">
            <w:pPr>
              <w:pStyle w:val="TableParagraph"/>
              <w:spacing w:line="240" w:lineRule="auto"/>
              <w:rPr>
                <w:color w:val="auto"/>
              </w:rPr>
            </w:pPr>
            <w:r>
              <w:rPr>
                <w:color w:val="auto"/>
              </w:rPr>
              <w:t>A</w:t>
            </w:r>
            <w:r w:rsidRPr="00517AC0">
              <w:rPr>
                <w:color w:val="auto"/>
              </w:rPr>
              <w:t>ssessments</w:t>
            </w:r>
            <w:r>
              <w:rPr>
                <w:color w:val="auto"/>
              </w:rPr>
              <w:t xml:space="preserve"> at five yearly intervals.</w:t>
            </w:r>
            <w:r w:rsidRPr="00517AC0">
              <w:rPr>
                <w:color w:val="auto"/>
              </w:rPr>
              <w:t xml:space="preserve">  </w:t>
            </w:r>
          </w:p>
        </w:tc>
        <w:tc>
          <w:tcPr>
            <w:tcW w:w="2552" w:type="dxa"/>
          </w:tcPr>
          <w:p w14:paraId="5710D51F" w14:textId="77777777" w:rsidR="00B6315E" w:rsidRDefault="00B6315E">
            <w:pPr>
              <w:pStyle w:val="TableParagraph"/>
              <w:rPr>
                <w:color w:val="auto"/>
              </w:rPr>
            </w:pPr>
            <w:r w:rsidRPr="00415625">
              <w:t>Agriculture </w:t>
            </w:r>
            <w:r>
              <w:t>and Grazing</w:t>
            </w:r>
          </w:p>
        </w:tc>
        <w:tc>
          <w:tcPr>
            <w:tcW w:w="2552" w:type="dxa"/>
          </w:tcPr>
          <w:p w14:paraId="3BCCEDE3" w14:textId="77777777" w:rsidR="00B6315E" w:rsidRPr="00D34C2F" w:rsidRDefault="00B6315E">
            <w:pPr>
              <w:pStyle w:val="TableParagraph"/>
              <w:rPr>
                <w:color w:val="auto"/>
              </w:rPr>
            </w:pPr>
            <w:r w:rsidRPr="00D34C2F">
              <w:rPr>
                <w:color w:val="auto"/>
              </w:rPr>
              <w:t>Undisturbed Mine areas</w:t>
            </w:r>
          </w:p>
        </w:tc>
      </w:tr>
      <w:tr w:rsidR="00B6315E" w:rsidRPr="0028043C" w14:paraId="3DCA632E" w14:textId="77777777">
        <w:trPr>
          <w:trHeight w:val="1249"/>
        </w:trPr>
        <w:tc>
          <w:tcPr>
            <w:tcW w:w="3969" w:type="dxa"/>
            <w:hideMark/>
          </w:tcPr>
          <w:p w14:paraId="0325CF2D" w14:textId="77777777" w:rsidR="00B6315E" w:rsidRPr="0028043C" w:rsidRDefault="00B6315E">
            <w:pPr>
              <w:pStyle w:val="TableParagraph"/>
              <w:spacing w:line="240" w:lineRule="auto"/>
            </w:pPr>
            <w:r w:rsidRPr="00517AC0">
              <w:t>Landforms are stable and non-erosive</w:t>
            </w:r>
          </w:p>
        </w:tc>
        <w:tc>
          <w:tcPr>
            <w:tcW w:w="4678" w:type="dxa"/>
            <w:hideMark/>
          </w:tcPr>
          <w:p w14:paraId="5C89916A" w14:textId="77777777" w:rsidR="00B6315E" w:rsidRDefault="00B6315E">
            <w:pPr>
              <w:pStyle w:val="TableParagraph"/>
              <w:spacing w:line="240" w:lineRule="auto"/>
            </w:pPr>
            <w:r w:rsidRPr="0028043C">
              <w:t>No gullies greater than 30cm erosion depth</w:t>
            </w:r>
            <w:r>
              <w:t>.</w:t>
            </w:r>
          </w:p>
          <w:p w14:paraId="249C85D3" w14:textId="77777777" w:rsidR="00B6315E" w:rsidRPr="0028043C" w:rsidRDefault="00B6315E">
            <w:pPr>
              <w:pStyle w:val="TableParagraph"/>
              <w:spacing w:line="240" w:lineRule="auto"/>
            </w:pPr>
            <w:r w:rsidRPr="0028043C">
              <w:t>Rilling trend improving </w:t>
            </w:r>
          </w:p>
        </w:tc>
        <w:tc>
          <w:tcPr>
            <w:tcW w:w="5386" w:type="dxa"/>
            <w:hideMark/>
          </w:tcPr>
          <w:p w14:paraId="23C6B2DD" w14:textId="77777777" w:rsidR="00B6315E" w:rsidRDefault="00B6315E">
            <w:pPr>
              <w:pStyle w:val="TableParagraph"/>
              <w:spacing w:line="240" w:lineRule="auto"/>
            </w:pPr>
            <w:r w:rsidRPr="0028043C">
              <w:t>Erosion Monitoring per L</w:t>
            </w:r>
            <w:r>
              <w:t xml:space="preserve">andscape Function </w:t>
            </w:r>
            <w:r w:rsidRPr="0028043C">
              <w:t>A</w:t>
            </w:r>
            <w:r>
              <w:t>nalysis (</w:t>
            </w:r>
            <w:r w:rsidRPr="0028043C">
              <w:t>LFA</w:t>
            </w:r>
            <w:r>
              <w:t>)</w:t>
            </w:r>
            <w:r w:rsidRPr="0028043C">
              <w:t xml:space="preserve"> program </w:t>
            </w:r>
          </w:p>
          <w:p w14:paraId="18C89F81" w14:textId="77777777" w:rsidR="00B6315E" w:rsidRPr="0028043C" w:rsidRDefault="00B6315E">
            <w:pPr>
              <w:pStyle w:val="TableParagraph"/>
              <w:spacing w:line="240" w:lineRule="auto"/>
            </w:pPr>
            <w:r>
              <w:t>Compliance with land management plan.</w:t>
            </w:r>
          </w:p>
        </w:tc>
        <w:tc>
          <w:tcPr>
            <w:tcW w:w="3402" w:type="dxa"/>
            <w:hideMark/>
          </w:tcPr>
          <w:p w14:paraId="639BDBD2" w14:textId="77777777" w:rsidR="00B6315E" w:rsidRDefault="00B6315E">
            <w:pPr>
              <w:pStyle w:val="TableParagraph"/>
              <w:spacing w:line="240" w:lineRule="auto"/>
            </w:pPr>
            <w:r w:rsidRPr="0028043C">
              <w:t>Annual </w:t>
            </w:r>
            <w:r>
              <w:t>assessments to demonstrate trend.</w:t>
            </w:r>
          </w:p>
          <w:p w14:paraId="6D4CFDD3" w14:textId="77777777" w:rsidR="00B6315E" w:rsidRDefault="00B6315E">
            <w:pPr>
              <w:pStyle w:val="TableParagraph"/>
              <w:spacing w:line="240" w:lineRule="auto"/>
            </w:pPr>
            <w:r>
              <w:t>Long-term management plan is developed for future land manager, post relinquishment.</w:t>
            </w:r>
          </w:p>
          <w:p w14:paraId="3DB26F21" w14:textId="77777777" w:rsidR="00B6315E" w:rsidRPr="0028043C" w:rsidRDefault="00B6315E">
            <w:pPr>
              <w:pStyle w:val="TableParagraph"/>
              <w:spacing w:line="240" w:lineRule="auto"/>
            </w:pPr>
          </w:p>
        </w:tc>
        <w:tc>
          <w:tcPr>
            <w:tcW w:w="2552" w:type="dxa"/>
          </w:tcPr>
          <w:p w14:paraId="015E18FD" w14:textId="77777777" w:rsidR="00B6315E" w:rsidRPr="0028043C" w:rsidRDefault="00B6315E">
            <w:pPr>
              <w:pStyle w:val="TableParagraph"/>
            </w:pPr>
            <w:r w:rsidRPr="00415625">
              <w:t>Environment and Recreation </w:t>
            </w:r>
          </w:p>
        </w:tc>
        <w:tc>
          <w:tcPr>
            <w:tcW w:w="2552" w:type="dxa"/>
          </w:tcPr>
          <w:p w14:paraId="11F146C7" w14:textId="77777777" w:rsidR="00B6315E" w:rsidRPr="00D34C2F" w:rsidRDefault="00B6315E">
            <w:pPr>
              <w:pStyle w:val="TableParagraph"/>
              <w:rPr>
                <w:color w:val="auto"/>
              </w:rPr>
            </w:pPr>
            <w:r w:rsidRPr="00D34C2F">
              <w:rPr>
                <w:color w:val="auto"/>
              </w:rPr>
              <w:t>Undisturbed Mine areas</w:t>
            </w:r>
          </w:p>
          <w:p w14:paraId="703501DB" w14:textId="77777777" w:rsidR="00B6315E" w:rsidRPr="00D34C2F" w:rsidRDefault="00B6315E">
            <w:pPr>
              <w:pStyle w:val="TableParagraph"/>
              <w:rPr>
                <w:color w:val="auto"/>
              </w:rPr>
            </w:pPr>
            <w:r w:rsidRPr="00D34C2F">
              <w:rPr>
                <w:color w:val="auto"/>
              </w:rPr>
              <w:t xml:space="preserve">Pit Batters </w:t>
            </w:r>
          </w:p>
          <w:p w14:paraId="3C95116D" w14:textId="77777777" w:rsidR="00B6315E" w:rsidRPr="00D34C2F" w:rsidRDefault="00B6315E">
            <w:pPr>
              <w:pStyle w:val="TableParagraph"/>
              <w:rPr>
                <w:color w:val="auto"/>
              </w:rPr>
            </w:pPr>
            <w:r w:rsidRPr="00D34C2F">
              <w:rPr>
                <w:color w:val="auto"/>
              </w:rPr>
              <w:t>MRD</w:t>
            </w:r>
          </w:p>
        </w:tc>
      </w:tr>
      <w:tr w:rsidR="00B6315E" w:rsidRPr="0028043C" w14:paraId="1B13C1D0" w14:textId="77777777">
        <w:trPr>
          <w:trHeight w:val="300"/>
        </w:trPr>
        <w:tc>
          <w:tcPr>
            <w:tcW w:w="3969" w:type="dxa"/>
            <w:hideMark/>
          </w:tcPr>
          <w:p w14:paraId="184BBAB9" w14:textId="2CA1170C" w:rsidR="00B6315E" w:rsidRDefault="00B6315E">
            <w:pPr>
              <w:pStyle w:val="TableParagraph"/>
            </w:pPr>
            <w:r w:rsidRPr="00192E6B">
              <w:t>Pit lake water quality</w:t>
            </w:r>
            <w:r>
              <w:t xml:space="preserve"> </w:t>
            </w:r>
            <w:r w:rsidR="009E5334">
              <w:t>(</w:t>
            </w:r>
            <w:r>
              <w:t>although may fluctuate</w:t>
            </w:r>
            <w:r w:rsidR="009E5334">
              <w:t>)</w:t>
            </w:r>
            <w:r>
              <w:t xml:space="preserve"> does not </w:t>
            </w:r>
            <w:r w:rsidRPr="00192E6B">
              <w:t>becom</w:t>
            </w:r>
            <w:r>
              <w:t>e</w:t>
            </w:r>
            <w:r w:rsidRPr="00192E6B">
              <w:t xml:space="preserve"> a source of water quality that has an </w:t>
            </w:r>
            <w:r w:rsidRPr="00EA518F">
              <w:t>unacceptable</w:t>
            </w:r>
            <w:r w:rsidRPr="00192E6B">
              <w:t xml:space="preserve"> impact on downstream receptors.</w:t>
            </w:r>
          </w:p>
          <w:p w14:paraId="2C470AF9" w14:textId="77777777" w:rsidR="00B6315E" w:rsidRPr="0028043C" w:rsidRDefault="00B6315E">
            <w:pPr>
              <w:pStyle w:val="TableParagraph"/>
              <w:spacing w:line="276" w:lineRule="auto"/>
            </w:pPr>
          </w:p>
        </w:tc>
        <w:tc>
          <w:tcPr>
            <w:tcW w:w="4678" w:type="dxa"/>
            <w:hideMark/>
          </w:tcPr>
          <w:p w14:paraId="3C7CBC0A" w14:textId="77777777" w:rsidR="00B6315E" w:rsidRPr="003C4024" w:rsidRDefault="00B6315E">
            <w:pPr>
              <w:pStyle w:val="TableParagraph"/>
              <w:spacing w:line="240" w:lineRule="auto"/>
            </w:pPr>
            <w:r w:rsidRPr="00517AC0">
              <w:t xml:space="preserve">Pit water quality is within the limits set out </w:t>
            </w:r>
            <w:r>
              <w:t>in the Water Quality Management Plan (to be developed)</w:t>
            </w:r>
          </w:p>
          <w:p w14:paraId="18468D59" w14:textId="77777777" w:rsidR="00B6315E" w:rsidRDefault="00B6315E">
            <w:pPr>
              <w:pStyle w:val="TableParagraph"/>
              <w:spacing w:line="240" w:lineRule="auto"/>
            </w:pPr>
            <w:r>
              <w:t>Among other things, Criteria will include limits for:</w:t>
            </w:r>
          </w:p>
          <w:p w14:paraId="65A94E45" w14:textId="77777777" w:rsidR="00B6315E" w:rsidRDefault="00B6315E">
            <w:pPr>
              <w:pStyle w:val="TableParagraph"/>
              <w:spacing w:line="240" w:lineRule="auto"/>
            </w:pPr>
            <w:r>
              <w:t>pH</w:t>
            </w:r>
          </w:p>
          <w:p w14:paraId="2B2C9D16" w14:textId="77777777" w:rsidR="00B6315E" w:rsidRDefault="00B6315E">
            <w:pPr>
              <w:pStyle w:val="TableParagraph"/>
              <w:spacing w:line="240" w:lineRule="auto"/>
            </w:pPr>
            <w:r>
              <w:t>TDS</w:t>
            </w:r>
          </w:p>
          <w:p w14:paraId="69931DAC" w14:textId="77777777" w:rsidR="00B6315E" w:rsidRDefault="00B6315E">
            <w:pPr>
              <w:pStyle w:val="TableParagraph"/>
              <w:spacing w:line="240" w:lineRule="auto"/>
            </w:pPr>
            <w:r>
              <w:t>Turbidity</w:t>
            </w:r>
          </w:p>
          <w:p w14:paraId="4BE630AA" w14:textId="77777777" w:rsidR="00B6315E" w:rsidRDefault="00B6315E">
            <w:pPr>
              <w:pStyle w:val="TableParagraph"/>
              <w:spacing w:line="240" w:lineRule="auto"/>
            </w:pPr>
            <w:r>
              <w:t>Metal and chemical concentrations</w:t>
            </w:r>
          </w:p>
          <w:p w14:paraId="58E5DA26" w14:textId="77777777" w:rsidR="00B6315E" w:rsidRPr="0028043C" w:rsidRDefault="00B6315E">
            <w:pPr>
              <w:pStyle w:val="TableParagraph"/>
              <w:spacing w:line="240" w:lineRule="auto"/>
            </w:pPr>
            <w:r>
              <w:t xml:space="preserve">Biological concentrations </w:t>
            </w:r>
            <w:r w:rsidRPr="0028043C">
              <w:t>  </w:t>
            </w:r>
          </w:p>
        </w:tc>
        <w:tc>
          <w:tcPr>
            <w:tcW w:w="5386" w:type="dxa"/>
            <w:hideMark/>
          </w:tcPr>
          <w:p w14:paraId="04EECF55" w14:textId="77777777" w:rsidR="00B6315E" w:rsidRPr="0028043C" w:rsidRDefault="00B6315E">
            <w:pPr>
              <w:pStyle w:val="TableParagraph"/>
              <w:spacing w:line="240" w:lineRule="auto"/>
            </w:pPr>
            <w:r>
              <w:t>Compliance with water quality management plan</w:t>
            </w:r>
          </w:p>
        </w:tc>
        <w:tc>
          <w:tcPr>
            <w:tcW w:w="3402" w:type="dxa"/>
            <w:hideMark/>
          </w:tcPr>
          <w:p w14:paraId="58949617" w14:textId="77777777" w:rsidR="00B6315E" w:rsidRDefault="00B6315E">
            <w:pPr>
              <w:pStyle w:val="TableParagraph"/>
              <w:spacing w:line="240" w:lineRule="auto"/>
            </w:pPr>
            <w:r w:rsidRPr="00517AC0">
              <w:t xml:space="preserve">The duration of this trend and frequency of monitoring will be established as required by the </w:t>
            </w:r>
            <w:r>
              <w:t>management plan</w:t>
            </w:r>
          </w:p>
          <w:p w14:paraId="574EE29F" w14:textId="77777777" w:rsidR="00B6315E" w:rsidRPr="00517AC0" w:rsidRDefault="00B6315E">
            <w:pPr>
              <w:pStyle w:val="TableParagraph"/>
              <w:spacing w:line="240" w:lineRule="auto"/>
            </w:pPr>
          </w:p>
        </w:tc>
        <w:tc>
          <w:tcPr>
            <w:tcW w:w="2552" w:type="dxa"/>
          </w:tcPr>
          <w:p w14:paraId="0858C7AE" w14:textId="77777777" w:rsidR="00B6315E" w:rsidRDefault="00B6315E">
            <w:pPr>
              <w:pStyle w:val="TableParagraph"/>
              <w:spacing w:line="240" w:lineRule="auto"/>
            </w:pPr>
            <w:r w:rsidRPr="00415625">
              <w:t> Lake Yallourn </w:t>
            </w:r>
          </w:p>
        </w:tc>
        <w:tc>
          <w:tcPr>
            <w:tcW w:w="2552" w:type="dxa"/>
          </w:tcPr>
          <w:p w14:paraId="50F1107D" w14:textId="77777777" w:rsidR="00B6315E" w:rsidRPr="00D34C2F" w:rsidRDefault="00B6315E">
            <w:pPr>
              <w:pStyle w:val="TableParagraph"/>
              <w:rPr>
                <w:color w:val="auto"/>
              </w:rPr>
            </w:pPr>
            <w:r w:rsidRPr="00D34C2F">
              <w:rPr>
                <w:color w:val="auto"/>
              </w:rPr>
              <w:t>Pit Lake</w:t>
            </w:r>
          </w:p>
          <w:p w14:paraId="4B1260AE" w14:textId="77777777" w:rsidR="00B6315E" w:rsidRPr="00D34C2F" w:rsidRDefault="00B6315E">
            <w:pPr>
              <w:pStyle w:val="TableParagraph"/>
              <w:spacing w:line="240" w:lineRule="auto"/>
              <w:rPr>
                <w:color w:val="auto"/>
              </w:rPr>
            </w:pPr>
          </w:p>
        </w:tc>
      </w:tr>
      <w:tr w:rsidR="00B6315E" w:rsidRPr="0028043C" w14:paraId="5990389A" w14:textId="77777777">
        <w:trPr>
          <w:cantSplit/>
          <w:trHeight w:val="300"/>
        </w:trPr>
        <w:tc>
          <w:tcPr>
            <w:tcW w:w="3969" w:type="dxa"/>
            <w:hideMark/>
          </w:tcPr>
          <w:p w14:paraId="5FFF10CB" w14:textId="77777777" w:rsidR="00B6315E" w:rsidRPr="0028043C" w:rsidRDefault="00B6315E">
            <w:pPr>
              <w:pStyle w:val="TableParagraph"/>
              <w:spacing w:line="276" w:lineRule="auto"/>
            </w:pPr>
            <w:r w:rsidRPr="0028043C">
              <w:t xml:space="preserve">All potentially contaminated areas are investigated and managed in accordance with statutory guidelines and legislation </w:t>
            </w:r>
            <w:r>
              <w:t>to ensure that the land supports the respective</w:t>
            </w:r>
            <w:r w:rsidRPr="0028043C">
              <w:t xml:space="preserve"> post </w:t>
            </w:r>
            <w:r>
              <w:t>mining use</w:t>
            </w:r>
            <w:r w:rsidRPr="0028043C">
              <w:t>. </w:t>
            </w:r>
          </w:p>
        </w:tc>
        <w:tc>
          <w:tcPr>
            <w:tcW w:w="4678" w:type="dxa"/>
            <w:hideMark/>
          </w:tcPr>
          <w:p w14:paraId="5734197B" w14:textId="77777777" w:rsidR="00B6315E" w:rsidRPr="00517AC0" w:rsidRDefault="00B6315E">
            <w:pPr>
              <w:pStyle w:val="TableParagraph"/>
              <w:spacing w:line="240" w:lineRule="auto"/>
            </w:pPr>
            <w:r w:rsidRPr="00517AC0">
              <w:t xml:space="preserve">All potentially contaminated areas are investigated and managed in accordance with statutory guidelines and legislation to ensure that the land supports the respective post mining </w:t>
            </w:r>
            <w:r>
              <w:t xml:space="preserve">land </w:t>
            </w:r>
            <w:r w:rsidRPr="00517AC0">
              <w:t>use.</w:t>
            </w:r>
            <w:r w:rsidRPr="0028043C">
              <w:t> </w:t>
            </w:r>
          </w:p>
        </w:tc>
        <w:tc>
          <w:tcPr>
            <w:tcW w:w="5386" w:type="dxa"/>
            <w:hideMark/>
          </w:tcPr>
          <w:p w14:paraId="04C26671" w14:textId="77777777" w:rsidR="00B6315E" w:rsidRPr="00517AC0" w:rsidRDefault="00B6315E">
            <w:pPr>
              <w:pStyle w:val="TableParagraph"/>
              <w:spacing w:line="240" w:lineRule="auto"/>
            </w:pPr>
            <w:r w:rsidRPr="00517AC0">
              <w:t>Assessment and report by suitably qualified personnel to confirm all potentially contaminated areas have been adequately rehabilitated to support their proposed uses. </w:t>
            </w:r>
          </w:p>
        </w:tc>
        <w:tc>
          <w:tcPr>
            <w:tcW w:w="3402" w:type="dxa"/>
            <w:hideMark/>
          </w:tcPr>
          <w:p w14:paraId="30E0BFF7" w14:textId="77777777" w:rsidR="00B6315E" w:rsidRPr="00517AC0" w:rsidRDefault="00B6315E">
            <w:pPr>
              <w:pStyle w:val="TableParagraph"/>
              <w:spacing w:line="240" w:lineRule="auto"/>
            </w:pPr>
            <w:r w:rsidRPr="00517AC0">
              <w:t>To be completed periodically as potentially contaminated land is rehabilitated.  </w:t>
            </w:r>
          </w:p>
        </w:tc>
        <w:tc>
          <w:tcPr>
            <w:tcW w:w="2552" w:type="dxa"/>
          </w:tcPr>
          <w:p w14:paraId="39312213" w14:textId="77777777" w:rsidR="00B6315E" w:rsidRDefault="00B6315E">
            <w:pPr>
              <w:pStyle w:val="TableParagraph"/>
              <w:spacing w:line="276" w:lineRule="auto"/>
            </w:pPr>
            <w:r w:rsidRPr="00415625">
              <w:t>Lake Yallourn </w:t>
            </w:r>
          </w:p>
          <w:p w14:paraId="2CF50759" w14:textId="77777777" w:rsidR="00B6315E" w:rsidRDefault="00B6315E">
            <w:pPr>
              <w:pStyle w:val="TableParagraph"/>
              <w:spacing w:line="276" w:lineRule="auto"/>
            </w:pPr>
            <w:r>
              <w:t>Leases</w:t>
            </w:r>
          </w:p>
          <w:p w14:paraId="4F27B002" w14:textId="77777777" w:rsidR="00B6315E" w:rsidRDefault="00B6315E">
            <w:pPr>
              <w:pStyle w:val="TableParagraph"/>
              <w:spacing w:line="276" w:lineRule="auto"/>
            </w:pPr>
            <w:r>
              <w:t>Environmental and Recreation</w:t>
            </w:r>
          </w:p>
          <w:p w14:paraId="40980BED" w14:textId="77777777" w:rsidR="00B6315E" w:rsidRDefault="00B6315E">
            <w:pPr>
              <w:pStyle w:val="TableParagraph"/>
              <w:spacing w:line="240" w:lineRule="auto"/>
            </w:pPr>
            <w:r>
              <w:t>Agriculture and Grazing</w:t>
            </w:r>
          </w:p>
        </w:tc>
        <w:tc>
          <w:tcPr>
            <w:tcW w:w="2552" w:type="dxa"/>
          </w:tcPr>
          <w:p w14:paraId="240E5CB7" w14:textId="77777777" w:rsidR="00B6315E" w:rsidRPr="00D34C2F" w:rsidRDefault="00B6315E">
            <w:pPr>
              <w:pStyle w:val="TableParagraph"/>
              <w:rPr>
                <w:color w:val="auto"/>
              </w:rPr>
            </w:pPr>
            <w:r w:rsidRPr="00D34C2F">
              <w:rPr>
                <w:color w:val="auto"/>
              </w:rPr>
              <w:t>Pit Lake</w:t>
            </w:r>
          </w:p>
          <w:p w14:paraId="5607953F" w14:textId="77777777" w:rsidR="00B6315E" w:rsidRPr="00D34C2F" w:rsidRDefault="00B6315E">
            <w:pPr>
              <w:pStyle w:val="TableParagraph"/>
              <w:rPr>
                <w:color w:val="auto"/>
              </w:rPr>
            </w:pPr>
            <w:r w:rsidRPr="00D34C2F">
              <w:rPr>
                <w:color w:val="auto"/>
              </w:rPr>
              <w:t>Mine disturbed areas</w:t>
            </w:r>
          </w:p>
          <w:p w14:paraId="7BF577A3" w14:textId="77777777" w:rsidR="00B6315E" w:rsidRPr="00D34C2F" w:rsidRDefault="00B6315E">
            <w:pPr>
              <w:pStyle w:val="TableParagraph"/>
              <w:rPr>
                <w:color w:val="auto"/>
              </w:rPr>
            </w:pPr>
            <w:r w:rsidRPr="00D34C2F">
              <w:rPr>
                <w:color w:val="auto"/>
              </w:rPr>
              <w:t>Undisturbed Mine areas</w:t>
            </w:r>
          </w:p>
          <w:p w14:paraId="12FB9BAF" w14:textId="77777777" w:rsidR="00B6315E" w:rsidRPr="00D34C2F" w:rsidRDefault="00B6315E">
            <w:pPr>
              <w:pStyle w:val="TableParagraph"/>
              <w:spacing w:line="240" w:lineRule="auto"/>
              <w:rPr>
                <w:color w:val="auto"/>
              </w:rPr>
            </w:pPr>
          </w:p>
        </w:tc>
      </w:tr>
      <w:tr w:rsidR="00B6315E" w:rsidRPr="0028043C" w14:paraId="0F842515" w14:textId="77777777">
        <w:trPr>
          <w:trHeight w:val="300"/>
        </w:trPr>
        <w:tc>
          <w:tcPr>
            <w:tcW w:w="3969" w:type="dxa"/>
            <w:hideMark/>
          </w:tcPr>
          <w:p w14:paraId="0CD85659" w14:textId="77777777" w:rsidR="00B6315E" w:rsidRPr="0028043C" w:rsidRDefault="00B6315E">
            <w:pPr>
              <w:pStyle w:val="TableParagraph"/>
              <w:spacing w:line="276" w:lineRule="auto"/>
            </w:pPr>
            <w:r w:rsidRPr="00B343F5">
              <w:t xml:space="preserve">Surface runoff or seepage from the rehabilitated mine site does not have an </w:t>
            </w:r>
            <w:r w:rsidRPr="009709D9">
              <w:t>unacceptable</w:t>
            </w:r>
            <w:r w:rsidRPr="00B343F5">
              <w:t xml:space="preserve"> impact on downstream receptors.</w:t>
            </w:r>
          </w:p>
        </w:tc>
        <w:tc>
          <w:tcPr>
            <w:tcW w:w="4678" w:type="dxa"/>
            <w:hideMark/>
          </w:tcPr>
          <w:p w14:paraId="6275451C" w14:textId="18918055" w:rsidR="00B6315E" w:rsidRPr="0028043C" w:rsidRDefault="00B6315E">
            <w:pPr>
              <w:pStyle w:val="TableParagraph"/>
              <w:spacing w:line="240" w:lineRule="auto"/>
            </w:pPr>
            <w:r>
              <w:t>Surface runoff or seepage water quality is within the limits set in the Water Quality Management Plan (yet to be developed)</w:t>
            </w:r>
          </w:p>
        </w:tc>
        <w:tc>
          <w:tcPr>
            <w:tcW w:w="5386" w:type="dxa"/>
            <w:hideMark/>
          </w:tcPr>
          <w:p w14:paraId="47E92687" w14:textId="77777777" w:rsidR="00B6315E" w:rsidRPr="00517AC0" w:rsidRDefault="00B6315E">
            <w:pPr>
              <w:pStyle w:val="TableParagraph"/>
              <w:spacing w:line="240" w:lineRule="auto"/>
            </w:pPr>
            <w:r w:rsidRPr="00517AC0">
              <w:t>There will need to be a demonstrated trend of water quality being within acceptable limits as per the Water Quality Monitoring Program with trigger levels and actions to maintain water quality.</w:t>
            </w:r>
          </w:p>
        </w:tc>
        <w:tc>
          <w:tcPr>
            <w:tcW w:w="3402" w:type="dxa"/>
            <w:hideMark/>
          </w:tcPr>
          <w:p w14:paraId="5677DD56" w14:textId="77777777" w:rsidR="00B6315E" w:rsidRPr="00517AC0" w:rsidRDefault="00B6315E">
            <w:pPr>
              <w:pStyle w:val="TableParagraph"/>
              <w:spacing w:line="240" w:lineRule="auto"/>
            </w:pPr>
            <w:r w:rsidRPr="00517AC0">
              <w:t>The duration of this trend and frequency of monitoring will be established as required by the Program</w:t>
            </w:r>
          </w:p>
        </w:tc>
        <w:tc>
          <w:tcPr>
            <w:tcW w:w="2552" w:type="dxa"/>
          </w:tcPr>
          <w:p w14:paraId="4F731358" w14:textId="77777777" w:rsidR="00B6315E" w:rsidRDefault="00B6315E">
            <w:pPr>
              <w:pStyle w:val="TableParagraph"/>
              <w:spacing w:line="276" w:lineRule="auto"/>
            </w:pPr>
            <w:r w:rsidRPr="00415625">
              <w:t>Lake Yallourn </w:t>
            </w:r>
          </w:p>
          <w:p w14:paraId="0CB9EE6A" w14:textId="77777777" w:rsidR="00B6315E" w:rsidRDefault="00B6315E">
            <w:pPr>
              <w:pStyle w:val="TableParagraph"/>
              <w:spacing w:line="240" w:lineRule="auto"/>
            </w:pPr>
            <w:r>
              <w:t>Environmental and Recreation</w:t>
            </w:r>
          </w:p>
          <w:p w14:paraId="53FC0B02" w14:textId="77777777" w:rsidR="00B6315E" w:rsidRDefault="00B6315E">
            <w:pPr>
              <w:pStyle w:val="TableParagraph"/>
            </w:pPr>
          </w:p>
        </w:tc>
        <w:tc>
          <w:tcPr>
            <w:tcW w:w="2552" w:type="dxa"/>
          </w:tcPr>
          <w:p w14:paraId="073F35E7" w14:textId="77777777" w:rsidR="00B6315E" w:rsidRPr="00D34C2F" w:rsidRDefault="00B6315E">
            <w:pPr>
              <w:pStyle w:val="TableParagraph"/>
              <w:rPr>
                <w:color w:val="auto"/>
              </w:rPr>
            </w:pPr>
            <w:r w:rsidRPr="00D34C2F">
              <w:rPr>
                <w:color w:val="auto"/>
              </w:rPr>
              <w:t>Pit Lake</w:t>
            </w:r>
          </w:p>
          <w:p w14:paraId="1F03A128" w14:textId="77777777" w:rsidR="00B6315E" w:rsidRPr="00D34C2F" w:rsidRDefault="00B6315E">
            <w:pPr>
              <w:pStyle w:val="TableParagraph"/>
              <w:rPr>
                <w:color w:val="auto"/>
              </w:rPr>
            </w:pPr>
            <w:r w:rsidRPr="00D34C2F">
              <w:rPr>
                <w:color w:val="auto"/>
              </w:rPr>
              <w:t xml:space="preserve">Pit Batters </w:t>
            </w:r>
          </w:p>
          <w:p w14:paraId="694A44E2" w14:textId="77777777" w:rsidR="00B6315E" w:rsidRPr="00D34C2F" w:rsidRDefault="00B6315E">
            <w:pPr>
              <w:pStyle w:val="TableParagraph"/>
              <w:rPr>
                <w:color w:val="auto"/>
              </w:rPr>
            </w:pPr>
            <w:r w:rsidRPr="00D34C2F">
              <w:rPr>
                <w:color w:val="auto"/>
              </w:rPr>
              <w:t>Mine disturbed areas</w:t>
            </w:r>
          </w:p>
          <w:p w14:paraId="61418BA2" w14:textId="77777777" w:rsidR="00B6315E" w:rsidRPr="00D34C2F" w:rsidRDefault="00B6315E">
            <w:pPr>
              <w:pStyle w:val="TableParagraph"/>
              <w:rPr>
                <w:color w:val="auto"/>
              </w:rPr>
            </w:pPr>
            <w:r w:rsidRPr="00D34C2F">
              <w:rPr>
                <w:color w:val="auto"/>
              </w:rPr>
              <w:t>Undisturbed Mine areas</w:t>
            </w:r>
          </w:p>
          <w:p w14:paraId="2A96B785" w14:textId="77777777" w:rsidR="00B6315E" w:rsidRPr="00D34C2F" w:rsidRDefault="00B6315E">
            <w:pPr>
              <w:pStyle w:val="TableParagraph"/>
              <w:rPr>
                <w:color w:val="auto"/>
              </w:rPr>
            </w:pPr>
            <w:r w:rsidRPr="00D34C2F">
              <w:rPr>
                <w:color w:val="auto"/>
              </w:rPr>
              <w:t>MRD</w:t>
            </w:r>
          </w:p>
          <w:p w14:paraId="730B31D8" w14:textId="77777777" w:rsidR="00B6315E" w:rsidRPr="00D34C2F" w:rsidRDefault="00B6315E">
            <w:pPr>
              <w:pStyle w:val="TableParagraph"/>
              <w:spacing w:line="240" w:lineRule="auto"/>
              <w:rPr>
                <w:color w:val="auto"/>
              </w:rPr>
            </w:pPr>
            <w:r w:rsidRPr="00D34C2F">
              <w:rPr>
                <w:color w:val="auto"/>
              </w:rPr>
              <w:t>Conservation Areas</w:t>
            </w:r>
          </w:p>
        </w:tc>
      </w:tr>
      <w:tr w:rsidR="00B6315E" w:rsidRPr="0028043C" w14:paraId="12D797A2" w14:textId="77777777">
        <w:trPr>
          <w:trHeight w:val="300"/>
        </w:trPr>
        <w:tc>
          <w:tcPr>
            <w:tcW w:w="3969" w:type="dxa"/>
            <w:hideMark/>
          </w:tcPr>
          <w:p w14:paraId="5B8F429C" w14:textId="77777777" w:rsidR="00B6315E" w:rsidRPr="0028043C" w:rsidRDefault="00B6315E">
            <w:pPr>
              <w:pStyle w:val="TableParagraph"/>
              <w:spacing w:line="240" w:lineRule="auto"/>
            </w:pPr>
            <w:r>
              <w:t>S</w:t>
            </w:r>
            <w:r w:rsidRPr="0028043C">
              <w:t>takeholders and the community are engaged throughout the closure planning phase. </w:t>
            </w:r>
          </w:p>
        </w:tc>
        <w:tc>
          <w:tcPr>
            <w:tcW w:w="4678" w:type="dxa"/>
            <w:hideMark/>
          </w:tcPr>
          <w:p w14:paraId="21FB4C6A" w14:textId="77777777" w:rsidR="00B6315E" w:rsidRPr="0028043C" w:rsidRDefault="00B6315E">
            <w:pPr>
              <w:pStyle w:val="TableParagraph"/>
              <w:spacing w:line="240" w:lineRule="auto"/>
            </w:pPr>
            <w:r w:rsidRPr="0028043C">
              <w:t>Stakeholder management plan is executed and lake specific commitments delivered </w:t>
            </w:r>
          </w:p>
        </w:tc>
        <w:tc>
          <w:tcPr>
            <w:tcW w:w="5386" w:type="dxa"/>
            <w:hideMark/>
          </w:tcPr>
          <w:p w14:paraId="40AF4E02" w14:textId="77777777" w:rsidR="00B6315E" w:rsidRPr="0028043C" w:rsidRDefault="00B6315E">
            <w:pPr>
              <w:pStyle w:val="TableParagraph"/>
              <w:spacing w:line="240" w:lineRule="auto"/>
            </w:pPr>
            <w:r w:rsidRPr="0028043C">
              <w:t>Engagement commitments undertaken and feedback loops completed.  Engagement plan subject to ISO 9001 accreditation. </w:t>
            </w:r>
          </w:p>
        </w:tc>
        <w:tc>
          <w:tcPr>
            <w:tcW w:w="3402" w:type="dxa"/>
            <w:hideMark/>
          </w:tcPr>
          <w:p w14:paraId="205071DA" w14:textId="77777777" w:rsidR="00B6315E" w:rsidRPr="0028043C" w:rsidRDefault="00B6315E">
            <w:pPr>
              <w:pStyle w:val="TableParagraph"/>
              <w:spacing w:line="240" w:lineRule="auto"/>
            </w:pPr>
            <w:r w:rsidRPr="0028043C">
              <w:t>Annual </w:t>
            </w:r>
            <w:r>
              <w:t>engagement update report until 2033</w:t>
            </w:r>
          </w:p>
        </w:tc>
        <w:tc>
          <w:tcPr>
            <w:tcW w:w="2552" w:type="dxa"/>
          </w:tcPr>
          <w:p w14:paraId="492C8AD7" w14:textId="77777777" w:rsidR="00B6315E" w:rsidRDefault="00B6315E">
            <w:pPr>
              <w:pStyle w:val="TableParagraph"/>
              <w:spacing w:line="276" w:lineRule="auto"/>
            </w:pPr>
            <w:r w:rsidRPr="00415625">
              <w:t>Lake Yallourn </w:t>
            </w:r>
          </w:p>
          <w:p w14:paraId="4CD7415B" w14:textId="77777777" w:rsidR="00B6315E" w:rsidRDefault="00B6315E">
            <w:pPr>
              <w:pStyle w:val="TableParagraph"/>
              <w:spacing w:line="240" w:lineRule="auto"/>
            </w:pPr>
            <w:r>
              <w:t xml:space="preserve">Commercial and Industrial </w:t>
            </w:r>
          </w:p>
          <w:p w14:paraId="78F3256F" w14:textId="77777777" w:rsidR="00B6315E" w:rsidRDefault="00B6315E">
            <w:pPr>
              <w:pStyle w:val="TableParagraph"/>
              <w:spacing w:line="276" w:lineRule="auto"/>
            </w:pPr>
            <w:r>
              <w:t>Leases</w:t>
            </w:r>
          </w:p>
          <w:p w14:paraId="22F00A50" w14:textId="77777777" w:rsidR="00B6315E" w:rsidRDefault="00B6315E">
            <w:pPr>
              <w:pStyle w:val="TableParagraph"/>
              <w:spacing w:line="276" w:lineRule="auto"/>
            </w:pPr>
            <w:r>
              <w:t>Environmental and Recreation</w:t>
            </w:r>
          </w:p>
          <w:p w14:paraId="6DC8639F" w14:textId="77777777" w:rsidR="00B6315E" w:rsidRDefault="00B6315E">
            <w:pPr>
              <w:pStyle w:val="TableParagraph"/>
              <w:spacing w:line="276" w:lineRule="auto"/>
            </w:pPr>
            <w:r>
              <w:t>Agriculture and Grazing</w:t>
            </w:r>
          </w:p>
          <w:p w14:paraId="3BA2AC52" w14:textId="77777777" w:rsidR="00B6315E" w:rsidRDefault="00B6315E">
            <w:pPr>
              <w:pStyle w:val="TableParagraph"/>
            </w:pPr>
          </w:p>
        </w:tc>
        <w:tc>
          <w:tcPr>
            <w:tcW w:w="2552" w:type="dxa"/>
          </w:tcPr>
          <w:p w14:paraId="6AB98C72" w14:textId="77777777" w:rsidR="00B6315E" w:rsidRPr="00D34C2F" w:rsidRDefault="00B6315E">
            <w:pPr>
              <w:pStyle w:val="TableParagraph"/>
              <w:rPr>
                <w:color w:val="auto"/>
              </w:rPr>
            </w:pPr>
            <w:r w:rsidRPr="00D34C2F">
              <w:rPr>
                <w:color w:val="auto"/>
              </w:rPr>
              <w:t>Pit Lake</w:t>
            </w:r>
          </w:p>
          <w:p w14:paraId="6B4DD644" w14:textId="77777777" w:rsidR="00B6315E" w:rsidRPr="00D34C2F" w:rsidRDefault="00B6315E">
            <w:pPr>
              <w:pStyle w:val="TableParagraph"/>
              <w:rPr>
                <w:color w:val="auto"/>
              </w:rPr>
            </w:pPr>
            <w:r w:rsidRPr="00D34C2F">
              <w:rPr>
                <w:color w:val="auto"/>
              </w:rPr>
              <w:t xml:space="preserve">Pit Batters </w:t>
            </w:r>
          </w:p>
          <w:p w14:paraId="2421DB47" w14:textId="77777777" w:rsidR="00B6315E" w:rsidRPr="00D34C2F" w:rsidRDefault="00B6315E">
            <w:pPr>
              <w:pStyle w:val="TableParagraph"/>
              <w:rPr>
                <w:color w:val="auto"/>
              </w:rPr>
            </w:pPr>
            <w:r w:rsidRPr="00D34C2F">
              <w:rPr>
                <w:color w:val="auto"/>
              </w:rPr>
              <w:t>Mine disturbed areas</w:t>
            </w:r>
          </w:p>
          <w:p w14:paraId="41E5EDE9" w14:textId="77777777" w:rsidR="00B6315E" w:rsidRPr="00D34C2F" w:rsidRDefault="00B6315E">
            <w:pPr>
              <w:pStyle w:val="TableParagraph"/>
              <w:rPr>
                <w:color w:val="auto"/>
              </w:rPr>
            </w:pPr>
            <w:r w:rsidRPr="00D34C2F">
              <w:rPr>
                <w:color w:val="auto"/>
              </w:rPr>
              <w:t>Undisturbed Mine areas</w:t>
            </w:r>
          </w:p>
          <w:p w14:paraId="2CE4E98C" w14:textId="77777777" w:rsidR="00B6315E" w:rsidRPr="00D34C2F" w:rsidRDefault="00B6315E">
            <w:pPr>
              <w:pStyle w:val="TableParagraph"/>
              <w:rPr>
                <w:color w:val="auto"/>
              </w:rPr>
            </w:pPr>
            <w:r w:rsidRPr="00D34C2F">
              <w:rPr>
                <w:color w:val="auto"/>
              </w:rPr>
              <w:t>MRD</w:t>
            </w:r>
          </w:p>
          <w:p w14:paraId="64E07AE5" w14:textId="77777777" w:rsidR="00B6315E" w:rsidRPr="00D34C2F" w:rsidRDefault="00B6315E">
            <w:pPr>
              <w:pStyle w:val="TableParagraph"/>
              <w:rPr>
                <w:color w:val="auto"/>
              </w:rPr>
            </w:pPr>
            <w:r w:rsidRPr="00D34C2F">
              <w:rPr>
                <w:color w:val="auto"/>
              </w:rPr>
              <w:t xml:space="preserve">Conservation Areas </w:t>
            </w:r>
          </w:p>
        </w:tc>
      </w:tr>
      <w:tr w:rsidR="00B6315E" w:rsidRPr="0028043C" w14:paraId="0CFE11FC" w14:textId="77777777">
        <w:trPr>
          <w:trHeight w:val="300"/>
        </w:trPr>
        <w:tc>
          <w:tcPr>
            <w:tcW w:w="3969" w:type="dxa"/>
          </w:tcPr>
          <w:p w14:paraId="73E0DFAA" w14:textId="77777777" w:rsidR="00B6315E" w:rsidRPr="0028043C" w:rsidRDefault="00B6315E">
            <w:pPr>
              <w:pStyle w:val="TableParagraph"/>
              <w:spacing w:line="240" w:lineRule="auto"/>
            </w:pPr>
            <w:r w:rsidRPr="0028043C">
              <w:t>Rehabilitated landforms are congruent with the surrounding landscape as far as practicable. </w:t>
            </w:r>
          </w:p>
        </w:tc>
        <w:tc>
          <w:tcPr>
            <w:tcW w:w="4678" w:type="dxa"/>
          </w:tcPr>
          <w:p w14:paraId="14F17758" w14:textId="77777777" w:rsidR="00B6315E" w:rsidRPr="0028043C" w:rsidRDefault="00B6315E">
            <w:pPr>
              <w:pStyle w:val="TableParagraph"/>
              <w:spacing w:line="240" w:lineRule="auto"/>
            </w:pPr>
            <w:r w:rsidRPr="00686C8D">
              <w:t>Plant density, species selection and diversity to be consistent with the Conservation Strategy, EVC’s and identified revegetation targets designated for Open Woodland, Closed Woodland and Wetland.</w:t>
            </w:r>
          </w:p>
        </w:tc>
        <w:tc>
          <w:tcPr>
            <w:tcW w:w="5386" w:type="dxa"/>
          </w:tcPr>
          <w:p w14:paraId="0E7C24BE" w14:textId="77777777" w:rsidR="00B6315E" w:rsidRDefault="00B6315E">
            <w:pPr>
              <w:pStyle w:val="TableParagraph"/>
              <w:spacing w:line="240" w:lineRule="auto"/>
            </w:pPr>
            <w:r w:rsidRPr="00690977">
              <w:t>Conduct revegetation monitoring and progression against the Conservation Strategy actions.</w:t>
            </w:r>
          </w:p>
          <w:p w14:paraId="4B9A4239" w14:textId="77777777" w:rsidR="00B6315E" w:rsidRPr="0028043C" w:rsidRDefault="00B6315E">
            <w:pPr>
              <w:pStyle w:val="TableParagraph"/>
              <w:spacing w:line="240" w:lineRule="auto"/>
            </w:pPr>
            <w:r>
              <w:t>Compliance with Land Management Plan.</w:t>
            </w:r>
          </w:p>
        </w:tc>
        <w:tc>
          <w:tcPr>
            <w:tcW w:w="3402" w:type="dxa"/>
          </w:tcPr>
          <w:p w14:paraId="77EB5D32" w14:textId="77777777" w:rsidR="00B6315E" w:rsidRPr="0028043C" w:rsidRDefault="00B6315E">
            <w:pPr>
              <w:pStyle w:val="TableParagraph"/>
              <w:spacing w:line="240" w:lineRule="auto"/>
            </w:pPr>
            <w:r>
              <w:t xml:space="preserve">To be established as part of Vegetation Monitoring Program. </w:t>
            </w:r>
          </w:p>
        </w:tc>
        <w:tc>
          <w:tcPr>
            <w:tcW w:w="2552" w:type="dxa"/>
          </w:tcPr>
          <w:p w14:paraId="1B6334DD" w14:textId="77777777" w:rsidR="00B6315E" w:rsidRDefault="00B6315E">
            <w:pPr>
              <w:pStyle w:val="TableParagraph"/>
            </w:pPr>
            <w:r w:rsidRPr="00415625">
              <w:t>Environment and Recreation </w:t>
            </w:r>
          </w:p>
        </w:tc>
        <w:tc>
          <w:tcPr>
            <w:tcW w:w="2552" w:type="dxa"/>
          </w:tcPr>
          <w:p w14:paraId="47EFB2C3" w14:textId="77777777" w:rsidR="00B6315E" w:rsidRPr="00D34C2F" w:rsidRDefault="00B6315E">
            <w:pPr>
              <w:pStyle w:val="TableParagraph"/>
              <w:rPr>
                <w:color w:val="auto"/>
              </w:rPr>
            </w:pPr>
            <w:r w:rsidRPr="00D34C2F">
              <w:rPr>
                <w:color w:val="auto"/>
              </w:rPr>
              <w:t>Pit Lake</w:t>
            </w:r>
          </w:p>
          <w:p w14:paraId="51A9D0AF" w14:textId="77777777" w:rsidR="00B6315E" w:rsidRPr="00D34C2F" w:rsidRDefault="00B6315E">
            <w:pPr>
              <w:pStyle w:val="TableParagraph"/>
              <w:rPr>
                <w:color w:val="auto"/>
              </w:rPr>
            </w:pPr>
            <w:r w:rsidRPr="00D34C2F">
              <w:rPr>
                <w:color w:val="auto"/>
              </w:rPr>
              <w:t xml:space="preserve">Pit Batters </w:t>
            </w:r>
          </w:p>
          <w:p w14:paraId="7AB7AE59" w14:textId="77777777" w:rsidR="00B6315E" w:rsidRPr="00D34C2F" w:rsidRDefault="00B6315E">
            <w:pPr>
              <w:pStyle w:val="TableParagraph"/>
              <w:rPr>
                <w:color w:val="auto"/>
              </w:rPr>
            </w:pPr>
            <w:r w:rsidRPr="00D34C2F">
              <w:rPr>
                <w:color w:val="auto"/>
              </w:rPr>
              <w:t>Mine disturbed areas</w:t>
            </w:r>
          </w:p>
          <w:p w14:paraId="73A8984C" w14:textId="77777777" w:rsidR="00B6315E" w:rsidRPr="00D34C2F" w:rsidRDefault="00B6315E">
            <w:pPr>
              <w:pStyle w:val="TableParagraph"/>
              <w:rPr>
                <w:color w:val="auto"/>
              </w:rPr>
            </w:pPr>
            <w:r w:rsidRPr="00D34C2F">
              <w:rPr>
                <w:color w:val="auto"/>
              </w:rPr>
              <w:t>Undisturbed Mine areas</w:t>
            </w:r>
          </w:p>
          <w:p w14:paraId="25E78124" w14:textId="77777777" w:rsidR="00B6315E" w:rsidRPr="00D34C2F" w:rsidRDefault="00B6315E">
            <w:pPr>
              <w:pStyle w:val="TableParagraph"/>
              <w:rPr>
                <w:color w:val="auto"/>
              </w:rPr>
            </w:pPr>
            <w:r w:rsidRPr="00D34C2F">
              <w:rPr>
                <w:color w:val="auto"/>
              </w:rPr>
              <w:t>MRD</w:t>
            </w:r>
          </w:p>
          <w:p w14:paraId="3D51FA5A" w14:textId="77777777" w:rsidR="00B6315E" w:rsidRPr="00D34C2F" w:rsidRDefault="00B6315E">
            <w:pPr>
              <w:pStyle w:val="TableParagraph"/>
              <w:rPr>
                <w:color w:val="auto"/>
              </w:rPr>
            </w:pPr>
            <w:r w:rsidRPr="00D34C2F">
              <w:rPr>
                <w:color w:val="auto"/>
              </w:rPr>
              <w:t>Conservation Areas</w:t>
            </w:r>
          </w:p>
        </w:tc>
      </w:tr>
      <w:tr w:rsidR="00B6315E" w:rsidRPr="0028043C" w14:paraId="3D808FF1" w14:textId="77777777">
        <w:trPr>
          <w:cantSplit/>
          <w:trHeight w:val="300"/>
        </w:trPr>
        <w:tc>
          <w:tcPr>
            <w:tcW w:w="3969" w:type="dxa"/>
            <w:hideMark/>
          </w:tcPr>
          <w:p w14:paraId="0A04A85F" w14:textId="77777777" w:rsidR="00B6315E" w:rsidRPr="0028043C" w:rsidRDefault="00B6315E">
            <w:pPr>
              <w:pStyle w:val="TableParagraph"/>
              <w:spacing w:line="276" w:lineRule="auto"/>
            </w:pPr>
            <w:r w:rsidRPr="0028043C">
              <w:t>The quality and diversity of downstream aquatic ecosystems is not compromised due to seepage, runoff or mixing processes from the rehabilitated mine site. </w:t>
            </w:r>
          </w:p>
        </w:tc>
        <w:tc>
          <w:tcPr>
            <w:tcW w:w="4678" w:type="dxa"/>
            <w:hideMark/>
          </w:tcPr>
          <w:p w14:paraId="6FBC0459" w14:textId="77777777" w:rsidR="00B6315E" w:rsidRPr="0028043C" w:rsidRDefault="00B6315E">
            <w:pPr>
              <w:pStyle w:val="TableParagraph"/>
              <w:spacing w:line="240" w:lineRule="auto"/>
            </w:pPr>
            <w:r w:rsidRPr="0028043C">
              <w:t>Downstream number of macroinvertebrate families greater than 20 </w:t>
            </w:r>
          </w:p>
          <w:p w14:paraId="1AFFC13F" w14:textId="77777777" w:rsidR="00B6315E" w:rsidRPr="0028043C" w:rsidRDefault="00B6315E">
            <w:pPr>
              <w:pStyle w:val="TableParagraph"/>
            </w:pPr>
            <w:r w:rsidRPr="0028043C">
              <w:t>SIGNAL2 (unweighted) above 3.</w:t>
            </w:r>
            <w:r>
              <w:t>0</w:t>
            </w:r>
            <w:r w:rsidRPr="0028043C">
              <w:t> </w:t>
            </w:r>
          </w:p>
        </w:tc>
        <w:tc>
          <w:tcPr>
            <w:tcW w:w="5386" w:type="dxa"/>
            <w:hideMark/>
          </w:tcPr>
          <w:p w14:paraId="60A54B8D" w14:textId="77777777" w:rsidR="00B6315E" w:rsidRPr="0028043C" w:rsidRDefault="00B6315E">
            <w:pPr>
              <w:pStyle w:val="TableParagraph"/>
            </w:pPr>
            <w:r w:rsidRPr="0028043C">
              <w:t>Aquatic monitoring program completed as per EPA Rapid Bioassessment Methodology</w:t>
            </w:r>
          </w:p>
        </w:tc>
        <w:tc>
          <w:tcPr>
            <w:tcW w:w="3402" w:type="dxa"/>
            <w:hideMark/>
          </w:tcPr>
          <w:p w14:paraId="40504CDE" w14:textId="77777777" w:rsidR="00B6315E" w:rsidRPr="0028043C" w:rsidRDefault="00B6315E">
            <w:pPr>
              <w:pStyle w:val="TableParagraph"/>
              <w:spacing w:line="240" w:lineRule="auto"/>
            </w:pPr>
            <w:r w:rsidRPr="0028043C">
              <w:t>Annual</w:t>
            </w:r>
            <w:r>
              <w:t xml:space="preserve"> until 2032 then every five years until relinquishment</w:t>
            </w:r>
            <w:r w:rsidRPr="0028043C">
              <w:t>  </w:t>
            </w:r>
          </w:p>
        </w:tc>
        <w:tc>
          <w:tcPr>
            <w:tcW w:w="2552" w:type="dxa"/>
          </w:tcPr>
          <w:p w14:paraId="63A1C906" w14:textId="77777777" w:rsidR="00B6315E" w:rsidRDefault="00B6315E">
            <w:pPr>
              <w:pStyle w:val="TableParagraph"/>
              <w:spacing w:line="276" w:lineRule="auto"/>
            </w:pPr>
            <w:r w:rsidRPr="00415625">
              <w:t>Lake Yallourn </w:t>
            </w:r>
          </w:p>
          <w:p w14:paraId="50A9C5FE" w14:textId="77777777" w:rsidR="00B6315E" w:rsidRDefault="00B6315E">
            <w:pPr>
              <w:pStyle w:val="TableParagraph"/>
              <w:spacing w:line="276" w:lineRule="auto"/>
            </w:pPr>
            <w:r>
              <w:t>Environmental and Recreation</w:t>
            </w:r>
          </w:p>
          <w:p w14:paraId="1C1D80CF" w14:textId="77777777" w:rsidR="00B6315E" w:rsidRPr="0028043C" w:rsidRDefault="00B6315E">
            <w:pPr>
              <w:pStyle w:val="TableParagraph"/>
            </w:pPr>
          </w:p>
        </w:tc>
        <w:tc>
          <w:tcPr>
            <w:tcW w:w="2552" w:type="dxa"/>
          </w:tcPr>
          <w:p w14:paraId="32E34F61" w14:textId="77777777" w:rsidR="00B6315E" w:rsidRPr="00D34C2F" w:rsidRDefault="00B6315E">
            <w:pPr>
              <w:pStyle w:val="TableParagraph"/>
              <w:rPr>
                <w:color w:val="auto"/>
              </w:rPr>
            </w:pPr>
            <w:r w:rsidRPr="00D34C2F">
              <w:rPr>
                <w:color w:val="auto"/>
              </w:rPr>
              <w:t>Pit Lake</w:t>
            </w:r>
          </w:p>
          <w:p w14:paraId="55690F55" w14:textId="77777777" w:rsidR="00B6315E" w:rsidRPr="00D34C2F" w:rsidRDefault="00B6315E">
            <w:pPr>
              <w:pStyle w:val="TableParagraph"/>
              <w:rPr>
                <w:color w:val="auto"/>
              </w:rPr>
            </w:pPr>
            <w:r w:rsidRPr="00D34C2F">
              <w:rPr>
                <w:color w:val="auto"/>
              </w:rPr>
              <w:t xml:space="preserve">Pit Batters </w:t>
            </w:r>
          </w:p>
          <w:p w14:paraId="3A7E1A94" w14:textId="77777777" w:rsidR="00B6315E" w:rsidRPr="00D34C2F" w:rsidRDefault="00B6315E">
            <w:pPr>
              <w:pStyle w:val="TableParagraph"/>
              <w:rPr>
                <w:color w:val="auto"/>
              </w:rPr>
            </w:pPr>
            <w:r w:rsidRPr="00D34C2F">
              <w:rPr>
                <w:color w:val="auto"/>
              </w:rPr>
              <w:t>Mine disturbed areas</w:t>
            </w:r>
          </w:p>
          <w:p w14:paraId="12CE6C6C" w14:textId="77777777" w:rsidR="00B6315E" w:rsidRPr="00D34C2F" w:rsidRDefault="00B6315E">
            <w:pPr>
              <w:pStyle w:val="TableParagraph"/>
              <w:rPr>
                <w:color w:val="auto"/>
              </w:rPr>
            </w:pPr>
            <w:r w:rsidRPr="00D34C2F">
              <w:rPr>
                <w:color w:val="auto"/>
              </w:rPr>
              <w:t>Undisturbed Mine areas</w:t>
            </w:r>
          </w:p>
          <w:p w14:paraId="142217BF" w14:textId="77777777" w:rsidR="00B6315E" w:rsidRPr="00D34C2F" w:rsidRDefault="00B6315E">
            <w:pPr>
              <w:pStyle w:val="TableParagraph"/>
              <w:rPr>
                <w:color w:val="auto"/>
              </w:rPr>
            </w:pPr>
            <w:r w:rsidRPr="00D34C2F">
              <w:rPr>
                <w:color w:val="auto"/>
              </w:rPr>
              <w:t>MRD</w:t>
            </w:r>
          </w:p>
          <w:p w14:paraId="7AF5A9D0" w14:textId="77777777" w:rsidR="00B6315E" w:rsidRPr="00D34C2F" w:rsidRDefault="00B6315E">
            <w:pPr>
              <w:pStyle w:val="TableParagraph"/>
              <w:rPr>
                <w:color w:val="auto"/>
              </w:rPr>
            </w:pPr>
            <w:r w:rsidRPr="00D34C2F">
              <w:rPr>
                <w:color w:val="auto"/>
              </w:rPr>
              <w:t>Conservation Areas</w:t>
            </w:r>
          </w:p>
        </w:tc>
      </w:tr>
      <w:tr w:rsidR="00B6315E" w:rsidRPr="0028043C" w14:paraId="6C09E9CB" w14:textId="77777777">
        <w:trPr>
          <w:trHeight w:val="300"/>
        </w:trPr>
        <w:tc>
          <w:tcPr>
            <w:tcW w:w="3969" w:type="dxa"/>
            <w:hideMark/>
          </w:tcPr>
          <w:p w14:paraId="081EE24D" w14:textId="77777777" w:rsidR="00B6315E" w:rsidRPr="0028043C" w:rsidRDefault="00B6315E">
            <w:pPr>
              <w:pStyle w:val="TableParagraph"/>
              <w:spacing w:line="276" w:lineRule="auto"/>
            </w:pPr>
            <w:r w:rsidRPr="0028043C">
              <w:t>Rehabilitated surfaces support a resilient and self-sustaining vegetated ecosystem that is compatible with the post mining land use. </w:t>
            </w:r>
          </w:p>
        </w:tc>
        <w:tc>
          <w:tcPr>
            <w:tcW w:w="4678" w:type="dxa"/>
            <w:hideMark/>
          </w:tcPr>
          <w:p w14:paraId="23DC5DF8" w14:textId="77777777" w:rsidR="00B6315E" w:rsidRPr="0028043C" w:rsidRDefault="00B6315E">
            <w:pPr>
              <w:pStyle w:val="TableParagraph"/>
              <w:spacing w:line="240" w:lineRule="auto"/>
            </w:pPr>
            <w:r w:rsidRPr="0028043C">
              <w:t>Create designated exclusion zones for high biodiversity and conservation protection.</w:t>
            </w:r>
          </w:p>
          <w:p w14:paraId="580DBD32" w14:textId="77777777" w:rsidR="00B6315E" w:rsidRPr="0028043C" w:rsidRDefault="00B6315E">
            <w:pPr>
              <w:pStyle w:val="TableParagraph"/>
              <w:spacing w:line="240" w:lineRule="auto"/>
            </w:pPr>
            <w:r w:rsidRPr="0028043C">
              <w:t>Shoreline vegetation zones have a minimum 40% graminoid cover and total cover of 95% </w:t>
            </w:r>
          </w:p>
        </w:tc>
        <w:tc>
          <w:tcPr>
            <w:tcW w:w="5386" w:type="dxa"/>
            <w:hideMark/>
          </w:tcPr>
          <w:p w14:paraId="222019A8" w14:textId="77777777" w:rsidR="00B6315E" w:rsidRPr="00517AC0" w:rsidRDefault="00B6315E">
            <w:pPr>
              <w:pStyle w:val="TableParagraph"/>
            </w:pPr>
            <w:r w:rsidRPr="00517AC0">
              <w:t>Signage and inspection </w:t>
            </w:r>
          </w:p>
          <w:p w14:paraId="44850A7D" w14:textId="77777777" w:rsidR="00B6315E" w:rsidRPr="00517AC0" w:rsidRDefault="00B6315E">
            <w:pPr>
              <w:pStyle w:val="TableParagraph"/>
            </w:pPr>
            <w:r w:rsidRPr="00517AC0">
              <w:t>Landscape Function Analysis</w:t>
            </w:r>
          </w:p>
        </w:tc>
        <w:tc>
          <w:tcPr>
            <w:tcW w:w="3402" w:type="dxa"/>
            <w:hideMark/>
          </w:tcPr>
          <w:p w14:paraId="3EF029B0" w14:textId="77777777" w:rsidR="00B6315E" w:rsidRPr="00517AC0" w:rsidRDefault="00B6315E">
            <w:pPr>
              <w:pStyle w:val="TableParagraph"/>
              <w:spacing w:line="240" w:lineRule="auto"/>
            </w:pPr>
            <w:r w:rsidRPr="00517AC0">
              <w:t xml:space="preserve">Annual conservation assessments to demonstrate trend </w:t>
            </w:r>
          </w:p>
          <w:p w14:paraId="1E7C1B55" w14:textId="77777777" w:rsidR="00B6315E" w:rsidRPr="00517AC0" w:rsidRDefault="00B6315E">
            <w:pPr>
              <w:pStyle w:val="TableParagraph"/>
              <w:spacing w:line="240" w:lineRule="auto"/>
            </w:pPr>
            <w:r w:rsidRPr="00517AC0">
              <w:t>Annual assessment of rotating sites</w:t>
            </w:r>
          </w:p>
        </w:tc>
        <w:tc>
          <w:tcPr>
            <w:tcW w:w="2552" w:type="dxa"/>
          </w:tcPr>
          <w:p w14:paraId="1A314FEB" w14:textId="77777777" w:rsidR="00B6315E" w:rsidRPr="00517AC0" w:rsidRDefault="00B6315E">
            <w:pPr>
              <w:pStyle w:val="TableParagraph"/>
            </w:pPr>
            <w:r w:rsidRPr="00415625">
              <w:t>Lake Yallourn </w:t>
            </w:r>
          </w:p>
        </w:tc>
        <w:tc>
          <w:tcPr>
            <w:tcW w:w="2552" w:type="dxa"/>
          </w:tcPr>
          <w:p w14:paraId="70D39B26" w14:textId="77777777" w:rsidR="00B6315E" w:rsidRPr="00D34C2F" w:rsidRDefault="00B6315E">
            <w:pPr>
              <w:pStyle w:val="TableParagraph"/>
              <w:rPr>
                <w:color w:val="auto"/>
              </w:rPr>
            </w:pPr>
            <w:r w:rsidRPr="00D34C2F">
              <w:rPr>
                <w:color w:val="auto"/>
              </w:rPr>
              <w:t>Pit Lake</w:t>
            </w:r>
          </w:p>
          <w:p w14:paraId="00F3E42A" w14:textId="77777777" w:rsidR="00B6315E" w:rsidRPr="00D34C2F" w:rsidRDefault="00B6315E">
            <w:pPr>
              <w:pStyle w:val="TableParagraph"/>
              <w:rPr>
                <w:color w:val="auto"/>
              </w:rPr>
            </w:pPr>
            <w:r w:rsidRPr="00D34C2F">
              <w:rPr>
                <w:color w:val="auto"/>
              </w:rPr>
              <w:t xml:space="preserve">Pit Batters </w:t>
            </w:r>
          </w:p>
          <w:p w14:paraId="2784CD57" w14:textId="77777777" w:rsidR="00B6315E" w:rsidRPr="00D34C2F" w:rsidRDefault="00B6315E">
            <w:pPr>
              <w:pStyle w:val="TableParagraph"/>
              <w:rPr>
                <w:color w:val="auto"/>
              </w:rPr>
            </w:pPr>
            <w:r w:rsidRPr="00D34C2F">
              <w:rPr>
                <w:color w:val="auto"/>
              </w:rPr>
              <w:t>Mine disturbed areas</w:t>
            </w:r>
          </w:p>
          <w:p w14:paraId="2CC65148" w14:textId="77777777" w:rsidR="00B6315E" w:rsidRPr="00D34C2F" w:rsidRDefault="00B6315E">
            <w:pPr>
              <w:pStyle w:val="TableParagraph"/>
              <w:rPr>
                <w:color w:val="auto"/>
              </w:rPr>
            </w:pPr>
            <w:r w:rsidRPr="00D34C2F">
              <w:rPr>
                <w:color w:val="auto"/>
              </w:rPr>
              <w:t>Undisturbed Mine areas</w:t>
            </w:r>
          </w:p>
          <w:p w14:paraId="4F2911DB" w14:textId="77777777" w:rsidR="00B6315E" w:rsidRPr="00D34C2F" w:rsidRDefault="00B6315E">
            <w:pPr>
              <w:pStyle w:val="TableParagraph"/>
              <w:rPr>
                <w:color w:val="auto"/>
              </w:rPr>
            </w:pPr>
            <w:r w:rsidRPr="00D34C2F">
              <w:rPr>
                <w:color w:val="auto"/>
              </w:rPr>
              <w:t>MRD</w:t>
            </w:r>
          </w:p>
          <w:p w14:paraId="759EE6D2" w14:textId="77777777" w:rsidR="00B6315E" w:rsidRPr="00D34C2F" w:rsidRDefault="00B6315E">
            <w:pPr>
              <w:pStyle w:val="TableParagraph"/>
              <w:rPr>
                <w:color w:val="auto"/>
              </w:rPr>
            </w:pPr>
            <w:r w:rsidRPr="00D34C2F">
              <w:rPr>
                <w:color w:val="auto"/>
              </w:rPr>
              <w:t>Conservation Areas</w:t>
            </w:r>
          </w:p>
        </w:tc>
      </w:tr>
      <w:tr w:rsidR="00B6315E" w:rsidRPr="0028043C" w14:paraId="61BA1D40" w14:textId="77777777">
        <w:trPr>
          <w:trHeight w:val="300"/>
        </w:trPr>
        <w:tc>
          <w:tcPr>
            <w:tcW w:w="3969" w:type="dxa"/>
          </w:tcPr>
          <w:p w14:paraId="535AF2FA" w14:textId="77777777" w:rsidR="00B6315E" w:rsidRDefault="00B6315E">
            <w:pPr>
              <w:pStyle w:val="TableParagraph"/>
              <w:spacing w:line="240" w:lineRule="auto"/>
            </w:pPr>
            <w:r w:rsidRPr="006C2758">
              <w:t>Maintain and improve biodiversity values and habitat quality within conservation areas.</w:t>
            </w:r>
          </w:p>
          <w:p w14:paraId="63283FC1" w14:textId="77777777" w:rsidR="00B6315E" w:rsidRPr="0028043C" w:rsidRDefault="00B6315E">
            <w:pPr>
              <w:pStyle w:val="TableParagraph"/>
              <w:spacing w:line="240" w:lineRule="auto"/>
            </w:pPr>
          </w:p>
        </w:tc>
        <w:tc>
          <w:tcPr>
            <w:tcW w:w="4678" w:type="dxa"/>
          </w:tcPr>
          <w:p w14:paraId="1A22AE46" w14:textId="77777777" w:rsidR="00B6315E" w:rsidRDefault="00B6315E">
            <w:pPr>
              <w:pStyle w:val="TableParagraph"/>
              <w:spacing w:line="240" w:lineRule="auto"/>
            </w:pPr>
            <w:r w:rsidRPr="00CD6D5F">
              <w:t>Existing ecological and biodiversity commitments are met; and Habitat quality scores for flora and fauna remain stable or improved.</w:t>
            </w:r>
          </w:p>
        </w:tc>
        <w:tc>
          <w:tcPr>
            <w:tcW w:w="5386" w:type="dxa"/>
          </w:tcPr>
          <w:p w14:paraId="3F848121" w14:textId="77777777" w:rsidR="00B6315E" w:rsidRDefault="00B6315E">
            <w:pPr>
              <w:pStyle w:val="TableParagraph"/>
              <w:spacing w:line="240" w:lineRule="auto"/>
            </w:pPr>
            <w:r w:rsidRPr="000B0C81">
              <w:t>Conduct biodiversity assessments, including flora and fauna monitoring and compare results to baseline data collected prior to closure.</w:t>
            </w:r>
          </w:p>
        </w:tc>
        <w:tc>
          <w:tcPr>
            <w:tcW w:w="3402" w:type="dxa"/>
          </w:tcPr>
          <w:p w14:paraId="595AB6B0" w14:textId="77777777" w:rsidR="00B6315E" w:rsidRDefault="00B6315E">
            <w:pPr>
              <w:pStyle w:val="TableParagraph"/>
              <w:spacing w:line="240" w:lineRule="auto"/>
            </w:pPr>
            <w:r w:rsidRPr="00F11D54">
              <w:t>As per existing commitments specified in approval documents and as part of an assessment program conducted every three years.</w:t>
            </w:r>
          </w:p>
        </w:tc>
        <w:tc>
          <w:tcPr>
            <w:tcW w:w="2552" w:type="dxa"/>
          </w:tcPr>
          <w:p w14:paraId="081F66C4" w14:textId="77777777" w:rsidR="00B6315E" w:rsidRDefault="00B6315E">
            <w:pPr>
              <w:pStyle w:val="TableParagraph"/>
            </w:pPr>
            <w:r w:rsidRPr="00415625">
              <w:t>Conservation</w:t>
            </w:r>
          </w:p>
        </w:tc>
        <w:tc>
          <w:tcPr>
            <w:tcW w:w="2552" w:type="dxa"/>
          </w:tcPr>
          <w:p w14:paraId="37B6251A" w14:textId="77777777" w:rsidR="00B6315E" w:rsidRPr="00D34C2F" w:rsidRDefault="00B6315E">
            <w:pPr>
              <w:pStyle w:val="TableParagraph"/>
              <w:rPr>
                <w:color w:val="auto"/>
              </w:rPr>
            </w:pPr>
            <w:r w:rsidRPr="00D34C2F">
              <w:rPr>
                <w:color w:val="auto"/>
              </w:rPr>
              <w:t>Conservation Areas</w:t>
            </w:r>
          </w:p>
        </w:tc>
      </w:tr>
      <w:tr w:rsidR="00B6315E" w:rsidRPr="0028043C" w14:paraId="08C14454" w14:textId="77777777">
        <w:trPr>
          <w:trHeight w:val="300"/>
        </w:trPr>
        <w:tc>
          <w:tcPr>
            <w:tcW w:w="3969" w:type="dxa"/>
            <w:hideMark/>
          </w:tcPr>
          <w:p w14:paraId="3C01130A" w14:textId="77777777" w:rsidR="00B6315E" w:rsidRPr="0028043C" w:rsidRDefault="00B6315E">
            <w:pPr>
              <w:pStyle w:val="TableParagraph"/>
              <w:spacing w:line="240" w:lineRule="auto"/>
            </w:pPr>
            <w:r w:rsidRPr="0028043C">
              <w:t>Post closure care and maintenance requirements are minimised, with no ongoing earthmoving, water treatment or ecosystem management requirements beyond comparable land uses in the broader region. </w:t>
            </w:r>
          </w:p>
        </w:tc>
        <w:tc>
          <w:tcPr>
            <w:tcW w:w="4678" w:type="dxa"/>
            <w:hideMark/>
          </w:tcPr>
          <w:p w14:paraId="10444AF7" w14:textId="77777777" w:rsidR="00B6315E" w:rsidRPr="00517AC0" w:rsidRDefault="00B6315E">
            <w:pPr>
              <w:pStyle w:val="TableParagraph"/>
              <w:spacing w:line="240" w:lineRule="auto"/>
            </w:pPr>
            <w:r>
              <w:t>Post closure maintenance and monitoring plans will be developed for each nominated land use through consultation with key stakeholders to establish criteria which will need to be satisfied to meet this objective. It is expected that the plan will establish a hold point to be achieved before it transitions to the post closure phase.</w:t>
            </w:r>
          </w:p>
        </w:tc>
        <w:tc>
          <w:tcPr>
            <w:tcW w:w="5386" w:type="dxa"/>
            <w:hideMark/>
          </w:tcPr>
          <w:p w14:paraId="26FCA186" w14:textId="77777777" w:rsidR="00B6315E" w:rsidRPr="00517AC0" w:rsidRDefault="00B6315E">
            <w:pPr>
              <w:pStyle w:val="TableParagraph"/>
              <w:spacing w:line="240" w:lineRule="auto"/>
            </w:pPr>
            <w:r w:rsidRPr="00517AC0">
              <w:t>Parameters as set out in the Post closure maintenance and monitoring that will be developed.</w:t>
            </w:r>
          </w:p>
        </w:tc>
        <w:tc>
          <w:tcPr>
            <w:tcW w:w="3402" w:type="dxa"/>
            <w:hideMark/>
          </w:tcPr>
          <w:p w14:paraId="44CD6992" w14:textId="77777777" w:rsidR="00B6315E" w:rsidRPr="00517AC0" w:rsidRDefault="00B6315E">
            <w:pPr>
              <w:pStyle w:val="TableParagraph"/>
              <w:spacing w:line="240" w:lineRule="auto"/>
            </w:pPr>
            <w:r w:rsidRPr="00517AC0">
              <w:t>The timeframe to achieve this objective will be set as part of the development of the post closure maintenance and management plans</w:t>
            </w:r>
          </w:p>
        </w:tc>
        <w:tc>
          <w:tcPr>
            <w:tcW w:w="2552" w:type="dxa"/>
          </w:tcPr>
          <w:p w14:paraId="1757E25B" w14:textId="77777777" w:rsidR="00B6315E" w:rsidRPr="00517AC0" w:rsidRDefault="00B6315E">
            <w:pPr>
              <w:pStyle w:val="TableParagraph"/>
            </w:pPr>
            <w:r w:rsidRPr="00415625">
              <w:t>Lake Yallourn </w:t>
            </w:r>
          </w:p>
        </w:tc>
        <w:tc>
          <w:tcPr>
            <w:tcW w:w="2552" w:type="dxa"/>
          </w:tcPr>
          <w:p w14:paraId="21936825" w14:textId="77777777" w:rsidR="00B6315E" w:rsidRPr="00D34C2F" w:rsidRDefault="00B6315E">
            <w:pPr>
              <w:pStyle w:val="TableParagraph"/>
              <w:rPr>
                <w:color w:val="auto"/>
              </w:rPr>
            </w:pPr>
            <w:r w:rsidRPr="00D34C2F">
              <w:rPr>
                <w:color w:val="auto"/>
              </w:rPr>
              <w:t>Pit Lake</w:t>
            </w:r>
          </w:p>
          <w:p w14:paraId="2F0F17ED" w14:textId="77777777" w:rsidR="00B6315E" w:rsidRPr="00D34C2F" w:rsidRDefault="00B6315E">
            <w:pPr>
              <w:pStyle w:val="TableParagraph"/>
              <w:rPr>
                <w:color w:val="auto"/>
              </w:rPr>
            </w:pPr>
            <w:r w:rsidRPr="00D34C2F">
              <w:rPr>
                <w:color w:val="auto"/>
              </w:rPr>
              <w:t xml:space="preserve">Pit Batters </w:t>
            </w:r>
          </w:p>
          <w:p w14:paraId="7115B9AF" w14:textId="77777777" w:rsidR="00B6315E" w:rsidRPr="00D34C2F" w:rsidRDefault="00B6315E">
            <w:pPr>
              <w:pStyle w:val="TableParagraph"/>
              <w:rPr>
                <w:color w:val="auto"/>
              </w:rPr>
            </w:pPr>
            <w:r w:rsidRPr="00D34C2F">
              <w:rPr>
                <w:color w:val="auto"/>
              </w:rPr>
              <w:t>Mine disturbed areas</w:t>
            </w:r>
          </w:p>
          <w:p w14:paraId="69815F90" w14:textId="77777777" w:rsidR="00B6315E" w:rsidRPr="00D34C2F" w:rsidRDefault="00B6315E">
            <w:pPr>
              <w:pStyle w:val="TableParagraph"/>
              <w:rPr>
                <w:color w:val="auto"/>
              </w:rPr>
            </w:pPr>
            <w:r w:rsidRPr="00D34C2F">
              <w:rPr>
                <w:color w:val="auto"/>
              </w:rPr>
              <w:t>Undisturbed Mine areas</w:t>
            </w:r>
          </w:p>
          <w:p w14:paraId="233C1438" w14:textId="77777777" w:rsidR="00B6315E" w:rsidRPr="00D34C2F" w:rsidRDefault="00B6315E">
            <w:pPr>
              <w:pStyle w:val="TableParagraph"/>
              <w:rPr>
                <w:color w:val="auto"/>
              </w:rPr>
            </w:pPr>
            <w:r w:rsidRPr="00D34C2F">
              <w:rPr>
                <w:color w:val="auto"/>
              </w:rPr>
              <w:t>MRD</w:t>
            </w:r>
          </w:p>
          <w:p w14:paraId="52E07A51" w14:textId="77777777" w:rsidR="00B6315E" w:rsidRPr="00D34C2F" w:rsidRDefault="00B6315E">
            <w:pPr>
              <w:pStyle w:val="TableParagraph"/>
              <w:rPr>
                <w:color w:val="auto"/>
              </w:rPr>
            </w:pPr>
            <w:r w:rsidRPr="00D34C2F">
              <w:rPr>
                <w:color w:val="auto"/>
              </w:rPr>
              <w:t>Conservation Areas</w:t>
            </w:r>
          </w:p>
        </w:tc>
      </w:tr>
      <w:tr w:rsidR="00B6315E" w:rsidRPr="0028043C" w14:paraId="162A60C3" w14:textId="77777777">
        <w:trPr>
          <w:trHeight w:val="300"/>
        </w:trPr>
        <w:tc>
          <w:tcPr>
            <w:tcW w:w="3969" w:type="dxa"/>
          </w:tcPr>
          <w:p w14:paraId="79670841" w14:textId="77777777" w:rsidR="00B6315E" w:rsidRDefault="00B6315E">
            <w:pPr>
              <w:pStyle w:val="TableParagraph"/>
              <w:spacing w:line="240" w:lineRule="auto"/>
            </w:pPr>
            <w:r>
              <w:t>Commercial and industrial areas are capable of land use</w:t>
            </w:r>
          </w:p>
        </w:tc>
        <w:tc>
          <w:tcPr>
            <w:tcW w:w="4678" w:type="dxa"/>
          </w:tcPr>
          <w:p w14:paraId="00B4993B" w14:textId="77777777" w:rsidR="00B6315E" w:rsidRDefault="00B6315E">
            <w:pPr>
              <w:pStyle w:val="TableParagraph"/>
              <w:spacing w:line="240" w:lineRule="auto"/>
            </w:pPr>
            <w:r>
              <w:t>Commercial and industrial areas are capable of land use as per nominated PMLU in the DMRP.</w:t>
            </w:r>
          </w:p>
        </w:tc>
        <w:tc>
          <w:tcPr>
            <w:tcW w:w="5386" w:type="dxa"/>
          </w:tcPr>
          <w:p w14:paraId="2B672A67" w14:textId="77777777" w:rsidR="00B6315E" w:rsidRDefault="00B6315E">
            <w:pPr>
              <w:pStyle w:val="TableParagraph"/>
              <w:spacing w:line="240" w:lineRule="auto"/>
            </w:pPr>
            <w:r>
              <w:t>Land capable of development per Latrobe Planning Scheme</w:t>
            </w:r>
          </w:p>
        </w:tc>
        <w:tc>
          <w:tcPr>
            <w:tcW w:w="3402" w:type="dxa"/>
          </w:tcPr>
          <w:p w14:paraId="2FD26D37" w14:textId="77777777" w:rsidR="00B6315E" w:rsidRDefault="00B6315E">
            <w:pPr>
              <w:pStyle w:val="TableParagraph"/>
              <w:spacing w:line="240" w:lineRule="auto"/>
            </w:pPr>
            <w:r>
              <w:t xml:space="preserve">As required. </w:t>
            </w:r>
          </w:p>
        </w:tc>
        <w:tc>
          <w:tcPr>
            <w:tcW w:w="2552" w:type="dxa"/>
          </w:tcPr>
          <w:p w14:paraId="36B49403" w14:textId="77777777" w:rsidR="00B6315E" w:rsidRDefault="00B6315E">
            <w:pPr>
              <w:pStyle w:val="TableParagraph"/>
              <w:spacing w:line="240" w:lineRule="auto"/>
            </w:pPr>
            <w:r w:rsidRPr="00946FBA">
              <w:t>Commercial and Industrial</w:t>
            </w:r>
          </w:p>
        </w:tc>
        <w:tc>
          <w:tcPr>
            <w:tcW w:w="2552" w:type="dxa"/>
          </w:tcPr>
          <w:p w14:paraId="489EFBB0" w14:textId="77777777" w:rsidR="00B6315E" w:rsidRPr="00D34C2F" w:rsidRDefault="00B6315E">
            <w:pPr>
              <w:pStyle w:val="TableParagraph"/>
              <w:rPr>
                <w:color w:val="auto"/>
              </w:rPr>
            </w:pPr>
            <w:r w:rsidRPr="00D34C2F">
              <w:rPr>
                <w:color w:val="auto"/>
              </w:rPr>
              <w:t>Mine disturbed areas</w:t>
            </w:r>
          </w:p>
        </w:tc>
      </w:tr>
    </w:tbl>
    <w:p w14:paraId="067A884F" w14:textId="77777777" w:rsidR="006A731E" w:rsidRDefault="006A731E" w:rsidP="006A731E"/>
    <w:p w14:paraId="1FD8B4D3" w14:textId="77777777" w:rsidR="006A731E" w:rsidRDefault="006A731E" w:rsidP="006A731E"/>
    <w:p w14:paraId="5F641F8E" w14:textId="77777777" w:rsidR="006A731E" w:rsidRPr="006A731E" w:rsidRDefault="006A731E" w:rsidP="00006969"/>
    <w:p w14:paraId="7C5916EE" w14:textId="42E752D5" w:rsidR="00B451C0" w:rsidRDefault="00B451C0" w:rsidP="00920986">
      <w:pPr>
        <w:sectPr w:rsidR="00B451C0" w:rsidSect="00006969">
          <w:pgSz w:w="23808" w:h="16840" w:orient="landscape" w:code="8"/>
          <w:pgMar w:top="1276" w:right="567" w:bottom="1559" w:left="567" w:header="720" w:footer="357" w:gutter="0"/>
          <w:cols w:space="709"/>
          <w:titlePg/>
          <w:docGrid w:linePitch="299"/>
        </w:sectPr>
      </w:pPr>
    </w:p>
    <w:p w14:paraId="321A2DEB" w14:textId="39A14116" w:rsidR="007D7FA7" w:rsidRDefault="00A44193" w:rsidP="006901F1">
      <w:pPr>
        <w:pStyle w:val="Heading1"/>
      </w:pPr>
      <w:r>
        <w:t xml:space="preserve"> </w:t>
      </w:r>
      <w:bookmarkStart w:id="847" w:name="_Ref197007377"/>
      <w:bookmarkStart w:id="848" w:name="_Toc210049092"/>
      <w:r w:rsidR="007D7FA7">
        <w:t>Implementation</w:t>
      </w:r>
      <w:r w:rsidR="00B608A8">
        <w:t xml:space="preserve"> Plan</w:t>
      </w:r>
      <w:r w:rsidR="0057316D">
        <w:t xml:space="preserve"> and Milestones</w:t>
      </w:r>
      <w:bookmarkEnd w:id="847"/>
      <w:bookmarkEnd w:id="848"/>
    </w:p>
    <w:p w14:paraId="588FE58A" w14:textId="628DE28C" w:rsidR="007D7FA7" w:rsidRDefault="001133D6" w:rsidP="00B75E20">
      <w:pPr>
        <w:pStyle w:val="Heading2"/>
      </w:pPr>
      <w:bookmarkStart w:id="849" w:name="_Toc210049093"/>
      <w:r>
        <w:t xml:space="preserve">Project </w:t>
      </w:r>
      <w:r w:rsidR="000D3EE5">
        <w:t>Timeframes</w:t>
      </w:r>
      <w:bookmarkEnd w:id="849"/>
    </w:p>
    <w:p w14:paraId="7CE569E0" w14:textId="758C931B" w:rsidR="00306E06" w:rsidRPr="00306E06" w:rsidRDefault="0082559D" w:rsidP="00306E06">
      <w:r>
        <w:t>Effective project planning uses a Gantt chart to show the timelines and linkages between key activities.  A high</w:t>
      </w:r>
      <w:r w:rsidR="00893F18">
        <w:t>-</w:t>
      </w:r>
      <w:r>
        <w:t>level schedule of the rehabilitation timeline and key activities is shown below</w:t>
      </w:r>
    </w:p>
    <w:p w14:paraId="3BD988C3" w14:textId="1A3973BC" w:rsidR="00306E06" w:rsidRDefault="00F11039" w:rsidP="00F41526">
      <w:pPr>
        <w:pStyle w:val="BodyText"/>
        <w:keepNext/>
        <w:jc w:val="center"/>
      </w:pPr>
      <w:r w:rsidRPr="00F11039">
        <w:rPr>
          <w:noProof/>
        </w:rPr>
        <w:drawing>
          <wp:inline distT="0" distB="0" distL="0" distR="0" wp14:anchorId="31AE9998" wp14:editId="687B5086">
            <wp:extent cx="5897880" cy="6134320"/>
            <wp:effectExtent l="0" t="0" r="7620" b="0"/>
            <wp:docPr id="129922045" name="Picture 2" descr="A green chart with arrows&#10;&#10;AI-generated content may be incorrect.,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green chart with arrows&#10;&#10;AI-generated content may be incorrect., Picture"/>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909498" cy="6146403"/>
                    </a:xfrm>
                    <a:prstGeom prst="rect">
                      <a:avLst/>
                    </a:prstGeom>
                    <a:noFill/>
                    <a:ln>
                      <a:noFill/>
                    </a:ln>
                  </pic:spPr>
                </pic:pic>
              </a:graphicData>
            </a:graphic>
          </wp:inline>
        </w:drawing>
      </w:r>
      <w:r w:rsidRPr="00F11039">
        <w:br/>
      </w:r>
    </w:p>
    <w:p w14:paraId="41E7B434" w14:textId="264C1505" w:rsidR="00306E06" w:rsidRDefault="00306E06" w:rsidP="00893F18">
      <w:pPr>
        <w:pStyle w:val="Caption"/>
      </w:pPr>
      <w:bookmarkStart w:id="850" w:name="_Toc210125613"/>
      <w:r>
        <w:t xml:space="preserve">Figure </w:t>
      </w:r>
      <w:r w:rsidR="00946086">
        <w:fldChar w:fldCharType="begin"/>
      </w:r>
      <w:r w:rsidR="00946086">
        <w:instrText xml:space="preserve"> STYLEREF 1 \s </w:instrText>
      </w:r>
      <w:r w:rsidR="00946086">
        <w:fldChar w:fldCharType="separate"/>
      </w:r>
      <w:r w:rsidR="00D35BC0">
        <w:rPr>
          <w:noProof/>
        </w:rPr>
        <w:t>14</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r>
        <w:t xml:space="preserve">: Rehabilitation </w:t>
      </w:r>
      <w:r w:rsidR="000D3EE5">
        <w:t>p</w:t>
      </w:r>
      <w:r>
        <w:t xml:space="preserve">roject </w:t>
      </w:r>
      <w:r w:rsidR="000D3EE5">
        <w:t>timeframes</w:t>
      </w:r>
      <w:bookmarkEnd w:id="850"/>
    </w:p>
    <w:p w14:paraId="5DC01CA5" w14:textId="3461AD6D" w:rsidR="00F57A05" w:rsidRPr="00F57A05" w:rsidRDefault="005D447A">
      <w:pPr>
        <w:spacing w:after="0" w:line="240" w:lineRule="auto"/>
      </w:pPr>
      <w:r>
        <w:br w:type="page"/>
      </w:r>
    </w:p>
    <w:p w14:paraId="0D9F5010" w14:textId="627FA6CB" w:rsidR="001133D6" w:rsidRDefault="001133D6" w:rsidP="00B75E20">
      <w:pPr>
        <w:pStyle w:val="Heading2"/>
      </w:pPr>
      <w:bookmarkStart w:id="851" w:name="_Toc210049094"/>
      <w:r>
        <w:t>Key Milestones</w:t>
      </w:r>
      <w:bookmarkEnd w:id="851"/>
    </w:p>
    <w:p w14:paraId="3601094F" w14:textId="1E8AD858" w:rsidR="00F05E1E" w:rsidRDefault="00DF4EB0" w:rsidP="00DF4EB0">
      <w:r>
        <w:t xml:space="preserve">Milestones </w:t>
      </w:r>
      <w:r w:rsidR="00D97021">
        <w:t xml:space="preserve">are a good tool for monitoring project implementation against the nominated schedule.  These milestones usually sit on the project’s critical path with any delay to </w:t>
      </w:r>
      <w:r w:rsidR="00600C8B">
        <w:t>one key milestone forcing a longer duration to the entire project.</w:t>
      </w:r>
      <w:r w:rsidR="00CA0721">
        <w:t xml:space="preserve">  That said, some milestones can be completed in parallel, they do not</w:t>
      </w:r>
      <w:r w:rsidR="00FA582B">
        <w:t xml:space="preserve"> need to </w:t>
      </w:r>
      <w:r w:rsidR="00066CF2">
        <w:t xml:space="preserve">have </w:t>
      </w:r>
      <w:r w:rsidR="00FA582B">
        <w:t>started and finished sequentially.</w:t>
      </w:r>
      <w:r w:rsidR="00600C8B">
        <w:t xml:space="preserve">  Key milestones for Yallourn Mine Rehabilitation are shown below:</w:t>
      </w:r>
    </w:p>
    <w:p w14:paraId="6D340740" w14:textId="26A1A878" w:rsidR="00DB6684" w:rsidRDefault="00DB6684" w:rsidP="000C511A">
      <w:pPr>
        <w:pStyle w:val="ListParagraph"/>
      </w:pPr>
      <w:r>
        <w:t>Approval of DMRP</w:t>
      </w:r>
    </w:p>
    <w:p w14:paraId="364D123A" w14:textId="0C27ACA2" w:rsidR="00FD48B3" w:rsidRDefault="00FD48B3" w:rsidP="000C511A">
      <w:pPr>
        <w:pStyle w:val="ListParagraph"/>
      </w:pPr>
      <w:r>
        <w:t xml:space="preserve">Complete </w:t>
      </w:r>
      <w:r w:rsidR="001E4A26">
        <w:t>k</w:t>
      </w:r>
      <w:r>
        <w:t>nowledge gaps</w:t>
      </w:r>
      <w:r w:rsidR="001E4A26">
        <w:t xml:space="preserve"> to nominated timeframes</w:t>
      </w:r>
    </w:p>
    <w:p w14:paraId="31FAE59A" w14:textId="40EA07A4" w:rsidR="00C67871" w:rsidRDefault="00F05E1E" w:rsidP="000C511A">
      <w:pPr>
        <w:pStyle w:val="ListParagraph"/>
      </w:pPr>
      <w:r w:rsidRPr="00C67871">
        <w:t xml:space="preserve">Decommissioning and </w:t>
      </w:r>
      <w:r w:rsidR="00332F3A">
        <w:t>removal</w:t>
      </w:r>
      <w:r w:rsidR="00C67871" w:rsidRPr="00C67871">
        <w:t xml:space="preserve"> of operational infrastructure</w:t>
      </w:r>
      <w:r w:rsidR="00332F3A">
        <w:t xml:space="preserve"> preventing lake fill</w:t>
      </w:r>
    </w:p>
    <w:p w14:paraId="36B5C177" w14:textId="77777777" w:rsidR="00F53052" w:rsidRDefault="00F53052" w:rsidP="000C511A">
      <w:pPr>
        <w:pStyle w:val="ListParagraph"/>
      </w:pPr>
      <w:r>
        <w:t>MRD Tunnel repurposing complete</w:t>
      </w:r>
    </w:p>
    <w:p w14:paraId="09BE4A8C" w14:textId="77777777" w:rsidR="008F0A3C" w:rsidRDefault="008F0A3C" w:rsidP="000C511A">
      <w:pPr>
        <w:pStyle w:val="ListParagraph"/>
      </w:pPr>
      <w:r>
        <w:t>Completion of geotechnical buttressing</w:t>
      </w:r>
    </w:p>
    <w:p w14:paraId="243602F0" w14:textId="003407A5" w:rsidR="008F0A3C" w:rsidRDefault="008F0A3C" w:rsidP="000C511A">
      <w:pPr>
        <w:pStyle w:val="ListParagraph"/>
      </w:pPr>
      <w:r>
        <w:t>Surface stabilisation of the MRD</w:t>
      </w:r>
    </w:p>
    <w:p w14:paraId="2E08D436" w14:textId="77777777" w:rsidR="005719FB" w:rsidRDefault="008F0A3C" w:rsidP="000C511A">
      <w:pPr>
        <w:pStyle w:val="ListParagraph"/>
      </w:pPr>
      <w:r>
        <w:t>Begin pit lake filling</w:t>
      </w:r>
    </w:p>
    <w:p w14:paraId="4811A2E8" w14:textId="10203DED" w:rsidR="003D700C" w:rsidRDefault="003D700C" w:rsidP="000C511A">
      <w:pPr>
        <w:pStyle w:val="ListParagraph"/>
      </w:pPr>
      <w:r>
        <w:t>Decommission pump bore N6899</w:t>
      </w:r>
    </w:p>
    <w:p w14:paraId="12409FEC" w14:textId="77777777" w:rsidR="00FA594D" w:rsidRDefault="005719FB" w:rsidP="000C511A">
      <w:pPr>
        <w:pStyle w:val="ListParagraph"/>
      </w:pPr>
      <w:r>
        <w:t>Completion of East Field bulk reshaping</w:t>
      </w:r>
    </w:p>
    <w:p w14:paraId="3C04CF67" w14:textId="26CCA002" w:rsidR="006965F4" w:rsidRDefault="006965F4" w:rsidP="000C511A">
      <w:pPr>
        <w:pStyle w:val="ListParagraph"/>
      </w:pPr>
      <w:r>
        <w:t xml:space="preserve">Pit </w:t>
      </w:r>
      <w:r w:rsidR="00904DB9">
        <w:t>l</w:t>
      </w:r>
      <w:r>
        <w:t xml:space="preserve">ake reaches RL 20m (significant </w:t>
      </w:r>
      <w:r w:rsidR="00904DB9">
        <w:t>interim measurement</w:t>
      </w:r>
      <w:r>
        <w:t xml:space="preserve"> point)</w:t>
      </w:r>
    </w:p>
    <w:p w14:paraId="41DC7FCB" w14:textId="77777777" w:rsidR="00041E9E" w:rsidRDefault="00FA594D" w:rsidP="000C511A">
      <w:pPr>
        <w:pStyle w:val="ListParagraph"/>
      </w:pPr>
      <w:r>
        <w:t>Completion of Maryvale Field bulk reshaping</w:t>
      </w:r>
    </w:p>
    <w:p w14:paraId="7263EC63" w14:textId="77777777" w:rsidR="00041E9E" w:rsidRDefault="00041E9E" w:rsidP="000C511A">
      <w:pPr>
        <w:pStyle w:val="ListParagraph"/>
      </w:pPr>
      <w:r>
        <w:t>Completion of MRD East Spillway</w:t>
      </w:r>
    </w:p>
    <w:p w14:paraId="6BD68047" w14:textId="77777777" w:rsidR="00041E9E" w:rsidRDefault="00041E9E" w:rsidP="000C511A">
      <w:pPr>
        <w:pStyle w:val="ListParagraph"/>
      </w:pPr>
      <w:r>
        <w:t>Completion of Township Field bulk reshaping</w:t>
      </w:r>
    </w:p>
    <w:p w14:paraId="66F9C1F8" w14:textId="3D46B3BE" w:rsidR="0070375C" w:rsidRDefault="0070375C" w:rsidP="000C511A">
      <w:pPr>
        <w:pStyle w:val="ListParagraph"/>
      </w:pPr>
      <w:r>
        <w:t xml:space="preserve">Completion of </w:t>
      </w:r>
      <w:r w:rsidR="0031613A">
        <w:t>t</w:t>
      </w:r>
      <w:r>
        <w:t xml:space="preserve">opsoil </w:t>
      </w:r>
      <w:r w:rsidR="0031613A">
        <w:t>p</w:t>
      </w:r>
      <w:r>
        <w:t xml:space="preserve">lacement and </w:t>
      </w:r>
      <w:r w:rsidR="0031613A">
        <w:t>r</w:t>
      </w:r>
      <w:r>
        <w:t>evegetation</w:t>
      </w:r>
    </w:p>
    <w:p w14:paraId="136F5FEC" w14:textId="1A6BDA88" w:rsidR="004D0358" w:rsidRDefault="004D0358" w:rsidP="000C511A">
      <w:pPr>
        <w:pStyle w:val="ListParagraph"/>
      </w:pPr>
      <w:r>
        <w:t>Completion of additional spillways</w:t>
      </w:r>
    </w:p>
    <w:p w14:paraId="75711D3D" w14:textId="77777777" w:rsidR="002647AE" w:rsidRDefault="002647AE" w:rsidP="000C511A">
      <w:pPr>
        <w:pStyle w:val="ListParagraph"/>
      </w:pPr>
      <w:r>
        <w:t>Lake filling complete</w:t>
      </w:r>
    </w:p>
    <w:p w14:paraId="19D9A8D9" w14:textId="292A7579" w:rsidR="00FD48B3" w:rsidRDefault="00FD48B3" w:rsidP="000C511A">
      <w:pPr>
        <w:pStyle w:val="ListParagraph"/>
      </w:pPr>
      <w:r>
        <w:t>Reshaping of the MRD Levee</w:t>
      </w:r>
      <w:r w:rsidR="00200B61">
        <w:t>s</w:t>
      </w:r>
    </w:p>
    <w:p w14:paraId="77951352" w14:textId="62937503" w:rsidR="004D0358" w:rsidRDefault="002647AE" w:rsidP="000C511A">
      <w:pPr>
        <w:pStyle w:val="ListParagraph"/>
      </w:pPr>
      <w:r>
        <w:t xml:space="preserve">Monitoring confirms agreed </w:t>
      </w:r>
      <w:r w:rsidR="0031613A">
        <w:t>c</w:t>
      </w:r>
      <w:r>
        <w:t xml:space="preserve">losure </w:t>
      </w:r>
      <w:r w:rsidR="0031613A">
        <w:t>c</w:t>
      </w:r>
      <w:r>
        <w:t>riteria</w:t>
      </w:r>
    </w:p>
    <w:p w14:paraId="181B5DE7" w14:textId="1D101F93" w:rsidR="00B43EA9" w:rsidRDefault="00B43EA9" w:rsidP="000C511A">
      <w:pPr>
        <w:pStyle w:val="ListParagraph"/>
      </w:pPr>
      <w:r>
        <w:t>Remove remaining infrastructure that has not been repurposed</w:t>
      </w:r>
    </w:p>
    <w:p w14:paraId="2BD11245" w14:textId="4F5F44FC" w:rsidR="004D0358" w:rsidRDefault="004D0358" w:rsidP="000C511A">
      <w:pPr>
        <w:pStyle w:val="ListParagraph"/>
      </w:pPr>
      <w:r>
        <w:t>Mining Licence relinquishment</w:t>
      </w:r>
    </w:p>
    <w:p w14:paraId="6D739BF2" w14:textId="78772522" w:rsidR="00714230" w:rsidRDefault="004D0358" w:rsidP="000C511A">
      <w:pPr>
        <w:pStyle w:val="ListParagraph"/>
      </w:pPr>
      <w:r>
        <w:t>Post closure management program begins</w:t>
      </w:r>
    </w:p>
    <w:p w14:paraId="0E02EF1A" w14:textId="56C02D9D" w:rsidR="00714230" w:rsidRDefault="00E71581" w:rsidP="000203BF">
      <w:r>
        <w:t xml:space="preserve">Completing the identified knowledge gaps and having key regulatory approvals </w:t>
      </w:r>
      <w:r w:rsidR="00382C0C">
        <w:t>(</w:t>
      </w:r>
      <w:r w:rsidR="0026638C">
        <w:t>S</w:t>
      </w:r>
      <w:r w:rsidR="00382C0C">
        <w:t xml:space="preserve">ection </w:t>
      </w:r>
      <w:r w:rsidR="00382C0C">
        <w:fldChar w:fldCharType="begin"/>
      </w:r>
      <w:r w:rsidR="00382C0C">
        <w:instrText xml:space="preserve"> REF _Ref197495389 \r \h </w:instrText>
      </w:r>
      <w:r w:rsidR="00382C0C">
        <w:fldChar w:fldCharType="separate"/>
      </w:r>
      <w:r w:rsidR="00D35BC0">
        <w:t>4.6</w:t>
      </w:r>
      <w:r w:rsidR="00382C0C">
        <w:fldChar w:fldCharType="end"/>
      </w:r>
      <w:r w:rsidR="00382C0C">
        <w:t xml:space="preserve">) </w:t>
      </w:r>
      <w:r>
        <w:t xml:space="preserve">will give </w:t>
      </w:r>
      <w:r w:rsidR="00EF62E3">
        <w:t xml:space="preserve">confidence to assigning actual dates </w:t>
      </w:r>
      <w:r w:rsidR="004F2F5D">
        <w:t xml:space="preserve">and a detailed </w:t>
      </w:r>
      <w:r w:rsidR="00B41E81">
        <w:t>Gantt</w:t>
      </w:r>
      <w:r w:rsidR="004F2F5D">
        <w:t xml:space="preserve"> chart</w:t>
      </w:r>
      <w:r w:rsidR="00B41E81">
        <w:t xml:space="preserve"> </w:t>
      </w:r>
      <w:r w:rsidR="00EF62E3">
        <w:t>for these milestones.</w:t>
      </w:r>
      <w:r w:rsidR="00BA2D95">
        <w:t xml:space="preserve"> </w:t>
      </w:r>
      <w:r w:rsidR="00714230">
        <w:t xml:space="preserve"> </w:t>
      </w:r>
    </w:p>
    <w:p w14:paraId="4B1B0881" w14:textId="77777777" w:rsidR="006052B1" w:rsidRPr="00804DE3" w:rsidRDefault="006052B1" w:rsidP="006052B1">
      <w:r w:rsidRPr="00804DE3">
        <w:t xml:space="preserve">However, EAY will be focused on achieving the following key milestones between now (2025) and closure in 2028 where EAY proposes to submit an updated DMRP. </w:t>
      </w:r>
    </w:p>
    <w:p w14:paraId="155E6863" w14:textId="7A3407A3" w:rsidR="00BE1EB9" w:rsidRDefault="00BE1EB9" w:rsidP="006052B1">
      <w:pPr>
        <w:rPr>
          <w:highlight w:val="green"/>
        </w:rPr>
      </w:pPr>
    </w:p>
    <w:p w14:paraId="73E10869" w14:textId="657C6D66" w:rsidR="00774451" w:rsidRDefault="00774451" w:rsidP="006052B1">
      <w:pPr>
        <w:rPr>
          <w:highlight w:val="green"/>
        </w:rPr>
      </w:pPr>
      <w:r w:rsidRPr="00774451">
        <w:rPr>
          <w:noProof/>
        </w:rPr>
        <w:drawing>
          <wp:inline distT="0" distB="0" distL="0" distR="0" wp14:anchorId="57D35841" wp14:editId="52D336BF">
            <wp:extent cx="7064612" cy="3550920"/>
            <wp:effectExtent l="0" t="0" r="3175" b="0"/>
            <wp:docPr id="8896805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0536" name="Picture 1" descr="A screenshot of a computer&#10;&#10;AI-generated content may be incorrect."/>
                    <pic:cNvPicPr/>
                  </pic:nvPicPr>
                  <pic:blipFill rotWithShape="1">
                    <a:blip r:embed="rId187"/>
                    <a:srcRect t="1597" b="5374"/>
                    <a:stretch/>
                  </pic:blipFill>
                  <pic:spPr bwMode="auto">
                    <a:xfrm>
                      <a:off x="0" y="0"/>
                      <a:ext cx="7069175" cy="3553214"/>
                    </a:xfrm>
                    <a:prstGeom prst="rect">
                      <a:avLst/>
                    </a:prstGeom>
                    <a:ln>
                      <a:noFill/>
                    </a:ln>
                    <a:extLst>
                      <a:ext uri="{53640926-AAD7-44D8-BBD7-CCE9431645EC}">
                        <a14:shadowObscured xmlns:a14="http://schemas.microsoft.com/office/drawing/2010/main"/>
                      </a:ext>
                    </a:extLst>
                  </pic:spPr>
                </pic:pic>
              </a:graphicData>
            </a:graphic>
          </wp:inline>
        </w:drawing>
      </w:r>
    </w:p>
    <w:p w14:paraId="7C0F8D4C" w14:textId="6C352CED" w:rsidR="00EF62E3" w:rsidRDefault="00BD1423" w:rsidP="00B75E20">
      <w:pPr>
        <w:pStyle w:val="Heading2"/>
      </w:pPr>
      <w:bookmarkStart w:id="852" w:name="_Toc210049095"/>
      <w:r>
        <w:t>Roles and Responsibilities</w:t>
      </w:r>
      <w:bookmarkEnd w:id="852"/>
    </w:p>
    <w:p w14:paraId="52CCF5C0" w14:textId="61DE0DEA" w:rsidR="00BD1423" w:rsidRPr="009C640A" w:rsidRDefault="004268B7" w:rsidP="0843AE34">
      <w:r>
        <w:t>EAY is responsible for the rehabilitation of Yallourn Mine until relinquishment</w:t>
      </w:r>
      <w:r w:rsidR="00E26940">
        <w:t>.</w:t>
      </w:r>
      <w:r w:rsidR="00AE20B9">
        <w:t xml:space="preserve"> </w:t>
      </w:r>
      <w:r w:rsidR="00E17B87">
        <w:t>Due to the size and complexity</w:t>
      </w:r>
      <w:r w:rsidR="00AE20B9">
        <w:t xml:space="preserve"> of Yallourn Mine</w:t>
      </w:r>
      <w:r w:rsidR="00D62B0D">
        <w:t>, roles and responsibilities are delegated through various business units</w:t>
      </w:r>
      <w:r w:rsidR="00624B4C">
        <w:t>, however ultimate respons</w:t>
      </w:r>
      <w:r w:rsidR="009F45ED">
        <w:t>ibility remains with the Mine Leader</w:t>
      </w:r>
      <w:r w:rsidR="6365912B">
        <w:t xml:space="preserve"> for management of the mining licence and with the Mine Rehabilitation Leader for execution of mine rehabilitation in accordance with th</w:t>
      </w:r>
      <w:r w:rsidR="3C0D82BA">
        <w:t>e rehabilitation plan</w:t>
      </w:r>
      <w:r w:rsidR="009F45ED">
        <w:t>.</w:t>
      </w:r>
    </w:p>
    <w:p w14:paraId="26684BA0" w14:textId="7B75978F" w:rsidR="009E3658" w:rsidRPr="009C640A" w:rsidRDefault="003F2726" w:rsidP="40B858D0">
      <w:r>
        <w:t xml:space="preserve">Below shows a summary of the </w:t>
      </w:r>
      <w:r w:rsidR="2F41FB02">
        <w:t>key</w:t>
      </w:r>
      <w:r w:rsidR="00910729">
        <w:t xml:space="preserve"> </w:t>
      </w:r>
      <w:r>
        <w:t xml:space="preserve">roles </w:t>
      </w:r>
      <w:r w:rsidR="23CD01BA">
        <w:t xml:space="preserve">that have been identified to manage the activities to be </w:t>
      </w:r>
      <w:r w:rsidR="71DC000B">
        <w:t>undertaken for mine rehabilitation</w:t>
      </w:r>
      <w:r w:rsidR="00910729">
        <w:t xml:space="preserve">, </w:t>
      </w:r>
      <w:r w:rsidR="49DA1B7E">
        <w:t xml:space="preserve">inclusive of </w:t>
      </w:r>
      <w:r w:rsidR="00410FA8">
        <w:t>responsibilities</w:t>
      </w:r>
      <w:r w:rsidR="00910729">
        <w:t xml:space="preserve">, </w:t>
      </w:r>
      <w:r w:rsidR="49DA1B7E">
        <w:t xml:space="preserve">qualifications, competency requirements and </w:t>
      </w:r>
      <w:r w:rsidR="6BD15120">
        <w:t>accountabilities</w:t>
      </w:r>
      <w:r w:rsidR="00203C79">
        <w:t xml:space="preserve"> </w:t>
      </w:r>
      <w:r w:rsidR="65985769">
        <w:t>for each role</w:t>
      </w:r>
      <w:r w:rsidR="00203C79">
        <w:t>.</w:t>
      </w:r>
      <w:r w:rsidR="003A0C39">
        <w:t xml:space="preserve">  Additional </w:t>
      </w:r>
      <w:r w:rsidR="007B6FAF">
        <w:t xml:space="preserve">resources </w:t>
      </w:r>
      <w:r w:rsidR="00EB3389">
        <w:t xml:space="preserve">whether </w:t>
      </w:r>
      <w:r w:rsidR="007B6FAF">
        <w:t>through employment, contractor, or consult</w:t>
      </w:r>
      <w:r w:rsidR="00EB3389">
        <w:t>ing will report to these key positions</w:t>
      </w:r>
      <w:r w:rsidR="00A906DC">
        <w:t xml:space="preserve">, ensuring </w:t>
      </w:r>
      <w:r w:rsidR="00B24AB4">
        <w:t>quality of work and appropriate risk mitigation throughout rehabilitation.</w:t>
      </w:r>
    </w:p>
    <w:p w14:paraId="57EFE7A9" w14:textId="3EFAB876" w:rsidR="005D447A" w:rsidRDefault="005D447A">
      <w:pPr>
        <w:spacing w:after="0" w:line="240" w:lineRule="auto"/>
      </w:pPr>
      <w:r>
        <w:br w:type="page"/>
      </w:r>
    </w:p>
    <w:p w14:paraId="1CC6039F" w14:textId="7B32AE67" w:rsidR="00306E06" w:rsidRDefault="00306E06" w:rsidP="00306E06">
      <w:pPr>
        <w:pStyle w:val="Caption"/>
        <w:keepNext/>
      </w:pPr>
      <w:bookmarkStart w:id="853" w:name="_Toc210127047"/>
      <w:r>
        <w:t xml:space="preserve">Table </w:t>
      </w:r>
      <w:r w:rsidR="00971AAD">
        <w:fldChar w:fldCharType="begin"/>
      </w:r>
      <w:r w:rsidR="00971AAD">
        <w:instrText xml:space="preserve"> STYLEREF 1 \s </w:instrText>
      </w:r>
      <w:r w:rsidR="00971AAD">
        <w:fldChar w:fldCharType="separate"/>
      </w:r>
      <w:r w:rsidR="00D35BC0">
        <w:rPr>
          <w:noProof/>
        </w:rPr>
        <w:t>1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r>
        <w:t xml:space="preserve">: </w:t>
      </w:r>
      <w:r w:rsidRPr="00AA5395">
        <w:t>Yallourn Mine Rehabilitation Roles &amp; Responsibilities</w:t>
      </w:r>
      <w:bookmarkEnd w:id="853"/>
    </w:p>
    <w:tbl>
      <w:tblPr>
        <w:tblW w:w="1077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0770"/>
      </w:tblGrid>
      <w:tr w:rsidR="40B858D0" w14:paraId="7106D524" w14:textId="77777777" w:rsidTr="00D5112C">
        <w:trPr>
          <w:trHeight w:val="285"/>
        </w:trPr>
        <w:tc>
          <w:tcPr>
            <w:tcW w:w="10770" w:type="dxa"/>
            <w:tcBorders>
              <w:top w:val="single" w:sz="8" w:space="0" w:color="auto"/>
              <w:left w:val="single" w:sz="8" w:space="0" w:color="auto"/>
              <w:bottom w:val="single" w:sz="8" w:space="0" w:color="auto"/>
              <w:right w:val="single" w:sz="8" w:space="0" w:color="auto"/>
            </w:tcBorders>
            <w:shd w:val="clear" w:color="auto" w:fill="8BC600"/>
          </w:tcPr>
          <w:p w14:paraId="634608B4" w14:textId="735DEFE4" w:rsidR="40B858D0" w:rsidRDefault="40B858D0" w:rsidP="40B858D0">
            <w:pPr>
              <w:spacing w:after="0"/>
              <w:ind w:left="57" w:right="57"/>
            </w:pPr>
            <w:r w:rsidRPr="40B858D0">
              <w:rPr>
                <w:rFonts w:eastAsia="Verdana" w:cs="Verdana"/>
                <w:b/>
                <w:bCs/>
              </w:rPr>
              <w:t>Mine Leader</w:t>
            </w:r>
          </w:p>
        </w:tc>
      </w:tr>
      <w:tr w:rsidR="40B858D0" w14:paraId="65DCAADF"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7718BACC" w14:textId="74911399" w:rsidR="40B858D0" w:rsidRDefault="40B858D0" w:rsidP="40B858D0">
            <w:pPr>
              <w:spacing w:after="0"/>
              <w:ind w:left="57" w:right="57"/>
            </w:pPr>
            <w:r w:rsidRPr="40B858D0">
              <w:rPr>
                <w:rFonts w:eastAsia="Verdana" w:cs="Verdana"/>
                <w:b/>
                <w:bCs/>
              </w:rPr>
              <w:t>Responsibility</w:t>
            </w:r>
          </w:p>
        </w:tc>
      </w:tr>
      <w:tr w:rsidR="40B858D0" w14:paraId="6530AEE4"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AA44823" w14:textId="290A1896" w:rsidR="40B858D0" w:rsidRDefault="40B858D0" w:rsidP="40B858D0">
            <w:pPr>
              <w:spacing w:after="0"/>
              <w:ind w:left="57" w:right="57"/>
            </w:pPr>
            <w:r w:rsidRPr="40B858D0">
              <w:rPr>
                <w:rFonts w:eastAsia="Verdana" w:cs="Verdana"/>
              </w:rPr>
              <w:t>The Mine Leader is responsible for maintaining the site to achieve compliance with mining licence conditions and associated regulatory requirements including the oversight of planning and resourcing for activities for ongoing management of mine stability, fire risks and environmental obligations until such time as the mining licence is relinquished.</w:t>
            </w:r>
          </w:p>
        </w:tc>
      </w:tr>
      <w:tr w:rsidR="40B858D0" w14:paraId="544DAEA9"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7EC635AF" w14:textId="303877E0" w:rsidR="40B858D0" w:rsidRDefault="40B858D0" w:rsidP="40B858D0">
            <w:pPr>
              <w:spacing w:after="0"/>
              <w:ind w:left="57" w:right="57"/>
            </w:pPr>
            <w:r w:rsidRPr="40B858D0">
              <w:rPr>
                <w:rFonts w:eastAsia="Verdana" w:cs="Verdana"/>
                <w:b/>
                <w:bCs/>
              </w:rPr>
              <w:t xml:space="preserve">Competency / Qualifications </w:t>
            </w:r>
          </w:p>
        </w:tc>
      </w:tr>
      <w:tr w:rsidR="40B858D0" w14:paraId="415564E0"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22D6E2A" w14:textId="74C04B0A" w:rsidR="40B858D0" w:rsidRDefault="40B858D0" w:rsidP="40B858D0">
            <w:pPr>
              <w:spacing w:after="0"/>
              <w:ind w:left="57" w:right="57"/>
            </w:pPr>
            <w:r w:rsidRPr="40B858D0">
              <w:rPr>
                <w:rFonts w:eastAsia="Verdana" w:cs="Verdana"/>
              </w:rPr>
              <w:t xml:space="preserve">Management qualifications and experience. </w:t>
            </w:r>
          </w:p>
          <w:p w14:paraId="574E8403" w14:textId="0AFBAEAB" w:rsidR="40B858D0" w:rsidRDefault="40B858D0" w:rsidP="40B858D0">
            <w:pPr>
              <w:spacing w:after="0"/>
              <w:ind w:left="57" w:right="57"/>
            </w:pPr>
            <w:r w:rsidRPr="40B858D0">
              <w:rPr>
                <w:rFonts w:eastAsia="Verdana" w:cs="Verdana"/>
              </w:rPr>
              <w:t xml:space="preserve">Knowledge and understanding of mine regulatory and licensing requirements. </w:t>
            </w:r>
          </w:p>
        </w:tc>
      </w:tr>
      <w:tr w:rsidR="40B858D0" w14:paraId="68C02FFB"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5E5570F6" w14:textId="7A35996A" w:rsidR="40B858D0" w:rsidRDefault="40B858D0" w:rsidP="40B858D0">
            <w:pPr>
              <w:spacing w:after="0"/>
              <w:ind w:left="57" w:right="57"/>
            </w:pPr>
            <w:r w:rsidRPr="40B858D0">
              <w:rPr>
                <w:rFonts w:eastAsia="Verdana" w:cs="Verdana"/>
                <w:b/>
                <w:bCs/>
              </w:rPr>
              <w:t>Accountabilities</w:t>
            </w:r>
          </w:p>
        </w:tc>
      </w:tr>
      <w:tr w:rsidR="40B858D0" w14:paraId="4BAF1BC4"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7E57C109" w14:textId="6E2C32FD" w:rsidR="40B858D0" w:rsidRDefault="40B858D0" w:rsidP="000C511A">
            <w:pPr>
              <w:pStyle w:val="ListParagraph"/>
            </w:pPr>
            <w:r w:rsidRPr="40B858D0">
              <w:t>Management of planning and resourcing for execution of Risk Management Plan.</w:t>
            </w:r>
          </w:p>
          <w:p w14:paraId="37D95772" w14:textId="6CFC76A4" w:rsidR="40B858D0" w:rsidRDefault="40B858D0" w:rsidP="000C511A">
            <w:pPr>
              <w:pStyle w:val="ListParagraph"/>
            </w:pPr>
            <w:r w:rsidRPr="40B858D0">
              <w:t>Management of compliance with Mineral Resources Act, Regulations and Mine Licence conditions.</w:t>
            </w:r>
          </w:p>
          <w:p w14:paraId="56FCA2BF" w14:textId="57DFA28F" w:rsidR="3A952146" w:rsidRDefault="3A952146" w:rsidP="000C511A">
            <w:pPr>
              <w:pStyle w:val="ListParagraph"/>
            </w:pPr>
            <w:r w:rsidRPr="32F74643">
              <w:t xml:space="preserve">Review and update of Management Plans </w:t>
            </w:r>
            <w:r w:rsidR="24DB8157" w:rsidRPr="49811CC2">
              <w:t>for</w:t>
            </w:r>
            <w:r w:rsidRPr="49811CC2">
              <w:t xml:space="preserve"> </w:t>
            </w:r>
            <w:r w:rsidRPr="32F74643">
              <w:t>managing risks related to ground</w:t>
            </w:r>
            <w:r w:rsidRPr="49811CC2">
              <w:t xml:space="preserve"> movement, fire and the </w:t>
            </w:r>
            <w:r w:rsidR="603396F3" w:rsidRPr="3074514D">
              <w:t>environment</w:t>
            </w:r>
            <w:r w:rsidR="08A9C07D" w:rsidRPr="49811CC2">
              <w:t>.</w:t>
            </w:r>
          </w:p>
          <w:p w14:paraId="5BC09AAC" w14:textId="7631E326" w:rsidR="40B858D0" w:rsidRDefault="40B858D0" w:rsidP="000C511A">
            <w:pPr>
              <w:pStyle w:val="ListParagraph"/>
            </w:pPr>
            <w:r w:rsidRPr="40B858D0">
              <w:t>Planning and oversight of activities to coordinate site management and rehabilitation project works.</w:t>
            </w:r>
          </w:p>
          <w:p w14:paraId="105A89A3" w14:textId="33E5CBC1" w:rsidR="40B858D0" w:rsidRDefault="40B858D0" w:rsidP="000C511A">
            <w:pPr>
              <w:pStyle w:val="ListParagraph"/>
            </w:pPr>
            <w:r w:rsidRPr="40B858D0">
              <w:t>Regulatory reporting requirements in accordance with legislative requirements and licence conditions.</w:t>
            </w:r>
          </w:p>
          <w:p w14:paraId="2DB9A5F6" w14:textId="09544092" w:rsidR="40B858D0" w:rsidRDefault="40B858D0" w:rsidP="000C511A">
            <w:pPr>
              <w:pStyle w:val="ListParagraph"/>
            </w:pPr>
            <w:r w:rsidRPr="40B858D0">
              <w:t>EA business reporting requirements related to management of the Mine Licence.</w:t>
            </w:r>
          </w:p>
        </w:tc>
      </w:tr>
      <w:tr w:rsidR="40B858D0" w14:paraId="2BAA4194" w14:textId="77777777" w:rsidTr="00D5112C">
        <w:trPr>
          <w:trHeight w:val="285"/>
        </w:trPr>
        <w:tc>
          <w:tcPr>
            <w:tcW w:w="10770" w:type="dxa"/>
            <w:tcBorders>
              <w:top w:val="single" w:sz="8" w:space="0" w:color="auto"/>
              <w:left w:val="single" w:sz="8" w:space="0" w:color="auto"/>
              <w:bottom w:val="single" w:sz="8" w:space="0" w:color="auto"/>
              <w:right w:val="single" w:sz="8" w:space="0" w:color="auto"/>
            </w:tcBorders>
            <w:shd w:val="clear" w:color="auto" w:fill="8BC600"/>
          </w:tcPr>
          <w:p w14:paraId="34482051" w14:textId="04448EC3" w:rsidR="40B858D0" w:rsidRDefault="40B858D0" w:rsidP="40B858D0">
            <w:pPr>
              <w:spacing w:after="0"/>
              <w:ind w:left="57" w:right="57"/>
            </w:pPr>
            <w:r w:rsidRPr="40B858D0">
              <w:rPr>
                <w:rFonts w:eastAsia="Verdana" w:cs="Verdana"/>
                <w:b/>
                <w:bCs/>
              </w:rPr>
              <w:t>Site Supervisor</w:t>
            </w:r>
          </w:p>
        </w:tc>
      </w:tr>
      <w:tr w:rsidR="40B858D0" w14:paraId="6712C4A4"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3500ACA9" w14:textId="441507A9" w:rsidR="40B858D0" w:rsidRDefault="40B858D0" w:rsidP="40B858D0">
            <w:pPr>
              <w:spacing w:after="0"/>
              <w:ind w:left="57" w:right="57"/>
            </w:pPr>
            <w:r w:rsidRPr="40B858D0">
              <w:rPr>
                <w:rFonts w:eastAsia="Verdana" w:cs="Verdana"/>
                <w:b/>
                <w:bCs/>
              </w:rPr>
              <w:t>Responsibility</w:t>
            </w:r>
          </w:p>
        </w:tc>
      </w:tr>
      <w:tr w:rsidR="40B858D0" w14:paraId="571B6E37"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6979E172" w14:textId="251AC384" w:rsidR="40B858D0" w:rsidRDefault="40B858D0" w:rsidP="40B858D0">
            <w:pPr>
              <w:spacing w:after="0"/>
              <w:ind w:left="57" w:right="57"/>
            </w:pPr>
            <w:r w:rsidRPr="40B858D0">
              <w:rPr>
                <w:rFonts w:eastAsia="Verdana" w:cs="Verdana"/>
              </w:rPr>
              <w:t xml:space="preserve">The Site Supervisor is responsible for planning and supervision of personnel for works conducted related to ongoing management of mine stability, fire risks and environmental obligations in accordance with mine licence conditions and associated regulatory requirements. </w:t>
            </w:r>
          </w:p>
        </w:tc>
      </w:tr>
      <w:tr w:rsidR="40B858D0" w14:paraId="2D05383A"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717AB4D0" w14:textId="152C3972" w:rsidR="40B858D0" w:rsidRDefault="40B858D0" w:rsidP="40B858D0">
            <w:pPr>
              <w:spacing w:after="0"/>
              <w:ind w:left="57" w:right="57"/>
            </w:pPr>
            <w:r w:rsidRPr="40B858D0">
              <w:rPr>
                <w:rFonts w:eastAsia="Verdana" w:cs="Verdana"/>
                <w:b/>
                <w:bCs/>
              </w:rPr>
              <w:t xml:space="preserve">Competency / Qualifications </w:t>
            </w:r>
          </w:p>
        </w:tc>
      </w:tr>
      <w:tr w:rsidR="40B858D0" w14:paraId="269489B9"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15301908" w14:textId="53985012" w:rsidR="40B858D0" w:rsidRDefault="40B858D0" w:rsidP="40B858D0">
            <w:pPr>
              <w:spacing w:after="0"/>
              <w:ind w:left="57" w:right="57"/>
            </w:pPr>
            <w:r w:rsidRPr="40B858D0">
              <w:rPr>
                <w:rFonts w:eastAsia="Verdana" w:cs="Verdana"/>
              </w:rPr>
              <w:t xml:space="preserve">Mining / construction supervisory experience. </w:t>
            </w:r>
          </w:p>
        </w:tc>
      </w:tr>
      <w:tr w:rsidR="40B858D0" w14:paraId="7B34DDE1"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4BAF2AF7" w14:textId="70D15556" w:rsidR="40B858D0" w:rsidRDefault="40B858D0" w:rsidP="40B858D0">
            <w:pPr>
              <w:spacing w:after="0"/>
              <w:ind w:left="57" w:right="57"/>
            </w:pPr>
            <w:r w:rsidRPr="40B858D0">
              <w:rPr>
                <w:rFonts w:eastAsia="Verdana" w:cs="Verdana"/>
                <w:b/>
                <w:bCs/>
              </w:rPr>
              <w:t>Accountabilities</w:t>
            </w:r>
          </w:p>
        </w:tc>
      </w:tr>
      <w:tr w:rsidR="40B858D0" w14:paraId="148D6F93"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63B844D5" w14:textId="4FEB9AEA" w:rsidR="40B858D0" w:rsidRDefault="40B858D0" w:rsidP="000C511A">
            <w:pPr>
              <w:pStyle w:val="ListParagraph"/>
            </w:pPr>
            <w:r w:rsidRPr="40B858D0">
              <w:t xml:space="preserve">Site operational personnel coordination, planning and management. </w:t>
            </w:r>
          </w:p>
          <w:p w14:paraId="37CA2318" w14:textId="1D992428" w:rsidR="40B858D0" w:rsidRDefault="40B858D0" w:rsidP="000C511A">
            <w:pPr>
              <w:pStyle w:val="ListParagraph"/>
            </w:pPr>
            <w:r w:rsidRPr="40B858D0">
              <w:t>Planning for activities related to fire control management and site maintenance works.</w:t>
            </w:r>
          </w:p>
          <w:p w14:paraId="57A0E477" w14:textId="5C4D5061" w:rsidR="40B858D0" w:rsidRDefault="40B858D0" w:rsidP="000C511A">
            <w:pPr>
              <w:pStyle w:val="ListParagraph"/>
            </w:pPr>
            <w:r w:rsidRPr="40B858D0">
              <w:t>Management of operational infrastructure including activities for planning, procurement, dismantling, demobilising, demolition, relocation and calibration.</w:t>
            </w:r>
          </w:p>
          <w:p w14:paraId="2E5AD248" w14:textId="1203D204" w:rsidR="40B858D0" w:rsidRDefault="40B858D0" w:rsidP="000C511A">
            <w:pPr>
              <w:pStyle w:val="ListParagraph"/>
            </w:pPr>
            <w:r w:rsidRPr="40B858D0">
              <w:t>Coordination of works to compliment rehabilitation project activities.</w:t>
            </w:r>
          </w:p>
        </w:tc>
      </w:tr>
      <w:tr w:rsidR="40B858D0" w14:paraId="4E2C5E43" w14:textId="77777777" w:rsidTr="00D5112C">
        <w:trPr>
          <w:trHeight w:val="285"/>
        </w:trPr>
        <w:tc>
          <w:tcPr>
            <w:tcW w:w="10770" w:type="dxa"/>
            <w:tcBorders>
              <w:top w:val="single" w:sz="8" w:space="0" w:color="auto"/>
              <w:left w:val="single" w:sz="8" w:space="0" w:color="auto"/>
              <w:bottom w:val="single" w:sz="8" w:space="0" w:color="auto"/>
              <w:right w:val="single" w:sz="8" w:space="0" w:color="auto"/>
            </w:tcBorders>
            <w:shd w:val="clear" w:color="auto" w:fill="8BC600"/>
          </w:tcPr>
          <w:p w14:paraId="27977376" w14:textId="5166F618" w:rsidR="40B858D0" w:rsidRDefault="40B858D0" w:rsidP="40B858D0">
            <w:pPr>
              <w:spacing w:after="0"/>
              <w:ind w:left="57" w:right="57"/>
            </w:pPr>
            <w:r w:rsidRPr="40B858D0">
              <w:rPr>
                <w:rFonts w:eastAsia="Verdana" w:cs="Verdana"/>
                <w:b/>
                <w:bCs/>
              </w:rPr>
              <w:t xml:space="preserve">Mine Rehabilitation Leader </w:t>
            </w:r>
          </w:p>
        </w:tc>
      </w:tr>
      <w:tr w:rsidR="40B858D0" w14:paraId="4FA67D2A"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6DE803F7" w14:textId="294A9E65" w:rsidR="40B858D0" w:rsidRDefault="40B858D0" w:rsidP="40B858D0">
            <w:pPr>
              <w:spacing w:after="0"/>
              <w:ind w:left="57" w:right="57"/>
            </w:pPr>
            <w:r w:rsidRPr="40B858D0">
              <w:rPr>
                <w:rFonts w:eastAsia="Verdana" w:cs="Verdana"/>
                <w:b/>
                <w:bCs/>
              </w:rPr>
              <w:t>Responsibility</w:t>
            </w:r>
          </w:p>
        </w:tc>
      </w:tr>
      <w:tr w:rsidR="40B858D0" w14:paraId="5FB2B9BC"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10C4CD19" w14:textId="373A13FE" w:rsidR="40B858D0" w:rsidRDefault="40B858D0" w:rsidP="40B858D0">
            <w:pPr>
              <w:spacing w:after="0"/>
              <w:ind w:left="57" w:right="57"/>
            </w:pPr>
            <w:r w:rsidRPr="40B858D0">
              <w:rPr>
                <w:rFonts w:eastAsia="Verdana" w:cs="Verdana"/>
              </w:rPr>
              <w:t>The Mine Rehabilitation Leader is responsible for management and oversight of activities associated with completion of the Declared Mine Rehabilitation Plan</w:t>
            </w:r>
            <w:r w:rsidR="00CF19D7">
              <w:rPr>
                <w:rFonts w:eastAsia="Verdana" w:cs="Verdana"/>
              </w:rPr>
              <w:t xml:space="preserve"> </w:t>
            </w:r>
            <w:r w:rsidRPr="40B858D0">
              <w:rPr>
                <w:rFonts w:eastAsia="Verdana" w:cs="Verdana"/>
              </w:rPr>
              <w:t>(DMRP) including management of risks related to ground movement, ground water, surface water, fire, environment and site security until completion of the plan is achieved.</w:t>
            </w:r>
          </w:p>
        </w:tc>
      </w:tr>
      <w:tr w:rsidR="40B858D0" w14:paraId="6D61C2FB"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4C86E237" w14:textId="2E52086B" w:rsidR="40B858D0" w:rsidRDefault="40B858D0" w:rsidP="40B858D0">
            <w:pPr>
              <w:spacing w:after="0"/>
              <w:ind w:left="57" w:right="57"/>
            </w:pPr>
            <w:r w:rsidRPr="40B858D0">
              <w:rPr>
                <w:rFonts w:eastAsia="Verdana" w:cs="Verdana"/>
                <w:b/>
                <w:bCs/>
              </w:rPr>
              <w:t xml:space="preserve">Competency / Qualifications </w:t>
            </w:r>
          </w:p>
        </w:tc>
      </w:tr>
      <w:tr w:rsidR="40B858D0" w14:paraId="30552305"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0B21DF0E" w14:textId="2BE378A9" w:rsidR="40B858D0" w:rsidRDefault="40B858D0" w:rsidP="40B858D0">
            <w:pPr>
              <w:spacing w:after="0"/>
              <w:ind w:left="57" w:right="57"/>
            </w:pPr>
            <w:r w:rsidRPr="40B858D0">
              <w:rPr>
                <w:rFonts w:eastAsia="Verdana" w:cs="Verdana"/>
              </w:rPr>
              <w:t xml:space="preserve">Management qualifications and experience. </w:t>
            </w:r>
          </w:p>
          <w:p w14:paraId="6FBD5607" w14:textId="5D059076" w:rsidR="40B858D0" w:rsidRDefault="40B858D0" w:rsidP="40B858D0">
            <w:pPr>
              <w:spacing w:after="0"/>
              <w:ind w:left="57" w:right="57"/>
            </w:pPr>
            <w:r w:rsidRPr="40B858D0">
              <w:rPr>
                <w:rFonts w:eastAsia="Verdana" w:cs="Verdana"/>
              </w:rPr>
              <w:t xml:space="preserve">Knowledge and understanding of mining rehabilitation regulatory requirements. </w:t>
            </w:r>
          </w:p>
        </w:tc>
      </w:tr>
      <w:tr w:rsidR="40B858D0" w14:paraId="4B129E2C"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108B0D5" w14:textId="69DFC12F" w:rsidR="40B858D0" w:rsidRDefault="40B858D0" w:rsidP="40B858D0">
            <w:pPr>
              <w:spacing w:after="0"/>
              <w:ind w:left="57" w:right="57"/>
            </w:pPr>
            <w:r w:rsidRPr="40B858D0">
              <w:rPr>
                <w:rFonts w:eastAsia="Verdana" w:cs="Verdana"/>
                <w:b/>
                <w:bCs/>
              </w:rPr>
              <w:t>Accountabilities</w:t>
            </w:r>
          </w:p>
        </w:tc>
      </w:tr>
      <w:tr w:rsidR="40B858D0" w14:paraId="676B4538"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5B9332CA" w14:textId="5D8B3067" w:rsidR="40B858D0" w:rsidRDefault="40B858D0" w:rsidP="000C511A">
            <w:pPr>
              <w:pStyle w:val="ListParagraph"/>
            </w:pPr>
            <w:r w:rsidRPr="40B858D0">
              <w:t>Delivery of DMRP projects related to mine closure and relinquishment including planning and resourcing requirements.</w:t>
            </w:r>
          </w:p>
          <w:p w14:paraId="375C9C2F" w14:textId="37DEDCDB" w:rsidR="40B858D0" w:rsidRDefault="40B858D0" w:rsidP="000C511A">
            <w:pPr>
              <w:pStyle w:val="ListParagraph"/>
            </w:pPr>
            <w:r w:rsidRPr="40B858D0">
              <w:t>Management of compliance with legislative requirements associated with DMRP completion.</w:t>
            </w:r>
          </w:p>
          <w:p w14:paraId="3FE96B02" w14:textId="52FB3B50" w:rsidR="40B858D0" w:rsidRDefault="40B858D0" w:rsidP="000C511A">
            <w:pPr>
              <w:pStyle w:val="ListParagraph"/>
            </w:pPr>
            <w:r w:rsidRPr="40B858D0">
              <w:t>Planning and oversight of activities to coordinate rehabilitation project works and site management activities.</w:t>
            </w:r>
          </w:p>
          <w:p w14:paraId="2163F2DF" w14:textId="5B06A406" w:rsidR="40B858D0" w:rsidRDefault="40B858D0" w:rsidP="000C511A">
            <w:pPr>
              <w:pStyle w:val="ListParagraph"/>
            </w:pPr>
            <w:r w:rsidRPr="40B858D0">
              <w:t>Regulatory reporting requirements in accordance with legislative requirements.</w:t>
            </w:r>
          </w:p>
          <w:p w14:paraId="50C3B484" w14:textId="5D7C39D5" w:rsidR="40B858D0" w:rsidRDefault="40B858D0" w:rsidP="000C511A">
            <w:pPr>
              <w:pStyle w:val="ListParagraph"/>
            </w:pPr>
            <w:r w:rsidRPr="40B858D0">
              <w:t>EA business reporting requirements related to DMRP implementation.</w:t>
            </w:r>
          </w:p>
        </w:tc>
      </w:tr>
      <w:tr w:rsidR="40B858D0" w14:paraId="30A63D3A" w14:textId="77777777" w:rsidTr="00D5112C">
        <w:trPr>
          <w:trHeight w:val="285"/>
        </w:trPr>
        <w:tc>
          <w:tcPr>
            <w:tcW w:w="10770" w:type="dxa"/>
            <w:tcBorders>
              <w:top w:val="single" w:sz="8" w:space="0" w:color="auto"/>
              <w:left w:val="single" w:sz="8" w:space="0" w:color="auto"/>
              <w:bottom w:val="single" w:sz="8" w:space="0" w:color="auto"/>
              <w:right w:val="single" w:sz="8" w:space="0" w:color="auto"/>
            </w:tcBorders>
            <w:shd w:val="clear" w:color="auto" w:fill="8BC600"/>
          </w:tcPr>
          <w:p w14:paraId="3A75EA5C" w14:textId="7F412D48" w:rsidR="40B858D0" w:rsidRDefault="40B858D0" w:rsidP="40B858D0">
            <w:pPr>
              <w:spacing w:after="0"/>
              <w:ind w:left="57" w:right="57"/>
            </w:pPr>
            <w:r w:rsidRPr="40B858D0">
              <w:rPr>
                <w:rFonts w:eastAsia="Verdana" w:cs="Verdana"/>
                <w:b/>
                <w:bCs/>
              </w:rPr>
              <w:t>Community &amp; Stakeholder Engagement Lead</w:t>
            </w:r>
          </w:p>
        </w:tc>
      </w:tr>
      <w:tr w:rsidR="40B858D0" w14:paraId="49627B3D"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45FE52E" w14:textId="0739F3BC" w:rsidR="40B858D0" w:rsidRDefault="40B858D0" w:rsidP="40B858D0">
            <w:pPr>
              <w:spacing w:after="0"/>
              <w:ind w:left="57" w:right="57"/>
            </w:pPr>
            <w:r w:rsidRPr="40B858D0">
              <w:rPr>
                <w:rFonts w:eastAsia="Verdana" w:cs="Verdana"/>
                <w:b/>
                <w:bCs/>
              </w:rPr>
              <w:t>Responsibility</w:t>
            </w:r>
          </w:p>
        </w:tc>
      </w:tr>
      <w:tr w:rsidR="40B858D0" w14:paraId="4F8E706C"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2C85CDA" w14:textId="39A4ADCD" w:rsidR="40B858D0" w:rsidRDefault="40B858D0" w:rsidP="40B858D0">
            <w:pPr>
              <w:spacing w:after="0"/>
              <w:ind w:left="57" w:right="57"/>
            </w:pPr>
            <w:r w:rsidRPr="40B858D0">
              <w:rPr>
                <w:rFonts w:eastAsia="Verdana" w:cs="Verdana"/>
              </w:rPr>
              <w:t>The Community and Stakeholder Engagement Lead is responsible for maintaining communications related to rehabilitation and repurposing activities in accordance with the Community and Stakeholder Consultation Plan.</w:t>
            </w:r>
          </w:p>
        </w:tc>
      </w:tr>
      <w:tr w:rsidR="40B858D0" w14:paraId="389FE97D"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0AD7E321" w14:textId="6B81D01A" w:rsidR="40B858D0" w:rsidRDefault="40B858D0" w:rsidP="40B858D0">
            <w:pPr>
              <w:spacing w:after="0"/>
              <w:ind w:left="57" w:right="57"/>
            </w:pPr>
            <w:r w:rsidRPr="40B858D0">
              <w:rPr>
                <w:rFonts w:eastAsia="Verdana" w:cs="Verdana"/>
                <w:b/>
                <w:bCs/>
              </w:rPr>
              <w:t xml:space="preserve">Competency / Qualifications </w:t>
            </w:r>
          </w:p>
        </w:tc>
      </w:tr>
      <w:tr w:rsidR="40B858D0" w14:paraId="135C91C9"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30B271C5" w14:textId="40ABBD5D" w:rsidR="40B858D0" w:rsidRDefault="40B858D0" w:rsidP="40B858D0">
            <w:pPr>
              <w:spacing w:after="0"/>
              <w:ind w:left="57" w:right="57"/>
            </w:pPr>
            <w:r w:rsidRPr="40B858D0">
              <w:rPr>
                <w:rFonts w:eastAsia="Verdana" w:cs="Verdana"/>
              </w:rPr>
              <w:t>Background and experience in community engagement.</w:t>
            </w:r>
          </w:p>
        </w:tc>
      </w:tr>
      <w:tr w:rsidR="40B858D0" w14:paraId="372B593A"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71C073E" w14:textId="0F6D9C37" w:rsidR="40B858D0" w:rsidRDefault="40B858D0" w:rsidP="40B858D0">
            <w:pPr>
              <w:spacing w:after="0"/>
              <w:ind w:left="57" w:right="57"/>
            </w:pPr>
            <w:r w:rsidRPr="40B858D0">
              <w:rPr>
                <w:rFonts w:eastAsia="Verdana" w:cs="Verdana"/>
                <w:b/>
                <w:bCs/>
              </w:rPr>
              <w:t>Accountabilities</w:t>
            </w:r>
          </w:p>
        </w:tc>
      </w:tr>
      <w:tr w:rsidR="40B858D0" w14:paraId="2282C70E"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46C2BFD2" w14:textId="1A3E99DA" w:rsidR="40B858D0" w:rsidRDefault="40B858D0" w:rsidP="000C511A">
            <w:pPr>
              <w:pStyle w:val="ListParagraph"/>
            </w:pPr>
            <w:r w:rsidRPr="40B858D0">
              <w:t>Maintenance and update of communication mediums including website and social media.</w:t>
            </w:r>
          </w:p>
          <w:p w14:paraId="568F1BC3" w14:textId="61386296" w:rsidR="40B858D0" w:rsidRDefault="40B858D0" w:rsidP="000C511A">
            <w:pPr>
              <w:pStyle w:val="ListParagraph"/>
            </w:pPr>
            <w:r w:rsidRPr="40B858D0">
              <w:t>Coordination and promotion of community information sessions related to rehabilitation plans, status and updated information.</w:t>
            </w:r>
          </w:p>
          <w:p w14:paraId="6176F87D" w14:textId="1E63FCB8" w:rsidR="40B858D0" w:rsidRDefault="40B858D0" w:rsidP="000C511A">
            <w:pPr>
              <w:pStyle w:val="ListParagraph"/>
            </w:pPr>
            <w:r w:rsidRPr="40B858D0">
              <w:t>Continued community consultation, collaboration and communication via local media, scheduled meetings and presence at community events.</w:t>
            </w:r>
          </w:p>
          <w:p w14:paraId="7956D5A7" w14:textId="6535F9C7" w:rsidR="40B858D0" w:rsidRDefault="40B858D0" w:rsidP="000C511A">
            <w:pPr>
              <w:pStyle w:val="ListParagraph"/>
            </w:pPr>
            <w:r w:rsidRPr="40B858D0">
              <w:t>Coordination of feedback to community members upon request for information or following lodgement of complaint of concern by community members.</w:t>
            </w:r>
          </w:p>
          <w:p w14:paraId="7D8F3D05" w14:textId="16D87246" w:rsidR="40B858D0" w:rsidRDefault="40B858D0" w:rsidP="000C511A">
            <w:pPr>
              <w:pStyle w:val="ListParagraph"/>
            </w:pPr>
            <w:r w:rsidRPr="40B858D0">
              <w:t>Coordination of meetings and communications with stakeholders for consultation and communication about DMRP implementation.</w:t>
            </w:r>
          </w:p>
        </w:tc>
      </w:tr>
      <w:tr w:rsidR="40B858D0" w14:paraId="4A685FBF" w14:textId="77777777" w:rsidTr="00D5112C">
        <w:trPr>
          <w:trHeight w:val="285"/>
        </w:trPr>
        <w:tc>
          <w:tcPr>
            <w:tcW w:w="10770" w:type="dxa"/>
            <w:tcBorders>
              <w:top w:val="single" w:sz="8" w:space="0" w:color="auto"/>
              <w:left w:val="single" w:sz="8" w:space="0" w:color="auto"/>
              <w:bottom w:val="single" w:sz="8" w:space="0" w:color="auto"/>
              <w:right w:val="single" w:sz="8" w:space="0" w:color="auto"/>
            </w:tcBorders>
            <w:shd w:val="clear" w:color="auto" w:fill="8BC600"/>
          </w:tcPr>
          <w:p w14:paraId="1B766BAA" w14:textId="0471BE3F" w:rsidR="40B858D0" w:rsidRDefault="40B858D0" w:rsidP="40B858D0">
            <w:pPr>
              <w:spacing w:after="0"/>
              <w:ind w:left="57" w:right="57"/>
            </w:pPr>
            <w:r w:rsidRPr="40B858D0">
              <w:rPr>
                <w:rFonts w:eastAsia="Verdana" w:cs="Verdana"/>
                <w:b/>
                <w:bCs/>
              </w:rPr>
              <w:t>Site Security and Emergency Management Coordinator</w:t>
            </w:r>
          </w:p>
        </w:tc>
      </w:tr>
      <w:tr w:rsidR="40B858D0" w14:paraId="03D024D7"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52340F86" w14:textId="3215BF39" w:rsidR="40B858D0" w:rsidRDefault="40B858D0" w:rsidP="40B858D0">
            <w:pPr>
              <w:spacing w:after="0"/>
              <w:ind w:left="57" w:right="57"/>
            </w:pPr>
            <w:r w:rsidRPr="40B858D0">
              <w:rPr>
                <w:rFonts w:eastAsia="Verdana" w:cs="Verdana"/>
                <w:b/>
                <w:bCs/>
              </w:rPr>
              <w:t>Responsibility</w:t>
            </w:r>
          </w:p>
        </w:tc>
      </w:tr>
      <w:tr w:rsidR="40B858D0" w14:paraId="51E2F531"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74C3C735" w14:textId="574408FC" w:rsidR="40B858D0" w:rsidRDefault="40B858D0" w:rsidP="40B858D0">
            <w:pPr>
              <w:spacing w:after="0"/>
              <w:ind w:left="57" w:right="57"/>
            </w:pPr>
            <w:r w:rsidRPr="40B858D0">
              <w:rPr>
                <w:rFonts w:eastAsia="Verdana" w:cs="Verdana"/>
              </w:rPr>
              <w:t xml:space="preserve">Coordination of personnel and equipment related to site security and emergency response and management. </w:t>
            </w:r>
          </w:p>
        </w:tc>
      </w:tr>
      <w:tr w:rsidR="40B858D0" w14:paraId="4F6E3E3B"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44A089E8" w14:textId="2F09555C" w:rsidR="40B858D0" w:rsidRDefault="40B858D0" w:rsidP="40B858D0">
            <w:pPr>
              <w:spacing w:after="0"/>
              <w:ind w:left="57" w:right="57"/>
            </w:pPr>
            <w:r w:rsidRPr="40B858D0">
              <w:rPr>
                <w:rFonts w:eastAsia="Verdana" w:cs="Verdana"/>
                <w:b/>
                <w:bCs/>
              </w:rPr>
              <w:t xml:space="preserve">Competency / Qualifications </w:t>
            </w:r>
          </w:p>
        </w:tc>
      </w:tr>
      <w:tr w:rsidR="40B858D0" w14:paraId="0E207822"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2FA2ED33" w14:textId="2BBBE77C" w:rsidR="40B858D0" w:rsidRDefault="40B858D0" w:rsidP="40B858D0">
            <w:pPr>
              <w:spacing w:after="0"/>
              <w:ind w:left="57" w:right="57"/>
            </w:pPr>
            <w:r w:rsidRPr="40B858D0">
              <w:rPr>
                <w:rFonts w:eastAsia="Verdana" w:cs="Verdana"/>
              </w:rPr>
              <w:t xml:space="preserve">Planning and emergency management experience and qualifications. </w:t>
            </w:r>
          </w:p>
        </w:tc>
      </w:tr>
      <w:tr w:rsidR="40B858D0" w14:paraId="20483CC2"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45FF1298" w14:textId="4A6DE1BA" w:rsidR="40B858D0" w:rsidRDefault="40B858D0" w:rsidP="40B858D0">
            <w:pPr>
              <w:spacing w:after="0"/>
              <w:ind w:left="57" w:right="57"/>
            </w:pPr>
            <w:r w:rsidRPr="40B858D0">
              <w:rPr>
                <w:rFonts w:eastAsia="Verdana" w:cs="Verdana"/>
                <w:b/>
                <w:bCs/>
              </w:rPr>
              <w:t>Accountabilities</w:t>
            </w:r>
          </w:p>
        </w:tc>
      </w:tr>
      <w:tr w:rsidR="40B858D0" w14:paraId="61E7859F" w14:textId="77777777" w:rsidTr="00306E06">
        <w:trPr>
          <w:trHeight w:val="285"/>
        </w:trPr>
        <w:tc>
          <w:tcPr>
            <w:tcW w:w="10770" w:type="dxa"/>
            <w:tcBorders>
              <w:top w:val="single" w:sz="8" w:space="0" w:color="auto"/>
              <w:left w:val="single" w:sz="8" w:space="0" w:color="auto"/>
              <w:bottom w:val="single" w:sz="8" w:space="0" w:color="auto"/>
              <w:right w:val="single" w:sz="8" w:space="0" w:color="auto"/>
            </w:tcBorders>
          </w:tcPr>
          <w:p w14:paraId="0C1BF1E5" w14:textId="1E64FF86" w:rsidR="40B858D0" w:rsidRDefault="40B858D0" w:rsidP="000C511A">
            <w:pPr>
              <w:pStyle w:val="ListParagraph"/>
            </w:pPr>
            <w:r w:rsidRPr="40B858D0">
              <w:t xml:space="preserve">Review and maintenance of the Emergency Response Plan and management of personnel and activities associated with the plan. </w:t>
            </w:r>
          </w:p>
          <w:p w14:paraId="345D86F7" w14:textId="3D847923" w:rsidR="40B858D0" w:rsidRDefault="40B858D0" w:rsidP="000C511A">
            <w:pPr>
              <w:pStyle w:val="ListParagraph"/>
            </w:pPr>
            <w:r w:rsidRPr="40B858D0">
              <w:t>All site security arrangements including maintenance of infrastructure and equipment, and management of personnel.</w:t>
            </w:r>
          </w:p>
        </w:tc>
      </w:tr>
    </w:tbl>
    <w:p w14:paraId="08AF2667" w14:textId="03C99866" w:rsidR="00BD1423" w:rsidRPr="009C640A" w:rsidRDefault="00BD1423" w:rsidP="0843AE34"/>
    <w:p w14:paraId="32603135" w14:textId="41C6EFE9" w:rsidR="00BD1423" w:rsidRDefault="009C640A" w:rsidP="009C640A">
      <w:r>
        <w:t xml:space="preserve"> </w:t>
      </w:r>
      <w:r w:rsidR="00BD1423">
        <w:br w:type="page"/>
      </w:r>
    </w:p>
    <w:p w14:paraId="006EF9F3" w14:textId="25E5CBE8" w:rsidR="0083224A" w:rsidRPr="00AE085A" w:rsidRDefault="00A37593" w:rsidP="0083224A">
      <w:pPr>
        <w:pStyle w:val="Heading2"/>
      </w:pPr>
      <w:bookmarkStart w:id="854" w:name="_Ref198537863"/>
      <w:bookmarkStart w:id="855" w:name="_Toc210049096"/>
      <w:r w:rsidRPr="00AE085A">
        <w:t>Management of information and data</w:t>
      </w:r>
      <w:bookmarkEnd w:id="854"/>
      <w:bookmarkEnd w:id="855"/>
    </w:p>
    <w:p w14:paraId="51BED322" w14:textId="6081B973" w:rsidR="00C63333" w:rsidRDefault="00173B98" w:rsidP="00797BD7">
      <w:r>
        <w:t xml:space="preserve">Adequate management of information and data is vital to </w:t>
      </w:r>
      <w:r w:rsidR="004C278C">
        <w:t>control and maintain information</w:t>
      </w:r>
      <w:r w:rsidR="00C16EE2">
        <w:t xml:space="preserve"> relevant to</w:t>
      </w:r>
      <w:r w:rsidR="008A5AB5">
        <w:t xml:space="preserve"> rehabilitation and</w:t>
      </w:r>
      <w:r w:rsidR="00C16EE2">
        <w:t xml:space="preserve"> closure </w:t>
      </w:r>
      <w:r w:rsidR="00C16EE2">
        <w:fldChar w:fldCharType="begin"/>
      </w:r>
      <w:r w:rsidR="001B655D">
        <w:instrText xml:space="preserve"> ADDIN EN.CITE &lt;EndNote&gt;&lt;Cite&gt;&lt;Author&gt;DEMIRS&lt;/Author&gt;&lt;Year&gt;2025&lt;/Year&gt;&lt;RecNum&gt;34&lt;/RecNum&gt;&lt;DisplayText&gt;(DEMIRS 2025)&lt;/DisplayText&gt;&lt;record&gt;&lt;rec-number&gt;34&lt;/rec-number&gt;&lt;foreign-keys&gt;&lt;key app="EN" db-id="spaff0s0osz0sqe0t5a55fezradpx9psfrzt" timestamp="1746056161" guid="733eaf8b-f80c-4965-ba7d-76eab490fd8d"&gt;34&lt;/key&gt;&lt;/foreign-keys&gt;&lt;ref-type name="Report"&gt;27&lt;/ref-type&gt;&lt;contributors&gt;&lt;authors&gt;&lt;author&gt;DEMIRS&lt;/author&gt;&lt;/authors&gt;&lt;secondary-authors&gt;&lt;author&gt;Department of Energy,, Mines, Industry Regulation and Safety&lt;/author&gt;&lt;/secondary-authors&gt;&lt;/contributors&gt;&lt;titles&gt;&lt;title&gt;Guideline for preparing Mine Closure Plans&lt;/title&gt;&lt;/titles&gt;&lt;number&gt;A2407225&lt;/number&gt;&lt;dates&gt;&lt;year&gt;2025&lt;/year&gt;&lt;/dates&gt;&lt;pub-location&gt;https://www.wa.gov.au/system/files/2025-04/guideline_preparing_mining_closure_plan.pdf&lt;/pub-location&gt;&lt;publisher&gt;Government of Western Australia&lt;/publisher&gt;&lt;urls&gt;&lt;/urls&gt;&lt;access-date&gt;1/5/2025&lt;/access-date&gt;&lt;/record&gt;&lt;/Cite&gt;&lt;/EndNote&gt;</w:instrText>
      </w:r>
      <w:r w:rsidR="00C16EE2">
        <w:fldChar w:fldCharType="separate"/>
      </w:r>
      <w:r w:rsidR="00C16EE2">
        <w:rPr>
          <w:noProof/>
        </w:rPr>
        <w:t>(DEMIRS 2025)</w:t>
      </w:r>
      <w:r w:rsidR="00C16EE2">
        <w:fldChar w:fldCharType="end"/>
      </w:r>
      <w:r w:rsidR="00003958">
        <w:t xml:space="preserve">. EAY has established systems for </w:t>
      </w:r>
      <w:r w:rsidR="007B3226">
        <w:t xml:space="preserve">information and data </w:t>
      </w:r>
      <w:r w:rsidR="00003958">
        <w:t xml:space="preserve">management as outlined in the following sections. </w:t>
      </w:r>
    </w:p>
    <w:p w14:paraId="0F6D755C" w14:textId="05F8EE4B" w:rsidR="00832941" w:rsidRPr="002F20DF" w:rsidRDefault="00832941" w:rsidP="00832941">
      <w:pPr>
        <w:pStyle w:val="Heading3"/>
      </w:pPr>
      <w:r w:rsidRPr="002F20DF">
        <w:t>Document Management</w:t>
      </w:r>
    </w:p>
    <w:p w14:paraId="0B4D86E9" w14:textId="153E94ED" w:rsidR="00E34BB0" w:rsidRDefault="00A662C1" w:rsidP="00E52220">
      <w:r w:rsidRPr="003729D5">
        <w:t xml:space="preserve">EAY utilises </w:t>
      </w:r>
      <w:r w:rsidR="0063429E" w:rsidRPr="003729D5">
        <w:t xml:space="preserve">document management </w:t>
      </w:r>
      <w:r w:rsidR="00C54ABE">
        <w:t>software</w:t>
      </w:r>
      <w:r w:rsidR="0063429E" w:rsidRPr="003729D5">
        <w:t xml:space="preserve"> </w:t>
      </w:r>
      <w:r w:rsidR="00202FE9">
        <w:t>(</w:t>
      </w:r>
      <w:r w:rsidR="0063429E" w:rsidRPr="003729D5">
        <w:t>Objective</w:t>
      </w:r>
      <w:r w:rsidR="00202FE9">
        <w:t>)</w:t>
      </w:r>
      <w:r w:rsidR="0063429E" w:rsidRPr="003729D5">
        <w:t xml:space="preserve"> </w:t>
      </w:r>
      <w:r w:rsidR="003729D5" w:rsidRPr="003729D5">
        <w:t>and has established procedures for management of</w:t>
      </w:r>
      <w:r w:rsidR="003729D5">
        <w:t xml:space="preserve"> records</w:t>
      </w:r>
      <w:r w:rsidR="003729D5" w:rsidRPr="003729D5">
        <w:t>.</w:t>
      </w:r>
      <w:r w:rsidR="00B067E7">
        <w:t xml:space="preserve"> </w:t>
      </w:r>
      <w:r w:rsidR="008E096C">
        <w:t>The use of Objective, or an equivalent program, will be used throughout the rehabilitation project</w:t>
      </w:r>
      <w:r w:rsidR="00EA3AB4">
        <w:t xml:space="preserve"> to ensure</w:t>
      </w:r>
      <w:r w:rsidR="00E52220">
        <w:t xml:space="preserve"> that relevant records are retained for EAY and the future </w:t>
      </w:r>
      <w:r w:rsidR="0039328D">
        <w:t>landowners</w:t>
      </w:r>
      <w:r w:rsidR="00E52220">
        <w:t xml:space="preserve"> or managers. </w:t>
      </w:r>
    </w:p>
    <w:p w14:paraId="2FBA6A3B" w14:textId="40BFF89B" w:rsidR="00D359B1" w:rsidRPr="006265F9" w:rsidRDefault="006A5055" w:rsidP="009C640A">
      <w:r>
        <w:t xml:space="preserve">The use of Objective also ensures that information is readily available to provide to regulatory agencies. </w:t>
      </w:r>
    </w:p>
    <w:p w14:paraId="55ED42A7" w14:textId="59074683" w:rsidR="00832941" w:rsidRDefault="00832941" w:rsidP="00832941">
      <w:pPr>
        <w:pStyle w:val="Heading3"/>
      </w:pPr>
      <w:r>
        <w:t>Data Management</w:t>
      </w:r>
    </w:p>
    <w:p w14:paraId="0F71DC70" w14:textId="7782AD83" w:rsidR="001A3D08" w:rsidRDefault="001A3D08" w:rsidP="00F94D26">
      <w:r>
        <w:t>This section provides an overview of the data management and reporting tool</w:t>
      </w:r>
      <w:r w:rsidR="00832941">
        <w:t>s</w:t>
      </w:r>
      <w:r>
        <w:t xml:space="preserve"> used to collate, assess, and report on activities related to the rehabilitation of </w:t>
      </w:r>
      <w:r w:rsidR="00D3475A">
        <w:t>the mine</w:t>
      </w:r>
      <w:r>
        <w:t xml:space="preserve">. </w:t>
      </w:r>
    </w:p>
    <w:p w14:paraId="1E228025" w14:textId="37EDD5CE" w:rsidR="001A3D08" w:rsidRPr="00345B5C" w:rsidRDefault="001A3D08" w:rsidP="00832941">
      <w:pPr>
        <w:rPr>
          <w:rFonts w:cs="Arial"/>
        </w:rPr>
      </w:pPr>
      <w:r w:rsidRPr="00345B5C">
        <w:rPr>
          <w:rFonts w:cs="Arial"/>
        </w:rPr>
        <w:t>Comprehensive data management during mine rehabilitation is essential as</w:t>
      </w:r>
      <w:r>
        <w:rPr>
          <w:rFonts w:cs="Arial"/>
        </w:rPr>
        <w:t xml:space="preserve"> </w:t>
      </w:r>
      <w:r w:rsidR="00366668">
        <w:rPr>
          <w:rFonts w:cs="Arial"/>
        </w:rPr>
        <w:t>it:</w:t>
      </w:r>
    </w:p>
    <w:p w14:paraId="2C9ABB8C" w14:textId="77777777" w:rsidR="001A3D08" w:rsidRPr="00345B5C" w:rsidRDefault="001A3D08" w:rsidP="00ED69BB">
      <w:pPr>
        <w:pStyle w:val="ListParagraph"/>
        <w:numPr>
          <w:ilvl w:val="0"/>
          <w:numId w:val="197"/>
        </w:numPr>
        <w:rPr>
          <w:rFonts w:cs="Arial"/>
          <w:szCs w:val="18"/>
        </w:rPr>
      </w:pPr>
      <w:r w:rsidRPr="00345B5C">
        <w:rPr>
          <w:rFonts w:cs="Arial"/>
          <w:szCs w:val="18"/>
        </w:rPr>
        <w:t>assists in planning rehabilitation activities</w:t>
      </w:r>
    </w:p>
    <w:p w14:paraId="4719B4DD" w14:textId="77777777" w:rsidR="001A3D08" w:rsidRPr="00345B5C" w:rsidRDefault="001A3D08" w:rsidP="00ED69BB">
      <w:pPr>
        <w:pStyle w:val="ListParagraph"/>
        <w:numPr>
          <w:ilvl w:val="0"/>
          <w:numId w:val="197"/>
        </w:numPr>
        <w:rPr>
          <w:rFonts w:cs="Arial"/>
          <w:szCs w:val="18"/>
        </w:rPr>
      </w:pPr>
      <w:r w:rsidRPr="00345B5C">
        <w:rPr>
          <w:rFonts w:cs="Arial"/>
          <w:szCs w:val="18"/>
        </w:rPr>
        <w:t>streamlines regulatory compliance and reporting requirements</w:t>
      </w:r>
    </w:p>
    <w:p w14:paraId="403C554E" w14:textId="77777777" w:rsidR="001A3D08" w:rsidRPr="00345B5C" w:rsidRDefault="001A3D08" w:rsidP="00ED69BB">
      <w:pPr>
        <w:pStyle w:val="ListParagraph"/>
        <w:numPr>
          <w:ilvl w:val="0"/>
          <w:numId w:val="197"/>
        </w:numPr>
        <w:rPr>
          <w:rFonts w:cs="Arial"/>
          <w:szCs w:val="18"/>
        </w:rPr>
      </w:pPr>
      <w:r w:rsidRPr="00345B5C">
        <w:rPr>
          <w:rFonts w:cs="Arial"/>
          <w:szCs w:val="18"/>
        </w:rPr>
        <w:t>aids in the identification of knowledge gaps</w:t>
      </w:r>
    </w:p>
    <w:p w14:paraId="65A17510" w14:textId="77777777" w:rsidR="001A3D08" w:rsidRPr="00345B5C" w:rsidRDefault="001A3D08" w:rsidP="00ED69BB">
      <w:pPr>
        <w:pStyle w:val="ListParagraph"/>
        <w:numPr>
          <w:ilvl w:val="0"/>
          <w:numId w:val="197"/>
        </w:numPr>
        <w:rPr>
          <w:rFonts w:cs="Arial"/>
          <w:szCs w:val="18"/>
        </w:rPr>
      </w:pPr>
      <w:r w:rsidRPr="00345B5C">
        <w:rPr>
          <w:rFonts w:cs="Arial"/>
          <w:szCs w:val="18"/>
        </w:rPr>
        <w:t>compliments stakeholder consultation and communication</w:t>
      </w:r>
    </w:p>
    <w:p w14:paraId="7E14DDF2" w14:textId="77777777" w:rsidR="001A3D08" w:rsidRPr="00345B5C" w:rsidRDefault="001A3D08" w:rsidP="00ED69BB">
      <w:pPr>
        <w:pStyle w:val="ListParagraph"/>
        <w:numPr>
          <w:ilvl w:val="0"/>
          <w:numId w:val="197"/>
        </w:numPr>
        <w:rPr>
          <w:rFonts w:cs="Arial"/>
          <w:szCs w:val="18"/>
        </w:rPr>
      </w:pPr>
      <w:r w:rsidRPr="00345B5C">
        <w:rPr>
          <w:rFonts w:cs="Arial"/>
          <w:szCs w:val="18"/>
        </w:rPr>
        <w:t>allows for monitoring and evaluation of the progress of the mine rehabilitation</w:t>
      </w:r>
    </w:p>
    <w:p w14:paraId="019385C7" w14:textId="6172BDBC" w:rsidR="001A3D08" w:rsidRDefault="001A3D08" w:rsidP="00832941">
      <w:pPr>
        <w:rPr>
          <w:rFonts w:cs="Arial"/>
        </w:rPr>
      </w:pPr>
      <w:r>
        <w:rPr>
          <w:rFonts w:cs="Arial"/>
        </w:rPr>
        <w:t>Data collected during the Yallourn Mine rehabilitation can be classified into three main time-based categories as follows</w:t>
      </w:r>
      <w:r w:rsidR="00366668">
        <w:rPr>
          <w:rFonts w:cs="Arial"/>
        </w:rPr>
        <w:t>:</w:t>
      </w:r>
    </w:p>
    <w:p w14:paraId="137FD652" w14:textId="77777777" w:rsidR="001A3D08" w:rsidRPr="002E006A" w:rsidRDefault="001A3D08" w:rsidP="00ED69BB">
      <w:pPr>
        <w:pStyle w:val="ListParagraph"/>
        <w:numPr>
          <w:ilvl w:val="0"/>
          <w:numId w:val="196"/>
        </w:numPr>
        <w:rPr>
          <w:rFonts w:cs="Arial"/>
        </w:rPr>
      </w:pPr>
      <w:r w:rsidRPr="00832941">
        <w:rPr>
          <w:rFonts w:cs="Arial"/>
          <w:b/>
        </w:rPr>
        <w:t xml:space="preserve">Operational &amp; Closure Planning </w:t>
      </w:r>
      <w:r w:rsidRPr="002E006A">
        <w:rPr>
          <w:rFonts w:cs="Arial"/>
        </w:rPr>
        <w:t>– Data collected as part of the technical studies, ongoing monitoring and detailed designs undertaken while the Yallourn Power Station and Mine remain operational,</w:t>
      </w:r>
    </w:p>
    <w:p w14:paraId="2A4DD604" w14:textId="77777777" w:rsidR="001A3D08" w:rsidRPr="002E006A" w:rsidRDefault="001A3D08" w:rsidP="00ED69BB">
      <w:pPr>
        <w:pStyle w:val="ListParagraph"/>
        <w:numPr>
          <w:ilvl w:val="0"/>
          <w:numId w:val="195"/>
        </w:numPr>
        <w:jc w:val="both"/>
        <w:rPr>
          <w:rFonts w:cs="Arial"/>
        </w:rPr>
      </w:pPr>
      <w:r w:rsidRPr="00832941">
        <w:rPr>
          <w:rFonts w:cs="Arial"/>
          <w:b/>
        </w:rPr>
        <w:t xml:space="preserve">During rehabilitation implementation </w:t>
      </w:r>
      <w:r w:rsidRPr="002E006A">
        <w:rPr>
          <w:rFonts w:cs="Arial"/>
        </w:rPr>
        <w:t xml:space="preserve">- Construction data including quality control and quality assurance documents, monitoring data and reports required during the rehabilitation works and infrastructure decommissioning, and,  </w:t>
      </w:r>
    </w:p>
    <w:p w14:paraId="07182EB6" w14:textId="77777777" w:rsidR="001A3D08" w:rsidRDefault="001A3D08" w:rsidP="00ED69BB">
      <w:pPr>
        <w:pStyle w:val="ListParagraph"/>
        <w:numPr>
          <w:ilvl w:val="0"/>
          <w:numId w:val="194"/>
        </w:numPr>
        <w:rPr>
          <w:rFonts w:cs="Arial"/>
        </w:rPr>
      </w:pPr>
      <w:r w:rsidRPr="00832941">
        <w:rPr>
          <w:rFonts w:cs="Arial"/>
          <w:b/>
        </w:rPr>
        <w:t>Post-rehabilitation</w:t>
      </w:r>
      <w:r>
        <w:rPr>
          <w:rFonts w:cs="Arial"/>
        </w:rPr>
        <w:t xml:space="preserve"> </w:t>
      </w:r>
      <w:r w:rsidRPr="002E006A">
        <w:rPr>
          <w:rFonts w:cs="Arial"/>
        </w:rPr>
        <w:t>-</w:t>
      </w:r>
      <w:r>
        <w:rPr>
          <w:rFonts w:cs="Arial"/>
        </w:rPr>
        <w:t xml:space="preserve"> </w:t>
      </w:r>
      <w:r w:rsidRPr="002E006A">
        <w:rPr>
          <w:rFonts w:cs="Arial"/>
        </w:rPr>
        <w:t>Monitoring data required for post closure rehabilitation activities, to demonstrate achievement of criteria.</w:t>
      </w:r>
    </w:p>
    <w:p w14:paraId="45C4B061" w14:textId="75326861" w:rsidR="001A3D08" w:rsidRDefault="00F329DF" w:rsidP="00F94D26">
      <w:r>
        <w:t>The</w:t>
      </w:r>
      <w:r w:rsidR="001A3D08">
        <w:t xml:space="preserve"> current data management system is a GIS-based system run via ESRI ArcMap software. </w:t>
      </w:r>
      <w:r w:rsidR="001A3D08" w:rsidRPr="008B38BE">
        <w:t>There are dedicate</w:t>
      </w:r>
      <w:r w:rsidR="001A3D08" w:rsidRPr="00EF2FBA">
        <w:t>d SQL</w:t>
      </w:r>
      <w:r w:rsidR="0040727C" w:rsidRPr="00EF2FBA">
        <w:t xml:space="preserve"> (Structured Query Language)</w:t>
      </w:r>
      <w:r w:rsidR="001A3D08" w:rsidRPr="00EF2FBA">
        <w:t xml:space="preserve"> and SSRS </w:t>
      </w:r>
      <w:r w:rsidR="000F2CE5" w:rsidRPr="00EF2FBA">
        <w:t xml:space="preserve">(SQL Server Reporting Services) </w:t>
      </w:r>
      <w:r w:rsidR="001A3D08" w:rsidRPr="00EF2FBA">
        <w:t>servers which allows for data collection,</w:t>
      </w:r>
      <w:r w:rsidR="001A3D08" w:rsidRPr="008B38BE">
        <w:t xml:space="preserve"> storage, and automated reporting on key mine operation activities.</w:t>
      </w:r>
      <w:r w:rsidR="001A3D08">
        <w:t xml:space="preserve"> </w:t>
      </w:r>
    </w:p>
    <w:p w14:paraId="25AF5A89" w14:textId="469E54D5" w:rsidR="001A3D08" w:rsidRDefault="001A3D08" w:rsidP="00832941">
      <w:r>
        <w:t xml:space="preserve">The </w:t>
      </w:r>
      <w:r w:rsidR="001C5834">
        <w:t xml:space="preserve">GIS-based </w:t>
      </w:r>
      <w:r>
        <w:t xml:space="preserve">system collects, stores and reports on information such as, but not limited to: </w:t>
      </w:r>
    </w:p>
    <w:p w14:paraId="5330FB1B" w14:textId="77777777" w:rsidR="001A3D08" w:rsidRDefault="001A3D08" w:rsidP="00ED69BB">
      <w:pPr>
        <w:pStyle w:val="ListParagraph"/>
        <w:numPr>
          <w:ilvl w:val="0"/>
          <w:numId w:val="193"/>
        </w:numPr>
      </w:pPr>
      <w:r>
        <w:t xml:space="preserve">Borehole locations </w:t>
      </w:r>
    </w:p>
    <w:p w14:paraId="191E23A3" w14:textId="77777777" w:rsidR="001A3D08" w:rsidRDefault="001A3D08" w:rsidP="00ED69BB">
      <w:pPr>
        <w:pStyle w:val="ListParagraph"/>
        <w:numPr>
          <w:ilvl w:val="0"/>
          <w:numId w:val="193"/>
        </w:numPr>
      </w:pPr>
      <w:r>
        <w:t>Groundwater levels</w:t>
      </w:r>
    </w:p>
    <w:p w14:paraId="3449DC1D" w14:textId="77777777" w:rsidR="001A3D08" w:rsidRPr="0037735D" w:rsidRDefault="001A3D08" w:rsidP="00ED69BB">
      <w:pPr>
        <w:pStyle w:val="ListParagraph"/>
        <w:numPr>
          <w:ilvl w:val="0"/>
          <w:numId w:val="193"/>
        </w:numPr>
      </w:pPr>
      <w:r>
        <w:t xml:space="preserve">Ground movement data (fractures and cracking) </w:t>
      </w:r>
    </w:p>
    <w:p w14:paraId="108E0B58" w14:textId="77777777" w:rsidR="001A3D08" w:rsidRDefault="001A3D08" w:rsidP="00ED69BB">
      <w:pPr>
        <w:pStyle w:val="ListParagraph"/>
        <w:numPr>
          <w:ilvl w:val="0"/>
          <w:numId w:val="193"/>
        </w:numPr>
      </w:pPr>
      <w:r>
        <w:t>Fire s</w:t>
      </w:r>
      <w:r w:rsidRPr="0037735D">
        <w:t>ervices</w:t>
      </w:r>
      <w:r>
        <w:t xml:space="preserve"> infrastructure </w:t>
      </w:r>
    </w:p>
    <w:p w14:paraId="3455FB66" w14:textId="77777777" w:rsidR="001A3D08" w:rsidRPr="0037735D" w:rsidRDefault="001A3D08" w:rsidP="00ED69BB">
      <w:pPr>
        <w:pStyle w:val="ListParagraph"/>
        <w:numPr>
          <w:ilvl w:val="0"/>
          <w:numId w:val="193"/>
        </w:numPr>
      </w:pPr>
      <w:r>
        <w:t xml:space="preserve">Historical aerial photographs </w:t>
      </w:r>
    </w:p>
    <w:p w14:paraId="619A3605" w14:textId="77777777" w:rsidR="001A3D08" w:rsidRDefault="001A3D08" w:rsidP="00ED69BB">
      <w:pPr>
        <w:pStyle w:val="ListParagraph"/>
        <w:numPr>
          <w:ilvl w:val="0"/>
          <w:numId w:val="198"/>
        </w:numPr>
      </w:pPr>
      <w:r w:rsidRPr="008D1804">
        <w:t>Water</w:t>
      </w:r>
      <w:r>
        <w:t xml:space="preserve"> quality and water</w:t>
      </w:r>
      <w:r w:rsidRPr="008D1804">
        <w:t xml:space="preserve"> levels in the Latrobe River and the Morwell River  </w:t>
      </w:r>
    </w:p>
    <w:p w14:paraId="3AFE0B59" w14:textId="4426CA01" w:rsidR="001A3D08" w:rsidRPr="009E38EC" w:rsidRDefault="001A3D08" w:rsidP="00ED69BB">
      <w:pPr>
        <w:pStyle w:val="ListParagraph"/>
        <w:numPr>
          <w:ilvl w:val="0"/>
          <w:numId w:val="198"/>
        </w:numPr>
      </w:pPr>
      <w:r>
        <w:t xml:space="preserve">Soil testing </w:t>
      </w:r>
    </w:p>
    <w:p w14:paraId="3F0631B8" w14:textId="4624902B" w:rsidR="001A3D08" w:rsidRPr="00345B5C" w:rsidRDefault="001A3D08" w:rsidP="001A3D08">
      <w:pPr>
        <w:tabs>
          <w:tab w:val="left" w:pos="6946"/>
        </w:tabs>
        <w:spacing w:before="120"/>
        <w:jc w:val="both"/>
        <w:rPr>
          <w:rFonts w:cs="Arial"/>
        </w:rPr>
      </w:pPr>
      <w:r w:rsidRPr="00093179">
        <w:rPr>
          <w:rFonts w:cs="Arial"/>
        </w:rPr>
        <w:t xml:space="preserve">As part of the closure planning, </w:t>
      </w:r>
      <w:r w:rsidR="00D3475A">
        <w:rPr>
          <w:rFonts w:cs="Arial"/>
        </w:rPr>
        <w:t>EAY</w:t>
      </w:r>
      <w:r w:rsidRPr="00093179">
        <w:rPr>
          <w:rFonts w:cs="Arial"/>
        </w:rPr>
        <w:t xml:space="preserve"> is expanding its data management system (which is currently focused on mining operational activities) to incorporate mine rehabilitation activities.</w:t>
      </w:r>
      <w:r>
        <w:rPr>
          <w:rFonts w:cs="Arial"/>
        </w:rPr>
        <w:t xml:space="preserve"> </w:t>
      </w:r>
    </w:p>
    <w:p w14:paraId="478D2E6E" w14:textId="73A4B0F7" w:rsidR="001A3D08" w:rsidRDefault="001A3D08" w:rsidP="00DF1E6B">
      <w:pPr>
        <w:tabs>
          <w:tab w:val="left" w:pos="6946"/>
        </w:tabs>
        <w:spacing w:before="120"/>
        <w:jc w:val="both"/>
        <w:rPr>
          <w:rFonts w:cs="Arial"/>
        </w:rPr>
      </w:pPr>
      <w:r w:rsidRPr="00093179">
        <w:rPr>
          <w:rFonts w:cs="Arial"/>
        </w:rPr>
        <w:t xml:space="preserve">The expanded data management system </w:t>
      </w:r>
      <w:r>
        <w:rPr>
          <w:rFonts w:cs="Arial"/>
        </w:rPr>
        <w:t xml:space="preserve">will </w:t>
      </w:r>
      <w:r w:rsidRPr="00093179">
        <w:rPr>
          <w:rFonts w:cs="Arial"/>
        </w:rPr>
        <w:t>result in a Common Data Environment which centre</w:t>
      </w:r>
      <w:r>
        <w:rPr>
          <w:rFonts w:cs="Arial"/>
        </w:rPr>
        <w:t>s</w:t>
      </w:r>
      <w:r w:rsidRPr="00093179">
        <w:rPr>
          <w:rFonts w:cs="Arial"/>
        </w:rPr>
        <w:t xml:space="preserve"> on integrated models or groups of IT solutions which provide a centralised repository for data storage, access, transfer, and management associated with the many components of the Yallourn Mine rehabilitation</w:t>
      </w:r>
      <w:r>
        <w:rPr>
          <w:rFonts w:cs="Arial"/>
        </w:rPr>
        <w:t xml:space="preserve">. This will </w:t>
      </w:r>
      <w:r w:rsidRPr="00093179">
        <w:rPr>
          <w:rFonts w:cs="Arial"/>
        </w:rPr>
        <w:t xml:space="preserve">allow EnergyAustralia Yallourn to </w:t>
      </w:r>
      <w:r>
        <w:rPr>
          <w:rFonts w:cs="Arial"/>
        </w:rPr>
        <w:t xml:space="preserve">efficiently </w:t>
      </w:r>
      <w:r w:rsidRPr="00093179">
        <w:rPr>
          <w:rFonts w:cs="Arial"/>
        </w:rPr>
        <w:t>report on key rehabilitation activities at different stages of the mine closure as shown in</w:t>
      </w:r>
      <w:r w:rsidR="007517C2">
        <w:rPr>
          <w:rFonts w:cs="Arial"/>
        </w:rPr>
        <w:t xml:space="preserve"> </w:t>
      </w:r>
      <w:r w:rsidR="007517C2">
        <w:rPr>
          <w:rFonts w:cs="Arial"/>
        </w:rPr>
        <w:fldChar w:fldCharType="begin"/>
      </w:r>
      <w:r w:rsidR="007517C2">
        <w:rPr>
          <w:rFonts w:cs="Arial"/>
        </w:rPr>
        <w:instrText xml:space="preserve"> REF _Ref197438948 \h </w:instrText>
      </w:r>
      <w:r w:rsidR="007517C2">
        <w:rPr>
          <w:rFonts w:cs="Arial"/>
        </w:rPr>
      </w:r>
      <w:r w:rsidR="007517C2">
        <w:rPr>
          <w:rFonts w:cs="Arial"/>
        </w:rPr>
        <w:fldChar w:fldCharType="separate"/>
      </w:r>
      <w:r w:rsidR="00D35BC0">
        <w:t xml:space="preserve">Table </w:t>
      </w:r>
      <w:r w:rsidR="00D35BC0">
        <w:rPr>
          <w:noProof/>
        </w:rPr>
        <w:t>14</w:t>
      </w:r>
      <w:r w:rsidR="00D35BC0">
        <w:noBreakHyphen/>
      </w:r>
      <w:r w:rsidR="00D35BC0">
        <w:rPr>
          <w:noProof/>
        </w:rPr>
        <w:t>2</w:t>
      </w:r>
      <w:r w:rsidR="007517C2">
        <w:rPr>
          <w:rFonts w:cs="Arial"/>
        </w:rPr>
        <w:fldChar w:fldCharType="end"/>
      </w:r>
      <w:r w:rsidR="007517C2">
        <w:rPr>
          <w:rFonts w:cs="Arial"/>
        </w:rPr>
        <w:t xml:space="preserve"> to </w:t>
      </w:r>
      <w:r w:rsidR="007517C2">
        <w:rPr>
          <w:rFonts w:cs="Arial"/>
        </w:rPr>
        <w:fldChar w:fldCharType="begin"/>
      </w:r>
      <w:r w:rsidR="007517C2">
        <w:rPr>
          <w:rFonts w:cs="Arial"/>
        </w:rPr>
        <w:instrText xml:space="preserve"> REF _Ref197438951 \h </w:instrText>
      </w:r>
      <w:r w:rsidR="007517C2">
        <w:rPr>
          <w:rFonts w:cs="Arial"/>
        </w:rPr>
      </w:r>
      <w:r w:rsidR="007517C2">
        <w:rPr>
          <w:rFonts w:cs="Arial"/>
        </w:rPr>
        <w:fldChar w:fldCharType="separate"/>
      </w:r>
      <w:r w:rsidR="00D35BC0">
        <w:t xml:space="preserve">Table </w:t>
      </w:r>
      <w:r w:rsidR="00D35BC0">
        <w:rPr>
          <w:noProof/>
        </w:rPr>
        <w:t>14</w:t>
      </w:r>
      <w:r w:rsidR="00D35BC0">
        <w:noBreakHyphen/>
      </w:r>
      <w:r w:rsidR="00D35BC0">
        <w:rPr>
          <w:noProof/>
        </w:rPr>
        <w:t>4</w:t>
      </w:r>
      <w:r w:rsidR="007517C2">
        <w:rPr>
          <w:rFonts w:cs="Arial"/>
        </w:rPr>
        <w:fldChar w:fldCharType="end"/>
      </w:r>
      <w:r w:rsidRPr="00093179">
        <w:rPr>
          <w:rFonts w:cs="Arial"/>
        </w:rPr>
        <w:t>.</w:t>
      </w:r>
      <w:r>
        <w:rPr>
          <w:rFonts w:cs="Arial"/>
        </w:rPr>
        <w:t xml:space="preserve"> </w:t>
      </w:r>
    </w:p>
    <w:p w14:paraId="64E3CD13" w14:textId="5CA76568" w:rsidR="00296EBD" w:rsidRDefault="00024613" w:rsidP="00DF1E6B">
      <w:pPr>
        <w:tabs>
          <w:tab w:val="left" w:pos="6946"/>
        </w:tabs>
        <w:spacing w:before="120"/>
        <w:jc w:val="both"/>
        <w:rPr>
          <w:rFonts w:cs="Arial"/>
        </w:rPr>
      </w:pPr>
      <w:r>
        <w:rPr>
          <w:rFonts w:cs="Arial"/>
        </w:rPr>
        <w:t>The aspiration for the</w:t>
      </w:r>
      <w:r w:rsidR="007409FD">
        <w:rPr>
          <w:rFonts w:cs="Arial"/>
        </w:rPr>
        <w:t xml:space="preserve"> Common Data Environment is </w:t>
      </w:r>
      <w:r w:rsidR="006676DE">
        <w:rPr>
          <w:rFonts w:cs="Arial"/>
        </w:rPr>
        <w:t>that.</w:t>
      </w:r>
    </w:p>
    <w:p w14:paraId="13CA614D" w14:textId="19FD34D2" w:rsidR="006676DE" w:rsidRDefault="006676DE" w:rsidP="00296EBD">
      <w:pPr>
        <w:pStyle w:val="ListParagraph"/>
        <w:numPr>
          <w:ilvl w:val="0"/>
          <w:numId w:val="198"/>
        </w:numPr>
      </w:pPr>
      <w:r>
        <w:t>I</w:t>
      </w:r>
      <w:r w:rsidR="007409FD" w:rsidRPr="00296EBD">
        <w:t>t will be accessible by different stakeholder</w:t>
      </w:r>
      <w:r w:rsidR="00074FB0" w:rsidRPr="00296EBD">
        <w:t xml:space="preserve"> groups (including the general public) with varying levels of access </w:t>
      </w:r>
      <w:r w:rsidR="00F636AE" w:rsidRPr="00296EBD">
        <w:t xml:space="preserve">granted to the different </w:t>
      </w:r>
      <w:r w:rsidR="00074FB0" w:rsidRPr="00296EBD">
        <w:t>stakeholder</w:t>
      </w:r>
      <w:r w:rsidR="00F636AE" w:rsidRPr="00296EBD">
        <w:t xml:space="preserve"> groups.</w:t>
      </w:r>
      <w:r w:rsidR="003E6AE9" w:rsidRPr="00296EBD">
        <w:t xml:space="preserve"> </w:t>
      </w:r>
    </w:p>
    <w:p w14:paraId="031DF2E7" w14:textId="2C30B94A" w:rsidR="00024613" w:rsidRPr="00296EBD" w:rsidRDefault="006676DE" w:rsidP="00006969">
      <w:pPr>
        <w:pStyle w:val="ListParagraph"/>
        <w:numPr>
          <w:ilvl w:val="0"/>
          <w:numId w:val="198"/>
        </w:numPr>
      </w:pPr>
      <w:r>
        <w:t>It will support real time access to key rehabilitation data</w:t>
      </w:r>
    </w:p>
    <w:p w14:paraId="0F6537BD" w14:textId="4CB60A97" w:rsidR="00B45E37" w:rsidRDefault="00B45E37" w:rsidP="00653342">
      <w:pPr>
        <w:pStyle w:val="Caption"/>
        <w:keepNext/>
      </w:pPr>
      <w:bookmarkStart w:id="856" w:name="_Ref197438948"/>
      <w:bookmarkStart w:id="857" w:name="_Ref197438923"/>
      <w:bookmarkStart w:id="858" w:name="_Toc210127048"/>
      <w:r>
        <w:t xml:space="preserve">Table </w:t>
      </w:r>
      <w:r w:rsidR="00971AAD">
        <w:fldChar w:fldCharType="begin"/>
      </w:r>
      <w:r w:rsidR="00971AAD">
        <w:instrText xml:space="preserve"> STYLEREF 1 \s </w:instrText>
      </w:r>
      <w:r w:rsidR="00971AAD">
        <w:fldChar w:fldCharType="separate"/>
      </w:r>
      <w:r w:rsidR="00D35BC0">
        <w:rPr>
          <w:noProof/>
        </w:rPr>
        <w:t>1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856"/>
      <w:r>
        <w:t xml:space="preserve">: </w:t>
      </w:r>
      <w:r w:rsidR="00BD09BE">
        <w:t xml:space="preserve">Data </w:t>
      </w:r>
      <w:r w:rsidR="003E201D">
        <w:t>I</w:t>
      </w:r>
      <w:r w:rsidR="00BD09BE">
        <w:t xml:space="preserve">nputs – </w:t>
      </w:r>
      <w:r w:rsidR="003E201D">
        <w:t>O</w:t>
      </w:r>
      <w:r w:rsidR="00BD09BE">
        <w:t xml:space="preserve">peration and </w:t>
      </w:r>
      <w:bookmarkEnd w:id="857"/>
      <w:r w:rsidR="003E201D">
        <w:t>C</w:t>
      </w:r>
      <w:r w:rsidR="00BD09BE">
        <w:t xml:space="preserve">losure </w:t>
      </w:r>
      <w:r w:rsidR="003E201D">
        <w:t>P</w:t>
      </w:r>
      <w:r w:rsidR="00BD09BE">
        <w:t>lanning</w:t>
      </w:r>
      <w:bookmarkEnd w:id="858"/>
    </w:p>
    <w:tbl>
      <w:tblPr>
        <w:tblStyle w:val="DMRPTable"/>
        <w:tblW w:w="5000" w:type="pct"/>
        <w:tblLook w:val="04A0" w:firstRow="1" w:lastRow="0" w:firstColumn="1" w:lastColumn="0" w:noHBand="0" w:noVBand="1"/>
      </w:tblPr>
      <w:tblGrid>
        <w:gridCol w:w="2799"/>
        <w:gridCol w:w="7967"/>
      </w:tblGrid>
      <w:tr w:rsidR="001A3D08" w:rsidRPr="00D4483D" w14:paraId="07C45722" w14:textId="77777777" w:rsidTr="00D6513E">
        <w:trPr>
          <w:cnfStyle w:val="100000000000" w:firstRow="1" w:lastRow="0" w:firstColumn="0" w:lastColumn="0" w:oddVBand="0" w:evenVBand="0" w:oddHBand="0" w:evenHBand="0" w:firstRowFirstColumn="0" w:firstRowLastColumn="0" w:lastRowFirstColumn="0" w:lastRowLastColumn="0"/>
          <w:trHeight w:val="475"/>
          <w:tblHeader/>
        </w:trPr>
        <w:tc>
          <w:tcPr>
            <w:tcW w:w="1300" w:type="pct"/>
          </w:tcPr>
          <w:p w14:paraId="47AB38FF" w14:textId="77777777" w:rsidR="001A3D08" w:rsidRPr="00D4483D" w:rsidRDefault="001A3D08" w:rsidP="00D6513E">
            <w:pPr>
              <w:spacing w:line="240" w:lineRule="auto"/>
              <w:ind w:right="-110"/>
              <w:rPr>
                <w:b w:val="0"/>
                <w:bCs/>
              </w:rPr>
            </w:pPr>
            <w:r w:rsidRPr="00D4483D">
              <w:rPr>
                <w:bCs/>
              </w:rPr>
              <w:t>Description</w:t>
            </w:r>
          </w:p>
        </w:tc>
        <w:tc>
          <w:tcPr>
            <w:tcW w:w="3700" w:type="pct"/>
          </w:tcPr>
          <w:p w14:paraId="0EB66EC6" w14:textId="219F053E" w:rsidR="001A3D08" w:rsidRPr="00D4483D" w:rsidRDefault="001E4FB8" w:rsidP="00D6513E">
            <w:pPr>
              <w:spacing w:line="240" w:lineRule="auto"/>
              <w:ind w:right="-110"/>
              <w:rPr>
                <w:b w:val="0"/>
                <w:bCs/>
              </w:rPr>
            </w:pPr>
            <w:r>
              <w:rPr>
                <w:bCs/>
              </w:rPr>
              <w:t xml:space="preserve">Example </w:t>
            </w:r>
            <w:r w:rsidR="001A3D08" w:rsidRPr="00D4483D">
              <w:rPr>
                <w:bCs/>
              </w:rPr>
              <w:t xml:space="preserve">Data Inputs </w:t>
            </w:r>
          </w:p>
        </w:tc>
      </w:tr>
      <w:tr w:rsidR="001A3D08" w:rsidRPr="00B0045A" w14:paraId="2F6E3A18" w14:textId="77777777" w:rsidTr="00D6513E">
        <w:trPr>
          <w:trHeight w:val="531"/>
        </w:trPr>
        <w:tc>
          <w:tcPr>
            <w:tcW w:w="1300" w:type="pct"/>
          </w:tcPr>
          <w:p w14:paraId="0AF4E705" w14:textId="77777777" w:rsidR="001A3D08" w:rsidRPr="009C6537" w:rsidRDefault="001A3D08" w:rsidP="00D6513E">
            <w:pPr>
              <w:spacing w:line="240" w:lineRule="auto"/>
            </w:pPr>
            <w:r>
              <w:t xml:space="preserve">Geotechnical </w:t>
            </w:r>
          </w:p>
        </w:tc>
        <w:tc>
          <w:tcPr>
            <w:tcW w:w="3700" w:type="pct"/>
          </w:tcPr>
          <w:p w14:paraId="704F5B4B" w14:textId="77777777" w:rsidR="001A3D08" w:rsidRDefault="001A3D08" w:rsidP="00D6513E">
            <w:pPr>
              <w:spacing w:line="240" w:lineRule="auto"/>
            </w:pPr>
            <w:r>
              <w:t>Ground movement – vectors, cracks, fractures</w:t>
            </w:r>
          </w:p>
        </w:tc>
      </w:tr>
      <w:tr w:rsidR="001A3D08" w:rsidRPr="00B0045A" w14:paraId="0C3FD1DD" w14:textId="77777777" w:rsidTr="00D6513E">
        <w:trPr>
          <w:trHeight w:val="573"/>
        </w:trPr>
        <w:tc>
          <w:tcPr>
            <w:tcW w:w="1300" w:type="pct"/>
          </w:tcPr>
          <w:p w14:paraId="414EE2B2" w14:textId="77777777" w:rsidR="001A3D08" w:rsidRPr="009C6537" w:rsidRDefault="001A3D08" w:rsidP="00D6513E">
            <w:pPr>
              <w:spacing w:line="240" w:lineRule="auto"/>
            </w:pPr>
            <w:r w:rsidRPr="009C6537">
              <w:t>Groundwater</w:t>
            </w:r>
            <w:r>
              <w:t xml:space="preserve"> </w:t>
            </w:r>
          </w:p>
        </w:tc>
        <w:tc>
          <w:tcPr>
            <w:tcW w:w="3700" w:type="pct"/>
          </w:tcPr>
          <w:p w14:paraId="0A5BA3F4" w14:textId="77777777" w:rsidR="001A3D08" w:rsidRPr="009C6537" w:rsidRDefault="001A3D08" w:rsidP="00D6513E">
            <w:pPr>
              <w:spacing w:line="240" w:lineRule="auto"/>
            </w:pPr>
            <w:r>
              <w:t>Groundwater levels (automated continuous monitoring and manual monitoring)</w:t>
            </w:r>
          </w:p>
          <w:p w14:paraId="78AD8095" w14:textId="77777777" w:rsidR="001A3D08" w:rsidRDefault="001A3D08" w:rsidP="00D6513E">
            <w:pPr>
              <w:spacing w:line="240" w:lineRule="auto"/>
            </w:pPr>
            <w:r>
              <w:t>Groundwater quality (analytical laboratory data)</w:t>
            </w:r>
          </w:p>
          <w:p w14:paraId="332AD621" w14:textId="77777777" w:rsidR="001A3D08" w:rsidRDefault="001A3D08" w:rsidP="00D6513E">
            <w:pPr>
              <w:spacing w:line="240" w:lineRule="auto"/>
            </w:pPr>
            <w:r>
              <w:t xml:space="preserve">Horizontal bore flow rates </w:t>
            </w:r>
          </w:p>
          <w:p w14:paraId="0D658F86" w14:textId="77777777" w:rsidR="001A3D08" w:rsidRPr="00E53E93" w:rsidRDefault="001A3D08" w:rsidP="00D6513E">
            <w:pPr>
              <w:spacing w:line="240" w:lineRule="auto"/>
            </w:pPr>
            <w:r>
              <w:t>Bore locations</w:t>
            </w:r>
          </w:p>
        </w:tc>
      </w:tr>
      <w:tr w:rsidR="001A3D08" w:rsidRPr="00B0045A" w14:paraId="0AA1BE2B" w14:textId="77777777" w:rsidTr="00D6513E">
        <w:tc>
          <w:tcPr>
            <w:tcW w:w="1300" w:type="pct"/>
          </w:tcPr>
          <w:p w14:paraId="713A5C26" w14:textId="77777777" w:rsidR="001A3D08" w:rsidRPr="009C6537" w:rsidRDefault="001A3D08" w:rsidP="00D6513E">
            <w:pPr>
              <w:spacing w:line="240" w:lineRule="auto"/>
            </w:pPr>
            <w:r w:rsidRPr="009C6537">
              <w:t>Surface water</w:t>
            </w:r>
            <w:r>
              <w:t xml:space="preserve"> </w:t>
            </w:r>
          </w:p>
        </w:tc>
        <w:tc>
          <w:tcPr>
            <w:tcW w:w="3700" w:type="pct"/>
          </w:tcPr>
          <w:p w14:paraId="66EE10D1" w14:textId="77777777" w:rsidR="001A3D08" w:rsidRDefault="001A3D08" w:rsidP="00D6513E">
            <w:pPr>
              <w:spacing w:line="240" w:lineRule="auto"/>
            </w:pPr>
            <w:r>
              <w:t xml:space="preserve">Surface water levels </w:t>
            </w:r>
          </w:p>
          <w:p w14:paraId="56081B3C" w14:textId="77777777" w:rsidR="001A3D08" w:rsidRDefault="001A3D08" w:rsidP="00D6513E">
            <w:pPr>
              <w:spacing w:line="240" w:lineRule="auto"/>
            </w:pPr>
            <w:r>
              <w:t xml:space="preserve">Surface water quality (analytical laboratory data) </w:t>
            </w:r>
          </w:p>
          <w:p w14:paraId="1009A990" w14:textId="77777777" w:rsidR="001A3D08" w:rsidRDefault="001A3D08" w:rsidP="00D6513E">
            <w:pPr>
              <w:spacing w:line="240" w:lineRule="auto"/>
            </w:pPr>
            <w:r>
              <w:t xml:space="preserve">Sample point locations </w:t>
            </w:r>
          </w:p>
          <w:p w14:paraId="5DBAA7D7" w14:textId="77777777" w:rsidR="001A3D08" w:rsidRDefault="001A3D08" w:rsidP="00D6513E">
            <w:pPr>
              <w:spacing w:line="240" w:lineRule="auto"/>
            </w:pPr>
            <w:r w:rsidRPr="003A0A28">
              <w:t xml:space="preserve">Aquatic flora and fauna </w:t>
            </w:r>
            <w:r>
              <w:t xml:space="preserve">reports </w:t>
            </w:r>
          </w:p>
          <w:p w14:paraId="5CC5DB97" w14:textId="77777777" w:rsidR="001A3D08" w:rsidRDefault="001A3D08" w:rsidP="00D6513E">
            <w:pPr>
              <w:spacing w:line="240" w:lineRule="auto"/>
            </w:pPr>
            <w:r>
              <w:t xml:space="preserve">Flow rates </w:t>
            </w:r>
          </w:p>
          <w:p w14:paraId="2D860CB1" w14:textId="77777777" w:rsidR="001A3D08" w:rsidRPr="004E61C2" w:rsidRDefault="001A3D08" w:rsidP="00D6513E">
            <w:pPr>
              <w:spacing w:line="240" w:lineRule="auto"/>
            </w:pPr>
            <w:r>
              <w:t>Designs for surface water infrastructure</w:t>
            </w:r>
          </w:p>
        </w:tc>
      </w:tr>
      <w:tr w:rsidR="001A3D08" w:rsidRPr="00B0045A" w14:paraId="64A4316E" w14:textId="77777777" w:rsidTr="00D6513E">
        <w:tc>
          <w:tcPr>
            <w:tcW w:w="1300" w:type="pct"/>
          </w:tcPr>
          <w:p w14:paraId="4B010430" w14:textId="77777777" w:rsidR="001A3D08" w:rsidRPr="009C6537" w:rsidRDefault="001A3D08" w:rsidP="00D6513E">
            <w:pPr>
              <w:spacing w:line="240" w:lineRule="auto"/>
            </w:pPr>
            <w:r>
              <w:t xml:space="preserve">Pit lake </w:t>
            </w:r>
          </w:p>
        </w:tc>
        <w:tc>
          <w:tcPr>
            <w:tcW w:w="3700" w:type="pct"/>
          </w:tcPr>
          <w:p w14:paraId="010A7DC8" w14:textId="77777777" w:rsidR="001A3D08" w:rsidRDefault="001A3D08" w:rsidP="00D6513E">
            <w:pPr>
              <w:spacing w:line="240" w:lineRule="auto"/>
            </w:pPr>
            <w:r>
              <w:t xml:space="preserve">Water quality </w:t>
            </w:r>
          </w:p>
          <w:p w14:paraId="0A881B0E" w14:textId="77777777" w:rsidR="001A3D08" w:rsidRDefault="001A3D08" w:rsidP="00D6513E">
            <w:pPr>
              <w:spacing w:line="240" w:lineRule="auto"/>
            </w:pPr>
            <w:r>
              <w:t xml:space="preserve">Water levels </w:t>
            </w:r>
          </w:p>
          <w:p w14:paraId="2282A0CF" w14:textId="77777777" w:rsidR="001A3D08" w:rsidRPr="004E61C2" w:rsidRDefault="001A3D08" w:rsidP="00D6513E">
            <w:pPr>
              <w:spacing w:line="240" w:lineRule="auto"/>
            </w:pPr>
            <w:r w:rsidRPr="004E61C2">
              <w:t xml:space="preserve">Geochemical </w:t>
            </w:r>
            <w:r>
              <w:t xml:space="preserve">data and reports </w:t>
            </w:r>
          </w:p>
          <w:p w14:paraId="085FF770" w14:textId="77777777" w:rsidR="001A3D08" w:rsidRPr="009C6537" w:rsidRDefault="001A3D08" w:rsidP="00D6513E">
            <w:pPr>
              <w:spacing w:line="240" w:lineRule="auto"/>
            </w:pPr>
            <w:r>
              <w:t>Rainfall and evaporation data</w:t>
            </w:r>
          </w:p>
        </w:tc>
      </w:tr>
      <w:tr w:rsidR="001A3D08" w:rsidRPr="00B0045A" w14:paraId="0629DA3B" w14:textId="77777777" w:rsidTr="00D6513E">
        <w:tc>
          <w:tcPr>
            <w:tcW w:w="1300" w:type="pct"/>
          </w:tcPr>
          <w:p w14:paraId="1DC93A2E" w14:textId="77777777" w:rsidR="001A3D08" w:rsidRPr="009C6537" w:rsidRDefault="001A3D08" w:rsidP="00D6513E">
            <w:pPr>
              <w:spacing w:line="240" w:lineRule="auto"/>
            </w:pPr>
            <w:r w:rsidRPr="009C6537">
              <w:t>Soil</w:t>
            </w:r>
          </w:p>
        </w:tc>
        <w:tc>
          <w:tcPr>
            <w:tcW w:w="3700" w:type="pct"/>
          </w:tcPr>
          <w:p w14:paraId="4BC9B7F9" w14:textId="77777777" w:rsidR="001A3D08" w:rsidRDefault="001A3D08" w:rsidP="00D6513E">
            <w:pPr>
              <w:spacing w:line="240" w:lineRule="auto"/>
            </w:pPr>
            <w:r w:rsidRPr="009C6537">
              <w:t>Contaminated</w:t>
            </w:r>
            <w:r>
              <w:t xml:space="preserve"> site polygons, photographs, and reports</w:t>
            </w:r>
          </w:p>
          <w:p w14:paraId="14A3AD51" w14:textId="77777777" w:rsidR="001A3D08" w:rsidRPr="009C6537" w:rsidRDefault="001A3D08" w:rsidP="00D6513E">
            <w:pPr>
              <w:spacing w:line="240" w:lineRule="auto"/>
            </w:pPr>
            <w:r>
              <w:t>Soil quality (laboratory data)</w:t>
            </w:r>
          </w:p>
          <w:p w14:paraId="663CB871" w14:textId="77777777" w:rsidR="001A3D08" w:rsidRPr="009C6537" w:rsidRDefault="001A3D08" w:rsidP="00D6513E">
            <w:pPr>
              <w:spacing w:line="240" w:lineRule="auto"/>
            </w:pPr>
            <w:r w:rsidRPr="009C6537">
              <w:t>Geotechnical</w:t>
            </w:r>
            <w:r>
              <w:t xml:space="preserve"> (laboratory data)</w:t>
            </w:r>
          </w:p>
          <w:p w14:paraId="427CB3D9" w14:textId="77777777" w:rsidR="001A3D08" w:rsidRDefault="001A3D08" w:rsidP="00D6513E">
            <w:pPr>
              <w:spacing w:line="240" w:lineRule="auto"/>
            </w:pPr>
            <w:r w:rsidRPr="009C6537">
              <w:t>Geochemistry</w:t>
            </w:r>
            <w:r>
              <w:t xml:space="preserve"> (laboratory data) </w:t>
            </w:r>
          </w:p>
          <w:p w14:paraId="450C5BC8" w14:textId="77777777" w:rsidR="001A3D08" w:rsidRPr="009C6537" w:rsidRDefault="001A3D08" w:rsidP="00D6513E">
            <w:pPr>
              <w:spacing w:line="240" w:lineRule="auto"/>
            </w:pPr>
            <w:r>
              <w:t xml:space="preserve">Erosion reports </w:t>
            </w:r>
          </w:p>
        </w:tc>
      </w:tr>
      <w:tr w:rsidR="001A3D08" w:rsidRPr="00B0045A" w14:paraId="684DA1A7" w14:textId="77777777" w:rsidTr="00D6513E">
        <w:trPr>
          <w:trHeight w:val="301"/>
        </w:trPr>
        <w:tc>
          <w:tcPr>
            <w:tcW w:w="1300" w:type="pct"/>
          </w:tcPr>
          <w:p w14:paraId="08443D33" w14:textId="77777777" w:rsidR="001A3D08" w:rsidRPr="009C6537" w:rsidRDefault="001A3D08" w:rsidP="00D6513E">
            <w:pPr>
              <w:spacing w:line="240" w:lineRule="auto"/>
            </w:pPr>
            <w:r w:rsidRPr="009C6537">
              <w:t>Ecology</w:t>
            </w:r>
          </w:p>
        </w:tc>
        <w:tc>
          <w:tcPr>
            <w:tcW w:w="3700" w:type="pct"/>
          </w:tcPr>
          <w:p w14:paraId="3CEC776A" w14:textId="77777777" w:rsidR="001A3D08" w:rsidRDefault="001A3D08" w:rsidP="00D6513E">
            <w:pPr>
              <w:spacing w:line="240" w:lineRule="auto"/>
            </w:pPr>
            <w:r w:rsidRPr="009C6537">
              <w:t>Terrestrial flora and fauna</w:t>
            </w:r>
            <w:r>
              <w:t xml:space="preserve"> reports </w:t>
            </w:r>
          </w:p>
          <w:p w14:paraId="56ADE596" w14:textId="77777777" w:rsidR="001A3D08" w:rsidRPr="009C6537" w:rsidRDefault="001A3D08" w:rsidP="00D6513E">
            <w:pPr>
              <w:spacing w:line="240" w:lineRule="auto"/>
            </w:pPr>
            <w:r>
              <w:t>CMP information</w:t>
            </w:r>
          </w:p>
        </w:tc>
      </w:tr>
      <w:tr w:rsidR="001A3D08" w:rsidRPr="00B0045A" w14:paraId="77AF4DCA" w14:textId="77777777" w:rsidTr="00D6513E">
        <w:tc>
          <w:tcPr>
            <w:tcW w:w="1300" w:type="pct"/>
          </w:tcPr>
          <w:p w14:paraId="6D855848" w14:textId="77777777" w:rsidR="001A3D08" w:rsidRPr="009C6537" w:rsidRDefault="001A3D08" w:rsidP="00D6513E">
            <w:pPr>
              <w:spacing w:line="240" w:lineRule="auto"/>
            </w:pPr>
            <w:r w:rsidRPr="009C6537">
              <w:t>Design</w:t>
            </w:r>
            <w:r>
              <w:t xml:space="preserve"> (Reports and documents) </w:t>
            </w:r>
          </w:p>
        </w:tc>
        <w:tc>
          <w:tcPr>
            <w:tcW w:w="3700" w:type="pct"/>
          </w:tcPr>
          <w:p w14:paraId="2F98AAE8" w14:textId="77777777" w:rsidR="001A3D08" w:rsidRDefault="001A3D08" w:rsidP="00D6513E">
            <w:pPr>
              <w:spacing w:line="240" w:lineRule="auto"/>
            </w:pPr>
            <w:r w:rsidRPr="009C6537">
              <w:t>Batter design</w:t>
            </w:r>
          </w:p>
          <w:p w14:paraId="0EE15DBA" w14:textId="77777777" w:rsidR="001A3D08" w:rsidRDefault="001A3D08" w:rsidP="00D6513E">
            <w:pPr>
              <w:spacing w:line="240" w:lineRule="auto"/>
            </w:pPr>
            <w:r>
              <w:t>Surface water feature design</w:t>
            </w:r>
          </w:p>
          <w:p w14:paraId="76D55B12" w14:textId="77777777" w:rsidR="001A3D08" w:rsidRPr="009C6537" w:rsidRDefault="001A3D08" w:rsidP="00D6513E">
            <w:pPr>
              <w:spacing w:line="240" w:lineRule="auto"/>
            </w:pPr>
            <w:r>
              <w:t xml:space="preserve">Cover design </w:t>
            </w:r>
          </w:p>
          <w:p w14:paraId="7213ABB6" w14:textId="77777777" w:rsidR="001A3D08" w:rsidRPr="00F02ACA" w:rsidRDefault="001A3D08" w:rsidP="00D6513E">
            <w:pPr>
              <w:spacing w:line="240" w:lineRule="auto"/>
            </w:pPr>
            <w:r w:rsidRPr="009C6537">
              <w:t>Seeding/re-vegetation program</w:t>
            </w:r>
          </w:p>
        </w:tc>
      </w:tr>
      <w:tr w:rsidR="001A3D08" w:rsidRPr="00B0045A" w14:paraId="3BD494DF" w14:textId="77777777" w:rsidTr="00D6513E">
        <w:tc>
          <w:tcPr>
            <w:tcW w:w="1300" w:type="pct"/>
          </w:tcPr>
          <w:p w14:paraId="3C2BA289" w14:textId="77777777" w:rsidR="001A3D08" w:rsidRPr="009C6537" w:rsidRDefault="001A3D08" w:rsidP="00D6513E">
            <w:pPr>
              <w:spacing w:line="240" w:lineRule="auto"/>
            </w:pPr>
            <w:r w:rsidRPr="009C6537">
              <w:t>Air</w:t>
            </w:r>
          </w:p>
        </w:tc>
        <w:tc>
          <w:tcPr>
            <w:tcW w:w="3700" w:type="pct"/>
          </w:tcPr>
          <w:p w14:paraId="7107304B" w14:textId="77777777" w:rsidR="001A3D08" w:rsidRPr="009C6537" w:rsidRDefault="001A3D08" w:rsidP="00D6513E">
            <w:pPr>
              <w:spacing w:line="240" w:lineRule="auto"/>
            </w:pPr>
            <w:r>
              <w:t>Air quality (automated monitoring and reports, and laboratory data)</w:t>
            </w:r>
          </w:p>
        </w:tc>
      </w:tr>
      <w:tr w:rsidR="001A3D08" w:rsidRPr="00B0045A" w14:paraId="4B661A87" w14:textId="77777777" w:rsidTr="00D6513E">
        <w:tc>
          <w:tcPr>
            <w:tcW w:w="1300" w:type="pct"/>
          </w:tcPr>
          <w:p w14:paraId="3176D6E7" w14:textId="77777777" w:rsidR="001A3D08" w:rsidRPr="009C6537" w:rsidRDefault="001A3D08" w:rsidP="00D6513E">
            <w:pPr>
              <w:spacing w:line="240" w:lineRule="auto"/>
            </w:pPr>
            <w:r>
              <w:t>Heritage</w:t>
            </w:r>
          </w:p>
        </w:tc>
        <w:tc>
          <w:tcPr>
            <w:tcW w:w="3700" w:type="pct"/>
          </w:tcPr>
          <w:p w14:paraId="371F1E3B" w14:textId="77777777" w:rsidR="001A3D08" w:rsidRDefault="001A3D08" w:rsidP="00D6513E">
            <w:pPr>
              <w:spacing w:line="240" w:lineRule="auto"/>
            </w:pPr>
            <w:r>
              <w:t>Cultural heritage locations</w:t>
            </w:r>
          </w:p>
          <w:p w14:paraId="3FD78DC2" w14:textId="77777777" w:rsidR="001A3D08" w:rsidRDefault="001A3D08" w:rsidP="00D6513E">
            <w:pPr>
              <w:spacing w:line="240" w:lineRule="auto"/>
            </w:pPr>
            <w:r>
              <w:t>Cultural Heritage Management Plans (if required)/ Surveys</w:t>
            </w:r>
          </w:p>
        </w:tc>
      </w:tr>
    </w:tbl>
    <w:p w14:paraId="271478B9" w14:textId="288A3EF5" w:rsidR="001A3D08" w:rsidRDefault="001A3D08" w:rsidP="001A3D08"/>
    <w:p w14:paraId="7DD3BEEF" w14:textId="0D37A821" w:rsidR="00BD09BE" w:rsidRDefault="00BD09BE" w:rsidP="0042576C">
      <w:pPr>
        <w:pStyle w:val="Caption"/>
        <w:keepNext/>
      </w:pPr>
      <w:bookmarkStart w:id="859" w:name="_Toc210127049"/>
      <w:r>
        <w:t xml:space="preserve">Table </w:t>
      </w:r>
      <w:r w:rsidR="00971AAD">
        <w:fldChar w:fldCharType="begin"/>
      </w:r>
      <w:r w:rsidR="00971AAD">
        <w:instrText xml:space="preserve"> STYLEREF 1 \s </w:instrText>
      </w:r>
      <w:r w:rsidR="00971AAD">
        <w:fldChar w:fldCharType="separate"/>
      </w:r>
      <w:r w:rsidR="00D35BC0">
        <w:rPr>
          <w:noProof/>
        </w:rPr>
        <w:t>1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r>
        <w:t xml:space="preserve">: Data </w:t>
      </w:r>
      <w:r w:rsidR="003E201D">
        <w:t>I</w:t>
      </w:r>
      <w:r>
        <w:t xml:space="preserve">nputs – </w:t>
      </w:r>
      <w:r w:rsidR="003E201D">
        <w:t>R</w:t>
      </w:r>
      <w:r>
        <w:t xml:space="preserve">ehabilitation </w:t>
      </w:r>
      <w:r w:rsidR="003E201D">
        <w:t>I</w:t>
      </w:r>
      <w:r>
        <w:t>mplementation</w:t>
      </w:r>
      <w:bookmarkEnd w:id="859"/>
    </w:p>
    <w:tbl>
      <w:tblPr>
        <w:tblStyle w:val="DMRPTable"/>
        <w:tblW w:w="5000" w:type="pct"/>
        <w:tblLook w:val="04A0" w:firstRow="1" w:lastRow="0" w:firstColumn="1" w:lastColumn="0" w:noHBand="0" w:noVBand="1"/>
      </w:tblPr>
      <w:tblGrid>
        <w:gridCol w:w="2958"/>
        <w:gridCol w:w="7808"/>
      </w:tblGrid>
      <w:tr w:rsidR="001A3D08" w:rsidRPr="00D4483D" w14:paraId="62DC5A77" w14:textId="77777777" w:rsidTr="00D6513E">
        <w:trPr>
          <w:cnfStyle w:val="100000000000" w:firstRow="1" w:lastRow="0" w:firstColumn="0" w:lastColumn="0" w:oddVBand="0" w:evenVBand="0" w:oddHBand="0" w:evenHBand="0" w:firstRowFirstColumn="0" w:firstRowLastColumn="0" w:lastRowFirstColumn="0" w:lastRowLastColumn="0"/>
          <w:trHeight w:val="475"/>
        </w:trPr>
        <w:tc>
          <w:tcPr>
            <w:tcW w:w="1374" w:type="pct"/>
          </w:tcPr>
          <w:p w14:paraId="4F2920FC" w14:textId="77777777" w:rsidR="001A3D08" w:rsidRPr="00D4483D" w:rsidRDefault="001A3D08" w:rsidP="00D6513E">
            <w:pPr>
              <w:spacing w:line="240" w:lineRule="auto"/>
              <w:ind w:right="-110"/>
              <w:rPr>
                <w:b w:val="0"/>
                <w:bCs/>
              </w:rPr>
            </w:pPr>
            <w:r w:rsidRPr="00D4483D">
              <w:rPr>
                <w:bCs/>
              </w:rPr>
              <w:t>Description</w:t>
            </w:r>
          </w:p>
        </w:tc>
        <w:tc>
          <w:tcPr>
            <w:tcW w:w="3626" w:type="pct"/>
          </w:tcPr>
          <w:p w14:paraId="77E337B0" w14:textId="31F9D48B" w:rsidR="001A3D08" w:rsidRPr="00D4483D" w:rsidRDefault="001E4FB8" w:rsidP="00D6513E">
            <w:pPr>
              <w:spacing w:line="240" w:lineRule="auto"/>
              <w:ind w:right="-110"/>
              <w:rPr>
                <w:b w:val="0"/>
                <w:bCs/>
              </w:rPr>
            </w:pPr>
            <w:r>
              <w:rPr>
                <w:bCs/>
              </w:rPr>
              <w:t xml:space="preserve">Example </w:t>
            </w:r>
            <w:r w:rsidR="001A3D08" w:rsidRPr="00D4483D">
              <w:rPr>
                <w:bCs/>
              </w:rPr>
              <w:t xml:space="preserve">Data Inputs </w:t>
            </w:r>
          </w:p>
        </w:tc>
      </w:tr>
      <w:tr w:rsidR="001A3D08" w:rsidRPr="00B0045A" w14:paraId="57D2E34D" w14:textId="77777777" w:rsidTr="00D6513E">
        <w:tc>
          <w:tcPr>
            <w:tcW w:w="1374" w:type="pct"/>
          </w:tcPr>
          <w:p w14:paraId="7789B6DD" w14:textId="77777777" w:rsidR="001A3D08" w:rsidRPr="009C6537" w:rsidRDefault="001A3D08" w:rsidP="00D6513E">
            <w:pPr>
              <w:spacing w:line="240" w:lineRule="auto"/>
            </w:pPr>
            <w:r w:rsidRPr="009C6537">
              <w:t>Batters</w:t>
            </w:r>
          </w:p>
        </w:tc>
        <w:tc>
          <w:tcPr>
            <w:tcW w:w="3626" w:type="pct"/>
          </w:tcPr>
          <w:p w14:paraId="79392542" w14:textId="77777777" w:rsidR="001A3D08" w:rsidRPr="009C6537" w:rsidRDefault="001A3D08" w:rsidP="00D6513E">
            <w:pPr>
              <w:spacing w:line="240" w:lineRule="auto"/>
            </w:pPr>
            <w:r w:rsidRPr="009C6537">
              <w:t>Batter length</w:t>
            </w:r>
            <w:r>
              <w:t xml:space="preserve"> (survey and drone data)</w:t>
            </w:r>
          </w:p>
          <w:p w14:paraId="20574140" w14:textId="77777777" w:rsidR="001A3D08" w:rsidRDefault="001A3D08" w:rsidP="00D6513E">
            <w:pPr>
              <w:spacing w:line="240" w:lineRule="auto"/>
            </w:pPr>
            <w:r w:rsidRPr="009C6537">
              <w:t>Batter slope</w:t>
            </w:r>
            <w:r>
              <w:t xml:space="preserve"> (survey and drone data)</w:t>
            </w:r>
          </w:p>
          <w:p w14:paraId="4E6EF9DC" w14:textId="77777777" w:rsidR="001A3D08" w:rsidRDefault="001A3D08" w:rsidP="00D6513E">
            <w:pPr>
              <w:spacing w:line="240" w:lineRule="auto"/>
            </w:pPr>
            <w:r>
              <w:t>Batter profile (geology)</w:t>
            </w:r>
          </w:p>
          <w:p w14:paraId="12743CF3" w14:textId="77777777" w:rsidR="001A3D08" w:rsidRDefault="001A3D08" w:rsidP="00D6513E">
            <w:pPr>
              <w:spacing w:line="240" w:lineRule="auto"/>
            </w:pPr>
            <w:r>
              <w:t>Photographs</w:t>
            </w:r>
          </w:p>
          <w:p w14:paraId="1052E975" w14:textId="77777777" w:rsidR="001A3D08" w:rsidRPr="0096452A" w:rsidRDefault="001A3D08" w:rsidP="00D6513E">
            <w:pPr>
              <w:spacing w:line="240" w:lineRule="auto"/>
            </w:pPr>
            <w:r>
              <w:t xml:space="preserve">As-constructed survey data </w:t>
            </w:r>
          </w:p>
        </w:tc>
      </w:tr>
      <w:tr w:rsidR="001A3D08" w:rsidRPr="00B0045A" w14:paraId="6910079C" w14:textId="77777777" w:rsidTr="00D6513E">
        <w:tc>
          <w:tcPr>
            <w:tcW w:w="1374" w:type="pct"/>
          </w:tcPr>
          <w:p w14:paraId="174C5390" w14:textId="77777777" w:rsidR="001A3D08" w:rsidRPr="009C6537" w:rsidRDefault="001A3D08" w:rsidP="00D6513E">
            <w:pPr>
              <w:spacing w:line="240" w:lineRule="auto"/>
            </w:pPr>
            <w:r w:rsidRPr="009C6537">
              <w:t>Cover</w:t>
            </w:r>
          </w:p>
        </w:tc>
        <w:tc>
          <w:tcPr>
            <w:tcW w:w="3626" w:type="pct"/>
          </w:tcPr>
          <w:p w14:paraId="662E6EC9" w14:textId="77777777" w:rsidR="001A3D08" w:rsidRDefault="001A3D08" w:rsidP="00D6513E">
            <w:pPr>
              <w:spacing w:line="240" w:lineRule="auto"/>
            </w:pPr>
            <w:r>
              <w:t>T</w:t>
            </w:r>
            <w:r w:rsidRPr="009C6537">
              <w:t>opsoil</w:t>
            </w:r>
            <w:r>
              <w:t xml:space="preserve"> thickness </w:t>
            </w:r>
          </w:p>
          <w:p w14:paraId="1E5D0D0F" w14:textId="77777777" w:rsidR="001A3D08" w:rsidRDefault="001A3D08" w:rsidP="00D6513E">
            <w:pPr>
              <w:spacing w:line="240" w:lineRule="auto"/>
            </w:pPr>
            <w:r>
              <w:t xml:space="preserve">Subsoil/overburden thickness </w:t>
            </w:r>
          </w:p>
          <w:p w14:paraId="72CAAB79" w14:textId="77777777" w:rsidR="001A3D08" w:rsidRPr="009C6537" w:rsidRDefault="001A3D08" w:rsidP="00D6513E">
            <w:pPr>
              <w:spacing w:line="240" w:lineRule="auto"/>
            </w:pPr>
            <w:r>
              <w:t>Application of native seed</w:t>
            </w:r>
          </w:p>
          <w:p w14:paraId="6421358B" w14:textId="77777777" w:rsidR="001A3D08" w:rsidRPr="009C6537" w:rsidRDefault="001A3D08" w:rsidP="00D6513E">
            <w:pPr>
              <w:spacing w:line="240" w:lineRule="auto"/>
            </w:pPr>
            <w:r w:rsidRPr="009C6537">
              <w:t>Compaction</w:t>
            </w:r>
          </w:p>
        </w:tc>
      </w:tr>
      <w:tr w:rsidR="001A3D08" w:rsidRPr="00B0045A" w14:paraId="58F2E176" w14:textId="77777777" w:rsidTr="00D6513E">
        <w:tc>
          <w:tcPr>
            <w:tcW w:w="1374" w:type="pct"/>
          </w:tcPr>
          <w:p w14:paraId="6751F9F8" w14:textId="77777777" w:rsidR="001A3D08" w:rsidRPr="009C6537" w:rsidRDefault="001A3D08" w:rsidP="00D6513E">
            <w:pPr>
              <w:spacing w:line="240" w:lineRule="auto"/>
            </w:pPr>
            <w:r w:rsidRPr="009C6537">
              <w:t>Air</w:t>
            </w:r>
          </w:p>
        </w:tc>
        <w:tc>
          <w:tcPr>
            <w:tcW w:w="3626" w:type="pct"/>
          </w:tcPr>
          <w:p w14:paraId="4EEF99FA" w14:textId="77777777" w:rsidR="001A3D08" w:rsidRPr="009C6537" w:rsidRDefault="001A3D08" w:rsidP="00D6513E">
            <w:pPr>
              <w:spacing w:line="240" w:lineRule="auto"/>
            </w:pPr>
            <w:r>
              <w:t>Air quality (automated monitoring and reports, and laboratory data)</w:t>
            </w:r>
            <w:r w:rsidRPr="009C6537">
              <w:t xml:space="preserve"> </w:t>
            </w:r>
          </w:p>
        </w:tc>
      </w:tr>
      <w:tr w:rsidR="001A3D08" w:rsidRPr="00B0045A" w14:paraId="3617D5BA" w14:textId="77777777" w:rsidTr="00D6513E">
        <w:tc>
          <w:tcPr>
            <w:tcW w:w="1374" w:type="pct"/>
          </w:tcPr>
          <w:p w14:paraId="06C879B1" w14:textId="77777777" w:rsidR="001A3D08" w:rsidRPr="009C6537" w:rsidRDefault="001A3D08" w:rsidP="00D6513E">
            <w:pPr>
              <w:spacing w:line="240" w:lineRule="auto"/>
            </w:pPr>
            <w:r w:rsidRPr="009C6537">
              <w:t xml:space="preserve">Pit </w:t>
            </w:r>
            <w:r>
              <w:t>L</w:t>
            </w:r>
            <w:r w:rsidRPr="009C6537">
              <w:t>ake</w:t>
            </w:r>
            <w:r>
              <w:t xml:space="preserve"> </w:t>
            </w:r>
          </w:p>
        </w:tc>
        <w:tc>
          <w:tcPr>
            <w:tcW w:w="3626" w:type="pct"/>
          </w:tcPr>
          <w:p w14:paraId="53F1349F" w14:textId="77777777" w:rsidR="001A3D08" w:rsidRDefault="001A3D08" w:rsidP="00D6513E">
            <w:pPr>
              <w:spacing w:line="240" w:lineRule="auto"/>
            </w:pPr>
            <w:r>
              <w:t xml:space="preserve">Water quality </w:t>
            </w:r>
          </w:p>
          <w:p w14:paraId="677C8FE0" w14:textId="77777777" w:rsidR="001A3D08" w:rsidRDefault="001A3D08" w:rsidP="00D6513E">
            <w:pPr>
              <w:spacing w:line="240" w:lineRule="auto"/>
            </w:pPr>
            <w:r>
              <w:t xml:space="preserve">Water levels </w:t>
            </w:r>
          </w:p>
          <w:p w14:paraId="30A87598" w14:textId="77777777" w:rsidR="001A3D08" w:rsidRPr="004E61C2" w:rsidRDefault="001A3D08" w:rsidP="00D6513E">
            <w:pPr>
              <w:spacing w:line="240" w:lineRule="auto"/>
            </w:pPr>
            <w:r w:rsidRPr="004E61C2">
              <w:t xml:space="preserve">Geochemical </w:t>
            </w:r>
            <w:r>
              <w:t xml:space="preserve">data and reports </w:t>
            </w:r>
          </w:p>
          <w:p w14:paraId="49B40D4D" w14:textId="77777777" w:rsidR="001A3D08" w:rsidRDefault="001A3D08" w:rsidP="00D6513E">
            <w:pPr>
              <w:spacing w:line="240" w:lineRule="auto"/>
            </w:pPr>
            <w:r>
              <w:t>Rainfall and evaporation data</w:t>
            </w:r>
          </w:p>
          <w:p w14:paraId="1B6F2EF2" w14:textId="77777777" w:rsidR="001A3D08" w:rsidRPr="009C6537" w:rsidRDefault="001A3D08" w:rsidP="00D6513E">
            <w:pPr>
              <w:spacing w:line="240" w:lineRule="auto"/>
            </w:pPr>
            <w:r w:rsidRPr="009C6537">
              <w:t xml:space="preserve">Aquatic flora and fauna </w:t>
            </w:r>
            <w:r>
              <w:t xml:space="preserve">reports </w:t>
            </w:r>
          </w:p>
          <w:p w14:paraId="1368C9F1" w14:textId="77777777" w:rsidR="001A3D08" w:rsidRPr="009C6537" w:rsidRDefault="001A3D08" w:rsidP="00D6513E">
            <w:pPr>
              <w:spacing w:line="240" w:lineRule="auto"/>
            </w:pPr>
            <w:r w:rsidRPr="009C6537">
              <w:t xml:space="preserve">Evaporation </w:t>
            </w:r>
            <w:r>
              <w:t>reports</w:t>
            </w:r>
          </w:p>
        </w:tc>
      </w:tr>
      <w:tr w:rsidR="001A3D08" w:rsidRPr="00B0045A" w14:paraId="3A6AAF81" w14:textId="77777777" w:rsidTr="00D6513E">
        <w:trPr>
          <w:trHeight w:val="756"/>
        </w:trPr>
        <w:tc>
          <w:tcPr>
            <w:tcW w:w="1374" w:type="pct"/>
          </w:tcPr>
          <w:p w14:paraId="00AE1BD0" w14:textId="77777777" w:rsidR="001A3D08" w:rsidRPr="00EC1FE9" w:rsidRDefault="001A3D08" w:rsidP="00D6513E">
            <w:pPr>
              <w:spacing w:line="240" w:lineRule="auto"/>
            </w:pPr>
            <w:r w:rsidRPr="00EC1FE9">
              <w:t>Infrastructure and Validation</w:t>
            </w:r>
          </w:p>
        </w:tc>
        <w:tc>
          <w:tcPr>
            <w:tcW w:w="3626" w:type="pct"/>
          </w:tcPr>
          <w:p w14:paraId="326DA0ED" w14:textId="77777777" w:rsidR="001A3D08" w:rsidRPr="00EC1FE9" w:rsidRDefault="001A3D08" w:rsidP="00D6513E">
            <w:pPr>
              <w:spacing w:line="240" w:lineRule="auto"/>
            </w:pPr>
            <w:r>
              <w:t>Decommissioning of infrastructure report</w:t>
            </w:r>
          </w:p>
          <w:p w14:paraId="32C37DF0" w14:textId="77777777" w:rsidR="001A3D08" w:rsidRDefault="001A3D08" w:rsidP="00D6513E">
            <w:pPr>
              <w:spacing w:line="240" w:lineRule="auto"/>
            </w:pPr>
            <w:r>
              <w:t>Soil sampling and validation (laboratory data)</w:t>
            </w:r>
          </w:p>
          <w:p w14:paraId="10C33D5D" w14:textId="77777777" w:rsidR="001A3D08" w:rsidRDefault="001A3D08" w:rsidP="00D6513E">
            <w:pPr>
              <w:spacing w:line="240" w:lineRule="auto"/>
            </w:pPr>
            <w:r>
              <w:t>As constructed survey for surface water infrastructure</w:t>
            </w:r>
          </w:p>
          <w:p w14:paraId="2D15DA76" w14:textId="77777777" w:rsidR="001A3D08" w:rsidRPr="00FD672B" w:rsidRDefault="001A3D08" w:rsidP="00D6513E">
            <w:pPr>
              <w:spacing w:line="240" w:lineRule="auto"/>
            </w:pPr>
            <w:r>
              <w:t>QA/QC data for new infrastructure</w:t>
            </w:r>
          </w:p>
        </w:tc>
      </w:tr>
      <w:tr w:rsidR="001A3D08" w:rsidRPr="00B0045A" w14:paraId="293EB008" w14:textId="77777777" w:rsidTr="00D6513E">
        <w:trPr>
          <w:trHeight w:val="355"/>
        </w:trPr>
        <w:tc>
          <w:tcPr>
            <w:tcW w:w="1374" w:type="pct"/>
          </w:tcPr>
          <w:p w14:paraId="6F64EF5E" w14:textId="77777777" w:rsidR="001A3D08" w:rsidRDefault="001A3D08" w:rsidP="00D6513E">
            <w:pPr>
              <w:spacing w:line="240" w:lineRule="auto"/>
            </w:pPr>
            <w:r w:rsidRPr="009C6537">
              <w:t>Groundwater</w:t>
            </w:r>
            <w:r>
              <w:t xml:space="preserve"> </w:t>
            </w:r>
          </w:p>
        </w:tc>
        <w:tc>
          <w:tcPr>
            <w:tcW w:w="3626" w:type="pct"/>
          </w:tcPr>
          <w:p w14:paraId="0E3FE2C3" w14:textId="77777777" w:rsidR="001A3D08" w:rsidRPr="009C6537" w:rsidRDefault="001A3D08" w:rsidP="00D6513E">
            <w:pPr>
              <w:spacing w:line="240" w:lineRule="auto"/>
            </w:pPr>
            <w:r>
              <w:t>Groundwater levels (automated continuous monitoring and manual monitoring)</w:t>
            </w:r>
          </w:p>
          <w:p w14:paraId="43EAFED3" w14:textId="77777777" w:rsidR="001A3D08" w:rsidRDefault="001A3D08" w:rsidP="00D6513E">
            <w:pPr>
              <w:spacing w:line="240" w:lineRule="auto"/>
            </w:pPr>
            <w:r>
              <w:t>Groundwater quality (analytical laboratory data)</w:t>
            </w:r>
          </w:p>
        </w:tc>
      </w:tr>
      <w:tr w:rsidR="001A3D08" w:rsidRPr="00B0045A" w14:paraId="30D18EA2" w14:textId="77777777" w:rsidTr="00D6513E">
        <w:trPr>
          <w:trHeight w:val="355"/>
        </w:trPr>
        <w:tc>
          <w:tcPr>
            <w:tcW w:w="1374" w:type="pct"/>
          </w:tcPr>
          <w:p w14:paraId="7DA74EE7" w14:textId="77777777" w:rsidR="001A3D08" w:rsidRDefault="001A3D08" w:rsidP="00D6513E">
            <w:pPr>
              <w:spacing w:line="240" w:lineRule="auto"/>
            </w:pPr>
            <w:r w:rsidRPr="009C6537">
              <w:t>Surface water</w:t>
            </w:r>
            <w:r>
              <w:t xml:space="preserve"> </w:t>
            </w:r>
          </w:p>
        </w:tc>
        <w:tc>
          <w:tcPr>
            <w:tcW w:w="3626" w:type="pct"/>
          </w:tcPr>
          <w:p w14:paraId="168AECEE" w14:textId="77777777" w:rsidR="001A3D08" w:rsidRDefault="001A3D08" w:rsidP="00D6513E">
            <w:pPr>
              <w:spacing w:line="240" w:lineRule="auto"/>
            </w:pPr>
            <w:r>
              <w:t xml:space="preserve">Surface water levels </w:t>
            </w:r>
          </w:p>
          <w:p w14:paraId="6AB0276C" w14:textId="77777777" w:rsidR="001A3D08" w:rsidRDefault="001A3D08" w:rsidP="00D6513E">
            <w:pPr>
              <w:spacing w:line="240" w:lineRule="auto"/>
            </w:pPr>
            <w:r>
              <w:t xml:space="preserve">Surface water quality (analytical laboratory data) </w:t>
            </w:r>
          </w:p>
          <w:p w14:paraId="02E54696" w14:textId="77777777" w:rsidR="001A3D08" w:rsidRDefault="001A3D08" w:rsidP="00D6513E">
            <w:pPr>
              <w:spacing w:line="240" w:lineRule="auto"/>
            </w:pPr>
            <w:r w:rsidRPr="003A0A28">
              <w:t xml:space="preserve">Aquatic flora and fauna </w:t>
            </w:r>
            <w:r>
              <w:t xml:space="preserve">reports </w:t>
            </w:r>
          </w:p>
        </w:tc>
      </w:tr>
      <w:tr w:rsidR="001A3D08" w:rsidRPr="00B0045A" w14:paraId="2ED668BD" w14:textId="77777777" w:rsidTr="00D6513E">
        <w:trPr>
          <w:trHeight w:val="355"/>
        </w:trPr>
        <w:tc>
          <w:tcPr>
            <w:tcW w:w="1374" w:type="pct"/>
          </w:tcPr>
          <w:p w14:paraId="73A0910E" w14:textId="77777777" w:rsidR="001A3D08" w:rsidRPr="009C6537" w:rsidRDefault="001A3D08" w:rsidP="00D6513E">
            <w:pPr>
              <w:spacing w:line="240" w:lineRule="auto"/>
            </w:pPr>
            <w:r>
              <w:t xml:space="preserve">Geotechnical </w:t>
            </w:r>
          </w:p>
        </w:tc>
        <w:tc>
          <w:tcPr>
            <w:tcW w:w="3626" w:type="pct"/>
          </w:tcPr>
          <w:p w14:paraId="71E9BBCC" w14:textId="77777777" w:rsidR="001A3D08" w:rsidRPr="009C6537" w:rsidRDefault="001A3D08" w:rsidP="00D6513E">
            <w:pPr>
              <w:spacing w:line="240" w:lineRule="auto"/>
            </w:pPr>
            <w:r>
              <w:t>Ground movement – vectors, cracks, fractures</w:t>
            </w:r>
          </w:p>
        </w:tc>
      </w:tr>
      <w:tr w:rsidR="001A3D08" w:rsidRPr="00B0045A" w14:paraId="15705DE8" w14:textId="77777777" w:rsidTr="00D6513E">
        <w:trPr>
          <w:trHeight w:val="636"/>
        </w:trPr>
        <w:tc>
          <w:tcPr>
            <w:tcW w:w="1374" w:type="pct"/>
          </w:tcPr>
          <w:p w14:paraId="3A33586C" w14:textId="77777777" w:rsidR="001A3D08" w:rsidRPr="009C6537" w:rsidRDefault="001A3D08" w:rsidP="00D6513E">
            <w:pPr>
              <w:spacing w:line="240" w:lineRule="auto"/>
            </w:pPr>
            <w:r w:rsidRPr="009C6537">
              <w:t>Soil remediation</w:t>
            </w:r>
          </w:p>
        </w:tc>
        <w:tc>
          <w:tcPr>
            <w:tcW w:w="3626" w:type="pct"/>
          </w:tcPr>
          <w:p w14:paraId="5ED3E9B2" w14:textId="77777777" w:rsidR="001A3D08" w:rsidRPr="009C6537" w:rsidRDefault="001A3D08" w:rsidP="00D6513E">
            <w:pPr>
              <w:spacing w:line="240" w:lineRule="auto"/>
            </w:pPr>
            <w:r w:rsidRPr="009C6537">
              <w:t>Erosion</w:t>
            </w:r>
          </w:p>
          <w:p w14:paraId="02B92FEE" w14:textId="77777777" w:rsidR="001A3D08" w:rsidRPr="009C6537" w:rsidRDefault="001A3D08" w:rsidP="00D6513E">
            <w:pPr>
              <w:spacing w:line="240" w:lineRule="auto"/>
            </w:pPr>
            <w:r w:rsidRPr="009C6537">
              <w:t>Importation of clean overburden/virgin excavated natural material</w:t>
            </w:r>
          </w:p>
        </w:tc>
      </w:tr>
    </w:tbl>
    <w:p w14:paraId="12CF59B7" w14:textId="4BBF7A3A" w:rsidR="001A3D08" w:rsidRDefault="001A3D08" w:rsidP="001A3D08"/>
    <w:p w14:paraId="018D20CE" w14:textId="77777777" w:rsidR="00D6513E" w:rsidRDefault="00D6513E">
      <w:pPr>
        <w:spacing w:after="0" w:line="240" w:lineRule="auto"/>
      </w:pPr>
      <w:r>
        <w:br w:type="page"/>
      </w:r>
    </w:p>
    <w:p w14:paraId="2CB7D76D" w14:textId="441FDE38" w:rsidR="00BD09BE" w:rsidRDefault="00BD09BE" w:rsidP="0042576C">
      <w:pPr>
        <w:pStyle w:val="Caption"/>
        <w:keepNext/>
      </w:pPr>
      <w:bookmarkStart w:id="860" w:name="_Ref197438951"/>
      <w:bookmarkStart w:id="861" w:name="_Ref197438925"/>
      <w:bookmarkStart w:id="862" w:name="_Toc210127050"/>
      <w:r>
        <w:t xml:space="preserve">Table </w:t>
      </w:r>
      <w:r w:rsidR="00971AAD">
        <w:fldChar w:fldCharType="begin"/>
      </w:r>
      <w:r w:rsidR="00971AAD">
        <w:instrText xml:space="preserve"> STYLEREF 1 \s </w:instrText>
      </w:r>
      <w:r w:rsidR="00971AAD">
        <w:fldChar w:fldCharType="separate"/>
      </w:r>
      <w:r w:rsidR="00D35BC0">
        <w:rPr>
          <w:noProof/>
        </w:rPr>
        <w:t>1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4</w:t>
      </w:r>
      <w:r w:rsidR="00971AAD">
        <w:fldChar w:fldCharType="end"/>
      </w:r>
      <w:bookmarkEnd w:id="860"/>
      <w:r>
        <w:t xml:space="preserve">: </w:t>
      </w:r>
      <w:r w:rsidR="001E4FB8">
        <w:t>D</w:t>
      </w:r>
      <w:r>
        <w:t xml:space="preserve">ata </w:t>
      </w:r>
      <w:bookmarkEnd w:id="861"/>
      <w:r w:rsidR="003E201D">
        <w:t>I</w:t>
      </w:r>
      <w:r>
        <w:t>nputs –</w:t>
      </w:r>
      <w:r w:rsidR="002B398C">
        <w:t xml:space="preserve"> </w:t>
      </w:r>
      <w:r w:rsidR="003E201D">
        <w:t>P</w:t>
      </w:r>
      <w:r>
        <w:t xml:space="preserve">ost </w:t>
      </w:r>
      <w:r w:rsidR="003E201D">
        <w:t>R</w:t>
      </w:r>
      <w:r>
        <w:t>ehabilitation</w:t>
      </w:r>
      <w:bookmarkEnd w:id="862"/>
    </w:p>
    <w:tbl>
      <w:tblPr>
        <w:tblStyle w:val="DMRPTable"/>
        <w:tblW w:w="5000" w:type="pct"/>
        <w:tblLook w:val="04A0" w:firstRow="1" w:lastRow="0" w:firstColumn="1" w:lastColumn="0" w:noHBand="0" w:noVBand="1"/>
      </w:tblPr>
      <w:tblGrid>
        <w:gridCol w:w="2958"/>
        <w:gridCol w:w="7808"/>
      </w:tblGrid>
      <w:tr w:rsidR="001A3D08" w:rsidRPr="00D4483D" w14:paraId="1B928F35" w14:textId="77777777" w:rsidTr="00D6513E">
        <w:trPr>
          <w:cnfStyle w:val="100000000000" w:firstRow="1" w:lastRow="0" w:firstColumn="0" w:lastColumn="0" w:oddVBand="0" w:evenVBand="0" w:oddHBand="0" w:evenHBand="0" w:firstRowFirstColumn="0" w:firstRowLastColumn="0" w:lastRowFirstColumn="0" w:lastRowLastColumn="0"/>
          <w:trHeight w:val="475"/>
        </w:trPr>
        <w:tc>
          <w:tcPr>
            <w:tcW w:w="1374" w:type="pct"/>
          </w:tcPr>
          <w:p w14:paraId="2D25D515" w14:textId="77777777" w:rsidR="001A3D08" w:rsidRPr="00D4483D" w:rsidRDefault="001A3D08" w:rsidP="00D6513E">
            <w:pPr>
              <w:spacing w:line="240" w:lineRule="auto"/>
              <w:ind w:right="-110"/>
              <w:rPr>
                <w:b w:val="0"/>
                <w:bCs/>
              </w:rPr>
            </w:pPr>
            <w:r w:rsidRPr="00D4483D">
              <w:rPr>
                <w:bCs/>
              </w:rPr>
              <w:t>Description</w:t>
            </w:r>
          </w:p>
        </w:tc>
        <w:tc>
          <w:tcPr>
            <w:tcW w:w="3626" w:type="pct"/>
          </w:tcPr>
          <w:p w14:paraId="1F6C5F59" w14:textId="5CDC3389" w:rsidR="001A3D08" w:rsidRPr="00D4483D" w:rsidRDefault="001E4FB8" w:rsidP="00D6513E">
            <w:pPr>
              <w:spacing w:line="240" w:lineRule="auto"/>
              <w:ind w:right="-110"/>
              <w:rPr>
                <w:b w:val="0"/>
                <w:bCs/>
              </w:rPr>
            </w:pPr>
            <w:r>
              <w:rPr>
                <w:bCs/>
              </w:rPr>
              <w:t xml:space="preserve">Example </w:t>
            </w:r>
            <w:r w:rsidR="001A3D08" w:rsidRPr="00D4483D">
              <w:rPr>
                <w:bCs/>
              </w:rPr>
              <w:t xml:space="preserve">Data Inputs </w:t>
            </w:r>
          </w:p>
        </w:tc>
      </w:tr>
      <w:tr w:rsidR="001A3D08" w:rsidRPr="00B0045A" w14:paraId="571B7880" w14:textId="77777777" w:rsidTr="00D6513E">
        <w:trPr>
          <w:trHeight w:val="509"/>
        </w:trPr>
        <w:tc>
          <w:tcPr>
            <w:tcW w:w="1374" w:type="pct"/>
          </w:tcPr>
          <w:p w14:paraId="10182AE8" w14:textId="77777777" w:rsidR="001A3D08" w:rsidRPr="009C6537" w:rsidRDefault="001A3D08" w:rsidP="00D6513E">
            <w:pPr>
              <w:spacing w:line="240" w:lineRule="auto"/>
            </w:pPr>
            <w:r w:rsidRPr="009C6537">
              <w:t>Photographs</w:t>
            </w:r>
          </w:p>
        </w:tc>
        <w:tc>
          <w:tcPr>
            <w:tcW w:w="3626" w:type="pct"/>
          </w:tcPr>
          <w:p w14:paraId="0A32BA23" w14:textId="77777777" w:rsidR="001A3D08" w:rsidRPr="009C6537" w:rsidRDefault="001A3D08" w:rsidP="00D6513E">
            <w:pPr>
              <w:spacing w:line="240" w:lineRule="auto"/>
            </w:pPr>
            <w:r w:rsidRPr="009C6537">
              <w:t>Photographic record of rehabilitation (before and after as a minimum)</w:t>
            </w:r>
          </w:p>
        </w:tc>
      </w:tr>
      <w:tr w:rsidR="001A3D08" w:rsidRPr="00B0045A" w14:paraId="7C97B423" w14:textId="77777777" w:rsidTr="00D6513E">
        <w:trPr>
          <w:trHeight w:val="363"/>
        </w:trPr>
        <w:tc>
          <w:tcPr>
            <w:tcW w:w="1374" w:type="pct"/>
          </w:tcPr>
          <w:p w14:paraId="6DADFD67" w14:textId="77777777" w:rsidR="001A3D08" w:rsidRPr="009C6537" w:rsidRDefault="001A3D08" w:rsidP="00D6513E">
            <w:pPr>
              <w:spacing w:line="240" w:lineRule="auto"/>
            </w:pPr>
            <w:r>
              <w:t xml:space="preserve">Geotechnical </w:t>
            </w:r>
          </w:p>
        </w:tc>
        <w:tc>
          <w:tcPr>
            <w:tcW w:w="3626" w:type="pct"/>
          </w:tcPr>
          <w:p w14:paraId="46DF38ED" w14:textId="77777777" w:rsidR="001A3D08" w:rsidRDefault="001A3D08" w:rsidP="00D6513E">
            <w:pPr>
              <w:spacing w:line="240" w:lineRule="auto"/>
            </w:pPr>
            <w:r>
              <w:t>Ground movement – vectors, cracks, fractures</w:t>
            </w:r>
          </w:p>
        </w:tc>
      </w:tr>
      <w:tr w:rsidR="001A3D08" w:rsidRPr="00B0045A" w14:paraId="16457DEE" w14:textId="77777777" w:rsidTr="00D6513E">
        <w:trPr>
          <w:trHeight w:val="363"/>
        </w:trPr>
        <w:tc>
          <w:tcPr>
            <w:tcW w:w="1374" w:type="pct"/>
          </w:tcPr>
          <w:p w14:paraId="41BAA916" w14:textId="77777777" w:rsidR="001A3D08" w:rsidRPr="009C6537" w:rsidRDefault="001A3D08" w:rsidP="00D6513E">
            <w:pPr>
              <w:spacing w:line="240" w:lineRule="auto"/>
            </w:pPr>
            <w:r w:rsidRPr="009C6537">
              <w:t>Pit lake</w:t>
            </w:r>
          </w:p>
        </w:tc>
        <w:tc>
          <w:tcPr>
            <w:tcW w:w="3626" w:type="pct"/>
          </w:tcPr>
          <w:p w14:paraId="30F5842A" w14:textId="77777777" w:rsidR="001A3D08" w:rsidRDefault="001A3D08" w:rsidP="00D6513E">
            <w:pPr>
              <w:spacing w:line="240" w:lineRule="auto"/>
            </w:pPr>
            <w:r>
              <w:t xml:space="preserve">Water quality </w:t>
            </w:r>
          </w:p>
          <w:p w14:paraId="55DC0A8F" w14:textId="77777777" w:rsidR="001A3D08" w:rsidRDefault="001A3D08" w:rsidP="00D6513E">
            <w:pPr>
              <w:spacing w:line="240" w:lineRule="auto"/>
            </w:pPr>
            <w:r>
              <w:t xml:space="preserve">Water levels </w:t>
            </w:r>
          </w:p>
          <w:p w14:paraId="758DFED7" w14:textId="77777777" w:rsidR="001A3D08" w:rsidRPr="004E61C2" w:rsidRDefault="001A3D08" w:rsidP="00D6513E">
            <w:pPr>
              <w:spacing w:line="240" w:lineRule="auto"/>
            </w:pPr>
            <w:r w:rsidRPr="004E61C2">
              <w:t xml:space="preserve">Geochemical </w:t>
            </w:r>
            <w:r>
              <w:t xml:space="preserve">data and reports </w:t>
            </w:r>
          </w:p>
          <w:p w14:paraId="637677B6" w14:textId="77777777" w:rsidR="001A3D08" w:rsidRDefault="001A3D08" w:rsidP="00D6513E">
            <w:pPr>
              <w:spacing w:line="240" w:lineRule="auto"/>
            </w:pPr>
            <w:r>
              <w:t>Rainfall and evaporation data</w:t>
            </w:r>
          </w:p>
          <w:p w14:paraId="52DB79D3" w14:textId="77777777" w:rsidR="001A3D08" w:rsidRPr="009C6537" w:rsidRDefault="001A3D08" w:rsidP="00D6513E">
            <w:pPr>
              <w:spacing w:line="240" w:lineRule="auto"/>
            </w:pPr>
            <w:r w:rsidRPr="009C6537">
              <w:t xml:space="preserve">Aquatic flora and fauna </w:t>
            </w:r>
            <w:r>
              <w:t xml:space="preserve">reports </w:t>
            </w:r>
          </w:p>
          <w:p w14:paraId="48DD8565" w14:textId="77777777" w:rsidR="001A3D08" w:rsidRDefault="001A3D08" w:rsidP="00D6513E">
            <w:pPr>
              <w:spacing w:line="240" w:lineRule="auto"/>
            </w:pPr>
            <w:r w:rsidRPr="009C6537">
              <w:t xml:space="preserve">Evaporation </w:t>
            </w:r>
            <w:r>
              <w:t>reports</w:t>
            </w:r>
          </w:p>
          <w:p w14:paraId="75534330" w14:textId="77777777" w:rsidR="001A3D08" w:rsidRPr="009C6537" w:rsidRDefault="001A3D08" w:rsidP="00D6513E">
            <w:pPr>
              <w:spacing w:line="240" w:lineRule="auto"/>
            </w:pPr>
            <w:r>
              <w:t xml:space="preserve">Wave action reports </w:t>
            </w:r>
          </w:p>
        </w:tc>
      </w:tr>
      <w:tr w:rsidR="001A3D08" w:rsidRPr="00B0045A" w14:paraId="4F11FCC2" w14:textId="77777777" w:rsidTr="00D6513E">
        <w:trPr>
          <w:trHeight w:val="363"/>
        </w:trPr>
        <w:tc>
          <w:tcPr>
            <w:tcW w:w="1374" w:type="pct"/>
          </w:tcPr>
          <w:p w14:paraId="3554C347" w14:textId="77777777" w:rsidR="001A3D08" w:rsidRPr="009C6537" w:rsidRDefault="001A3D08" w:rsidP="00D6513E">
            <w:pPr>
              <w:spacing w:line="240" w:lineRule="auto"/>
            </w:pPr>
            <w:r w:rsidRPr="009C6537">
              <w:t>Soil</w:t>
            </w:r>
          </w:p>
        </w:tc>
        <w:tc>
          <w:tcPr>
            <w:tcW w:w="3626" w:type="pct"/>
          </w:tcPr>
          <w:p w14:paraId="0FD439D0" w14:textId="77777777" w:rsidR="001A3D08" w:rsidRDefault="001A3D08" w:rsidP="00D6513E">
            <w:pPr>
              <w:spacing w:line="240" w:lineRule="auto"/>
            </w:pPr>
            <w:r w:rsidRPr="009C6537">
              <w:t>Contaminated</w:t>
            </w:r>
            <w:r>
              <w:t xml:space="preserve"> site polygons and reports</w:t>
            </w:r>
          </w:p>
          <w:p w14:paraId="5BBAA1D3" w14:textId="77777777" w:rsidR="001A3D08" w:rsidRPr="009C6537" w:rsidRDefault="001A3D08" w:rsidP="00D6513E">
            <w:pPr>
              <w:spacing w:line="240" w:lineRule="auto"/>
            </w:pPr>
            <w:r>
              <w:t>Soil quality (laboratory data)</w:t>
            </w:r>
          </w:p>
          <w:p w14:paraId="21DEFD83" w14:textId="77777777" w:rsidR="001A3D08" w:rsidRPr="009C6537" w:rsidRDefault="001A3D08" w:rsidP="00D6513E">
            <w:pPr>
              <w:spacing w:line="240" w:lineRule="auto"/>
            </w:pPr>
            <w:r w:rsidRPr="009C6537">
              <w:t>Geotechnical</w:t>
            </w:r>
            <w:r>
              <w:t xml:space="preserve"> (laboratory data)</w:t>
            </w:r>
          </w:p>
          <w:p w14:paraId="02B0469D" w14:textId="77777777" w:rsidR="001A3D08" w:rsidRDefault="001A3D08" w:rsidP="00D6513E">
            <w:pPr>
              <w:spacing w:line="240" w:lineRule="auto"/>
            </w:pPr>
            <w:r w:rsidRPr="009C6537">
              <w:t>Geochemistry</w:t>
            </w:r>
            <w:r>
              <w:t xml:space="preserve"> (laboratory data)</w:t>
            </w:r>
          </w:p>
          <w:p w14:paraId="3F91951B" w14:textId="77777777" w:rsidR="001A3D08" w:rsidRPr="009C6537" w:rsidRDefault="001A3D08" w:rsidP="00D6513E">
            <w:pPr>
              <w:spacing w:line="240" w:lineRule="auto"/>
            </w:pPr>
            <w:r>
              <w:t xml:space="preserve">Erosion reports </w:t>
            </w:r>
          </w:p>
        </w:tc>
      </w:tr>
      <w:tr w:rsidR="001A3D08" w14:paraId="300DB622" w14:textId="77777777" w:rsidTr="00D6513E">
        <w:trPr>
          <w:trHeight w:val="363"/>
        </w:trPr>
        <w:tc>
          <w:tcPr>
            <w:tcW w:w="1374" w:type="pct"/>
          </w:tcPr>
          <w:p w14:paraId="14E231F1" w14:textId="77777777" w:rsidR="001A3D08" w:rsidRPr="009C6537" w:rsidRDefault="001A3D08" w:rsidP="00D6513E">
            <w:pPr>
              <w:spacing w:line="240" w:lineRule="auto"/>
            </w:pPr>
            <w:r w:rsidRPr="009C6537">
              <w:t>Ecology</w:t>
            </w:r>
          </w:p>
        </w:tc>
        <w:tc>
          <w:tcPr>
            <w:tcW w:w="3626" w:type="pct"/>
          </w:tcPr>
          <w:p w14:paraId="44A2AE83" w14:textId="77777777" w:rsidR="001A3D08" w:rsidRPr="009C6537" w:rsidRDefault="001A3D08" w:rsidP="00D6513E">
            <w:pPr>
              <w:spacing w:line="240" w:lineRule="auto"/>
            </w:pPr>
            <w:r w:rsidRPr="009C6537">
              <w:t>Terrestrial flora and fauna</w:t>
            </w:r>
            <w:r>
              <w:t xml:space="preserve"> reports </w:t>
            </w:r>
          </w:p>
        </w:tc>
      </w:tr>
      <w:tr w:rsidR="001A3D08" w14:paraId="2FD31C10" w14:textId="77777777" w:rsidTr="00D6513E">
        <w:trPr>
          <w:trHeight w:val="363"/>
        </w:trPr>
        <w:tc>
          <w:tcPr>
            <w:tcW w:w="1374" w:type="pct"/>
          </w:tcPr>
          <w:p w14:paraId="3B683ED9" w14:textId="77777777" w:rsidR="001A3D08" w:rsidRPr="009C6537" w:rsidRDefault="001A3D08" w:rsidP="00D6513E">
            <w:pPr>
              <w:spacing w:line="240" w:lineRule="auto"/>
            </w:pPr>
            <w:r w:rsidRPr="009C6537">
              <w:t>Groundwater</w:t>
            </w:r>
          </w:p>
        </w:tc>
        <w:tc>
          <w:tcPr>
            <w:tcW w:w="3626" w:type="pct"/>
          </w:tcPr>
          <w:p w14:paraId="293FE5F2" w14:textId="77777777" w:rsidR="001A3D08" w:rsidRPr="009C6537" w:rsidRDefault="001A3D08" w:rsidP="00D6513E">
            <w:pPr>
              <w:spacing w:line="240" w:lineRule="auto"/>
            </w:pPr>
            <w:r>
              <w:t>Groundwater levels (automated continuous monitoring and manual monitoring)</w:t>
            </w:r>
          </w:p>
          <w:p w14:paraId="136549F6" w14:textId="77777777" w:rsidR="001A3D08" w:rsidRPr="009C6537" w:rsidRDefault="001A3D08" w:rsidP="00D6513E">
            <w:pPr>
              <w:spacing w:line="240" w:lineRule="auto"/>
            </w:pPr>
            <w:r>
              <w:t>Groundwater quality (analytical laboratory data)</w:t>
            </w:r>
          </w:p>
        </w:tc>
      </w:tr>
      <w:tr w:rsidR="001A3D08" w14:paraId="2698DFBF" w14:textId="77777777" w:rsidTr="00D6513E">
        <w:trPr>
          <w:trHeight w:val="363"/>
        </w:trPr>
        <w:tc>
          <w:tcPr>
            <w:tcW w:w="1374" w:type="pct"/>
          </w:tcPr>
          <w:p w14:paraId="7EAD8064" w14:textId="77777777" w:rsidR="001A3D08" w:rsidRPr="009C6537" w:rsidRDefault="001A3D08" w:rsidP="00D6513E">
            <w:pPr>
              <w:spacing w:line="240" w:lineRule="auto"/>
            </w:pPr>
            <w:r w:rsidRPr="009C6537">
              <w:t>Reports</w:t>
            </w:r>
          </w:p>
        </w:tc>
        <w:tc>
          <w:tcPr>
            <w:tcW w:w="3626" w:type="pct"/>
          </w:tcPr>
          <w:p w14:paraId="612369A6" w14:textId="0D4291A7" w:rsidR="001A3D08" w:rsidRPr="009C6537" w:rsidRDefault="001A3D08" w:rsidP="00D6513E">
            <w:pPr>
              <w:spacing w:line="240" w:lineRule="auto"/>
            </w:pPr>
            <w:r w:rsidRPr="009C6537">
              <w:t>Technical reports linked to the domain of interest.</w:t>
            </w:r>
          </w:p>
        </w:tc>
      </w:tr>
    </w:tbl>
    <w:p w14:paraId="7B359A54" w14:textId="6B6CE657" w:rsidR="00832941" w:rsidRPr="0068154C" w:rsidRDefault="00832941" w:rsidP="005C1949">
      <w:pPr>
        <w:pStyle w:val="Heading3"/>
      </w:pPr>
      <w:bookmarkStart w:id="863" w:name="_Ref197440476"/>
      <w:r w:rsidRPr="0068154C">
        <w:t xml:space="preserve">Community </w:t>
      </w:r>
      <w:r w:rsidR="00053DDE" w:rsidRPr="0068154C">
        <w:t>and Stakeholder Engagement</w:t>
      </w:r>
      <w:bookmarkEnd w:id="863"/>
      <w:r w:rsidRPr="0068154C">
        <w:t xml:space="preserve"> </w:t>
      </w:r>
    </w:p>
    <w:p w14:paraId="0A969E6E" w14:textId="29F11104" w:rsidR="00B63B62" w:rsidRDefault="00B63B62" w:rsidP="00B63B62">
      <w:r>
        <w:t xml:space="preserve">EAY already uses a “centralised stakeholder relationship manager platform” called Consultation Manager </w:t>
      </w:r>
      <w:r w:rsidR="00B534A2">
        <w:fldChar w:fldCharType="begin"/>
      </w:r>
      <w:r w:rsidR="001B655D">
        <w:instrText xml:space="preserve"> ADDIN EN.CITE &lt;EndNote&gt;&lt;Cite&gt;&lt;Author&gt;Consultation Manager&lt;/Author&gt;&lt;Year&gt;2024&lt;/Year&gt;&lt;RecNum&gt;35&lt;/RecNum&gt;&lt;DisplayText&gt;(Consultation Manager 2024)&lt;/DisplayText&gt;&lt;record&gt;&lt;rec-number&gt;35&lt;/rec-number&gt;&lt;foreign-keys&gt;&lt;key app="EN" db-id="spaff0s0osz0sqe0t5a55fezradpx9psfrzt" timestamp="1746056898" guid="19ff963d-d2c9-48a3-a0e4-7a1c4a74ec31"&gt;35&lt;/key&gt;&lt;/foreign-keys&gt;&lt;ref-type name="Web Page"&gt;12&lt;/ref-type&gt;&lt;contributors&gt;&lt;authors&gt;&lt;author&gt;Consultation Manager,&lt;/author&gt;&lt;/authors&gt;&lt;/contributors&gt;&lt;titles&gt;&lt;title&gt;Streamline and synchronise your stakeholder relationships&lt;/title&gt;&lt;/titles&gt;&lt;number&gt;07/05/2025&lt;/number&gt;&lt;dates&gt;&lt;year&gt;2024&lt;/year&gt;&lt;/dates&gt;&lt;pub-location&gt;https://www.consultationmanager.com/product-tour/&lt;/pub-location&gt;&lt;urls&gt;&lt;related-urls&gt;&lt;url&gt;https://www.consultationmanager.com/product-tour/&lt;/url&gt;&lt;/related-urls&gt;&lt;/urls&gt;&lt;/record&gt;&lt;/Cite&gt;&lt;/EndNote&gt;</w:instrText>
      </w:r>
      <w:r w:rsidR="00B534A2">
        <w:fldChar w:fldCharType="separate"/>
      </w:r>
      <w:r w:rsidR="00B534A2">
        <w:rPr>
          <w:noProof/>
        </w:rPr>
        <w:t>(Consultation Manager 2024)</w:t>
      </w:r>
      <w:r w:rsidR="00B534A2">
        <w:fldChar w:fldCharType="end"/>
      </w:r>
      <w:r>
        <w:t xml:space="preserve">. This platform allows EAY to keep a register of all stakeholders and record any interactions (e.g. meetings, public events, email correspondence). EAY intends to continue to use Consultation Manager during the rehabilitation period to ensure accurate records of engagement are maintained. </w:t>
      </w:r>
    </w:p>
    <w:p w14:paraId="30730D0B" w14:textId="0710AB26" w:rsidR="00BF13D5" w:rsidRDefault="00B63B62" w:rsidP="00053DDE">
      <w:r>
        <w:t>The Consultation Manager program will allow retrieval of information for the Annual Report</w:t>
      </w:r>
      <w:r w:rsidR="000B30CD">
        <w:t xml:space="preserve"> (section </w:t>
      </w:r>
      <w:r w:rsidR="000B30CD">
        <w:fldChar w:fldCharType="begin"/>
      </w:r>
      <w:r w:rsidR="000B30CD">
        <w:instrText xml:space="preserve"> REF _Ref197501994 \r \h </w:instrText>
      </w:r>
      <w:r w:rsidR="000B30CD">
        <w:fldChar w:fldCharType="separate"/>
      </w:r>
      <w:r w:rsidR="00D35BC0">
        <w:t>14.8</w:t>
      </w:r>
      <w:r w:rsidR="000B30CD">
        <w:fldChar w:fldCharType="end"/>
      </w:r>
      <w:r w:rsidR="000B30CD">
        <w:t xml:space="preserve">). </w:t>
      </w:r>
      <w:r>
        <w:t xml:space="preserve">Additional information on community and stakeholder engagement can be found in </w:t>
      </w:r>
      <w:r>
        <w:fldChar w:fldCharType="begin"/>
      </w:r>
      <w:r>
        <w:instrText xml:space="preserve"> REF _Ref195186177 \r \h </w:instrText>
      </w:r>
      <w:r>
        <w:fldChar w:fldCharType="separate"/>
      </w:r>
      <w:r w:rsidR="00D35BC0">
        <w:t>Chapter 10</w:t>
      </w:r>
      <w:r>
        <w:fldChar w:fldCharType="end"/>
      </w:r>
      <w:r w:rsidR="00CC3A57">
        <w:t xml:space="preserve">. </w:t>
      </w:r>
    </w:p>
    <w:p w14:paraId="693CDC15" w14:textId="3453FD96" w:rsidR="001623D2" w:rsidRPr="00765D25" w:rsidRDefault="005C0DF9" w:rsidP="005C1949">
      <w:pPr>
        <w:pStyle w:val="Heading3"/>
      </w:pPr>
      <w:bookmarkStart w:id="864" w:name="_Ref198538829"/>
      <w:bookmarkStart w:id="865" w:name="_Ref198538830"/>
      <w:r>
        <w:t xml:space="preserve">Compliance </w:t>
      </w:r>
      <w:r w:rsidR="00A4255A">
        <w:t>tracking</w:t>
      </w:r>
      <w:bookmarkEnd w:id="864"/>
      <w:bookmarkEnd w:id="865"/>
    </w:p>
    <w:p w14:paraId="0D0D2E13" w14:textId="1C4D21FE" w:rsidR="001623D2" w:rsidRDefault="00765D25" w:rsidP="00053DDE">
      <w:r w:rsidRPr="00765D25">
        <w:t>EAY has systems for tracking regulatory obligations, non-compliance</w:t>
      </w:r>
      <w:r w:rsidR="005C0DF9">
        <w:t>s</w:t>
      </w:r>
      <w:r w:rsidRPr="00765D25">
        <w:t xml:space="preserve"> and remedial/corrective actions. </w:t>
      </w:r>
      <w:r w:rsidR="008A01D2">
        <w:t>A</w:t>
      </w:r>
      <w:r w:rsidR="00A4255A">
        <w:t xml:space="preserve">ll </w:t>
      </w:r>
      <w:r w:rsidR="008A01D2">
        <w:t xml:space="preserve">DMRP </w:t>
      </w:r>
      <w:r w:rsidR="00A4255A">
        <w:t xml:space="preserve">commitments </w:t>
      </w:r>
      <w:r w:rsidR="008A01D2">
        <w:t>will be tracked, along with any non-compliance</w:t>
      </w:r>
      <w:r w:rsidR="00A70AFD">
        <w:t>s</w:t>
      </w:r>
      <w:r w:rsidR="008A01D2">
        <w:t xml:space="preserve"> and remedial actions. </w:t>
      </w:r>
      <w:r w:rsidR="00A4255A">
        <w:t xml:space="preserve"> </w:t>
      </w:r>
      <w:r w:rsidR="00C71AC6">
        <w:t xml:space="preserve">Systems will ensure </w:t>
      </w:r>
      <w:r w:rsidR="00B2677B">
        <w:t xml:space="preserve">relevant information can be retrieved for the Annual Report (section </w:t>
      </w:r>
      <w:r w:rsidR="00B2677B">
        <w:fldChar w:fldCharType="begin"/>
      </w:r>
      <w:r w:rsidR="00B2677B">
        <w:instrText xml:space="preserve"> REF _Ref197501994 \r \h </w:instrText>
      </w:r>
      <w:r w:rsidR="00B2677B">
        <w:fldChar w:fldCharType="separate"/>
      </w:r>
      <w:r w:rsidR="00D35BC0">
        <w:t>14.8</w:t>
      </w:r>
      <w:r w:rsidR="00B2677B">
        <w:fldChar w:fldCharType="end"/>
      </w:r>
      <w:r w:rsidR="00B2677B">
        <w:t>).</w:t>
      </w:r>
    </w:p>
    <w:p w14:paraId="6088C2B1" w14:textId="5C4B1F20" w:rsidR="00007FB4" w:rsidRPr="00532EE6" w:rsidRDefault="00007FB4" w:rsidP="00CC3A57">
      <w:pPr>
        <w:pStyle w:val="Heading3"/>
      </w:pPr>
      <w:bookmarkStart w:id="866" w:name="_Ref197440470"/>
      <w:r w:rsidRPr="00532EE6">
        <w:t>Audit</w:t>
      </w:r>
      <w:bookmarkEnd w:id="866"/>
      <w:r w:rsidR="00CC3A57" w:rsidRPr="00532EE6">
        <w:t xml:space="preserve"> Information</w:t>
      </w:r>
    </w:p>
    <w:p w14:paraId="176A353A" w14:textId="514F96B4" w:rsidR="00007FB4" w:rsidRPr="00214602" w:rsidRDefault="006853A0" w:rsidP="00053DDE">
      <w:pPr>
        <w:rPr>
          <w:rFonts w:cstheme="majorHAnsi"/>
        </w:rPr>
      </w:pPr>
      <w:r>
        <w:t xml:space="preserve">The annual reports </w:t>
      </w:r>
      <w:r w:rsidR="00214602">
        <w:t xml:space="preserve">(section </w:t>
      </w:r>
      <w:r w:rsidR="00214602">
        <w:fldChar w:fldCharType="begin"/>
      </w:r>
      <w:r w:rsidR="00214602">
        <w:instrText xml:space="preserve"> REF _Ref197501994 \r \h </w:instrText>
      </w:r>
      <w:r w:rsidR="00214602">
        <w:fldChar w:fldCharType="separate"/>
      </w:r>
      <w:r w:rsidR="00D35BC0">
        <w:t>14.8</w:t>
      </w:r>
      <w:r w:rsidR="00214602">
        <w:fldChar w:fldCharType="end"/>
      </w:r>
      <w:r>
        <w:t>)</w:t>
      </w:r>
      <w:r w:rsidR="00166BD1">
        <w:t xml:space="preserve"> require</w:t>
      </w:r>
      <w:r w:rsidR="000D721E">
        <w:t xml:space="preserve"> a</w:t>
      </w:r>
      <w:r w:rsidR="00166BD1">
        <w:t xml:space="preserve"> </w:t>
      </w:r>
      <w:r w:rsidR="00166BD1" w:rsidRPr="00166BD1">
        <w:rPr>
          <w:rFonts w:cstheme="majorHAnsi"/>
          <w:i/>
          <w:iCs/>
        </w:rPr>
        <w:t xml:space="preserve">summary of any environmental audits and land contamination assessments required under the Act, the Water Act 1989, the Environment Protection Act 2017, the Environment </w:t>
      </w:r>
      <w:r w:rsidR="00166BD1" w:rsidRPr="00214602">
        <w:rPr>
          <w:rFonts w:cstheme="majorHAnsi"/>
          <w:i/>
          <w:iCs/>
        </w:rPr>
        <w:t>Effects Act 1978 and the Environment Protection and Biodiversity Conservation Act 1999 of the Commonwealth</w:t>
      </w:r>
      <w:r w:rsidR="00166BD1" w:rsidRPr="00214602">
        <w:rPr>
          <w:rFonts w:cstheme="majorHAnsi"/>
        </w:rPr>
        <w:t>.</w:t>
      </w:r>
    </w:p>
    <w:p w14:paraId="7B8A85B8" w14:textId="640342A6" w:rsidR="00166BD1" w:rsidRDefault="00166BD1" w:rsidP="00053DDE">
      <w:r w:rsidRPr="00214602">
        <w:t>In the event that an audit or land contamination assessment is complete</w:t>
      </w:r>
      <w:r w:rsidR="00205C25">
        <w:t>d,</w:t>
      </w:r>
      <w:r w:rsidRPr="00214602">
        <w:t xml:space="preserve"> the existing</w:t>
      </w:r>
      <w:r w:rsidR="00205C25">
        <w:t xml:space="preserve"> reporting</w:t>
      </w:r>
      <w:r w:rsidRPr="00214602">
        <w:t xml:space="preserve"> systems </w:t>
      </w:r>
      <w:r w:rsidR="005C0DF9" w:rsidRPr="00214602">
        <w:t xml:space="preserve">(section </w:t>
      </w:r>
      <w:r w:rsidR="00CC5415">
        <w:fldChar w:fldCharType="begin"/>
      </w:r>
      <w:r w:rsidR="00CC5415">
        <w:instrText xml:space="preserve"> REF _Ref198537863 \r \h </w:instrText>
      </w:r>
      <w:r w:rsidR="00CC5415">
        <w:fldChar w:fldCharType="separate"/>
      </w:r>
      <w:r w:rsidR="00D35BC0">
        <w:t>14.4</w:t>
      </w:r>
      <w:r w:rsidR="00CC5415">
        <w:fldChar w:fldCharType="end"/>
      </w:r>
      <w:r w:rsidR="00CC5415">
        <w:t xml:space="preserve">) </w:t>
      </w:r>
      <w:r w:rsidRPr="00214602">
        <w:t>will be utilised.</w:t>
      </w:r>
      <w:r>
        <w:t xml:space="preserve"> </w:t>
      </w:r>
    </w:p>
    <w:p w14:paraId="02DA5227" w14:textId="11460AFE" w:rsidR="00980F06" w:rsidRPr="00384AF4" w:rsidRDefault="00980F06" w:rsidP="009F7F00">
      <w:pPr>
        <w:pStyle w:val="Heading2"/>
      </w:pPr>
      <w:bookmarkStart w:id="867" w:name="_Toc210049097"/>
      <w:r w:rsidRPr="00384AF4">
        <w:t>ISO accreditation</w:t>
      </w:r>
      <w:bookmarkEnd w:id="867"/>
    </w:p>
    <w:p w14:paraId="03A17EF0" w14:textId="400765F5" w:rsidR="00632F48" w:rsidRDefault="00632F48" w:rsidP="00980F06">
      <w:r>
        <w:t xml:space="preserve">As outlined in section </w:t>
      </w:r>
      <w:r w:rsidR="00203762">
        <w:fldChar w:fldCharType="begin"/>
      </w:r>
      <w:r w:rsidR="00203762">
        <w:instrText xml:space="preserve"> REF _Ref200548900 \r \h </w:instrText>
      </w:r>
      <w:r w:rsidR="00203762">
        <w:fldChar w:fldCharType="separate"/>
      </w:r>
      <w:r w:rsidR="00D35BC0">
        <w:t>4.1.3</w:t>
      </w:r>
      <w:r w:rsidR="00203762">
        <w:fldChar w:fldCharType="end"/>
      </w:r>
      <w:r>
        <w:t xml:space="preserve">, the site currently </w:t>
      </w:r>
      <w:r w:rsidR="009D2211">
        <w:t>maintains certifications for:</w:t>
      </w:r>
    </w:p>
    <w:p w14:paraId="3C89DF79" w14:textId="4372F372" w:rsidR="00632F48" w:rsidRDefault="00632F48" w:rsidP="00ED69BB">
      <w:pPr>
        <w:pStyle w:val="ListParagraph"/>
        <w:numPr>
          <w:ilvl w:val="0"/>
          <w:numId w:val="154"/>
        </w:numPr>
      </w:pPr>
      <w:r w:rsidRPr="00B470B0">
        <w:rPr>
          <w:i/>
        </w:rPr>
        <w:t xml:space="preserve">Environmental management systems—Requirements with guidance for </w:t>
      </w:r>
      <w:r w:rsidRPr="009465AD">
        <w:rPr>
          <w:i/>
        </w:rPr>
        <w:t>use (ISO 14001:2015)</w:t>
      </w:r>
      <w:r>
        <w:t xml:space="preserve"> </w:t>
      </w:r>
      <w:r>
        <w:fldChar w:fldCharType="begin"/>
      </w:r>
      <w:r w:rsidR="00D33CED">
        <w:instrText xml:space="preserve"> ADDIN EN.CITE &lt;EndNote&gt;&lt;Cite&gt;&lt;Author&gt;ISO&lt;/Author&gt;&lt;Year&gt;2015&lt;/Year&gt;&lt;RecNum&gt;12&lt;/RecNum&gt;&lt;DisplayText&gt;(ISO 2015a)&lt;/DisplayText&gt;&lt;record&gt;&lt;rec-number&gt;12&lt;/rec-number&gt;&lt;foreign-keys&gt;&lt;key app="EN" db-id="spaff0s0osz0sqe0t5a55fezradpx9psfrzt" timestamp="1744953643" guid="34127f2d-9054-4a92-be77-da052b388065"&gt;12&lt;/key&gt;&lt;/foreign-keys&gt;&lt;ref-type name="Report"&gt;27&lt;/ref-type&gt;&lt;contributors&gt;&lt;authors&gt;&lt;author&gt;ISO&lt;/author&gt;&lt;/authors&gt;&lt;secondary-authors&gt;&lt;author&gt;International Organization for Standardization,&lt;/author&gt;&lt;/secondary-authors&gt;&lt;/contributors&gt;&lt;titles&gt;&lt;title&gt;Environmental management systems - Requirements with guidance for use (ISO 14001:2015)&lt;/title&gt;&lt;/titles&gt;&lt;number&gt;A2414560&lt;/number&gt;&lt;dates&gt;&lt;year&gt;2015&lt;/year&gt;&lt;/dates&gt;&lt;pub-location&gt;https://www.iso.org/standard/60857.html&lt;/pub-location&gt;&lt;urls&gt;&lt;/urls&gt;&lt;/record&gt;&lt;/Cite&gt;&lt;/EndNote&gt;</w:instrText>
      </w:r>
      <w:r>
        <w:fldChar w:fldCharType="separate"/>
      </w:r>
      <w:r>
        <w:rPr>
          <w:noProof/>
        </w:rPr>
        <w:t>(ISO 2015a)</w:t>
      </w:r>
      <w:r>
        <w:fldChar w:fldCharType="end"/>
      </w:r>
      <w:r>
        <w:t xml:space="preserve">, </w:t>
      </w:r>
    </w:p>
    <w:p w14:paraId="104EF189" w14:textId="3490B948" w:rsidR="00632F48" w:rsidRDefault="00632F48" w:rsidP="00ED69BB">
      <w:pPr>
        <w:pStyle w:val="ListParagraph"/>
        <w:numPr>
          <w:ilvl w:val="0"/>
          <w:numId w:val="154"/>
        </w:numPr>
      </w:pPr>
      <w:r w:rsidRPr="00B470B0">
        <w:rPr>
          <w:i/>
        </w:rPr>
        <w:t>Occupational health and safety management systems—Requirements with guidance for use</w:t>
      </w:r>
      <w:r w:rsidRPr="00782D60">
        <w:t> </w:t>
      </w:r>
      <w:r w:rsidRPr="009465AD">
        <w:rPr>
          <w:i/>
          <w:iCs/>
        </w:rPr>
        <w:t xml:space="preserve">(ISO 45001:2018) </w:t>
      </w:r>
      <w:r>
        <w:fldChar w:fldCharType="begin"/>
      </w:r>
      <w:r w:rsidR="00D33CED">
        <w:instrText xml:space="preserve"> ADDIN EN.CITE &lt;EndNote&gt;&lt;Cite&gt;&lt;Author&gt;ISO&lt;/Author&gt;&lt;Year&gt;2018&lt;/Year&gt;&lt;RecNum&gt;13&lt;/RecNum&gt;&lt;DisplayText&gt;(ISO 2018a)&lt;/DisplayText&gt;&lt;record&gt;&lt;rec-number&gt;13&lt;/rec-number&gt;&lt;foreign-keys&gt;&lt;key app="EN" db-id="spaff0s0osz0sqe0t5a55fezradpx9psfrzt" timestamp="1744953896" guid="2070a90d-12c7-4cad-b009-9e8e9acf1cc7"&gt;13&lt;/key&gt;&lt;/foreign-keys&gt;&lt;ref-type name="Report"&gt;27&lt;/ref-type&gt;&lt;contributors&gt;&lt;authors&gt;&lt;author&gt;ISO&lt;/author&gt;&lt;/authors&gt;&lt;secondary-authors&gt;&lt;author&gt;International Organization for Standardization,&lt;/author&gt;&lt;/secondary-authors&gt;&lt;/contributors&gt;&lt;titles&gt;&lt;title&gt;Occupational health and safety management systems - Requirements with guidance for use (ISO 45001:2018)&lt;/title&gt;&lt;/titles&gt;&lt;number&gt;A2414563&lt;/number&gt;&lt;dates&gt;&lt;year&gt;2018&lt;/year&gt;&lt;/dates&gt;&lt;pub-location&gt;https://www.iso.org/standard/63787.html&lt;/pub-location&gt;&lt;urls&gt;&lt;/urls&gt;&lt;/record&gt;&lt;/Cite&gt;&lt;/EndNote&gt;</w:instrText>
      </w:r>
      <w:r>
        <w:fldChar w:fldCharType="separate"/>
      </w:r>
      <w:r>
        <w:rPr>
          <w:noProof/>
        </w:rPr>
        <w:t>(ISO 2018a)</w:t>
      </w:r>
      <w:r>
        <w:fldChar w:fldCharType="end"/>
      </w:r>
      <w:r>
        <w:t>, and</w:t>
      </w:r>
      <w:r w:rsidRPr="00782D60">
        <w:t> </w:t>
      </w:r>
    </w:p>
    <w:p w14:paraId="3F94E0AC" w14:textId="6AF36861" w:rsidR="00632F48" w:rsidRDefault="00632F48" w:rsidP="00ED69BB">
      <w:pPr>
        <w:pStyle w:val="ListParagraph"/>
        <w:numPr>
          <w:ilvl w:val="0"/>
          <w:numId w:val="154"/>
        </w:numPr>
      </w:pPr>
      <w:r w:rsidRPr="00B470B0">
        <w:rPr>
          <w:i/>
          <w:iCs/>
        </w:rPr>
        <w:t>Quality management systems—</w:t>
      </w:r>
      <w:r w:rsidRPr="009465AD">
        <w:rPr>
          <w:i/>
          <w:iCs/>
        </w:rPr>
        <w:t>Requirements (ISO 9001:2015)</w:t>
      </w:r>
      <w:r>
        <w:t xml:space="preserve"> </w:t>
      </w:r>
      <w:r>
        <w:fldChar w:fldCharType="begin"/>
      </w:r>
      <w:r w:rsidR="00D33CED">
        <w:instrText xml:space="preserve"> ADDIN EN.CITE &lt;EndNote&gt;&lt;Cite&gt;&lt;Author&gt;ISO&lt;/Author&gt;&lt;Year&gt;2015&lt;/Year&gt;&lt;RecNum&gt;14&lt;/RecNum&gt;&lt;DisplayText&gt;(ISO 2015b)&lt;/DisplayText&gt;&lt;record&gt;&lt;rec-number&gt;14&lt;/rec-number&gt;&lt;foreign-keys&gt;&lt;key app="EN" db-id="spaff0s0osz0sqe0t5a55fezradpx9psfrzt" timestamp="1744954026" guid="888f1172-c4e4-4c71-a7de-d187685d23f0"&gt;14&lt;/key&gt;&lt;/foreign-keys&gt;&lt;ref-type name="Report"&gt;27&lt;/ref-type&gt;&lt;contributors&gt;&lt;authors&gt;&lt;author&gt;ISO&lt;/author&gt;&lt;/authors&gt;&lt;secondary-authors&gt;&lt;author&gt;International Organization for Standardization,&lt;/author&gt;&lt;/secondary-authors&gt;&lt;/contributors&gt;&lt;titles&gt;&lt;title&gt;Quality management systems - Requirements (ISO 9001:2015)&lt;/title&gt;&lt;/titles&gt;&lt;number&gt;A2414561&lt;/number&gt;&lt;dates&gt;&lt;year&gt;2015&lt;/year&gt;&lt;/dates&gt;&lt;pub-location&gt;https://www.iso.org/standard/62085.html&lt;/pub-location&gt;&lt;urls&gt;&lt;/urls&gt;&lt;/record&gt;&lt;/Cite&gt;&lt;/EndNote&gt;</w:instrText>
      </w:r>
      <w:r>
        <w:fldChar w:fldCharType="separate"/>
      </w:r>
      <w:r>
        <w:rPr>
          <w:noProof/>
        </w:rPr>
        <w:t>(ISO 2015b)</w:t>
      </w:r>
      <w:r>
        <w:fldChar w:fldCharType="end"/>
      </w:r>
      <w:r w:rsidRPr="00782D60">
        <w:t>.</w:t>
      </w:r>
      <w:r>
        <w:t xml:space="preserve"> </w:t>
      </w:r>
    </w:p>
    <w:p w14:paraId="4D7C0066" w14:textId="77777777" w:rsidR="00632F48" w:rsidRDefault="00632F48" w:rsidP="00632F48">
      <w:r>
        <w:t xml:space="preserve">The intention is to maintain these certifications during rehabilitation to provide strong systems, governance and quality control throughout the project. </w:t>
      </w:r>
    </w:p>
    <w:p w14:paraId="69765563" w14:textId="51BDABA9" w:rsidR="00AA07D7" w:rsidRPr="001F4DBB" w:rsidRDefault="00AA07D7" w:rsidP="009F7F00">
      <w:pPr>
        <w:pStyle w:val="Heading2"/>
      </w:pPr>
      <w:bookmarkStart w:id="868" w:name="_Toc210049098"/>
      <w:r w:rsidRPr="001F4DBB">
        <w:t>Project Governance</w:t>
      </w:r>
      <w:bookmarkEnd w:id="868"/>
    </w:p>
    <w:p w14:paraId="50EFE8F8" w14:textId="03E05BFB" w:rsidR="00AA07D7" w:rsidRDefault="006A6AF5" w:rsidP="00AA07D7">
      <w:r>
        <w:t>EA has an existing Project Management Governance System (PMGS)</w:t>
      </w:r>
      <w:r w:rsidR="00774BF0">
        <w:t xml:space="preserve"> for planning and executing major projects. </w:t>
      </w:r>
      <w:r w:rsidR="00FE368C">
        <w:t xml:space="preserve">The PMGS process provides strong governance of projects with set Gates and Checkpoints to review the project planning, execution and delivery. This PMGS process </w:t>
      </w:r>
      <w:r w:rsidR="00AA6748">
        <w:t xml:space="preserve">also includes </w:t>
      </w:r>
      <w:r w:rsidR="00126C0B">
        <w:t>procedures and t</w:t>
      </w:r>
      <w:r w:rsidR="00AA6748">
        <w:t xml:space="preserve">oolkits for </w:t>
      </w:r>
      <w:r w:rsidR="00126C0B">
        <w:t xml:space="preserve">change management, project risk assessments and </w:t>
      </w:r>
      <w:r w:rsidR="00FB42E7">
        <w:t xml:space="preserve">financial reviews. </w:t>
      </w:r>
    </w:p>
    <w:p w14:paraId="4EBFC673" w14:textId="47F12C06" w:rsidR="00B83834" w:rsidRPr="00D74366" w:rsidRDefault="00B83834" w:rsidP="000E6C71">
      <w:pPr>
        <w:pStyle w:val="Heading2"/>
      </w:pPr>
      <w:bookmarkStart w:id="869" w:name="_Ref197440492"/>
      <w:bookmarkStart w:id="870" w:name="_Toc210049099"/>
      <w:r w:rsidRPr="00D74366">
        <w:t>DMRP Review</w:t>
      </w:r>
      <w:bookmarkEnd w:id="869"/>
      <w:bookmarkEnd w:id="870"/>
    </w:p>
    <w:p w14:paraId="2E2CF754" w14:textId="2FBACB9C" w:rsidR="00B83834" w:rsidRDefault="00D74366" w:rsidP="00B83834">
      <w:r w:rsidRPr="00D74366">
        <w:t>The DMRP is intended to be live document that is reviewed and updated as the knowledge base grows</w:t>
      </w:r>
      <w:r>
        <w:t xml:space="preserve"> </w:t>
      </w:r>
      <w:r w:rsidR="00500A43">
        <w:fldChar w:fldCharType="begin"/>
      </w:r>
      <w:r w:rsidR="001B655D">
        <w:instrText xml:space="preserve"> ADDIN EN.CITE &lt;EndNote&gt;&lt;Cite&gt;&lt;Author&gt;MLRA&lt;/Author&gt;&lt;Year&gt;2024&lt;/Year&gt;&lt;RecNum&gt;66&lt;/RecNum&gt;&lt;DisplayText&gt;(MLRA 2024a)&lt;/DisplayText&gt;&lt;record&gt;&lt;rec-number&gt;66&lt;/rec-number&gt;&lt;foreign-keys&gt;&lt;key app="EN" db-id="spaff0s0osz0sqe0t5a55fezradpx9psfrzt" timestamp="1746678610" guid="49bd1086-6bf9-4d02-8389-70d107ce3a53"&gt;66&lt;/key&gt;&lt;/foreign-keys&gt;&lt;ref-type name="Report"&gt;27&lt;/ref-type&gt;&lt;contributors&gt;&lt;authors&gt;&lt;author&gt;MLRA&lt;/author&gt;&lt;/authors&gt;&lt;secondary-authors&gt;&lt;author&gt;Mine Land Rehabilitation Authority,&lt;/author&gt;&lt;/secondary-authors&gt;&lt;/contributors&gt;&lt;titles&gt;&lt;title&gt;Fact Sheet: What is a Declared Mine Rehabilitation Plan?&lt;/title&gt;&lt;/titles&gt;&lt;number&gt;A2394023&lt;/number&gt;&lt;dates&gt;&lt;year&gt;2024&lt;/year&gt;&lt;pub-dates&gt;&lt;date&gt;30/04/2024&lt;/date&gt;&lt;/pub-dates&gt;&lt;/dates&gt;&lt;pub-location&gt;https://www.mineland.vic.gov.au/news/declared-mine-rehabilitation-plan-fact-sheet/&lt;/pub-location&gt;&lt;urls&gt;&lt;related-urls&gt;&lt;url&gt;https://www.mineland.vic.gov.au/news/declared-mine-rehabilitation-plan-fact-sheet/&lt;/url&gt;&lt;/related-urls&gt;&lt;/urls&gt;&lt;access-date&gt;08/05/2025&lt;/access-date&gt;&lt;/record&gt;&lt;/Cite&gt;&lt;/EndNote&gt;</w:instrText>
      </w:r>
      <w:r w:rsidR="00500A43">
        <w:fldChar w:fldCharType="separate"/>
      </w:r>
      <w:r w:rsidR="00500A43">
        <w:rPr>
          <w:noProof/>
        </w:rPr>
        <w:t>(MLRA 2024a)</w:t>
      </w:r>
      <w:r w:rsidR="00500A43">
        <w:fldChar w:fldCharType="end"/>
      </w:r>
      <w:r w:rsidRPr="00D74366">
        <w:t>.</w:t>
      </w:r>
    </w:p>
    <w:p w14:paraId="79ADDD23" w14:textId="0392D0E9" w:rsidR="00B825C8" w:rsidRDefault="006E5180" w:rsidP="00B83834">
      <w:r>
        <w:t>V</w:t>
      </w:r>
      <w:r w:rsidR="00DA10A6">
        <w:t>ariation</w:t>
      </w:r>
      <w:r>
        <w:t>s</w:t>
      </w:r>
      <w:r w:rsidR="00BC200B">
        <w:t xml:space="preserve"> to the </w:t>
      </w:r>
      <w:r w:rsidR="00B825C8">
        <w:t>DMRP could arise from:</w:t>
      </w:r>
    </w:p>
    <w:p w14:paraId="1D268721" w14:textId="3C0173A3" w:rsidR="006A5046" w:rsidRDefault="006A5046" w:rsidP="00ED69BB">
      <w:pPr>
        <w:pStyle w:val="ListParagraph"/>
        <w:numPr>
          <w:ilvl w:val="0"/>
          <w:numId w:val="204"/>
        </w:numPr>
      </w:pPr>
      <w:r>
        <w:t xml:space="preserve">Increased </w:t>
      </w:r>
      <w:r w:rsidR="00FF0409">
        <w:t>understanding</w:t>
      </w:r>
      <w:r>
        <w:t xml:space="preserve"> from monitoring data</w:t>
      </w:r>
    </w:p>
    <w:p w14:paraId="32564D20" w14:textId="64B85C00" w:rsidR="00B825C8" w:rsidRDefault="00B825C8" w:rsidP="00ED69BB">
      <w:pPr>
        <w:pStyle w:val="ListParagraph"/>
        <w:numPr>
          <w:ilvl w:val="0"/>
          <w:numId w:val="204"/>
        </w:numPr>
      </w:pPr>
      <w:r>
        <w:t>Update</w:t>
      </w:r>
      <w:r w:rsidR="00FF0409">
        <w:t xml:space="preserve">d knowledge from </w:t>
      </w:r>
      <w:r>
        <w:t>technical studies</w:t>
      </w:r>
    </w:p>
    <w:p w14:paraId="70602CD3" w14:textId="75EDC754" w:rsidR="00B825C8" w:rsidRDefault="00B825C8" w:rsidP="00ED69BB">
      <w:pPr>
        <w:pStyle w:val="ListParagraph"/>
        <w:numPr>
          <w:ilvl w:val="0"/>
          <w:numId w:val="204"/>
        </w:numPr>
      </w:pPr>
      <w:r>
        <w:t>Learning</w:t>
      </w:r>
      <w:r w:rsidR="00EA79DA">
        <w:t>s</w:t>
      </w:r>
      <w:r>
        <w:t xml:space="preserve"> from field trials</w:t>
      </w:r>
    </w:p>
    <w:p w14:paraId="1B15BFB4" w14:textId="09D48740" w:rsidR="00B825C8" w:rsidRDefault="00EA79DA" w:rsidP="00ED69BB">
      <w:pPr>
        <w:pStyle w:val="ListParagraph"/>
        <w:numPr>
          <w:ilvl w:val="0"/>
          <w:numId w:val="204"/>
        </w:numPr>
      </w:pPr>
      <w:r>
        <w:t xml:space="preserve">Learnings from </w:t>
      </w:r>
      <w:r w:rsidR="007A5630">
        <w:t>remedial</w:t>
      </w:r>
      <w:r w:rsidR="00B240E3">
        <w:t xml:space="preserve"> actions</w:t>
      </w:r>
    </w:p>
    <w:p w14:paraId="32601392" w14:textId="40217641" w:rsidR="003C0054" w:rsidRDefault="003C0054" w:rsidP="00ED69BB">
      <w:pPr>
        <w:pStyle w:val="ListParagraph"/>
        <w:numPr>
          <w:ilvl w:val="0"/>
          <w:numId w:val="204"/>
        </w:numPr>
      </w:pPr>
      <w:r>
        <w:t xml:space="preserve">Risk </w:t>
      </w:r>
      <w:r w:rsidR="00BC200B">
        <w:t xml:space="preserve">assessment </w:t>
      </w:r>
      <w:r>
        <w:t>reviews / updates</w:t>
      </w:r>
    </w:p>
    <w:p w14:paraId="66AFE6D2" w14:textId="3B6F0B38" w:rsidR="00BC200B" w:rsidRDefault="00BC200B" w:rsidP="00ED69BB">
      <w:pPr>
        <w:pStyle w:val="ListParagraph"/>
        <w:numPr>
          <w:ilvl w:val="0"/>
          <w:numId w:val="204"/>
        </w:numPr>
      </w:pPr>
      <w:r>
        <w:t xml:space="preserve">Identification of new opportunities </w:t>
      </w:r>
    </w:p>
    <w:p w14:paraId="7F705AD2" w14:textId="49E816B9" w:rsidR="003C0054" w:rsidRDefault="002441F6" w:rsidP="00ED69BB">
      <w:pPr>
        <w:pStyle w:val="ListParagraph"/>
        <w:numPr>
          <w:ilvl w:val="0"/>
          <w:numId w:val="204"/>
        </w:numPr>
      </w:pPr>
      <w:r>
        <w:t>Findings from s</w:t>
      </w:r>
      <w:r w:rsidR="003C0054">
        <w:t>takeholder and community feedback</w:t>
      </w:r>
    </w:p>
    <w:p w14:paraId="2590FB4B" w14:textId="18B0E74E" w:rsidR="003C0054" w:rsidRDefault="003C0054" w:rsidP="00ED69BB">
      <w:pPr>
        <w:pStyle w:val="ListParagraph"/>
        <w:numPr>
          <w:ilvl w:val="0"/>
          <w:numId w:val="204"/>
        </w:numPr>
      </w:pPr>
      <w:r>
        <w:t>Regulatory changes</w:t>
      </w:r>
    </w:p>
    <w:p w14:paraId="5A8AE9D3" w14:textId="5904B8D0" w:rsidR="003C0054" w:rsidRDefault="003C0054" w:rsidP="00ED69BB">
      <w:pPr>
        <w:pStyle w:val="ListParagraph"/>
        <w:numPr>
          <w:ilvl w:val="0"/>
          <w:numId w:val="204"/>
        </w:numPr>
      </w:pPr>
      <w:r>
        <w:t>Specific feedback or instructions from regulators or government bodies</w:t>
      </w:r>
    </w:p>
    <w:p w14:paraId="24B83B7E" w14:textId="198532BF" w:rsidR="007A5630" w:rsidRDefault="007A5630" w:rsidP="00ED69BB">
      <w:pPr>
        <w:pStyle w:val="ListParagraph"/>
        <w:numPr>
          <w:ilvl w:val="0"/>
          <w:numId w:val="204"/>
        </w:numPr>
      </w:pPr>
      <w:r>
        <w:t>Inability to meet original intentions of the plan</w:t>
      </w:r>
    </w:p>
    <w:p w14:paraId="51042AD1" w14:textId="1994B893" w:rsidR="00AA504D" w:rsidRDefault="00AE2075" w:rsidP="00B83834">
      <w:r>
        <w:t xml:space="preserve">EAY will discuss potential changes to the DMRP with the Department before progressing with a DMRP update. </w:t>
      </w:r>
      <w:r w:rsidR="00AA504D">
        <w:t xml:space="preserve">Updates to the DMRP will provide a summary table </w:t>
      </w:r>
      <w:r w:rsidR="001632A4">
        <w:t xml:space="preserve">outlining the changes that have been made, and the justification for </w:t>
      </w:r>
      <w:r w:rsidR="000D5C42">
        <w:t xml:space="preserve">those </w:t>
      </w:r>
      <w:r w:rsidR="001632A4">
        <w:t xml:space="preserve">changes. </w:t>
      </w:r>
      <w:r w:rsidR="00A928ED">
        <w:t xml:space="preserve">Variations to the DMRP will be tracked via the document management system. </w:t>
      </w:r>
    </w:p>
    <w:p w14:paraId="404C6B5E" w14:textId="1E5463F2" w:rsidR="00B83834" w:rsidRPr="000E6C71" w:rsidRDefault="001E1699" w:rsidP="0083224A">
      <w:r>
        <w:t xml:space="preserve">EAY anticipates that </w:t>
      </w:r>
      <w:r w:rsidR="00081549">
        <w:t xml:space="preserve">the next </w:t>
      </w:r>
      <w:r>
        <w:t>DMRP update will occur</w:t>
      </w:r>
      <w:r w:rsidR="00081549">
        <w:t xml:space="preserve"> in </w:t>
      </w:r>
      <w:r>
        <w:t>2028 to update</w:t>
      </w:r>
      <w:r w:rsidR="00E44CBF">
        <w:t xml:space="preserve"> the</w:t>
      </w:r>
      <w:r>
        <w:t xml:space="preserve"> </w:t>
      </w:r>
      <w:r w:rsidR="00B6225F">
        <w:t xml:space="preserve">knowledge base and close out </w:t>
      </w:r>
      <w:r w:rsidR="00CB20E3">
        <w:t xml:space="preserve">relevant </w:t>
      </w:r>
      <w:r w:rsidR="00B6225F">
        <w:t>knowledge</w:t>
      </w:r>
      <w:r w:rsidR="005E7D49">
        <w:t xml:space="preserve"> gaps</w:t>
      </w:r>
      <w:r w:rsidR="00E837AA">
        <w:t xml:space="preserve"> closer to operational closure</w:t>
      </w:r>
      <w:r w:rsidR="00081549">
        <w:t xml:space="preserve">. </w:t>
      </w:r>
    </w:p>
    <w:p w14:paraId="5190913A" w14:textId="003229F5" w:rsidR="00A37593" w:rsidRPr="00457E0C" w:rsidRDefault="00A37593" w:rsidP="00A37593">
      <w:pPr>
        <w:pStyle w:val="Heading2"/>
      </w:pPr>
      <w:bookmarkStart w:id="871" w:name="_Ref197501994"/>
      <w:bookmarkStart w:id="872" w:name="_Toc210049100"/>
      <w:r w:rsidRPr="00457E0C">
        <w:t>Annual Report</w:t>
      </w:r>
      <w:bookmarkEnd w:id="871"/>
      <w:bookmarkEnd w:id="872"/>
    </w:p>
    <w:p w14:paraId="322037C3" w14:textId="6FEB3BDB" w:rsidR="00A37593" w:rsidRDefault="00626DF5" w:rsidP="00A37593">
      <w:r>
        <w:t>A</w:t>
      </w:r>
      <w:r w:rsidR="00A37593" w:rsidRPr="00626DF5">
        <w:t>n annual report will be submitted</w:t>
      </w:r>
      <w:r w:rsidR="00A86D4F" w:rsidRPr="00626DF5">
        <w:t xml:space="preserve"> </w:t>
      </w:r>
      <w:r w:rsidR="00D60F46" w:rsidRPr="00626DF5">
        <w:t xml:space="preserve">that covers the requirements </w:t>
      </w:r>
      <w:r w:rsidRPr="00626DF5">
        <w:t>of section 57A of the MRSDMIR.</w:t>
      </w:r>
      <w:r>
        <w:t xml:space="preserve"> </w:t>
      </w:r>
    </w:p>
    <w:p w14:paraId="1907F794" w14:textId="15073C9A" w:rsidR="00A37593" w:rsidRDefault="00800F80" w:rsidP="00A37593">
      <w:r w:rsidRPr="00157DD1">
        <w:t xml:space="preserve">The regulations and draft DMRP guidance do not specify the </w:t>
      </w:r>
      <w:r w:rsidR="00D26E9C">
        <w:t>due dates</w:t>
      </w:r>
      <w:r w:rsidR="00157DD1" w:rsidRPr="00157DD1">
        <w:t xml:space="preserve"> of the annual reports</w:t>
      </w:r>
      <w:r w:rsidR="00D26E9C">
        <w:t xml:space="preserve"> (</w:t>
      </w:r>
      <w:r w:rsidR="00D60F46">
        <w:t>e.g.</w:t>
      </w:r>
      <w:r w:rsidR="00D26E9C">
        <w:t xml:space="preserve"> </w:t>
      </w:r>
      <w:r w:rsidR="00157DD1" w:rsidRPr="00157DD1">
        <w:t>calendar year, financial year or based on DMRP approval</w:t>
      </w:r>
      <w:r w:rsidR="000A4C89">
        <w:t xml:space="preserve"> date</w:t>
      </w:r>
      <w:r w:rsidR="00D26E9C">
        <w:t>)</w:t>
      </w:r>
      <w:r w:rsidR="00157DD1" w:rsidRPr="00157DD1">
        <w:t>. EAY assumes that guidance will be provided on the timing of these annual reports once the DMRP is approved.</w:t>
      </w:r>
    </w:p>
    <w:p w14:paraId="6E2F46C1" w14:textId="07C5B74D" w:rsidR="0034756B" w:rsidRDefault="0034756B">
      <w:pPr>
        <w:spacing w:after="0" w:line="240" w:lineRule="auto"/>
      </w:pPr>
      <w:r>
        <w:br w:type="page"/>
      </w:r>
    </w:p>
    <w:p w14:paraId="6CBA1EC0" w14:textId="692AD9B2" w:rsidR="00773B58" w:rsidRDefault="00773B58" w:rsidP="0042576C">
      <w:pPr>
        <w:pStyle w:val="Caption"/>
        <w:keepNext/>
      </w:pPr>
      <w:bookmarkStart w:id="873" w:name="_Toc210127051"/>
      <w:r>
        <w:t xml:space="preserve">Table </w:t>
      </w:r>
      <w:r w:rsidR="00971AAD">
        <w:fldChar w:fldCharType="begin"/>
      </w:r>
      <w:r w:rsidR="00971AAD">
        <w:instrText xml:space="preserve"> STYLEREF 1 \s </w:instrText>
      </w:r>
      <w:r w:rsidR="00971AAD">
        <w:fldChar w:fldCharType="separate"/>
      </w:r>
      <w:r w:rsidR="00D35BC0">
        <w:rPr>
          <w:noProof/>
        </w:rPr>
        <w:t>14</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5</w:t>
      </w:r>
      <w:r w:rsidR="00971AAD">
        <w:fldChar w:fldCharType="end"/>
      </w:r>
      <w:r>
        <w:t>: Annual Report requirements</w:t>
      </w:r>
      <w:bookmarkEnd w:id="873"/>
    </w:p>
    <w:tbl>
      <w:tblPr>
        <w:tblStyle w:val="DMRPTable"/>
        <w:tblW w:w="5000" w:type="pct"/>
        <w:tblLook w:val="04A0" w:firstRow="1" w:lastRow="0" w:firstColumn="1" w:lastColumn="0" w:noHBand="0" w:noVBand="1"/>
      </w:tblPr>
      <w:tblGrid>
        <w:gridCol w:w="1342"/>
        <w:gridCol w:w="7131"/>
        <w:gridCol w:w="2293"/>
      </w:tblGrid>
      <w:tr w:rsidR="00537E47" w:rsidRPr="00042679" w14:paraId="3CF78E86" w14:textId="77777777" w:rsidTr="00537E47">
        <w:trPr>
          <w:cnfStyle w:val="100000000000" w:firstRow="1" w:lastRow="0" w:firstColumn="0" w:lastColumn="0" w:oddVBand="0" w:evenVBand="0" w:oddHBand="0" w:evenHBand="0" w:firstRowFirstColumn="0" w:firstRowLastColumn="0" w:lastRowFirstColumn="0" w:lastRowLastColumn="0"/>
        </w:trPr>
        <w:tc>
          <w:tcPr>
            <w:tcW w:w="623" w:type="pct"/>
          </w:tcPr>
          <w:p w14:paraId="09E03D3B" w14:textId="096AFB1D" w:rsidR="00537E47" w:rsidRPr="00A928ED" w:rsidRDefault="009B5414" w:rsidP="00BE188B">
            <w:pPr>
              <w:rPr>
                <w:rFonts w:cstheme="majorHAnsi"/>
                <w:b w:val="0"/>
                <w:bCs/>
                <w:color w:val="auto"/>
              </w:rPr>
            </w:pPr>
            <w:r w:rsidRPr="00A928ED">
              <w:rPr>
                <w:rFonts w:cstheme="majorHAnsi"/>
                <w:bCs/>
                <w:color w:val="auto"/>
              </w:rPr>
              <w:t>MRSDMIR section</w:t>
            </w:r>
          </w:p>
        </w:tc>
        <w:tc>
          <w:tcPr>
            <w:tcW w:w="3312" w:type="pct"/>
          </w:tcPr>
          <w:p w14:paraId="76FC3EC7" w14:textId="50BA457C" w:rsidR="00537E47" w:rsidRPr="00A928ED" w:rsidRDefault="005D01A8" w:rsidP="00D27852">
            <w:pPr>
              <w:rPr>
                <w:rFonts w:cstheme="majorHAnsi"/>
                <w:b w:val="0"/>
                <w:bCs/>
                <w:color w:val="auto"/>
              </w:rPr>
            </w:pPr>
            <w:r w:rsidRPr="00A928ED">
              <w:rPr>
                <w:rFonts w:cstheme="majorHAnsi"/>
                <w:bCs/>
                <w:color w:val="auto"/>
              </w:rPr>
              <w:t>MRSDMIR</w:t>
            </w:r>
            <w:r w:rsidR="00BE2B5B" w:rsidRPr="00A928ED">
              <w:rPr>
                <w:rFonts w:cstheme="majorHAnsi"/>
                <w:bCs/>
                <w:color w:val="auto"/>
              </w:rPr>
              <w:t xml:space="preserve"> </w:t>
            </w:r>
            <w:r w:rsidR="009B5414" w:rsidRPr="00A928ED">
              <w:rPr>
                <w:rFonts w:cstheme="majorHAnsi"/>
                <w:bCs/>
                <w:color w:val="auto"/>
              </w:rPr>
              <w:t>text</w:t>
            </w:r>
          </w:p>
        </w:tc>
        <w:tc>
          <w:tcPr>
            <w:tcW w:w="1065" w:type="pct"/>
          </w:tcPr>
          <w:p w14:paraId="46015A72" w14:textId="173A2D74" w:rsidR="00537E47" w:rsidRPr="00A928ED" w:rsidRDefault="00537E47" w:rsidP="00BE188B">
            <w:pPr>
              <w:rPr>
                <w:rFonts w:cstheme="majorHAnsi"/>
                <w:b w:val="0"/>
                <w:bCs/>
                <w:color w:val="auto"/>
              </w:rPr>
            </w:pPr>
            <w:r w:rsidRPr="00A928ED">
              <w:rPr>
                <w:rFonts w:cstheme="majorHAnsi"/>
                <w:bCs/>
                <w:color w:val="auto"/>
              </w:rPr>
              <w:t>DMRP Reference</w:t>
            </w:r>
          </w:p>
        </w:tc>
      </w:tr>
      <w:tr w:rsidR="006A5717" w:rsidRPr="00042679" w14:paraId="6FEDD7E6" w14:textId="77777777" w:rsidTr="006A5717">
        <w:tc>
          <w:tcPr>
            <w:tcW w:w="623" w:type="pct"/>
          </w:tcPr>
          <w:p w14:paraId="00236C9F" w14:textId="77777777" w:rsidR="006A5717" w:rsidRPr="00042679" w:rsidRDefault="006A5717" w:rsidP="00BE188B">
            <w:pPr>
              <w:rPr>
                <w:rFonts w:cstheme="majorHAnsi"/>
                <w:b/>
                <w:bCs/>
              </w:rPr>
            </w:pPr>
            <w:r w:rsidRPr="00042679">
              <w:rPr>
                <w:rFonts w:cstheme="majorHAnsi"/>
                <w:b/>
                <w:bCs/>
              </w:rPr>
              <w:t>57A</w:t>
            </w:r>
          </w:p>
        </w:tc>
        <w:tc>
          <w:tcPr>
            <w:tcW w:w="4377" w:type="pct"/>
            <w:gridSpan w:val="2"/>
          </w:tcPr>
          <w:p w14:paraId="390AD72E" w14:textId="1C51BED1" w:rsidR="006A5717" w:rsidRPr="00042679" w:rsidRDefault="006A5717" w:rsidP="00BE188B">
            <w:pPr>
              <w:rPr>
                <w:rFonts w:cstheme="majorHAnsi"/>
                <w:b/>
                <w:bCs/>
              </w:rPr>
            </w:pPr>
            <w:r>
              <w:rPr>
                <w:rFonts w:cstheme="majorHAnsi"/>
                <w:b/>
                <w:bCs/>
              </w:rPr>
              <w:t>R</w:t>
            </w:r>
            <w:r w:rsidRPr="004559A8">
              <w:rPr>
                <w:rFonts w:cstheme="majorHAnsi"/>
                <w:b/>
                <w:bCs/>
              </w:rPr>
              <w:t>equirements for annual reports for declared mine rehabilitation plans</w:t>
            </w:r>
          </w:p>
        </w:tc>
      </w:tr>
      <w:tr w:rsidR="00537E47" w:rsidRPr="00042679" w14:paraId="22851EC1" w14:textId="77777777" w:rsidTr="00537E47">
        <w:tc>
          <w:tcPr>
            <w:tcW w:w="623" w:type="pct"/>
          </w:tcPr>
          <w:p w14:paraId="1A5E28AD" w14:textId="77777777" w:rsidR="00537E47" w:rsidRPr="005D1C75" w:rsidRDefault="00537E47" w:rsidP="00BE188B">
            <w:pPr>
              <w:rPr>
                <w:rFonts w:cstheme="majorHAnsi"/>
              </w:rPr>
            </w:pPr>
            <w:r w:rsidRPr="005D1C75">
              <w:rPr>
                <w:rFonts w:cstheme="majorHAnsi"/>
              </w:rPr>
              <w:t>(a)</w:t>
            </w:r>
          </w:p>
        </w:tc>
        <w:tc>
          <w:tcPr>
            <w:tcW w:w="3312" w:type="pct"/>
          </w:tcPr>
          <w:p w14:paraId="294B337D" w14:textId="77777777" w:rsidR="00537E47" w:rsidRPr="00042679" w:rsidRDefault="00537E47" w:rsidP="00BE188B">
            <w:pPr>
              <w:rPr>
                <w:rFonts w:cstheme="majorHAnsi"/>
              </w:rPr>
            </w:pPr>
            <w:r>
              <w:rPr>
                <w:rFonts w:cstheme="majorHAnsi"/>
              </w:rPr>
              <w:t>t</w:t>
            </w:r>
            <w:r w:rsidRPr="005D1C75">
              <w:rPr>
                <w:rFonts w:cstheme="majorHAnsi"/>
              </w:rPr>
              <w:t>he specified requirements are that an annual report in relation to a declared mine rehabilitation plan must comply with any relevant guidelines issued by the Minister under section 120A of the Act;</w:t>
            </w:r>
          </w:p>
        </w:tc>
        <w:tc>
          <w:tcPr>
            <w:tcW w:w="1065" w:type="pct"/>
          </w:tcPr>
          <w:p w14:paraId="4503168E" w14:textId="79F6DEC7" w:rsidR="00537E47" w:rsidRPr="00A6451A" w:rsidRDefault="00A6451A" w:rsidP="00BE188B">
            <w:pPr>
              <w:rPr>
                <w:rFonts w:cstheme="majorHAnsi"/>
              </w:rPr>
            </w:pPr>
            <w:r w:rsidRPr="00A6451A">
              <w:rPr>
                <w:rFonts w:cstheme="majorHAnsi"/>
              </w:rPr>
              <w:t>Guidelines have not been issued</w:t>
            </w:r>
          </w:p>
        </w:tc>
      </w:tr>
      <w:tr w:rsidR="006A5717" w:rsidRPr="00042679" w14:paraId="7F203F70" w14:textId="77777777" w:rsidTr="006A5717">
        <w:tc>
          <w:tcPr>
            <w:tcW w:w="623" w:type="pct"/>
          </w:tcPr>
          <w:p w14:paraId="67F98B6E" w14:textId="77777777" w:rsidR="006A5717" w:rsidRPr="005D1C75" w:rsidRDefault="006A5717" w:rsidP="00BE188B">
            <w:pPr>
              <w:rPr>
                <w:rFonts w:cstheme="majorHAnsi"/>
              </w:rPr>
            </w:pPr>
            <w:r w:rsidRPr="005D1C75">
              <w:rPr>
                <w:rFonts w:cstheme="majorHAnsi"/>
              </w:rPr>
              <w:t>(b)</w:t>
            </w:r>
          </w:p>
        </w:tc>
        <w:tc>
          <w:tcPr>
            <w:tcW w:w="4377" w:type="pct"/>
            <w:gridSpan w:val="2"/>
          </w:tcPr>
          <w:p w14:paraId="687C2EE7" w14:textId="0055E9DC" w:rsidR="006A5717" w:rsidRPr="00042679" w:rsidRDefault="006A5717" w:rsidP="00BE188B">
            <w:pPr>
              <w:rPr>
                <w:rFonts w:cstheme="majorHAnsi"/>
                <w:b/>
                <w:bCs/>
              </w:rPr>
            </w:pPr>
            <w:r>
              <w:rPr>
                <w:rFonts w:cstheme="majorHAnsi"/>
              </w:rPr>
              <w:t>The specified information is:</w:t>
            </w:r>
          </w:p>
        </w:tc>
      </w:tr>
      <w:tr w:rsidR="00537E47" w:rsidRPr="00042679" w14:paraId="1E161719" w14:textId="77777777" w:rsidTr="00537E47">
        <w:tc>
          <w:tcPr>
            <w:tcW w:w="623" w:type="pct"/>
          </w:tcPr>
          <w:p w14:paraId="132E9EA1" w14:textId="77777777" w:rsidR="00537E47" w:rsidRPr="005D1C75" w:rsidRDefault="00537E47" w:rsidP="00BE188B">
            <w:pPr>
              <w:jc w:val="right"/>
              <w:rPr>
                <w:rFonts w:cstheme="majorHAnsi"/>
              </w:rPr>
            </w:pPr>
            <w:r w:rsidRPr="005D1C75">
              <w:rPr>
                <w:rFonts w:cstheme="majorHAnsi"/>
              </w:rPr>
              <w:t>(i)</w:t>
            </w:r>
          </w:p>
        </w:tc>
        <w:tc>
          <w:tcPr>
            <w:tcW w:w="3312" w:type="pct"/>
          </w:tcPr>
          <w:p w14:paraId="7E885289" w14:textId="77777777" w:rsidR="00537E47" w:rsidRPr="00042679" w:rsidRDefault="00537E47" w:rsidP="00BE188B">
            <w:pPr>
              <w:rPr>
                <w:rFonts w:cstheme="majorHAnsi"/>
              </w:rPr>
            </w:pPr>
            <w:r>
              <w:rPr>
                <w:rFonts w:cstheme="majorHAnsi"/>
              </w:rPr>
              <w:t>d</w:t>
            </w:r>
            <w:r w:rsidRPr="00B473F2">
              <w:rPr>
                <w:rFonts w:cstheme="majorHAnsi"/>
              </w:rPr>
              <w:t>etails of the progress on components of the declared mine rehabilitation plan that require the submission of additional information;</w:t>
            </w:r>
          </w:p>
        </w:tc>
        <w:tc>
          <w:tcPr>
            <w:tcW w:w="1065" w:type="pct"/>
          </w:tcPr>
          <w:p w14:paraId="4ED35FFC" w14:textId="767D8463" w:rsidR="00537E47" w:rsidRPr="00BC1D7D" w:rsidRDefault="00007FB4" w:rsidP="00BE188B">
            <w:pPr>
              <w:rPr>
                <w:rFonts w:cstheme="majorHAnsi"/>
              </w:rPr>
            </w:pPr>
            <w:r w:rsidRPr="00BC1D7D">
              <w:rPr>
                <w:rFonts w:cstheme="majorHAnsi"/>
              </w:rPr>
              <w:fldChar w:fldCharType="begin"/>
            </w:r>
            <w:r w:rsidRPr="00BC1D7D">
              <w:rPr>
                <w:rFonts w:cstheme="majorHAnsi"/>
              </w:rPr>
              <w:instrText xml:space="preserve"> REF _Ref195079004 \r \h </w:instrText>
            </w:r>
            <w:r w:rsidR="00BC1D7D">
              <w:rPr>
                <w:rFonts w:cstheme="majorHAnsi"/>
              </w:rPr>
              <w:instrText xml:space="preserve"> \* MERGEFORMAT </w:instrText>
            </w:r>
            <w:r w:rsidRPr="00BC1D7D">
              <w:rPr>
                <w:rFonts w:cstheme="majorHAnsi"/>
              </w:rPr>
            </w:r>
            <w:r w:rsidRPr="00BC1D7D">
              <w:rPr>
                <w:rFonts w:cstheme="majorHAnsi"/>
              </w:rPr>
              <w:fldChar w:fldCharType="separate"/>
            </w:r>
            <w:r w:rsidR="00D35BC0">
              <w:rPr>
                <w:rFonts w:cstheme="majorHAnsi"/>
              </w:rPr>
              <w:t>Chapter 17</w:t>
            </w:r>
            <w:r w:rsidRPr="00BC1D7D">
              <w:rPr>
                <w:rFonts w:cstheme="majorHAnsi"/>
              </w:rPr>
              <w:fldChar w:fldCharType="end"/>
            </w:r>
          </w:p>
        </w:tc>
      </w:tr>
      <w:tr w:rsidR="00537E47" w:rsidRPr="00042679" w14:paraId="676442C4" w14:textId="77777777" w:rsidTr="00537E47">
        <w:tc>
          <w:tcPr>
            <w:tcW w:w="623" w:type="pct"/>
          </w:tcPr>
          <w:p w14:paraId="5080D7AC" w14:textId="77777777" w:rsidR="00537E47" w:rsidRPr="005D1C75" w:rsidRDefault="00537E47" w:rsidP="00BE188B">
            <w:pPr>
              <w:jc w:val="right"/>
              <w:rPr>
                <w:rFonts w:cstheme="majorHAnsi"/>
              </w:rPr>
            </w:pPr>
            <w:r w:rsidRPr="005D1C75">
              <w:rPr>
                <w:rFonts w:cstheme="majorHAnsi"/>
              </w:rPr>
              <w:t>(ii)</w:t>
            </w:r>
          </w:p>
        </w:tc>
        <w:tc>
          <w:tcPr>
            <w:tcW w:w="3312" w:type="pct"/>
          </w:tcPr>
          <w:p w14:paraId="79DEC729" w14:textId="77777777" w:rsidR="00537E47" w:rsidRPr="00042679" w:rsidRDefault="00537E47" w:rsidP="00BE188B">
            <w:pPr>
              <w:rPr>
                <w:rFonts w:cstheme="majorHAnsi"/>
              </w:rPr>
            </w:pPr>
            <w:r>
              <w:rPr>
                <w:rFonts w:cstheme="majorHAnsi"/>
              </w:rPr>
              <w:t>a</w:t>
            </w:r>
            <w:r w:rsidRPr="00B473F2">
              <w:rPr>
                <w:rFonts w:cstheme="majorHAnsi"/>
              </w:rPr>
              <w:t>n identification and assessment of any risks to the rehabilitation and post-closure management of the declared mine;</w:t>
            </w:r>
          </w:p>
        </w:tc>
        <w:tc>
          <w:tcPr>
            <w:tcW w:w="1065" w:type="pct"/>
          </w:tcPr>
          <w:p w14:paraId="728B5C63" w14:textId="45EBDA3F" w:rsidR="00537E47" w:rsidRPr="00BC1D7D" w:rsidRDefault="00BA6F9B" w:rsidP="00BE188B">
            <w:pPr>
              <w:rPr>
                <w:rFonts w:cstheme="majorHAnsi"/>
              </w:rPr>
            </w:pPr>
            <w:r>
              <w:rPr>
                <w:rFonts w:cstheme="majorHAnsi"/>
              </w:rPr>
              <w:fldChar w:fldCharType="begin"/>
            </w:r>
            <w:r>
              <w:rPr>
                <w:rFonts w:cstheme="majorHAnsi"/>
              </w:rPr>
              <w:instrText xml:space="preserve"> REF _Ref194043079 \r \h </w:instrText>
            </w:r>
            <w:r>
              <w:rPr>
                <w:rFonts w:cstheme="majorHAnsi"/>
              </w:rPr>
            </w:r>
            <w:r>
              <w:rPr>
                <w:rFonts w:cstheme="majorHAnsi"/>
              </w:rPr>
              <w:fldChar w:fldCharType="separate"/>
            </w:r>
            <w:r w:rsidR="00D35BC0">
              <w:rPr>
                <w:rFonts w:cstheme="majorHAnsi"/>
              </w:rPr>
              <w:t>Chapter 11</w:t>
            </w:r>
            <w:r>
              <w:rPr>
                <w:rFonts w:cstheme="majorHAnsi"/>
              </w:rPr>
              <w:fldChar w:fldCharType="end"/>
            </w:r>
          </w:p>
        </w:tc>
      </w:tr>
      <w:tr w:rsidR="00537E47" w:rsidRPr="00042679" w14:paraId="7B00ABF4" w14:textId="77777777" w:rsidTr="00537E47">
        <w:tc>
          <w:tcPr>
            <w:tcW w:w="623" w:type="pct"/>
          </w:tcPr>
          <w:p w14:paraId="0C623C56" w14:textId="77777777" w:rsidR="00537E47" w:rsidRPr="005D1C75" w:rsidRDefault="00537E47" w:rsidP="00BE188B">
            <w:pPr>
              <w:jc w:val="right"/>
              <w:rPr>
                <w:rFonts w:cstheme="majorHAnsi"/>
              </w:rPr>
            </w:pPr>
            <w:r w:rsidRPr="005D1C75">
              <w:rPr>
                <w:rFonts w:cstheme="majorHAnsi"/>
              </w:rPr>
              <w:t>(iii)</w:t>
            </w:r>
          </w:p>
        </w:tc>
        <w:tc>
          <w:tcPr>
            <w:tcW w:w="3312" w:type="pct"/>
          </w:tcPr>
          <w:p w14:paraId="2FB16EA2" w14:textId="77777777" w:rsidR="00537E47" w:rsidRPr="00042679" w:rsidRDefault="00537E47" w:rsidP="00BE188B">
            <w:pPr>
              <w:rPr>
                <w:rFonts w:cstheme="majorHAnsi"/>
              </w:rPr>
            </w:pPr>
            <w:r>
              <w:rPr>
                <w:rFonts w:cstheme="majorHAnsi"/>
              </w:rPr>
              <w:t>t</w:t>
            </w:r>
            <w:r w:rsidRPr="00B473F2">
              <w:rPr>
                <w:rFonts w:cstheme="majorHAnsi"/>
              </w:rPr>
              <w:t>he reasons for any non-compliance with rehabilitation or closure milestones</w:t>
            </w:r>
          </w:p>
        </w:tc>
        <w:tc>
          <w:tcPr>
            <w:tcW w:w="1065" w:type="pct"/>
          </w:tcPr>
          <w:p w14:paraId="44EE09F4" w14:textId="6CF921C4" w:rsidR="00537E47" w:rsidRPr="00BC1D7D" w:rsidRDefault="00BC1D7D" w:rsidP="00BE188B">
            <w:pPr>
              <w:rPr>
                <w:rFonts w:cstheme="majorHAnsi"/>
              </w:rPr>
            </w:pPr>
            <w:r>
              <w:rPr>
                <w:rFonts w:cstheme="majorHAnsi"/>
              </w:rPr>
              <w:t>Section</w:t>
            </w:r>
            <w:r w:rsidR="006A13C6">
              <w:rPr>
                <w:rFonts w:cstheme="majorHAnsi"/>
              </w:rPr>
              <w:t xml:space="preserve"> </w:t>
            </w:r>
            <w:r w:rsidR="006A13C6">
              <w:rPr>
                <w:rFonts w:cstheme="majorHAnsi"/>
              </w:rPr>
              <w:fldChar w:fldCharType="begin"/>
            </w:r>
            <w:r w:rsidR="006A13C6">
              <w:rPr>
                <w:rFonts w:cstheme="majorHAnsi"/>
              </w:rPr>
              <w:instrText xml:space="preserve"> REF _Ref198538829 \r \h </w:instrText>
            </w:r>
            <w:r w:rsidR="006A13C6">
              <w:rPr>
                <w:rFonts w:cstheme="majorHAnsi"/>
              </w:rPr>
            </w:r>
            <w:r w:rsidR="006A13C6">
              <w:rPr>
                <w:rFonts w:cstheme="majorHAnsi"/>
              </w:rPr>
              <w:fldChar w:fldCharType="separate"/>
            </w:r>
            <w:r w:rsidR="00D35BC0">
              <w:rPr>
                <w:rFonts w:cstheme="majorHAnsi"/>
              </w:rPr>
              <w:t>14.4.4</w:t>
            </w:r>
            <w:r w:rsidR="006A13C6">
              <w:rPr>
                <w:rFonts w:cstheme="majorHAnsi"/>
              </w:rPr>
              <w:fldChar w:fldCharType="end"/>
            </w:r>
          </w:p>
        </w:tc>
      </w:tr>
      <w:tr w:rsidR="00537E47" w:rsidRPr="00042679" w14:paraId="3E1CEED0" w14:textId="77777777" w:rsidTr="00537E47">
        <w:trPr>
          <w:trHeight w:val="70"/>
        </w:trPr>
        <w:tc>
          <w:tcPr>
            <w:tcW w:w="623" w:type="pct"/>
          </w:tcPr>
          <w:p w14:paraId="63D1B96F" w14:textId="77777777" w:rsidR="00537E47" w:rsidRPr="005D1C75" w:rsidRDefault="00537E47" w:rsidP="00BE188B">
            <w:pPr>
              <w:jc w:val="right"/>
              <w:rPr>
                <w:rFonts w:cstheme="majorHAnsi"/>
              </w:rPr>
            </w:pPr>
            <w:r w:rsidRPr="005D1C75">
              <w:rPr>
                <w:rFonts w:cstheme="majorHAnsi"/>
              </w:rPr>
              <w:t>(iv)</w:t>
            </w:r>
          </w:p>
        </w:tc>
        <w:tc>
          <w:tcPr>
            <w:tcW w:w="3312" w:type="pct"/>
          </w:tcPr>
          <w:p w14:paraId="7FC3B2A9" w14:textId="77777777" w:rsidR="00537E47" w:rsidRPr="00042679" w:rsidRDefault="00537E47" w:rsidP="00BE188B">
            <w:pPr>
              <w:rPr>
                <w:rFonts w:cstheme="majorHAnsi"/>
              </w:rPr>
            </w:pPr>
            <w:r>
              <w:rPr>
                <w:rFonts w:cstheme="majorHAnsi"/>
              </w:rPr>
              <w:t>d</w:t>
            </w:r>
            <w:r w:rsidRPr="00B473F2">
              <w:rPr>
                <w:rFonts w:cstheme="majorHAnsi"/>
              </w:rPr>
              <w:t>etails of the remedial action that will be undertaken in respect of any non-compliance with rehabilitation or closure milestones;</w:t>
            </w:r>
          </w:p>
        </w:tc>
        <w:tc>
          <w:tcPr>
            <w:tcW w:w="1065" w:type="pct"/>
          </w:tcPr>
          <w:p w14:paraId="11A9E759" w14:textId="5E200449" w:rsidR="00537E47" w:rsidRPr="00BC1D7D" w:rsidRDefault="00BC1D7D" w:rsidP="00BE188B">
            <w:pPr>
              <w:rPr>
                <w:rFonts w:cstheme="majorHAnsi"/>
              </w:rPr>
            </w:pPr>
            <w:r>
              <w:rPr>
                <w:rFonts w:cstheme="majorHAnsi"/>
              </w:rPr>
              <w:t>Section</w:t>
            </w:r>
            <w:r w:rsidR="006A13C6">
              <w:rPr>
                <w:rFonts w:cstheme="majorHAnsi"/>
              </w:rPr>
              <w:t xml:space="preserve"> </w:t>
            </w:r>
            <w:r w:rsidR="006A13C6">
              <w:rPr>
                <w:rFonts w:cstheme="majorHAnsi"/>
              </w:rPr>
              <w:fldChar w:fldCharType="begin"/>
            </w:r>
            <w:r w:rsidR="006A13C6">
              <w:rPr>
                <w:rFonts w:cstheme="majorHAnsi"/>
              </w:rPr>
              <w:instrText xml:space="preserve"> REF _Ref198538830 \r \h </w:instrText>
            </w:r>
            <w:r w:rsidR="006A13C6">
              <w:rPr>
                <w:rFonts w:cstheme="majorHAnsi"/>
              </w:rPr>
            </w:r>
            <w:r w:rsidR="006A13C6">
              <w:rPr>
                <w:rFonts w:cstheme="majorHAnsi"/>
              </w:rPr>
              <w:fldChar w:fldCharType="separate"/>
            </w:r>
            <w:r w:rsidR="00D35BC0">
              <w:rPr>
                <w:rFonts w:cstheme="majorHAnsi"/>
              </w:rPr>
              <w:t>14.4.4</w:t>
            </w:r>
            <w:r w:rsidR="006A13C6">
              <w:rPr>
                <w:rFonts w:cstheme="majorHAnsi"/>
              </w:rPr>
              <w:fldChar w:fldCharType="end"/>
            </w:r>
            <w:r w:rsidRPr="00BC1D7D">
              <w:rPr>
                <w:rFonts w:cstheme="majorHAnsi"/>
              </w:rPr>
              <w:t xml:space="preserve"> </w:t>
            </w:r>
          </w:p>
        </w:tc>
      </w:tr>
      <w:tr w:rsidR="00537E47" w:rsidRPr="00042679" w14:paraId="73EA644E" w14:textId="77777777" w:rsidTr="00537E47">
        <w:tc>
          <w:tcPr>
            <w:tcW w:w="623" w:type="pct"/>
          </w:tcPr>
          <w:p w14:paraId="77028537" w14:textId="77777777" w:rsidR="00537E47" w:rsidRPr="005D1C75" w:rsidRDefault="00537E47" w:rsidP="00BE188B">
            <w:pPr>
              <w:jc w:val="right"/>
              <w:rPr>
                <w:rFonts w:cstheme="majorHAnsi"/>
              </w:rPr>
            </w:pPr>
            <w:r w:rsidRPr="005D1C75">
              <w:rPr>
                <w:rFonts w:cstheme="majorHAnsi"/>
              </w:rPr>
              <w:t>(v)</w:t>
            </w:r>
          </w:p>
        </w:tc>
        <w:tc>
          <w:tcPr>
            <w:tcW w:w="3312" w:type="pct"/>
          </w:tcPr>
          <w:p w14:paraId="36BD7F26" w14:textId="77777777" w:rsidR="00537E47" w:rsidRDefault="00537E47" w:rsidP="00BE188B">
            <w:pPr>
              <w:rPr>
                <w:rFonts w:cstheme="majorHAnsi"/>
              </w:rPr>
            </w:pPr>
            <w:r w:rsidRPr="008F0B4D">
              <w:rPr>
                <w:rFonts w:cstheme="majorHAnsi"/>
              </w:rPr>
              <w:t xml:space="preserve">details of any technical and economic studies (including details of expenditure on those studies) carried out under the licence during the reporting period that relate to— </w:t>
            </w:r>
          </w:p>
          <w:p w14:paraId="1EC3AB80" w14:textId="77777777" w:rsidR="00537E47" w:rsidRDefault="00537E47" w:rsidP="00BE188B">
            <w:pPr>
              <w:rPr>
                <w:rFonts w:cstheme="majorHAnsi"/>
              </w:rPr>
            </w:pPr>
            <w:r w:rsidRPr="008F0B4D">
              <w:rPr>
                <w:rFonts w:cstheme="majorHAnsi"/>
              </w:rPr>
              <w:t xml:space="preserve">(A) the development of the mineral resource in accordance with principles of sustainable development; and </w:t>
            </w:r>
          </w:p>
          <w:p w14:paraId="5397070B" w14:textId="77777777" w:rsidR="00537E47" w:rsidRPr="00042679" w:rsidRDefault="00537E47" w:rsidP="00BE188B">
            <w:pPr>
              <w:rPr>
                <w:rFonts w:cstheme="majorHAnsi"/>
              </w:rPr>
            </w:pPr>
            <w:r w:rsidRPr="008F0B4D">
              <w:rPr>
                <w:rFonts w:cstheme="majorHAnsi"/>
              </w:rPr>
              <w:t xml:space="preserve">(B) demonstrating the economic viability of the mineral resource; </w:t>
            </w:r>
          </w:p>
        </w:tc>
        <w:tc>
          <w:tcPr>
            <w:tcW w:w="1065" w:type="pct"/>
          </w:tcPr>
          <w:p w14:paraId="63F61E04" w14:textId="6FD19CBF" w:rsidR="009B2DC9" w:rsidRPr="00BC1D7D" w:rsidRDefault="009B2DC9" w:rsidP="00BE188B">
            <w:pPr>
              <w:rPr>
                <w:rFonts w:cstheme="majorHAnsi"/>
              </w:rPr>
            </w:pPr>
            <w:r>
              <w:rPr>
                <w:rFonts w:cstheme="majorHAnsi"/>
              </w:rPr>
              <w:t xml:space="preserve">Not applicable to Yallourn mine as no new mining development will be occurring during rehabilitation. </w:t>
            </w:r>
          </w:p>
        </w:tc>
      </w:tr>
      <w:tr w:rsidR="00537E47" w:rsidRPr="00042679" w14:paraId="20168E11" w14:textId="77777777" w:rsidTr="00537E47">
        <w:tc>
          <w:tcPr>
            <w:tcW w:w="623" w:type="pct"/>
          </w:tcPr>
          <w:p w14:paraId="0216F0E9" w14:textId="77777777" w:rsidR="00537E47" w:rsidRPr="008F0B4D" w:rsidRDefault="00537E47" w:rsidP="00BE188B">
            <w:pPr>
              <w:jc w:val="right"/>
              <w:rPr>
                <w:rFonts w:cstheme="majorHAnsi"/>
              </w:rPr>
            </w:pPr>
            <w:r w:rsidRPr="008F0B4D">
              <w:rPr>
                <w:rFonts w:cstheme="majorHAnsi"/>
              </w:rPr>
              <w:t>(vi)</w:t>
            </w:r>
          </w:p>
        </w:tc>
        <w:tc>
          <w:tcPr>
            <w:tcW w:w="3312" w:type="pct"/>
          </w:tcPr>
          <w:p w14:paraId="4524D5C3" w14:textId="77777777" w:rsidR="00537E47" w:rsidRPr="00042679" w:rsidRDefault="00537E47" w:rsidP="00BE188B">
            <w:pPr>
              <w:rPr>
                <w:rFonts w:cstheme="majorHAnsi"/>
              </w:rPr>
            </w:pPr>
            <w:r>
              <w:rPr>
                <w:rFonts w:cstheme="majorHAnsi"/>
              </w:rPr>
              <w:t>a</w:t>
            </w:r>
            <w:r w:rsidRPr="008F0B4D">
              <w:t xml:space="preserve"> </w:t>
            </w:r>
            <w:r w:rsidRPr="008F0B4D">
              <w:rPr>
                <w:rFonts w:cstheme="majorHAnsi"/>
              </w:rPr>
              <w:t>summary of the status of the regulatory processes that are required to be undertaken for the purposes of mine rehabilitation under the licence;</w:t>
            </w:r>
          </w:p>
        </w:tc>
        <w:tc>
          <w:tcPr>
            <w:tcW w:w="1065" w:type="pct"/>
          </w:tcPr>
          <w:p w14:paraId="31297FBF" w14:textId="0205B343" w:rsidR="00537E47" w:rsidRPr="00BC1D7D" w:rsidRDefault="00F75168" w:rsidP="00BE188B">
            <w:pPr>
              <w:rPr>
                <w:rFonts w:cstheme="majorHAnsi"/>
              </w:rPr>
            </w:pPr>
            <w:r>
              <w:rPr>
                <w:rFonts w:cstheme="majorHAnsi"/>
              </w:rPr>
              <w:fldChar w:fldCharType="begin"/>
            </w:r>
            <w:r>
              <w:rPr>
                <w:rFonts w:cstheme="majorHAnsi"/>
              </w:rPr>
              <w:instrText xml:space="preserve"> REF _Ref199152378 \r \h </w:instrText>
            </w:r>
            <w:r>
              <w:rPr>
                <w:rFonts w:cstheme="majorHAnsi"/>
              </w:rPr>
            </w:r>
            <w:r>
              <w:rPr>
                <w:rFonts w:cstheme="majorHAnsi"/>
              </w:rPr>
              <w:fldChar w:fldCharType="separate"/>
            </w:r>
            <w:r w:rsidR="00D35BC0">
              <w:rPr>
                <w:rFonts w:cstheme="majorHAnsi"/>
              </w:rPr>
              <w:t>Chapter 4</w:t>
            </w:r>
            <w:r>
              <w:rPr>
                <w:rFonts w:cstheme="majorHAnsi"/>
              </w:rPr>
              <w:fldChar w:fldCharType="end"/>
            </w:r>
          </w:p>
        </w:tc>
      </w:tr>
      <w:tr w:rsidR="00537E47" w:rsidRPr="00042679" w14:paraId="1B262F50" w14:textId="77777777" w:rsidTr="00537E47">
        <w:tc>
          <w:tcPr>
            <w:tcW w:w="623" w:type="pct"/>
          </w:tcPr>
          <w:p w14:paraId="1C54E730" w14:textId="77777777" w:rsidR="00537E47" w:rsidRPr="007C4755" w:rsidRDefault="00537E47" w:rsidP="00BE188B">
            <w:pPr>
              <w:jc w:val="right"/>
              <w:rPr>
                <w:rFonts w:cstheme="majorHAnsi"/>
              </w:rPr>
            </w:pPr>
            <w:r w:rsidRPr="007C4755">
              <w:rPr>
                <w:rFonts w:cstheme="majorHAnsi"/>
              </w:rPr>
              <w:t>(vii)</w:t>
            </w:r>
          </w:p>
        </w:tc>
        <w:tc>
          <w:tcPr>
            <w:tcW w:w="3312" w:type="pct"/>
          </w:tcPr>
          <w:p w14:paraId="0035DB15" w14:textId="77777777" w:rsidR="00537E47" w:rsidRPr="00042679" w:rsidRDefault="00537E47" w:rsidP="00BE188B">
            <w:pPr>
              <w:rPr>
                <w:rFonts w:cstheme="majorHAnsi"/>
              </w:rPr>
            </w:pPr>
            <w:r w:rsidRPr="00E27954">
              <w:rPr>
                <w:rFonts w:cstheme="majorHAnsi"/>
              </w:rPr>
              <w:t>summary of any environmental audits and land contamination assessments required under the Act, the Water Act 1989, the Environment Protection Act 2017, the Environment Effects Act 1978 and the Environment Protection and Biodiversity Conservation Act 1999 of the Commonwealth;</w:t>
            </w:r>
          </w:p>
        </w:tc>
        <w:tc>
          <w:tcPr>
            <w:tcW w:w="1065" w:type="pct"/>
          </w:tcPr>
          <w:p w14:paraId="2D226269" w14:textId="6016AF76" w:rsidR="00537E47" w:rsidRPr="00BC1D7D" w:rsidRDefault="00F75168" w:rsidP="00BE188B">
            <w:pPr>
              <w:rPr>
                <w:rFonts w:cstheme="majorHAnsi"/>
              </w:rPr>
            </w:pPr>
            <w:r>
              <w:rPr>
                <w:rFonts w:cstheme="majorHAnsi"/>
              </w:rPr>
              <w:fldChar w:fldCharType="begin"/>
            </w:r>
            <w:r>
              <w:rPr>
                <w:rFonts w:cstheme="majorHAnsi"/>
              </w:rPr>
              <w:instrText xml:space="preserve"> REF _Ref197007377 \r \h </w:instrText>
            </w:r>
            <w:r>
              <w:rPr>
                <w:rFonts w:cstheme="majorHAnsi"/>
              </w:rPr>
            </w:r>
            <w:r>
              <w:rPr>
                <w:rFonts w:cstheme="majorHAnsi"/>
              </w:rPr>
              <w:fldChar w:fldCharType="separate"/>
            </w:r>
            <w:r w:rsidR="00D35BC0">
              <w:rPr>
                <w:rFonts w:cstheme="majorHAnsi"/>
              </w:rPr>
              <w:t>Chapter 14</w:t>
            </w:r>
            <w:r>
              <w:rPr>
                <w:rFonts w:cstheme="majorHAnsi"/>
              </w:rPr>
              <w:fldChar w:fldCharType="end"/>
            </w:r>
            <w:r w:rsidR="00007FB4" w:rsidRPr="00BC1D7D">
              <w:rPr>
                <w:rFonts w:cstheme="majorHAnsi"/>
              </w:rPr>
              <w:fldChar w:fldCharType="begin"/>
            </w:r>
            <w:r w:rsidR="00007FB4" w:rsidRPr="00BC1D7D">
              <w:rPr>
                <w:rFonts w:cstheme="majorHAnsi"/>
              </w:rPr>
              <w:instrText xml:space="preserve"> REF _Ref197440470 \r \h </w:instrText>
            </w:r>
            <w:r w:rsidR="00BC1D7D">
              <w:rPr>
                <w:rFonts w:cstheme="majorHAnsi"/>
              </w:rPr>
              <w:instrText xml:space="preserve"> \* MERGEFORMAT </w:instrText>
            </w:r>
            <w:r w:rsidR="00007FB4" w:rsidRPr="00BC1D7D">
              <w:rPr>
                <w:rFonts w:cstheme="majorHAnsi"/>
              </w:rPr>
            </w:r>
            <w:r w:rsidR="00007FB4" w:rsidRPr="00BC1D7D">
              <w:rPr>
                <w:rFonts w:cstheme="majorHAnsi"/>
              </w:rPr>
              <w:fldChar w:fldCharType="separate"/>
            </w:r>
            <w:r w:rsidR="00D35BC0">
              <w:rPr>
                <w:rFonts w:cstheme="majorHAnsi"/>
              </w:rPr>
              <w:t>14.4.5</w:t>
            </w:r>
            <w:r w:rsidR="00007FB4" w:rsidRPr="00BC1D7D">
              <w:rPr>
                <w:rFonts w:cstheme="majorHAnsi"/>
              </w:rPr>
              <w:fldChar w:fldCharType="end"/>
            </w:r>
          </w:p>
        </w:tc>
      </w:tr>
      <w:tr w:rsidR="00537E47" w:rsidRPr="00042679" w14:paraId="02E4740C" w14:textId="77777777" w:rsidTr="00537E47">
        <w:tc>
          <w:tcPr>
            <w:tcW w:w="623" w:type="pct"/>
          </w:tcPr>
          <w:p w14:paraId="22F1D7C5" w14:textId="77777777" w:rsidR="00537E47" w:rsidRPr="007C4755" w:rsidRDefault="00537E47" w:rsidP="00BE188B">
            <w:pPr>
              <w:jc w:val="right"/>
              <w:rPr>
                <w:rFonts w:cstheme="majorHAnsi"/>
              </w:rPr>
            </w:pPr>
            <w:r w:rsidRPr="007C4755">
              <w:rPr>
                <w:rFonts w:cstheme="majorHAnsi"/>
              </w:rPr>
              <w:t>(viii)</w:t>
            </w:r>
          </w:p>
        </w:tc>
        <w:tc>
          <w:tcPr>
            <w:tcW w:w="3312" w:type="pct"/>
          </w:tcPr>
          <w:p w14:paraId="32EF73E3" w14:textId="77777777" w:rsidR="00537E47" w:rsidRPr="00042679" w:rsidRDefault="00537E47" w:rsidP="00BE188B">
            <w:pPr>
              <w:rPr>
                <w:rFonts w:cstheme="majorHAnsi"/>
              </w:rPr>
            </w:pPr>
            <w:r w:rsidRPr="00E27954">
              <w:rPr>
                <w:rFonts w:cstheme="majorHAnsi"/>
              </w:rPr>
              <w:t>summary of community engagement programs focused on rehabilitation, including the feedback and outcomes resulting from the engagement;</w:t>
            </w:r>
          </w:p>
        </w:tc>
        <w:tc>
          <w:tcPr>
            <w:tcW w:w="1065" w:type="pct"/>
          </w:tcPr>
          <w:p w14:paraId="273DA4B5" w14:textId="41EA23F9" w:rsidR="00537E47" w:rsidRPr="00BC1D7D" w:rsidRDefault="00BC1D7D" w:rsidP="00BE188B">
            <w:pPr>
              <w:rPr>
                <w:rFonts w:cstheme="majorHAnsi"/>
              </w:rPr>
            </w:pPr>
            <w:r>
              <w:rPr>
                <w:rFonts w:cstheme="majorHAnsi"/>
              </w:rPr>
              <w:t>Section</w:t>
            </w:r>
            <w:r w:rsidRPr="00BC1D7D">
              <w:rPr>
                <w:rFonts w:cstheme="majorHAnsi"/>
              </w:rPr>
              <w:t xml:space="preserve"> </w:t>
            </w:r>
            <w:r w:rsidR="00007FB4" w:rsidRPr="00BC1D7D">
              <w:rPr>
                <w:rFonts w:cstheme="majorHAnsi"/>
              </w:rPr>
              <w:fldChar w:fldCharType="begin"/>
            </w:r>
            <w:r w:rsidR="00007FB4" w:rsidRPr="00BC1D7D">
              <w:rPr>
                <w:rFonts w:cstheme="majorHAnsi"/>
              </w:rPr>
              <w:instrText xml:space="preserve"> REF _Ref197440476 \r \h </w:instrText>
            </w:r>
            <w:r>
              <w:rPr>
                <w:rFonts w:cstheme="majorHAnsi"/>
              </w:rPr>
              <w:instrText xml:space="preserve"> \* MERGEFORMAT </w:instrText>
            </w:r>
            <w:r w:rsidR="00007FB4" w:rsidRPr="00BC1D7D">
              <w:rPr>
                <w:rFonts w:cstheme="majorHAnsi"/>
              </w:rPr>
            </w:r>
            <w:r w:rsidR="00007FB4" w:rsidRPr="00BC1D7D">
              <w:rPr>
                <w:rFonts w:cstheme="majorHAnsi"/>
              </w:rPr>
              <w:fldChar w:fldCharType="separate"/>
            </w:r>
            <w:r w:rsidR="00D35BC0">
              <w:rPr>
                <w:rFonts w:cstheme="majorHAnsi"/>
              </w:rPr>
              <w:t>14.4.3</w:t>
            </w:r>
            <w:r w:rsidR="00007FB4" w:rsidRPr="00BC1D7D">
              <w:rPr>
                <w:rFonts w:cstheme="majorHAnsi"/>
              </w:rPr>
              <w:fldChar w:fldCharType="end"/>
            </w:r>
          </w:p>
        </w:tc>
      </w:tr>
      <w:tr w:rsidR="00537E47" w:rsidRPr="00042679" w14:paraId="6017A742" w14:textId="77777777" w:rsidTr="00537E47">
        <w:tc>
          <w:tcPr>
            <w:tcW w:w="623" w:type="pct"/>
          </w:tcPr>
          <w:p w14:paraId="11449DFE" w14:textId="77777777" w:rsidR="00537E47" w:rsidRPr="007C4755" w:rsidRDefault="00537E47" w:rsidP="00BE188B">
            <w:pPr>
              <w:jc w:val="right"/>
              <w:rPr>
                <w:rFonts w:cstheme="majorHAnsi"/>
              </w:rPr>
            </w:pPr>
            <w:r w:rsidRPr="007C4755">
              <w:rPr>
                <w:rFonts w:cstheme="majorHAnsi"/>
              </w:rPr>
              <w:t>(ix)</w:t>
            </w:r>
          </w:p>
        </w:tc>
        <w:tc>
          <w:tcPr>
            <w:tcW w:w="3312" w:type="pct"/>
          </w:tcPr>
          <w:p w14:paraId="106DE482" w14:textId="77777777" w:rsidR="00537E47" w:rsidRPr="00E27954" w:rsidRDefault="00537E47" w:rsidP="00BE188B">
            <w:pPr>
              <w:rPr>
                <w:rFonts w:cstheme="majorHAnsi"/>
              </w:rPr>
            </w:pPr>
            <w:r w:rsidRPr="00E27954">
              <w:rPr>
                <w:rFonts w:cstheme="majorHAnsi"/>
              </w:rPr>
              <w:t>summary of any reportable event, within the meaning of section 41AC of the Act, that has occurred;</w:t>
            </w:r>
          </w:p>
        </w:tc>
        <w:tc>
          <w:tcPr>
            <w:tcW w:w="1065" w:type="pct"/>
          </w:tcPr>
          <w:p w14:paraId="62E4016D" w14:textId="2603EA67" w:rsidR="00537E47" w:rsidRPr="00BC1D7D" w:rsidRDefault="00597574" w:rsidP="00BE188B">
            <w:pPr>
              <w:rPr>
                <w:rFonts w:cstheme="majorHAnsi"/>
              </w:rPr>
            </w:pPr>
            <w:r>
              <w:rPr>
                <w:rFonts w:cstheme="majorHAnsi"/>
              </w:rPr>
              <w:t>A</w:t>
            </w:r>
            <w:r w:rsidR="00B77A45">
              <w:rPr>
                <w:rFonts w:cstheme="majorHAnsi"/>
              </w:rPr>
              <w:t xml:space="preserve">s per current operations. </w:t>
            </w:r>
          </w:p>
        </w:tc>
      </w:tr>
      <w:tr w:rsidR="00537E47" w:rsidRPr="00042679" w14:paraId="17FC343D" w14:textId="77777777" w:rsidTr="00537E47">
        <w:tc>
          <w:tcPr>
            <w:tcW w:w="623" w:type="pct"/>
          </w:tcPr>
          <w:p w14:paraId="06788811" w14:textId="77777777" w:rsidR="00537E47" w:rsidRPr="007C4755" w:rsidRDefault="00537E47" w:rsidP="00BE188B">
            <w:pPr>
              <w:jc w:val="right"/>
              <w:rPr>
                <w:rFonts w:cstheme="majorHAnsi"/>
              </w:rPr>
            </w:pPr>
            <w:r w:rsidRPr="007C4755">
              <w:rPr>
                <w:rFonts w:cstheme="majorHAnsi"/>
              </w:rPr>
              <w:t>(x)</w:t>
            </w:r>
          </w:p>
        </w:tc>
        <w:tc>
          <w:tcPr>
            <w:tcW w:w="3312" w:type="pct"/>
          </w:tcPr>
          <w:p w14:paraId="590895AB" w14:textId="3D6D215A" w:rsidR="00537E47" w:rsidRPr="00E27954" w:rsidRDefault="00537E47" w:rsidP="00BE188B">
            <w:pPr>
              <w:rPr>
                <w:rFonts w:cstheme="majorHAnsi"/>
              </w:rPr>
            </w:pPr>
            <w:r w:rsidRPr="00E27954">
              <w:rPr>
                <w:rFonts w:cstheme="majorHAnsi"/>
              </w:rPr>
              <w:t xml:space="preserve">report of potential issues that exist in relation to the declared mine rehabilitation plan; </w:t>
            </w:r>
          </w:p>
        </w:tc>
        <w:tc>
          <w:tcPr>
            <w:tcW w:w="1065" w:type="pct"/>
          </w:tcPr>
          <w:p w14:paraId="3962A261" w14:textId="2A451ABF" w:rsidR="00537E47" w:rsidRPr="00BC1D7D" w:rsidRDefault="00BC1D7D" w:rsidP="00BE188B">
            <w:pPr>
              <w:rPr>
                <w:rFonts w:cstheme="majorHAnsi"/>
              </w:rPr>
            </w:pPr>
            <w:r>
              <w:rPr>
                <w:rFonts w:cstheme="majorHAnsi"/>
              </w:rPr>
              <w:t>Section</w:t>
            </w:r>
            <w:r w:rsidRPr="00BC1D7D">
              <w:rPr>
                <w:rFonts w:cstheme="majorHAnsi"/>
              </w:rPr>
              <w:t xml:space="preserve"> </w:t>
            </w:r>
            <w:r w:rsidR="00E248CB" w:rsidRPr="00BC1D7D">
              <w:rPr>
                <w:rFonts w:cstheme="majorHAnsi"/>
              </w:rPr>
              <w:fldChar w:fldCharType="begin"/>
            </w:r>
            <w:r w:rsidR="00E248CB" w:rsidRPr="00BC1D7D">
              <w:rPr>
                <w:rFonts w:cstheme="majorHAnsi"/>
              </w:rPr>
              <w:instrText xml:space="preserve"> REF _Ref197440492 \r \h </w:instrText>
            </w:r>
            <w:r>
              <w:rPr>
                <w:rFonts w:cstheme="majorHAnsi"/>
              </w:rPr>
              <w:instrText xml:space="preserve"> \* MERGEFORMAT </w:instrText>
            </w:r>
            <w:r w:rsidR="00E248CB" w:rsidRPr="00BC1D7D">
              <w:rPr>
                <w:rFonts w:cstheme="majorHAnsi"/>
              </w:rPr>
            </w:r>
            <w:r w:rsidR="00E248CB" w:rsidRPr="00BC1D7D">
              <w:rPr>
                <w:rFonts w:cstheme="majorHAnsi"/>
              </w:rPr>
              <w:fldChar w:fldCharType="separate"/>
            </w:r>
            <w:r w:rsidR="00D35BC0">
              <w:rPr>
                <w:rFonts w:cstheme="majorHAnsi"/>
              </w:rPr>
              <w:t>14.7</w:t>
            </w:r>
            <w:r w:rsidR="00E248CB" w:rsidRPr="00BC1D7D">
              <w:rPr>
                <w:rFonts w:cstheme="majorHAnsi"/>
              </w:rPr>
              <w:fldChar w:fldCharType="end"/>
            </w:r>
          </w:p>
        </w:tc>
      </w:tr>
      <w:tr w:rsidR="00537E47" w:rsidRPr="00042679" w14:paraId="3031F27C" w14:textId="77777777" w:rsidTr="00537E47">
        <w:tc>
          <w:tcPr>
            <w:tcW w:w="623" w:type="pct"/>
          </w:tcPr>
          <w:p w14:paraId="416CC933" w14:textId="77777777" w:rsidR="00537E47" w:rsidRPr="007C4755" w:rsidRDefault="00537E47" w:rsidP="00BE188B">
            <w:pPr>
              <w:jc w:val="right"/>
              <w:rPr>
                <w:rFonts w:cstheme="majorHAnsi"/>
              </w:rPr>
            </w:pPr>
            <w:r w:rsidRPr="007C4755">
              <w:rPr>
                <w:rFonts w:cstheme="majorHAnsi"/>
              </w:rPr>
              <w:t>(xi)</w:t>
            </w:r>
          </w:p>
        </w:tc>
        <w:tc>
          <w:tcPr>
            <w:tcW w:w="3312" w:type="pct"/>
          </w:tcPr>
          <w:p w14:paraId="056F767C" w14:textId="77777777" w:rsidR="00537E47" w:rsidRPr="00042679" w:rsidRDefault="00537E47" w:rsidP="00BE188B">
            <w:pPr>
              <w:rPr>
                <w:rFonts w:cstheme="majorHAnsi"/>
              </w:rPr>
            </w:pPr>
            <w:r w:rsidRPr="007C4755">
              <w:rPr>
                <w:rFonts w:cstheme="majorHAnsi"/>
              </w:rPr>
              <w:t>a report on the progressive rehabilitation of the declared mine land</w:t>
            </w:r>
          </w:p>
        </w:tc>
        <w:tc>
          <w:tcPr>
            <w:tcW w:w="1065" w:type="pct"/>
          </w:tcPr>
          <w:p w14:paraId="20211511" w14:textId="385406FD" w:rsidR="00537E47" w:rsidRPr="00BC1D7D" w:rsidRDefault="00E248CB" w:rsidP="00BE188B">
            <w:pPr>
              <w:rPr>
                <w:rFonts w:cstheme="majorHAnsi"/>
              </w:rPr>
            </w:pPr>
            <w:r w:rsidRPr="00BC1D7D">
              <w:rPr>
                <w:rFonts w:cstheme="majorHAnsi"/>
              </w:rPr>
              <w:fldChar w:fldCharType="begin"/>
            </w:r>
            <w:r w:rsidRPr="00BC1D7D">
              <w:rPr>
                <w:rFonts w:cstheme="majorHAnsi"/>
              </w:rPr>
              <w:instrText xml:space="preserve"> REF _Ref197440549 \r \h </w:instrText>
            </w:r>
            <w:r w:rsidR="00BC1D7D">
              <w:rPr>
                <w:rFonts w:cstheme="majorHAnsi"/>
              </w:rPr>
              <w:instrText xml:space="preserve"> \* MERGEFORMAT </w:instrText>
            </w:r>
            <w:r w:rsidRPr="00BC1D7D">
              <w:rPr>
                <w:rFonts w:cstheme="majorHAnsi"/>
              </w:rPr>
            </w:r>
            <w:r w:rsidRPr="00BC1D7D">
              <w:rPr>
                <w:rFonts w:cstheme="majorHAnsi"/>
              </w:rPr>
              <w:fldChar w:fldCharType="separate"/>
            </w:r>
            <w:r w:rsidR="00D35BC0">
              <w:rPr>
                <w:rFonts w:cstheme="majorHAnsi"/>
              </w:rPr>
              <w:t>Chapter 7</w:t>
            </w:r>
            <w:r w:rsidRPr="00BC1D7D">
              <w:rPr>
                <w:rFonts w:cstheme="majorHAnsi"/>
              </w:rPr>
              <w:fldChar w:fldCharType="end"/>
            </w:r>
          </w:p>
        </w:tc>
      </w:tr>
    </w:tbl>
    <w:p w14:paraId="56989687" w14:textId="77777777" w:rsidR="0083224A" w:rsidRPr="0083224A" w:rsidRDefault="0083224A" w:rsidP="0083224A">
      <w:pPr>
        <w:rPr>
          <w:rFonts w:ascii="Times New Roman" w:hAnsi="Times New Roman"/>
          <w:sz w:val="22"/>
          <w:szCs w:val="22"/>
        </w:rPr>
      </w:pPr>
      <w:r w:rsidRPr="0083224A">
        <w:rPr>
          <w:rFonts w:ascii="Times New Roman" w:hAnsi="Times New Roman"/>
          <w:sz w:val="22"/>
          <w:szCs w:val="22"/>
        </w:rPr>
        <w:br w:type="page"/>
      </w:r>
    </w:p>
    <w:p w14:paraId="6393344D" w14:textId="3E7F3D51" w:rsidR="00730B9E" w:rsidRDefault="007D7FA7" w:rsidP="006901F1">
      <w:pPr>
        <w:pStyle w:val="Heading1"/>
      </w:pPr>
      <w:r>
        <w:t xml:space="preserve"> </w:t>
      </w:r>
      <w:bookmarkStart w:id="874" w:name="_Ref196820887"/>
      <w:bookmarkStart w:id="875" w:name="_Toc210049101"/>
      <w:r w:rsidR="00730B9E">
        <w:t>Monitoring and Maintenance</w:t>
      </w:r>
      <w:bookmarkEnd w:id="874"/>
      <w:bookmarkEnd w:id="875"/>
    </w:p>
    <w:p w14:paraId="7BAF13F1" w14:textId="0D5A484E" w:rsidR="00595D3D" w:rsidRDefault="001133D6" w:rsidP="006455E3">
      <w:r>
        <w:t>With over 135 years of operation</w:t>
      </w:r>
      <w:r w:rsidR="00AB758E">
        <w:t xml:space="preserve"> at Yallourn</w:t>
      </w:r>
      <w:r>
        <w:t>, substantial monitoring and maintenance has been completed</w:t>
      </w:r>
      <w:r w:rsidR="00B24AB4">
        <w:t xml:space="preserve"> with mature </w:t>
      </w:r>
      <w:r w:rsidR="00C6489C">
        <w:t>monitoring programs already in place</w:t>
      </w:r>
      <w:r>
        <w:t>.</w:t>
      </w:r>
      <w:r w:rsidR="007807E9">
        <w:t xml:space="preserve">  </w:t>
      </w:r>
      <w:r w:rsidR="00C6489C">
        <w:t>The</w:t>
      </w:r>
      <w:r w:rsidR="007807E9">
        <w:t xml:space="preserve"> </w:t>
      </w:r>
      <w:r w:rsidR="007807E9" w:rsidRPr="004E0BDC">
        <w:rPr>
          <w:i/>
          <w:iCs/>
        </w:rPr>
        <w:t>Environmental Management</w:t>
      </w:r>
      <w:r w:rsidR="00C6489C" w:rsidRPr="004E0BDC">
        <w:rPr>
          <w:i/>
          <w:iCs/>
        </w:rPr>
        <w:t xml:space="preserve"> Plan</w:t>
      </w:r>
      <w:r w:rsidR="00232B50">
        <w:t xml:space="preserve"> </w:t>
      </w:r>
      <w:r w:rsidR="00232B50">
        <w:fldChar w:fldCharType="begin"/>
      </w:r>
      <w:r w:rsidR="001B655D">
        <w:instrText xml:space="preserve"> ADDIN EN.CITE &lt;EndNote&gt;&lt;Cite&gt;&lt;Author&gt;YMA&lt;/Author&gt;&lt;Year&gt;2024&lt;/Year&gt;&lt;RecNum&gt;90&lt;/RecNum&gt;&lt;DisplayText&gt;(YMA 2024)&lt;/DisplayText&gt;&lt;record&gt;&lt;rec-number&gt;90&lt;/rec-number&gt;&lt;foreign-keys&gt;&lt;key app="EN" db-id="spaff0s0osz0sqe0t5a55fezradpx9psfrzt" timestamp="1747131929" guid="41f67ebb-6943-4dcb-917e-0278d7632d37"&gt;90&lt;/key&gt;&lt;/foreign-keys&gt;&lt;ref-type name="Report"&gt;27&lt;/ref-type&gt;&lt;contributors&gt;&lt;authors&gt;&lt;author&gt;YMA&lt;/author&gt;&lt;/authors&gt;&lt;secondary-authors&gt;&lt;author&gt;Yallourn Mine Alliance,&lt;/author&gt;&lt;/secondary-authors&gt;&lt;/contributors&gt;&lt;titles&gt;&lt;title&gt;Environmental Management Plan (EMP)&lt;/title&gt;&lt;/titles&gt;&lt;number&gt;A1030077&lt;/number&gt;&lt;dates&gt;&lt;year&gt;2024&lt;/year&gt;&lt;/dates&gt;&lt;urls&gt;&lt;/urls&gt;&lt;/record&gt;&lt;/Cite&gt;&lt;/EndNote&gt;</w:instrText>
      </w:r>
      <w:r w:rsidR="00232B50">
        <w:fldChar w:fldCharType="separate"/>
      </w:r>
      <w:r w:rsidR="00232B50">
        <w:rPr>
          <w:noProof/>
        </w:rPr>
        <w:t>(YMA 2024)</w:t>
      </w:r>
      <w:r w:rsidR="00232B50">
        <w:fldChar w:fldCharType="end"/>
      </w:r>
      <w:r w:rsidR="007807E9">
        <w:t xml:space="preserve">, </w:t>
      </w:r>
      <w:r w:rsidR="007807E9" w:rsidRPr="000D648B">
        <w:rPr>
          <w:i/>
          <w:iCs/>
        </w:rPr>
        <w:t>Groun</w:t>
      </w:r>
      <w:r w:rsidR="0018061A" w:rsidRPr="000D648B">
        <w:rPr>
          <w:i/>
          <w:iCs/>
        </w:rPr>
        <w:t>d Control</w:t>
      </w:r>
      <w:r w:rsidR="00C6489C" w:rsidRPr="000D648B">
        <w:rPr>
          <w:i/>
          <w:iCs/>
        </w:rPr>
        <w:t xml:space="preserve"> Management Plan</w:t>
      </w:r>
      <w:r w:rsidR="00B21DA1">
        <w:t xml:space="preserve"> </w:t>
      </w:r>
      <w:r w:rsidR="00B21DA1">
        <w:fldChar w:fldCharType="begin"/>
      </w:r>
      <w:r w:rsidR="001B655D">
        <w:instrText xml:space="preserve"> ADDIN EN.CITE &lt;EndNote&gt;&lt;Cite&gt;&lt;Author&gt;EnergyAustralia&lt;/Author&gt;&lt;Year&gt;2024&lt;/Year&gt;&lt;RecNum&gt;67&lt;/RecNum&gt;&lt;DisplayText&gt;(EnergyAustralia 2024c)&lt;/DisplayText&gt;&lt;record&gt;&lt;rec-number&gt;67&lt;/rec-number&gt;&lt;foreign-keys&gt;&lt;key app="EN" db-id="spaff0s0osz0sqe0t5a55fezradpx9psfrzt" timestamp="1747011276" guid="a7331d13-ddcb-4e50-92f2-b7792629f227"&gt;67&lt;/key&gt;&lt;/foreign-keys&gt;&lt;ref-type name="Report"&gt;27&lt;/ref-type&gt;&lt;contributors&gt;&lt;authors&gt;&lt;author&gt;EnergyAustralia&lt;/author&gt;&lt;/authors&gt;&lt;/contributors&gt;&lt;titles&gt;&lt;title&gt;SHEMS13-SHE-L03 - Ground Control Management Plan (GCMP) Revision 13&lt;/title&gt;&lt;/titles&gt;&lt;number&gt;A1029761&lt;/number&gt;&lt;dates&gt;&lt;year&gt;2024&lt;/year&gt;&lt;/dates&gt;&lt;urls&gt;&lt;/urls&gt;&lt;/record&gt;&lt;/Cite&gt;&lt;/EndNote&gt;</w:instrText>
      </w:r>
      <w:r w:rsidR="00B21DA1">
        <w:fldChar w:fldCharType="separate"/>
      </w:r>
      <w:r w:rsidR="00B21DA1">
        <w:rPr>
          <w:noProof/>
        </w:rPr>
        <w:t>(EnergyAustralia 2024c)</w:t>
      </w:r>
      <w:r w:rsidR="00B21DA1">
        <w:fldChar w:fldCharType="end"/>
      </w:r>
      <w:r w:rsidR="0018061A">
        <w:t xml:space="preserve">, </w:t>
      </w:r>
      <w:r w:rsidR="00C6489C">
        <w:t>and</w:t>
      </w:r>
      <w:r w:rsidR="0018061A">
        <w:t xml:space="preserve"> </w:t>
      </w:r>
      <w:r w:rsidR="000D648B" w:rsidRPr="00E97C80">
        <w:rPr>
          <w:i/>
          <w:iCs/>
        </w:rPr>
        <w:t xml:space="preserve">Mine </w:t>
      </w:r>
      <w:r w:rsidR="0018061A" w:rsidRPr="00E97C80">
        <w:rPr>
          <w:i/>
          <w:iCs/>
        </w:rPr>
        <w:t xml:space="preserve">Fire Control </w:t>
      </w:r>
      <w:r w:rsidR="00C6489C" w:rsidRPr="00E97C80">
        <w:rPr>
          <w:i/>
          <w:iCs/>
        </w:rPr>
        <w:t>Management</w:t>
      </w:r>
      <w:r w:rsidR="0018061A" w:rsidRPr="00E97C80">
        <w:rPr>
          <w:i/>
          <w:iCs/>
        </w:rPr>
        <w:t xml:space="preserve"> Plan</w:t>
      </w:r>
      <w:r w:rsidR="0018061A">
        <w:t xml:space="preserve"> </w:t>
      </w:r>
      <w:r w:rsidR="008C366E">
        <w:fldChar w:fldCharType="begin"/>
      </w:r>
      <w:r w:rsidR="001B655D">
        <w:instrText xml:space="preserve"> ADDIN EN.CITE &lt;EndNote&gt;&lt;Cite&gt;&lt;Author&gt;EnergyAustralia&lt;/Author&gt;&lt;Year&gt;2023&lt;/Year&gt;&lt;RecNum&gt;89&lt;/RecNum&gt;&lt;DisplayText&gt;(EnergyAustralia 2023b)&lt;/DisplayText&gt;&lt;record&gt;&lt;rec-number&gt;89&lt;/rec-number&gt;&lt;foreign-keys&gt;&lt;key app="EN" db-id="spaff0s0osz0sqe0t5a55fezradpx9psfrzt" timestamp="1747131189" guid="d82988ad-8ea2-4404-84d1-1f99e0cfde9f"&gt;89&lt;/key&gt;&lt;/foreign-keys&gt;&lt;ref-type name="Report"&gt;27&lt;/ref-type&gt;&lt;contributors&gt;&lt;authors&gt;&lt;author&gt;EnergyAustralia&lt;/author&gt;&lt;/authors&gt;&lt;/contributors&gt;&lt;titles&gt;&lt;title&gt;SHEMS13-SHE-L04 - Mine Fire Control Management Plan (FCMP)&lt;/title&gt;&lt;/titles&gt;&lt;number&gt;A1065137&lt;/number&gt;&lt;dates&gt;&lt;year&gt;2023&lt;/year&gt;&lt;/dates&gt;&lt;urls&gt;&lt;/urls&gt;&lt;/record&gt;&lt;/Cite&gt;&lt;/EndNote&gt;</w:instrText>
      </w:r>
      <w:r w:rsidR="008C366E">
        <w:fldChar w:fldCharType="separate"/>
      </w:r>
      <w:r w:rsidR="008C366E">
        <w:rPr>
          <w:noProof/>
        </w:rPr>
        <w:t>(EnergyAustralia 2023b)</w:t>
      </w:r>
      <w:r w:rsidR="008C366E">
        <w:fldChar w:fldCharType="end"/>
      </w:r>
      <w:r w:rsidR="008051A4">
        <w:t xml:space="preserve"> </w:t>
      </w:r>
      <w:r w:rsidR="0018061A">
        <w:t>are all thor</w:t>
      </w:r>
      <w:r w:rsidR="00D246E9">
        <w:t>ough documents subject to ISO audit and accreditation</w:t>
      </w:r>
      <w:r w:rsidR="00403896">
        <w:t xml:space="preserve">.  </w:t>
      </w:r>
    </w:p>
    <w:p w14:paraId="09206C81" w14:textId="511A747A" w:rsidR="006455E3" w:rsidRDefault="00403896" w:rsidP="006455E3">
      <w:r>
        <w:t xml:space="preserve">The monitoring programs </w:t>
      </w:r>
      <w:r w:rsidR="00F72794" w:rsidRPr="00F72794">
        <w:t xml:space="preserve">outlined in </w:t>
      </w:r>
      <w:r>
        <w:t xml:space="preserve">these plans </w:t>
      </w:r>
      <w:r w:rsidR="00F72794" w:rsidRPr="00F72794">
        <w:t xml:space="preserve">serve as </w:t>
      </w:r>
      <w:r>
        <w:t xml:space="preserve">the </w:t>
      </w:r>
      <w:r w:rsidR="00F72794" w:rsidRPr="00F72794">
        <w:t>foundation</w:t>
      </w:r>
      <w:r>
        <w:t xml:space="preserve"> for rehabilitation monitoring</w:t>
      </w:r>
      <w:r w:rsidR="00EB13B7">
        <w:t>. As pit lake filling begins</w:t>
      </w:r>
      <w:r w:rsidR="00C6489C">
        <w:t>,</w:t>
      </w:r>
      <w:r w:rsidR="00EB13B7">
        <w:t xml:space="preserve"> </w:t>
      </w:r>
      <w:r w:rsidR="00A814E0">
        <w:t xml:space="preserve">monitoring activities will </w:t>
      </w:r>
      <w:r w:rsidR="00F72794" w:rsidRPr="00F72794">
        <w:t>intensify</w:t>
      </w:r>
      <w:r w:rsidR="00A814E0">
        <w:t xml:space="preserve"> </w:t>
      </w:r>
      <w:r w:rsidR="00F20F3C">
        <w:t xml:space="preserve">to accurately map the changing environment and </w:t>
      </w:r>
      <w:r w:rsidR="00F72794" w:rsidRPr="00F72794">
        <w:t>validate</w:t>
      </w:r>
      <w:r w:rsidR="00BF1A8C">
        <w:t xml:space="preserve"> </w:t>
      </w:r>
      <w:r w:rsidR="00340ADB">
        <w:t xml:space="preserve">the technical </w:t>
      </w:r>
      <w:r w:rsidR="00F9525C">
        <w:t xml:space="preserve">findings that inform the rehabilitation </w:t>
      </w:r>
      <w:r w:rsidR="00FB75F5">
        <w:t>design</w:t>
      </w:r>
      <w:r w:rsidR="00340ADB">
        <w:t xml:space="preserve">. As rehabilitation </w:t>
      </w:r>
      <w:r w:rsidR="00F9525C">
        <w:t xml:space="preserve">implementation </w:t>
      </w:r>
      <w:r w:rsidR="00F72794" w:rsidRPr="00F72794">
        <w:t>advances</w:t>
      </w:r>
      <w:r w:rsidR="00055284">
        <w:t xml:space="preserve"> </w:t>
      </w:r>
      <w:r w:rsidR="000645E9">
        <w:t xml:space="preserve">through </w:t>
      </w:r>
      <w:r w:rsidR="004C4C5B">
        <w:t xml:space="preserve">the planned phases </w:t>
      </w:r>
      <w:r w:rsidR="00055284">
        <w:t xml:space="preserve">and </w:t>
      </w:r>
      <w:r w:rsidR="00F9525C">
        <w:t>design expectations</w:t>
      </w:r>
      <w:r w:rsidR="00055284">
        <w:t xml:space="preserve"> are </w:t>
      </w:r>
      <w:r w:rsidR="00F9525C">
        <w:t>validated to</w:t>
      </w:r>
      <w:r w:rsidR="00F72794" w:rsidRPr="00F72794">
        <w:t xml:space="preserve"> align with </w:t>
      </w:r>
      <w:r w:rsidR="009C19E1">
        <w:t xml:space="preserve">expected trends, </w:t>
      </w:r>
      <w:r w:rsidR="00F72794" w:rsidRPr="00F72794">
        <w:t xml:space="preserve">the </w:t>
      </w:r>
      <w:r w:rsidR="004C4C5B">
        <w:t xml:space="preserve">intensity </w:t>
      </w:r>
      <w:r w:rsidR="00F72794" w:rsidRPr="00F72794">
        <w:t xml:space="preserve">of monitoring </w:t>
      </w:r>
      <w:r w:rsidR="00F9525C">
        <w:t>will be reduced</w:t>
      </w:r>
      <w:r w:rsidR="00F72794" w:rsidRPr="00F72794">
        <w:t xml:space="preserve">, corresponding to the assessed </w:t>
      </w:r>
      <w:r w:rsidR="009C19E1">
        <w:t xml:space="preserve">risk and uncertainty </w:t>
      </w:r>
      <w:r w:rsidR="001F3668">
        <w:t>at that time.</w:t>
      </w:r>
      <w:r w:rsidR="009C19E1">
        <w:t xml:space="preserve"> </w:t>
      </w:r>
      <w:r w:rsidR="00F72794" w:rsidRPr="00F72794">
        <w:t>By the time</w:t>
      </w:r>
      <w:r w:rsidR="001F3668">
        <w:t xml:space="preserve"> rehabilitation </w:t>
      </w:r>
      <w:r w:rsidR="00F72794" w:rsidRPr="00F72794">
        <w:t>approaches</w:t>
      </w:r>
      <w:r w:rsidR="001F3668">
        <w:t xml:space="preserve"> relinquishment</w:t>
      </w:r>
      <w:r w:rsidR="00F26650">
        <w:t xml:space="preserve"> (Phase 4)</w:t>
      </w:r>
      <w:r w:rsidR="001F3668">
        <w:t xml:space="preserve">, minimal monitoring and maintenance </w:t>
      </w:r>
      <w:r w:rsidR="00F72794" w:rsidRPr="00F72794">
        <w:t>are expected to be necessary,</w:t>
      </w:r>
      <w:r w:rsidR="001452F8">
        <w:t xml:space="preserve"> with passive controls effectively </w:t>
      </w:r>
      <w:r w:rsidR="00F72794" w:rsidRPr="00F72794">
        <w:t>supporting</w:t>
      </w:r>
      <w:r w:rsidR="00943A53">
        <w:t xml:space="preserve"> beneficial land uses and </w:t>
      </w:r>
      <w:r w:rsidR="00F72794" w:rsidRPr="00F72794">
        <w:t>managing</w:t>
      </w:r>
      <w:r w:rsidR="00943A53">
        <w:t xml:space="preserve"> risk.</w:t>
      </w:r>
      <w:r w:rsidR="00D246E9">
        <w:t xml:space="preserve"> </w:t>
      </w:r>
      <w:r w:rsidR="00F9525C">
        <w:t>For these reasons, the monitoring and maintenance plans will be maintained as a live program.</w:t>
      </w:r>
      <w:r w:rsidR="001133D6">
        <w:t xml:space="preserve"> </w:t>
      </w:r>
      <w:r w:rsidR="005730A8">
        <w:t xml:space="preserve">The expected effort in monitoring (and maintenance) follows the </w:t>
      </w:r>
      <w:r w:rsidR="00595D3D">
        <w:fldChar w:fldCharType="begin"/>
      </w:r>
      <w:r w:rsidR="00595D3D">
        <w:instrText xml:space="preserve"> REF _Ref198286641 \h </w:instrText>
      </w:r>
      <w:r w:rsidR="00595D3D">
        <w:fldChar w:fldCharType="separate"/>
      </w:r>
      <w:r w:rsidR="00D35BC0">
        <w:t xml:space="preserve">Figure </w:t>
      </w:r>
      <w:r w:rsidR="00D35BC0">
        <w:rPr>
          <w:noProof/>
        </w:rPr>
        <w:t>15</w:t>
      </w:r>
      <w:r w:rsidR="00D35BC0">
        <w:noBreakHyphen/>
      </w:r>
      <w:r w:rsidR="00D35BC0">
        <w:rPr>
          <w:noProof/>
        </w:rPr>
        <w:t>1</w:t>
      </w:r>
      <w:r w:rsidR="00595D3D">
        <w:fldChar w:fldCharType="end"/>
      </w:r>
      <w:r w:rsidR="00504962">
        <w:t xml:space="preserve"> </w:t>
      </w:r>
      <w:r w:rsidR="005730A8">
        <w:t>below</w:t>
      </w:r>
      <w:r w:rsidR="00793DB2">
        <w:t>.</w:t>
      </w:r>
      <w:r w:rsidR="005730A8">
        <w:t xml:space="preserve"> </w:t>
      </w:r>
    </w:p>
    <w:p w14:paraId="1311BDE5" w14:textId="77777777" w:rsidR="007807E9" w:rsidRDefault="007807E9" w:rsidP="007807E9">
      <w:pPr>
        <w:jc w:val="center"/>
      </w:pPr>
      <w:r w:rsidRPr="00241887">
        <w:rPr>
          <w:noProof/>
        </w:rPr>
        <w:drawing>
          <wp:inline distT="0" distB="0" distL="0" distR="0" wp14:anchorId="0E0F1F58" wp14:editId="75322265">
            <wp:extent cx="6775498" cy="2781300"/>
            <wp:effectExtent l="0" t="0" r="6350" b="0"/>
            <wp:docPr id="94720097" name="Picture 1" descr="A graph with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0097" name="Picture 1" descr="A graph with green line&#10;&#10;AI-generated content may be incorrect."/>
                    <pic:cNvPicPr/>
                  </pic:nvPicPr>
                  <pic:blipFill>
                    <a:blip r:embed="rId188"/>
                    <a:stretch>
                      <a:fillRect/>
                    </a:stretch>
                  </pic:blipFill>
                  <pic:spPr>
                    <a:xfrm>
                      <a:off x="0" y="0"/>
                      <a:ext cx="6783670" cy="2784655"/>
                    </a:xfrm>
                    <a:prstGeom prst="rect">
                      <a:avLst/>
                    </a:prstGeom>
                  </pic:spPr>
                </pic:pic>
              </a:graphicData>
            </a:graphic>
          </wp:inline>
        </w:drawing>
      </w:r>
    </w:p>
    <w:p w14:paraId="2AAEC6D8" w14:textId="4382D563" w:rsidR="007807E9" w:rsidRDefault="007807E9" w:rsidP="007807E9">
      <w:pPr>
        <w:pStyle w:val="Caption"/>
      </w:pPr>
      <w:bookmarkStart w:id="876" w:name="_Ref198286641"/>
      <w:bookmarkStart w:id="877" w:name="_Toc210125614"/>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1</w:t>
      </w:r>
      <w:r w:rsidR="00946086">
        <w:fldChar w:fldCharType="end"/>
      </w:r>
      <w:bookmarkEnd w:id="876"/>
      <w:r w:rsidR="0042576C">
        <w:t>:</w:t>
      </w:r>
      <w:r>
        <w:t xml:space="preserve"> Change in </w:t>
      </w:r>
      <w:r w:rsidR="003E201D">
        <w:t>M</w:t>
      </w:r>
      <w:r>
        <w:t xml:space="preserve">onitoring </w:t>
      </w:r>
      <w:r w:rsidR="003E201D">
        <w:t>I</w:t>
      </w:r>
      <w:r w:rsidR="00595D3D">
        <w:t>ntensity</w:t>
      </w:r>
      <w:r>
        <w:t xml:space="preserve"> over the </w:t>
      </w:r>
      <w:r w:rsidR="003E201D">
        <w:t>R</w:t>
      </w:r>
      <w:r>
        <w:t xml:space="preserve">ehabilitation </w:t>
      </w:r>
      <w:r w:rsidR="003E201D">
        <w:t>P</w:t>
      </w:r>
      <w:r>
        <w:t>hases (</w:t>
      </w:r>
      <w:r w:rsidR="003E201D">
        <w:t>I</w:t>
      </w:r>
      <w:r>
        <w:t>ndicative)</w:t>
      </w:r>
      <w:bookmarkEnd w:id="877"/>
    </w:p>
    <w:p w14:paraId="368BA97F" w14:textId="5FC8412D" w:rsidR="007807E9" w:rsidRDefault="00A45F32" w:rsidP="006455E3">
      <w:r>
        <w:t xml:space="preserve">Monitoring programs which will continue throughout the rehabilitation </w:t>
      </w:r>
      <w:r w:rsidR="00F9525C">
        <w:t xml:space="preserve">and the design intent </w:t>
      </w:r>
      <w:r>
        <w:t>period include:</w:t>
      </w:r>
    </w:p>
    <w:p w14:paraId="00AF8C5B" w14:textId="47C688D2" w:rsidR="00A45F32" w:rsidRDefault="00882691" w:rsidP="00882691">
      <w:pPr>
        <w:pStyle w:val="ListParagraph"/>
      </w:pPr>
      <w:r>
        <w:t xml:space="preserve">Geotechnical </w:t>
      </w:r>
    </w:p>
    <w:p w14:paraId="01A9FCA4" w14:textId="5DA31201" w:rsidR="001F480B" w:rsidRDefault="001F480B" w:rsidP="00882691">
      <w:pPr>
        <w:pStyle w:val="ListParagraph"/>
      </w:pPr>
      <w:r>
        <w:t xml:space="preserve">Groundwater </w:t>
      </w:r>
    </w:p>
    <w:p w14:paraId="59B10F1C" w14:textId="5541E126" w:rsidR="00882691" w:rsidRDefault="001F480B" w:rsidP="00882691">
      <w:pPr>
        <w:pStyle w:val="ListParagraph"/>
      </w:pPr>
      <w:r>
        <w:t>Surface w</w:t>
      </w:r>
      <w:r w:rsidR="00882691">
        <w:t>ater quantity</w:t>
      </w:r>
    </w:p>
    <w:p w14:paraId="30206181" w14:textId="47B1BEC0" w:rsidR="00882691" w:rsidRDefault="001F480B" w:rsidP="00882691">
      <w:pPr>
        <w:pStyle w:val="ListParagraph"/>
      </w:pPr>
      <w:r>
        <w:t>Surface w</w:t>
      </w:r>
      <w:r w:rsidR="00882691">
        <w:t>ater quality</w:t>
      </w:r>
    </w:p>
    <w:p w14:paraId="6328713C" w14:textId="5A80C0C4" w:rsidR="00882691" w:rsidRDefault="001F480B" w:rsidP="00882691">
      <w:pPr>
        <w:pStyle w:val="ListParagraph"/>
      </w:pPr>
      <w:r>
        <w:t>Land monitoring</w:t>
      </w:r>
    </w:p>
    <w:p w14:paraId="64FA441B" w14:textId="50358B23" w:rsidR="00F9525C" w:rsidRDefault="00F9525C" w:rsidP="00882691">
      <w:pPr>
        <w:pStyle w:val="ListParagraph"/>
      </w:pPr>
      <w:r>
        <w:t>Flora and Fauna</w:t>
      </w:r>
    </w:p>
    <w:p w14:paraId="550DF551" w14:textId="5E109C07" w:rsidR="00F9525C" w:rsidRDefault="00F9525C" w:rsidP="00882691">
      <w:pPr>
        <w:pStyle w:val="ListParagraph"/>
      </w:pPr>
      <w:r>
        <w:t>Air</w:t>
      </w:r>
    </w:p>
    <w:p w14:paraId="6514EFAA" w14:textId="77777777" w:rsidR="006455E3" w:rsidRDefault="006455E3" w:rsidP="00C43772"/>
    <w:p w14:paraId="17E7D4DA" w14:textId="77777777" w:rsidR="006455E3" w:rsidRDefault="006455E3" w:rsidP="00B75E20">
      <w:pPr>
        <w:pStyle w:val="Heading2"/>
      </w:pPr>
      <w:bookmarkStart w:id="878" w:name="_Toc210049102"/>
      <w:r w:rsidRPr="006455E3">
        <w:t>Geotechnical Monitoring</w:t>
      </w:r>
      <w:bookmarkEnd w:id="878"/>
    </w:p>
    <w:p w14:paraId="6ACC84BC" w14:textId="77777777" w:rsidR="00D120E7" w:rsidRPr="003836C1" w:rsidRDefault="00D120E7" w:rsidP="00CF6D51">
      <w:pPr>
        <w:pStyle w:val="Heading3"/>
      </w:pPr>
      <w:r w:rsidRPr="003836C1">
        <w:t>Operational Monitoring and Maintenance</w:t>
      </w:r>
    </w:p>
    <w:p w14:paraId="430D0CA5" w14:textId="67C832AE" w:rsidR="00D120E7" w:rsidRDefault="00D120E7" w:rsidP="00C43772">
      <w:r w:rsidRPr="003836C1">
        <w:t>Monitoring and inspections are a key activity for maintaining stability of the Yallourn Mine</w:t>
      </w:r>
      <w:r>
        <w:t xml:space="preserve">. They are comprehensively </w:t>
      </w:r>
      <w:r w:rsidRPr="003836C1">
        <w:t xml:space="preserve">detailed within and managed by the </w:t>
      </w:r>
      <w:r>
        <w:t>Ground Control Management Plan (</w:t>
      </w:r>
      <w:r w:rsidRPr="00EE357B">
        <w:t>GCMP</w:t>
      </w:r>
      <w:r>
        <w:t>)</w:t>
      </w:r>
      <w:r w:rsidR="003C3262">
        <w:t xml:space="preserve"> </w:t>
      </w:r>
      <w:r w:rsidR="003C3262">
        <w:fldChar w:fldCharType="begin"/>
      </w:r>
      <w:r w:rsidR="001B655D">
        <w:instrText xml:space="preserve"> ADDIN EN.CITE &lt;EndNote&gt;&lt;Cite&gt;&lt;Author&gt;EnergyAustralia&lt;/Author&gt;&lt;Year&gt;2024&lt;/Year&gt;&lt;RecNum&gt;67&lt;/RecNum&gt;&lt;DisplayText&gt;(EnergyAustralia 2024c)&lt;/DisplayText&gt;&lt;record&gt;&lt;rec-number&gt;67&lt;/rec-number&gt;&lt;foreign-keys&gt;&lt;key app="EN" db-id="spaff0s0osz0sqe0t5a55fezradpx9psfrzt" timestamp="1747011276" guid="a7331d13-ddcb-4e50-92f2-b7792629f227"&gt;67&lt;/key&gt;&lt;/foreign-keys&gt;&lt;ref-type name="Report"&gt;27&lt;/ref-type&gt;&lt;contributors&gt;&lt;authors&gt;&lt;author&gt;EnergyAustralia&lt;/author&gt;&lt;/authors&gt;&lt;/contributors&gt;&lt;titles&gt;&lt;title&gt;SHEMS13-SHE-L03 - Ground Control Management Plan (GCMP) Revision 13&lt;/title&gt;&lt;/titles&gt;&lt;number&gt;A1029761&lt;/number&gt;&lt;dates&gt;&lt;year&gt;2024&lt;/year&gt;&lt;/dates&gt;&lt;urls&gt;&lt;/urls&gt;&lt;/record&gt;&lt;/Cite&gt;&lt;/EndNote&gt;</w:instrText>
      </w:r>
      <w:r w:rsidR="003C3262">
        <w:fldChar w:fldCharType="separate"/>
      </w:r>
      <w:r w:rsidR="003C3262">
        <w:rPr>
          <w:noProof/>
        </w:rPr>
        <w:t>(EnergyAustralia 2024c)</w:t>
      </w:r>
      <w:r w:rsidR="003C3262">
        <w:fldChar w:fldCharType="end"/>
      </w:r>
      <w:r w:rsidRPr="003836C1">
        <w:t>.</w:t>
      </w:r>
      <w:r>
        <w:t xml:space="preserve"> A summary of the key relevant aspects is provided below:</w:t>
      </w:r>
    </w:p>
    <w:p w14:paraId="66AAE297" w14:textId="77777777" w:rsidR="00D120E7" w:rsidRPr="005A398A" w:rsidRDefault="00D120E7" w:rsidP="00ED69BB">
      <w:pPr>
        <w:pStyle w:val="ListParagraph"/>
        <w:numPr>
          <w:ilvl w:val="0"/>
          <w:numId w:val="109"/>
        </w:numPr>
      </w:pPr>
      <w:r w:rsidRPr="005A398A">
        <w:t xml:space="preserve">Ground movement – </w:t>
      </w:r>
      <w:r>
        <w:t>S</w:t>
      </w:r>
      <w:r w:rsidRPr="005A398A">
        <w:t xml:space="preserve">urvey pins, online </w:t>
      </w:r>
      <w:r>
        <w:t xml:space="preserve">survey </w:t>
      </w:r>
      <w:r w:rsidRPr="005A398A">
        <w:t>pillars, inclinometer</w:t>
      </w:r>
      <w:r>
        <w:t xml:space="preserve"> bores</w:t>
      </w:r>
    </w:p>
    <w:p w14:paraId="44C3B417" w14:textId="77777777" w:rsidR="00D120E7" w:rsidRPr="005A398A" w:rsidRDefault="00D120E7" w:rsidP="00ED69BB">
      <w:pPr>
        <w:pStyle w:val="ListParagraph"/>
        <w:numPr>
          <w:ilvl w:val="0"/>
          <w:numId w:val="109"/>
        </w:numPr>
      </w:pPr>
      <w:r w:rsidRPr="005A398A">
        <w:t xml:space="preserve">Groundwater – </w:t>
      </w:r>
      <w:r>
        <w:t>Observational bore s</w:t>
      </w:r>
      <w:r w:rsidRPr="005A398A">
        <w:t>tandpipes and piezomete</w:t>
      </w:r>
      <w:r>
        <w:t>r</w:t>
      </w:r>
      <w:r w:rsidRPr="005A398A">
        <w:t>s, dataloggers, online</w:t>
      </w:r>
      <w:r>
        <w:t xml:space="preserve"> telemetry</w:t>
      </w:r>
      <w:r w:rsidRPr="005A398A">
        <w:t>, deep aquifer</w:t>
      </w:r>
      <w:r>
        <w:t xml:space="preserve"> piezometers, MRD tunnel piezometers</w:t>
      </w:r>
    </w:p>
    <w:p w14:paraId="22E0AC27" w14:textId="77777777" w:rsidR="00D120E7" w:rsidRPr="005A398A" w:rsidRDefault="00D120E7" w:rsidP="00ED69BB">
      <w:pPr>
        <w:pStyle w:val="ListParagraph"/>
        <w:numPr>
          <w:ilvl w:val="0"/>
          <w:numId w:val="109"/>
        </w:numPr>
      </w:pPr>
      <w:r w:rsidRPr="005A398A">
        <w:t>Horizontal drains</w:t>
      </w:r>
    </w:p>
    <w:p w14:paraId="203906D2" w14:textId="77777777" w:rsidR="00D120E7" w:rsidRPr="005A398A" w:rsidRDefault="00D120E7" w:rsidP="00ED69BB">
      <w:pPr>
        <w:pStyle w:val="ListParagraph"/>
        <w:numPr>
          <w:ilvl w:val="0"/>
          <w:numId w:val="109"/>
        </w:numPr>
      </w:pPr>
      <w:r w:rsidRPr="005A398A">
        <w:t>Cracks</w:t>
      </w:r>
      <w:r>
        <w:t>/deformations</w:t>
      </w:r>
      <w:r w:rsidRPr="005A398A">
        <w:t xml:space="preserve"> database</w:t>
      </w:r>
    </w:p>
    <w:p w14:paraId="46C77809" w14:textId="153B70C1" w:rsidR="00D120E7" w:rsidRPr="005A398A" w:rsidRDefault="00D120E7" w:rsidP="00ED69BB">
      <w:pPr>
        <w:pStyle w:val="ListParagraph"/>
        <w:numPr>
          <w:ilvl w:val="0"/>
          <w:numId w:val="109"/>
        </w:numPr>
      </w:pPr>
      <w:r>
        <w:t>R</w:t>
      </w:r>
      <w:r w:rsidRPr="005A398A">
        <w:t xml:space="preserve">outine </w:t>
      </w:r>
      <w:r>
        <w:t>inspections for all</w:t>
      </w:r>
      <w:r w:rsidRPr="005A398A">
        <w:t xml:space="preserve"> </w:t>
      </w:r>
      <w:r w:rsidR="00475DFB">
        <w:t xml:space="preserve">geotechnical </w:t>
      </w:r>
      <w:r w:rsidRPr="005A398A">
        <w:t>domains</w:t>
      </w:r>
    </w:p>
    <w:p w14:paraId="6D54D1A0" w14:textId="77777777" w:rsidR="00D120E7" w:rsidRPr="005A398A" w:rsidRDefault="00D120E7" w:rsidP="00ED69BB">
      <w:pPr>
        <w:pStyle w:val="ListParagraph"/>
        <w:numPr>
          <w:ilvl w:val="0"/>
          <w:numId w:val="109"/>
        </w:numPr>
      </w:pPr>
      <w:r w:rsidRPr="005A398A">
        <w:t>Routine defect mapping</w:t>
      </w:r>
    </w:p>
    <w:p w14:paraId="69FAD797" w14:textId="1881B342" w:rsidR="00D120E7" w:rsidRPr="005A398A" w:rsidRDefault="00D120E7" w:rsidP="00ED69BB">
      <w:pPr>
        <w:pStyle w:val="ListParagraph"/>
        <w:numPr>
          <w:ilvl w:val="0"/>
          <w:numId w:val="109"/>
        </w:numPr>
      </w:pPr>
      <w:r w:rsidRPr="005A398A">
        <w:t>G</w:t>
      </w:r>
      <w:r>
        <w:t xml:space="preserve">eotechnical </w:t>
      </w:r>
      <w:r w:rsidRPr="005A398A">
        <w:t>D</w:t>
      </w:r>
      <w:r>
        <w:t xml:space="preserve">ata </w:t>
      </w:r>
      <w:r w:rsidRPr="005A398A">
        <w:t>M</w:t>
      </w:r>
      <w:r>
        <w:t xml:space="preserve">anagement </w:t>
      </w:r>
      <w:r w:rsidRPr="005A398A">
        <w:t>S</w:t>
      </w:r>
      <w:r>
        <w:t>ystem (</w:t>
      </w:r>
      <w:r w:rsidRPr="00EE357B">
        <w:t>GDMS</w:t>
      </w:r>
      <w:r>
        <w:t>) –</w:t>
      </w:r>
      <w:r w:rsidR="009B242B">
        <w:t>M</w:t>
      </w:r>
      <w:r>
        <w:t>onitoring data</w:t>
      </w:r>
      <w:r w:rsidR="009B242B">
        <w:t xml:space="preserve"> storage</w:t>
      </w:r>
    </w:p>
    <w:p w14:paraId="572DAE6B" w14:textId="77777777" w:rsidR="00D120E7" w:rsidRPr="005A398A" w:rsidRDefault="00D120E7" w:rsidP="00ED69BB">
      <w:pPr>
        <w:pStyle w:val="ListParagraph"/>
        <w:numPr>
          <w:ilvl w:val="0"/>
          <w:numId w:val="109"/>
        </w:numPr>
      </w:pPr>
      <w:r w:rsidRPr="005A398A">
        <w:t>GIS</w:t>
      </w:r>
      <w:r>
        <w:t xml:space="preserve"> – Geographic information system for the site and all infrastructure</w:t>
      </w:r>
    </w:p>
    <w:p w14:paraId="0E8934A9" w14:textId="77777777" w:rsidR="00D120E7" w:rsidRPr="005A398A" w:rsidRDefault="00D120E7" w:rsidP="00ED69BB">
      <w:pPr>
        <w:pStyle w:val="ListParagraph"/>
        <w:numPr>
          <w:ilvl w:val="0"/>
          <w:numId w:val="109"/>
        </w:numPr>
      </w:pPr>
      <w:r w:rsidRPr="005A398A">
        <w:t>Weight balance modelling</w:t>
      </w:r>
    </w:p>
    <w:p w14:paraId="40B5FF8D" w14:textId="25CD18B2" w:rsidR="00D120E7" w:rsidRPr="005A398A" w:rsidRDefault="00D120E7" w:rsidP="00ED69BB">
      <w:pPr>
        <w:pStyle w:val="ListParagraph"/>
        <w:numPr>
          <w:ilvl w:val="0"/>
          <w:numId w:val="109"/>
        </w:numPr>
      </w:pPr>
      <w:r w:rsidRPr="005A398A">
        <w:t>T</w:t>
      </w:r>
      <w:r>
        <w:t xml:space="preserve">rigger </w:t>
      </w:r>
      <w:r w:rsidRPr="005A398A">
        <w:t>A</w:t>
      </w:r>
      <w:r>
        <w:t xml:space="preserve">ction </w:t>
      </w:r>
      <w:r w:rsidRPr="005A398A">
        <w:t>R</w:t>
      </w:r>
      <w:r>
        <w:t xml:space="preserve">esponse </w:t>
      </w:r>
      <w:r w:rsidRPr="005A398A">
        <w:t>P</w:t>
      </w:r>
      <w:r>
        <w:t>lan</w:t>
      </w:r>
      <w:r w:rsidR="003351E5">
        <w:t>(</w:t>
      </w:r>
      <w:r w:rsidRPr="005A398A">
        <w:t>s</w:t>
      </w:r>
      <w:r w:rsidR="003351E5">
        <w:t>)</w:t>
      </w:r>
      <w:r>
        <w:t xml:space="preserve"> (</w:t>
      </w:r>
      <w:r w:rsidRPr="00EE357B">
        <w:t>TARP</w:t>
      </w:r>
      <w:r>
        <w:t>)</w:t>
      </w:r>
    </w:p>
    <w:p w14:paraId="21199AFE" w14:textId="29749EB0" w:rsidR="00D120E7" w:rsidRPr="005A398A" w:rsidRDefault="00D120E7" w:rsidP="00ED69BB">
      <w:pPr>
        <w:pStyle w:val="ListParagraph"/>
        <w:numPr>
          <w:ilvl w:val="0"/>
          <w:numId w:val="109"/>
        </w:numPr>
      </w:pPr>
      <w:r w:rsidRPr="005A398A">
        <w:t>Data review</w:t>
      </w:r>
      <w:r w:rsidR="00F9525C">
        <w:t>s</w:t>
      </w:r>
      <w:r w:rsidRPr="005A398A">
        <w:t xml:space="preserve"> – Daily, </w:t>
      </w:r>
      <w:r>
        <w:t>m</w:t>
      </w:r>
      <w:r w:rsidRPr="005A398A">
        <w:t>onthly, 6 monthly, external consultants</w:t>
      </w:r>
    </w:p>
    <w:p w14:paraId="6E5BC2C9" w14:textId="48662812" w:rsidR="00D120E7" w:rsidRPr="005A398A" w:rsidRDefault="00D120E7" w:rsidP="00ED69BB">
      <w:pPr>
        <w:pStyle w:val="ListParagraph"/>
        <w:numPr>
          <w:ilvl w:val="0"/>
          <w:numId w:val="109"/>
        </w:numPr>
      </w:pPr>
      <w:r>
        <w:t>Routine r</w:t>
      </w:r>
      <w:r w:rsidRPr="005A398A">
        <w:t>eporting –</w:t>
      </w:r>
      <w:r>
        <w:t xml:space="preserve"> </w:t>
      </w:r>
      <w:r w:rsidRPr="005A398A">
        <w:t>Monthly reports, D</w:t>
      </w:r>
      <w:r>
        <w:t xml:space="preserve">eclared </w:t>
      </w:r>
      <w:r w:rsidRPr="005A398A">
        <w:t>M</w:t>
      </w:r>
      <w:r>
        <w:t xml:space="preserve">ines </w:t>
      </w:r>
      <w:r w:rsidRPr="005A398A">
        <w:t>R</w:t>
      </w:r>
      <w:r>
        <w:t>eport</w:t>
      </w:r>
      <w:r w:rsidR="00A52479">
        <w:t>ing</w:t>
      </w:r>
      <w:r w:rsidRPr="005A398A">
        <w:t>, regional dewatering subsidence</w:t>
      </w:r>
    </w:p>
    <w:p w14:paraId="514C81EB" w14:textId="77777777" w:rsidR="00D120E7" w:rsidRPr="005A398A" w:rsidRDefault="00D120E7" w:rsidP="00ED69BB">
      <w:pPr>
        <w:pStyle w:val="ListParagraph"/>
        <w:numPr>
          <w:ilvl w:val="0"/>
          <w:numId w:val="109"/>
        </w:numPr>
      </w:pPr>
      <w:r w:rsidRPr="005A398A">
        <w:t xml:space="preserve">ANCOLD </w:t>
      </w:r>
      <w:r>
        <w:t>inspections – D</w:t>
      </w:r>
      <w:r w:rsidRPr="005A398A">
        <w:t xml:space="preserve">ams engineer </w:t>
      </w:r>
      <w:r>
        <w:t>(consultant)</w:t>
      </w:r>
    </w:p>
    <w:p w14:paraId="7F20F998" w14:textId="77777777" w:rsidR="00D120E7" w:rsidRPr="005A398A" w:rsidRDefault="00D120E7" w:rsidP="00ED69BB">
      <w:pPr>
        <w:pStyle w:val="ListParagraph"/>
        <w:numPr>
          <w:ilvl w:val="0"/>
          <w:numId w:val="109"/>
        </w:numPr>
      </w:pPr>
      <w:r w:rsidRPr="005A398A">
        <w:t xml:space="preserve">Infrastructure inspections/maintenance (e.g. Fire </w:t>
      </w:r>
      <w:r>
        <w:t>S</w:t>
      </w:r>
      <w:r w:rsidRPr="005A398A">
        <w:t xml:space="preserve">ervice </w:t>
      </w:r>
      <w:r>
        <w:t>M</w:t>
      </w:r>
      <w:r w:rsidRPr="005A398A">
        <w:t>ains)</w:t>
      </w:r>
    </w:p>
    <w:p w14:paraId="2F144BA2" w14:textId="300CEDDC" w:rsidR="00D120E7" w:rsidRPr="003836C1" w:rsidRDefault="00D120E7" w:rsidP="00C43772">
      <w:r w:rsidRPr="003836C1">
        <w:t>The</w:t>
      </w:r>
      <w:r>
        <w:t>se items (and more, refer to the GCMP</w:t>
      </w:r>
      <w:r w:rsidR="004069B1">
        <w:t xml:space="preserve"> </w:t>
      </w:r>
      <w:r w:rsidR="004069B1">
        <w:fldChar w:fldCharType="begin"/>
      </w:r>
      <w:r w:rsidR="001B655D">
        <w:instrText xml:space="preserve"> ADDIN EN.CITE &lt;EndNote&gt;&lt;Cite&gt;&lt;Author&gt;EnergyAustralia&lt;/Author&gt;&lt;Year&gt;2024&lt;/Year&gt;&lt;RecNum&gt;67&lt;/RecNum&gt;&lt;DisplayText&gt;(EnergyAustralia 2024c)&lt;/DisplayText&gt;&lt;record&gt;&lt;rec-number&gt;67&lt;/rec-number&gt;&lt;foreign-keys&gt;&lt;key app="EN" db-id="spaff0s0osz0sqe0t5a55fezradpx9psfrzt" timestamp="1747011276" guid="a7331d13-ddcb-4e50-92f2-b7792629f227"&gt;67&lt;/key&gt;&lt;/foreign-keys&gt;&lt;ref-type name="Report"&gt;27&lt;/ref-type&gt;&lt;contributors&gt;&lt;authors&gt;&lt;author&gt;EnergyAustralia&lt;/author&gt;&lt;/authors&gt;&lt;/contributors&gt;&lt;titles&gt;&lt;title&gt;SHEMS13-SHE-L03 - Ground Control Management Plan (GCMP) Revision 13&lt;/title&gt;&lt;/titles&gt;&lt;number&gt;A1029761&lt;/number&gt;&lt;dates&gt;&lt;year&gt;2024&lt;/year&gt;&lt;/dates&gt;&lt;urls&gt;&lt;/urls&gt;&lt;/record&gt;&lt;/Cite&gt;&lt;/EndNote&gt;</w:instrText>
      </w:r>
      <w:r w:rsidR="004069B1">
        <w:fldChar w:fldCharType="separate"/>
      </w:r>
      <w:r w:rsidR="004069B1">
        <w:rPr>
          <w:noProof/>
        </w:rPr>
        <w:t>(EnergyAustralia 2024c)</w:t>
      </w:r>
      <w:r w:rsidR="004069B1">
        <w:fldChar w:fldCharType="end"/>
      </w:r>
      <w:r>
        <w:t>)</w:t>
      </w:r>
      <w:r w:rsidRPr="003836C1">
        <w:t xml:space="preserve"> form </w:t>
      </w:r>
      <w:r>
        <w:t>the basis</w:t>
      </w:r>
      <w:r w:rsidRPr="003836C1">
        <w:t xml:space="preserve"> of the Geotechnical Critical Control 05 (GCC05): Monitoring, Inspection and Implementation of TARPs (refer </w:t>
      </w:r>
      <w:r w:rsidR="002A4759">
        <w:fldChar w:fldCharType="begin"/>
      </w:r>
      <w:r w:rsidR="002A4759">
        <w:instrText xml:space="preserve"> REF _Ref194043079 \n \h </w:instrText>
      </w:r>
      <w:r w:rsidR="002A4759">
        <w:fldChar w:fldCharType="separate"/>
      </w:r>
      <w:r w:rsidR="00D35BC0">
        <w:t>Chapter 11</w:t>
      </w:r>
      <w:r w:rsidR="002A4759">
        <w:fldChar w:fldCharType="end"/>
      </w:r>
      <w:r w:rsidR="007B440D">
        <w:t>)</w:t>
      </w:r>
      <w:r w:rsidRPr="003836C1">
        <w:t xml:space="preserve"> </w:t>
      </w:r>
      <w:r w:rsidR="000E00B9">
        <w:t>where controls are discussed</w:t>
      </w:r>
      <w:r w:rsidR="002A4759">
        <w:t>).</w:t>
      </w:r>
      <w:r w:rsidRPr="003836C1">
        <w:t xml:space="preserve"> There is an extensive array of monitoring instrumentation around the site, which is used to collect large volumes of ground movement and groundwater data. </w:t>
      </w:r>
      <w:r w:rsidR="00293585">
        <w:t>Plans showing the bore (observational, horizontal and inclinometer) and survey pin (pins and online GPS pillars)</w:t>
      </w:r>
      <w:r w:rsidR="004533A8">
        <w:t xml:space="preserve"> monitoring networks are provided in </w:t>
      </w:r>
      <w:r w:rsidR="004533A8">
        <w:fldChar w:fldCharType="begin"/>
      </w:r>
      <w:r w:rsidR="004533A8">
        <w:instrText xml:space="preserve"> REF _Ref198300800 \h </w:instrText>
      </w:r>
      <w:r w:rsidR="004533A8">
        <w:fldChar w:fldCharType="separate"/>
      </w:r>
      <w:r w:rsidR="00D35BC0">
        <w:t xml:space="preserve">Figure </w:t>
      </w:r>
      <w:r w:rsidR="00D35BC0">
        <w:rPr>
          <w:noProof/>
        </w:rPr>
        <w:t>15</w:t>
      </w:r>
      <w:r w:rsidR="00D35BC0">
        <w:noBreakHyphen/>
      </w:r>
      <w:r w:rsidR="00D35BC0">
        <w:rPr>
          <w:noProof/>
        </w:rPr>
        <w:t>2</w:t>
      </w:r>
      <w:r w:rsidR="004533A8">
        <w:fldChar w:fldCharType="end"/>
      </w:r>
      <w:r w:rsidR="004533A8">
        <w:t xml:space="preserve"> and </w:t>
      </w:r>
      <w:r w:rsidR="004533A8">
        <w:fldChar w:fldCharType="begin"/>
      </w:r>
      <w:r w:rsidR="004533A8">
        <w:instrText xml:space="preserve"> REF _Ref198300807 \h </w:instrText>
      </w:r>
      <w:r w:rsidR="004533A8">
        <w:fldChar w:fldCharType="separate"/>
      </w:r>
      <w:r w:rsidR="00D35BC0">
        <w:t xml:space="preserve">Figure </w:t>
      </w:r>
      <w:r w:rsidR="00D35BC0">
        <w:rPr>
          <w:noProof/>
        </w:rPr>
        <w:t>15</w:t>
      </w:r>
      <w:r w:rsidR="00D35BC0">
        <w:noBreakHyphen/>
      </w:r>
      <w:r w:rsidR="00D35BC0">
        <w:rPr>
          <w:noProof/>
        </w:rPr>
        <w:t>3</w:t>
      </w:r>
      <w:r w:rsidR="004533A8">
        <w:fldChar w:fldCharType="end"/>
      </w:r>
      <w:r w:rsidR="004533A8">
        <w:t xml:space="preserve">. </w:t>
      </w:r>
      <w:r w:rsidRPr="003836C1">
        <w:t>This vast amount of data is stored in the GDMS</w:t>
      </w:r>
      <w:r>
        <w:t xml:space="preserve">. </w:t>
      </w:r>
      <w:r w:rsidRPr="003836C1">
        <w:t>The monitoring data is regularly reviewed and assessed to determine the performance of each geotechnical domain. This includes assessment against the various geotechnical TARPs. Routine site inspections are completed for all geotechnical domains. These provide visual confirmation of the performance of each domain in the field. Regular reporting is also conducted, which includes monthly summaries of the performance of each domain.</w:t>
      </w:r>
    </w:p>
    <w:p w14:paraId="38A652CE" w14:textId="6F9A65CC" w:rsidR="00D120E7" w:rsidRPr="003836C1" w:rsidRDefault="000E00B9" w:rsidP="00C43772">
      <w:r>
        <w:t>Preventative r</w:t>
      </w:r>
      <w:r w:rsidR="00D120E7" w:rsidRPr="003836C1">
        <w:t xml:space="preserve">outine and reactive maintenance is also required to maintain stability of the </w:t>
      </w:r>
      <w:r w:rsidR="00EA381F" w:rsidRPr="003836C1">
        <w:t>mine,</w:t>
      </w:r>
      <w:r w:rsidR="00D120E7" w:rsidRPr="003836C1">
        <w:t xml:space="preserve"> and this too creates a significant resource burden. Water is the is the primary driver of coal slope instability. Therefore, a significant amount of effort is put into maintaining surface water infrastructure within and surrounding the mine. This includes both routine maintenance schedules and reactive maintenance as determined through monitoring and inspections. Prevention and treatment of erosion also creates significant resource demand, to prevent excess siltation of water bodies and damage to </w:t>
      </w:r>
      <w:r w:rsidR="00D120E7">
        <w:t xml:space="preserve">operational and </w:t>
      </w:r>
      <w:r>
        <w:t xml:space="preserve">progressively </w:t>
      </w:r>
      <w:r w:rsidR="00D120E7" w:rsidRPr="003836C1">
        <w:t>rehabilitated batters. Erosion can also damage stabilising stru</w:t>
      </w:r>
      <w:r w:rsidR="00D120E7">
        <w:t>ctures such as slope stabilising buttresses, reducing their effectiveness and increasing risk of coal slope instability.</w:t>
      </w:r>
    </w:p>
    <w:p w14:paraId="5FC37137" w14:textId="7F95F32F" w:rsidR="00D120E7" w:rsidRPr="003836C1" w:rsidRDefault="00D120E7" w:rsidP="00C43772">
      <w:r w:rsidRPr="003836C1">
        <w:t>The monitoring</w:t>
      </w:r>
      <w:r>
        <w:t xml:space="preserve">, </w:t>
      </w:r>
      <w:r w:rsidRPr="003836C1">
        <w:t>inspection</w:t>
      </w:r>
      <w:r>
        <w:t xml:space="preserve"> and maintenance</w:t>
      </w:r>
      <w:r w:rsidRPr="003836C1">
        <w:t xml:space="preserve"> regime</w:t>
      </w:r>
      <w:r w:rsidR="000E00B9">
        <w:t xml:space="preserve"> is a live program</w:t>
      </w:r>
      <w:r w:rsidRPr="003836C1">
        <w:t xml:space="preserve">, as defined by the GCMP </w:t>
      </w:r>
      <w:r w:rsidR="000E00B9">
        <w:t>and</w:t>
      </w:r>
      <w:r w:rsidRPr="003836C1">
        <w:t xml:space="preserve"> is a critical component of maintaining stability of the open pit mine during operations. However, it requires a significant amount of resources to conduct, maintain, collect, process, store, review, analyse and report on. It is not feasible to sustain this level of resource requirement indefinitely into the future. </w:t>
      </w:r>
      <w:r w:rsidR="007D31D6" w:rsidRPr="00193C24">
        <w:t>One</w:t>
      </w:r>
      <w:r w:rsidRPr="003351E5">
        <w:t xml:space="preserve"> of the key objectives of the </w:t>
      </w:r>
      <w:r w:rsidR="003351E5" w:rsidRPr="003351E5">
        <w:t>DMRP</w:t>
      </w:r>
      <w:r w:rsidRPr="003351E5">
        <w:t xml:space="preserve"> is </w:t>
      </w:r>
      <w:r w:rsidR="007D31D6" w:rsidRPr="00193C24">
        <w:t>to develop a targeted monitoring and maintenance strategy, informed by performance trends and progressively adjusted to address risks. The goal is to achieve a sustainable level</w:t>
      </w:r>
      <w:r w:rsidRPr="003351E5">
        <w:t xml:space="preserve"> of monitoring, inspection</w:t>
      </w:r>
      <w:r w:rsidR="007D31D6" w:rsidRPr="00193C24">
        <w:t>,</w:t>
      </w:r>
      <w:r w:rsidRPr="003351E5">
        <w:t xml:space="preserve"> and maintenance </w:t>
      </w:r>
      <w:r w:rsidR="007D31D6" w:rsidRPr="00193C24">
        <w:t>obligations</w:t>
      </w:r>
      <w:r w:rsidRPr="003351E5">
        <w:t xml:space="preserve"> for the site</w:t>
      </w:r>
      <w:r w:rsidR="007D31D6" w:rsidRPr="00193C24">
        <w:t>, comparable to</w:t>
      </w:r>
      <w:r w:rsidRPr="003351E5">
        <w:t xml:space="preserve"> the surrounding landscape.</w:t>
      </w:r>
      <w:r>
        <w:t xml:space="preserve"> </w:t>
      </w:r>
      <w:r w:rsidR="007D31D6" w:rsidRPr="00193C24">
        <w:t>The</w:t>
      </w:r>
      <w:r>
        <w:t xml:space="preserve"> full pit lake provides </w:t>
      </w:r>
      <w:r w:rsidR="007D31D6" w:rsidRPr="00193C24">
        <w:t xml:space="preserve">a mechanism </w:t>
      </w:r>
      <w:r w:rsidR="00193C24" w:rsidRPr="00193C24">
        <w:t>to achieving this goal</w:t>
      </w:r>
      <w:r w:rsidR="007D31D6" w:rsidRPr="00193C24">
        <w:t>, as it offers the greatest</w:t>
      </w:r>
      <w:r>
        <w:t xml:space="preserve"> reduction in post-rehabilitation monitoring and maintenance resource </w:t>
      </w:r>
      <w:r w:rsidR="007D31D6" w:rsidRPr="00193C24">
        <w:t>requirements</w:t>
      </w:r>
      <w:r>
        <w:t>.</w:t>
      </w:r>
    </w:p>
    <w:p w14:paraId="67DB36A6" w14:textId="77777777" w:rsidR="00D120E7" w:rsidRPr="003836C1" w:rsidRDefault="00D120E7" w:rsidP="00CF6D51">
      <w:pPr>
        <w:pStyle w:val="Heading3"/>
      </w:pPr>
      <w:r>
        <w:t>Rehabilitation</w:t>
      </w:r>
      <w:r w:rsidRPr="003836C1">
        <w:t xml:space="preserve"> Monitoring </w:t>
      </w:r>
      <w:r>
        <w:t>and Maintenance</w:t>
      </w:r>
    </w:p>
    <w:p w14:paraId="5FCC7F2E" w14:textId="54BA4F04" w:rsidR="00D120E7" w:rsidRDefault="00D120E7" w:rsidP="00C43772">
      <w:r>
        <w:t xml:space="preserve">Despite no longer being operational post June 2028, </w:t>
      </w:r>
      <w:r w:rsidRPr="00AE5ACB">
        <w:t>Yallourn Mine will still require monitoring and maintenance for many years afterward.</w:t>
      </w:r>
      <w:r>
        <w:t xml:space="preserve"> Monitoring and inspection requirements </w:t>
      </w:r>
      <w:r w:rsidR="00D02F3B">
        <w:t>will</w:t>
      </w:r>
      <w:r>
        <w:t xml:space="preserve"> increase during lake fill, at least during the early stages, as it will be important to capture the significant change to the landform and identify any </w:t>
      </w:r>
      <w:r w:rsidR="00D02F3B">
        <w:t>changes in</w:t>
      </w:r>
      <w:r>
        <w:t xml:space="preserve"> trends which may arise within the geotechnical domains. This is also reflected in the rehabilitation risk assessment results, which indicate that geotechnical and hydrogeological risks increase during the earlier stages of lake filling and reduce during the later stages of filling and the post fill stage. The lake water itself significantly reduces the maintenance requirement, as submerged </w:t>
      </w:r>
      <w:r w:rsidR="003351E5">
        <w:t xml:space="preserve">land </w:t>
      </w:r>
      <w:r>
        <w:t>do</w:t>
      </w:r>
      <w:r w:rsidR="003351E5">
        <w:t>es</w:t>
      </w:r>
      <w:r>
        <w:t xml:space="preserve"> not require ongoing maintenance</w:t>
      </w:r>
      <w:r w:rsidR="003351E5">
        <w:t xml:space="preserve"> (e.g. erosion, vegetation)</w:t>
      </w:r>
      <w:r>
        <w:t>.</w:t>
      </w:r>
    </w:p>
    <w:p w14:paraId="4337F1BC" w14:textId="604488E4" w:rsidR="00D120E7" w:rsidRDefault="00D120E7" w:rsidP="00C43772">
      <w:r>
        <w:t xml:space="preserve">It is therefore envisaged that the overall monitoring and maintenance requirements will reduce as the lake approaches the full level and more data </w:t>
      </w:r>
      <w:r w:rsidR="00D02F3B">
        <w:t xml:space="preserve">is </w:t>
      </w:r>
      <w:r>
        <w:t>captured</w:t>
      </w:r>
      <w:r w:rsidR="00142F9A">
        <w:t>,</w:t>
      </w:r>
      <w:r>
        <w:t xml:space="preserve"> and trends are confirmed, however, this timing is uncertain and will be assessed as the project progresses. </w:t>
      </w:r>
      <w:r w:rsidRPr="003351E5">
        <w:t>In contrast, the projected settlements of the MRD indicate that additional monitoring, inspection and maintenance of the structure may be required throughout the lake fill phase. This burden is expected to significantly reduce once the structure has been converted to the standard of a rural levee and a stable state is achieved (</w:t>
      </w:r>
      <w:r>
        <w:t xml:space="preserve">refer Section </w:t>
      </w:r>
      <w:r w:rsidR="004E3E4C" w:rsidRPr="003351E5">
        <w:fldChar w:fldCharType="begin"/>
      </w:r>
      <w:r w:rsidR="004E3E4C" w:rsidRPr="003351E5">
        <w:instrText xml:space="preserve"> REF _Ref196817010 \n \h </w:instrText>
      </w:r>
      <w:r w:rsidR="003351E5">
        <w:instrText xml:space="preserve"> \* MERGEFORMAT </w:instrText>
      </w:r>
      <w:r w:rsidR="004E3E4C" w:rsidRPr="003351E5">
        <w:fldChar w:fldCharType="separate"/>
      </w:r>
      <w:r w:rsidR="00D35BC0">
        <w:t>8.12</w:t>
      </w:r>
      <w:r w:rsidR="004E3E4C" w:rsidRPr="003351E5">
        <w:fldChar w:fldCharType="end"/>
      </w:r>
      <w:r w:rsidRPr="003351E5">
        <w:t>).</w:t>
      </w:r>
    </w:p>
    <w:p w14:paraId="544193F6" w14:textId="06F77152" w:rsidR="00D120E7" w:rsidRDefault="00D120E7" w:rsidP="00C43772">
      <w:r>
        <w:t xml:space="preserve">A critical component of the </w:t>
      </w:r>
      <w:r w:rsidR="003351E5">
        <w:t>DMRP</w:t>
      </w:r>
      <w:r>
        <w:t xml:space="preserve"> is the management of external catchment surface water through the use of diversion structures into the lake. This is due to the significant rising topography around the mine, which rises far above lake level (refer Section </w:t>
      </w:r>
      <w:r w:rsidR="004E3E4C">
        <w:fldChar w:fldCharType="begin"/>
      </w:r>
      <w:r w:rsidR="004E3E4C">
        <w:instrText xml:space="preserve"> REF _Ref197955188 \n \h </w:instrText>
      </w:r>
      <w:r w:rsidR="004E3E4C">
        <w:fldChar w:fldCharType="separate"/>
      </w:r>
      <w:r w:rsidR="00D35BC0">
        <w:t>8.9</w:t>
      </w:r>
      <w:r w:rsidR="004E3E4C">
        <w:fldChar w:fldCharType="end"/>
      </w:r>
      <w:r>
        <w:t xml:space="preserve">). Many of these, particularly around the western side of Township Field, will be permanent structures and will remain critical for maintaining stability of the rehabilitated mine. </w:t>
      </w:r>
      <w:r w:rsidRPr="00BA30AD">
        <w:t xml:space="preserve">The structures are being designed to be low maintenance, with ongoing monitoring requirements being limited; however, they will remain essential for maintaining stability throughout the </w:t>
      </w:r>
      <w:r w:rsidR="003351E5">
        <w:t>D</w:t>
      </w:r>
      <w:r w:rsidRPr="00BA30AD">
        <w:t xml:space="preserve">esign </w:t>
      </w:r>
      <w:r w:rsidR="003351E5">
        <w:t>I</w:t>
      </w:r>
      <w:r w:rsidRPr="00BA30AD">
        <w:t xml:space="preserve">ntent </w:t>
      </w:r>
      <w:r w:rsidR="003351E5">
        <w:t>P</w:t>
      </w:r>
      <w:r w:rsidRPr="00BA30AD">
        <w:t>eriod</w:t>
      </w:r>
      <w:r w:rsidR="003351E5">
        <w:t xml:space="preserve"> (Section </w:t>
      </w:r>
      <w:r w:rsidR="004371AA">
        <w:fldChar w:fldCharType="begin"/>
      </w:r>
      <w:r w:rsidR="004371AA">
        <w:instrText xml:space="preserve"> REF _Ref197355855 \n \h </w:instrText>
      </w:r>
      <w:r w:rsidR="004371AA">
        <w:fldChar w:fldCharType="separate"/>
      </w:r>
      <w:r w:rsidR="00D35BC0">
        <w:t>3.7.2</w:t>
      </w:r>
      <w:r w:rsidR="004371AA">
        <w:fldChar w:fldCharType="end"/>
      </w:r>
      <w:r w:rsidR="003351E5">
        <w:t>)</w:t>
      </w:r>
      <w:r w:rsidRPr="00BA30AD">
        <w:t>.</w:t>
      </w:r>
    </w:p>
    <w:p w14:paraId="1DB04D94" w14:textId="4F8EB807" w:rsidR="00312132" w:rsidRDefault="00D120E7" w:rsidP="00C43772">
      <w:r>
        <w:t>The GCMP</w:t>
      </w:r>
      <w:r w:rsidR="00CA3013">
        <w:t xml:space="preserve"> </w:t>
      </w:r>
      <w:r w:rsidR="00CA3013">
        <w:fldChar w:fldCharType="begin"/>
      </w:r>
      <w:r w:rsidR="001B655D">
        <w:instrText xml:space="preserve"> ADDIN EN.CITE &lt;EndNote&gt;&lt;Cite&gt;&lt;Author&gt;EnergyAustralia&lt;/Author&gt;&lt;Year&gt;2024&lt;/Year&gt;&lt;RecNum&gt;67&lt;/RecNum&gt;&lt;DisplayText&gt;(EnergyAustralia 2024c)&lt;/DisplayText&gt;&lt;record&gt;&lt;rec-number&gt;67&lt;/rec-number&gt;&lt;foreign-keys&gt;&lt;key app="EN" db-id="spaff0s0osz0sqe0t5a55fezradpx9psfrzt" timestamp="1747011276" guid="a7331d13-ddcb-4e50-92f2-b7792629f227"&gt;67&lt;/key&gt;&lt;/foreign-keys&gt;&lt;ref-type name="Report"&gt;27&lt;/ref-type&gt;&lt;contributors&gt;&lt;authors&gt;&lt;author&gt;EnergyAustralia&lt;/author&gt;&lt;/authors&gt;&lt;/contributors&gt;&lt;titles&gt;&lt;title&gt;SHEMS13-SHE-L03 - Ground Control Management Plan (GCMP) Revision 13&lt;/title&gt;&lt;/titles&gt;&lt;number&gt;A1029761&lt;/number&gt;&lt;dates&gt;&lt;year&gt;2024&lt;/year&gt;&lt;/dates&gt;&lt;urls&gt;&lt;/urls&gt;&lt;/record&gt;&lt;/Cite&gt;&lt;/EndNote&gt;</w:instrText>
      </w:r>
      <w:r w:rsidR="00CA3013">
        <w:fldChar w:fldCharType="separate"/>
      </w:r>
      <w:r w:rsidR="00CA3013">
        <w:rPr>
          <w:noProof/>
        </w:rPr>
        <w:t>(EnergyAustralia 2024c)</w:t>
      </w:r>
      <w:r w:rsidR="00CA3013">
        <w:fldChar w:fldCharType="end"/>
      </w:r>
      <w:r>
        <w:t xml:space="preserve"> will be the foundation of the monitoring and maintenance regime throughout the rehabilitation project. It will be routinely reviewed and updated throughout each phase, based on the performance of each of the geotechnical domains. The MRD Major Hazard GCMP will also be reviewed and updated on a similar basis. The outcomes of the GCMP will be routinely assessed against the closure criteria to ensure that the closure objectives are being met. </w:t>
      </w:r>
      <w:r w:rsidR="00312132">
        <w:t>The remediated MRD to Rural Levee will be managed in accordance with the Victorian Levee Ma</w:t>
      </w:r>
      <w:r w:rsidR="00DC5C6C">
        <w:t>nagement</w:t>
      </w:r>
      <w:r w:rsidR="00312132">
        <w:t xml:space="preserve"> Guidelines</w:t>
      </w:r>
      <w:r w:rsidR="001F7DB8">
        <w:t xml:space="preserve"> </w:t>
      </w:r>
      <w:r w:rsidR="006E7678">
        <w:fldChar w:fldCharType="begin"/>
      </w:r>
      <w:r w:rsidR="001B655D">
        <w:instrText xml:space="preserve"> ADDIN EN.CITE &lt;EndNote&gt;&lt;Cite&gt;&lt;Author&gt;DELWP&lt;/Author&gt;&lt;Year&gt;2015&lt;/Year&gt;&lt;RecNum&gt;106&lt;/RecNum&gt;&lt;DisplayText&gt;(DELWP 2015)&lt;/DisplayText&gt;&lt;record&gt;&lt;rec-number&gt;106&lt;/rec-number&gt;&lt;foreign-keys&gt;&lt;key app="EN" db-id="spaff0s0osz0sqe0t5a55fezradpx9psfrzt" timestamp="1747622511" guid="949ace0b-926d-401b-9837-e58b65b86431"&gt;106&lt;/key&gt;&lt;/foreign-keys&gt;&lt;ref-type name="Report"&gt;27&lt;/ref-type&gt;&lt;contributors&gt;&lt;authors&gt;&lt;author&gt;DELWP&lt;/author&gt;&lt;/authors&gt;&lt;secondary-authors&gt;&lt;author&gt;Department of Environment,, Land, Water and Planning&lt;/author&gt;&lt;/secondary-authors&gt;&lt;/contributors&gt;&lt;titles&gt;&lt;title&gt;Levee Management Guidelines&lt;/title&gt;&lt;/titles&gt;&lt;number&gt;A2407224&lt;/number&gt;&lt;dates&gt;&lt;year&gt;2015&lt;/year&gt;&lt;/dates&gt;&lt;pub-location&gt;https://www.water.vic.gov.au/our-programs/floodplain-management/levee-management&lt;/pub-location&gt;&lt;publisher&gt;State of Victoria&lt;/publisher&gt;&lt;urls&gt;&lt;related-urls&gt;&lt;url&gt;https://www.water.vic.gov.au/__data/assets/pdf_file/0027/662049/levee-design-construction-and-management-guidelines-2015.pdf&lt;/url&gt;&lt;/related-urls&gt;&lt;/urls&gt;&lt;access-date&gt;19/5/2025&lt;/access-date&gt;&lt;/record&gt;&lt;/Cite&gt;&lt;/EndNote&gt;</w:instrText>
      </w:r>
      <w:r w:rsidR="006E7678">
        <w:fldChar w:fldCharType="separate"/>
      </w:r>
      <w:r w:rsidR="006E7678">
        <w:rPr>
          <w:noProof/>
        </w:rPr>
        <w:t>(DELWP 2015)</w:t>
      </w:r>
      <w:r w:rsidR="006E7678">
        <w:fldChar w:fldCharType="end"/>
      </w:r>
      <w:r w:rsidR="00312132">
        <w:t xml:space="preserve">. </w:t>
      </w:r>
    </w:p>
    <w:p w14:paraId="72D615F6" w14:textId="5FBE2C24" w:rsidR="00D120E7" w:rsidRDefault="00D120E7" w:rsidP="00C43772">
      <w:r>
        <w:t xml:space="preserve">Where performance does not meet the closure criteria, TARPs contain the corrective actions and responses required to bring the criteria to within their designated target range. </w:t>
      </w:r>
      <w:r w:rsidR="00193C24">
        <w:t>Preventative r</w:t>
      </w:r>
      <w:r w:rsidRPr="00DC476A">
        <w:t>outine and reactive maintenance will continue to be managed</w:t>
      </w:r>
      <w:r w:rsidR="00312132">
        <w:t xml:space="preserve"> suited to the monitoring and maintenance requirement for relevant phase of rehabilitation and post-rehabilitation. </w:t>
      </w:r>
    </w:p>
    <w:p w14:paraId="55BA18D7" w14:textId="77777777" w:rsidR="00A34F88" w:rsidRDefault="00A34F88">
      <w:pPr>
        <w:spacing w:after="0" w:line="240" w:lineRule="auto"/>
      </w:pPr>
      <w:r>
        <w:br w:type="page"/>
      </w:r>
    </w:p>
    <w:p w14:paraId="1A157727" w14:textId="77777777" w:rsidR="00D120E7" w:rsidRPr="003836C1" w:rsidRDefault="00D120E7" w:rsidP="00CF6D51">
      <w:pPr>
        <w:pStyle w:val="Heading3"/>
      </w:pPr>
      <w:bookmarkStart w:id="879" w:name="_Ref198297891"/>
      <w:r>
        <w:t>Post-Rehabilitation</w:t>
      </w:r>
      <w:r w:rsidRPr="003836C1">
        <w:t xml:space="preserve"> Monitoring </w:t>
      </w:r>
      <w:r>
        <w:t>and Maintenance</w:t>
      </w:r>
      <w:bookmarkEnd w:id="879"/>
    </w:p>
    <w:p w14:paraId="676439F5" w14:textId="609DFE87" w:rsidR="006A4A50" w:rsidRDefault="00D120E7" w:rsidP="00C43772">
      <w:r>
        <w:t>During lake fill it is expected that there will be changes to ground movement and groundwater trends within the pit and the surrounding land, as the landform reacts to the significant changes in stress induced by the lake</w:t>
      </w:r>
      <w:r w:rsidR="007B0703">
        <w:t xml:space="preserve"> and </w:t>
      </w:r>
      <w:r w:rsidR="00312132">
        <w:t>supporting activities</w:t>
      </w:r>
      <w:r>
        <w:t>. During the final phase of lake fill and post-lake fill the landform is expected to gradually stabilise</w:t>
      </w:r>
      <w:r w:rsidR="00312132">
        <w:t>, with movements no greater than the surrounding landform</w:t>
      </w:r>
      <w:r>
        <w:t>. In response to the stabilisation of the landform, the post-rehabilitation monitoring and maintenance regime will gradually reduce toward the baseline post-rehabilitation schedule. This is graphically represented in</w:t>
      </w:r>
      <w:r w:rsidR="00312132">
        <w:t xml:space="preserve"> </w:t>
      </w:r>
      <w:r w:rsidR="00312132">
        <w:fldChar w:fldCharType="begin"/>
      </w:r>
      <w:r w:rsidR="00312132">
        <w:instrText xml:space="preserve"> REF _Ref198286641 \h </w:instrText>
      </w:r>
      <w:r w:rsidR="00312132">
        <w:fldChar w:fldCharType="separate"/>
      </w:r>
      <w:r w:rsidR="00D35BC0">
        <w:t xml:space="preserve">Figure </w:t>
      </w:r>
      <w:r w:rsidR="00D35BC0">
        <w:rPr>
          <w:noProof/>
        </w:rPr>
        <w:t>15</w:t>
      </w:r>
      <w:r w:rsidR="00D35BC0">
        <w:noBreakHyphen/>
      </w:r>
      <w:r w:rsidR="00D35BC0">
        <w:rPr>
          <w:noProof/>
        </w:rPr>
        <w:t>1</w:t>
      </w:r>
      <w:r w:rsidR="00312132">
        <w:fldChar w:fldCharType="end"/>
      </w:r>
      <w:r>
        <w:t xml:space="preserve">. The exact </w:t>
      </w:r>
      <w:r w:rsidRPr="00D959D9">
        <w:t xml:space="preserve">monitoring and maintenance requirements </w:t>
      </w:r>
      <w:r w:rsidR="000658E8">
        <w:t>will</w:t>
      </w:r>
      <w:r w:rsidRPr="00D959D9">
        <w:t xml:space="preserve"> be determined </w:t>
      </w:r>
      <w:r w:rsidR="00BD6032">
        <w:t>following</w:t>
      </w:r>
      <w:r w:rsidRPr="00D959D9">
        <w:t xml:space="preserve"> final detailed rehabilitation design. The goal is to minimi</w:t>
      </w:r>
      <w:r w:rsidR="006A4A50">
        <w:t>s</w:t>
      </w:r>
    </w:p>
    <w:p w14:paraId="4488E584" w14:textId="62F4E0E2" w:rsidR="00D120E7" w:rsidRDefault="00D120E7" w:rsidP="00C43772">
      <w:r w:rsidRPr="00D959D9">
        <w:t xml:space="preserve">e the monitoring and maintenance efforts </w:t>
      </w:r>
      <w:r w:rsidRPr="00C61406">
        <w:t>as far as practicable,</w:t>
      </w:r>
      <w:r w:rsidRPr="00D959D9">
        <w:t xml:space="preserve"> bringing them to a level comparable to that of the surrounding land uses.</w:t>
      </w:r>
      <w:r>
        <w:t xml:space="preserve"> </w:t>
      </w:r>
    </w:p>
    <w:p w14:paraId="65E57A6E" w14:textId="77777777" w:rsidR="00D120E7" w:rsidRPr="003836C1" w:rsidRDefault="00D120E7" w:rsidP="00CF6D51">
      <w:pPr>
        <w:pStyle w:val="Heading3"/>
      </w:pPr>
      <w:bookmarkStart w:id="880" w:name="_Ref198298069"/>
      <w:r>
        <w:t>Morwell River Diversion</w:t>
      </w:r>
      <w:bookmarkEnd w:id="880"/>
    </w:p>
    <w:p w14:paraId="2F96B537" w14:textId="2CF924BC" w:rsidR="00D120E7" w:rsidRDefault="00D120E7" w:rsidP="00C43772">
      <w:r>
        <w:t xml:space="preserve">The MRD </w:t>
      </w:r>
      <w:r w:rsidR="008B5CF5">
        <w:t>currently</w:t>
      </w:r>
      <w:r>
        <w:t xml:space="preserve"> has its own extensive monitoring and maintenance schedule. An array of ground movement and groundwater monitoring infrastructure is installed across the structure. This is regularly monitored and the data reviewed as part of the MRD Major Hazard GCMP. The structure is regularly inspected, including annual inspections by external consultants. This monitoring and inspection data is routinely analysed to assess the overall state of the structure.</w:t>
      </w:r>
    </w:p>
    <w:p w14:paraId="43B2BDFF" w14:textId="43C8D2D3" w:rsidR="00D120E7" w:rsidRDefault="00D120E7" w:rsidP="00C43772">
      <w:r>
        <w:t xml:space="preserve">The MRD requires routine maintenance to repair deformations which have occurred due to its continuous deterioration over time (refer </w:t>
      </w:r>
      <w:r w:rsidR="004E3E4C">
        <w:t xml:space="preserve">Section </w:t>
      </w:r>
      <w:r w:rsidR="00E66074">
        <w:fldChar w:fldCharType="begin"/>
      </w:r>
      <w:r w:rsidR="00E66074">
        <w:instrText xml:space="preserve"> REF _Ref196817010 \r \h </w:instrText>
      </w:r>
      <w:r w:rsidR="00E66074">
        <w:fldChar w:fldCharType="separate"/>
      </w:r>
      <w:r w:rsidR="00D35BC0">
        <w:t>8.12</w:t>
      </w:r>
      <w:r w:rsidR="00E66074">
        <w:fldChar w:fldCharType="end"/>
      </w:r>
      <w:r w:rsidR="004E3E4C">
        <w:t xml:space="preserve"> </w:t>
      </w:r>
      <w:r w:rsidR="004E3E4C">
        <w:fldChar w:fldCharType="begin"/>
      </w:r>
      <w:r w:rsidR="004E3E4C">
        <w:instrText xml:space="preserve"> REF _Ref196817010 \n \h </w:instrText>
      </w:r>
      <w:r w:rsidR="004E3E4C">
        <w:fldChar w:fldCharType="separate"/>
      </w:r>
      <w:r w:rsidR="00D35BC0">
        <w:t>8.12</w:t>
      </w:r>
      <w:r w:rsidR="004E3E4C">
        <w:fldChar w:fldCharType="end"/>
      </w:r>
      <w:r>
        <w:t xml:space="preserve">). This includes ad hoc repairs of minor items such as sinkhole and crack repairs. Major maintenance and remedial works are </w:t>
      </w:r>
      <w:r w:rsidR="005577FE">
        <w:t xml:space="preserve">informed by </w:t>
      </w:r>
      <w:r w:rsidR="00F43AA9">
        <w:t>the performance reviews and mapped defect</w:t>
      </w:r>
      <w:r w:rsidR="003E2FF1">
        <w:t>s</w:t>
      </w:r>
      <w:r>
        <w:t>, with the most recent major works completed in 2022. As the structure is in a compromised state and is no longer capable of carrying the original design flood event, upstream diversions (emergency use only) are in place to damper large flood events.</w:t>
      </w:r>
    </w:p>
    <w:p w14:paraId="3B2FB043" w14:textId="00134632" w:rsidR="00D120E7" w:rsidRDefault="0078190D" w:rsidP="00C43772">
      <w:r>
        <w:t>T</w:t>
      </w:r>
      <w:r w:rsidR="00D120E7">
        <w:t>he MRD will continue to deteriorate over time</w:t>
      </w:r>
      <w:r>
        <w:t xml:space="preserve"> if left untreated</w:t>
      </w:r>
      <w:r w:rsidR="00D120E7">
        <w:t>. As part of rehabilitation works, t</w:t>
      </w:r>
      <w:r w:rsidR="00D120E7" w:rsidRPr="00B20C73">
        <w:t xml:space="preserve">he embankment is planned to be </w:t>
      </w:r>
      <w:r w:rsidR="00D120E7">
        <w:t>converted</w:t>
      </w:r>
      <w:r w:rsidR="00D120E7" w:rsidRPr="00B20C73">
        <w:t xml:space="preserve"> to a less significant structure,</w:t>
      </w:r>
      <w:r w:rsidR="00D120E7">
        <w:t xml:space="preserve"> which will effectively</w:t>
      </w:r>
      <w:r w:rsidR="00D120E7" w:rsidRPr="00B20C73">
        <w:t xml:space="preserve"> function as a rural levee</w:t>
      </w:r>
      <w:r w:rsidR="00D120E7">
        <w:t xml:space="preserve"> running through the middle of two lakes. The lakes will operate at approximately the level of the MRD low flow channel</w:t>
      </w:r>
      <w:r w:rsidR="00D120E7" w:rsidRPr="00B20C73">
        <w:t>.</w:t>
      </w:r>
      <w:r w:rsidR="00D120E7">
        <w:t xml:space="preserve"> This </w:t>
      </w:r>
      <w:r w:rsidR="008B5CF5">
        <w:t>is expected to</w:t>
      </w:r>
      <w:r w:rsidR="00D120E7">
        <w:t xml:space="preserve"> significantly reduce the monitoring and maintenance demand</w:t>
      </w:r>
      <w:r w:rsidR="008B5CF5">
        <w:t>, as well as</w:t>
      </w:r>
      <w:r w:rsidR="00D120E7">
        <w:t xml:space="preserve"> the scale of potential failures and subsequent repairs to a </w:t>
      </w:r>
      <w:r w:rsidR="00974C95">
        <w:t>feasible</w:t>
      </w:r>
      <w:r w:rsidR="00D120E7">
        <w:t xml:space="preserve"> level.</w:t>
      </w:r>
    </w:p>
    <w:p w14:paraId="2F89BEE7" w14:textId="77777777" w:rsidR="00D120E7" w:rsidRPr="003836C1" w:rsidRDefault="00D120E7" w:rsidP="00CF6D51">
      <w:pPr>
        <w:pStyle w:val="Heading3"/>
      </w:pPr>
      <w:r>
        <w:t>Risk Assessment Considerations</w:t>
      </w:r>
    </w:p>
    <w:p w14:paraId="57B87060" w14:textId="3F551BDB" w:rsidR="00725C31" w:rsidRDefault="00D120E7" w:rsidP="00C43772">
      <w:r>
        <w:t xml:space="preserve">The rehabilitation </w:t>
      </w:r>
      <w:r w:rsidR="00211FED">
        <w:t>project</w:t>
      </w:r>
      <w:r>
        <w:t xml:space="preserve"> risk assessment is detailed in </w:t>
      </w:r>
      <w:r w:rsidR="00211FED">
        <w:fldChar w:fldCharType="begin"/>
      </w:r>
      <w:r w:rsidR="00211FED">
        <w:instrText xml:space="preserve"> REF _Ref194043079 \n \h </w:instrText>
      </w:r>
      <w:r w:rsidR="00211FED">
        <w:fldChar w:fldCharType="separate"/>
      </w:r>
      <w:r w:rsidR="00D35BC0">
        <w:t>Chapter 11</w:t>
      </w:r>
      <w:r w:rsidR="00211FED">
        <w:fldChar w:fldCharType="end"/>
      </w:r>
      <w:r w:rsidR="00211FED">
        <w:t xml:space="preserve"> and</w:t>
      </w:r>
      <w:r>
        <w:t xml:space="preserve"> </w:t>
      </w:r>
      <w:r w:rsidRPr="00475B7E">
        <w:t xml:space="preserve">presents a summary of the variations in geotechnical and hydrogeological risk ratings across </w:t>
      </w:r>
      <w:r>
        <w:t xml:space="preserve">each of </w:t>
      </w:r>
      <w:r w:rsidRPr="00475B7E">
        <w:t>the different phases</w:t>
      </w:r>
      <w:r>
        <w:t xml:space="preserve"> of rehabilitation</w:t>
      </w:r>
      <w:r w:rsidRPr="00475B7E">
        <w:t xml:space="preserve">. Each </w:t>
      </w:r>
      <w:r>
        <w:t>value</w:t>
      </w:r>
      <w:r w:rsidRPr="00475B7E">
        <w:t xml:space="preserve"> indicates the </w:t>
      </w:r>
      <w:r>
        <w:t>total number</w:t>
      </w:r>
      <w:r w:rsidRPr="00475B7E">
        <w:t xml:space="preserve"> of risks for which the risk ranking has either increased or decreased compared to the previous phase.</w:t>
      </w:r>
      <w:r>
        <w:t xml:space="preserve"> For example, when moving from Phase 2 to Phase 3b, there are 22 geotechnical risk scenarios that have increased in relative risk ranking and 31 that have decreased.</w:t>
      </w:r>
      <w:r w:rsidRPr="00475B7E">
        <w:t xml:space="preserve"> This information is crucial for identifying the phases of rehabilitation that will require adjustments to monitoring and inspection protocols, in response to changes in the relative risk levels. It is </w:t>
      </w:r>
      <w:r>
        <w:t>evident</w:t>
      </w:r>
      <w:r w:rsidRPr="00475B7E">
        <w:t xml:space="preserve"> that the most significant increase in risk occurs when transitioning into Phase 3a, followed by substantial reductions in risk during Phases 3b and 4. As a result, the frequency of monitoring and inspections will need to be </w:t>
      </w:r>
      <w:r>
        <w:t xml:space="preserve">increased </w:t>
      </w:r>
      <w:r w:rsidRPr="00475B7E">
        <w:t>as the project enters Phase 3a. Subsequently, these efforts can likely be scaled back as the project progresses through Phases 3b and 4, though this will be subject to further data review at those stages.</w:t>
      </w:r>
    </w:p>
    <w:p w14:paraId="17460537" w14:textId="77777777" w:rsidR="00A34F88" w:rsidRDefault="00A34F88">
      <w:pPr>
        <w:spacing w:after="0" w:line="240" w:lineRule="auto"/>
      </w:pPr>
      <w:r>
        <w:br w:type="page"/>
      </w:r>
    </w:p>
    <w:p w14:paraId="48E6A20B" w14:textId="1DDB4B54" w:rsidR="00D120E7" w:rsidRDefault="00D120E7" w:rsidP="00C43772">
      <w:pPr>
        <w:pStyle w:val="Caption"/>
      </w:pPr>
      <w:bookmarkStart w:id="881" w:name="_Ref193806228"/>
      <w:bookmarkStart w:id="882" w:name="_Toc210127052"/>
      <w:r>
        <w:t xml:space="preserve">Table </w:t>
      </w:r>
      <w:r w:rsidR="00971AAD">
        <w:fldChar w:fldCharType="begin"/>
      </w:r>
      <w:r w:rsidR="00971AAD">
        <w:instrText xml:space="preserve"> STYLEREF 1 \s </w:instrText>
      </w:r>
      <w:r w:rsidR="00971AAD">
        <w:fldChar w:fldCharType="separate"/>
      </w:r>
      <w:r w:rsidR="00D35BC0">
        <w:rPr>
          <w:noProof/>
        </w:rPr>
        <w:t>1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bookmarkEnd w:id="881"/>
      <w:r w:rsidR="0042576C">
        <w:rPr>
          <w:noProof/>
        </w:rPr>
        <w:t>:</w:t>
      </w:r>
      <w:r>
        <w:t xml:space="preserve"> Change in </w:t>
      </w:r>
      <w:r w:rsidR="001B21EC">
        <w:t>R</w:t>
      </w:r>
      <w:r>
        <w:t xml:space="preserve">elative </w:t>
      </w:r>
      <w:r w:rsidR="001B21EC">
        <w:t>R</w:t>
      </w:r>
      <w:r>
        <w:t xml:space="preserve">isk </w:t>
      </w:r>
      <w:r w:rsidR="001B21EC">
        <w:t>R</w:t>
      </w:r>
      <w:r>
        <w:t xml:space="preserve">ankings over the </w:t>
      </w:r>
      <w:r w:rsidR="001B21EC">
        <w:t>R</w:t>
      </w:r>
      <w:r>
        <w:t xml:space="preserve">ehabilitation </w:t>
      </w:r>
      <w:r w:rsidR="001B21EC">
        <w:t>P</w:t>
      </w:r>
      <w:r>
        <w:t>hases</w:t>
      </w:r>
      <w:bookmarkEnd w:id="882"/>
    </w:p>
    <w:tbl>
      <w:tblPr>
        <w:tblStyle w:val="DMRPTable"/>
        <w:tblW w:w="5000" w:type="pct"/>
        <w:tblLook w:val="04A0" w:firstRow="1" w:lastRow="0" w:firstColumn="1" w:lastColumn="0" w:noHBand="0" w:noVBand="1"/>
      </w:tblPr>
      <w:tblGrid>
        <w:gridCol w:w="1971"/>
        <w:gridCol w:w="1312"/>
        <w:gridCol w:w="1499"/>
        <w:gridCol w:w="1496"/>
        <w:gridCol w:w="1496"/>
        <w:gridCol w:w="1496"/>
        <w:gridCol w:w="1496"/>
      </w:tblGrid>
      <w:tr w:rsidR="007C36B9" w14:paraId="1E30CC92" w14:textId="77777777" w:rsidTr="00CE04F9">
        <w:trPr>
          <w:cnfStyle w:val="100000000000" w:firstRow="1" w:lastRow="0" w:firstColumn="0" w:lastColumn="0" w:oddVBand="0" w:evenVBand="0" w:oddHBand="0" w:evenHBand="0" w:firstRowFirstColumn="0" w:firstRowLastColumn="0" w:lastRowFirstColumn="0" w:lastRowLastColumn="0"/>
        </w:trPr>
        <w:tc>
          <w:tcPr>
            <w:tcW w:w="915" w:type="pct"/>
          </w:tcPr>
          <w:p w14:paraId="52E356E9" w14:textId="1EF351BC" w:rsidR="00D120E7" w:rsidRPr="00A71B8A" w:rsidRDefault="00CE04F9" w:rsidP="00CE04F9">
            <w:pPr>
              <w:spacing w:before="120" w:line="240" w:lineRule="auto"/>
            </w:pPr>
            <w:r>
              <w:t>Risk Aspect</w:t>
            </w:r>
          </w:p>
        </w:tc>
        <w:tc>
          <w:tcPr>
            <w:tcW w:w="609" w:type="pct"/>
            <w:vAlign w:val="center"/>
          </w:tcPr>
          <w:p w14:paraId="768A1D74" w14:textId="13359129" w:rsidR="00D120E7" w:rsidRPr="00A71B8A" w:rsidRDefault="00CE04F9" w:rsidP="00CE04F9">
            <w:pPr>
              <w:spacing w:before="120" w:line="240" w:lineRule="auto"/>
            </w:pPr>
            <w:r>
              <w:t>Change</w:t>
            </w:r>
          </w:p>
        </w:tc>
        <w:tc>
          <w:tcPr>
            <w:tcW w:w="696" w:type="pct"/>
            <w:vAlign w:val="center"/>
          </w:tcPr>
          <w:p w14:paraId="2B98F22A" w14:textId="77777777" w:rsidR="00D120E7" w:rsidRPr="00A71B8A" w:rsidRDefault="00D120E7" w:rsidP="00CE04F9">
            <w:pPr>
              <w:spacing w:before="120" w:line="240" w:lineRule="auto"/>
              <w:jc w:val="center"/>
              <w:rPr>
                <w:b w:val="0"/>
              </w:rPr>
            </w:pPr>
            <w:r w:rsidRPr="00A71B8A">
              <w:t>Phase 1</w:t>
            </w:r>
          </w:p>
        </w:tc>
        <w:tc>
          <w:tcPr>
            <w:tcW w:w="695" w:type="pct"/>
            <w:vAlign w:val="center"/>
          </w:tcPr>
          <w:p w14:paraId="258EF506" w14:textId="77777777" w:rsidR="00D120E7" w:rsidRPr="00A71B8A" w:rsidRDefault="00D120E7" w:rsidP="00CE04F9">
            <w:pPr>
              <w:spacing w:before="120" w:line="240" w:lineRule="auto"/>
              <w:jc w:val="center"/>
              <w:rPr>
                <w:b w:val="0"/>
              </w:rPr>
            </w:pPr>
            <w:r w:rsidRPr="00A71B8A">
              <w:t>Phase 2</w:t>
            </w:r>
          </w:p>
        </w:tc>
        <w:tc>
          <w:tcPr>
            <w:tcW w:w="695" w:type="pct"/>
            <w:vAlign w:val="center"/>
          </w:tcPr>
          <w:p w14:paraId="785AB0C2" w14:textId="77777777" w:rsidR="00D120E7" w:rsidRPr="00A71B8A" w:rsidRDefault="00D120E7" w:rsidP="00CE04F9">
            <w:pPr>
              <w:spacing w:before="120" w:line="240" w:lineRule="auto"/>
              <w:jc w:val="center"/>
              <w:rPr>
                <w:b w:val="0"/>
              </w:rPr>
            </w:pPr>
            <w:r w:rsidRPr="00A71B8A">
              <w:t>Phase 3a</w:t>
            </w:r>
          </w:p>
        </w:tc>
        <w:tc>
          <w:tcPr>
            <w:tcW w:w="695" w:type="pct"/>
            <w:vAlign w:val="center"/>
          </w:tcPr>
          <w:p w14:paraId="4A3BEA8D" w14:textId="77777777" w:rsidR="00D120E7" w:rsidRPr="00A71B8A" w:rsidRDefault="00D120E7" w:rsidP="00CE04F9">
            <w:pPr>
              <w:spacing w:before="120" w:line="240" w:lineRule="auto"/>
              <w:jc w:val="center"/>
              <w:rPr>
                <w:b w:val="0"/>
              </w:rPr>
            </w:pPr>
            <w:r w:rsidRPr="00A71B8A">
              <w:t>Phase 3b</w:t>
            </w:r>
          </w:p>
        </w:tc>
        <w:tc>
          <w:tcPr>
            <w:tcW w:w="695" w:type="pct"/>
            <w:vAlign w:val="center"/>
          </w:tcPr>
          <w:p w14:paraId="77A20899" w14:textId="77777777" w:rsidR="00D120E7" w:rsidRPr="00A71B8A" w:rsidRDefault="00D120E7" w:rsidP="00CE04F9">
            <w:pPr>
              <w:spacing w:before="120" w:line="240" w:lineRule="auto"/>
              <w:jc w:val="center"/>
              <w:rPr>
                <w:b w:val="0"/>
              </w:rPr>
            </w:pPr>
            <w:r w:rsidRPr="00A71B8A">
              <w:t>Phase 4</w:t>
            </w:r>
          </w:p>
        </w:tc>
      </w:tr>
      <w:tr w:rsidR="00D120E7" w14:paraId="146166B4" w14:textId="77777777" w:rsidTr="00CE04F9">
        <w:tc>
          <w:tcPr>
            <w:tcW w:w="915" w:type="pct"/>
            <w:vMerge w:val="restart"/>
            <w:vAlign w:val="center"/>
          </w:tcPr>
          <w:p w14:paraId="5124C199" w14:textId="77777777" w:rsidR="00D120E7" w:rsidRDefault="00D120E7" w:rsidP="00CE04F9">
            <w:pPr>
              <w:spacing w:before="60" w:after="60" w:line="240" w:lineRule="auto"/>
            </w:pPr>
            <w:r>
              <w:t>Geotechnical</w:t>
            </w:r>
          </w:p>
        </w:tc>
        <w:tc>
          <w:tcPr>
            <w:tcW w:w="609" w:type="pct"/>
            <w:vAlign w:val="center"/>
          </w:tcPr>
          <w:p w14:paraId="0A23EC24" w14:textId="77777777" w:rsidR="00D120E7" w:rsidRDefault="00D120E7" w:rsidP="00CE04F9">
            <w:pPr>
              <w:spacing w:before="60" w:after="60" w:line="240" w:lineRule="auto"/>
            </w:pPr>
            <w:r>
              <w:t>Increase</w:t>
            </w:r>
          </w:p>
        </w:tc>
        <w:tc>
          <w:tcPr>
            <w:tcW w:w="696" w:type="pct"/>
            <w:vAlign w:val="center"/>
          </w:tcPr>
          <w:p w14:paraId="1F26E797" w14:textId="77777777" w:rsidR="00D120E7" w:rsidRDefault="00D120E7" w:rsidP="00CE04F9">
            <w:pPr>
              <w:spacing w:before="60" w:after="60" w:line="240" w:lineRule="auto"/>
              <w:jc w:val="center"/>
            </w:pPr>
            <w:r>
              <w:t>0</w:t>
            </w:r>
          </w:p>
        </w:tc>
        <w:tc>
          <w:tcPr>
            <w:tcW w:w="695" w:type="pct"/>
            <w:vAlign w:val="center"/>
          </w:tcPr>
          <w:p w14:paraId="328F3C69" w14:textId="77777777" w:rsidR="00D120E7" w:rsidRDefault="00D120E7" w:rsidP="00CE04F9">
            <w:pPr>
              <w:spacing w:before="60" w:after="60" w:line="240" w:lineRule="auto"/>
              <w:jc w:val="center"/>
            </w:pPr>
            <w:r>
              <w:t>0</w:t>
            </w:r>
          </w:p>
        </w:tc>
        <w:tc>
          <w:tcPr>
            <w:tcW w:w="695" w:type="pct"/>
            <w:vAlign w:val="center"/>
          </w:tcPr>
          <w:p w14:paraId="3C0D5698" w14:textId="77777777" w:rsidR="00D120E7" w:rsidRDefault="00D120E7" w:rsidP="00CE04F9">
            <w:pPr>
              <w:spacing w:before="60" w:after="60" w:line="240" w:lineRule="auto"/>
              <w:jc w:val="center"/>
            </w:pPr>
            <w:r>
              <w:t>22</w:t>
            </w:r>
          </w:p>
        </w:tc>
        <w:tc>
          <w:tcPr>
            <w:tcW w:w="695" w:type="pct"/>
            <w:vAlign w:val="center"/>
          </w:tcPr>
          <w:p w14:paraId="66BFE5E0" w14:textId="77777777" w:rsidR="00D120E7" w:rsidRDefault="00D120E7" w:rsidP="00CE04F9">
            <w:pPr>
              <w:spacing w:before="60" w:after="60" w:line="240" w:lineRule="auto"/>
              <w:jc w:val="center"/>
            </w:pPr>
            <w:r>
              <w:t>0</w:t>
            </w:r>
          </w:p>
        </w:tc>
        <w:tc>
          <w:tcPr>
            <w:tcW w:w="695" w:type="pct"/>
            <w:vAlign w:val="center"/>
          </w:tcPr>
          <w:p w14:paraId="6AE2A85A" w14:textId="7F254852" w:rsidR="00D120E7" w:rsidRDefault="000B45ED" w:rsidP="00CE04F9">
            <w:pPr>
              <w:spacing w:before="60" w:after="60" w:line="240" w:lineRule="auto"/>
              <w:jc w:val="center"/>
            </w:pPr>
            <w:r>
              <w:t>0</w:t>
            </w:r>
          </w:p>
        </w:tc>
      </w:tr>
      <w:tr w:rsidR="00D120E7" w14:paraId="4C062E6F" w14:textId="77777777" w:rsidTr="00CE04F9">
        <w:tc>
          <w:tcPr>
            <w:tcW w:w="915" w:type="pct"/>
            <w:vMerge/>
            <w:vAlign w:val="center"/>
          </w:tcPr>
          <w:p w14:paraId="77ADD157" w14:textId="77777777" w:rsidR="00D120E7" w:rsidRDefault="00D120E7" w:rsidP="00CE04F9">
            <w:pPr>
              <w:spacing w:before="60" w:after="60" w:line="240" w:lineRule="auto"/>
            </w:pPr>
          </w:p>
        </w:tc>
        <w:tc>
          <w:tcPr>
            <w:tcW w:w="609" w:type="pct"/>
            <w:vAlign w:val="center"/>
          </w:tcPr>
          <w:p w14:paraId="62450185" w14:textId="77777777" w:rsidR="00D120E7" w:rsidRDefault="00D120E7" w:rsidP="00CE04F9">
            <w:pPr>
              <w:spacing w:before="60" w:after="60" w:line="240" w:lineRule="auto"/>
            </w:pPr>
            <w:r>
              <w:t>Decrease</w:t>
            </w:r>
          </w:p>
        </w:tc>
        <w:tc>
          <w:tcPr>
            <w:tcW w:w="696" w:type="pct"/>
            <w:vAlign w:val="center"/>
          </w:tcPr>
          <w:p w14:paraId="0C584288" w14:textId="77777777" w:rsidR="00D120E7" w:rsidRDefault="00D120E7" w:rsidP="00CE04F9">
            <w:pPr>
              <w:spacing w:before="60" w:after="60" w:line="240" w:lineRule="auto"/>
              <w:jc w:val="center"/>
            </w:pPr>
            <w:r>
              <w:t>3</w:t>
            </w:r>
          </w:p>
        </w:tc>
        <w:tc>
          <w:tcPr>
            <w:tcW w:w="695" w:type="pct"/>
            <w:vAlign w:val="center"/>
          </w:tcPr>
          <w:p w14:paraId="30FD0E82" w14:textId="77777777" w:rsidR="00D120E7" w:rsidRDefault="00D120E7" w:rsidP="00CE04F9">
            <w:pPr>
              <w:spacing w:before="60" w:after="60" w:line="240" w:lineRule="auto"/>
              <w:jc w:val="center"/>
            </w:pPr>
            <w:r>
              <w:t>2</w:t>
            </w:r>
          </w:p>
        </w:tc>
        <w:tc>
          <w:tcPr>
            <w:tcW w:w="695" w:type="pct"/>
            <w:vAlign w:val="center"/>
          </w:tcPr>
          <w:p w14:paraId="7722666B" w14:textId="77777777" w:rsidR="00D120E7" w:rsidRDefault="00D120E7" w:rsidP="00CE04F9">
            <w:pPr>
              <w:spacing w:before="60" w:after="60" w:line="240" w:lineRule="auto"/>
              <w:jc w:val="center"/>
            </w:pPr>
            <w:r>
              <w:t>31</w:t>
            </w:r>
          </w:p>
        </w:tc>
        <w:tc>
          <w:tcPr>
            <w:tcW w:w="695" w:type="pct"/>
            <w:vAlign w:val="center"/>
          </w:tcPr>
          <w:p w14:paraId="7DC004DD" w14:textId="77777777" w:rsidR="00D120E7" w:rsidRDefault="00D120E7" w:rsidP="00CE04F9">
            <w:pPr>
              <w:spacing w:before="60" w:after="60" w:line="240" w:lineRule="auto"/>
              <w:jc w:val="center"/>
            </w:pPr>
            <w:r>
              <w:t>61</w:t>
            </w:r>
          </w:p>
        </w:tc>
        <w:tc>
          <w:tcPr>
            <w:tcW w:w="695" w:type="pct"/>
            <w:vAlign w:val="center"/>
          </w:tcPr>
          <w:p w14:paraId="4A878500" w14:textId="77777777" w:rsidR="00D120E7" w:rsidRDefault="00D120E7" w:rsidP="00CE04F9">
            <w:pPr>
              <w:spacing w:before="60" w:after="60" w:line="240" w:lineRule="auto"/>
              <w:jc w:val="center"/>
            </w:pPr>
            <w:r>
              <w:t>41</w:t>
            </w:r>
          </w:p>
        </w:tc>
      </w:tr>
      <w:tr w:rsidR="00D120E7" w14:paraId="713B33EF" w14:textId="77777777" w:rsidTr="00CE04F9">
        <w:tc>
          <w:tcPr>
            <w:tcW w:w="915" w:type="pct"/>
            <w:vMerge w:val="restart"/>
            <w:vAlign w:val="center"/>
          </w:tcPr>
          <w:p w14:paraId="24304592" w14:textId="77777777" w:rsidR="00D120E7" w:rsidRDefault="00D120E7" w:rsidP="00CE04F9">
            <w:pPr>
              <w:spacing w:before="60" w:after="60" w:line="240" w:lineRule="auto"/>
            </w:pPr>
            <w:r>
              <w:t>Hydrogeological</w:t>
            </w:r>
          </w:p>
        </w:tc>
        <w:tc>
          <w:tcPr>
            <w:tcW w:w="609" w:type="pct"/>
            <w:vAlign w:val="center"/>
          </w:tcPr>
          <w:p w14:paraId="6AE9C56F" w14:textId="77777777" w:rsidR="00D120E7" w:rsidRDefault="00D120E7" w:rsidP="00CE04F9">
            <w:pPr>
              <w:spacing w:before="60" w:after="60" w:line="240" w:lineRule="auto"/>
            </w:pPr>
            <w:r>
              <w:t>Increase</w:t>
            </w:r>
          </w:p>
        </w:tc>
        <w:tc>
          <w:tcPr>
            <w:tcW w:w="696" w:type="pct"/>
            <w:vAlign w:val="center"/>
          </w:tcPr>
          <w:p w14:paraId="25481389" w14:textId="77777777" w:rsidR="00D120E7" w:rsidRDefault="00D120E7" w:rsidP="00CE04F9">
            <w:pPr>
              <w:spacing w:before="60" w:after="60" w:line="240" w:lineRule="auto"/>
              <w:jc w:val="center"/>
            </w:pPr>
            <w:r>
              <w:t>0</w:t>
            </w:r>
          </w:p>
        </w:tc>
        <w:tc>
          <w:tcPr>
            <w:tcW w:w="695" w:type="pct"/>
            <w:vAlign w:val="center"/>
          </w:tcPr>
          <w:p w14:paraId="59222AF0" w14:textId="77777777" w:rsidR="00D120E7" w:rsidRDefault="00D120E7" w:rsidP="00CE04F9">
            <w:pPr>
              <w:spacing w:before="60" w:after="60" w:line="240" w:lineRule="auto"/>
              <w:jc w:val="center"/>
            </w:pPr>
            <w:r>
              <w:t>0</w:t>
            </w:r>
          </w:p>
        </w:tc>
        <w:tc>
          <w:tcPr>
            <w:tcW w:w="695" w:type="pct"/>
            <w:vAlign w:val="center"/>
          </w:tcPr>
          <w:p w14:paraId="0ED60D8F" w14:textId="77777777" w:rsidR="00D120E7" w:rsidRDefault="00D120E7" w:rsidP="00CE04F9">
            <w:pPr>
              <w:spacing w:before="60" w:after="60" w:line="240" w:lineRule="auto"/>
              <w:jc w:val="center"/>
            </w:pPr>
            <w:r>
              <w:t>12</w:t>
            </w:r>
          </w:p>
        </w:tc>
        <w:tc>
          <w:tcPr>
            <w:tcW w:w="695" w:type="pct"/>
            <w:vAlign w:val="center"/>
          </w:tcPr>
          <w:p w14:paraId="44D2EEA8" w14:textId="6357E636" w:rsidR="00D120E7" w:rsidRDefault="00D120E7" w:rsidP="00CE04F9">
            <w:pPr>
              <w:spacing w:before="60" w:after="60" w:line="240" w:lineRule="auto"/>
              <w:jc w:val="center"/>
            </w:pPr>
            <w:r>
              <w:t>0</w:t>
            </w:r>
          </w:p>
        </w:tc>
        <w:tc>
          <w:tcPr>
            <w:tcW w:w="695" w:type="pct"/>
            <w:vAlign w:val="center"/>
          </w:tcPr>
          <w:p w14:paraId="6B1A7659" w14:textId="77777777" w:rsidR="00D120E7" w:rsidRDefault="00D120E7" w:rsidP="00CE04F9">
            <w:pPr>
              <w:spacing w:before="60" w:after="60" w:line="240" w:lineRule="auto"/>
              <w:jc w:val="center"/>
            </w:pPr>
            <w:r>
              <w:t>0</w:t>
            </w:r>
          </w:p>
        </w:tc>
      </w:tr>
      <w:tr w:rsidR="00D120E7" w14:paraId="767B8526" w14:textId="77777777" w:rsidTr="00CE04F9">
        <w:tc>
          <w:tcPr>
            <w:tcW w:w="915" w:type="pct"/>
            <w:vMerge/>
          </w:tcPr>
          <w:p w14:paraId="07443E8E" w14:textId="77777777" w:rsidR="00D120E7" w:rsidRDefault="00D120E7" w:rsidP="00CE04F9">
            <w:pPr>
              <w:spacing w:before="60" w:after="60" w:line="240" w:lineRule="auto"/>
            </w:pPr>
          </w:p>
        </w:tc>
        <w:tc>
          <w:tcPr>
            <w:tcW w:w="609" w:type="pct"/>
            <w:vAlign w:val="center"/>
          </w:tcPr>
          <w:p w14:paraId="60208242" w14:textId="77777777" w:rsidR="00D120E7" w:rsidRDefault="00D120E7" w:rsidP="00CE04F9">
            <w:pPr>
              <w:spacing w:before="60" w:after="60" w:line="240" w:lineRule="auto"/>
            </w:pPr>
            <w:r>
              <w:t>Decrease</w:t>
            </w:r>
          </w:p>
        </w:tc>
        <w:tc>
          <w:tcPr>
            <w:tcW w:w="696" w:type="pct"/>
            <w:vAlign w:val="center"/>
          </w:tcPr>
          <w:p w14:paraId="5A32126A" w14:textId="77777777" w:rsidR="00D120E7" w:rsidRDefault="00D120E7" w:rsidP="00CE04F9">
            <w:pPr>
              <w:spacing w:before="60" w:after="60" w:line="240" w:lineRule="auto"/>
              <w:jc w:val="center"/>
            </w:pPr>
            <w:r>
              <w:t>0</w:t>
            </w:r>
          </w:p>
        </w:tc>
        <w:tc>
          <w:tcPr>
            <w:tcW w:w="695" w:type="pct"/>
            <w:vAlign w:val="center"/>
          </w:tcPr>
          <w:p w14:paraId="4DF950B0" w14:textId="77777777" w:rsidR="00D120E7" w:rsidRDefault="00D120E7" w:rsidP="00CE04F9">
            <w:pPr>
              <w:spacing w:before="60" w:after="60" w:line="240" w:lineRule="auto"/>
              <w:jc w:val="center"/>
            </w:pPr>
            <w:r>
              <w:t>2</w:t>
            </w:r>
          </w:p>
        </w:tc>
        <w:tc>
          <w:tcPr>
            <w:tcW w:w="695" w:type="pct"/>
            <w:vAlign w:val="center"/>
          </w:tcPr>
          <w:p w14:paraId="70994427" w14:textId="77777777" w:rsidR="00D120E7" w:rsidRDefault="00D120E7" w:rsidP="00CE04F9">
            <w:pPr>
              <w:spacing w:before="60" w:after="60" w:line="240" w:lineRule="auto"/>
              <w:jc w:val="center"/>
            </w:pPr>
            <w:r>
              <w:t>10</w:t>
            </w:r>
          </w:p>
        </w:tc>
        <w:tc>
          <w:tcPr>
            <w:tcW w:w="695" w:type="pct"/>
            <w:vAlign w:val="center"/>
          </w:tcPr>
          <w:p w14:paraId="42D892AA" w14:textId="77777777" w:rsidR="00D120E7" w:rsidRDefault="00D120E7" w:rsidP="00CE04F9">
            <w:pPr>
              <w:spacing w:before="60" w:after="60" w:line="240" w:lineRule="auto"/>
              <w:jc w:val="center"/>
            </w:pPr>
            <w:r>
              <w:t>0</w:t>
            </w:r>
          </w:p>
        </w:tc>
        <w:tc>
          <w:tcPr>
            <w:tcW w:w="695" w:type="pct"/>
            <w:vAlign w:val="center"/>
          </w:tcPr>
          <w:p w14:paraId="097F5F66" w14:textId="77777777" w:rsidR="00D120E7" w:rsidRDefault="00D120E7" w:rsidP="00CE04F9">
            <w:pPr>
              <w:spacing w:before="60" w:after="60" w:line="240" w:lineRule="auto"/>
              <w:jc w:val="center"/>
            </w:pPr>
            <w:r>
              <w:t>17</w:t>
            </w:r>
          </w:p>
        </w:tc>
      </w:tr>
    </w:tbl>
    <w:p w14:paraId="1D9C8A4E" w14:textId="77777777" w:rsidR="00725C31" w:rsidRDefault="00725C31" w:rsidP="00C43772"/>
    <w:p w14:paraId="7BAFEC60" w14:textId="77777777" w:rsidR="00D120E7" w:rsidRDefault="00D120E7" w:rsidP="00C43772">
      <w:r>
        <w:t>The 22 increasing geotechnical risks in Phase 3a are linked to the following events:</w:t>
      </w:r>
    </w:p>
    <w:p w14:paraId="270C1C88" w14:textId="77777777" w:rsidR="00D120E7" w:rsidRDefault="00D120E7" w:rsidP="00ED69BB">
      <w:pPr>
        <w:pStyle w:val="ListParagraph"/>
        <w:numPr>
          <w:ilvl w:val="0"/>
          <w:numId w:val="108"/>
        </w:numPr>
      </w:pPr>
      <w:r>
        <w:t>4x Elevated groundwater levels</w:t>
      </w:r>
    </w:p>
    <w:p w14:paraId="16AF586A" w14:textId="77777777" w:rsidR="00D120E7" w:rsidRDefault="00D120E7" w:rsidP="00ED69BB">
      <w:pPr>
        <w:pStyle w:val="ListParagraph"/>
        <w:numPr>
          <w:ilvl w:val="0"/>
          <w:numId w:val="108"/>
        </w:numPr>
      </w:pPr>
      <w:r>
        <w:t>14x Floor heave</w:t>
      </w:r>
    </w:p>
    <w:p w14:paraId="5FDF872A" w14:textId="77777777" w:rsidR="00D120E7" w:rsidRDefault="00D120E7" w:rsidP="00ED69BB">
      <w:pPr>
        <w:pStyle w:val="ListParagraph"/>
        <w:numPr>
          <w:ilvl w:val="0"/>
          <w:numId w:val="108"/>
        </w:numPr>
      </w:pPr>
      <w:r>
        <w:t>3x Relating to unbalanced loading from two different lake levels (MRD)</w:t>
      </w:r>
    </w:p>
    <w:p w14:paraId="1D5139FD" w14:textId="77777777" w:rsidR="00D120E7" w:rsidRDefault="00D120E7" w:rsidP="00C43772">
      <w:r>
        <w:t>The increase in risk of floor heave is due to the requirement to decommission two of the three deep aquifer pump bores, which will be submerged during Phase 3a, reducing capacity to depressurise the aquifer. It is noted that this risk assessment is qualitative and future weight balance assessment will provide quantification of this risk.</w:t>
      </w:r>
    </w:p>
    <w:p w14:paraId="070B5F13" w14:textId="77777777" w:rsidR="00D120E7" w:rsidRDefault="00D120E7" w:rsidP="00C43772">
      <w:r>
        <w:t>The 12 increasing hydrogeological risks in Phase 3a are all linked to a decrease in groundwater levels, resulting in potential impact to groundwater quality and/or subsidence.</w:t>
      </w:r>
    </w:p>
    <w:p w14:paraId="75769895" w14:textId="00F06802" w:rsidR="00263135" w:rsidRDefault="00D120E7" w:rsidP="00F7535E">
      <w:pPr>
        <w:sectPr w:rsidR="00263135" w:rsidSect="00602833">
          <w:headerReference w:type="even" r:id="rId189"/>
          <w:headerReference w:type="default" r:id="rId190"/>
          <w:footerReference w:type="default" r:id="rId191"/>
          <w:headerReference w:type="first" r:id="rId192"/>
          <w:footerReference w:type="first" r:id="rId193"/>
          <w:pgSz w:w="11910" w:h="16840"/>
          <w:pgMar w:top="1134" w:right="567" w:bottom="1315" w:left="567" w:header="720" w:footer="356" w:gutter="0"/>
          <w:cols w:space="709"/>
          <w:titlePg/>
          <w:docGrid w:linePitch="299"/>
        </w:sectPr>
      </w:pPr>
      <w:r>
        <w:t xml:space="preserve">It should be noted that the risk ratings </w:t>
      </w:r>
      <w:r w:rsidR="004F67F3">
        <w:t xml:space="preserve">in </w:t>
      </w:r>
      <w:r w:rsidR="004F67F3">
        <w:fldChar w:fldCharType="begin"/>
      </w:r>
      <w:r w:rsidR="004F67F3">
        <w:instrText xml:space="preserve"> REF _Ref194043079 \n \h </w:instrText>
      </w:r>
      <w:r w:rsidR="004F67F3">
        <w:fldChar w:fldCharType="separate"/>
      </w:r>
      <w:r w:rsidR="00D35BC0">
        <w:t>Chapter 11</w:t>
      </w:r>
      <w:r w:rsidR="004F67F3">
        <w:fldChar w:fldCharType="end"/>
      </w:r>
      <w:r>
        <w:t xml:space="preserve"> are inclusive of current and planned controls. The current monitoring and inspections requirement is quite high. </w:t>
      </w:r>
      <w:r w:rsidR="004F67F3">
        <w:t>T</w:t>
      </w:r>
      <w:r>
        <w:t>he GCMP and associated monitoring and inspection program will be iteratively reviewed and updated throughout the rehabilitation</w:t>
      </w:r>
      <w:r w:rsidR="004F67F3">
        <w:t xml:space="preserve"> and lake-fill phases</w:t>
      </w:r>
      <w:r>
        <w:t xml:space="preserve">, with increases and decreases in monitoring expected to broadly correlate with the change in relative risk. </w:t>
      </w:r>
      <w:r w:rsidR="004F67F3">
        <w:t>T</w:t>
      </w:r>
      <w:r>
        <w:t xml:space="preserve">he overall monitoring is expected significantly decrease towards the later end of rehabilitation, in line with the long-term monitoring requirements. </w:t>
      </w:r>
    </w:p>
    <w:p w14:paraId="0EFA0882" w14:textId="77777777" w:rsidR="00CD6C82" w:rsidRDefault="00083783" w:rsidP="00F41526">
      <w:pPr>
        <w:keepNext/>
        <w:spacing w:after="0" w:line="240" w:lineRule="auto"/>
        <w:jc w:val="center"/>
      </w:pPr>
      <w:r>
        <w:rPr>
          <w:noProof/>
        </w:rPr>
        <w:drawing>
          <wp:inline distT="0" distB="0" distL="0" distR="0" wp14:anchorId="520EB623" wp14:editId="577FC7D6">
            <wp:extent cx="11876405" cy="8404455"/>
            <wp:effectExtent l="0" t="0" r="0" b="0"/>
            <wp:docPr id="863269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1879531" cy="8406667"/>
                    </a:xfrm>
                    <a:prstGeom prst="rect">
                      <a:avLst/>
                    </a:prstGeom>
                    <a:noFill/>
                    <a:ln>
                      <a:noFill/>
                    </a:ln>
                  </pic:spPr>
                </pic:pic>
              </a:graphicData>
            </a:graphic>
          </wp:inline>
        </w:drawing>
      </w:r>
    </w:p>
    <w:p w14:paraId="2DE37E81" w14:textId="49839976" w:rsidR="00263135" w:rsidRDefault="00CD6C82" w:rsidP="00674542">
      <w:pPr>
        <w:pStyle w:val="Caption"/>
        <w:spacing w:before="0" w:after="0" w:line="240" w:lineRule="auto"/>
      </w:pPr>
      <w:bookmarkStart w:id="883" w:name="_Ref198300800"/>
      <w:bookmarkStart w:id="884" w:name="_Toc210125615"/>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2</w:t>
      </w:r>
      <w:r w:rsidR="00946086">
        <w:fldChar w:fldCharType="end"/>
      </w:r>
      <w:bookmarkEnd w:id="883"/>
      <w:r w:rsidR="004533A8">
        <w:t xml:space="preserve"> Yallourn bore monitoring network</w:t>
      </w:r>
      <w:bookmarkEnd w:id="884"/>
    </w:p>
    <w:p w14:paraId="352D4DBD" w14:textId="77777777" w:rsidR="004533A8" w:rsidRDefault="00F565A2" w:rsidP="00F41526">
      <w:pPr>
        <w:keepNext/>
        <w:spacing w:after="0" w:line="240" w:lineRule="auto"/>
        <w:jc w:val="center"/>
      </w:pPr>
      <w:r>
        <w:rPr>
          <w:noProof/>
        </w:rPr>
        <w:drawing>
          <wp:inline distT="0" distB="0" distL="0" distR="0" wp14:anchorId="29B96BB2" wp14:editId="0A599242">
            <wp:extent cx="12301232" cy="8705088"/>
            <wp:effectExtent l="0" t="0" r="5080" b="1270"/>
            <wp:docPr id="2049681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2305792" cy="8708315"/>
                    </a:xfrm>
                    <a:prstGeom prst="rect">
                      <a:avLst/>
                    </a:prstGeom>
                    <a:noFill/>
                    <a:ln>
                      <a:noFill/>
                    </a:ln>
                  </pic:spPr>
                </pic:pic>
              </a:graphicData>
            </a:graphic>
          </wp:inline>
        </w:drawing>
      </w:r>
    </w:p>
    <w:p w14:paraId="6695DCE8" w14:textId="2DE6AA04" w:rsidR="00983196" w:rsidRDefault="004533A8" w:rsidP="00674542">
      <w:pPr>
        <w:pStyle w:val="Caption"/>
        <w:spacing w:before="0" w:after="0" w:line="240" w:lineRule="auto"/>
      </w:pPr>
      <w:bookmarkStart w:id="885" w:name="_Ref198300807"/>
      <w:bookmarkStart w:id="886" w:name="_Toc210125616"/>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3</w:t>
      </w:r>
      <w:r w:rsidR="00946086">
        <w:fldChar w:fldCharType="end"/>
      </w:r>
      <w:bookmarkEnd w:id="885"/>
      <w:r>
        <w:t xml:space="preserve"> Yallourn survey pin </w:t>
      </w:r>
      <w:r w:rsidRPr="009E3FA6">
        <w:t>monitoring network</w:t>
      </w:r>
      <w:bookmarkEnd w:id="886"/>
    </w:p>
    <w:p w14:paraId="397E9881" w14:textId="77777777" w:rsidR="00CB670D" w:rsidRDefault="00CB670D" w:rsidP="00F7535E"/>
    <w:p w14:paraId="61C87C25" w14:textId="77777777" w:rsidR="00CB670D" w:rsidRDefault="00CB670D" w:rsidP="00F7535E">
      <w:pPr>
        <w:sectPr w:rsidR="00CB670D" w:rsidSect="00D94298">
          <w:pgSz w:w="23811" w:h="16838" w:orient="landscape" w:code="8"/>
          <w:pgMar w:top="567" w:right="1134" w:bottom="567" w:left="1315" w:header="720" w:footer="356" w:gutter="0"/>
          <w:cols w:space="709"/>
          <w:titlePg/>
          <w:docGrid w:linePitch="299"/>
        </w:sectPr>
      </w:pPr>
    </w:p>
    <w:p w14:paraId="4E70A6C3" w14:textId="3FDD9023" w:rsidR="006455E3" w:rsidRDefault="006455E3" w:rsidP="00B75E20">
      <w:pPr>
        <w:pStyle w:val="Heading2"/>
      </w:pPr>
      <w:bookmarkStart w:id="887" w:name="_Toc210049103"/>
      <w:r w:rsidRPr="006455E3">
        <w:t>Water Quality Monitoring</w:t>
      </w:r>
      <w:bookmarkEnd w:id="887"/>
    </w:p>
    <w:p w14:paraId="0D8C10E9" w14:textId="4BB183BE" w:rsidR="006455E3" w:rsidRDefault="006455E3" w:rsidP="00CF6D51">
      <w:pPr>
        <w:pStyle w:val="Heading3"/>
      </w:pPr>
      <w:r>
        <w:t>Surface Water Quality</w:t>
      </w:r>
    </w:p>
    <w:p w14:paraId="23804C80" w14:textId="17AE30C3" w:rsidR="00471BA3" w:rsidRPr="00471BA3" w:rsidRDefault="00471BA3" w:rsidP="00FB74FE">
      <w:pPr>
        <w:rPr>
          <w:rFonts w:ascii="Segoe UI" w:hAnsi="Segoe UI"/>
          <w:lang w:eastAsia="en-AU"/>
        </w:rPr>
      </w:pPr>
      <w:r w:rsidRPr="00471BA3">
        <w:rPr>
          <w:lang w:eastAsia="en-AU"/>
        </w:rPr>
        <w:t>The EAY surface water quality monitoring program has been in continuous operation since 1991 with weekly readings of physical parameters the immediate focus for EPA Licence compliance. Over time, the program developed as knowledge grew, risks were better understood, and the pit lake vision became more certain.</w:t>
      </w:r>
    </w:p>
    <w:p w14:paraId="1C7C1813" w14:textId="49B81D7E" w:rsidR="001D3A5F" w:rsidRPr="00C32870" w:rsidRDefault="00471BA3" w:rsidP="00FB74FE">
      <w:pPr>
        <w:rPr>
          <w:rFonts w:ascii="Segoe UI" w:hAnsi="Segoe UI"/>
          <w:lang w:eastAsia="en-AU"/>
        </w:rPr>
      </w:pPr>
      <w:r w:rsidRPr="00471BA3">
        <w:rPr>
          <w:lang w:eastAsia="en-AU"/>
        </w:rPr>
        <w:t>The current operational surface water quality program monitors 11 sites weekly for mainly physical parameters consistent with the EPA Licence parameters. In addition, monthly</w:t>
      </w:r>
      <w:r w:rsidR="00835A05">
        <w:rPr>
          <w:lang w:eastAsia="en-AU"/>
        </w:rPr>
        <w:t xml:space="preserve"> </w:t>
      </w:r>
      <w:r w:rsidRPr="00471BA3">
        <w:rPr>
          <w:lang w:eastAsia="en-AU"/>
        </w:rPr>
        <w:t xml:space="preserve">sampling is performed at those 11 sites plus an additional five locations to gather baseline data for rehabilitation purposes. The monthly water quality program includes the weekly physical parameters whilst including metals analysis, both dissolved and total concentrations.  Some sites are also tested for a range of PFAS chemicals within the program.  This testing includes the Fire Service Pond (YFSR), and Maryvale Field Floor (Y202) which are the start conditions for our future pit lake.  These water bodies are the baseline for the water quality modelling and forecasting performed </w:t>
      </w:r>
      <w:r w:rsidR="005D1217">
        <w:rPr>
          <w:lang w:eastAsia="en-AU"/>
        </w:rPr>
        <w:t>by the water quality technical study</w:t>
      </w:r>
      <w:r w:rsidRPr="00471BA3">
        <w:rPr>
          <w:lang w:eastAsia="en-AU"/>
        </w:rPr>
        <w:t>.</w:t>
      </w:r>
    </w:p>
    <w:p w14:paraId="4627EE4B" w14:textId="407FA1C6" w:rsidR="00163E7B" w:rsidRDefault="001D3A5F" w:rsidP="00FB74FE">
      <w:pPr>
        <w:rPr>
          <w:lang w:eastAsia="en-AU"/>
        </w:rPr>
      </w:pPr>
      <w:r>
        <w:rPr>
          <w:lang w:eastAsia="en-AU"/>
        </w:rPr>
        <w:t>For the rehabilitation period</w:t>
      </w:r>
      <w:r w:rsidR="00835A05">
        <w:rPr>
          <w:lang w:eastAsia="en-AU"/>
        </w:rPr>
        <w:t>,</w:t>
      </w:r>
      <w:r w:rsidR="00B82803">
        <w:rPr>
          <w:lang w:eastAsia="en-AU"/>
        </w:rPr>
        <w:t xml:space="preserve"> </w:t>
      </w:r>
      <w:r w:rsidR="00835A05">
        <w:rPr>
          <w:lang w:eastAsia="en-AU"/>
        </w:rPr>
        <w:t xml:space="preserve">surface water testing will be reduced to </w:t>
      </w:r>
      <w:r w:rsidR="0062318F">
        <w:rPr>
          <w:lang w:eastAsia="en-AU"/>
        </w:rPr>
        <w:t xml:space="preserve">the </w:t>
      </w:r>
      <w:r w:rsidR="0062318F" w:rsidRPr="00471BA3">
        <w:rPr>
          <w:lang w:eastAsia="en-AU"/>
        </w:rPr>
        <w:t>Fire Service Pond (YFSR)</w:t>
      </w:r>
      <w:r w:rsidR="0096466F">
        <w:rPr>
          <w:lang w:eastAsia="en-AU"/>
        </w:rPr>
        <w:t>,</w:t>
      </w:r>
      <w:r w:rsidR="0062318F" w:rsidRPr="00471BA3">
        <w:rPr>
          <w:lang w:eastAsia="en-AU"/>
        </w:rPr>
        <w:t xml:space="preserve"> Maryvale Field Floor (Y202)</w:t>
      </w:r>
      <w:r w:rsidR="0096466F">
        <w:rPr>
          <w:lang w:eastAsia="en-AU"/>
        </w:rPr>
        <w:t>, and Latrobe River Intake (Y97)</w:t>
      </w:r>
      <w:r w:rsidR="0062318F">
        <w:rPr>
          <w:lang w:eastAsia="en-AU"/>
        </w:rPr>
        <w:t xml:space="preserve"> with the</w:t>
      </w:r>
      <w:r w:rsidR="0096466F">
        <w:rPr>
          <w:lang w:eastAsia="en-AU"/>
        </w:rPr>
        <w:t xml:space="preserve"> lake site</w:t>
      </w:r>
      <w:r w:rsidR="0062318F">
        <w:rPr>
          <w:lang w:eastAsia="en-AU"/>
        </w:rPr>
        <w:t xml:space="preserve"> location</w:t>
      </w:r>
      <w:r w:rsidR="007D5EAC">
        <w:rPr>
          <w:lang w:eastAsia="en-AU"/>
        </w:rPr>
        <w:t>s</w:t>
      </w:r>
      <w:r w:rsidR="0062318F">
        <w:rPr>
          <w:lang w:eastAsia="en-AU"/>
        </w:rPr>
        <w:t xml:space="preserve"> </w:t>
      </w:r>
      <w:r w:rsidR="0096466F">
        <w:rPr>
          <w:lang w:eastAsia="en-AU"/>
        </w:rPr>
        <w:t>continuously moved depending on the shoreline</w:t>
      </w:r>
      <w:r w:rsidR="0004426B">
        <w:rPr>
          <w:lang w:eastAsia="en-AU"/>
        </w:rPr>
        <w:t xml:space="preserve"> location</w:t>
      </w:r>
      <w:r w:rsidR="0096466F">
        <w:rPr>
          <w:lang w:eastAsia="en-AU"/>
        </w:rPr>
        <w:t>.</w:t>
      </w:r>
      <w:r w:rsidR="00163E7B">
        <w:rPr>
          <w:lang w:eastAsia="en-AU"/>
        </w:rPr>
        <w:t xml:space="preserve">  Metal concentrations will be tested at total and dissolved loads.</w:t>
      </w:r>
    </w:p>
    <w:p w14:paraId="60C5A122" w14:textId="5AEF7F7C" w:rsidR="00471BA3" w:rsidRPr="00DA4F04" w:rsidRDefault="0096466F" w:rsidP="00FB74FE">
      <w:r>
        <w:rPr>
          <w:lang w:eastAsia="en-AU"/>
        </w:rPr>
        <w:t>The proposed</w:t>
      </w:r>
      <w:r w:rsidR="007D5EAC">
        <w:rPr>
          <w:lang w:eastAsia="en-AU"/>
        </w:rPr>
        <w:t xml:space="preserve"> program for initial implementation is shown below</w:t>
      </w:r>
      <w:r w:rsidR="001F414C">
        <w:rPr>
          <w:lang w:eastAsia="en-AU"/>
        </w:rPr>
        <w:t xml:space="preserve"> in </w:t>
      </w:r>
      <w:r w:rsidR="001F414C">
        <w:rPr>
          <w:lang w:eastAsia="en-AU"/>
        </w:rPr>
        <w:fldChar w:fldCharType="begin"/>
      </w:r>
      <w:r w:rsidR="001F414C">
        <w:rPr>
          <w:lang w:eastAsia="en-AU"/>
        </w:rPr>
        <w:instrText xml:space="preserve"> REF _Ref198036162 \h </w:instrText>
      </w:r>
      <w:r w:rsidR="001F414C">
        <w:rPr>
          <w:lang w:eastAsia="en-AU"/>
        </w:rPr>
      </w:r>
      <w:r w:rsidR="001F414C">
        <w:rPr>
          <w:lang w:eastAsia="en-AU"/>
        </w:rPr>
        <w:fldChar w:fldCharType="separate"/>
      </w:r>
      <w:r w:rsidR="00D35BC0">
        <w:t xml:space="preserve">Table </w:t>
      </w:r>
      <w:r w:rsidR="00D35BC0">
        <w:rPr>
          <w:noProof/>
        </w:rPr>
        <w:t>15</w:t>
      </w:r>
      <w:r w:rsidR="00D35BC0">
        <w:noBreakHyphen/>
      </w:r>
      <w:r w:rsidR="00D35BC0">
        <w:rPr>
          <w:noProof/>
        </w:rPr>
        <w:t>2</w:t>
      </w:r>
      <w:r w:rsidR="001F414C">
        <w:rPr>
          <w:lang w:eastAsia="en-AU"/>
        </w:rPr>
        <w:fldChar w:fldCharType="end"/>
      </w:r>
      <w:r w:rsidR="000426DB">
        <w:rPr>
          <w:lang w:eastAsia="en-AU"/>
        </w:rPr>
        <w:t xml:space="preserve">. </w:t>
      </w:r>
      <w:r w:rsidR="000426DB">
        <w:t xml:space="preserve">As confident trends are established and modelling results are confirmed, sampling frequency will be reviewed and minimised </w:t>
      </w:r>
      <w:r w:rsidR="00C32870">
        <w:t>in the future</w:t>
      </w:r>
      <w:r w:rsidR="000426DB">
        <w:t xml:space="preserve">. </w:t>
      </w:r>
      <w:r w:rsidR="007D5EAC">
        <w:rPr>
          <w:lang w:eastAsia="en-AU"/>
        </w:rPr>
        <w:t xml:space="preserve">  </w:t>
      </w:r>
    </w:p>
    <w:p w14:paraId="2139023C" w14:textId="59E2E304" w:rsidR="00EE6599" w:rsidRDefault="00EE6599" w:rsidP="00C43772">
      <w:pPr>
        <w:pStyle w:val="Caption"/>
      </w:pPr>
      <w:bookmarkStart w:id="888" w:name="_Ref198036162"/>
      <w:bookmarkStart w:id="889" w:name="_Toc210127053"/>
      <w:r>
        <w:t xml:space="preserve">Table </w:t>
      </w:r>
      <w:r w:rsidR="00971AAD">
        <w:fldChar w:fldCharType="begin"/>
      </w:r>
      <w:r w:rsidR="00971AAD">
        <w:instrText xml:space="preserve"> STYLEREF 1 \s </w:instrText>
      </w:r>
      <w:r w:rsidR="00971AAD">
        <w:fldChar w:fldCharType="separate"/>
      </w:r>
      <w:r w:rsidR="00D35BC0">
        <w:rPr>
          <w:noProof/>
        </w:rPr>
        <w:t>1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2</w:t>
      </w:r>
      <w:r w:rsidR="00971AAD">
        <w:fldChar w:fldCharType="end"/>
      </w:r>
      <w:bookmarkEnd w:id="888"/>
      <w:r>
        <w:t>: Rehabilitation Water Quality Monitoring Parameters</w:t>
      </w:r>
      <w:bookmarkEnd w:id="889"/>
    </w:p>
    <w:tbl>
      <w:tblPr>
        <w:tblStyle w:val="DMRPTable"/>
        <w:tblW w:w="5000" w:type="pct"/>
        <w:tblLook w:val="04A0" w:firstRow="1" w:lastRow="0" w:firstColumn="1" w:lastColumn="0" w:noHBand="0" w:noVBand="1"/>
      </w:tblPr>
      <w:tblGrid>
        <w:gridCol w:w="885"/>
        <w:gridCol w:w="4014"/>
        <w:gridCol w:w="2702"/>
        <w:gridCol w:w="3165"/>
      </w:tblGrid>
      <w:tr w:rsidR="000426DB" w:rsidRPr="00471BA3" w14:paraId="144DB8FA" w14:textId="77777777" w:rsidTr="00D85CE2">
        <w:trPr>
          <w:cnfStyle w:val="100000000000" w:firstRow="1" w:lastRow="0" w:firstColumn="0" w:lastColumn="0" w:oddVBand="0" w:evenVBand="0" w:oddHBand="0" w:evenHBand="0" w:firstRowFirstColumn="0" w:firstRowLastColumn="0" w:lastRowFirstColumn="0" w:lastRowLastColumn="0"/>
          <w:cantSplit/>
          <w:trHeight w:val="300"/>
          <w:tblHeader/>
        </w:trPr>
        <w:tc>
          <w:tcPr>
            <w:tcW w:w="411" w:type="pct"/>
            <w:hideMark/>
          </w:tcPr>
          <w:p w14:paraId="1CE97856" w14:textId="77777777" w:rsidR="000426DB" w:rsidRPr="00471BA3" w:rsidRDefault="000426DB" w:rsidP="00FB74FE">
            <w:pPr>
              <w:pStyle w:val="TableParagraph"/>
              <w:rPr>
                <w:sz w:val="24"/>
                <w:szCs w:val="24"/>
                <w:lang w:eastAsia="en-AU"/>
              </w:rPr>
            </w:pPr>
            <w:r w:rsidRPr="00471BA3">
              <w:rPr>
                <w:lang w:eastAsia="en-AU"/>
              </w:rPr>
              <w:t>Item </w:t>
            </w:r>
          </w:p>
        </w:tc>
        <w:tc>
          <w:tcPr>
            <w:tcW w:w="1864" w:type="pct"/>
            <w:hideMark/>
          </w:tcPr>
          <w:p w14:paraId="43BA43D9" w14:textId="77777777" w:rsidR="000426DB" w:rsidRPr="00471BA3" w:rsidRDefault="000426DB" w:rsidP="00FB74FE">
            <w:pPr>
              <w:pStyle w:val="TableParagraph"/>
              <w:rPr>
                <w:sz w:val="24"/>
                <w:szCs w:val="24"/>
                <w:lang w:eastAsia="en-AU"/>
              </w:rPr>
            </w:pPr>
            <w:r w:rsidRPr="00471BA3">
              <w:rPr>
                <w:lang w:eastAsia="en-AU"/>
              </w:rPr>
              <w:t>Parameter </w:t>
            </w:r>
          </w:p>
        </w:tc>
        <w:tc>
          <w:tcPr>
            <w:tcW w:w="1255" w:type="pct"/>
            <w:hideMark/>
          </w:tcPr>
          <w:p w14:paraId="5BC9B60B" w14:textId="77777777" w:rsidR="000426DB" w:rsidRPr="00471BA3" w:rsidRDefault="000426DB" w:rsidP="00FB74FE">
            <w:pPr>
              <w:pStyle w:val="TableParagraph"/>
              <w:rPr>
                <w:sz w:val="24"/>
                <w:szCs w:val="24"/>
                <w:lang w:eastAsia="en-AU"/>
              </w:rPr>
            </w:pPr>
            <w:r w:rsidRPr="00471BA3">
              <w:rPr>
                <w:lang w:eastAsia="en-AU"/>
              </w:rPr>
              <w:t>Detection Limit </w:t>
            </w:r>
          </w:p>
        </w:tc>
        <w:tc>
          <w:tcPr>
            <w:tcW w:w="1470" w:type="pct"/>
            <w:hideMark/>
          </w:tcPr>
          <w:p w14:paraId="6459B882" w14:textId="77777777" w:rsidR="000426DB" w:rsidRPr="00471BA3" w:rsidRDefault="000426DB" w:rsidP="00FB74FE">
            <w:pPr>
              <w:pStyle w:val="TableParagraph"/>
              <w:rPr>
                <w:sz w:val="24"/>
                <w:szCs w:val="24"/>
                <w:lang w:eastAsia="en-AU"/>
              </w:rPr>
            </w:pPr>
            <w:r w:rsidRPr="00471BA3">
              <w:rPr>
                <w:lang w:eastAsia="en-AU"/>
              </w:rPr>
              <w:t>Testing Frequency </w:t>
            </w:r>
          </w:p>
        </w:tc>
      </w:tr>
      <w:tr w:rsidR="00385C2F" w:rsidRPr="00471BA3" w14:paraId="0FF1CF6B" w14:textId="77777777" w:rsidTr="00D85CE2">
        <w:trPr>
          <w:cantSplit/>
          <w:trHeight w:val="300"/>
        </w:trPr>
        <w:tc>
          <w:tcPr>
            <w:tcW w:w="411" w:type="pct"/>
            <w:hideMark/>
          </w:tcPr>
          <w:p w14:paraId="04BE08F8" w14:textId="3580424A" w:rsidR="00385C2F" w:rsidRPr="00471BA3" w:rsidRDefault="00385C2F" w:rsidP="00385C2F">
            <w:pPr>
              <w:pStyle w:val="TableParagraph"/>
              <w:rPr>
                <w:sz w:val="24"/>
                <w:szCs w:val="24"/>
                <w:lang w:eastAsia="en-AU"/>
              </w:rPr>
            </w:pPr>
            <w:r>
              <w:t>1</w:t>
            </w:r>
          </w:p>
        </w:tc>
        <w:tc>
          <w:tcPr>
            <w:tcW w:w="1864" w:type="pct"/>
            <w:hideMark/>
          </w:tcPr>
          <w:p w14:paraId="096AC3C6" w14:textId="6CC6BC78" w:rsidR="00385C2F" w:rsidRPr="00471BA3" w:rsidRDefault="00385C2F" w:rsidP="00385C2F">
            <w:pPr>
              <w:pStyle w:val="TableParagraph"/>
              <w:rPr>
                <w:sz w:val="24"/>
                <w:szCs w:val="24"/>
                <w:lang w:eastAsia="en-AU"/>
              </w:rPr>
            </w:pPr>
            <w:r>
              <w:t>Time/Date </w:t>
            </w:r>
          </w:p>
        </w:tc>
        <w:tc>
          <w:tcPr>
            <w:tcW w:w="1255" w:type="pct"/>
            <w:hideMark/>
          </w:tcPr>
          <w:p w14:paraId="5FE546D0" w14:textId="70C10EAB" w:rsidR="00385C2F" w:rsidRPr="00471BA3" w:rsidRDefault="00385C2F" w:rsidP="00385C2F">
            <w:pPr>
              <w:pStyle w:val="TableParagraph"/>
              <w:rPr>
                <w:sz w:val="24"/>
                <w:szCs w:val="24"/>
                <w:lang w:eastAsia="en-AU"/>
              </w:rPr>
            </w:pPr>
            <w:r>
              <w:t>1 min </w:t>
            </w:r>
          </w:p>
        </w:tc>
        <w:tc>
          <w:tcPr>
            <w:tcW w:w="1470" w:type="pct"/>
            <w:hideMark/>
          </w:tcPr>
          <w:p w14:paraId="79DA8921" w14:textId="32785A99" w:rsidR="00385C2F" w:rsidRPr="00471BA3" w:rsidRDefault="00385C2F" w:rsidP="00385C2F">
            <w:pPr>
              <w:pStyle w:val="TableParagraph"/>
              <w:rPr>
                <w:sz w:val="24"/>
                <w:szCs w:val="24"/>
                <w:lang w:eastAsia="en-AU"/>
              </w:rPr>
            </w:pPr>
            <w:r>
              <w:t>weekly </w:t>
            </w:r>
          </w:p>
        </w:tc>
      </w:tr>
      <w:tr w:rsidR="00385C2F" w:rsidRPr="00471BA3" w14:paraId="72F877E9" w14:textId="77777777" w:rsidTr="00D85CE2">
        <w:trPr>
          <w:cantSplit/>
          <w:trHeight w:val="300"/>
        </w:trPr>
        <w:tc>
          <w:tcPr>
            <w:tcW w:w="411" w:type="pct"/>
            <w:hideMark/>
          </w:tcPr>
          <w:p w14:paraId="4AAEEFCC" w14:textId="6321C93F" w:rsidR="00385C2F" w:rsidRPr="00471BA3" w:rsidRDefault="00385C2F" w:rsidP="00385C2F">
            <w:pPr>
              <w:pStyle w:val="TableParagraph"/>
              <w:rPr>
                <w:sz w:val="24"/>
                <w:szCs w:val="24"/>
                <w:lang w:eastAsia="en-AU"/>
              </w:rPr>
            </w:pPr>
            <w:r>
              <w:t>2</w:t>
            </w:r>
          </w:p>
        </w:tc>
        <w:tc>
          <w:tcPr>
            <w:tcW w:w="1864" w:type="pct"/>
            <w:hideMark/>
          </w:tcPr>
          <w:p w14:paraId="34323A3B" w14:textId="02CF9A37" w:rsidR="00385C2F" w:rsidRPr="00471BA3" w:rsidRDefault="00385C2F" w:rsidP="00385C2F">
            <w:pPr>
              <w:pStyle w:val="TableParagraph"/>
              <w:rPr>
                <w:sz w:val="24"/>
                <w:szCs w:val="24"/>
                <w:lang w:eastAsia="en-AU"/>
              </w:rPr>
            </w:pPr>
            <w:r>
              <w:t>Temperature </w:t>
            </w:r>
          </w:p>
        </w:tc>
        <w:tc>
          <w:tcPr>
            <w:tcW w:w="1255" w:type="pct"/>
            <w:hideMark/>
          </w:tcPr>
          <w:p w14:paraId="05F0AA1A" w14:textId="6DA1EC22" w:rsidR="00385C2F" w:rsidRPr="00471BA3" w:rsidRDefault="00385C2F" w:rsidP="00385C2F">
            <w:pPr>
              <w:pStyle w:val="TableParagraph"/>
              <w:rPr>
                <w:sz w:val="24"/>
                <w:szCs w:val="24"/>
                <w:lang w:eastAsia="en-AU"/>
              </w:rPr>
            </w:pPr>
            <w:r>
              <w:t xml:space="preserve">0.5 </w:t>
            </w:r>
            <w:r>
              <w:rPr>
                <w:rFonts w:ascii="Symbol" w:hAnsi="Symbol"/>
                <w:szCs w:val="22"/>
              </w:rPr>
              <w:t>°</w:t>
            </w:r>
            <w:r>
              <w:rPr>
                <w:szCs w:val="22"/>
              </w:rPr>
              <w:t>C </w:t>
            </w:r>
          </w:p>
        </w:tc>
        <w:tc>
          <w:tcPr>
            <w:tcW w:w="1470" w:type="pct"/>
            <w:hideMark/>
          </w:tcPr>
          <w:p w14:paraId="7CBA518D" w14:textId="502DC52A" w:rsidR="00385C2F" w:rsidRPr="00471BA3" w:rsidRDefault="00385C2F" w:rsidP="00385C2F">
            <w:pPr>
              <w:pStyle w:val="TableParagraph"/>
              <w:rPr>
                <w:sz w:val="24"/>
                <w:szCs w:val="24"/>
                <w:lang w:eastAsia="en-AU"/>
              </w:rPr>
            </w:pPr>
            <w:r>
              <w:t>weekly </w:t>
            </w:r>
          </w:p>
        </w:tc>
      </w:tr>
      <w:tr w:rsidR="00385C2F" w:rsidRPr="00471BA3" w14:paraId="61B99E45" w14:textId="77777777" w:rsidTr="00D85CE2">
        <w:trPr>
          <w:cantSplit/>
          <w:trHeight w:val="300"/>
        </w:trPr>
        <w:tc>
          <w:tcPr>
            <w:tcW w:w="411" w:type="pct"/>
            <w:hideMark/>
          </w:tcPr>
          <w:p w14:paraId="411D18BC" w14:textId="035F1DB0" w:rsidR="00385C2F" w:rsidRPr="00471BA3" w:rsidRDefault="00385C2F" w:rsidP="00385C2F">
            <w:pPr>
              <w:pStyle w:val="TableParagraph"/>
              <w:rPr>
                <w:sz w:val="24"/>
                <w:szCs w:val="24"/>
                <w:lang w:eastAsia="en-AU"/>
              </w:rPr>
            </w:pPr>
            <w:r>
              <w:t>3</w:t>
            </w:r>
          </w:p>
        </w:tc>
        <w:tc>
          <w:tcPr>
            <w:tcW w:w="1864" w:type="pct"/>
            <w:hideMark/>
          </w:tcPr>
          <w:p w14:paraId="144ABE24" w14:textId="451DACDB" w:rsidR="00385C2F" w:rsidRPr="00471BA3" w:rsidRDefault="00385C2F" w:rsidP="00385C2F">
            <w:pPr>
              <w:pStyle w:val="TableParagraph"/>
              <w:rPr>
                <w:sz w:val="24"/>
                <w:szCs w:val="24"/>
                <w:lang w:eastAsia="en-AU"/>
              </w:rPr>
            </w:pPr>
            <w:r>
              <w:t>Suspended Solids </w:t>
            </w:r>
          </w:p>
        </w:tc>
        <w:tc>
          <w:tcPr>
            <w:tcW w:w="1255" w:type="pct"/>
            <w:hideMark/>
          </w:tcPr>
          <w:p w14:paraId="126D1664" w14:textId="3F9465CD" w:rsidR="00385C2F" w:rsidRPr="00471BA3" w:rsidRDefault="00385C2F" w:rsidP="00385C2F">
            <w:pPr>
              <w:pStyle w:val="TableParagraph"/>
              <w:rPr>
                <w:sz w:val="24"/>
                <w:szCs w:val="24"/>
                <w:lang w:eastAsia="en-AU"/>
              </w:rPr>
            </w:pPr>
            <w:r>
              <w:t>1 mg/l </w:t>
            </w:r>
          </w:p>
        </w:tc>
        <w:tc>
          <w:tcPr>
            <w:tcW w:w="1470" w:type="pct"/>
            <w:hideMark/>
          </w:tcPr>
          <w:p w14:paraId="7E00AD5A" w14:textId="448AFE4E" w:rsidR="00385C2F" w:rsidRPr="00471BA3" w:rsidRDefault="00385C2F" w:rsidP="00385C2F">
            <w:pPr>
              <w:pStyle w:val="TableParagraph"/>
              <w:rPr>
                <w:sz w:val="24"/>
                <w:szCs w:val="24"/>
                <w:lang w:eastAsia="en-AU"/>
              </w:rPr>
            </w:pPr>
            <w:r>
              <w:t>weekly </w:t>
            </w:r>
          </w:p>
        </w:tc>
      </w:tr>
      <w:tr w:rsidR="00385C2F" w:rsidRPr="00471BA3" w14:paraId="53F4C319" w14:textId="77777777" w:rsidTr="00D85CE2">
        <w:trPr>
          <w:cantSplit/>
          <w:trHeight w:val="300"/>
        </w:trPr>
        <w:tc>
          <w:tcPr>
            <w:tcW w:w="411" w:type="pct"/>
            <w:hideMark/>
          </w:tcPr>
          <w:p w14:paraId="28F9AF7C" w14:textId="0A6B85A4" w:rsidR="00385C2F" w:rsidRPr="00471BA3" w:rsidRDefault="00385C2F" w:rsidP="00385C2F">
            <w:pPr>
              <w:pStyle w:val="TableParagraph"/>
              <w:rPr>
                <w:sz w:val="24"/>
                <w:szCs w:val="24"/>
                <w:lang w:eastAsia="en-AU"/>
              </w:rPr>
            </w:pPr>
            <w:r>
              <w:t>4</w:t>
            </w:r>
          </w:p>
        </w:tc>
        <w:tc>
          <w:tcPr>
            <w:tcW w:w="1864" w:type="pct"/>
            <w:hideMark/>
          </w:tcPr>
          <w:p w14:paraId="0DCDE98A" w14:textId="4B2D5DD8" w:rsidR="00385C2F" w:rsidRPr="00471BA3" w:rsidRDefault="00385C2F" w:rsidP="00385C2F">
            <w:pPr>
              <w:pStyle w:val="TableParagraph"/>
              <w:rPr>
                <w:sz w:val="24"/>
                <w:szCs w:val="24"/>
                <w:lang w:eastAsia="en-AU"/>
              </w:rPr>
            </w:pPr>
            <w:r>
              <w:t>PH </w:t>
            </w:r>
          </w:p>
        </w:tc>
        <w:tc>
          <w:tcPr>
            <w:tcW w:w="1255" w:type="pct"/>
            <w:hideMark/>
          </w:tcPr>
          <w:p w14:paraId="2F84FD2B" w14:textId="17930B95" w:rsidR="00385C2F" w:rsidRPr="00471BA3" w:rsidRDefault="00385C2F" w:rsidP="00385C2F">
            <w:pPr>
              <w:pStyle w:val="TableParagraph"/>
              <w:rPr>
                <w:sz w:val="24"/>
                <w:szCs w:val="24"/>
                <w:lang w:eastAsia="en-AU"/>
              </w:rPr>
            </w:pPr>
            <w:r>
              <w:t>0.1 unit </w:t>
            </w:r>
          </w:p>
        </w:tc>
        <w:tc>
          <w:tcPr>
            <w:tcW w:w="1470" w:type="pct"/>
            <w:hideMark/>
          </w:tcPr>
          <w:p w14:paraId="1BF130A4" w14:textId="714EF068" w:rsidR="00385C2F" w:rsidRPr="00471BA3" w:rsidRDefault="00385C2F" w:rsidP="00385C2F">
            <w:pPr>
              <w:pStyle w:val="TableParagraph"/>
              <w:rPr>
                <w:sz w:val="24"/>
                <w:szCs w:val="24"/>
                <w:lang w:eastAsia="en-AU"/>
              </w:rPr>
            </w:pPr>
            <w:r>
              <w:t>weekly </w:t>
            </w:r>
          </w:p>
        </w:tc>
      </w:tr>
      <w:tr w:rsidR="00385C2F" w:rsidRPr="00471BA3" w14:paraId="31848AF2" w14:textId="77777777" w:rsidTr="00D85CE2">
        <w:trPr>
          <w:cantSplit/>
          <w:trHeight w:val="300"/>
        </w:trPr>
        <w:tc>
          <w:tcPr>
            <w:tcW w:w="411" w:type="pct"/>
            <w:hideMark/>
          </w:tcPr>
          <w:p w14:paraId="6FED7790" w14:textId="0116A3B6" w:rsidR="00385C2F" w:rsidRPr="00471BA3" w:rsidRDefault="00385C2F" w:rsidP="00385C2F">
            <w:pPr>
              <w:pStyle w:val="TableParagraph"/>
              <w:rPr>
                <w:sz w:val="24"/>
                <w:szCs w:val="24"/>
                <w:lang w:eastAsia="en-AU"/>
              </w:rPr>
            </w:pPr>
            <w:r>
              <w:t>5</w:t>
            </w:r>
          </w:p>
        </w:tc>
        <w:tc>
          <w:tcPr>
            <w:tcW w:w="1864" w:type="pct"/>
            <w:hideMark/>
          </w:tcPr>
          <w:p w14:paraId="0410B538" w14:textId="15DE8758" w:rsidR="00385C2F" w:rsidRPr="00471BA3" w:rsidRDefault="00385C2F" w:rsidP="00385C2F">
            <w:pPr>
              <w:pStyle w:val="TableParagraph"/>
              <w:rPr>
                <w:sz w:val="24"/>
                <w:szCs w:val="24"/>
                <w:lang w:eastAsia="en-AU"/>
              </w:rPr>
            </w:pPr>
            <w:r>
              <w:t>Colour </w:t>
            </w:r>
          </w:p>
        </w:tc>
        <w:tc>
          <w:tcPr>
            <w:tcW w:w="1255" w:type="pct"/>
            <w:hideMark/>
          </w:tcPr>
          <w:p w14:paraId="1004DA06" w14:textId="79977D36" w:rsidR="00385C2F" w:rsidRPr="00471BA3" w:rsidRDefault="00385C2F" w:rsidP="00385C2F">
            <w:pPr>
              <w:pStyle w:val="TableParagraph"/>
              <w:rPr>
                <w:sz w:val="24"/>
                <w:szCs w:val="24"/>
                <w:lang w:eastAsia="en-AU"/>
              </w:rPr>
            </w:pPr>
            <w:r>
              <w:t>5 Pt/Co </w:t>
            </w:r>
          </w:p>
        </w:tc>
        <w:tc>
          <w:tcPr>
            <w:tcW w:w="1470" w:type="pct"/>
            <w:hideMark/>
          </w:tcPr>
          <w:p w14:paraId="252CBFE5" w14:textId="2606A3A0" w:rsidR="00385C2F" w:rsidRPr="00471BA3" w:rsidRDefault="00385C2F" w:rsidP="00385C2F">
            <w:pPr>
              <w:pStyle w:val="TableParagraph"/>
              <w:rPr>
                <w:sz w:val="24"/>
                <w:szCs w:val="24"/>
                <w:lang w:eastAsia="en-AU"/>
              </w:rPr>
            </w:pPr>
            <w:r>
              <w:t>weekly </w:t>
            </w:r>
          </w:p>
        </w:tc>
      </w:tr>
      <w:tr w:rsidR="00385C2F" w:rsidRPr="00471BA3" w14:paraId="3DC214B6" w14:textId="77777777" w:rsidTr="00D85CE2">
        <w:trPr>
          <w:cantSplit/>
          <w:trHeight w:val="300"/>
        </w:trPr>
        <w:tc>
          <w:tcPr>
            <w:tcW w:w="411" w:type="pct"/>
            <w:hideMark/>
          </w:tcPr>
          <w:p w14:paraId="44D3460C" w14:textId="4BDC29A3" w:rsidR="00385C2F" w:rsidRPr="00471BA3" w:rsidRDefault="00385C2F" w:rsidP="00385C2F">
            <w:pPr>
              <w:pStyle w:val="TableParagraph"/>
              <w:rPr>
                <w:sz w:val="24"/>
                <w:szCs w:val="24"/>
                <w:lang w:eastAsia="en-AU"/>
              </w:rPr>
            </w:pPr>
            <w:r>
              <w:t>6</w:t>
            </w:r>
          </w:p>
        </w:tc>
        <w:tc>
          <w:tcPr>
            <w:tcW w:w="1864" w:type="pct"/>
            <w:hideMark/>
          </w:tcPr>
          <w:p w14:paraId="783315EB" w14:textId="320B3DD6" w:rsidR="00385C2F" w:rsidRPr="00471BA3" w:rsidRDefault="00385C2F" w:rsidP="00385C2F">
            <w:pPr>
              <w:pStyle w:val="TableParagraph"/>
              <w:rPr>
                <w:sz w:val="24"/>
                <w:szCs w:val="24"/>
                <w:lang w:eastAsia="en-AU"/>
              </w:rPr>
            </w:pPr>
            <w:r>
              <w:t>Electrical Conductivity </w:t>
            </w:r>
          </w:p>
        </w:tc>
        <w:tc>
          <w:tcPr>
            <w:tcW w:w="1255" w:type="pct"/>
            <w:hideMark/>
          </w:tcPr>
          <w:p w14:paraId="5ADCD739" w14:textId="3CC2A5DD" w:rsidR="00385C2F" w:rsidRPr="00471BA3" w:rsidRDefault="00385C2F" w:rsidP="00385C2F">
            <w:pPr>
              <w:pStyle w:val="TableParagraph"/>
              <w:rPr>
                <w:sz w:val="24"/>
                <w:szCs w:val="24"/>
                <w:lang w:eastAsia="en-AU"/>
              </w:rPr>
            </w:pPr>
            <w:r>
              <w:t>0.5 mS/m </w:t>
            </w:r>
          </w:p>
        </w:tc>
        <w:tc>
          <w:tcPr>
            <w:tcW w:w="1470" w:type="pct"/>
            <w:hideMark/>
          </w:tcPr>
          <w:p w14:paraId="6539937A" w14:textId="52F3EE61" w:rsidR="00385C2F" w:rsidRPr="00471BA3" w:rsidRDefault="00385C2F" w:rsidP="00385C2F">
            <w:pPr>
              <w:pStyle w:val="TableParagraph"/>
              <w:rPr>
                <w:sz w:val="24"/>
                <w:szCs w:val="24"/>
                <w:lang w:eastAsia="en-AU"/>
              </w:rPr>
            </w:pPr>
            <w:r>
              <w:t>weekly </w:t>
            </w:r>
          </w:p>
        </w:tc>
      </w:tr>
      <w:tr w:rsidR="00385C2F" w:rsidRPr="00471BA3" w14:paraId="7F6B2499" w14:textId="77777777" w:rsidTr="00D85CE2">
        <w:trPr>
          <w:cantSplit/>
          <w:trHeight w:val="300"/>
        </w:trPr>
        <w:tc>
          <w:tcPr>
            <w:tcW w:w="411" w:type="pct"/>
            <w:hideMark/>
          </w:tcPr>
          <w:p w14:paraId="59A16F58" w14:textId="51800873" w:rsidR="00385C2F" w:rsidRPr="00471BA3" w:rsidRDefault="00385C2F" w:rsidP="00385C2F">
            <w:pPr>
              <w:pStyle w:val="TableParagraph"/>
              <w:rPr>
                <w:sz w:val="24"/>
                <w:szCs w:val="24"/>
                <w:lang w:eastAsia="en-AU"/>
              </w:rPr>
            </w:pPr>
            <w:r>
              <w:t>7</w:t>
            </w:r>
          </w:p>
        </w:tc>
        <w:tc>
          <w:tcPr>
            <w:tcW w:w="1864" w:type="pct"/>
            <w:hideMark/>
          </w:tcPr>
          <w:p w14:paraId="21396C05" w14:textId="6A7E46F6" w:rsidR="00385C2F" w:rsidRPr="00471BA3" w:rsidRDefault="00385C2F" w:rsidP="00385C2F">
            <w:pPr>
              <w:pStyle w:val="TableParagraph"/>
              <w:rPr>
                <w:sz w:val="24"/>
                <w:szCs w:val="24"/>
                <w:lang w:eastAsia="en-AU"/>
              </w:rPr>
            </w:pPr>
            <w:r>
              <w:t>Total Dissolved Solids </w:t>
            </w:r>
          </w:p>
        </w:tc>
        <w:tc>
          <w:tcPr>
            <w:tcW w:w="1255" w:type="pct"/>
            <w:hideMark/>
          </w:tcPr>
          <w:p w14:paraId="32F1C89E" w14:textId="70EFD397" w:rsidR="00385C2F" w:rsidRPr="00471BA3" w:rsidRDefault="00385C2F" w:rsidP="00385C2F">
            <w:pPr>
              <w:pStyle w:val="TableParagraph"/>
              <w:rPr>
                <w:sz w:val="24"/>
                <w:szCs w:val="24"/>
                <w:lang w:eastAsia="en-AU"/>
              </w:rPr>
            </w:pPr>
            <w:r>
              <w:t>1 mg/l </w:t>
            </w:r>
          </w:p>
        </w:tc>
        <w:tc>
          <w:tcPr>
            <w:tcW w:w="1470" w:type="pct"/>
            <w:hideMark/>
          </w:tcPr>
          <w:p w14:paraId="00AA3636" w14:textId="69BDB066" w:rsidR="00385C2F" w:rsidRPr="00471BA3" w:rsidRDefault="00385C2F" w:rsidP="00385C2F">
            <w:pPr>
              <w:pStyle w:val="TableParagraph"/>
              <w:rPr>
                <w:sz w:val="24"/>
                <w:szCs w:val="24"/>
                <w:lang w:eastAsia="en-AU"/>
              </w:rPr>
            </w:pPr>
            <w:r>
              <w:t>weekly </w:t>
            </w:r>
          </w:p>
        </w:tc>
      </w:tr>
      <w:tr w:rsidR="00385C2F" w:rsidRPr="00471BA3" w14:paraId="0D27AE0D" w14:textId="77777777" w:rsidTr="00D85CE2">
        <w:trPr>
          <w:cantSplit/>
          <w:trHeight w:val="300"/>
        </w:trPr>
        <w:tc>
          <w:tcPr>
            <w:tcW w:w="411" w:type="pct"/>
            <w:hideMark/>
          </w:tcPr>
          <w:p w14:paraId="4C67FE26" w14:textId="074C1393" w:rsidR="00385C2F" w:rsidRPr="00471BA3" w:rsidRDefault="00385C2F" w:rsidP="00385C2F">
            <w:pPr>
              <w:pStyle w:val="TableParagraph"/>
              <w:rPr>
                <w:sz w:val="24"/>
                <w:szCs w:val="24"/>
                <w:lang w:eastAsia="en-AU"/>
              </w:rPr>
            </w:pPr>
            <w:r>
              <w:t>8</w:t>
            </w:r>
          </w:p>
        </w:tc>
        <w:tc>
          <w:tcPr>
            <w:tcW w:w="1864" w:type="pct"/>
            <w:hideMark/>
          </w:tcPr>
          <w:p w14:paraId="4C8DE413" w14:textId="32774BE6" w:rsidR="00385C2F" w:rsidRPr="00471BA3" w:rsidRDefault="00385C2F" w:rsidP="00385C2F">
            <w:pPr>
              <w:pStyle w:val="TableParagraph"/>
              <w:rPr>
                <w:sz w:val="24"/>
                <w:szCs w:val="24"/>
                <w:lang w:eastAsia="en-AU"/>
              </w:rPr>
            </w:pPr>
            <w:r>
              <w:t>Turbidity </w:t>
            </w:r>
          </w:p>
        </w:tc>
        <w:tc>
          <w:tcPr>
            <w:tcW w:w="1255" w:type="pct"/>
            <w:hideMark/>
          </w:tcPr>
          <w:p w14:paraId="7A7398CC" w14:textId="282A6690" w:rsidR="00385C2F" w:rsidRPr="00471BA3" w:rsidRDefault="00385C2F" w:rsidP="00385C2F">
            <w:pPr>
              <w:pStyle w:val="TableParagraph"/>
              <w:rPr>
                <w:sz w:val="24"/>
                <w:szCs w:val="24"/>
                <w:lang w:eastAsia="en-AU"/>
              </w:rPr>
            </w:pPr>
            <w:r>
              <w:t>0.05 NTU </w:t>
            </w:r>
          </w:p>
        </w:tc>
        <w:tc>
          <w:tcPr>
            <w:tcW w:w="1470" w:type="pct"/>
            <w:hideMark/>
          </w:tcPr>
          <w:p w14:paraId="3FB9B987" w14:textId="026FA221" w:rsidR="00385C2F" w:rsidRPr="00471BA3" w:rsidRDefault="00385C2F" w:rsidP="00385C2F">
            <w:pPr>
              <w:pStyle w:val="TableParagraph"/>
              <w:rPr>
                <w:sz w:val="24"/>
                <w:szCs w:val="24"/>
                <w:lang w:eastAsia="en-AU"/>
              </w:rPr>
            </w:pPr>
            <w:r>
              <w:t>weekly </w:t>
            </w:r>
          </w:p>
        </w:tc>
      </w:tr>
      <w:tr w:rsidR="00385C2F" w:rsidRPr="00471BA3" w14:paraId="442D1AF2" w14:textId="77777777" w:rsidTr="00D85CE2">
        <w:trPr>
          <w:cantSplit/>
          <w:trHeight w:val="300"/>
        </w:trPr>
        <w:tc>
          <w:tcPr>
            <w:tcW w:w="411" w:type="pct"/>
            <w:hideMark/>
          </w:tcPr>
          <w:p w14:paraId="464CEBA2" w14:textId="42653CF9" w:rsidR="00385C2F" w:rsidRPr="00471BA3" w:rsidRDefault="00385C2F" w:rsidP="00385C2F">
            <w:pPr>
              <w:pStyle w:val="TableParagraph"/>
              <w:rPr>
                <w:sz w:val="24"/>
                <w:szCs w:val="24"/>
                <w:lang w:eastAsia="en-AU"/>
              </w:rPr>
            </w:pPr>
            <w:r>
              <w:t>9</w:t>
            </w:r>
          </w:p>
        </w:tc>
        <w:tc>
          <w:tcPr>
            <w:tcW w:w="1864" w:type="pct"/>
            <w:hideMark/>
          </w:tcPr>
          <w:p w14:paraId="0FF88790" w14:textId="10727D80" w:rsidR="00385C2F" w:rsidRPr="00471BA3" w:rsidRDefault="00385C2F" w:rsidP="00385C2F">
            <w:pPr>
              <w:pStyle w:val="TableParagraph"/>
              <w:rPr>
                <w:sz w:val="24"/>
                <w:szCs w:val="24"/>
                <w:lang w:eastAsia="en-AU"/>
              </w:rPr>
            </w:pPr>
            <w:r>
              <w:t>Dissolved Oxygen </w:t>
            </w:r>
          </w:p>
        </w:tc>
        <w:tc>
          <w:tcPr>
            <w:tcW w:w="1255" w:type="pct"/>
            <w:hideMark/>
          </w:tcPr>
          <w:p w14:paraId="4C754D65" w14:textId="6714AB10" w:rsidR="00385C2F" w:rsidRPr="00471BA3" w:rsidRDefault="00385C2F" w:rsidP="00385C2F">
            <w:pPr>
              <w:pStyle w:val="TableParagraph"/>
              <w:rPr>
                <w:sz w:val="24"/>
                <w:szCs w:val="24"/>
                <w:lang w:eastAsia="en-AU"/>
              </w:rPr>
            </w:pPr>
            <w:r>
              <w:t>1 mg/l </w:t>
            </w:r>
          </w:p>
        </w:tc>
        <w:tc>
          <w:tcPr>
            <w:tcW w:w="1470" w:type="pct"/>
            <w:hideMark/>
          </w:tcPr>
          <w:p w14:paraId="4B26EA5E" w14:textId="7E9923C0" w:rsidR="00385C2F" w:rsidRPr="00471BA3" w:rsidRDefault="00385C2F" w:rsidP="00385C2F">
            <w:pPr>
              <w:pStyle w:val="TableParagraph"/>
              <w:rPr>
                <w:sz w:val="24"/>
                <w:szCs w:val="24"/>
                <w:lang w:eastAsia="en-AU"/>
              </w:rPr>
            </w:pPr>
            <w:r>
              <w:t>monthly</w:t>
            </w:r>
          </w:p>
        </w:tc>
      </w:tr>
      <w:tr w:rsidR="00385C2F" w:rsidRPr="00471BA3" w14:paraId="38A3FB4B" w14:textId="77777777" w:rsidTr="00D85CE2">
        <w:trPr>
          <w:cantSplit/>
          <w:trHeight w:val="300"/>
        </w:trPr>
        <w:tc>
          <w:tcPr>
            <w:tcW w:w="411" w:type="pct"/>
            <w:hideMark/>
          </w:tcPr>
          <w:p w14:paraId="116F990C" w14:textId="408F78DD" w:rsidR="00385C2F" w:rsidRPr="00471BA3" w:rsidRDefault="00385C2F" w:rsidP="00385C2F">
            <w:pPr>
              <w:pStyle w:val="TableParagraph"/>
              <w:rPr>
                <w:sz w:val="24"/>
                <w:szCs w:val="24"/>
                <w:lang w:eastAsia="en-AU"/>
              </w:rPr>
            </w:pPr>
            <w:r>
              <w:t>10</w:t>
            </w:r>
          </w:p>
        </w:tc>
        <w:tc>
          <w:tcPr>
            <w:tcW w:w="1864" w:type="pct"/>
            <w:hideMark/>
          </w:tcPr>
          <w:p w14:paraId="014F20C1" w14:textId="74307202" w:rsidR="00385C2F" w:rsidRPr="00471BA3" w:rsidRDefault="00385C2F" w:rsidP="00385C2F">
            <w:pPr>
              <w:pStyle w:val="TableParagraph"/>
              <w:rPr>
                <w:sz w:val="24"/>
                <w:szCs w:val="24"/>
                <w:lang w:eastAsia="en-AU"/>
              </w:rPr>
            </w:pPr>
            <w:r>
              <w:t>Bicarbonate Alkalinity </w:t>
            </w:r>
          </w:p>
        </w:tc>
        <w:tc>
          <w:tcPr>
            <w:tcW w:w="1255" w:type="pct"/>
            <w:hideMark/>
          </w:tcPr>
          <w:p w14:paraId="53A832DA" w14:textId="709B2702" w:rsidR="00385C2F" w:rsidRPr="00471BA3" w:rsidRDefault="00385C2F" w:rsidP="00385C2F">
            <w:pPr>
              <w:pStyle w:val="TableParagraph"/>
              <w:rPr>
                <w:sz w:val="24"/>
                <w:szCs w:val="24"/>
                <w:lang w:eastAsia="en-AU"/>
              </w:rPr>
            </w:pPr>
            <w:r>
              <w:t>0.5 mg/l </w:t>
            </w:r>
          </w:p>
        </w:tc>
        <w:tc>
          <w:tcPr>
            <w:tcW w:w="1470" w:type="pct"/>
            <w:hideMark/>
          </w:tcPr>
          <w:p w14:paraId="76B3AB83" w14:textId="72AE136D" w:rsidR="00385C2F" w:rsidRPr="00471BA3" w:rsidRDefault="00385C2F" w:rsidP="00385C2F">
            <w:pPr>
              <w:pStyle w:val="TableParagraph"/>
              <w:rPr>
                <w:sz w:val="24"/>
                <w:szCs w:val="24"/>
                <w:lang w:eastAsia="en-AU"/>
              </w:rPr>
            </w:pPr>
            <w:r>
              <w:t>monthly</w:t>
            </w:r>
          </w:p>
        </w:tc>
      </w:tr>
      <w:tr w:rsidR="00385C2F" w:rsidRPr="00471BA3" w14:paraId="052C99D3" w14:textId="77777777" w:rsidTr="00D85CE2">
        <w:trPr>
          <w:cantSplit/>
          <w:trHeight w:val="300"/>
        </w:trPr>
        <w:tc>
          <w:tcPr>
            <w:tcW w:w="411" w:type="pct"/>
            <w:hideMark/>
          </w:tcPr>
          <w:p w14:paraId="05EC3E85" w14:textId="08091A1F" w:rsidR="00385C2F" w:rsidRPr="00471BA3" w:rsidRDefault="00385C2F" w:rsidP="00385C2F">
            <w:pPr>
              <w:pStyle w:val="TableParagraph"/>
              <w:rPr>
                <w:sz w:val="24"/>
                <w:szCs w:val="24"/>
                <w:lang w:eastAsia="en-AU"/>
              </w:rPr>
            </w:pPr>
            <w:r>
              <w:t>11</w:t>
            </w:r>
          </w:p>
        </w:tc>
        <w:tc>
          <w:tcPr>
            <w:tcW w:w="1864" w:type="pct"/>
            <w:hideMark/>
          </w:tcPr>
          <w:p w14:paraId="532738BA" w14:textId="717B9F37" w:rsidR="00385C2F" w:rsidRPr="00471BA3" w:rsidRDefault="00385C2F" w:rsidP="00385C2F">
            <w:pPr>
              <w:pStyle w:val="TableParagraph"/>
              <w:rPr>
                <w:sz w:val="24"/>
                <w:szCs w:val="24"/>
                <w:lang w:eastAsia="en-AU"/>
              </w:rPr>
            </w:pPr>
            <w:r>
              <w:t>Carbonate Alkalinity </w:t>
            </w:r>
          </w:p>
        </w:tc>
        <w:tc>
          <w:tcPr>
            <w:tcW w:w="1255" w:type="pct"/>
            <w:hideMark/>
          </w:tcPr>
          <w:p w14:paraId="22B80B31" w14:textId="18E81472" w:rsidR="00385C2F" w:rsidRPr="00471BA3" w:rsidRDefault="00385C2F" w:rsidP="00385C2F">
            <w:pPr>
              <w:pStyle w:val="TableParagraph"/>
              <w:rPr>
                <w:sz w:val="24"/>
                <w:szCs w:val="24"/>
                <w:lang w:eastAsia="en-AU"/>
              </w:rPr>
            </w:pPr>
            <w:r>
              <w:t>0.5 mg/l </w:t>
            </w:r>
          </w:p>
        </w:tc>
        <w:tc>
          <w:tcPr>
            <w:tcW w:w="1470" w:type="pct"/>
            <w:hideMark/>
          </w:tcPr>
          <w:p w14:paraId="0992258E" w14:textId="3507D1D5" w:rsidR="00385C2F" w:rsidRPr="00471BA3" w:rsidRDefault="00385C2F" w:rsidP="00385C2F">
            <w:pPr>
              <w:pStyle w:val="TableParagraph"/>
              <w:rPr>
                <w:sz w:val="24"/>
                <w:szCs w:val="24"/>
                <w:lang w:eastAsia="en-AU"/>
              </w:rPr>
            </w:pPr>
            <w:r>
              <w:t>monthly</w:t>
            </w:r>
          </w:p>
        </w:tc>
      </w:tr>
      <w:tr w:rsidR="00385C2F" w:rsidRPr="00471BA3" w14:paraId="7B57C15B" w14:textId="77777777" w:rsidTr="00D85CE2">
        <w:trPr>
          <w:cantSplit/>
          <w:trHeight w:val="300"/>
        </w:trPr>
        <w:tc>
          <w:tcPr>
            <w:tcW w:w="411" w:type="pct"/>
            <w:hideMark/>
          </w:tcPr>
          <w:p w14:paraId="1B15F0CC" w14:textId="764648AD" w:rsidR="00385C2F" w:rsidRPr="00471BA3" w:rsidRDefault="00385C2F" w:rsidP="00385C2F">
            <w:pPr>
              <w:pStyle w:val="TableParagraph"/>
              <w:rPr>
                <w:sz w:val="24"/>
                <w:szCs w:val="24"/>
                <w:lang w:eastAsia="en-AU"/>
              </w:rPr>
            </w:pPr>
            <w:r>
              <w:t>12</w:t>
            </w:r>
          </w:p>
        </w:tc>
        <w:tc>
          <w:tcPr>
            <w:tcW w:w="1864" w:type="pct"/>
            <w:hideMark/>
          </w:tcPr>
          <w:p w14:paraId="33C37DFA" w14:textId="38C87942" w:rsidR="00385C2F" w:rsidRPr="00471BA3" w:rsidRDefault="00385C2F" w:rsidP="00385C2F">
            <w:pPr>
              <w:pStyle w:val="TableParagraph"/>
              <w:rPr>
                <w:sz w:val="24"/>
                <w:szCs w:val="24"/>
                <w:lang w:eastAsia="en-AU"/>
              </w:rPr>
            </w:pPr>
            <w:r>
              <w:t>Hydroxide Alkalinity </w:t>
            </w:r>
          </w:p>
        </w:tc>
        <w:tc>
          <w:tcPr>
            <w:tcW w:w="1255" w:type="pct"/>
            <w:hideMark/>
          </w:tcPr>
          <w:p w14:paraId="6DC4BEAD" w14:textId="31106F5D" w:rsidR="00385C2F" w:rsidRPr="00471BA3" w:rsidRDefault="00385C2F" w:rsidP="00385C2F">
            <w:pPr>
              <w:pStyle w:val="TableParagraph"/>
              <w:rPr>
                <w:sz w:val="24"/>
                <w:szCs w:val="24"/>
                <w:lang w:eastAsia="en-AU"/>
              </w:rPr>
            </w:pPr>
            <w:r>
              <w:t>0.5 mg/l </w:t>
            </w:r>
          </w:p>
        </w:tc>
        <w:tc>
          <w:tcPr>
            <w:tcW w:w="1470" w:type="pct"/>
            <w:hideMark/>
          </w:tcPr>
          <w:p w14:paraId="2FD3F167" w14:textId="64FD89E7" w:rsidR="00385C2F" w:rsidRPr="00471BA3" w:rsidRDefault="00385C2F" w:rsidP="00385C2F">
            <w:pPr>
              <w:pStyle w:val="TableParagraph"/>
              <w:rPr>
                <w:sz w:val="24"/>
                <w:szCs w:val="24"/>
                <w:lang w:eastAsia="en-AU"/>
              </w:rPr>
            </w:pPr>
            <w:r>
              <w:t>monthly</w:t>
            </w:r>
          </w:p>
        </w:tc>
      </w:tr>
      <w:tr w:rsidR="00385C2F" w:rsidRPr="00471BA3" w14:paraId="26EFAC8B" w14:textId="77777777" w:rsidTr="00D85CE2">
        <w:trPr>
          <w:cantSplit/>
          <w:trHeight w:val="300"/>
        </w:trPr>
        <w:tc>
          <w:tcPr>
            <w:tcW w:w="411" w:type="pct"/>
            <w:hideMark/>
          </w:tcPr>
          <w:p w14:paraId="70A1A848" w14:textId="376FEE57" w:rsidR="00385C2F" w:rsidRPr="00471BA3" w:rsidRDefault="00385C2F" w:rsidP="00385C2F">
            <w:pPr>
              <w:pStyle w:val="TableParagraph"/>
              <w:rPr>
                <w:sz w:val="24"/>
                <w:szCs w:val="24"/>
                <w:lang w:eastAsia="en-AU"/>
              </w:rPr>
            </w:pPr>
            <w:r>
              <w:t>13</w:t>
            </w:r>
          </w:p>
        </w:tc>
        <w:tc>
          <w:tcPr>
            <w:tcW w:w="1864" w:type="pct"/>
            <w:hideMark/>
          </w:tcPr>
          <w:p w14:paraId="04C1C57A" w14:textId="03D85E3B" w:rsidR="00385C2F" w:rsidRPr="00471BA3" w:rsidRDefault="00385C2F" w:rsidP="00385C2F">
            <w:pPr>
              <w:pStyle w:val="TableParagraph"/>
              <w:rPr>
                <w:sz w:val="24"/>
                <w:szCs w:val="24"/>
                <w:lang w:eastAsia="en-AU"/>
              </w:rPr>
            </w:pPr>
            <w:r>
              <w:t>Sulphate </w:t>
            </w:r>
          </w:p>
        </w:tc>
        <w:tc>
          <w:tcPr>
            <w:tcW w:w="1255" w:type="pct"/>
            <w:hideMark/>
          </w:tcPr>
          <w:p w14:paraId="18C17B6A" w14:textId="0AC6554D" w:rsidR="00385C2F" w:rsidRPr="00471BA3" w:rsidRDefault="00385C2F" w:rsidP="00385C2F">
            <w:pPr>
              <w:pStyle w:val="TableParagraph"/>
              <w:rPr>
                <w:sz w:val="24"/>
                <w:szCs w:val="24"/>
                <w:lang w:eastAsia="en-AU"/>
              </w:rPr>
            </w:pPr>
            <w:r>
              <w:t>1 mg/l </w:t>
            </w:r>
          </w:p>
        </w:tc>
        <w:tc>
          <w:tcPr>
            <w:tcW w:w="1470" w:type="pct"/>
            <w:hideMark/>
          </w:tcPr>
          <w:p w14:paraId="51A85DC9" w14:textId="58B07C3E" w:rsidR="00385C2F" w:rsidRPr="00471BA3" w:rsidRDefault="00385C2F" w:rsidP="00385C2F">
            <w:pPr>
              <w:pStyle w:val="TableParagraph"/>
              <w:rPr>
                <w:sz w:val="24"/>
                <w:szCs w:val="24"/>
                <w:lang w:eastAsia="en-AU"/>
              </w:rPr>
            </w:pPr>
            <w:r>
              <w:t>monthly</w:t>
            </w:r>
          </w:p>
        </w:tc>
      </w:tr>
      <w:tr w:rsidR="00385C2F" w:rsidRPr="00471BA3" w14:paraId="42CBE5FD" w14:textId="77777777" w:rsidTr="00D85CE2">
        <w:trPr>
          <w:cantSplit/>
          <w:trHeight w:val="300"/>
        </w:trPr>
        <w:tc>
          <w:tcPr>
            <w:tcW w:w="411" w:type="pct"/>
            <w:hideMark/>
          </w:tcPr>
          <w:p w14:paraId="53BB27A3" w14:textId="2F501DCD" w:rsidR="00385C2F" w:rsidRPr="00471BA3" w:rsidRDefault="00385C2F" w:rsidP="00385C2F">
            <w:pPr>
              <w:pStyle w:val="TableParagraph"/>
              <w:rPr>
                <w:sz w:val="24"/>
                <w:szCs w:val="24"/>
                <w:lang w:eastAsia="en-AU"/>
              </w:rPr>
            </w:pPr>
            <w:r>
              <w:t>14</w:t>
            </w:r>
          </w:p>
        </w:tc>
        <w:tc>
          <w:tcPr>
            <w:tcW w:w="1864" w:type="pct"/>
            <w:hideMark/>
          </w:tcPr>
          <w:p w14:paraId="4DEC7B92" w14:textId="5DF4743C" w:rsidR="00385C2F" w:rsidRPr="00471BA3" w:rsidRDefault="00385C2F" w:rsidP="00385C2F">
            <w:pPr>
              <w:pStyle w:val="TableParagraph"/>
              <w:rPr>
                <w:sz w:val="24"/>
                <w:szCs w:val="24"/>
                <w:lang w:eastAsia="en-AU"/>
              </w:rPr>
            </w:pPr>
            <w:r>
              <w:t>Chloride </w:t>
            </w:r>
          </w:p>
        </w:tc>
        <w:tc>
          <w:tcPr>
            <w:tcW w:w="1255" w:type="pct"/>
            <w:hideMark/>
          </w:tcPr>
          <w:p w14:paraId="044D6456" w14:textId="7E79C0E1" w:rsidR="00385C2F" w:rsidRPr="00471BA3" w:rsidRDefault="00385C2F" w:rsidP="00385C2F">
            <w:pPr>
              <w:pStyle w:val="TableParagraph"/>
              <w:rPr>
                <w:sz w:val="24"/>
                <w:szCs w:val="24"/>
                <w:lang w:eastAsia="en-AU"/>
              </w:rPr>
            </w:pPr>
            <w:r>
              <w:t>1 mg/l </w:t>
            </w:r>
          </w:p>
        </w:tc>
        <w:tc>
          <w:tcPr>
            <w:tcW w:w="1470" w:type="pct"/>
            <w:hideMark/>
          </w:tcPr>
          <w:p w14:paraId="280EF7FB" w14:textId="5866846C" w:rsidR="00385C2F" w:rsidRPr="00471BA3" w:rsidRDefault="00385C2F" w:rsidP="00385C2F">
            <w:pPr>
              <w:pStyle w:val="TableParagraph"/>
              <w:rPr>
                <w:sz w:val="24"/>
                <w:szCs w:val="24"/>
                <w:lang w:eastAsia="en-AU"/>
              </w:rPr>
            </w:pPr>
            <w:r>
              <w:t>monthly</w:t>
            </w:r>
          </w:p>
        </w:tc>
      </w:tr>
      <w:tr w:rsidR="00385C2F" w:rsidRPr="00471BA3" w14:paraId="6FAA845B" w14:textId="77777777" w:rsidTr="00D85CE2">
        <w:trPr>
          <w:cantSplit/>
          <w:trHeight w:val="300"/>
        </w:trPr>
        <w:tc>
          <w:tcPr>
            <w:tcW w:w="411" w:type="pct"/>
            <w:hideMark/>
          </w:tcPr>
          <w:p w14:paraId="23430516" w14:textId="5722FC3D" w:rsidR="00385C2F" w:rsidRPr="00471BA3" w:rsidRDefault="00385C2F" w:rsidP="00385C2F">
            <w:pPr>
              <w:pStyle w:val="TableParagraph"/>
              <w:rPr>
                <w:sz w:val="24"/>
                <w:szCs w:val="24"/>
                <w:lang w:eastAsia="en-AU"/>
              </w:rPr>
            </w:pPr>
            <w:r>
              <w:t>15</w:t>
            </w:r>
          </w:p>
        </w:tc>
        <w:tc>
          <w:tcPr>
            <w:tcW w:w="1864" w:type="pct"/>
            <w:hideMark/>
          </w:tcPr>
          <w:p w14:paraId="5D26DF3A" w14:textId="7955E741" w:rsidR="00385C2F" w:rsidRPr="00471BA3" w:rsidRDefault="00385C2F" w:rsidP="00385C2F">
            <w:pPr>
              <w:pStyle w:val="TableParagraph"/>
              <w:rPr>
                <w:sz w:val="24"/>
                <w:szCs w:val="24"/>
                <w:lang w:eastAsia="en-AU"/>
              </w:rPr>
            </w:pPr>
            <w:r>
              <w:t>Silica </w:t>
            </w:r>
          </w:p>
        </w:tc>
        <w:tc>
          <w:tcPr>
            <w:tcW w:w="1255" w:type="pct"/>
            <w:hideMark/>
          </w:tcPr>
          <w:p w14:paraId="374EA3CA" w14:textId="59A2C0E1" w:rsidR="00385C2F" w:rsidRPr="00471BA3" w:rsidRDefault="00385C2F" w:rsidP="00385C2F">
            <w:pPr>
              <w:pStyle w:val="TableParagraph"/>
              <w:rPr>
                <w:sz w:val="24"/>
                <w:szCs w:val="24"/>
                <w:lang w:eastAsia="en-AU"/>
              </w:rPr>
            </w:pPr>
            <w:r>
              <w:t>0.5 mg/l </w:t>
            </w:r>
          </w:p>
        </w:tc>
        <w:tc>
          <w:tcPr>
            <w:tcW w:w="1470" w:type="pct"/>
            <w:hideMark/>
          </w:tcPr>
          <w:p w14:paraId="5EEE4F8D" w14:textId="31A5B831" w:rsidR="00385C2F" w:rsidRPr="00471BA3" w:rsidRDefault="00385C2F" w:rsidP="00385C2F">
            <w:pPr>
              <w:pStyle w:val="TableParagraph"/>
              <w:rPr>
                <w:sz w:val="24"/>
                <w:szCs w:val="24"/>
                <w:lang w:eastAsia="en-AU"/>
              </w:rPr>
            </w:pPr>
            <w:r>
              <w:t>monthly</w:t>
            </w:r>
          </w:p>
        </w:tc>
      </w:tr>
      <w:tr w:rsidR="00385C2F" w:rsidRPr="00471BA3" w14:paraId="1B67C3E1" w14:textId="77777777" w:rsidTr="00D85CE2">
        <w:trPr>
          <w:cantSplit/>
          <w:trHeight w:val="300"/>
        </w:trPr>
        <w:tc>
          <w:tcPr>
            <w:tcW w:w="411" w:type="pct"/>
            <w:hideMark/>
          </w:tcPr>
          <w:p w14:paraId="7BA490AA" w14:textId="0A5B0569" w:rsidR="00385C2F" w:rsidRPr="00471BA3" w:rsidRDefault="00385C2F" w:rsidP="00385C2F">
            <w:pPr>
              <w:pStyle w:val="TableParagraph"/>
              <w:rPr>
                <w:sz w:val="24"/>
                <w:szCs w:val="24"/>
                <w:lang w:eastAsia="en-AU"/>
              </w:rPr>
            </w:pPr>
            <w:r>
              <w:t>16</w:t>
            </w:r>
          </w:p>
        </w:tc>
        <w:tc>
          <w:tcPr>
            <w:tcW w:w="1864" w:type="pct"/>
            <w:hideMark/>
          </w:tcPr>
          <w:p w14:paraId="734EC277" w14:textId="3F3FC139" w:rsidR="00385C2F" w:rsidRPr="00471BA3" w:rsidRDefault="00385C2F" w:rsidP="00385C2F">
            <w:pPr>
              <w:pStyle w:val="TableParagraph"/>
              <w:rPr>
                <w:sz w:val="24"/>
                <w:szCs w:val="24"/>
                <w:lang w:eastAsia="en-AU"/>
              </w:rPr>
            </w:pPr>
            <w:r>
              <w:t>Sodium </w:t>
            </w:r>
          </w:p>
        </w:tc>
        <w:tc>
          <w:tcPr>
            <w:tcW w:w="1255" w:type="pct"/>
            <w:hideMark/>
          </w:tcPr>
          <w:p w14:paraId="2F87410C" w14:textId="57C66F7B" w:rsidR="00385C2F" w:rsidRPr="00471BA3" w:rsidRDefault="00385C2F" w:rsidP="00385C2F">
            <w:pPr>
              <w:pStyle w:val="TableParagraph"/>
              <w:rPr>
                <w:sz w:val="24"/>
                <w:szCs w:val="24"/>
                <w:lang w:eastAsia="en-AU"/>
              </w:rPr>
            </w:pPr>
            <w:r>
              <w:t>0.1 mg/l </w:t>
            </w:r>
          </w:p>
        </w:tc>
        <w:tc>
          <w:tcPr>
            <w:tcW w:w="1470" w:type="pct"/>
            <w:hideMark/>
          </w:tcPr>
          <w:p w14:paraId="72D73FE6" w14:textId="5586BA02" w:rsidR="00385C2F" w:rsidRPr="00471BA3" w:rsidRDefault="00385C2F" w:rsidP="00385C2F">
            <w:pPr>
              <w:pStyle w:val="TableParagraph"/>
              <w:rPr>
                <w:sz w:val="24"/>
                <w:szCs w:val="24"/>
                <w:lang w:eastAsia="en-AU"/>
              </w:rPr>
            </w:pPr>
            <w:r>
              <w:t>monthly</w:t>
            </w:r>
          </w:p>
        </w:tc>
      </w:tr>
      <w:tr w:rsidR="00385C2F" w:rsidRPr="00471BA3" w14:paraId="09A1AAAC" w14:textId="77777777" w:rsidTr="00D85CE2">
        <w:trPr>
          <w:cantSplit/>
          <w:trHeight w:val="300"/>
        </w:trPr>
        <w:tc>
          <w:tcPr>
            <w:tcW w:w="411" w:type="pct"/>
            <w:hideMark/>
          </w:tcPr>
          <w:p w14:paraId="76D25A6A" w14:textId="45D86DA9" w:rsidR="00385C2F" w:rsidRPr="00471BA3" w:rsidRDefault="00385C2F" w:rsidP="00385C2F">
            <w:pPr>
              <w:pStyle w:val="TableParagraph"/>
              <w:rPr>
                <w:sz w:val="24"/>
                <w:szCs w:val="24"/>
                <w:lang w:eastAsia="en-AU"/>
              </w:rPr>
            </w:pPr>
            <w:r>
              <w:t>17</w:t>
            </w:r>
          </w:p>
        </w:tc>
        <w:tc>
          <w:tcPr>
            <w:tcW w:w="1864" w:type="pct"/>
            <w:hideMark/>
          </w:tcPr>
          <w:p w14:paraId="7EE37FE0" w14:textId="13708FD6" w:rsidR="00385C2F" w:rsidRPr="00471BA3" w:rsidRDefault="00385C2F" w:rsidP="00385C2F">
            <w:pPr>
              <w:pStyle w:val="TableParagraph"/>
              <w:rPr>
                <w:sz w:val="24"/>
                <w:szCs w:val="24"/>
                <w:lang w:eastAsia="en-AU"/>
              </w:rPr>
            </w:pPr>
            <w:r>
              <w:t>Potassium </w:t>
            </w:r>
          </w:p>
        </w:tc>
        <w:tc>
          <w:tcPr>
            <w:tcW w:w="1255" w:type="pct"/>
            <w:hideMark/>
          </w:tcPr>
          <w:p w14:paraId="78ADBFD0" w14:textId="2EEE7DFB" w:rsidR="00385C2F" w:rsidRPr="00471BA3" w:rsidRDefault="00385C2F" w:rsidP="00385C2F">
            <w:pPr>
              <w:pStyle w:val="TableParagraph"/>
              <w:rPr>
                <w:sz w:val="24"/>
                <w:szCs w:val="24"/>
                <w:lang w:eastAsia="en-AU"/>
              </w:rPr>
            </w:pPr>
            <w:r>
              <w:t>0.05 mg/l </w:t>
            </w:r>
          </w:p>
        </w:tc>
        <w:tc>
          <w:tcPr>
            <w:tcW w:w="1470" w:type="pct"/>
            <w:hideMark/>
          </w:tcPr>
          <w:p w14:paraId="3CA4901D" w14:textId="26AD6DD7" w:rsidR="00385C2F" w:rsidRPr="00471BA3" w:rsidRDefault="00385C2F" w:rsidP="00385C2F">
            <w:pPr>
              <w:pStyle w:val="TableParagraph"/>
              <w:rPr>
                <w:sz w:val="24"/>
                <w:szCs w:val="24"/>
                <w:lang w:eastAsia="en-AU"/>
              </w:rPr>
            </w:pPr>
            <w:r>
              <w:t>monthly</w:t>
            </w:r>
          </w:p>
        </w:tc>
      </w:tr>
      <w:tr w:rsidR="00385C2F" w:rsidRPr="00471BA3" w14:paraId="38002CDE" w14:textId="77777777" w:rsidTr="00D85CE2">
        <w:trPr>
          <w:cantSplit/>
          <w:trHeight w:val="300"/>
        </w:trPr>
        <w:tc>
          <w:tcPr>
            <w:tcW w:w="411" w:type="pct"/>
            <w:hideMark/>
          </w:tcPr>
          <w:p w14:paraId="1A1D32F9" w14:textId="616A093F" w:rsidR="00385C2F" w:rsidRPr="00471BA3" w:rsidRDefault="00385C2F" w:rsidP="00385C2F">
            <w:pPr>
              <w:pStyle w:val="TableParagraph"/>
              <w:rPr>
                <w:sz w:val="24"/>
                <w:szCs w:val="24"/>
                <w:lang w:eastAsia="en-AU"/>
              </w:rPr>
            </w:pPr>
            <w:r>
              <w:t>18</w:t>
            </w:r>
          </w:p>
        </w:tc>
        <w:tc>
          <w:tcPr>
            <w:tcW w:w="1864" w:type="pct"/>
            <w:hideMark/>
          </w:tcPr>
          <w:p w14:paraId="6D392D8E" w14:textId="3E825477" w:rsidR="00385C2F" w:rsidRPr="00471BA3" w:rsidRDefault="00385C2F" w:rsidP="00385C2F">
            <w:pPr>
              <w:pStyle w:val="TableParagraph"/>
              <w:rPr>
                <w:sz w:val="24"/>
                <w:szCs w:val="24"/>
                <w:lang w:eastAsia="en-AU"/>
              </w:rPr>
            </w:pPr>
            <w:r>
              <w:t>Calcium </w:t>
            </w:r>
          </w:p>
        </w:tc>
        <w:tc>
          <w:tcPr>
            <w:tcW w:w="1255" w:type="pct"/>
            <w:hideMark/>
          </w:tcPr>
          <w:p w14:paraId="45959C25" w14:textId="7ADA92F8" w:rsidR="00385C2F" w:rsidRPr="00471BA3" w:rsidRDefault="00385C2F" w:rsidP="00385C2F">
            <w:pPr>
              <w:pStyle w:val="TableParagraph"/>
              <w:rPr>
                <w:sz w:val="24"/>
                <w:szCs w:val="24"/>
                <w:lang w:eastAsia="en-AU"/>
              </w:rPr>
            </w:pPr>
            <w:r>
              <w:t>0.02 mg/l </w:t>
            </w:r>
          </w:p>
        </w:tc>
        <w:tc>
          <w:tcPr>
            <w:tcW w:w="1470" w:type="pct"/>
            <w:hideMark/>
          </w:tcPr>
          <w:p w14:paraId="1793FF27" w14:textId="2CB27EDD" w:rsidR="00385C2F" w:rsidRPr="00471BA3" w:rsidRDefault="00385C2F" w:rsidP="00385C2F">
            <w:pPr>
              <w:pStyle w:val="TableParagraph"/>
              <w:rPr>
                <w:sz w:val="24"/>
                <w:szCs w:val="24"/>
                <w:lang w:eastAsia="en-AU"/>
              </w:rPr>
            </w:pPr>
            <w:r>
              <w:t>monthly</w:t>
            </w:r>
          </w:p>
        </w:tc>
      </w:tr>
      <w:tr w:rsidR="00385C2F" w:rsidRPr="00471BA3" w14:paraId="664177D5" w14:textId="77777777" w:rsidTr="00D85CE2">
        <w:trPr>
          <w:cantSplit/>
          <w:trHeight w:val="300"/>
        </w:trPr>
        <w:tc>
          <w:tcPr>
            <w:tcW w:w="411" w:type="pct"/>
            <w:hideMark/>
          </w:tcPr>
          <w:p w14:paraId="79C600EF" w14:textId="2ADA302D" w:rsidR="00385C2F" w:rsidRPr="00471BA3" w:rsidRDefault="00385C2F" w:rsidP="00385C2F">
            <w:pPr>
              <w:pStyle w:val="TableParagraph"/>
              <w:rPr>
                <w:sz w:val="24"/>
                <w:szCs w:val="24"/>
                <w:lang w:eastAsia="en-AU"/>
              </w:rPr>
            </w:pPr>
            <w:r>
              <w:t>19</w:t>
            </w:r>
          </w:p>
        </w:tc>
        <w:tc>
          <w:tcPr>
            <w:tcW w:w="1864" w:type="pct"/>
            <w:hideMark/>
          </w:tcPr>
          <w:p w14:paraId="3C1ECB2F" w14:textId="60463BDD" w:rsidR="00385C2F" w:rsidRPr="00471BA3" w:rsidRDefault="00385C2F" w:rsidP="00385C2F">
            <w:pPr>
              <w:pStyle w:val="TableParagraph"/>
              <w:rPr>
                <w:sz w:val="24"/>
                <w:szCs w:val="24"/>
                <w:lang w:eastAsia="en-AU"/>
              </w:rPr>
            </w:pPr>
            <w:r>
              <w:t>Magnesium </w:t>
            </w:r>
          </w:p>
        </w:tc>
        <w:tc>
          <w:tcPr>
            <w:tcW w:w="1255" w:type="pct"/>
            <w:hideMark/>
          </w:tcPr>
          <w:p w14:paraId="04659562" w14:textId="4613C818" w:rsidR="00385C2F" w:rsidRPr="00471BA3" w:rsidRDefault="00385C2F" w:rsidP="00385C2F">
            <w:pPr>
              <w:pStyle w:val="TableParagraph"/>
              <w:rPr>
                <w:sz w:val="24"/>
                <w:szCs w:val="24"/>
                <w:lang w:eastAsia="en-AU"/>
              </w:rPr>
            </w:pPr>
            <w:r>
              <w:t>0.01 mg/l </w:t>
            </w:r>
          </w:p>
        </w:tc>
        <w:tc>
          <w:tcPr>
            <w:tcW w:w="1470" w:type="pct"/>
            <w:hideMark/>
          </w:tcPr>
          <w:p w14:paraId="482072C5" w14:textId="3A994D2E" w:rsidR="00385C2F" w:rsidRPr="00471BA3" w:rsidRDefault="00385C2F" w:rsidP="00385C2F">
            <w:pPr>
              <w:pStyle w:val="TableParagraph"/>
              <w:rPr>
                <w:sz w:val="24"/>
                <w:szCs w:val="24"/>
                <w:lang w:eastAsia="en-AU"/>
              </w:rPr>
            </w:pPr>
            <w:r>
              <w:t>monthly</w:t>
            </w:r>
          </w:p>
        </w:tc>
      </w:tr>
      <w:tr w:rsidR="00385C2F" w:rsidRPr="00471BA3" w14:paraId="150F59B5" w14:textId="77777777" w:rsidTr="00D85CE2">
        <w:trPr>
          <w:cantSplit/>
          <w:trHeight w:val="300"/>
        </w:trPr>
        <w:tc>
          <w:tcPr>
            <w:tcW w:w="411" w:type="pct"/>
            <w:hideMark/>
          </w:tcPr>
          <w:p w14:paraId="789F1126" w14:textId="00400A5A" w:rsidR="00385C2F" w:rsidRPr="00471BA3" w:rsidRDefault="00385C2F" w:rsidP="00385C2F">
            <w:pPr>
              <w:pStyle w:val="TableParagraph"/>
              <w:rPr>
                <w:sz w:val="24"/>
                <w:szCs w:val="24"/>
                <w:lang w:eastAsia="en-AU"/>
              </w:rPr>
            </w:pPr>
            <w:r>
              <w:t>20</w:t>
            </w:r>
          </w:p>
        </w:tc>
        <w:tc>
          <w:tcPr>
            <w:tcW w:w="1864" w:type="pct"/>
            <w:hideMark/>
          </w:tcPr>
          <w:p w14:paraId="0961D8CB" w14:textId="73E7B0C2" w:rsidR="00385C2F" w:rsidRPr="00471BA3" w:rsidRDefault="00385C2F" w:rsidP="00385C2F">
            <w:pPr>
              <w:pStyle w:val="TableParagraph"/>
              <w:rPr>
                <w:sz w:val="24"/>
                <w:szCs w:val="24"/>
                <w:lang w:eastAsia="en-AU"/>
              </w:rPr>
            </w:pPr>
            <w:r>
              <w:t xml:space="preserve">Mercury </w:t>
            </w:r>
          </w:p>
        </w:tc>
        <w:tc>
          <w:tcPr>
            <w:tcW w:w="1255" w:type="pct"/>
            <w:hideMark/>
          </w:tcPr>
          <w:p w14:paraId="09C68C23" w14:textId="5237D64B" w:rsidR="00385C2F" w:rsidRPr="00471BA3" w:rsidRDefault="00385C2F" w:rsidP="00385C2F">
            <w:pPr>
              <w:pStyle w:val="TableParagraph"/>
              <w:rPr>
                <w:sz w:val="24"/>
                <w:szCs w:val="24"/>
                <w:lang w:eastAsia="en-AU"/>
              </w:rPr>
            </w:pPr>
            <w:r>
              <w:t>0.2 ug/l </w:t>
            </w:r>
          </w:p>
        </w:tc>
        <w:tc>
          <w:tcPr>
            <w:tcW w:w="1470" w:type="pct"/>
            <w:hideMark/>
          </w:tcPr>
          <w:p w14:paraId="20FACA85" w14:textId="76070A8F" w:rsidR="00385C2F" w:rsidRPr="00471BA3" w:rsidRDefault="00385C2F" w:rsidP="00385C2F">
            <w:pPr>
              <w:pStyle w:val="TableParagraph"/>
              <w:rPr>
                <w:sz w:val="24"/>
                <w:szCs w:val="24"/>
                <w:lang w:eastAsia="en-AU"/>
              </w:rPr>
            </w:pPr>
            <w:r>
              <w:t>monthly</w:t>
            </w:r>
          </w:p>
        </w:tc>
      </w:tr>
      <w:tr w:rsidR="00385C2F" w:rsidRPr="00471BA3" w14:paraId="3E00CD26" w14:textId="77777777" w:rsidTr="00D85CE2">
        <w:trPr>
          <w:cantSplit/>
          <w:trHeight w:val="300"/>
        </w:trPr>
        <w:tc>
          <w:tcPr>
            <w:tcW w:w="411" w:type="pct"/>
            <w:hideMark/>
          </w:tcPr>
          <w:p w14:paraId="08F130A0" w14:textId="6613C273" w:rsidR="00385C2F" w:rsidRPr="00471BA3" w:rsidRDefault="00385C2F" w:rsidP="00385C2F">
            <w:pPr>
              <w:pStyle w:val="TableParagraph"/>
              <w:rPr>
                <w:sz w:val="24"/>
                <w:szCs w:val="24"/>
                <w:lang w:eastAsia="en-AU"/>
              </w:rPr>
            </w:pPr>
            <w:r>
              <w:t>21</w:t>
            </w:r>
          </w:p>
        </w:tc>
        <w:tc>
          <w:tcPr>
            <w:tcW w:w="1864" w:type="pct"/>
            <w:hideMark/>
          </w:tcPr>
          <w:p w14:paraId="27E3229F" w14:textId="67BD3677" w:rsidR="00385C2F" w:rsidRPr="00471BA3" w:rsidRDefault="00385C2F" w:rsidP="00385C2F">
            <w:pPr>
              <w:pStyle w:val="TableParagraph"/>
              <w:rPr>
                <w:sz w:val="24"/>
                <w:szCs w:val="24"/>
                <w:lang w:eastAsia="en-AU"/>
              </w:rPr>
            </w:pPr>
            <w:r>
              <w:t xml:space="preserve">Cadmium </w:t>
            </w:r>
          </w:p>
        </w:tc>
        <w:tc>
          <w:tcPr>
            <w:tcW w:w="1255" w:type="pct"/>
            <w:hideMark/>
          </w:tcPr>
          <w:p w14:paraId="4FB405F4" w14:textId="57B624A7" w:rsidR="00385C2F" w:rsidRPr="00471BA3" w:rsidRDefault="00385C2F" w:rsidP="00385C2F">
            <w:pPr>
              <w:pStyle w:val="TableParagraph"/>
              <w:rPr>
                <w:sz w:val="24"/>
                <w:szCs w:val="24"/>
                <w:lang w:eastAsia="en-AU"/>
              </w:rPr>
            </w:pPr>
            <w:r>
              <w:t>0.1 ug/l </w:t>
            </w:r>
          </w:p>
        </w:tc>
        <w:tc>
          <w:tcPr>
            <w:tcW w:w="1470" w:type="pct"/>
            <w:hideMark/>
          </w:tcPr>
          <w:p w14:paraId="48553376" w14:textId="4C28B4D6" w:rsidR="00385C2F" w:rsidRPr="00471BA3" w:rsidRDefault="00385C2F" w:rsidP="00385C2F">
            <w:pPr>
              <w:pStyle w:val="TableParagraph"/>
              <w:rPr>
                <w:sz w:val="24"/>
                <w:szCs w:val="24"/>
                <w:lang w:eastAsia="en-AU"/>
              </w:rPr>
            </w:pPr>
            <w:r>
              <w:t>monthly</w:t>
            </w:r>
          </w:p>
        </w:tc>
      </w:tr>
      <w:tr w:rsidR="00385C2F" w:rsidRPr="00471BA3" w14:paraId="39C3E87D" w14:textId="77777777" w:rsidTr="00D85CE2">
        <w:trPr>
          <w:cantSplit/>
          <w:trHeight w:val="300"/>
        </w:trPr>
        <w:tc>
          <w:tcPr>
            <w:tcW w:w="411" w:type="pct"/>
            <w:hideMark/>
          </w:tcPr>
          <w:p w14:paraId="3FCAF74F" w14:textId="4855999A" w:rsidR="00385C2F" w:rsidRPr="00471BA3" w:rsidRDefault="00385C2F" w:rsidP="00385C2F">
            <w:pPr>
              <w:pStyle w:val="TableParagraph"/>
              <w:rPr>
                <w:sz w:val="24"/>
                <w:szCs w:val="24"/>
                <w:lang w:eastAsia="en-AU"/>
              </w:rPr>
            </w:pPr>
            <w:r>
              <w:t>22</w:t>
            </w:r>
          </w:p>
        </w:tc>
        <w:tc>
          <w:tcPr>
            <w:tcW w:w="1864" w:type="pct"/>
            <w:hideMark/>
          </w:tcPr>
          <w:p w14:paraId="687E56A2" w14:textId="3851AEC8" w:rsidR="00385C2F" w:rsidRPr="00471BA3" w:rsidRDefault="00385C2F" w:rsidP="00385C2F">
            <w:pPr>
              <w:pStyle w:val="TableParagraph"/>
              <w:rPr>
                <w:sz w:val="24"/>
                <w:szCs w:val="24"/>
                <w:lang w:eastAsia="en-AU"/>
              </w:rPr>
            </w:pPr>
            <w:r>
              <w:t xml:space="preserve">Aluminium </w:t>
            </w:r>
          </w:p>
        </w:tc>
        <w:tc>
          <w:tcPr>
            <w:tcW w:w="1255" w:type="pct"/>
            <w:hideMark/>
          </w:tcPr>
          <w:p w14:paraId="51CE62E3" w14:textId="49AAA5EA" w:rsidR="00385C2F" w:rsidRPr="00471BA3" w:rsidRDefault="00385C2F" w:rsidP="00385C2F">
            <w:pPr>
              <w:pStyle w:val="TableParagraph"/>
              <w:rPr>
                <w:sz w:val="24"/>
                <w:szCs w:val="24"/>
                <w:lang w:eastAsia="en-AU"/>
              </w:rPr>
            </w:pPr>
            <w:r>
              <w:t>1 mg/l </w:t>
            </w:r>
          </w:p>
        </w:tc>
        <w:tc>
          <w:tcPr>
            <w:tcW w:w="1470" w:type="pct"/>
            <w:hideMark/>
          </w:tcPr>
          <w:p w14:paraId="75B476BA" w14:textId="06DE7CD8" w:rsidR="00385C2F" w:rsidRPr="00471BA3" w:rsidRDefault="00385C2F" w:rsidP="00385C2F">
            <w:pPr>
              <w:pStyle w:val="TableParagraph"/>
              <w:rPr>
                <w:sz w:val="24"/>
                <w:szCs w:val="24"/>
                <w:lang w:eastAsia="en-AU"/>
              </w:rPr>
            </w:pPr>
            <w:r>
              <w:t>monthly</w:t>
            </w:r>
          </w:p>
        </w:tc>
      </w:tr>
      <w:tr w:rsidR="00385C2F" w:rsidRPr="00471BA3" w14:paraId="7AA023E0" w14:textId="77777777" w:rsidTr="00D85CE2">
        <w:trPr>
          <w:cantSplit/>
          <w:trHeight w:val="300"/>
        </w:trPr>
        <w:tc>
          <w:tcPr>
            <w:tcW w:w="411" w:type="pct"/>
            <w:hideMark/>
          </w:tcPr>
          <w:p w14:paraId="2BBAD0BD" w14:textId="541E0C6C" w:rsidR="00385C2F" w:rsidRPr="00471BA3" w:rsidRDefault="00385C2F" w:rsidP="00385C2F">
            <w:pPr>
              <w:pStyle w:val="TableParagraph"/>
              <w:rPr>
                <w:sz w:val="24"/>
                <w:szCs w:val="24"/>
                <w:lang w:eastAsia="en-AU"/>
              </w:rPr>
            </w:pPr>
            <w:r>
              <w:t>23</w:t>
            </w:r>
          </w:p>
        </w:tc>
        <w:tc>
          <w:tcPr>
            <w:tcW w:w="1864" w:type="pct"/>
            <w:hideMark/>
          </w:tcPr>
          <w:p w14:paraId="38E6A785" w14:textId="7889B0E4" w:rsidR="00385C2F" w:rsidRPr="00471BA3" w:rsidRDefault="00385C2F" w:rsidP="00385C2F">
            <w:pPr>
              <w:pStyle w:val="TableParagraph"/>
              <w:rPr>
                <w:sz w:val="24"/>
                <w:szCs w:val="24"/>
                <w:lang w:eastAsia="en-AU"/>
              </w:rPr>
            </w:pPr>
            <w:r>
              <w:t xml:space="preserve">Selenium </w:t>
            </w:r>
          </w:p>
        </w:tc>
        <w:tc>
          <w:tcPr>
            <w:tcW w:w="1255" w:type="pct"/>
            <w:hideMark/>
          </w:tcPr>
          <w:p w14:paraId="03B57063" w14:textId="5D7B6F0E" w:rsidR="00385C2F" w:rsidRPr="00471BA3" w:rsidRDefault="00385C2F" w:rsidP="00385C2F">
            <w:pPr>
              <w:pStyle w:val="TableParagraph"/>
              <w:rPr>
                <w:sz w:val="24"/>
                <w:szCs w:val="24"/>
                <w:lang w:eastAsia="en-AU"/>
              </w:rPr>
            </w:pPr>
            <w:r>
              <w:t>0.1 ug/l </w:t>
            </w:r>
          </w:p>
        </w:tc>
        <w:tc>
          <w:tcPr>
            <w:tcW w:w="1470" w:type="pct"/>
            <w:hideMark/>
          </w:tcPr>
          <w:p w14:paraId="62A53BFD" w14:textId="7F2B097B" w:rsidR="00385C2F" w:rsidRPr="00471BA3" w:rsidRDefault="00385C2F" w:rsidP="00385C2F">
            <w:pPr>
              <w:pStyle w:val="TableParagraph"/>
              <w:rPr>
                <w:sz w:val="24"/>
                <w:szCs w:val="24"/>
                <w:lang w:eastAsia="en-AU"/>
              </w:rPr>
            </w:pPr>
            <w:r>
              <w:t>monthly</w:t>
            </w:r>
          </w:p>
        </w:tc>
      </w:tr>
      <w:tr w:rsidR="00385C2F" w:rsidRPr="00471BA3" w14:paraId="19D0A465" w14:textId="77777777" w:rsidTr="00D85CE2">
        <w:trPr>
          <w:cantSplit/>
          <w:trHeight w:val="300"/>
        </w:trPr>
        <w:tc>
          <w:tcPr>
            <w:tcW w:w="411" w:type="pct"/>
            <w:hideMark/>
          </w:tcPr>
          <w:p w14:paraId="6C8D49C6" w14:textId="76C42CF8" w:rsidR="00385C2F" w:rsidRPr="00471BA3" w:rsidRDefault="00385C2F" w:rsidP="00385C2F">
            <w:pPr>
              <w:pStyle w:val="TableParagraph"/>
              <w:rPr>
                <w:sz w:val="24"/>
                <w:szCs w:val="24"/>
                <w:lang w:eastAsia="en-AU"/>
              </w:rPr>
            </w:pPr>
            <w:r>
              <w:t>24</w:t>
            </w:r>
          </w:p>
        </w:tc>
        <w:tc>
          <w:tcPr>
            <w:tcW w:w="1864" w:type="pct"/>
            <w:hideMark/>
          </w:tcPr>
          <w:p w14:paraId="03542572" w14:textId="48396907" w:rsidR="00385C2F" w:rsidRPr="00471BA3" w:rsidRDefault="00385C2F" w:rsidP="00385C2F">
            <w:pPr>
              <w:pStyle w:val="TableParagraph"/>
              <w:rPr>
                <w:sz w:val="24"/>
                <w:szCs w:val="24"/>
                <w:lang w:eastAsia="en-AU"/>
              </w:rPr>
            </w:pPr>
            <w:r>
              <w:t xml:space="preserve">Iron </w:t>
            </w:r>
          </w:p>
        </w:tc>
        <w:tc>
          <w:tcPr>
            <w:tcW w:w="1255" w:type="pct"/>
            <w:hideMark/>
          </w:tcPr>
          <w:p w14:paraId="4E2D4B46" w14:textId="562DB13E" w:rsidR="00385C2F" w:rsidRPr="00471BA3" w:rsidRDefault="00385C2F" w:rsidP="00385C2F">
            <w:pPr>
              <w:pStyle w:val="TableParagraph"/>
              <w:rPr>
                <w:sz w:val="24"/>
                <w:szCs w:val="24"/>
                <w:lang w:eastAsia="en-AU"/>
              </w:rPr>
            </w:pPr>
            <w:r>
              <w:t>25 ug/l </w:t>
            </w:r>
          </w:p>
        </w:tc>
        <w:tc>
          <w:tcPr>
            <w:tcW w:w="1470" w:type="pct"/>
            <w:hideMark/>
          </w:tcPr>
          <w:p w14:paraId="3AAD9380" w14:textId="31CE1A27" w:rsidR="00385C2F" w:rsidRPr="00471BA3" w:rsidRDefault="00385C2F" w:rsidP="00385C2F">
            <w:pPr>
              <w:pStyle w:val="TableParagraph"/>
              <w:rPr>
                <w:sz w:val="24"/>
                <w:szCs w:val="24"/>
                <w:lang w:eastAsia="en-AU"/>
              </w:rPr>
            </w:pPr>
            <w:r>
              <w:t>monthly</w:t>
            </w:r>
          </w:p>
        </w:tc>
      </w:tr>
      <w:tr w:rsidR="00385C2F" w:rsidRPr="00471BA3" w14:paraId="66A8F6E5" w14:textId="77777777" w:rsidTr="00D85CE2">
        <w:trPr>
          <w:cantSplit/>
          <w:trHeight w:val="300"/>
        </w:trPr>
        <w:tc>
          <w:tcPr>
            <w:tcW w:w="411" w:type="pct"/>
            <w:hideMark/>
          </w:tcPr>
          <w:p w14:paraId="743F77E0" w14:textId="61FD4A40" w:rsidR="00385C2F" w:rsidRPr="00471BA3" w:rsidRDefault="00385C2F" w:rsidP="00385C2F">
            <w:pPr>
              <w:pStyle w:val="TableParagraph"/>
              <w:rPr>
                <w:sz w:val="24"/>
                <w:szCs w:val="24"/>
                <w:lang w:eastAsia="en-AU"/>
              </w:rPr>
            </w:pPr>
            <w:r>
              <w:t>25</w:t>
            </w:r>
          </w:p>
        </w:tc>
        <w:tc>
          <w:tcPr>
            <w:tcW w:w="1864" w:type="pct"/>
            <w:hideMark/>
          </w:tcPr>
          <w:p w14:paraId="41E6CDA0" w14:textId="06E17A8D" w:rsidR="00385C2F" w:rsidRPr="00471BA3" w:rsidRDefault="00385C2F" w:rsidP="00385C2F">
            <w:pPr>
              <w:pStyle w:val="TableParagraph"/>
              <w:rPr>
                <w:sz w:val="24"/>
                <w:szCs w:val="24"/>
                <w:lang w:eastAsia="en-AU"/>
              </w:rPr>
            </w:pPr>
            <w:r>
              <w:t xml:space="preserve">Manganese </w:t>
            </w:r>
          </w:p>
        </w:tc>
        <w:tc>
          <w:tcPr>
            <w:tcW w:w="1255" w:type="pct"/>
            <w:hideMark/>
          </w:tcPr>
          <w:p w14:paraId="4E6B59B4" w14:textId="4D2B3A1D" w:rsidR="00385C2F" w:rsidRPr="00471BA3" w:rsidRDefault="00385C2F" w:rsidP="00385C2F">
            <w:pPr>
              <w:pStyle w:val="TableParagraph"/>
              <w:rPr>
                <w:sz w:val="24"/>
                <w:szCs w:val="24"/>
                <w:lang w:eastAsia="en-AU"/>
              </w:rPr>
            </w:pPr>
            <w:r>
              <w:t>0.3 ug/l </w:t>
            </w:r>
          </w:p>
        </w:tc>
        <w:tc>
          <w:tcPr>
            <w:tcW w:w="1470" w:type="pct"/>
            <w:hideMark/>
          </w:tcPr>
          <w:p w14:paraId="075D1B6C" w14:textId="42610161" w:rsidR="00385C2F" w:rsidRPr="00471BA3" w:rsidRDefault="00385C2F" w:rsidP="00385C2F">
            <w:pPr>
              <w:pStyle w:val="TableParagraph"/>
              <w:rPr>
                <w:sz w:val="24"/>
                <w:szCs w:val="24"/>
                <w:lang w:eastAsia="en-AU"/>
              </w:rPr>
            </w:pPr>
            <w:r>
              <w:t>monthly</w:t>
            </w:r>
          </w:p>
        </w:tc>
      </w:tr>
      <w:tr w:rsidR="00385C2F" w:rsidRPr="00471BA3" w14:paraId="05085A1B" w14:textId="77777777" w:rsidTr="00D85CE2">
        <w:trPr>
          <w:cantSplit/>
          <w:trHeight w:val="300"/>
        </w:trPr>
        <w:tc>
          <w:tcPr>
            <w:tcW w:w="411" w:type="pct"/>
            <w:hideMark/>
          </w:tcPr>
          <w:p w14:paraId="7B148A13" w14:textId="7D626A8A" w:rsidR="00385C2F" w:rsidRPr="00471BA3" w:rsidRDefault="00385C2F" w:rsidP="00385C2F">
            <w:pPr>
              <w:pStyle w:val="TableParagraph"/>
              <w:rPr>
                <w:sz w:val="24"/>
                <w:szCs w:val="24"/>
                <w:lang w:eastAsia="en-AU"/>
              </w:rPr>
            </w:pPr>
            <w:r>
              <w:t>26</w:t>
            </w:r>
          </w:p>
        </w:tc>
        <w:tc>
          <w:tcPr>
            <w:tcW w:w="1864" w:type="pct"/>
            <w:hideMark/>
          </w:tcPr>
          <w:p w14:paraId="5E0207C4" w14:textId="10B18D52" w:rsidR="00385C2F" w:rsidRPr="00471BA3" w:rsidRDefault="00385C2F" w:rsidP="00385C2F">
            <w:pPr>
              <w:pStyle w:val="TableParagraph"/>
              <w:rPr>
                <w:sz w:val="24"/>
                <w:szCs w:val="24"/>
                <w:lang w:eastAsia="en-AU"/>
              </w:rPr>
            </w:pPr>
            <w:r>
              <w:t xml:space="preserve">Zinc </w:t>
            </w:r>
          </w:p>
        </w:tc>
        <w:tc>
          <w:tcPr>
            <w:tcW w:w="1255" w:type="pct"/>
            <w:hideMark/>
          </w:tcPr>
          <w:p w14:paraId="0EF0D6A1" w14:textId="3E8921F0" w:rsidR="00385C2F" w:rsidRPr="00471BA3" w:rsidRDefault="00385C2F" w:rsidP="00385C2F">
            <w:pPr>
              <w:pStyle w:val="TableParagraph"/>
              <w:rPr>
                <w:sz w:val="24"/>
                <w:szCs w:val="24"/>
                <w:lang w:eastAsia="en-AU"/>
              </w:rPr>
            </w:pPr>
            <w:r>
              <w:t>5 ug/l </w:t>
            </w:r>
          </w:p>
        </w:tc>
        <w:tc>
          <w:tcPr>
            <w:tcW w:w="1470" w:type="pct"/>
            <w:hideMark/>
          </w:tcPr>
          <w:p w14:paraId="48668B98" w14:textId="2E1D33A4" w:rsidR="00385C2F" w:rsidRPr="00471BA3" w:rsidRDefault="00385C2F" w:rsidP="00385C2F">
            <w:pPr>
              <w:pStyle w:val="TableParagraph"/>
              <w:rPr>
                <w:sz w:val="24"/>
                <w:szCs w:val="24"/>
                <w:lang w:eastAsia="en-AU"/>
              </w:rPr>
            </w:pPr>
            <w:r>
              <w:t>monthly</w:t>
            </w:r>
          </w:p>
        </w:tc>
      </w:tr>
      <w:tr w:rsidR="00385C2F" w:rsidRPr="00471BA3" w14:paraId="12BBABF4" w14:textId="77777777" w:rsidTr="00D85CE2">
        <w:trPr>
          <w:cantSplit/>
          <w:trHeight w:val="300"/>
        </w:trPr>
        <w:tc>
          <w:tcPr>
            <w:tcW w:w="411" w:type="pct"/>
            <w:hideMark/>
          </w:tcPr>
          <w:p w14:paraId="2C756C31" w14:textId="56FE9877" w:rsidR="00385C2F" w:rsidRPr="00471BA3" w:rsidRDefault="00385C2F" w:rsidP="00385C2F">
            <w:pPr>
              <w:pStyle w:val="TableParagraph"/>
              <w:rPr>
                <w:sz w:val="24"/>
                <w:szCs w:val="24"/>
                <w:lang w:eastAsia="en-AU"/>
              </w:rPr>
            </w:pPr>
            <w:r>
              <w:t>27</w:t>
            </w:r>
          </w:p>
        </w:tc>
        <w:tc>
          <w:tcPr>
            <w:tcW w:w="1864" w:type="pct"/>
            <w:hideMark/>
          </w:tcPr>
          <w:p w14:paraId="2FC457FD" w14:textId="0724914B" w:rsidR="00385C2F" w:rsidRPr="00471BA3" w:rsidRDefault="00385C2F" w:rsidP="00385C2F">
            <w:pPr>
              <w:pStyle w:val="TableParagraph"/>
              <w:rPr>
                <w:sz w:val="24"/>
                <w:szCs w:val="24"/>
                <w:lang w:eastAsia="en-AU"/>
              </w:rPr>
            </w:pPr>
            <w:r>
              <w:t xml:space="preserve">Copper </w:t>
            </w:r>
          </w:p>
        </w:tc>
        <w:tc>
          <w:tcPr>
            <w:tcW w:w="1255" w:type="pct"/>
            <w:hideMark/>
          </w:tcPr>
          <w:p w14:paraId="1A7043A1" w14:textId="0927270E" w:rsidR="00385C2F" w:rsidRPr="00471BA3" w:rsidRDefault="00385C2F" w:rsidP="00385C2F">
            <w:pPr>
              <w:pStyle w:val="TableParagraph"/>
              <w:rPr>
                <w:sz w:val="24"/>
                <w:szCs w:val="24"/>
                <w:lang w:eastAsia="en-AU"/>
              </w:rPr>
            </w:pPr>
            <w:r>
              <w:t>0.1 ug/l </w:t>
            </w:r>
          </w:p>
        </w:tc>
        <w:tc>
          <w:tcPr>
            <w:tcW w:w="1470" w:type="pct"/>
            <w:hideMark/>
          </w:tcPr>
          <w:p w14:paraId="5FDF2C3C" w14:textId="545B6993" w:rsidR="00385C2F" w:rsidRPr="00471BA3" w:rsidRDefault="00385C2F" w:rsidP="00385C2F">
            <w:pPr>
              <w:pStyle w:val="TableParagraph"/>
              <w:rPr>
                <w:sz w:val="24"/>
                <w:szCs w:val="24"/>
                <w:lang w:eastAsia="en-AU"/>
              </w:rPr>
            </w:pPr>
            <w:r>
              <w:t>monthly</w:t>
            </w:r>
          </w:p>
        </w:tc>
      </w:tr>
      <w:tr w:rsidR="00385C2F" w:rsidRPr="00471BA3" w14:paraId="7CAF7453" w14:textId="77777777" w:rsidTr="00D85CE2">
        <w:trPr>
          <w:cantSplit/>
          <w:trHeight w:val="300"/>
        </w:trPr>
        <w:tc>
          <w:tcPr>
            <w:tcW w:w="411" w:type="pct"/>
            <w:hideMark/>
          </w:tcPr>
          <w:p w14:paraId="44C05DDF" w14:textId="3694461D" w:rsidR="00385C2F" w:rsidRPr="00471BA3" w:rsidRDefault="00385C2F" w:rsidP="00385C2F">
            <w:pPr>
              <w:pStyle w:val="TableParagraph"/>
              <w:rPr>
                <w:sz w:val="24"/>
                <w:szCs w:val="24"/>
                <w:lang w:eastAsia="en-AU"/>
              </w:rPr>
            </w:pPr>
            <w:r>
              <w:t>28</w:t>
            </w:r>
          </w:p>
        </w:tc>
        <w:tc>
          <w:tcPr>
            <w:tcW w:w="1864" w:type="pct"/>
            <w:hideMark/>
          </w:tcPr>
          <w:p w14:paraId="22DE10A0" w14:textId="1F99DF0D" w:rsidR="00385C2F" w:rsidRPr="00471BA3" w:rsidRDefault="00385C2F" w:rsidP="00385C2F">
            <w:pPr>
              <w:pStyle w:val="TableParagraph"/>
              <w:rPr>
                <w:sz w:val="24"/>
                <w:szCs w:val="24"/>
                <w:lang w:eastAsia="en-AU"/>
              </w:rPr>
            </w:pPr>
            <w:r>
              <w:t xml:space="preserve">Nickel </w:t>
            </w:r>
          </w:p>
        </w:tc>
        <w:tc>
          <w:tcPr>
            <w:tcW w:w="1255" w:type="pct"/>
            <w:hideMark/>
          </w:tcPr>
          <w:p w14:paraId="3C309115" w14:textId="66E70F2B" w:rsidR="00385C2F" w:rsidRPr="00471BA3" w:rsidRDefault="00385C2F" w:rsidP="00385C2F">
            <w:pPr>
              <w:pStyle w:val="TableParagraph"/>
              <w:rPr>
                <w:sz w:val="24"/>
                <w:szCs w:val="24"/>
                <w:lang w:eastAsia="en-AU"/>
              </w:rPr>
            </w:pPr>
            <w:r>
              <w:t>0.5 ug/l </w:t>
            </w:r>
          </w:p>
        </w:tc>
        <w:tc>
          <w:tcPr>
            <w:tcW w:w="1470" w:type="pct"/>
            <w:hideMark/>
          </w:tcPr>
          <w:p w14:paraId="2E3AACFE" w14:textId="64C5983D" w:rsidR="00385C2F" w:rsidRPr="00471BA3" w:rsidRDefault="00385C2F" w:rsidP="00385C2F">
            <w:pPr>
              <w:pStyle w:val="TableParagraph"/>
              <w:rPr>
                <w:sz w:val="24"/>
                <w:szCs w:val="24"/>
                <w:lang w:eastAsia="en-AU"/>
              </w:rPr>
            </w:pPr>
            <w:r>
              <w:t>monthly</w:t>
            </w:r>
          </w:p>
        </w:tc>
      </w:tr>
      <w:tr w:rsidR="00385C2F" w:rsidRPr="00471BA3" w14:paraId="34ABABCB" w14:textId="77777777" w:rsidTr="00D85CE2">
        <w:trPr>
          <w:cantSplit/>
          <w:trHeight w:val="300"/>
        </w:trPr>
        <w:tc>
          <w:tcPr>
            <w:tcW w:w="411" w:type="pct"/>
            <w:hideMark/>
          </w:tcPr>
          <w:p w14:paraId="720E8B5C" w14:textId="21284C7F" w:rsidR="00385C2F" w:rsidRPr="00471BA3" w:rsidRDefault="00385C2F" w:rsidP="00385C2F">
            <w:pPr>
              <w:pStyle w:val="TableParagraph"/>
              <w:rPr>
                <w:sz w:val="24"/>
                <w:szCs w:val="24"/>
                <w:lang w:eastAsia="en-AU"/>
              </w:rPr>
            </w:pPr>
            <w:r>
              <w:t>29</w:t>
            </w:r>
          </w:p>
        </w:tc>
        <w:tc>
          <w:tcPr>
            <w:tcW w:w="1864" w:type="pct"/>
            <w:hideMark/>
          </w:tcPr>
          <w:p w14:paraId="33054853" w14:textId="4304ECE6" w:rsidR="00385C2F" w:rsidRPr="00471BA3" w:rsidRDefault="00385C2F" w:rsidP="00385C2F">
            <w:pPr>
              <w:pStyle w:val="TableParagraph"/>
              <w:rPr>
                <w:sz w:val="24"/>
                <w:szCs w:val="24"/>
                <w:lang w:eastAsia="en-AU"/>
              </w:rPr>
            </w:pPr>
            <w:r>
              <w:t xml:space="preserve">Lead </w:t>
            </w:r>
          </w:p>
        </w:tc>
        <w:tc>
          <w:tcPr>
            <w:tcW w:w="1255" w:type="pct"/>
            <w:hideMark/>
          </w:tcPr>
          <w:p w14:paraId="6CB47463" w14:textId="02B30990" w:rsidR="00385C2F" w:rsidRPr="00471BA3" w:rsidRDefault="00385C2F" w:rsidP="00385C2F">
            <w:pPr>
              <w:pStyle w:val="TableParagraph"/>
              <w:rPr>
                <w:sz w:val="24"/>
                <w:szCs w:val="24"/>
                <w:lang w:eastAsia="en-AU"/>
              </w:rPr>
            </w:pPr>
            <w:r>
              <w:t>0.1 ug/l </w:t>
            </w:r>
          </w:p>
        </w:tc>
        <w:tc>
          <w:tcPr>
            <w:tcW w:w="1470" w:type="pct"/>
            <w:hideMark/>
          </w:tcPr>
          <w:p w14:paraId="61E1EACE" w14:textId="0D4C567F" w:rsidR="00385C2F" w:rsidRPr="00471BA3" w:rsidRDefault="00385C2F" w:rsidP="00385C2F">
            <w:pPr>
              <w:pStyle w:val="TableParagraph"/>
              <w:rPr>
                <w:sz w:val="24"/>
                <w:szCs w:val="24"/>
                <w:lang w:eastAsia="en-AU"/>
              </w:rPr>
            </w:pPr>
            <w:r>
              <w:t>monthly</w:t>
            </w:r>
          </w:p>
        </w:tc>
      </w:tr>
      <w:tr w:rsidR="00385C2F" w:rsidRPr="00471BA3" w14:paraId="69F1767F" w14:textId="77777777" w:rsidTr="00D85CE2">
        <w:trPr>
          <w:cantSplit/>
          <w:trHeight w:val="300"/>
        </w:trPr>
        <w:tc>
          <w:tcPr>
            <w:tcW w:w="411" w:type="pct"/>
            <w:hideMark/>
          </w:tcPr>
          <w:p w14:paraId="38EA50A8" w14:textId="21FA6C49" w:rsidR="00385C2F" w:rsidRPr="00471BA3" w:rsidRDefault="00385C2F" w:rsidP="00385C2F">
            <w:pPr>
              <w:pStyle w:val="TableParagraph"/>
              <w:rPr>
                <w:sz w:val="24"/>
                <w:szCs w:val="24"/>
                <w:lang w:eastAsia="en-AU"/>
              </w:rPr>
            </w:pPr>
            <w:r>
              <w:t>30</w:t>
            </w:r>
          </w:p>
        </w:tc>
        <w:tc>
          <w:tcPr>
            <w:tcW w:w="1864" w:type="pct"/>
            <w:hideMark/>
          </w:tcPr>
          <w:p w14:paraId="10250291" w14:textId="292B5601" w:rsidR="00385C2F" w:rsidRPr="00471BA3" w:rsidRDefault="00385C2F" w:rsidP="00385C2F">
            <w:pPr>
              <w:pStyle w:val="TableParagraph"/>
              <w:rPr>
                <w:sz w:val="24"/>
                <w:szCs w:val="24"/>
                <w:lang w:eastAsia="en-AU"/>
              </w:rPr>
            </w:pPr>
            <w:r>
              <w:t xml:space="preserve">Chromium </w:t>
            </w:r>
          </w:p>
        </w:tc>
        <w:tc>
          <w:tcPr>
            <w:tcW w:w="1255" w:type="pct"/>
            <w:hideMark/>
          </w:tcPr>
          <w:p w14:paraId="76E03DBA" w14:textId="45F33753" w:rsidR="00385C2F" w:rsidRPr="00471BA3" w:rsidRDefault="00385C2F" w:rsidP="00385C2F">
            <w:pPr>
              <w:pStyle w:val="TableParagraph"/>
              <w:rPr>
                <w:sz w:val="24"/>
                <w:szCs w:val="24"/>
                <w:lang w:eastAsia="en-AU"/>
              </w:rPr>
            </w:pPr>
            <w:r>
              <w:t>0.1 ug/l </w:t>
            </w:r>
          </w:p>
        </w:tc>
        <w:tc>
          <w:tcPr>
            <w:tcW w:w="1470" w:type="pct"/>
            <w:hideMark/>
          </w:tcPr>
          <w:p w14:paraId="13AD0C99" w14:textId="372E8871" w:rsidR="00385C2F" w:rsidRPr="00471BA3" w:rsidRDefault="00385C2F" w:rsidP="00385C2F">
            <w:pPr>
              <w:pStyle w:val="TableParagraph"/>
              <w:rPr>
                <w:sz w:val="24"/>
                <w:szCs w:val="24"/>
                <w:lang w:eastAsia="en-AU"/>
              </w:rPr>
            </w:pPr>
            <w:r>
              <w:t>monthly</w:t>
            </w:r>
          </w:p>
        </w:tc>
      </w:tr>
      <w:tr w:rsidR="00385C2F" w:rsidRPr="00471BA3" w14:paraId="5C20A0B3" w14:textId="77777777" w:rsidTr="00D85CE2">
        <w:trPr>
          <w:cantSplit/>
          <w:trHeight w:val="300"/>
        </w:trPr>
        <w:tc>
          <w:tcPr>
            <w:tcW w:w="411" w:type="pct"/>
            <w:hideMark/>
          </w:tcPr>
          <w:p w14:paraId="6F5BE5BD" w14:textId="02E43792" w:rsidR="00385C2F" w:rsidRPr="00471BA3" w:rsidRDefault="00385C2F" w:rsidP="00385C2F">
            <w:pPr>
              <w:pStyle w:val="TableParagraph"/>
              <w:rPr>
                <w:sz w:val="24"/>
                <w:szCs w:val="24"/>
                <w:lang w:eastAsia="en-AU"/>
              </w:rPr>
            </w:pPr>
            <w:r>
              <w:t>31</w:t>
            </w:r>
          </w:p>
        </w:tc>
        <w:tc>
          <w:tcPr>
            <w:tcW w:w="1864" w:type="pct"/>
            <w:hideMark/>
          </w:tcPr>
          <w:p w14:paraId="33896A50" w14:textId="0AC0DD16" w:rsidR="00385C2F" w:rsidRPr="00471BA3" w:rsidRDefault="00385C2F" w:rsidP="00385C2F">
            <w:pPr>
              <w:pStyle w:val="TableParagraph"/>
              <w:rPr>
                <w:sz w:val="24"/>
                <w:szCs w:val="24"/>
                <w:lang w:eastAsia="en-AU"/>
              </w:rPr>
            </w:pPr>
            <w:r>
              <w:t xml:space="preserve">Molybdenum </w:t>
            </w:r>
          </w:p>
        </w:tc>
        <w:tc>
          <w:tcPr>
            <w:tcW w:w="1255" w:type="pct"/>
            <w:hideMark/>
          </w:tcPr>
          <w:p w14:paraId="39C05335" w14:textId="76E6BC85" w:rsidR="00385C2F" w:rsidRPr="00471BA3" w:rsidRDefault="00385C2F" w:rsidP="00385C2F">
            <w:pPr>
              <w:pStyle w:val="TableParagraph"/>
              <w:rPr>
                <w:sz w:val="24"/>
                <w:szCs w:val="24"/>
                <w:lang w:eastAsia="en-AU"/>
              </w:rPr>
            </w:pPr>
            <w:r>
              <w:t>0.5 ug/l </w:t>
            </w:r>
          </w:p>
        </w:tc>
        <w:tc>
          <w:tcPr>
            <w:tcW w:w="1470" w:type="pct"/>
            <w:hideMark/>
          </w:tcPr>
          <w:p w14:paraId="2244F16C" w14:textId="50BFD94E" w:rsidR="00385C2F" w:rsidRPr="00471BA3" w:rsidRDefault="00385C2F" w:rsidP="00385C2F">
            <w:pPr>
              <w:pStyle w:val="TableParagraph"/>
              <w:rPr>
                <w:sz w:val="24"/>
                <w:szCs w:val="24"/>
                <w:lang w:eastAsia="en-AU"/>
              </w:rPr>
            </w:pPr>
            <w:r>
              <w:t>monthly</w:t>
            </w:r>
          </w:p>
        </w:tc>
      </w:tr>
      <w:tr w:rsidR="00385C2F" w:rsidRPr="00471BA3" w14:paraId="5EBF3156" w14:textId="77777777" w:rsidTr="00D85CE2">
        <w:trPr>
          <w:cantSplit/>
          <w:trHeight w:val="300"/>
        </w:trPr>
        <w:tc>
          <w:tcPr>
            <w:tcW w:w="411" w:type="pct"/>
            <w:hideMark/>
          </w:tcPr>
          <w:p w14:paraId="6AC1E43E" w14:textId="096126BD" w:rsidR="00385C2F" w:rsidRPr="00471BA3" w:rsidRDefault="00385C2F" w:rsidP="00385C2F">
            <w:pPr>
              <w:pStyle w:val="TableParagraph"/>
              <w:rPr>
                <w:sz w:val="24"/>
                <w:szCs w:val="24"/>
                <w:lang w:eastAsia="en-AU"/>
              </w:rPr>
            </w:pPr>
            <w:r>
              <w:t>32</w:t>
            </w:r>
          </w:p>
        </w:tc>
        <w:tc>
          <w:tcPr>
            <w:tcW w:w="1864" w:type="pct"/>
            <w:hideMark/>
          </w:tcPr>
          <w:p w14:paraId="2B5E09F9" w14:textId="130DAAF3" w:rsidR="00385C2F" w:rsidRPr="00471BA3" w:rsidRDefault="00385C2F" w:rsidP="00385C2F">
            <w:pPr>
              <w:pStyle w:val="TableParagraph"/>
              <w:rPr>
                <w:sz w:val="24"/>
                <w:szCs w:val="24"/>
                <w:lang w:eastAsia="en-AU"/>
              </w:rPr>
            </w:pPr>
            <w:r>
              <w:t xml:space="preserve">Arsenic </w:t>
            </w:r>
          </w:p>
        </w:tc>
        <w:tc>
          <w:tcPr>
            <w:tcW w:w="1255" w:type="pct"/>
            <w:hideMark/>
          </w:tcPr>
          <w:p w14:paraId="51B15B11" w14:textId="316E420E" w:rsidR="00385C2F" w:rsidRPr="00471BA3" w:rsidRDefault="00385C2F" w:rsidP="00385C2F">
            <w:pPr>
              <w:pStyle w:val="TableParagraph"/>
              <w:rPr>
                <w:sz w:val="24"/>
                <w:szCs w:val="24"/>
                <w:lang w:eastAsia="en-AU"/>
              </w:rPr>
            </w:pPr>
            <w:r>
              <w:t>0.1 ug/l </w:t>
            </w:r>
          </w:p>
        </w:tc>
        <w:tc>
          <w:tcPr>
            <w:tcW w:w="1470" w:type="pct"/>
            <w:hideMark/>
          </w:tcPr>
          <w:p w14:paraId="1BFF6B34" w14:textId="1B54B797" w:rsidR="00385C2F" w:rsidRPr="00471BA3" w:rsidRDefault="00385C2F" w:rsidP="00385C2F">
            <w:pPr>
              <w:pStyle w:val="TableParagraph"/>
              <w:rPr>
                <w:sz w:val="24"/>
                <w:szCs w:val="24"/>
                <w:lang w:eastAsia="en-AU"/>
              </w:rPr>
            </w:pPr>
            <w:r>
              <w:t>monthly</w:t>
            </w:r>
          </w:p>
        </w:tc>
      </w:tr>
      <w:tr w:rsidR="00385C2F" w:rsidRPr="00471BA3" w14:paraId="47492480" w14:textId="77777777" w:rsidTr="00D85CE2">
        <w:trPr>
          <w:cantSplit/>
          <w:trHeight w:val="300"/>
        </w:trPr>
        <w:tc>
          <w:tcPr>
            <w:tcW w:w="411" w:type="pct"/>
            <w:hideMark/>
          </w:tcPr>
          <w:p w14:paraId="67D49A1D" w14:textId="43C2CAFA" w:rsidR="00385C2F" w:rsidRPr="00471BA3" w:rsidRDefault="00385C2F" w:rsidP="00385C2F">
            <w:pPr>
              <w:pStyle w:val="TableParagraph"/>
              <w:rPr>
                <w:sz w:val="24"/>
                <w:szCs w:val="24"/>
                <w:lang w:eastAsia="en-AU"/>
              </w:rPr>
            </w:pPr>
            <w:r>
              <w:t>33</w:t>
            </w:r>
          </w:p>
        </w:tc>
        <w:tc>
          <w:tcPr>
            <w:tcW w:w="1864" w:type="pct"/>
            <w:hideMark/>
          </w:tcPr>
          <w:p w14:paraId="62293DA0" w14:textId="6E8CB191" w:rsidR="00385C2F" w:rsidRPr="00471BA3" w:rsidRDefault="00385C2F" w:rsidP="00385C2F">
            <w:pPr>
              <w:pStyle w:val="TableParagraph"/>
              <w:rPr>
                <w:sz w:val="24"/>
                <w:szCs w:val="24"/>
                <w:lang w:eastAsia="en-AU"/>
              </w:rPr>
            </w:pPr>
            <w:r>
              <w:t>Beryllium</w:t>
            </w:r>
          </w:p>
        </w:tc>
        <w:tc>
          <w:tcPr>
            <w:tcW w:w="1255" w:type="pct"/>
            <w:hideMark/>
          </w:tcPr>
          <w:p w14:paraId="632DFCF6" w14:textId="414D9D37" w:rsidR="00385C2F" w:rsidRPr="00471BA3" w:rsidRDefault="00385C2F" w:rsidP="00385C2F">
            <w:pPr>
              <w:pStyle w:val="TableParagraph"/>
              <w:rPr>
                <w:sz w:val="24"/>
                <w:szCs w:val="24"/>
                <w:lang w:eastAsia="en-AU"/>
              </w:rPr>
            </w:pPr>
            <w:r>
              <w:t>0.1 ug/l </w:t>
            </w:r>
          </w:p>
        </w:tc>
        <w:tc>
          <w:tcPr>
            <w:tcW w:w="1470" w:type="pct"/>
            <w:hideMark/>
          </w:tcPr>
          <w:p w14:paraId="764E6166" w14:textId="47E277EE" w:rsidR="00385C2F" w:rsidRPr="00471BA3" w:rsidRDefault="00385C2F" w:rsidP="00385C2F">
            <w:pPr>
              <w:pStyle w:val="TableParagraph"/>
              <w:rPr>
                <w:sz w:val="24"/>
                <w:szCs w:val="24"/>
                <w:lang w:eastAsia="en-AU"/>
              </w:rPr>
            </w:pPr>
            <w:r>
              <w:t>monthly</w:t>
            </w:r>
          </w:p>
        </w:tc>
      </w:tr>
      <w:tr w:rsidR="00385C2F" w:rsidRPr="00471BA3" w14:paraId="7BBA214E" w14:textId="77777777" w:rsidTr="00D85CE2">
        <w:trPr>
          <w:cantSplit/>
          <w:trHeight w:val="300"/>
        </w:trPr>
        <w:tc>
          <w:tcPr>
            <w:tcW w:w="411" w:type="pct"/>
            <w:hideMark/>
          </w:tcPr>
          <w:p w14:paraId="5C0A1538" w14:textId="189F19CE" w:rsidR="00385C2F" w:rsidRPr="00471BA3" w:rsidRDefault="00385C2F" w:rsidP="00385C2F">
            <w:pPr>
              <w:pStyle w:val="TableParagraph"/>
              <w:rPr>
                <w:sz w:val="24"/>
                <w:szCs w:val="24"/>
                <w:lang w:eastAsia="en-AU"/>
              </w:rPr>
            </w:pPr>
            <w:r>
              <w:t>34</w:t>
            </w:r>
          </w:p>
        </w:tc>
        <w:tc>
          <w:tcPr>
            <w:tcW w:w="1864" w:type="pct"/>
            <w:hideMark/>
          </w:tcPr>
          <w:p w14:paraId="09DCF391" w14:textId="29F1442A" w:rsidR="00385C2F" w:rsidRPr="00471BA3" w:rsidRDefault="00385C2F" w:rsidP="00385C2F">
            <w:pPr>
              <w:pStyle w:val="TableParagraph"/>
              <w:rPr>
                <w:sz w:val="24"/>
                <w:szCs w:val="24"/>
                <w:lang w:eastAsia="en-AU"/>
              </w:rPr>
            </w:pPr>
            <w:r>
              <w:t xml:space="preserve">Boron </w:t>
            </w:r>
          </w:p>
        </w:tc>
        <w:tc>
          <w:tcPr>
            <w:tcW w:w="1255" w:type="pct"/>
            <w:hideMark/>
          </w:tcPr>
          <w:p w14:paraId="7C78BC91" w14:textId="18AFB8F1" w:rsidR="00385C2F" w:rsidRPr="00471BA3" w:rsidRDefault="00385C2F" w:rsidP="00385C2F">
            <w:pPr>
              <w:pStyle w:val="TableParagraph"/>
              <w:rPr>
                <w:sz w:val="24"/>
                <w:szCs w:val="24"/>
                <w:lang w:eastAsia="en-AU"/>
              </w:rPr>
            </w:pPr>
            <w:r>
              <w:t>0.1 ug/l </w:t>
            </w:r>
          </w:p>
        </w:tc>
        <w:tc>
          <w:tcPr>
            <w:tcW w:w="1470" w:type="pct"/>
            <w:hideMark/>
          </w:tcPr>
          <w:p w14:paraId="3EE6FE09" w14:textId="1F37C7DF" w:rsidR="00385C2F" w:rsidRPr="00471BA3" w:rsidRDefault="00385C2F" w:rsidP="00385C2F">
            <w:pPr>
              <w:pStyle w:val="TableParagraph"/>
              <w:rPr>
                <w:sz w:val="24"/>
                <w:szCs w:val="24"/>
                <w:lang w:eastAsia="en-AU"/>
              </w:rPr>
            </w:pPr>
            <w:r>
              <w:t>monthly</w:t>
            </w:r>
          </w:p>
        </w:tc>
      </w:tr>
      <w:tr w:rsidR="00385C2F" w:rsidRPr="00471BA3" w14:paraId="253B8814" w14:textId="77777777" w:rsidTr="00D85CE2">
        <w:trPr>
          <w:cantSplit/>
          <w:trHeight w:val="300"/>
        </w:trPr>
        <w:tc>
          <w:tcPr>
            <w:tcW w:w="411" w:type="pct"/>
            <w:hideMark/>
          </w:tcPr>
          <w:p w14:paraId="2E9C97F6" w14:textId="01F5B971" w:rsidR="00385C2F" w:rsidRPr="00471BA3" w:rsidRDefault="00385C2F" w:rsidP="00385C2F">
            <w:pPr>
              <w:pStyle w:val="TableParagraph"/>
              <w:rPr>
                <w:sz w:val="24"/>
                <w:szCs w:val="24"/>
                <w:lang w:eastAsia="en-AU"/>
              </w:rPr>
            </w:pPr>
            <w:r>
              <w:t>35</w:t>
            </w:r>
          </w:p>
        </w:tc>
        <w:tc>
          <w:tcPr>
            <w:tcW w:w="1864" w:type="pct"/>
            <w:hideMark/>
          </w:tcPr>
          <w:p w14:paraId="487E7E20" w14:textId="55182BDB" w:rsidR="00385C2F" w:rsidRPr="00471BA3" w:rsidRDefault="00385C2F" w:rsidP="00385C2F">
            <w:pPr>
              <w:pStyle w:val="TableParagraph"/>
              <w:rPr>
                <w:sz w:val="24"/>
                <w:szCs w:val="24"/>
                <w:lang w:eastAsia="en-AU"/>
              </w:rPr>
            </w:pPr>
            <w:r>
              <w:t>Total Kjeldahl Nitrogen </w:t>
            </w:r>
          </w:p>
        </w:tc>
        <w:tc>
          <w:tcPr>
            <w:tcW w:w="1255" w:type="pct"/>
            <w:hideMark/>
          </w:tcPr>
          <w:p w14:paraId="37B96F96" w14:textId="7EF35B0B" w:rsidR="00385C2F" w:rsidRPr="00471BA3" w:rsidRDefault="00385C2F" w:rsidP="00385C2F">
            <w:pPr>
              <w:pStyle w:val="TableParagraph"/>
              <w:rPr>
                <w:sz w:val="24"/>
                <w:szCs w:val="24"/>
                <w:lang w:eastAsia="en-AU"/>
              </w:rPr>
            </w:pPr>
            <w:r>
              <w:t>0.01 mg/l </w:t>
            </w:r>
          </w:p>
        </w:tc>
        <w:tc>
          <w:tcPr>
            <w:tcW w:w="1470" w:type="pct"/>
            <w:hideMark/>
          </w:tcPr>
          <w:p w14:paraId="5FFA9ECA" w14:textId="55F37261" w:rsidR="00385C2F" w:rsidRPr="00471BA3" w:rsidRDefault="00385C2F" w:rsidP="00385C2F">
            <w:pPr>
              <w:pStyle w:val="TableParagraph"/>
              <w:rPr>
                <w:sz w:val="24"/>
                <w:szCs w:val="24"/>
                <w:lang w:eastAsia="en-AU"/>
              </w:rPr>
            </w:pPr>
            <w:r>
              <w:t>monthly</w:t>
            </w:r>
          </w:p>
        </w:tc>
      </w:tr>
      <w:tr w:rsidR="00385C2F" w:rsidRPr="00471BA3" w14:paraId="579F1E05" w14:textId="77777777" w:rsidTr="00D85CE2">
        <w:trPr>
          <w:cantSplit/>
          <w:trHeight w:val="300"/>
        </w:trPr>
        <w:tc>
          <w:tcPr>
            <w:tcW w:w="411" w:type="pct"/>
            <w:hideMark/>
          </w:tcPr>
          <w:p w14:paraId="77E03124" w14:textId="48E0F700" w:rsidR="00385C2F" w:rsidRPr="00471BA3" w:rsidRDefault="00385C2F" w:rsidP="00385C2F">
            <w:pPr>
              <w:pStyle w:val="TableParagraph"/>
              <w:rPr>
                <w:sz w:val="24"/>
                <w:szCs w:val="24"/>
                <w:lang w:eastAsia="en-AU"/>
              </w:rPr>
            </w:pPr>
            <w:r>
              <w:t>36</w:t>
            </w:r>
          </w:p>
        </w:tc>
        <w:tc>
          <w:tcPr>
            <w:tcW w:w="1864" w:type="pct"/>
            <w:hideMark/>
          </w:tcPr>
          <w:p w14:paraId="6ECA3606" w14:textId="6E1F1861" w:rsidR="00385C2F" w:rsidRPr="00471BA3" w:rsidRDefault="00385C2F" w:rsidP="00385C2F">
            <w:pPr>
              <w:pStyle w:val="TableParagraph"/>
              <w:rPr>
                <w:sz w:val="24"/>
                <w:szCs w:val="24"/>
                <w:lang w:eastAsia="en-AU"/>
              </w:rPr>
            </w:pPr>
            <w:r>
              <w:t>Ammonia </w:t>
            </w:r>
          </w:p>
        </w:tc>
        <w:tc>
          <w:tcPr>
            <w:tcW w:w="1255" w:type="pct"/>
            <w:hideMark/>
          </w:tcPr>
          <w:p w14:paraId="5E877F6F" w14:textId="5C6B6B3F" w:rsidR="00385C2F" w:rsidRPr="00471BA3" w:rsidRDefault="00385C2F" w:rsidP="00385C2F">
            <w:pPr>
              <w:pStyle w:val="TableParagraph"/>
              <w:rPr>
                <w:sz w:val="24"/>
                <w:szCs w:val="24"/>
                <w:lang w:eastAsia="en-AU"/>
              </w:rPr>
            </w:pPr>
            <w:r>
              <w:t>0.02 mg/l </w:t>
            </w:r>
          </w:p>
        </w:tc>
        <w:tc>
          <w:tcPr>
            <w:tcW w:w="1470" w:type="pct"/>
            <w:hideMark/>
          </w:tcPr>
          <w:p w14:paraId="0F30BDE3" w14:textId="768A9F9B" w:rsidR="00385C2F" w:rsidRPr="00471BA3" w:rsidRDefault="00385C2F" w:rsidP="00385C2F">
            <w:pPr>
              <w:pStyle w:val="TableParagraph"/>
              <w:rPr>
                <w:sz w:val="24"/>
                <w:szCs w:val="24"/>
                <w:lang w:eastAsia="en-AU"/>
              </w:rPr>
            </w:pPr>
            <w:r>
              <w:t>monthly</w:t>
            </w:r>
          </w:p>
        </w:tc>
      </w:tr>
      <w:tr w:rsidR="00385C2F" w:rsidRPr="00471BA3" w14:paraId="724F36E4" w14:textId="77777777" w:rsidTr="00D85CE2">
        <w:trPr>
          <w:cantSplit/>
          <w:trHeight w:val="300"/>
        </w:trPr>
        <w:tc>
          <w:tcPr>
            <w:tcW w:w="411" w:type="pct"/>
            <w:hideMark/>
          </w:tcPr>
          <w:p w14:paraId="0E4F9A8F" w14:textId="64362FB7" w:rsidR="00385C2F" w:rsidRPr="00471BA3" w:rsidRDefault="00385C2F" w:rsidP="00385C2F">
            <w:pPr>
              <w:pStyle w:val="TableParagraph"/>
              <w:rPr>
                <w:sz w:val="24"/>
                <w:szCs w:val="24"/>
                <w:lang w:eastAsia="en-AU"/>
              </w:rPr>
            </w:pPr>
            <w:r>
              <w:t>37</w:t>
            </w:r>
          </w:p>
        </w:tc>
        <w:tc>
          <w:tcPr>
            <w:tcW w:w="1864" w:type="pct"/>
            <w:hideMark/>
          </w:tcPr>
          <w:p w14:paraId="1EE91347" w14:textId="36A0EAD4" w:rsidR="00385C2F" w:rsidRPr="00471BA3" w:rsidRDefault="00385C2F" w:rsidP="00385C2F">
            <w:pPr>
              <w:pStyle w:val="TableParagraph"/>
              <w:rPr>
                <w:sz w:val="24"/>
                <w:szCs w:val="24"/>
                <w:lang w:eastAsia="en-AU"/>
              </w:rPr>
            </w:pPr>
            <w:r>
              <w:t>Nitrate </w:t>
            </w:r>
          </w:p>
        </w:tc>
        <w:tc>
          <w:tcPr>
            <w:tcW w:w="1255" w:type="pct"/>
            <w:hideMark/>
          </w:tcPr>
          <w:p w14:paraId="6E954E87" w14:textId="5F613535" w:rsidR="00385C2F" w:rsidRPr="00471BA3" w:rsidRDefault="00385C2F" w:rsidP="00385C2F">
            <w:pPr>
              <w:pStyle w:val="TableParagraph"/>
              <w:rPr>
                <w:sz w:val="24"/>
                <w:szCs w:val="24"/>
                <w:lang w:eastAsia="en-AU"/>
              </w:rPr>
            </w:pPr>
            <w:r>
              <w:t>5 ug/l </w:t>
            </w:r>
          </w:p>
        </w:tc>
        <w:tc>
          <w:tcPr>
            <w:tcW w:w="1470" w:type="pct"/>
            <w:hideMark/>
          </w:tcPr>
          <w:p w14:paraId="70F272AC" w14:textId="39BDEBB2" w:rsidR="00385C2F" w:rsidRPr="00471BA3" w:rsidRDefault="00385C2F" w:rsidP="00385C2F">
            <w:pPr>
              <w:pStyle w:val="TableParagraph"/>
              <w:rPr>
                <w:sz w:val="24"/>
                <w:szCs w:val="24"/>
                <w:lang w:eastAsia="en-AU"/>
              </w:rPr>
            </w:pPr>
            <w:r>
              <w:t>monthly</w:t>
            </w:r>
          </w:p>
        </w:tc>
      </w:tr>
      <w:tr w:rsidR="00385C2F" w:rsidRPr="00471BA3" w14:paraId="1CF3D714" w14:textId="77777777" w:rsidTr="00D85CE2">
        <w:trPr>
          <w:cantSplit/>
          <w:trHeight w:val="300"/>
        </w:trPr>
        <w:tc>
          <w:tcPr>
            <w:tcW w:w="411" w:type="pct"/>
            <w:hideMark/>
          </w:tcPr>
          <w:p w14:paraId="63F9C0DD" w14:textId="347E5FC2" w:rsidR="00385C2F" w:rsidRPr="00471BA3" w:rsidRDefault="00385C2F" w:rsidP="00385C2F">
            <w:pPr>
              <w:pStyle w:val="TableParagraph"/>
              <w:rPr>
                <w:sz w:val="24"/>
                <w:szCs w:val="24"/>
                <w:lang w:eastAsia="en-AU"/>
              </w:rPr>
            </w:pPr>
            <w:r>
              <w:t>38</w:t>
            </w:r>
          </w:p>
        </w:tc>
        <w:tc>
          <w:tcPr>
            <w:tcW w:w="1864" w:type="pct"/>
            <w:hideMark/>
          </w:tcPr>
          <w:p w14:paraId="7F68B7D2" w14:textId="133F1010" w:rsidR="00385C2F" w:rsidRPr="00471BA3" w:rsidRDefault="00385C2F" w:rsidP="00385C2F">
            <w:pPr>
              <w:pStyle w:val="TableParagraph"/>
              <w:rPr>
                <w:sz w:val="24"/>
                <w:szCs w:val="24"/>
                <w:lang w:eastAsia="en-AU"/>
              </w:rPr>
            </w:pPr>
            <w:r>
              <w:t>Nitrite </w:t>
            </w:r>
          </w:p>
        </w:tc>
        <w:tc>
          <w:tcPr>
            <w:tcW w:w="1255" w:type="pct"/>
            <w:hideMark/>
          </w:tcPr>
          <w:p w14:paraId="6F60F5D0" w14:textId="49ABC166" w:rsidR="00385C2F" w:rsidRPr="00471BA3" w:rsidRDefault="00385C2F" w:rsidP="00385C2F">
            <w:pPr>
              <w:pStyle w:val="TableParagraph"/>
              <w:rPr>
                <w:sz w:val="24"/>
                <w:szCs w:val="24"/>
                <w:lang w:eastAsia="en-AU"/>
              </w:rPr>
            </w:pPr>
            <w:r>
              <w:t>1 ug/l </w:t>
            </w:r>
          </w:p>
        </w:tc>
        <w:tc>
          <w:tcPr>
            <w:tcW w:w="1470" w:type="pct"/>
            <w:hideMark/>
          </w:tcPr>
          <w:p w14:paraId="75C31695" w14:textId="452A0D1B" w:rsidR="00385C2F" w:rsidRPr="00471BA3" w:rsidRDefault="00385C2F" w:rsidP="00385C2F">
            <w:pPr>
              <w:pStyle w:val="TableParagraph"/>
              <w:rPr>
                <w:sz w:val="24"/>
                <w:szCs w:val="24"/>
                <w:lang w:eastAsia="en-AU"/>
              </w:rPr>
            </w:pPr>
            <w:r>
              <w:t>monthly</w:t>
            </w:r>
          </w:p>
        </w:tc>
      </w:tr>
      <w:tr w:rsidR="00385C2F" w:rsidRPr="00471BA3" w14:paraId="126E049D" w14:textId="77777777" w:rsidTr="00D85CE2">
        <w:trPr>
          <w:cantSplit/>
          <w:trHeight w:val="300"/>
        </w:trPr>
        <w:tc>
          <w:tcPr>
            <w:tcW w:w="411" w:type="pct"/>
            <w:hideMark/>
          </w:tcPr>
          <w:p w14:paraId="518EC92C" w14:textId="7EE9D7B7" w:rsidR="00385C2F" w:rsidRPr="00471BA3" w:rsidRDefault="00385C2F" w:rsidP="00385C2F">
            <w:pPr>
              <w:pStyle w:val="TableParagraph"/>
              <w:rPr>
                <w:sz w:val="24"/>
                <w:szCs w:val="24"/>
                <w:lang w:eastAsia="en-AU"/>
              </w:rPr>
            </w:pPr>
            <w:r>
              <w:t>39</w:t>
            </w:r>
          </w:p>
        </w:tc>
        <w:tc>
          <w:tcPr>
            <w:tcW w:w="1864" w:type="pct"/>
            <w:hideMark/>
          </w:tcPr>
          <w:p w14:paraId="6DC86B95" w14:textId="29E5A553" w:rsidR="00385C2F" w:rsidRPr="00471BA3" w:rsidRDefault="00385C2F" w:rsidP="00385C2F">
            <w:pPr>
              <w:pStyle w:val="TableParagraph"/>
              <w:rPr>
                <w:sz w:val="24"/>
                <w:szCs w:val="24"/>
                <w:lang w:eastAsia="en-AU"/>
              </w:rPr>
            </w:pPr>
            <w:r>
              <w:t>Fluoride </w:t>
            </w:r>
          </w:p>
        </w:tc>
        <w:tc>
          <w:tcPr>
            <w:tcW w:w="1255" w:type="pct"/>
            <w:hideMark/>
          </w:tcPr>
          <w:p w14:paraId="3CD421B9" w14:textId="3D3B8C42" w:rsidR="00385C2F" w:rsidRPr="00471BA3" w:rsidRDefault="00385C2F" w:rsidP="00385C2F">
            <w:pPr>
              <w:pStyle w:val="TableParagraph"/>
              <w:rPr>
                <w:sz w:val="24"/>
                <w:szCs w:val="24"/>
                <w:lang w:eastAsia="en-AU"/>
              </w:rPr>
            </w:pPr>
            <w:r>
              <w:t>1 ug/l </w:t>
            </w:r>
          </w:p>
        </w:tc>
        <w:tc>
          <w:tcPr>
            <w:tcW w:w="1470" w:type="pct"/>
            <w:hideMark/>
          </w:tcPr>
          <w:p w14:paraId="311E93F2" w14:textId="51A7EC71" w:rsidR="00385C2F" w:rsidRPr="00471BA3" w:rsidRDefault="00385C2F" w:rsidP="00385C2F">
            <w:pPr>
              <w:pStyle w:val="TableParagraph"/>
              <w:rPr>
                <w:sz w:val="24"/>
                <w:szCs w:val="24"/>
                <w:lang w:eastAsia="en-AU"/>
              </w:rPr>
            </w:pPr>
            <w:r>
              <w:t>monthly</w:t>
            </w:r>
          </w:p>
        </w:tc>
      </w:tr>
      <w:tr w:rsidR="00385C2F" w:rsidRPr="00471BA3" w14:paraId="5F3E6C5D" w14:textId="77777777" w:rsidTr="00D85CE2">
        <w:trPr>
          <w:cantSplit/>
          <w:trHeight w:val="300"/>
        </w:trPr>
        <w:tc>
          <w:tcPr>
            <w:tcW w:w="411" w:type="pct"/>
            <w:hideMark/>
          </w:tcPr>
          <w:p w14:paraId="21B3B675" w14:textId="0A23F7BF" w:rsidR="00385C2F" w:rsidRPr="00471BA3" w:rsidRDefault="00385C2F" w:rsidP="00385C2F">
            <w:pPr>
              <w:pStyle w:val="TableParagraph"/>
              <w:rPr>
                <w:sz w:val="24"/>
                <w:szCs w:val="24"/>
                <w:lang w:eastAsia="en-AU"/>
              </w:rPr>
            </w:pPr>
            <w:r>
              <w:t>40</w:t>
            </w:r>
          </w:p>
        </w:tc>
        <w:tc>
          <w:tcPr>
            <w:tcW w:w="1864" w:type="pct"/>
            <w:hideMark/>
          </w:tcPr>
          <w:p w14:paraId="066B5B8F" w14:textId="67FA68B2" w:rsidR="00385C2F" w:rsidRPr="00471BA3" w:rsidRDefault="00385C2F" w:rsidP="00385C2F">
            <w:pPr>
              <w:pStyle w:val="TableParagraph"/>
              <w:rPr>
                <w:sz w:val="24"/>
                <w:szCs w:val="24"/>
                <w:lang w:eastAsia="en-AU"/>
              </w:rPr>
            </w:pPr>
            <w:r>
              <w:t>Ortho-Phosphate </w:t>
            </w:r>
          </w:p>
        </w:tc>
        <w:tc>
          <w:tcPr>
            <w:tcW w:w="1255" w:type="pct"/>
            <w:hideMark/>
          </w:tcPr>
          <w:p w14:paraId="5FA42123" w14:textId="7535C952" w:rsidR="00385C2F" w:rsidRPr="00471BA3" w:rsidRDefault="00385C2F" w:rsidP="00385C2F">
            <w:pPr>
              <w:pStyle w:val="TableParagraph"/>
              <w:rPr>
                <w:sz w:val="24"/>
                <w:szCs w:val="24"/>
                <w:lang w:eastAsia="en-AU"/>
              </w:rPr>
            </w:pPr>
            <w:r>
              <w:t>0.01 mg/l </w:t>
            </w:r>
          </w:p>
        </w:tc>
        <w:tc>
          <w:tcPr>
            <w:tcW w:w="1470" w:type="pct"/>
            <w:hideMark/>
          </w:tcPr>
          <w:p w14:paraId="369831A7" w14:textId="64AD9C7D" w:rsidR="00385C2F" w:rsidRPr="00471BA3" w:rsidRDefault="00385C2F" w:rsidP="00385C2F">
            <w:pPr>
              <w:pStyle w:val="TableParagraph"/>
              <w:rPr>
                <w:sz w:val="24"/>
                <w:szCs w:val="24"/>
                <w:lang w:eastAsia="en-AU"/>
              </w:rPr>
            </w:pPr>
            <w:r>
              <w:t>monthly</w:t>
            </w:r>
          </w:p>
        </w:tc>
      </w:tr>
      <w:tr w:rsidR="00385C2F" w:rsidRPr="00471BA3" w14:paraId="7CEB6151" w14:textId="77777777" w:rsidTr="00D85CE2">
        <w:trPr>
          <w:cantSplit/>
          <w:trHeight w:val="300"/>
        </w:trPr>
        <w:tc>
          <w:tcPr>
            <w:tcW w:w="411" w:type="pct"/>
            <w:hideMark/>
          </w:tcPr>
          <w:p w14:paraId="78D01368" w14:textId="44D24746" w:rsidR="00385C2F" w:rsidRPr="00471BA3" w:rsidRDefault="00385C2F" w:rsidP="00385C2F">
            <w:pPr>
              <w:pStyle w:val="TableParagraph"/>
              <w:rPr>
                <w:sz w:val="24"/>
                <w:szCs w:val="24"/>
                <w:lang w:eastAsia="en-AU"/>
              </w:rPr>
            </w:pPr>
            <w:r>
              <w:t>41</w:t>
            </w:r>
          </w:p>
        </w:tc>
        <w:tc>
          <w:tcPr>
            <w:tcW w:w="1864" w:type="pct"/>
            <w:hideMark/>
          </w:tcPr>
          <w:p w14:paraId="61858500" w14:textId="274EA1C7" w:rsidR="00385C2F" w:rsidRPr="00471BA3" w:rsidRDefault="00385C2F" w:rsidP="00385C2F">
            <w:pPr>
              <w:pStyle w:val="TableParagraph"/>
              <w:rPr>
                <w:sz w:val="24"/>
                <w:szCs w:val="24"/>
                <w:lang w:eastAsia="en-AU"/>
              </w:rPr>
            </w:pPr>
            <w:r>
              <w:t>Total Phosphate </w:t>
            </w:r>
          </w:p>
        </w:tc>
        <w:tc>
          <w:tcPr>
            <w:tcW w:w="1255" w:type="pct"/>
            <w:hideMark/>
          </w:tcPr>
          <w:p w14:paraId="5A4C3388" w14:textId="56609E48" w:rsidR="00385C2F" w:rsidRPr="00471BA3" w:rsidRDefault="00385C2F" w:rsidP="00385C2F">
            <w:pPr>
              <w:pStyle w:val="TableParagraph"/>
              <w:rPr>
                <w:sz w:val="24"/>
                <w:szCs w:val="24"/>
                <w:lang w:eastAsia="en-AU"/>
              </w:rPr>
            </w:pPr>
            <w:r>
              <w:t>0.01 mg/l </w:t>
            </w:r>
          </w:p>
        </w:tc>
        <w:tc>
          <w:tcPr>
            <w:tcW w:w="1470" w:type="pct"/>
            <w:hideMark/>
          </w:tcPr>
          <w:p w14:paraId="3861BCC7" w14:textId="014EA158" w:rsidR="00385C2F" w:rsidRPr="00471BA3" w:rsidRDefault="00385C2F" w:rsidP="00385C2F">
            <w:pPr>
              <w:pStyle w:val="TableParagraph"/>
              <w:rPr>
                <w:sz w:val="24"/>
                <w:szCs w:val="24"/>
                <w:lang w:eastAsia="en-AU"/>
              </w:rPr>
            </w:pPr>
            <w:r>
              <w:t>monthly</w:t>
            </w:r>
          </w:p>
        </w:tc>
      </w:tr>
      <w:tr w:rsidR="00385C2F" w:rsidRPr="00471BA3" w14:paraId="1FC1B661" w14:textId="77777777" w:rsidTr="00D85CE2">
        <w:trPr>
          <w:cantSplit/>
          <w:trHeight w:val="300"/>
        </w:trPr>
        <w:tc>
          <w:tcPr>
            <w:tcW w:w="411" w:type="pct"/>
            <w:hideMark/>
          </w:tcPr>
          <w:p w14:paraId="6D016007" w14:textId="7ABD2A85" w:rsidR="00385C2F" w:rsidRPr="00471BA3" w:rsidRDefault="00385C2F" w:rsidP="00385C2F">
            <w:pPr>
              <w:pStyle w:val="TableParagraph"/>
              <w:rPr>
                <w:sz w:val="24"/>
                <w:szCs w:val="24"/>
                <w:lang w:eastAsia="en-AU"/>
              </w:rPr>
            </w:pPr>
            <w:r>
              <w:t>42</w:t>
            </w:r>
          </w:p>
        </w:tc>
        <w:tc>
          <w:tcPr>
            <w:tcW w:w="1864" w:type="pct"/>
            <w:hideMark/>
          </w:tcPr>
          <w:p w14:paraId="68CDD344" w14:textId="3458227C" w:rsidR="00385C2F" w:rsidRPr="00471BA3" w:rsidRDefault="00385C2F" w:rsidP="00385C2F">
            <w:pPr>
              <w:pStyle w:val="TableParagraph"/>
              <w:rPr>
                <w:sz w:val="24"/>
                <w:szCs w:val="24"/>
                <w:lang w:eastAsia="en-AU"/>
              </w:rPr>
            </w:pPr>
            <w:r>
              <w:t>Oil and Grease </w:t>
            </w:r>
          </w:p>
        </w:tc>
        <w:tc>
          <w:tcPr>
            <w:tcW w:w="1255" w:type="pct"/>
            <w:hideMark/>
          </w:tcPr>
          <w:p w14:paraId="3B2ED91B" w14:textId="2AF64DD4" w:rsidR="00385C2F" w:rsidRPr="00471BA3" w:rsidRDefault="00385C2F" w:rsidP="00385C2F">
            <w:pPr>
              <w:pStyle w:val="TableParagraph"/>
              <w:rPr>
                <w:sz w:val="24"/>
                <w:szCs w:val="24"/>
                <w:lang w:eastAsia="en-AU"/>
              </w:rPr>
            </w:pPr>
            <w:r>
              <w:t>5 mg/l </w:t>
            </w:r>
          </w:p>
        </w:tc>
        <w:tc>
          <w:tcPr>
            <w:tcW w:w="1470" w:type="pct"/>
            <w:hideMark/>
          </w:tcPr>
          <w:p w14:paraId="0F4BAEE3" w14:textId="1CE22C84" w:rsidR="00385C2F" w:rsidRPr="00471BA3" w:rsidRDefault="00385C2F" w:rsidP="00385C2F">
            <w:pPr>
              <w:pStyle w:val="TableParagraph"/>
              <w:rPr>
                <w:sz w:val="24"/>
                <w:szCs w:val="24"/>
                <w:lang w:eastAsia="en-AU"/>
              </w:rPr>
            </w:pPr>
            <w:r>
              <w:t>monthly</w:t>
            </w:r>
          </w:p>
        </w:tc>
      </w:tr>
      <w:tr w:rsidR="00385C2F" w:rsidRPr="00471BA3" w14:paraId="06611311" w14:textId="77777777" w:rsidTr="00D85CE2">
        <w:trPr>
          <w:cantSplit/>
          <w:trHeight w:val="300"/>
        </w:trPr>
        <w:tc>
          <w:tcPr>
            <w:tcW w:w="411" w:type="pct"/>
          </w:tcPr>
          <w:p w14:paraId="7F167708" w14:textId="45677B2F" w:rsidR="00385C2F" w:rsidRPr="00471BA3" w:rsidRDefault="00385C2F" w:rsidP="00385C2F">
            <w:pPr>
              <w:pStyle w:val="TableParagraph"/>
              <w:rPr>
                <w:lang w:eastAsia="en-AU"/>
              </w:rPr>
            </w:pPr>
            <w:r>
              <w:t>43</w:t>
            </w:r>
          </w:p>
        </w:tc>
        <w:tc>
          <w:tcPr>
            <w:tcW w:w="1864" w:type="pct"/>
          </w:tcPr>
          <w:p w14:paraId="1BE15CA7" w14:textId="0D4215D7" w:rsidR="00385C2F" w:rsidRPr="00471BA3" w:rsidRDefault="00385C2F" w:rsidP="00385C2F">
            <w:pPr>
              <w:pStyle w:val="TableParagraph"/>
              <w:rPr>
                <w:lang w:eastAsia="en-AU"/>
              </w:rPr>
            </w:pPr>
            <w:r>
              <w:t>E-coli</w:t>
            </w:r>
          </w:p>
        </w:tc>
        <w:tc>
          <w:tcPr>
            <w:tcW w:w="1255" w:type="pct"/>
          </w:tcPr>
          <w:p w14:paraId="2FAC3821" w14:textId="02252457" w:rsidR="00385C2F" w:rsidRPr="00471BA3" w:rsidRDefault="00385C2F" w:rsidP="00385C2F">
            <w:pPr>
              <w:pStyle w:val="TableParagraph"/>
              <w:rPr>
                <w:lang w:eastAsia="en-AU"/>
              </w:rPr>
            </w:pPr>
            <w:r>
              <w:t> 10CFU/100ml</w:t>
            </w:r>
          </w:p>
        </w:tc>
        <w:tc>
          <w:tcPr>
            <w:tcW w:w="1470" w:type="pct"/>
          </w:tcPr>
          <w:p w14:paraId="7CF20C12" w14:textId="28FE220E" w:rsidR="00385C2F" w:rsidRPr="00471BA3" w:rsidRDefault="00385C2F" w:rsidP="00385C2F">
            <w:pPr>
              <w:pStyle w:val="TableParagraph"/>
              <w:rPr>
                <w:lang w:eastAsia="en-AU"/>
              </w:rPr>
            </w:pPr>
            <w:r>
              <w:t>monthly</w:t>
            </w:r>
          </w:p>
        </w:tc>
      </w:tr>
      <w:tr w:rsidR="00385C2F" w:rsidRPr="00471BA3" w14:paraId="73F83175" w14:textId="77777777" w:rsidTr="00D85CE2">
        <w:trPr>
          <w:cantSplit/>
          <w:trHeight w:val="300"/>
        </w:trPr>
        <w:tc>
          <w:tcPr>
            <w:tcW w:w="411" w:type="pct"/>
          </w:tcPr>
          <w:p w14:paraId="1A07E283" w14:textId="386D2B6F" w:rsidR="00385C2F" w:rsidRDefault="00385C2F" w:rsidP="00385C2F">
            <w:pPr>
              <w:pStyle w:val="TableParagraph"/>
              <w:rPr>
                <w:lang w:eastAsia="en-AU"/>
              </w:rPr>
            </w:pPr>
            <w:r>
              <w:t>44</w:t>
            </w:r>
          </w:p>
        </w:tc>
        <w:tc>
          <w:tcPr>
            <w:tcW w:w="1864" w:type="pct"/>
          </w:tcPr>
          <w:p w14:paraId="3B898D90" w14:textId="4F282295" w:rsidR="00385C2F" w:rsidRDefault="00385C2F" w:rsidP="00385C2F">
            <w:pPr>
              <w:pStyle w:val="TableParagraph"/>
              <w:rPr>
                <w:lang w:eastAsia="en-AU"/>
              </w:rPr>
            </w:pPr>
            <w:r>
              <w:t>PFAS suite</w:t>
            </w:r>
          </w:p>
        </w:tc>
        <w:tc>
          <w:tcPr>
            <w:tcW w:w="1255" w:type="pct"/>
          </w:tcPr>
          <w:p w14:paraId="27089C37" w14:textId="51C37F20" w:rsidR="00385C2F" w:rsidRPr="00471BA3" w:rsidRDefault="00385C2F" w:rsidP="00385C2F">
            <w:pPr>
              <w:pStyle w:val="TableParagraph"/>
              <w:rPr>
                <w:lang w:eastAsia="en-AU"/>
              </w:rPr>
            </w:pPr>
            <w:r>
              <w:t>variable</w:t>
            </w:r>
          </w:p>
        </w:tc>
        <w:tc>
          <w:tcPr>
            <w:tcW w:w="1470" w:type="pct"/>
          </w:tcPr>
          <w:p w14:paraId="105DA7BA" w14:textId="1057D992" w:rsidR="00385C2F" w:rsidRDefault="006749E7" w:rsidP="00385C2F">
            <w:pPr>
              <w:pStyle w:val="TableParagraph"/>
              <w:rPr>
                <w:lang w:eastAsia="en-AU"/>
              </w:rPr>
            </w:pPr>
            <w:r>
              <w:t xml:space="preserve">Six </w:t>
            </w:r>
            <w:r w:rsidR="00385C2F">
              <w:t>monthly</w:t>
            </w:r>
          </w:p>
        </w:tc>
      </w:tr>
    </w:tbl>
    <w:p w14:paraId="657E6102" w14:textId="77777777" w:rsidR="00471BA3" w:rsidRDefault="00471BA3" w:rsidP="00C43772">
      <w:pPr>
        <w:rPr>
          <w:lang w:eastAsia="en-AU"/>
        </w:rPr>
      </w:pPr>
      <w:r w:rsidRPr="00471BA3">
        <w:rPr>
          <w:lang w:eastAsia="en-AU"/>
        </w:rPr>
        <w:t> </w:t>
      </w:r>
    </w:p>
    <w:p w14:paraId="56B58C2E" w14:textId="4B25B3E8" w:rsidR="00A01329" w:rsidRDefault="00246777" w:rsidP="00246777">
      <w:pPr>
        <w:pStyle w:val="Heading3"/>
        <w:rPr>
          <w:lang w:eastAsia="en-AU"/>
        </w:rPr>
      </w:pPr>
      <w:r>
        <w:rPr>
          <w:lang w:eastAsia="en-AU"/>
        </w:rPr>
        <w:t xml:space="preserve">Groundwater Quality </w:t>
      </w:r>
    </w:p>
    <w:p w14:paraId="65D6B5EE" w14:textId="3336EB0D" w:rsidR="00246777" w:rsidRPr="00246777" w:rsidRDefault="00A01329" w:rsidP="00246777">
      <w:pPr>
        <w:rPr>
          <w:lang w:eastAsia="en-AU"/>
        </w:rPr>
      </w:pPr>
      <w:r w:rsidRPr="00A01329">
        <w:rPr>
          <w:lang w:eastAsia="en-AU"/>
        </w:rPr>
        <w:t>Shallow groundwater quality information</w:t>
      </w:r>
      <w:r>
        <w:rPr>
          <w:lang w:eastAsia="en-AU"/>
        </w:rPr>
        <w:t xml:space="preserve"> is a key input in the </w:t>
      </w:r>
      <w:r w:rsidR="003F1A58" w:rsidRPr="003F1A58">
        <w:rPr>
          <w:lang w:eastAsia="en-AU"/>
        </w:rPr>
        <w:t xml:space="preserve">water balance/water quality modelling </w:t>
      </w:r>
      <w:r w:rsidR="00C70D0C">
        <w:rPr>
          <w:lang w:eastAsia="en-AU"/>
        </w:rPr>
        <w:t>process</w:t>
      </w:r>
      <w:r w:rsidR="005E4707">
        <w:rPr>
          <w:lang w:eastAsia="en-AU"/>
        </w:rPr>
        <w:t xml:space="preserve"> </w:t>
      </w:r>
      <w:r w:rsidR="003F1A58" w:rsidRPr="003F1A58">
        <w:rPr>
          <w:lang w:eastAsia="en-AU"/>
        </w:rPr>
        <w:t>and provide</w:t>
      </w:r>
      <w:r w:rsidR="005E4707">
        <w:rPr>
          <w:lang w:eastAsia="en-AU"/>
        </w:rPr>
        <w:t>s</w:t>
      </w:r>
      <w:r w:rsidR="003F1A58" w:rsidRPr="003F1A58">
        <w:rPr>
          <w:lang w:eastAsia="en-AU"/>
        </w:rPr>
        <w:t xml:space="preserve"> the background quality of seepage water </w:t>
      </w:r>
      <w:r w:rsidR="005E4707">
        <w:rPr>
          <w:lang w:eastAsia="en-AU"/>
        </w:rPr>
        <w:t>that is</w:t>
      </w:r>
      <w:r w:rsidR="003F1A58" w:rsidRPr="003F1A58">
        <w:rPr>
          <w:lang w:eastAsia="en-AU"/>
        </w:rPr>
        <w:t xml:space="preserve"> likely to enter a future pit lake.</w:t>
      </w:r>
    </w:p>
    <w:p w14:paraId="4D682897" w14:textId="1A568C42" w:rsidR="00B370B9" w:rsidRPr="003F1A58" w:rsidRDefault="00D34548" w:rsidP="00C43772">
      <w:pPr>
        <w:rPr>
          <w:lang w:eastAsia="en-AU"/>
        </w:rPr>
      </w:pPr>
      <w:r w:rsidRPr="003F1A58">
        <w:rPr>
          <w:lang w:eastAsia="en-AU"/>
        </w:rPr>
        <w:t>Since</w:t>
      </w:r>
      <w:r w:rsidR="007212C5" w:rsidRPr="007212C5">
        <w:rPr>
          <w:lang w:eastAsia="en-AU"/>
        </w:rPr>
        <w:t xml:space="preserve"> 2022 SGS</w:t>
      </w:r>
      <w:r w:rsidR="007212C5" w:rsidRPr="003F1A58">
        <w:rPr>
          <w:lang w:eastAsia="en-AU"/>
        </w:rPr>
        <w:t xml:space="preserve"> </w:t>
      </w:r>
      <w:r w:rsidR="008C6C1A">
        <w:rPr>
          <w:lang w:eastAsia="en-AU"/>
        </w:rPr>
        <w:t>(</w:t>
      </w:r>
      <w:r w:rsidR="008C2B80">
        <w:rPr>
          <w:lang w:eastAsia="en-AU"/>
        </w:rPr>
        <w:t>a</w:t>
      </w:r>
      <w:r w:rsidR="008C6C1A">
        <w:rPr>
          <w:lang w:eastAsia="en-AU"/>
        </w:rPr>
        <w:t xml:space="preserve"> laboratory</w:t>
      </w:r>
      <w:r w:rsidR="008C2B80">
        <w:rPr>
          <w:lang w:eastAsia="en-AU"/>
        </w:rPr>
        <w:t xml:space="preserve"> with National Association of Testing Authorities (</w:t>
      </w:r>
      <w:r w:rsidR="008C6C1A">
        <w:rPr>
          <w:lang w:eastAsia="en-AU"/>
        </w:rPr>
        <w:t>NATA</w:t>
      </w:r>
      <w:r w:rsidR="008C2B80">
        <w:rPr>
          <w:lang w:eastAsia="en-AU"/>
        </w:rPr>
        <w:t>)</w:t>
      </w:r>
      <w:r w:rsidR="008C6C1A">
        <w:rPr>
          <w:lang w:eastAsia="en-AU"/>
        </w:rPr>
        <w:t xml:space="preserve"> </w:t>
      </w:r>
      <w:r w:rsidR="008C2B80">
        <w:rPr>
          <w:lang w:eastAsia="en-AU"/>
        </w:rPr>
        <w:t>accreditation</w:t>
      </w:r>
      <w:r w:rsidR="008C6C1A">
        <w:rPr>
          <w:lang w:eastAsia="en-AU"/>
        </w:rPr>
        <w:t>)</w:t>
      </w:r>
      <w:r w:rsidR="007212C5" w:rsidRPr="003F1A58">
        <w:rPr>
          <w:lang w:eastAsia="en-AU"/>
        </w:rPr>
        <w:t xml:space="preserve"> have been engaged to </w:t>
      </w:r>
      <w:r w:rsidR="007212C5" w:rsidRPr="007212C5">
        <w:rPr>
          <w:lang w:eastAsia="en-AU"/>
        </w:rPr>
        <w:t xml:space="preserve">undertake routine </w:t>
      </w:r>
      <w:r w:rsidR="003668BA" w:rsidRPr="003F1A58">
        <w:rPr>
          <w:lang w:eastAsia="en-AU"/>
        </w:rPr>
        <w:t>g</w:t>
      </w:r>
      <w:r w:rsidR="007212C5" w:rsidRPr="003F1A58">
        <w:rPr>
          <w:lang w:eastAsia="en-AU"/>
        </w:rPr>
        <w:t xml:space="preserve">roundwater </w:t>
      </w:r>
      <w:r w:rsidR="007212C5" w:rsidRPr="007212C5">
        <w:rPr>
          <w:lang w:eastAsia="en-AU"/>
        </w:rPr>
        <w:t>sampling of 18 ex-pit locations and 13 in-pit locations as per</w:t>
      </w:r>
      <w:r w:rsidR="007212C5" w:rsidRPr="003F1A58">
        <w:rPr>
          <w:lang w:eastAsia="en-AU"/>
        </w:rPr>
        <w:t xml:space="preserve"> </w:t>
      </w:r>
      <w:r w:rsidR="0085374A">
        <w:rPr>
          <w:highlight w:val="yellow"/>
          <w:lang w:eastAsia="en-AU"/>
        </w:rPr>
        <w:fldChar w:fldCharType="begin"/>
      </w:r>
      <w:r w:rsidR="0085374A">
        <w:rPr>
          <w:lang w:eastAsia="en-AU"/>
        </w:rPr>
        <w:instrText xml:space="preserve"> REF _Ref198538730 \h </w:instrText>
      </w:r>
      <w:r w:rsidR="0085374A">
        <w:rPr>
          <w:highlight w:val="yellow"/>
          <w:lang w:eastAsia="en-AU"/>
        </w:rPr>
      </w:r>
      <w:r w:rsidR="0085374A">
        <w:rPr>
          <w:highlight w:val="yellow"/>
          <w:lang w:eastAsia="en-AU"/>
        </w:rPr>
        <w:fldChar w:fldCharType="separate"/>
      </w:r>
      <w:r w:rsidR="00D35BC0">
        <w:t xml:space="preserve">Figure </w:t>
      </w:r>
      <w:r w:rsidR="00D35BC0">
        <w:rPr>
          <w:noProof/>
        </w:rPr>
        <w:t>15</w:t>
      </w:r>
      <w:r w:rsidR="00D35BC0">
        <w:noBreakHyphen/>
      </w:r>
      <w:r w:rsidR="00D35BC0">
        <w:rPr>
          <w:noProof/>
        </w:rPr>
        <w:t>4</w:t>
      </w:r>
      <w:r w:rsidR="0085374A">
        <w:rPr>
          <w:highlight w:val="yellow"/>
          <w:lang w:eastAsia="en-AU"/>
        </w:rPr>
        <w:fldChar w:fldCharType="end"/>
      </w:r>
      <w:r w:rsidR="0085374A">
        <w:rPr>
          <w:lang w:eastAsia="en-AU"/>
        </w:rPr>
        <w:t xml:space="preserve"> </w:t>
      </w:r>
      <w:r w:rsidR="007212C5" w:rsidRPr="007212C5">
        <w:rPr>
          <w:lang w:eastAsia="en-AU"/>
        </w:rPr>
        <w:t>below.</w:t>
      </w:r>
    </w:p>
    <w:p w14:paraId="1784ABD4" w14:textId="059578BB" w:rsidR="007212C5" w:rsidRPr="007212C5" w:rsidRDefault="007212C5" w:rsidP="00C43772">
      <w:pPr>
        <w:rPr>
          <w:lang w:eastAsia="en-AU"/>
        </w:rPr>
      </w:pPr>
      <w:r w:rsidRPr="007212C5">
        <w:rPr>
          <w:lang w:eastAsia="en-AU"/>
        </w:rPr>
        <w:t xml:space="preserve">Samples were originally taken </w:t>
      </w:r>
      <w:r w:rsidR="00B370B9" w:rsidRPr="003F1A58">
        <w:rPr>
          <w:lang w:eastAsia="en-AU"/>
        </w:rPr>
        <w:t>on a</w:t>
      </w:r>
      <w:r w:rsidRPr="003F1A58">
        <w:rPr>
          <w:lang w:eastAsia="en-AU"/>
        </w:rPr>
        <w:t xml:space="preserve"> </w:t>
      </w:r>
      <w:r w:rsidR="00423E0F">
        <w:rPr>
          <w:lang w:eastAsia="en-AU"/>
        </w:rPr>
        <w:t>three-</w:t>
      </w:r>
      <w:r w:rsidRPr="007212C5">
        <w:rPr>
          <w:lang w:eastAsia="en-AU"/>
        </w:rPr>
        <w:t>month</w:t>
      </w:r>
      <w:r w:rsidR="00B370B9" w:rsidRPr="003F1A58">
        <w:rPr>
          <w:lang w:eastAsia="en-AU"/>
        </w:rPr>
        <w:t>ly basis</w:t>
      </w:r>
      <w:r w:rsidRPr="007212C5">
        <w:rPr>
          <w:lang w:eastAsia="en-AU"/>
        </w:rPr>
        <w:t xml:space="preserve"> but have</w:t>
      </w:r>
      <w:r w:rsidRPr="003F1A58">
        <w:rPr>
          <w:lang w:eastAsia="en-AU"/>
        </w:rPr>
        <w:t xml:space="preserve"> </w:t>
      </w:r>
      <w:r w:rsidR="00B370B9" w:rsidRPr="003F1A58">
        <w:rPr>
          <w:lang w:eastAsia="en-AU"/>
        </w:rPr>
        <w:t>since</w:t>
      </w:r>
      <w:r w:rsidRPr="007212C5">
        <w:rPr>
          <w:lang w:eastAsia="en-AU"/>
        </w:rPr>
        <w:t xml:space="preserve"> been reduced to </w:t>
      </w:r>
      <w:r w:rsidR="00B370B9" w:rsidRPr="003F1A58">
        <w:rPr>
          <w:lang w:eastAsia="en-AU"/>
        </w:rPr>
        <w:t xml:space="preserve">a </w:t>
      </w:r>
      <w:r w:rsidR="00996B76">
        <w:rPr>
          <w:lang w:eastAsia="en-AU"/>
        </w:rPr>
        <w:t>six</w:t>
      </w:r>
      <w:r w:rsidR="00996B76" w:rsidRPr="003F1A58">
        <w:rPr>
          <w:lang w:eastAsia="en-AU"/>
        </w:rPr>
        <w:t>-</w:t>
      </w:r>
      <w:r w:rsidRPr="007212C5">
        <w:rPr>
          <w:lang w:eastAsia="en-AU"/>
        </w:rPr>
        <w:t>monthly</w:t>
      </w:r>
      <w:r w:rsidRPr="003F1A58">
        <w:rPr>
          <w:lang w:eastAsia="en-AU"/>
        </w:rPr>
        <w:t xml:space="preserve"> </w:t>
      </w:r>
      <w:r w:rsidR="00B370B9" w:rsidRPr="003F1A58">
        <w:rPr>
          <w:lang w:eastAsia="en-AU"/>
        </w:rPr>
        <w:t xml:space="preserve">basis </w:t>
      </w:r>
      <w:r w:rsidR="00F72EEE" w:rsidRPr="003F1A58">
        <w:rPr>
          <w:lang w:eastAsia="en-AU"/>
        </w:rPr>
        <w:t>(</w:t>
      </w:r>
      <w:r w:rsidR="005E4707">
        <w:rPr>
          <w:lang w:eastAsia="en-AU"/>
        </w:rPr>
        <w:t xml:space="preserve">notionally </w:t>
      </w:r>
      <w:r w:rsidR="00F72EEE" w:rsidRPr="003F1A58">
        <w:rPr>
          <w:lang w:eastAsia="en-AU"/>
        </w:rPr>
        <w:t>summer / winter)</w:t>
      </w:r>
      <w:r w:rsidR="00B370B9" w:rsidRPr="003F1A58">
        <w:rPr>
          <w:lang w:eastAsia="en-AU"/>
        </w:rPr>
        <w:t xml:space="preserve"> </w:t>
      </w:r>
      <w:r w:rsidR="00F72EEE" w:rsidRPr="003F1A58">
        <w:rPr>
          <w:lang w:eastAsia="en-AU"/>
        </w:rPr>
        <w:t xml:space="preserve">due to </w:t>
      </w:r>
      <w:r w:rsidRPr="003F1A58">
        <w:rPr>
          <w:lang w:eastAsia="en-AU"/>
        </w:rPr>
        <w:t xml:space="preserve">the </w:t>
      </w:r>
      <w:r w:rsidRPr="007212C5">
        <w:rPr>
          <w:lang w:eastAsia="en-AU"/>
        </w:rPr>
        <w:t>consistency of results</w:t>
      </w:r>
      <w:r w:rsidR="005E4707">
        <w:rPr>
          <w:lang w:eastAsia="en-AU"/>
        </w:rPr>
        <w:t xml:space="preserve"> found</w:t>
      </w:r>
      <w:r w:rsidRPr="007212C5">
        <w:rPr>
          <w:lang w:eastAsia="en-AU"/>
        </w:rPr>
        <w:t xml:space="preserve">. Each sample is tested for the analytical suite </w:t>
      </w:r>
      <w:r w:rsidR="00F72EEE" w:rsidRPr="003F1A58">
        <w:rPr>
          <w:lang w:eastAsia="en-AU"/>
        </w:rPr>
        <w:t xml:space="preserve">shown </w:t>
      </w:r>
      <w:r w:rsidRPr="007212C5">
        <w:rPr>
          <w:lang w:eastAsia="en-AU"/>
        </w:rPr>
        <w:t xml:space="preserve">in </w:t>
      </w:r>
      <w:r w:rsidR="0085374A">
        <w:rPr>
          <w:highlight w:val="yellow"/>
          <w:lang w:eastAsia="en-AU"/>
        </w:rPr>
        <w:fldChar w:fldCharType="begin"/>
      </w:r>
      <w:r w:rsidR="0085374A">
        <w:rPr>
          <w:highlight w:val="yellow"/>
          <w:lang w:eastAsia="en-AU"/>
        </w:rPr>
        <w:instrText xml:space="preserve"> REF _Ref198538756 \h </w:instrText>
      </w:r>
      <w:r w:rsidR="0085374A">
        <w:rPr>
          <w:highlight w:val="yellow"/>
          <w:lang w:eastAsia="en-AU"/>
        </w:rPr>
      </w:r>
      <w:r w:rsidR="0085374A">
        <w:rPr>
          <w:highlight w:val="yellow"/>
          <w:lang w:eastAsia="en-AU"/>
        </w:rPr>
        <w:fldChar w:fldCharType="separate"/>
      </w:r>
      <w:r w:rsidR="00D35BC0">
        <w:t xml:space="preserve">Table </w:t>
      </w:r>
      <w:r w:rsidR="00D35BC0">
        <w:rPr>
          <w:noProof/>
        </w:rPr>
        <w:t>15</w:t>
      </w:r>
      <w:r w:rsidR="00D35BC0">
        <w:noBreakHyphen/>
      </w:r>
      <w:r w:rsidR="00D35BC0">
        <w:rPr>
          <w:noProof/>
        </w:rPr>
        <w:t>3</w:t>
      </w:r>
      <w:r w:rsidR="0085374A">
        <w:rPr>
          <w:highlight w:val="yellow"/>
          <w:lang w:eastAsia="en-AU"/>
        </w:rPr>
        <w:fldChar w:fldCharType="end"/>
      </w:r>
      <w:r w:rsidRPr="007212C5">
        <w:rPr>
          <w:lang w:eastAsia="en-AU"/>
        </w:rPr>
        <w:t xml:space="preserve"> below. The frequency of this sampling will be reviewed on an ongoing basis</w:t>
      </w:r>
      <w:r w:rsidR="00423E0F">
        <w:rPr>
          <w:lang w:eastAsia="en-AU"/>
        </w:rPr>
        <w:t xml:space="preserve"> </w:t>
      </w:r>
      <w:r w:rsidR="00D34548" w:rsidRPr="003F1A58">
        <w:rPr>
          <w:lang w:eastAsia="en-AU"/>
        </w:rPr>
        <w:t xml:space="preserve">and is likely to be reduced as </w:t>
      </w:r>
      <w:r w:rsidR="00AA5BB7" w:rsidRPr="003F1A58">
        <w:rPr>
          <w:lang w:eastAsia="en-AU"/>
        </w:rPr>
        <w:t>rehabilitation</w:t>
      </w:r>
      <w:r w:rsidR="00D34548" w:rsidRPr="003F1A58">
        <w:rPr>
          <w:lang w:eastAsia="en-AU"/>
        </w:rPr>
        <w:t xml:space="preserve"> </w:t>
      </w:r>
      <w:r w:rsidR="00AA5BB7" w:rsidRPr="003F1A58">
        <w:rPr>
          <w:lang w:eastAsia="en-AU"/>
        </w:rPr>
        <w:t>progress</w:t>
      </w:r>
      <w:r w:rsidR="0085374A">
        <w:rPr>
          <w:lang w:eastAsia="en-AU"/>
        </w:rPr>
        <w:t>.</w:t>
      </w:r>
      <w:r w:rsidR="00AA5BB7" w:rsidRPr="003F1A58">
        <w:rPr>
          <w:lang w:eastAsia="en-AU"/>
        </w:rPr>
        <w:t xml:space="preserve"> </w:t>
      </w:r>
    </w:p>
    <w:p w14:paraId="6E35397D" w14:textId="276383BC" w:rsidR="0085374A" w:rsidRDefault="0085374A" w:rsidP="0085374A">
      <w:pPr>
        <w:pStyle w:val="Caption"/>
        <w:keepNext/>
      </w:pPr>
      <w:bookmarkStart w:id="890" w:name="_Ref198538756"/>
      <w:bookmarkStart w:id="891" w:name="_Ref198538752"/>
      <w:bookmarkStart w:id="892" w:name="_Toc210127054"/>
      <w:r>
        <w:t xml:space="preserve">Table </w:t>
      </w:r>
      <w:r w:rsidR="00971AAD">
        <w:fldChar w:fldCharType="begin"/>
      </w:r>
      <w:r w:rsidR="00971AAD">
        <w:instrText xml:space="preserve"> STYLEREF 1 \s </w:instrText>
      </w:r>
      <w:r w:rsidR="00971AAD">
        <w:fldChar w:fldCharType="separate"/>
      </w:r>
      <w:r w:rsidR="00D35BC0">
        <w:rPr>
          <w:noProof/>
        </w:rPr>
        <w:t>15</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3</w:t>
      </w:r>
      <w:r w:rsidR="00971AAD">
        <w:fldChar w:fldCharType="end"/>
      </w:r>
      <w:bookmarkEnd w:id="890"/>
      <w:r>
        <w:t xml:space="preserve">: </w:t>
      </w:r>
      <w:r w:rsidRPr="00D02645">
        <w:t xml:space="preserve">Groundwater Quality </w:t>
      </w:r>
      <w:r>
        <w:t xml:space="preserve">Monitoring </w:t>
      </w:r>
      <w:r w:rsidRPr="00D02645">
        <w:t>Parameters</w:t>
      </w:r>
      <w:bookmarkEnd w:id="891"/>
      <w:bookmarkEnd w:id="892"/>
    </w:p>
    <w:tbl>
      <w:tblPr>
        <w:tblStyle w:val="DMRPTable"/>
        <w:tblW w:w="5000" w:type="pct"/>
        <w:tblLook w:val="04A0" w:firstRow="1" w:lastRow="0" w:firstColumn="1" w:lastColumn="0" w:noHBand="0" w:noVBand="1"/>
      </w:tblPr>
      <w:tblGrid>
        <w:gridCol w:w="5374"/>
        <w:gridCol w:w="5392"/>
      </w:tblGrid>
      <w:tr w:rsidR="007212C5" w:rsidRPr="007212C5" w14:paraId="65FC02B7" w14:textId="77777777" w:rsidTr="0085374A">
        <w:trPr>
          <w:cnfStyle w:val="100000000000" w:firstRow="1" w:lastRow="0" w:firstColumn="0" w:lastColumn="0" w:oddVBand="0" w:evenVBand="0" w:oddHBand="0" w:evenHBand="0" w:firstRowFirstColumn="0" w:firstRowLastColumn="0" w:lastRowFirstColumn="0" w:lastRowLastColumn="0"/>
          <w:trHeight w:val="300"/>
          <w:tblHeader/>
        </w:trPr>
        <w:tc>
          <w:tcPr>
            <w:tcW w:w="2496" w:type="pct"/>
            <w:hideMark/>
          </w:tcPr>
          <w:p w14:paraId="75109415" w14:textId="4412482B" w:rsidR="007212C5" w:rsidRPr="007212C5" w:rsidRDefault="007212C5" w:rsidP="00C43772">
            <w:pPr>
              <w:rPr>
                <w:sz w:val="24"/>
                <w:szCs w:val="24"/>
                <w:lang w:eastAsia="en-AU"/>
              </w:rPr>
            </w:pPr>
            <w:r w:rsidRPr="007212C5">
              <w:rPr>
                <w:lang w:eastAsia="en-AU"/>
              </w:rPr>
              <w:t>General Parameters – ALL BORES</w:t>
            </w:r>
          </w:p>
        </w:tc>
        <w:tc>
          <w:tcPr>
            <w:tcW w:w="2504" w:type="pct"/>
            <w:hideMark/>
          </w:tcPr>
          <w:p w14:paraId="180DD6F4" w14:textId="77777777" w:rsidR="007212C5" w:rsidRPr="007212C5" w:rsidRDefault="007212C5" w:rsidP="00C43772">
            <w:pPr>
              <w:rPr>
                <w:sz w:val="24"/>
                <w:szCs w:val="24"/>
                <w:lang w:eastAsia="en-AU"/>
              </w:rPr>
            </w:pPr>
            <w:r w:rsidRPr="007212C5">
              <w:rPr>
                <w:lang w:eastAsia="en-AU"/>
              </w:rPr>
              <w:t> </w:t>
            </w:r>
          </w:p>
        </w:tc>
      </w:tr>
      <w:tr w:rsidR="007212C5" w:rsidRPr="007212C5" w14:paraId="76DD37CE" w14:textId="77777777" w:rsidTr="00D85CE2">
        <w:trPr>
          <w:trHeight w:val="300"/>
        </w:trPr>
        <w:tc>
          <w:tcPr>
            <w:tcW w:w="2496" w:type="pct"/>
            <w:hideMark/>
          </w:tcPr>
          <w:p w14:paraId="1001098A" w14:textId="2EDBDF4D" w:rsidR="007212C5" w:rsidRPr="007212C5" w:rsidRDefault="007212C5" w:rsidP="00C43772">
            <w:pPr>
              <w:rPr>
                <w:sz w:val="24"/>
                <w:szCs w:val="24"/>
                <w:lang w:eastAsia="en-AU"/>
              </w:rPr>
            </w:pPr>
            <w:r w:rsidRPr="007212C5">
              <w:rPr>
                <w:lang w:eastAsia="en-AU"/>
              </w:rPr>
              <w:t>pH</w:t>
            </w:r>
          </w:p>
        </w:tc>
        <w:tc>
          <w:tcPr>
            <w:tcW w:w="2504" w:type="pct"/>
            <w:hideMark/>
          </w:tcPr>
          <w:p w14:paraId="12D7AB8F" w14:textId="58584D84" w:rsidR="007212C5" w:rsidRPr="007212C5" w:rsidRDefault="007212C5" w:rsidP="00C43772">
            <w:pPr>
              <w:rPr>
                <w:sz w:val="24"/>
                <w:szCs w:val="24"/>
                <w:lang w:eastAsia="en-AU"/>
              </w:rPr>
            </w:pPr>
            <w:r w:rsidRPr="007212C5">
              <w:rPr>
                <w:lang w:eastAsia="en-AU"/>
              </w:rPr>
              <w:t>Gadolinium</w:t>
            </w:r>
          </w:p>
        </w:tc>
      </w:tr>
      <w:tr w:rsidR="007212C5" w:rsidRPr="007212C5" w14:paraId="3D667E48" w14:textId="77777777" w:rsidTr="00D85CE2">
        <w:trPr>
          <w:trHeight w:val="300"/>
        </w:trPr>
        <w:tc>
          <w:tcPr>
            <w:tcW w:w="2496" w:type="pct"/>
            <w:hideMark/>
          </w:tcPr>
          <w:p w14:paraId="1FB2D625" w14:textId="0C676022" w:rsidR="007212C5" w:rsidRPr="007212C5" w:rsidRDefault="007212C5" w:rsidP="00C43772">
            <w:pPr>
              <w:rPr>
                <w:sz w:val="24"/>
                <w:szCs w:val="24"/>
                <w:lang w:eastAsia="en-AU"/>
              </w:rPr>
            </w:pPr>
            <w:r w:rsidRPr="007212C5">
              <w:rPr>
                <w:lang w:eastAsia="en-AU"/>
              </w:rPr>
              <w:t>Electrical Conductivity</w:t>
            </w:r>
          </w:p>
        </w:tc>
        <w:tc>
          <w:tcPr>
            <w:tcW w:w="2504" w:type="pct"/>
            <w:hideMark/>
          </w:tcPr>
          <w:p w14:paraId="2ACE0A1B" w14:textId="6C0A0B16" w:rsidR="007212C5" w:rsidRPr="007212C5" w:rsidRDefault="007212C5" w:rsidP="00C43772">
            <w:pPr>
              <w:rPr>
                <w:sz w:val="24"/>
                <w:szCs w:val="24"/>
                <w:lang w:eastAsia="en-AU"/>
              </w:rPr>
            </w:pPr>
            <w:r w:rsidRPr="007212C5">
              <w:rPr>
                <w:lang w:eastAsia="en-AU"/>
              </w:rPr>
              <w:t>Holmium</w:t>
            </w:r>
          </w:p>
        </w:tc>
      </w:tr>
      <w:tr w:rsidR="007212C5" w:rsidRPr="007212C5" w14:paraId="1CB66880" w14:textId="77777777" w:rsidTr="00D85CE2">
        <w:trPr>
          <w:trHeight w:val="300"/>
        </w:trPr>
        <w:tc>
          <w:tcPr>
            <w:tcW w:w="2496" w:type="pct"/>
            <w:hideMark/>
          </w:tcPr>
          <w:p w14:paraId="20076D25" w14:textId="74DFA8E7" w:rsidR="007212C5" w:rsidRPr="007212C5" w:rsidRDefault="007212C5" w:rsidP="00C43772">
            <w:pPr>
              <w:rPr>
                <w:sz w:val="24"/>
                <w:szCs w:val="24"/>
                <w:lang w:eastAsia="en-AU"/>
              </w:rPr>
            </w:pPr>
            <w:r w:rsidRPr="007212C5">
              <w:rPr>
                <w:lang w:eastAsia="en-AU"/>
              </w:rPr>
              <w:t>Dissolved Oxygen</w:t>
            </w:r>
          </w:p>
        </w:tc>
        <w:tc>
          <w:tcPr>
            <w:tcW w:w="2504" w:type="pct"/>
            <w:hideMark/>
          </w:tcPr>
          <w:p w14:paraId="57F2E7E0" w14:textId="5A0424F1" w:rsidR="007212C5" w:rsidRPr="007212C5" w:rsidRDefault="007212C5" w:rsidP="00C43772">
            <w:pPr>
              <w:rPr>
                <w:sz w:val="24"/>
                <w:szCs w:val="24"/>
                <w:lang w:eastAsia="en-AU"/>
              </w:rPr>
            </w:pPr>
            <w:r w:rsidRPr="007212C5">
              <w:rPr>
                <w:lang w:eastAsia="en-AU"/>
              </w:rPr>
              <w:t>Hafnium</w:t>
            </w:r>
          </w:p>
        </w:tc>
      </w:tr>
      <w:tr w:rsidR="007212C5" w:rsidRPr="007212C5" w14:paraId="21295427" w14:textId="77777777" w:rsidTr="00D85CE2">
        <w:trPr>
          <w:trHeight w:val="300"/>
        </w:trPr>
        <w:tc>
          <w:tcPr>
            <w:tcW w:w="2496" w:type="pct"/>
            <w:hideMark/>
          </w:tcPr>
          <w:p w14:paraId="1CD3AE19" w14:textId="435F9ABB" w:rsidR="007212C5" w:rsidRPr="007212C5" w:rsidRDefault="007212C5" w:rsidP="00C43772">
            <w:pPr>
              <w:rPr>
                <w:sz w:val="24"/>
                <w:szCs w:val="24"/>
                <w:lang w:eastAsia="en-AU"/>
              </w:rPr>
            </w:pPr>
            <w:r w:rsidRPr="007212C5">
              <w:rPr>
                <w:lang w:eastAsia="en-AU"/>
              </w:rPr>
              <w:t>Alkalinity Bicarbonate as CaCO</w:t>
            </w:r>
            <w:r w:rsidRPr="007212C5">
              <w:rPr>
                <w:sz w:val="14"/>
                <w:szCs w:val="14"/>
                <w:vertAlign w:val="subscript"/>
                <w:lang w:eastAsia="en-AU"/>
              </w:rPr>
              <w:t>3</w:t>
            </w:r>
          </w:p>
        </w:tc>
        <w:tc>
          <w:tcPr>
            <w:tcW w:w="2504" w:type="pct"/>
            <w:hideMark/>
          </w:tcPr>
          <w:p w14:paraId="7FCAC660" w14:textId="776432F7" w:rsidR="007212C5" w:rsidRPr="007212C5" w:rsidRDefault="007212C5" w:rsidP="00C43772">
            <w:pPr>
              <w:rPr>
                <w:sz w:val="24"/>
                <w:szCs w:val="24"/>
                <w:lang w:eastAsia="en-AU"/>
              </w:rPr>
            </w:pPr>
            <w:r w:rsidRPr="007212C5">
              <w:rPr>
                <w:lang w:eastAsia="en-AU"/>
              </w:rPr>
              <w:t>Indium</w:t>
            </w:r>
          </w:p>
        </w:tc>
      </w:tr>
      <w:tr w:rsidR="007212C5" w:rsidRPr="007212C5" w14:paraId="0E08494F" w14:textId="77777777" w:rsidTr="00D85CE2">
        <w:trPr>
          <w:trHeight w:val="300"/>
        </w:trPr>
        <w:tc>
          <w:tcPr>
            <w:tcW w:w="2496" w:type="pct"/>
            <w:hideMark/>
          </w:tcPr>
          <w:p w14:paraId="498E18A3" w14:textId="6BE7DEB4" w:rsidR="007212C5" w:rsidRPr="007212C5" w:rsidRDefault="007212C5" w:rsidP="00C43772">
            <w:pPr>
              <w:rPr>
                <w:sz w:val="24"/>
                <w:szCs w:val="24"/>
                <w:lang w:eastAsia="en-AU"/>
              </w:rPr>
            </w:pPr>
            <w:r w:rsidRPr="007212C5">
              <w:rPr>
                <w:lang w:eastAsia="en-AU"/>
              </w:rPr>
              <w:t>Alkalinity Carbonate</w:t>
            </w:r>
          </w:p>
        </w:tc>
        <w:tc>
          <w:tcPr>
            <w:tcW w:w="2504" w:type="pct"/>
            <w:hideMark/>
          </w:tcPr>
          <w:p w14:paraId="6B53EF18" w14:textId="4DBD6F50" w:rsidR="007212C5" w:rsidRPr="007212C5" w:rsidRDefault="007212C5" w:rsidP="00C43772">
            <w:pPr>
              <w:rPr>
                <w:sz w:val="24"/>
                <w:szCs w:val="24"/>
                <w:lang w:eastAsia="en-AU"/>
              </w:rPr>
            </w:pPr>
            <w:r w:rsidRPr="007212C5">
              <w:rPr>
                <w:lang w:eastAsia="en-AU"/>
              </w:rPr>
              <w:t>Iron</w:t>
            </w:r>
          </w:p>
        </w:tc>
      </w:tr>
      <w:tr w:rsidR="007212C5" w:rsidRPr="007212C5" w14:paraId="2EB9636C" w14:textId="77777777" w:rsidTr="00D85CE2">
        <w:trPr>
          <w:trHeight w:val="300"/>
        </w:trPr>
        <w:tc>
          <w:tcPr>
            <w:tcW w:w="2496" w:type="pct"/>
            <w:hideMark/>
          </w:tcPr>
          <w:p w14:paraId="6EF10A3A" w14:textId="39577D47" w:rsidR="007212C5" w:rsidRPr="007212C5" w:rsidRDefault="007212C5" w:rsidP="00C43772">
            <w:pPr>
              <w:rPr>
                <w:sz w:val="24"/>
                <w:szCs w:val="24"/>
                <w:lang w:eastAsia="en-AU"/>
              </w:rPr>
            </w:pPr>
            <w:r w:rsidRPr="007212C5">
              <w:rPr>
                <w:lang w:eastAsia="en-AU"/>
              </w:rPr>
              <w:t>Alkalinity Hydroxide as CaCO</w:t>
            </w:r>
            <w:r w:rsidRPr="007212C5">
              <w:rPr>
                <w:sz w:val="14"/>
                <w:szCs w:val="14"/>
                <w:vertAlign w:val="subscript"/>
                <w:lang w:eastAsia="en-AU"/>
              </w:rPr>
              <w:t>3</w:t>
            </w:r>
          </w:p>
        </w:tc>
        <w:tc>
          <w:tcPr>
            <w:tcW w:w="2504" w:type="pct"/>
            <w:hideMark/>
          </w:tcPr>
          <w:p w14:paraId="30224B8E" w14:textId="260FF883" w:rsidR="007212C5" w:rsidRPr="007212C5" w:rsidRDefault="007212C5" w:rsidP="00C43772">
            <w:pPr>
              <w:rPr>
                <w:sz w:val="24"/>
                <w:szCs w:val="24"/>
                <w:lang w:eastAsia="en-AU"/>
              </w:rPr>
            </w:pPr>
            <w:r w:rsidRPr="007212C5">
              <w:rPr>
                <w:lang w:eastAsia="en-AU"/>
              </w:rPr>
              <w:t>Lead</w:t>
            </w:r>
          </w:p>
        </w:tc>
      </w:tr>
      <w:tr w:rsidR="007212C5" w:rsidRPr="007212C5" w14:paraId="2CE4CDD7" w14:textId="77777777" w:rsidTr="00D85CE2">
        <w:trPr>
          <w:trHeight w:val="300"/>
        </w:trPr>
        <w:tc>
          <w:tcPr>
            <w:tcW w:w="2496" w:type="pct"/>
            <w:hideMark/>
          </w:tcPr>
          <w:p w14:paraId="19280219" w14:textId="6C6DD732" w:rsidR="007212C5" w:rsidRPr="007212C5" w:rsidRDefault="007212C5" w:rsidP="00C43772">
            <w:pPr>
              <w:rPr>
                <w:sz w:val="24"/>
                <w:szCs w:val="24"/>
                <w:lang w:eastAsia="en-AU"/>
              </w:rPr>
            </w:pPr>
            <w:r w:rsidRPr="007212C5">
              <w:rPr>
                <w:lang w:eastAsia="en-AU"/>
              </w:rPr>
              <w:t>Alkalinity Total</w:t>
            </w:r>
          </w:p>
        </w:tc>
        <w:tc>
          <w:tcPr>
            <w:tcW w:w="2504" w:type="pct"/>
            <w:hideMark/>
          </w:tcPr>
          <w:p w14:paraId="2EE54715" w14:textId="3886CA69" w:rsidR="007212C5" w:rsidRPr="007212C5" w:rsidRDefault="007212C5" w:rsidP="00C43772">
            <w:pPr>
              <w:rPr>
                <w:sz w:val="24"/>
                <w:szCs w:val="24"/>
                <w:lang w:eastAsia="en-AU"/>
              </w:rPr>
            </w:pPr>
            <w:r w:rsidRPr="007212C5">
              <w:rPr>
                <w:lang w:eastAsia="en-AU"/>
              </w:rPr>
              <w:t>Lanthanum</w:t>
            </w:r>
          </w:p>
        </w:tc>
      </w:tr>
      <w:tr w:rsidR="007212C5" w:rsidRPr="007212C5" w14:paraId="0A250912" w14:textId="77777777" w:rsidTr="00D85CE2">
        <w:trPr>
          <w:trHeight w:val="300"/>
        </w:trPr>
        <w:tc>
          <w:tcPr>
            <w:tcW w:w="2496" w:type="pct"/>
            <w:hideMark/>
          </w:tcPr>
          <w:p w14:paraId="60B98972" w14:textId="4CE5812A" w:rsidR="007212C5" w:rsidRPr="007212C5" w:rsidRDefault="007212C5" w:rsidP="00C43772">
            <w:pPr>
              <w:rPr>
                <w:sz w:val="24"/>
                <w:szCs w:val="24"/>
                <w:lang w:eastAsia="en-AU"/>
              </w:rPr>
            </w:pPr>
            <w:r w:rsidRPr="007212C5">
              <w:rPr>
                <w:lang w:eastAsia="en-AU"/>
              </w:rPr>
              <w:t>Acidity as CaCO</w:t>
            </w:r>
            <w:r w:rsidRPr="007212C5">
              <w:rPr>
                <w:sz w:val="14"/>
                <w:szCs w:val="14"/>
                <w:vertAlign w:val="subscript"/>
                <w:lang w:eastAsia="en-AU"/>
              </w:rPr>
              <w:t>3</w:t>
            </w:r>
          </w:p>
        </w:tc>
        <w:tc>
          <w:tcPr>
            <w:tcW w:w="2504" w:type="pct"/>
            <w:hideMark/>
          </w:tcPr>
          <w:p w14:paraId="48DABA2C" w14:textId="2FB47204" w:rsidR="007212C5" w:rsidRPr="007212C5" w:rsidRDefault="007212C5" w:rsidP="00C43772">
            <w:pPr>
              <w:rPr>
                <w:sz w:val="24"/>
                <w:szCs w:val="24"/>
                <w:lang w:eastAsia="en-AU"/>
              </w:rPr>
            </w:pPr>
            <w:r w:rsidRPr="007212C5">
              <w:rPr>
                <w:lang w:eastAsia="en-AU"/>
              </w:rPr>
              <w:t>Lithium</w:t>
            </w:r>
          </w:p>
        </w:tc>
      </w:tr>
      <w:tr w:rsidR="007212C5" w:rsidRPr="007212C5" w14:paraId="65AA14EA" w14:textId="77777777" w:rsidTr="00D85CE2">
        <w:trPr>
          <w:trHeight w:val="300"/>
        </w:trPr>
        <w:tc>
          <w:tcPr>
            <w:tcW w:w="2496" w:type="pct"/>
            <w:hideMark/>
          </w:tcPr>
          <w:p w14:paraId="49D9BE45" w14:textId="1B990698" w:rsidR="007212C5" w:rsidRPr="007212C5" w:rsidRDefault="007212C5" w:rsidP="00C43772">
            <w:pPr>
              <w:rPr>
                <w:sz w:val="24"/>
                <w:szCs w:val="24"/>
                <w:lang w:eastAsia="en-AU"/>
              </w:rPr>
            </w:pPr>
            <w:r w:rsidRPr="007212C5">
              <w:rPr>
                <w:lang w:eastAsia="en-AU"/>
              </w:rPr>
              <w:t>Hardness Total as CaCO</w:t>
            </w:r>
            <w:r w:rsidRPr="007212C5">
              <w:rPr>
                <w:sz w:val="14"/>
                <w:szCs w:val="14"/>
                <w:vertAlign w:val="subscript"/>
                <w:lang w:eastAsia="en-AU"/>
              </w:rPr>
              <w:t>3</w:t>
            </w:r>
          </w:p>
        </w:tc>
        <w:tc>
          <w:tcPr>
            <w:tcW w:w="2504" w:type="pct"/>
            <w:hideMark/>
          </w:tcPr>
          <w:p w14:paraId="416548E3" w14:textId="24E2E694" w:rsidR="007212C5" w:rsidRPr="007212C5" w:rsidRDefault="007212C5" w:rsidP="00C43772">
            <w:pPr>
              <w:rPr>
                <w:sz w:val="24"/>
                <w:szCs w:val="24"/>
                <w:lang w:eastAsia="en-AU"/>
              </w:rPr>
            </w:pPr>
            <w:r w:rsidRPr="007212C5">
              <w:rPr>
                <w:lang w:eastAsia="en-AU"/>
              </w:rPr>
              <w:t>Lutetium</w:t>
            </w:r>
          </w:p>
        </w:tc>
      </w:tr>
      <w:tr w:rsidR="007212C5" w:rsidRPr="007212C5" w14:paraId="04D762AB" w14:textId="77777777" w:rsidTr="00D85CE2">
        <w:trPr>
          <w:trHeight w:val="300"/>
        </w:trPr>
        <w:tc>
          <w:tcPr>
            <w:tcW w:w="2496" w:type="pct"/>
            <w:hideMark/>
          </w:tcPr>
          <w:p w14:paraId="48F136CA" w14:textId="6A7BCB65" w:rsidR="007212C5" w:rsidRPr="007212C5" w:rsidRDefault="007212C5" w:rsidP="00C43772">
            <w:pPr>
              <w:rPr>
                <w:sz w:val="24"/>
                <w:szCs w:val="24"/>
                <w:lang w:eastAsia="en-AU"/>
              </w:rPr>
            </w:pPr>
            <w:r w:rsidRPr="007212C5">
              <w:rPr>
                <w:lang w:eastAsia="en-AU"/>
              </w:rPr>
              <w:t>Total Dissolved Solids</w:t>
            </w:r>
          </w:p>
        </w:tc>
        <w:tc>
          <w:tcPr>
            <w:tcW w:w="2504" w:type="pct"/>
            <w:hideMark/>
          </w:tcPr>
          <w:p w14:paraId="68CFBECB" w14:textId="65FFE436" w:rsidR="007212C5" w:rsidRPr="007212C5" w:rsidRDefault="007212C5" w:rsidP="00C43772">
            <w:pPr>
              <w:rPr>
                <w:sz w:val="24"/>
                <w:szCs w:val="24"/>
                <w:lang w:eastAsia="en-AU"/>
              </w:rPr>
            </w:pPr>
            <w:r w:rsidRPr="007212C5">
              <w:rPr>
                <w:lang w:eastAsia="en-AU"/>
              </w:rPr>
              <w:t>Manganese</w:t>
            </w:r>
          </w:p>
        </w:tc>
      </w:tr>
      <w:tr w:rsidR="007212C5" w:rsidRPr="007212C5" w14:paraId="6DE163FB" w14:textId="77777777" w:rsidTr="00D85CE2">
        <w:trPr>
          <w:trHeight w:val="300"/>
        </w:trPr>
        <w:tc>
          <w:tcPr>
            <w:tcW w:w="2496" w:type="pct"/>
            <w:hideMark/>
          </w:tcPr>
          <w:p w14:paraId="55F0E355" w14:textId="4473E969" w:rsidR="007212C5" w:rsidRPr="007212C5" w:rsidRDefault="007212C5" w:rsidP="00C43772">
            <w:pPr>
              <w:rPr>
                <w:sz w:val="24"/>
                <w:szCs w:val="24"/>
                <w:lang w:eastAsia="en-AU"/>
              </w:rPr>
            </w:pPr>
            <w:r w:rsidRPr="007212C5">
              <w:rPr>
                <w:lang w:eastAsia="en-AU"/>
              </w:rPr>
              <w:t>Major elements (Dissolved)</w:t>
            </w:r>
          </w:p>
        </w:tc>
        <w:tc>
          <w:tcPr>
            <w:tcW w:w="2504" w:type="pct"/>
            <w:hideMark/>
          </w:tcPr>
          <w:p w14:paraId="154E09F9" w14:textId="24518249" w:rsidR="007212C5" w:rsidRPr="007212C5" w:rsidRDefault="007212C5" w:rsidP="00C43772">
            <w:pPr>
              <w:rPr>
                <w:sz w:val="24"/>
                <w:szCs w:val="24"/>
                <w:lang w:eastAsia="en-AU"/>
              </w:rPr>
            </w:pPr>
            <w:r w:rsidRPr="007212C5">
              <w:rPr>
                <w:lang w:eastAsia="en-AU"/>
              </w:rPr>
              <w:t>Mercury</w:t>
            </w:r>
          </w:p>
        </w:tc>
      </w:tr>
      <w:tr w:rsidR="007212C5" w:rsidRPr="007212C5" w14:paraId="742B5969" w14:textId="77777777" w:rsidTr="00D85CE2">
        <w:trPr>
          <w:trHeight w:val="300"/>
        </w:trPr>
        <w:tc>
          <w:tcPr>
            <w:tcW w:w="2496" w:type="pct"/>
            <w:hideMark/>
          </w:tcPr>
          <w:p w14:paraId="7AC57BCE" w14:textId="1468782E" w:rsidR="007212C5" w:rsidRPr="007212C5" w:rsidRDefault="007212C5" w:rsidP="00C43772">
            <w:pPr>
              <w:rPr>
                <w:sz w:val="24"/>
                <w:szCs w:val="24"/>
                <w:lang w:eastAsia="en-AU"/>
              </w:rPr>
            </w:pPr>
            <w:r w:rsidRPr="007212C5">
              <w:rPr>
                <w:lang w:eastAsia="en-AU"/>
              </w:rPr>
              <w:t>Calcium</w:t>
            </w:r>
          </w:p>
        </w:tc>
        <w:tc>
          <w:tcPr>
            <w:tcW w:w="2504" w:type="pct"/>
            <w:hideMark/>
          </w:tcPr>
          <w:p w14:paraId="052B9622" w14:textId="31E47461" w:rsidR="007212C5" w:rsidRPr="007212C5" w:rsidRDefault="007212C5" w:rsidP="00C43772">
            <w:pPr>
              <w:rPr>
                <w:sz w:val="24"/>
                <w:szCs w:val="24"/>
                <w:lang w:eastAsia="en-AU"/>
              </w:rPr>
            </w:pPr>
            <w:r w:rsidRPr="007212C5">
              <w:rPr>
                <w:lang w:eastAsia="en-AU"/>
              </w:rPr>
              <w:t>Molybdenum</w:t>
            </w:r>
          </w:p>
        </w:tc>
      </w:tr>
      <w:tr w:rsidR="007212C5" w:rsidRPr="007212C5" w14:paraId="647636A8" w14:textId="77777777" w:rsidTr="00D85CE2">
        <w:trPr>
          <w:trHeight w:val="300"/>
        </w:trPr>
        <w:tc>
          <w:tcPr>
            <w:tcW w:w="2496" w:type="pct"/>
            <w:hideMark/>
          </w:tcPr>
          <w:p w14:paraId="3E1200CA" w14:textId="06D7373C" w:rsidR="007212C5" w:rsidRPr="007212C5" w:rsidRDefault="007212C5" w:rsidP="00C43772">
            <w:pPr>
              <w:rPr>
                <w:sz w:val="24"/>
                <w:szCs w:val="24"/>
                <w:lang w:eastAsia="en-AU"/>
              </w:rPr>
            </w:pPr>
            <w:r w:rsidRPr="007212C5">
              <w:rPr>
                <w:lang w:eastAsia="en-AU"/>
              </w:rPr>
              <w:t>Chloride</w:t>
            </w:r>
          </w:p>
        </w:tc>
        <w:tc>
          <w:tcPr>
            <w:tcW w:w="2504" w:type="pct"/>
            <w:hideMark/>
          </w:tcPr>
          <w:p w14:paraId="53B511BC" w14:textId="3C696214" w:rsidR="007212C5" w:rsidRPr="007212C5" w:rsidRDefault="007212C5" w:rsidP="00C43772">
            <w:pPr>
              <w:rPr>
                <w:sz w:val="24"/>
                <w:szCs w:val="24"/>
                <w:lang w:eastAsia="en-AU"/>
              </w:rPr>
            </w:pPr>
            <w:r w:rsidRPr="007212C5">
              <w:rPr>
                <w:lang w:eastAsia="en-AU"/>
              </w:rPr>
              <w:t>Neodymium</w:t>
            </w:r>
          </w:p>
        </w:tc>
      </w:tr>
      <w:tr w:rsidR="007212C5" w:rsidRPr="007212C5" w14:paraId="094B4CD1" w14:textId="77777777" w:rsidTr="00D85CE2">
        <w:trPr>
          <w:trHeight w:val="300"/>
        </w:trPr>
        <w:tc>
          <w:tcPr>
            <w:tcW w:w="2496" w:type="pct"/>
            <w:hideMark/>
          </w:tcPr>
          <w:p w14:paraId="261BB14F" w14:textId="2DCE2734" w:rsidR="007212C5" w:rsidRPr="007212C5" w:rsidRDefault="007212C5" w:rsidP="00C43772">
            <w:pPr>
              <w:rPr>
                <w:sz w:val="24"/>
                <w:szCs w:val="24"/>
                <w:lang w:eastAsia="en-AU"/>
              </w:rPr>
            </w:pPr>
            <w:r w:rsidRPr="007212C5">
              <w:rPr>
                <w:lang w:eastAsia="en-AU"/>
              </w:rPr>
              <w:t>Fluoride</w:t>
            </w:r>
          </w:p>
        </w:tc>
        <w:tc>
          <w:tcPr>
            <w:tcW w:w="2504" w:type="pct"/>
            <w:hideMark/>
          </w:tcPr>
          <w:p w14:paraId="0F6DFB38" w14:textId="226CA101" w:rsidR="007212C5" w:rsidRPr="007212C5" w:rsidRDefault="007212C5" w:rsidP="00C43772">
            <w:pPr>
              <w:rPr>
                <w:sz w:val="24"/>
                <w:szCs w:val="24"/>
                <w:lang w:eastAsia="en-AU"/>
              </w:rPr>
            </w:pPr>
            <w:r w:rsidRPr="007212C5">
              <w:rPr>
                <w:lang w:eastAsia="en-AU"/>
              </w:rPr>
              <w:t>Nickel</w:t>
            </w:r>
          </w:p>
        </w:tc>
      </w:tr>
      <w:tr w:rsidR="007212C5" w:rsidRPr="007212C5" w14:paraId="12E8BDED" w14:textId="77777777" w:rsidTr="00D85CE2">
        <w:trPr>
          <w:trHeight w:val="300"/>
        </w:trPr>
        <w:tc>
          <w:tcPr>
            <w:tcW w:w="2496" w:type="pct"/>
            <w:hideMark/>
          </w:tcPr>
          <w:p w14:paraId="28CEAD9E" w14:textId="58C2C95C" w:rsidR="007212C5" w:rsidRPr="007212C5" w:rsidRDefault="007212C5" w:rsidP="00C43772">
            <w:pPr>
              <w:rPr>
                <w:sz w:val="24"/>
                <w:szCs w:val="24"/>
                <w:lang w:eastAsia="en-AU"/>
              </w:rPr>
            </w:pPr>
            <w:r w:rsidRPr="007212C5">
              <w:rPr>
                <w:lang w:eastAsia="en-AU"/>
              </w:rPr>
              <w:t>Potassium</w:t>
            </w:r>
          </w:p>
        </w:tc>
        <w:tc>
          <w:tcPr>
            <w:tcW w:w="2504" w:type="pct"/>
            <w:hideMark/>
          </w:tcPr>
          <w:p w14:paraId="1BE74903" w14:textId="270FC105" w:rsidR="007212C5" w:rsidRPr="007212C5" w:rsidRDefault="007212C5" w:rsidP="00C43772">
            <w:pPr>
              <w:rPr>
                <w:sz w:val="24"/>
                <w:szCs w:val="24"/>
                <w:lang w:eastAsia="en-AU"/>
              </w:rPr>
            </w:pPr>
            <w:r w:rsidRPr="007212C5">
              <w:rPr>
                <w:lang w:eastAsia="en-AU"/>
              </w:rPr>
              <w:t>Praseodymium</w:t>
            </w:r>
          </w:p>
        </w:tc>
      </w:tr>
      <w:tr w:rsidR="007212C5" w:rsidRPr="007212C5" w14:paraId="574D9F1C" w14:textId="77777777" w:rsidTr="00D85CE2">
        <w:trPr>
          <w:trHeight w:val="300"/>
        </w:trPr>
        <w:tc>
          <w:tcPr>
            <w:tcW w:w="2496" w:type="pct"/>
            <w:hideMark/>
          </w:tcPr>
          <w:p w14:paraId="05CAEBAB" w14:textId="43B3B599" w:rsidR="007212C5" w:rsidRPr="007212C5" w:rsidRDefault="007212C5" w:rsidP="00C43772">
            <w:pPr>
              <w:rPr>
                <w:sz w:val="24"/>
                <w:szCs w:val="24"/>
                <w:lang w:eastAsia="en-AU"/>
              </w:rPr>
            </w:pPr>
            <w:r w:rsidRPr="007212C5">
              <w:rPr>
                <w:lang w:eastAsia="en-AU"/>
              </w:rPr>
              <w:t>Magnesium</w:t>
            </w:r>
          </w:p>
        </w:tc>
        <w:tc>
          <w:tcPr>
            <w:tcW w:w="2504" w:type="pct"/>
            <w:hideMark/>
          </w:tcPr>
          <w:p w14:paraId="54BFA5EF" w14:textId="604A8CFD" w:rsidR="007212C5" w:rsidRPr="007212C5" w:rsidRDefault="007212C5" w:rsidP="00C43772">
            <w:pPr>
              <w:rPr>
                <w:sz w:val="24"/>
                <w:szCs w:val="24"/>
                <w:lang w:eastAsia="en-AU"/>
              </w:rPr>
            </w:pPr>
            <w:r w:rsidRPr="007212C5">
              <w:rPr>
                <w:lang w:eastAsia="en-AU"/>
              </w:rPr>
              <w:t>Rubidium</w:t>
            </w:r>
          </w:p>
        </w:tc>
      </w:tr>
      <w:tr w:rsidR="007212C5" w:rsidRPr="007212C5" w14:paraId="09227F40" w14:textId="77777777" w:rsidTr="00D85CE2">
        <w:trPr>
          <w:trHeight w:val="300"/>
        </w:trPr>
        <w:tc>
          <w:tcPr>
            <w:tcW w:w="2496" w:type="pct"/>
            <w:hideMark/>
          </w:tcPr>
          <w:p w14:paraId="57DDD47B" w14:textId="4E3F862E" w:rsidR="007212C5" w:rsidRPr="007212C5" w:rsidRDefault="007212C5" w:rsidP="00C43772">
            <w:pPr>
              <w:rPr>
                <w:sz w:val="24"/>
                <w:szCs w:val="24"/>
                <w:lang w:eastAsia="en-AU"/>
              </w:rPr>
            </w:pPr>
            <w:r w:rsidRPr="007212C5">
              <w:rPr>
                <w:lang w:eastAsia="en-AU"/>
              </w:rPr>
              <w:t>Sodium</w:t>
            </w:r>
          </w:p>
        </w:tc>
        <w:tc>
          <w:tcPr>
            <w:tcW w:w="2504" w:type="pct"/>
            <w:hideMark/>
          </w:tcPr>
          <w:p w14:paraId="742D4E51" w14:textId="77777777" w:rsidR="007212C5" w:rsidRPr="007212C5" w:rsidRDefault="007212C5" w:rsidP="00C43772">
            <w:pPr>
              <w:rPr>
                <w:sz w:val="24"/>
                <w:szCs w:val="24"/>
                <w:lang w:eastAsia="en-AU"/>
              </w:rPr>
            </w:pPr>
            <w:r w:rsidRPr="007212C5">
              <w:rPr>
                <w:lang w:eastAsia="en-AU"/>
              </w:rPr>
              <w:t>Samarium </w:t>
            </w:r>
          </w:p>
        </w:tc>
      </w:tr>
      <w:tr w:rsidR="007212C5" w:rsidRPr="007212C5" w14:paraId="127AB6BD" w14:textId="77777777" w:rsidTr="00D85CE2">
        <w:trPr>
          <w:trHeight w:val="300"/>
        </w:trPr>
        <w:tc>
          <w:tcPr>
            <w:tcW w:w="2496" w:type="pct"/>
            <w:hideMark/>
          </w:tcPr>
          <w:p w14:paraId="0B787D9D" w14:textId="77777777" w:rsidR="007212C5" w:rsidRPr="007212C5" w:rsidRDefault="007212C5" w:rsidP="00C43772">
            <w:pPr>
              <w:rPr>
                <w:sz w:val="24"/>
                <w:szCs w:val="24"/>
                <w:lang w:eastAsia="en-AU"/>
              </w:rPr>
            </w:pPr>
            <w:r w:rsidRPr="007212C5">
              <w:rPr>
                <w:lang w:eastAsia="en-AU"/>
              </w:rPr>
              <w:t>Sulphate </w:t>
            </w:r>
          </w:p>
        </w:tc>
        <w:tc>
          <w:tcPr>
            <w:tcW w:w="2504" w:type="pct"/>
            <w:hideMark/>
          </w:tcPr>
          <w:p w14:paraId="2877AED4" w14:textId="77777777" w:rsidR="007212C5" w:rsidRPr="007212C5" w:rsidRDefault="007212C5" w:rsidP="00C43772">
            <w:pPr>
              <w:rPr>
                <w:sz w:val="24"/>
                <w:szCs w:val="24"/>
                <w:lang w:eastAsia="en-AU"/>
              </w:rPr>
            </w:pPr>
            <w:r w:rsidRPr="007212C5">
              <w:rPr>
                <w:lang w:eastAsia="en-AU"/>
              </w:rPr>
              <w:t>Selenium </w:t>
            </w:r>
          </w:p>
        </w:tc>
      </w:tr>
      <w:tr w:rsidR="007212C5" w:rsidRPr="007212C5" w14:paraId="2F898A5E" w14:textId="77777777" w:rsidTr="00D85CE2">
        <w:trPr>
          <w:trHeight w:val="300"/>
        </w:trPr>
        <w:tc>
          <w:tcPr>
            <w:tcW w:w="2496" w:type="pct"/>
            <w:hideMark/>
          </w:tcPr>
          <w:p w14:paraId="08C11B39" w14:textId="77777777" w:rsidR="007212C5" w:rsidRPr="007212C5" w:rsidRDefault="007212C5" w:rsidP="00C43772">
            <w:pPr>
              <w:rPr>
                <w:sz w:val="24"/>
                <w:szCs w:val="24"/>
                <w:lang w:eastAsia="en-AU"/>
              </w:rPr>
            </w:pPr>
            <w:r w:rsidRPr="007212C5">
              <w:rPr>
                <w:lang w:eastAsia="en-AU"/>
              </w:rPr>
              <w:t>Nitrate as N </w:t>
            </w:r>
          </w:p>
        </w:tc>
        <w:tc>
          <w:tcPr>
            <w:tcW w:w="2504" w:type="pct"/>
            <w:hideMark/>
          </w:tcPr>
          <w:p w14:paraId="733E13C6" w14:textId="77777777" w:rsidR="007212C5" w:rsidRPr="007212C5" w:rsidRDefault="007212C5" w:rsidP="00C43772">
            <w:pPr>
              <w:rPr>
                <w:sz w:val="24"/>
                <w:szCs w:val="24"/>
                <w:lang w:eastAsia="en-AU"/>
              </w:rPr>
            </w:pPr>
            <w:r w:rsidRPr="007212C5">
              <w:rPr>
                <w:lang w:eastAsia="en-AU"/>
              </w:rPr>
              <w:t>Silver </w:t>
            </w:r>
          </w:p>
        </w:tc>
      </w:tr>
      <w:tr w:rsidR="007212C5" w:rsidRPr="007212C5" w14:paraId="7681D752" w14:textId="77777777" w:rsidTr="00D85CE2">
        <w:trPr>
          <w:trHeight w:val="300"/>
        </w:trPr>
        <w:tc>
          <w:tcPr>
            <w:tcW w:w="2496" w:type="pct"/>
            <w:hideMark/>
          </w:tcPr>
          <w:p w14:paraId="4A8E004E" w14:textId="1DF21322" w:rsidR="007212C5" w:rsidRPr="007212C5" w:rsidRDefault="007212C5" w:rsidP="00C43772">
            <w:pPr>
              <w:rPr>
                <w:sz w:val="24"/>
                <w:szCs w:val="24"/>
                <w:lang w:eastAsia="en-AU"/>
              </w:rPr>
            </w:pPr>
            <w:r w:rsidRPr="007212C5">
              <w:rPr>
                <w:lang w:eastAsia="en-AU"/>
              </w:rPr>
              <w:t>Nitrite + Nitrate as N</w:t>
            </w:r>
          </w:p>
        </w:tc>
        <w:tc>
          <w:tcPr>
            <w:tcW w:w="2504" w:type="pct"/>
            <w:hideMark/>
          </w:tcPr>
          <w:p w14:paraId="44AE871A" w14:textId="77777777" w:rsidR="007212C5" w:rsidRPr="007212C5" w:rsidRDefault="007212C5" w:rsidP="00C43772">
            <w:pPr>
              <w:rPr>
                <w:sz w:val="24"/>
                <w:szCs w:val="24"/>
                <w:lang w:eastAsia="en-AU"/>
              </w:rPr>
            </w:pPr>
            <w:r w:rsidRPr="007212C5">
              <w:rPr>
                <w:lang w:eastAsia="en-AU"/>
              </w:rPr>
              <w:t>Strontium </w:t>
            </w:r>
          </w:p>
        </w:tc>
      </w:tr>
      <w:tr w:rsidR="007212C5" w:rsidRPr="007212C5" w14:paraId="70C8BA61" w14:textId="77777777" w:rsidTr="00D85CE2">
        <w:trPr>
          <w:trHeight w:val="300"/>
        </w:trPr>
        <w:tc>
          <w:tcPr>
            <w:tcW w:w="2496" w:type="pct"/>
            <w:hideMark/>
          </w:tcPr>
          <w:p w14:paraId="6E2E4DB0" w14:textId="6AD4CABA" w:rsidR="007212C5" w:rsidRPr="007212C5" w:rsidRDefault="007212C5" w:rsidP="00C43772">
            <w:pPr>
              <w:rPr>
                <w:sz w:val="24"/>
                <w:szCs w:val="24"/>
                <w:lang w:eastAsia="en-AU"/>
              </w:rPr>
            </w:pPr>
            <w:r w:rsidRPr="007212C5">
              <w:rPr>
                <w:lang w:eastAsia="en-AU"/>
              </w:rPr>
              <w:t>Nitrite as N</w:t>
            </w:r>
          </w:p>
        </w:tc>
        <w:tc>
          <w:tcPr>
            <w:tcW w:w="2504" w:type="pct"/>
            <w:hideMark/>
          </w:tcPr>
          <w:p w14:paraId="01673E2B" w14:textId="77777777" w:rsidR="007212C5" w:rsidRPr="007212C5" w:rsidRDefault="007212C5" w:rsidP="00C43772">
            <w:pPr>
              <w:rPr>
                <w:sz w:val="24"/>
                <w:szCs w:val="24"/>
                <w:lang w:eastAsia="en-AU"/>
              </w:rPr>
            </w:pPr>
            <w:r w:rsidRPr="007212C5">
              <w:rPr>
                <w:lang w:eastAsia="en-AU"/>
              </w:rPr>
              <w:t>Terbium </w:t>
            </w:r>
          </w:p>
        </w:tc>
      </w:tr>
      <w:tr w:rsidR="007212C5" w:rsidRPr="007212C5" w14:paraId="23E9B08A" w14:textId="77777777" w:rsidTr="00D85CE2">
        <w:trPr>
          <w:trHeight w:val="300"/>
        </w:trPr>
        <w:tc>
          <w:tcPr>
            <w:tcW w:w="2496" w:type="pct"/>
            <w:hideMark/>
          </w:tcPr>
          <w:p w14:paraId="5FA3155F" w14:textId="00723770" w:rsidR="007212C5" w:rsidRPr="007212C5" w:rsidRDefault="007212C5" w:rsidP="00C43772">
            <w:pPr>
              <w:rPr>
                <w:sz w:val="24"/>
                <w:szCs w:val="24"/>
                <w:lang w:eastAsia="en-AU"/>
              </w:rPr>
            </w:pPr>
            <w:r w:rsidRPr="007212C5">
              <w:rPr>
                <w:lang w:eastAsia="en-AU"/>
              </w:rPr>
              <w:t>Ammonia as N</w:t>
            </w:r>
          </w:p>
        </w:tc>
        <w:tc>
          <w:tcPr>
            <w:tcW w:w="2504" w:type="pct"/>
            <w:hideMark/>
          </w:tcPr>
          <w:p w14:paraId="0E77C5BE" w14:textId="77777777" w:rsidR="007212C5" w:rsidRPr="007212C5" w:rsidRDefault="007212C5" w:rsidP="00C43772">
            <w:pPr>
              <w:rPr>
                <w:sz w:val="24"/>
                <w:szCs w:val="24"/>
                <w:lang w:eastAsia="en-AU"/>
              </w:rPr>
            </w:pPr>
            <w:r w:rsidRPr="007212C5">
              <w:rPr>
                <w:lang w:eastAsia="en-AU"/>
              </w:rPr>
              <w:t>Thallium </w:t>
            </w:r>
          </w:p>
        </w:tc>
      </w:tr>
      <w:tr w:rsidR="007212C5" w:rsidRPr="007212C5" w14:paraId="1BB7BC06" w14:textId="77777777" w:rsidTr="00D85CE2">
        <w:trPr>
          <w:trHeight w:val="300"/>
        </w:trPr>
        <w:tc>
          <w:tcPr>
            <w:tcW w:w="2496" w:type="pct"/>
            <w:hideMark/>
          </w:tcPr>
          <w:p w14:paraId="57265F8B" w14:textId="38C56C86" w:rsidR="007212C5" w:rsidRPr="007212C5" w:rsidRDefault="007212C5" w:rsidP="00C43772">
            <w:pPr>
              <w:rPr>
                <w:sz w:val="24"/>
                <w:szCs w:val="24"/>
                <w:lang w:eastAsia="en-AU"/>
              </w:rPr>
            </w:pPr>
            <w:r w:rsidRPr="007212C5">
              <w:rPr>
                <w:lang w:eastAsia="en-AU"/>
              </w:rPr>
              <w:t>Total Kjeldahl Nitrogen as N</w:t>
            </w:r>
          </w:p>
        </w:tc>
        <w:tc>
          <w:tcPr>
            <w:tcW w:w="2504" w:type="pct"/>
            <w:hideMark/>
          </w:tcPr>
          <w:p w14:paraId="762C4749" w14:textId="77777777" w:rsidR="007212C5" w:rsidRPr="007212C5" w:rsidRDefault="007212C5" w:rsidP="00C43772">
            <w:pPr>
              <w:rPr>
                <w:sz w:val="24"/>
                <w:szCs w:val="24"/>
                <w:lang w:eastAsia="en-AU"/>
              </w:rPr>
            </w:pPr>
            <w:r w:rsidRPr="007212C5">
              <w:rPr>
                <w:lang w:eastAsia="en-AU"/>
              </w:rPr>
              <w:t>Thorium </w:t>
            </w:r>
          </w:p>
        </w:tc>
      </w:tr>
      <w:tr w:rsidR="007212C5" w:rsidRPr="007212C5" w14:paraId="4C5F1911" w14:textId="77777777" w:rsidTr="00D85CE2">
        <w:trPr>
          <w:trHeight w:val="300"/>
        </w:trPr>
        <w:tc>
          <w:tcPr>
            <w:tcW w:w="2496" w:type="pct"/>
            <w:hideMark/>
          </w:tcPr>
          <w:p w14:paraId="72B4F96F" w14:textId="08E12A4C" w:rsidR="007212C5" w:rsidRPr="007212C5" w:rsidRDefault="007212C5" w:rsidP="00C43772">
            <w:pPr>
              <w:rPr>
                <w:sz w:val="24"/>
                <w:szCs w:val="24"/>
                <w:lang w:eastAsia="en-AU"/>
              </w:rPr>
            </w:pPr>
            <w:r w:rsidRPr="007212C5">
              <w:rPr>
                <w:lang w:eastAsia="en-AU"/>
              </w:rPr>
              <w:t>Total Phosphorus as P</w:t>
            </w:r>
          </w:p>
        </w:tc>
        <w:tc>
          <w:tcPr>
            <w:tcW w:w="2504" w:type="pct"/>
            <w:hideMark/>
          </w:tcPr>
          <w:p w14:paraId="23D20D90" w14:textId="77777777" w:rsidR="007212C5" w:rsidRPr="007212C5" w:rsidRDefault="007212C5" w:rsidP="00C43772">
            <w:pPr>
              <w:rPr>
                <w:sz w:val="24"/>
                <w:szCs w:val="24"/>
                <w:lang w:eastAsia="en-AU"/>
              </w:rPr>
            </w:pPr>
            <w:r w:rsidRPr="007212C5">
              <w:rPr>
                <w:lang w:eastAsia="en-AU"/>
              </w:rPr>
              <w:t>Tin </w:t>
            </w:r>
          </w:p>
        </w:tc>
      </w:tr>
      <w:tr w:rsidR="007212C5" w:rsidRPr="007212C5" w14:paraId="57B99151" w14:textId="77777777" w:rsidTr="00D85CE2">
        <w:trPr>
          <w:trHeight w:val="300"/>
        </w:trPr>
        <w:tc>
          <w:tcPr>
            <w:tcW w:w="2496" w:type="pct"/>
            <w:hideMark/>
          </w:tcPr>
          <w:p w14:paraId="77516D26" w14:textId="41206DD7" w:rsidR="007212C5" w:rsidRPr="007212C5" w:rsidRDefault="007212C5" w:rsidP="00C43772">
            <w:pPr>
              <w:rPr>
                <w:sz w:val="24"/>
                <w:szCs w:val="24"/>
                <w:lang w:eastAsia="en-AU"/>
              </w:rPr>
            </w:pPr>
            <w:r w:rsidRPr="007212C5">
              <w:rPr>
                <w:lang w:eastAsia="en-AU"/>
              </w:rPr>
              <w:t>Reactive Phosphorus as P</w:t>
            </w:r>
          </w:p>
        </w:tc>
        <w:tc>
          <w:tcPr>
            <w:tcW w:w="2504" w:type="pct"/>
            <w:hideMark/>
          </w:tcPr>
          <w:p w14:paraId="09D5520E" w14:textId="77777777" w:rsidR="007212C5" w:rsidRPr="007212C5" w:rsidRDefault="007212C5" w:rsidP="00C43772">
            <w:pPr>
              <w:rPr>
                <w:sz w:val="24"/>
                <w:szCs w:val="24"/>
                <w:lang w:eastAsia="en-AU"/>
              </w:rPr>
            </w:pPr>
            <w:r w:rsidRPr="007212C5">
              <w:rPr>
                <w:lang w:eastAsia="en-AU"/>
              </w:rPr>
              <w:t>Thulium </w:t>
            </w:r>
          </w:p>
        </w:tc>
      </w:tr>
      <w:tr w:rsidR="007212C5" w:rsidRPr="007212C5" w14:paraId="7C3FBE37" w14:textId="77777777" w:rsidTr="00D85CE2">
        <w:trPr>
          <w:trHeight w:val="300"/>
        </w:trPr>
        <w:tc>
          <w:tcPr>
            <w:tcW w:w="2496" w:type="pct"/>
            <w:hideMark/>
          </w:tcPr>
          <w:p w14:paraId="0508AD0B" w14:textId="1422AED8" w:rsidR="007212C5" w:rsidRPr="007212C5" w:rsidRDefault="007212C5" w:rsidP="00C43772">
            <w:pPr>
              <w:rPr>
                <w:sz w:val="24"/>
                <w:szCs w:val="24"/>
                <w:lang w:eastAsia="en-AU"/>
              </w:rPr>
            </w:pPr>
            <w:r w:rsidRPr="007212C5">
              <w:rPr>
                <w:lang w:eastAsia="en-AU"/>
              </w:rPr>
              <w:t>Total Organic Carbon</w:t>
            </w:r>
          </w:p>
        </w:tc>
        <w:tc>
          <w:tcPr>
            <w:tcW w:w="2504" w:type="pct"/>
            <w:hideMark/>
          </w:tcPr>
          <w:p w14:paraId="38E31F97" w14:textId="77777777" w:rsidR="007212C5" w:rsidRPr="007212C5" w:rsidRDefault="007212C5" w:rsidP="00C43772">
            <w:pPr>
              <w:rPr>
                <w:sz w:val="24"/>
                <w:szCs w:val="24"/>
                <w:lang w:eastAsia="en-AU"/>
              </w:rPr>
            </w:pPr>
            <w:r w:rsidRPr="007212C5">
              <w:rPr>
                <w:lang w:eastAsia="en-AU"/>
              </w:rPr>
              <w:t>Tellurium </w:t>
            </w:r>
          </w:p>
        </w:tc>
      </w:tr>
      <w:tr w:rsidR="007212C5" w:rsidRPr="007212C5" w14:paraId="586E115E" w14:textId="77777777" w:rsidTr="00D85CE2">
        <w:trPr>
          <w:trHeight w:val="300"/>
        </w:trPr>
        <w:tc>
          <w:tcPr>
            <w:tcW w:w="2496" w:type="pct"/>
            <w:hideMark/>
          </w:tcPr>
          <w:p w14:paraId="3471466F" w14:textId="49FD855D" w:rsidR="007212C5" w:rsidRPr="007212C5" w:rsidRDefault="007212C5" w:rsidP="00C43772">
            <w:pPr>
              <w:rPr>
                <w:sz w:val="24"/>
                <w:szCs w:val="24"/>
                <w:lang w:eastAsia="en-AU"/>
              </w:rPr>
            </w:pPr>
            <w:r w:rsidRPr="007212C5">
              <w:rPr>
                <w:lang w:eastAsia="en-AU"/>
              </w:rPr>
              <w:t>Trace metal(loids) (Dissolved)</w:t>
            </w:r>
          </w:p>
        </w:tc>
        <w:tc>
          <w:tcPr>
            <w:tcW w:w="2504" w:type="pct"/>
            <w:hideMark/>
          </w:tcPr>
          <w:p w14:paraId="78A7CCF0" w14:textId="77777777" w:rsidR="007212C5" w:rsidRPr="007212C5" w:rsidRDefault="007212C5" w:rsidP="00C43772">
            <w:pPr>
              <w:rPr>
                <w:sz w:val="24"/>
                <w:szCs w:val="24"/>
                <w:lang w:eastAsia="en-AU"/>
              </w:rPr>
            </w:pPr>
            <w:r w:rsidRPr="007212C5">
              <w:rPr>
                <w:lang w:eastAsia="en-AU"/>
              </w:rPr>
              <w:t>Titanium </w:t>
            </w:r>
          </w:p>
        </w:tc>
      </w:tr>
      <w:tr w:rsidR="007212C5" w:rsidRPr="007212C5" w14:paraId="61D94714" w14:textId="77777777" w:rsidTr="00D85CE2">
        <w:trPr>
          <w:trHeight w:val="300"/>
        </w:trPr>
        <w:tc>
          <w:tcPr>
            <w:tcW w:w="2496" w:type="pct"/>
            <w:hideMark/>
          </w:tcPr>
          <w:p w14:paraId="119D187F" w14:textId="119A50DD" w:rsidR="007212C5" w:rsidRPr="007212C5" w:rsidRDefault="007212C5" w:rsidP="00C43772">
            <w:pPr>
              <w:rPr>
                <w:sz w:val="24"/>
                <w:szCs w:val="24"/>
                <w:lang w:eastAsia="en-AU"/>
              </w:rPr>
            </w:pPr>
            <w:r w:rsidRPr="007212C5">
              <w:rPr>
                <w:lang w:eastAsia="en-AU"/>
              </w:rPr>
              <w:t>Aluminium</w:t>
            </w:r>
          </w:p>
        </w:tc>
        <w:tc>
          <w:tcPr>
            <w:tcW w:w="2504" w:type="pct"/>
            <w:hideMark/>
          </w:tcPr>
          <w:p w14:paraId="52C16F57" w14:textId="77777777" w:rsidR="007212C5" w:rsidRPr="007212C5" w:rsidRDefault="007212C5" w:rsidP="00C43772">
            <w:pPr>
              <w:rPr>
                <w:sz w:val="24"/>
                <w:szCs w:val="24"/>
                <w:lang w:eastAsia="en-AU"/>
              </w:rPr>
            </w:pPr>
            <w:r w:rsidRPr="007212C5">
              <w:rPr>
                <w:lang w:eastAsia="en-AU"/>
              </w:rPr>
              <w:t>Uranium </w:t>
            </w:r>
          </w:p>
        </w:tc>
      </w:tr>
      <w:tr w:rsidR="007212C5" w:rsidRPr="007212C5" w14:paraId="0617E8D8" w14:textId="77777777" w:rsidTr="00D85CE2">
        <w:trPr>
          <w:trHeight w:val="300"/>
        </w:trPr>
        <w:tc>
          <w:tcPr>
            <w:tcW w:w="2496" w:type="pct"/>
            <w:hideMark/>
          </w:tcPr>
          <w:p w14:paraId="6788A860" w14:textId="681CF132" w:rsidR="007212C5" w:rsidRPr="007212C5" w:rsidRDefault="007212C5" w:rsidP="00C43772">
            <w:pPr>
              <w:rPr>
                <w:sz w:val="24"/>
                <w:szCs w:val="24"/>
                <w:lang w:eastAsia="en-AU"/>
              </w:rPr>
            </w:pPr>
            <w:r w:rsidRPr="007212C5">
              <w:rPr>
                <w:lang w:eastAsia="en-AU"/>
              </w:rPr>
              <w:t>Antimony</w:t>
            </w:r>
          </w:p>
        </w:tc>
        <w:tc>
          <w:tcPr>
            <w:tcW w:w="2504" w:type="pct"/>
            <w:hideMark/>
          </w:tcPr>
          <w:p w14:paraId="00B04A1D" w14:textId="77777777" w:rsidR="007212C5" w:rsidRPr="007212C5" w:rsidRDefault="007212C5" w:rsidP="00C43772">
            <w:pPr>
              <w:rPr>
                <w:sz w:val="24"/>
                <w:szCs w:val="24"/>
                <w:lang w:eastAsia="en-AU"/>
              </w:rPr>
            </w:pPr>
            <w:r w:rsidRPr="007212C5">
              <w:rPr>
                <w:lang w:eastAsia="en-AU"/>
              </w:rPr>
              <w:t>Vanadium </w:t>
            </w:r>
          </w:p>
        </w:tc>
      </w:tr>
      <w:tr w:rsidR="007212C5" w:rsidRPr="007212C5" w14:paraId="1537A9DA" w14:textId="77777777" w:rsidTr="00D85CE2">
        <w:trPr>
          <w:trHeight w:val="300"/>
        </w:trPr>
        <w:tc>
          <w:tcPr>
            <w:tcW w:w="2496" w:type="pct"/>
            <w:hideMark/>
          </w:tcPr>
          <w:p w14:paraId="5E4C63AF" w14:textId="395DECDF" w:rsidR="007212C5" w:rsidRPr="007212C5" w:rsidRDefault="007212C5" w:rsidP="00C43772">
            <w:pPr>
              <w:rPr>
                <w:sz w:val="24"/>
                <w:szCs w:val="24"/>
                <w:lang w:eastAsia="en-AU"/>
              </w:rPr>
            </w:pPr>
            <w:r w:rsidRPr="007212C5">
              <w:rPr>
                <w:lang w:eastAsia="en-AU"/>
              </w:rPr>
              <w:t>Arsenic</w:t>
            </w:r>
          </w:p>
        </w:tc>
        <w:tc>
          <w:tcPr>
            <w:tcW w:w="2504" w:type="pct"/>
            <w:hideMark/>
          </w:tcPr>
          <w:p w14:paraId="33992545" w14:textId="77777777" w:rsidR="007212C5" w:rsidRPr="007212C5" w:rsidRDefault="007212C5" w:rsidP="00C43772">
            <w:pPr>
              <w:rPr>
                <w:sz w:val="24"/>
                <w:szCs w:val="24"/>
                <w:lang w:eastAsia="en-AU"/>
              </w:rPr>
            </w:pPr>
            <w:r w:rsidRPr="007212C5">
              <w:rPr>
                <w:lang w:eastAsia="en-AU"/>
              </w:rPr>
              <w:t>Ytterbium </w:t>
            </w:r>
          </w:p>
        </w:tc>
      </w:tr>
      <w:tr w:rsidR="007212C5" w:rsidRPr="007212C5" w14:paraId="6691DA9F" w14:textId="77777777" w:rsidTr="00D85CE2">
        <w:trPr>
          <w:trHeight w:val="300"/>
        </w:trPr>
        <w:tc>
          <w:tcPr>
            <w:tcW w:w="2496" w:type="pct"/>
            <w:hideMark/>
          </w:tcPr>
          <w:p w14:paraId="137BC53F" w14:textId="6354FB74" w:rsidR="007212C5" w:rsidRPr="007212C5" w:rsidRDefault="007212C5" w:rsidP="00C43772">
            <w:pPr>
              <w:rPr>
                <w:sz w:val="24"/>
                <w:szCs w:val="24"/>
                <w:lang w:eastAsia="en-AU"/>
              </w:rPr>
            </w:pPr>
            <w:r w:rsidRPr="007212C5">
              <w:rPr>
                <w:lang w:eastAsia="en-AU"/>
              </w:rPr>
              <w:t>Boron</w:t>
            </w:r>
          </w:p>
        </w:tc>
        <w:tc>
          <w:tcPr>
            <w:tcW w:w="2504" w:type="pct"/>
            <w:hideMark/>
          </w:tcPr>
          <w:p w14:paraId="0E4ACC72" w14:textId="77777777" w:rsidR="007212C5" w:rsidRPr="007212C5" w:rsidRDefault="007212C5" w:rsidP="00C43772">
            <w:pPr>
              <w:rPr>
                <w:sz w:val="24"/>
                <w:szCs w:val="24"/>
                <w:lang w:eastAsia="en-AU"/>
              </w:rPr>
            </w:pPr>
            <w:r w:rsidRPr="007212C5">
              <w:rPr>
                <w:lang w:eastAsia="en-AU"/>
              </w:rPr>
              <w:t>Yttrium </w:t>
            </w:r>
          </w:p>
        </w:tc>
      </w:tr>
      <w:tr w:rsidR="007212C5" w:rsidRPr="007212C5" w14:paraId="65EDE846" w14:textId="77777777" w:rsidTr="00D85CE2">
        <w:trPr>
          <w:trHeight w:val="300"/>
        </w:trPr>
        <w:tc>
          <w:tcPr>
            <w:tcW w:w="2496" w:type="pct"/>
            <w:hideMark/>
          </w:tcPr>
          <w:p w14:paraId="047D0239" w14:textId="77777777" w:rsidR="007212C5" w:rsidRPr="007212C5" w:rsidRDefault="007212C5" w:rsidP="00C43772">
            <w:pPr>
              <w:rPr>
                <w:sz w:val="24"/>
                <w:szCs w:val="24"/>
                <w:lang w:eastAsia="en-AU"/>
              </w:rPr>
            </w:pPr>
            <w:r w:rsidRPr="007212C5">
              <w:rPr>
                <w:lang w:eastAsia="en-AU"/>
              </w:rPr>
              <w:t>Beryllium </w:t>
            </w:r>
          </w:p>
        </w:tc>
        <w:tc>
          <w:tcPr>
            <w:tcW w:w="2504" w:type="pct"/>
            <w:hideMark/>
          </w:tcPr>
          <w:p w14:paraId="4ACAECDE" w14:textId="77777777" w:rsidR="007212C5" w:rsidRPr="007212C5" w:rsidRDefault="007212C5" w:rsidP="00C43772">
            <w:pPr>
              <w:rPr>
                <w:sz w:val="24"/>
                <w:szCs w:val="24"/>
                <w:lang w:eastAsia="en-AU"/>
              </w:rPr>
            </w:pPr>
            <w:r w:rsidRPr="007212C5">
              <w:rPr>
                <w:lang w:eastAsia="en-AU"/>
              </w:rPr>
              <w:t>Zinc </w:t>
            </w:r>
          </w:p>
        </w:tc>
      </w:tr>
      <w:tr w:rsidR="007212C5" w:rsidRPr="007212C5" w14:paraId="7664CD6C" w14:textId="77777777" w:rsidTr="00D85CE2">
        <w:trPr>
          <w:trHeight w:val="300"/>
        </w:trPr>
        <w:tc>
          <w:tcPr>
            <w:tcW w:w="2496" w:type="pct"/>
            <w:hideMark/>
          </w:tcPr>
          <w:p w14:paraId="72F4A749" w14:textId="77777777" w:rsidR="007212C5" w:rsidRPr="007212C5" w:rsidRDefault="007212C5" w:rsidP="00C43772">
            <w:pPr>
              <w:rPr>
                <w:sz w:val="24"/>
                <w:szCs w:val="24"/>
                <w:lang w:eastAsia="en-AU"/>
              </w:rPr>
            </w:pPr>
            <w:r w:rsidRPr="007212C5">
              <w:rPr>
                <w:lang w:eastAsia="en-AU"/>
              </w:rPr>
              <w:t>Barium </w:t>
            </w:r>
          </w:p>
        </w:tc>
        <w:tc>
          <w:tcPr>
            <w:tcW w:w="2504" w:type="pct"/>
            <w:hideMark/>
          </w:tcPr>
          <w:p w14:paraId="2EC27DE7" w14:textId="77777777" w:rsidR="007212C5" w:rsidRPr="007212C5" w:rsidRDefault="007212C5" w:rsidP="00C43772">
            <w:pPr>
              <w:rPr>
                <w:sz w:val="24"/>
                <w:szCs w:val="24"/>
                <w:lang w:eastAsia="en-AU"/>
              </w:rPr>
            </w:pPr>
            <w:r w:rsidRPr="007212C5">
              <w:rPr>
                <w:lang w:eastAsia="en-AU"/>
              </w:rPr>
              <w:t>Zirconium </w:t>
            </w:r>
          </w:p>
        </w:tc>
      </w:tr>
      <w:tr w:rsidR="007212C5" w:rsidRPr="007212C5" w14:paraId="7ABA5B12" w14:textId="77777777" w:rsidTr="00D85CE2">
        <w:trPr>
          <w:trHeight w:val="300"/>
        </w:trPr>
        <w:tc>
          <w:tcPr>
            <w:tcW w:w="2496" w:type="pct"/>
            <w:hideMark/>
          </w:tcPr>
          <w:p w14:paraId="1429A584" w14:textId="77777777" w:rsidR="007212C5" w:rsidRPr="007212C5" w:rsidRDefault="007212C5" w:rsidP="00C43772">
            <w:pPr>
              <w:rPr>
                <w:sz w:val="24"/>
                <w:szCs w:val="24"/>
                <w:lang w:eastAsia="en-AU"/>
              </w:rPr>
            </w:pPr>
            <w:r w:rsidRPr="007212C5">
              <w:rPr>
                <w:lang w:eastAsia="en-AU"/>
              </w:rPr>
              <w:t>Cadmium </w:t>
            </w:r>
          </w:p>
        </w:tc>
        <w:tc>
          <w:tcPr>
            <w:tcW w:w="2504" w:type="pct"/>
            <w:hideMark/>
          </w:tcPr>
          <w:p w14:paraId="1CBF8768" w14:textId="760B61E8" w:rsidR="007212C5" w:rsidRPr="007212C5" w:rsidRDefault="007212C5" w:rsidP="00C43772">
            <w:pPr>
              <w:rPr>
                <w:sz w:val="24"/>
                <w:szCs w:val="24"/>
                <w:lang w:eastAsia="en-AU"/>
              </w:rPr>
            </w:pPr>
            <w:r w:rsidRPr="007212C5">
              <w:rPr>
                <w:lang w:eastAsia="en-AU"/>
              </w:rPr>
              <w:t xml:space="preserve">Ionic Balance </w:t>
            </w:r>
          </w:p>
        </w:tc>
      </w:tr>
      <w:tr w:rsidR="007212C5" w:rsidRPr="007212C5" w14:paraId="042DD337" w14:textId="77777777" w:rsidTr="00D85CE2">
        <w:trPr>
          <w:trHeight w:val="300"/>
        </w:trPr>
        <w:tc>
          <w:tcPr>
            <w:tcW w:w="2496" w:type="pct"/>
            <w:hideMark/>
          </w:tcPr>
          <w:p w14:paraId="5A44CDE1" w14:textId="77777777" w:rsidR="007212C5" w:rsidRPr="007212C5" w:rsidRDefault="007212C5" w:rsidP="00C43772">
            <w:pPr>
              <w:rPr>
                <w:sz w:val="24"/>
                <w:szCs w:val="24"/>
                <w:lang w:eastAsia="en-AU"/>
              </w:rPr>
            </w:pPr>
            <w:r w:rsidRPr="007212C5">
              <w:rPr>
                <w:lang w:eastAsia="en-AU"/>
              </w:rPr>
              <w:t>Cerium </w:t>
            </w:r>
          </w:p>
        </w:tc>
        <w:tc>
          <w:tcPr>
            <w:tcW w:w="2504" w:type="pct"/>
            <w:hideMark/>
          </w:tcPr>
          <w:p w14:paraId="1C9B12D2" w14:textId="77777777" w:rsidR="007212C5" w:rsidRPr="007212C5" w:rsidRDefault="007212C5" w:rsidP="00C43772">
            <w:pPr>
              <w:rPr>
                <w:sz w:val="24"/>
                <w:szCs w:val="24"/>
                <w:lang w:eastAsia="en-AU"/>
              </w:rPr>
            </w:pPr>
            <w:r w:rsidRPr="007212C5">
              <w:rPr>
                <w:lang w:eastAsia="en-AU"/>
              </w:rPr>
              <w:t>Total Anions </w:t>
            </w:r>
          </w:p>
        </w:tc>
      </w:tr>
      <w:tr w:rsidR="007212C5" w:rsidRPr="007212C5" w14:paraId="31C60844" w14:textId="77777777" w:rsidTr="00D85CE2">
        <w:trPr>
          <w:trHeight w:val="300"/>
        </w:trPr>
        <w:tc>
          <w:tcPr>
            <w:tcW w:w="2496" w:type="pct"/>
            <w:hideMark/>
          </w:tcPr>
          <w:p w14:paraId="6D0C9F0C" w14:textId="77777777" w:rsidR="007212C5" w:rsidRPr="007212C5" w:rsidRDefault="007212C5" w:rsidP="00C43772">
            <w:pPr>
              <w:rPr>
                <w:sz w:val="24"/>
                <w:szCs w:val="24"/>
                <w:lang w:eastAsia="en-AU"/>
              </w:rPr>
            </w:pPr>
            <w:r w:rsidRPr="007212C5">
              <w:rPr>
                <w:lang w:eastAsia="en-AU"/>
              </w:rPr>
              <w:t>Chromium - total </w:t>
            </w:r>
          </w:p>
        </w:tc>
        <w:tc>
          <w:tcPr>
            <w:tcW w:w="2504" w:type="pct"/>
            <w:hideMark/>
          </w:tcPr>
          <w:p w14:paraId="183E86CC" w14:textId="77777777" w:rsidR="007212C5" w:rsidRPr="007212C5" w:rsidRDefault="007212C5" w:rsidP="00C43772">
            <w:pPr>
              <w:rPr>
                <w:sz w:val="24"/>
                <w:szCs w:val="24"/>
                <w:lang w:eastAsia="en-AU"/>
              </w:rPr>
            </w:pPr>
            <w:r w:rsidRPr="007212C5">
              <w:rPr>
                <w:lang w:eastAsia="en-AU"/>
              </w:rPr>
              <w:t>Total Cations </w:t>
            </w:r>
          </w:p>
        </w:tc>
      </w:tr>
      <w:tr w:rsidR="007212C5" w:rsidRPr="007212C5" w14:paraId="5040A57E" w14:textId="77777777" w:rsidTr="00D85CE2">
        <w:trPr>
          <w:trHeight w:val="300"/>
        </w:trPr>
        <w:tc>
          <w:tcPr>
            <w:tcW w:w="2496" w:type="pct"/>
            <w:hideMark/>
          </w:tcPr>
          <w:p w14:paraId="1537EF79" w14:textId="77777777" w:rsidR="007212C5" w:rsidRPr="007212C5" w:rsidRDefault="007212C5" w:rsidP="00C43772">
            <w:pPr>
              <w:rPr>
                <w:sz w:val="24"/>
                <w:szCs w:val="24"/>
                <w:lang w:eastAsia="en-AU"/>
              </w:rPr>
            </w:pPr>
            <w:r w:rsidRPr="007212C5">
              <w:rPr>
                <w:lang w:eastAsia="en-AU"/>
              </w:rPr>
              <w:t>Cobalt </w:t>
            </w:r>
          </w:p>
        </w:tc>
        <w:tc>
          <w:tcPr>
            <w:tcW w:w="2504" w:type="pct"/>
            <w:hideMark/>
          </w:tcPr>
          <w:p w14:paraId="1DEAB579" w14:textId="77777777" w:rsidR="007212C5" w:rsidRPr="007212C5" w:rsidRDefault="007212C5" w:rsidP="00C43772">
            <w:pPr>
              <w:rPr>
                <w:sz w:val="24"/>
                <w:szCs w:val="24"/>
                <w:lang w:eastAsia="en-AU"/>
              </w:rPr>
            </w:pPr>
            <w:r w:rsidRPr="007212C5">
              <w:rPr>
                <w:lang w:eastAsia="en-AU"/>
              </w:rPr>
              <w:t>Organics – SELECTED BORES* </w:t>
            </w:r>
          </w:p>
        </w:tc>
      </w:tr>
      <w:tr w:rsidR="007212C5" w:rsidRPr="007212C5" w14:paraId="255EDC87" w14:textId="77777777" w:rsidTr="00D85CE2">
        <w:trPr>
          <w:trHeight w:val="300"/>
        </w:trPr>
        <w:tc>
          <w:tcPr>
            <w:tcW w:w="2496" w:type="pct"/>
            <w:hideMark/>
          </w:tcPr>
          <w:p w14:paraId="5B19B800" w14:textId="77777777" w:rsidR="007212C5" w:rsidRPr="007212C5" w:rsidRDefault="007212C5" w:rsidP="00C43772">
            <w:pPr>
              <w:rPr>
                <w:sz w:val="24"/>
                <w:szCs w:val="24"/>
                <w:lang w:eastAsia="en-AU"/>
              </w:rPr>
            </w:pPr>
            <w:r w:rsidRPr="007212C5">
              <w:rPr>
                <w:lang w:eastAsia="en-AU"/>
              </w:rPr>
              <w:t>Copper </w:t>
            </w:r>
          </w:p>
        </w:tc>
        <w:tc>
          <w:tcPr>
            <w:tcW w:w="2504" w:type="pct"/>
            <w:hideMark/>
          </w:tcPr>
          <w:p w14:paraId="04B4C10E" w14:textId="77777777" w:rsidR="007212C5" w:rsidRPr="007212C5" w:rsidRDefault="007212C5" w:rsidP="00C43772">
            <w:pPr>
              <w:rPr>
                <w:sz w:val="24"/>
                <w:szCs w:val="24"/>
                <w:lang w:eastAsia="en-AU"/>
              </w:rPr>
            </w:pPr>
            <w:r w:rsidRPr="007212C5">
              <w:rPr>
                <w:lang w:eastAsia="en-AU"/>
              </w:rPr>
              <w:t>TRH and BTEXN </w:t>
            </w:r>
          </w:p>
        </w:tc>
      </w:tr>
      <w:tr w:rsidR="007212C5" w:rsidRPr="007212C5" w14:paraId="3B51C822" w14:textId="77777777" w:rsidTr="00D85CE2">
        <w:trPr>
          <w:trHeight w:val="300"/>
        </w:trPr>
        <w:tc>
          <w:tcPr>
            <w:tcW w:w="2496" w:type="pct"/>
            <w:hideMark/>
          </w:tcPr>
          <w:p w14:paraId="433EE17D" w14:textId="77777777" w:rsidR="007212C5" w:rsidRPr="007212C5" w:rsidRDefault="007212C5" w:rsidP="00C43772">
            <w:pPr>
              <w:rPr>
                <w:sz w:val="24"/>
                <w:szCs w:val="24"/>
                <w:lang w:eastAsia="en-AU"/>
              </w:rPr>
            </w:pPr>
            <w:r w:rsidRPr="007212C5">
              <w:rPr>
                <w:lang w:eastAsia="en-AU"/>
              </w:rPr>
              <w:t>Dysprosium </w:t>
            </w:r>
          </w:p>
        </w:tc>
        <w:tc>
          <w:tcPr>
            <w:tcW w:w="2504" w:type="pct"/>
            <w:hideMark/>
          </w:tcPr>
          <w:p w14:paraId="5E5D45F6" w14:textId="77777777" w:rsidR="007212C5" w:rsidRPr="007212C5" w:rsidRDefault="007212C5" w:rsidP="00C43772">
            <w:pPr>
              <w:rPr>
                <w:sz w:val="24"/>
                <w:szCs w:val="24"/>
                <w:lang w:eastAsia="en-AU"/>
              </w:rPr>
            </w:pPr>
            <w:r w:rsidRPr="007212C5">
              <w:rPr>
                <w:lang w:eastAsia="en-AU"/>
              </w:rPr>
              <w:t>PAHs </w:t>
            </w:r>
          </w:p>
        </w:tc>
      </w:tr>
      <w:tr w:rsidR="007212C5" w:rsidRPr="007212C5" w14:paraId="5F923C6E" w14:textId="77777777" w:rsidTr="00D85CE2">
        <w:trPr>
          <w:trHeight w:val="300"/>
        </w:trPr>
        <w:tc>
          <w:tcPr>
            <w:tcW w:w="2496" w:type="pct"/>
            <w:hideMark/>
          </w:tcPr>
          <w:p w14:paraId="4B778B0E" w14:textId="77777777" w:rsidR="007212C5" w:rsidRPr="007212C5" w:rsidRDefault="007212C5" w:rsidP="00C43772">
            <w:pPr>
              <w:rPr>
                <w:sz w:val="24"/>
                <w:szCs w:val="24"/>
                <w:lang w:eastAsia="en-AU"/>
              </w:rPr>
            </w:pPr>
            <w:r w:rsidRPr="007212C5">
              <w:rPr>
                <w:lang w:eastAsia="en-AU"/>
              </w:rPr>
              <w:t>Erbium </w:t>
            </w:r>
          </w:p>
        </w:tc>
        <w:tc>
          <w:tcPr>
            <w:tcW w:w="2504" w:type="pct"/>
            <w:hideMark/>
          </w:tcPr>
          <w:p w14:paraId="441E7599" w14:textId="77777777" w:rsidR="007212C5" w:rsidRPr="007212C5" w:rsidRDefault="007212C5" w:rsidP="00C43772">
            <w:pPr>
              <w:rPr>
                <w:sz w:val="24"/>
                <w:szCs w:val="24"/>
                <w:lang w:eastAsia="en-AU"/>
              </w:rPr>
            </w:pPr>
            <w:r w:rsidRPr="007212C5">
              <w:rPr>
                <w:lang w:eastAsia="en-AU"/>
              </w:rPr>
              <w:t>Low-level PFAS – Full Suite </w:t>
            </w:r>
          </w:p>
        </w:tc>
      </w:tr>
      <w:tr w:rsidR="007212C5" w:rsidRPr="007212C5" w14:paraId="2DEEE545" w14:textId="77777777" w:rsidTr="00D85CE2">
        <w:trPr>
          <w:trHeight w:val="300"/>
        </w:trPr>
        <w:tc>
          <w:tcPr>
            <w:tcW w:w="2496" w:type="pct"/>
            <w:hideMark/>
          </w:tcPr>
          <w:p w14:paraId="08253D9A" w14:textId="77777777" w:rsidR="007212C5" w:rsidRPr="007212C5" w:rsidRDefault="007212C5" w:rsidP="00C43772">
            <w:pPr>
              <w:rPr>
                <w:sz w:val="24"/>
                <w:szCs w:val="24"/>
                <w:lang w:eastAsia="en-AU"/>
              </w:rPr>
            </w:pPr>
            <w:r w:rsidRPr="007212C5">
              <w:rPr>
                <w:lang w:eastAsia="en-AU"/>
              </w:rPr>
              <w:t>Europium </w:t>
            </w:r>
          </w:p>
        </w:tc>
        <w:tc>
          <w:tcPr>
            <w:tcW w:w="2504" w:type="pct"/>
            <w:hideMark/>
          </w:tcPr>
          <w:p w14:paraId="17B8F72B" w14:textId="77777777" w:rsidR="007212C5" w:rsidRPr="007212C5" w:rsidRDefault="007212C5" w:rsidP="00C43772">
            <w:pPr>
              <w:rPr>
                <w:sz w:val="24"/>
                <w:szCs w:val="24"/>
                <w:lang w:eastAsia="en-AU"/>
              </w:rPr>
            </w:pPr>
            <w:r w:rsidRPr="007212C5">
              <w:rPr>
                <w:lang w:eastAsia="en-AU"/>
              </w:rPr>
              <w:t> </w:t>
            </w:r>
          </w:p>
        </w:tc>
      </w:tr>
      <w:tr w:rsidR="007212C5" w:rsidRPr="007212C5" w14:paraId="1F17C215" w14:textId="77777777" w:rsidTr="00D85CE2">
        <w:trPr>
          <w:trHeight w:val="300"/>
        </w:trPr>
        <w:tc>
          <w:tcPr>
            <w:tcW w:w="2496" w:type="pct"/>
            <w:hideMark/>
          </w:tcPr>
          <w:p w14:paraId="40DE47D5" w14:textId="77777777" w:rsidR="007212C5" w:rsidRPr="007212C5" w:rsidRDefault="007212C5" w:rsidP="00C43772">
            <w:pPr>
              <w:rPr>
                <w:sz w:val="24"/>
                <w:szCs w:val="24"/>
                <w:lang w:eastAsia="en-AU"/>
              </w:rPr>
            </w:pPr>
            <w:r w:rsidRPr="007212C5">
              <w:rPr>
                <w:lang w:eastAsia="en-AU"/>
              </w:rPr>
              <w:t>Gallium </w:t>
            </w:r>
          </w:p>
        </w:tc>
        <w:tc>
          <w:tcPr>
            <w:tcW w:w="2504" w:type="pct"/>
            <w:hideMark/>
          </w:tcPr>
          <w:p w14:paraId="2A767FF6" w14:textId="77777777" w:rsidR="007212C5" w:rsidRPr="007212C5" w:rsidRDefault="007212C5" w:rsidP="00C43772">
            <w:pPr>
              <w:rPr>
                <w:sz w:val="24"/>
                <w:szCs w:val="24"/>
                <w:lang w:eastAsia="en-AU"/>
              </w:rPr>
            </w:pPr>
            <w:r w:rsidRPr="007212C5">
              <w:rPr>
                <w:lang w:eastAsia="en-AU"/>
              </w:rPr>
              <w:t> </w:t>
            </w:r>
          </w:p>
        </w:tc>
      </w:tr>
      <w:tr w:rsidR="007212C5" w:rsidRPr="007212C5" w14:paraId="7DA1D0B1" w14:textId="77777777" w:rsidTr="00D85CE2">
        <w:trPr>
          <w:trHeight w:val="300"/>
        </w:trPr>
        <w:tc>
          <w:tcPr>
            <w:tcW w:w="5000" w:type="pct"/>
            <w:gridSpan w:val="2"/>
            <w:hideMark/>
          </w:tcPr>
          <w:p w14:paraId="6D7D5E91" w14:textId="466023FD" w:rsidR="007212C5" w:rsidRPr="007212C5" w:rsidRDefault="007212C5" w:rsidP="00C43772">
            <w:pPr>
              <w:rPr>
                <w:sz w:val="24"/>
                <w:szCs w:val="24"/>
                <w:lang w:eastAsia="en-AU"/>
              </w:rPr>
            </w:pPr>
            <w:r w:rsidRPr="007212C5">
              <w:rPr>
                <w:lang w:eastAsia="en-AU"/>
              </w:rPr>
              <w:t>*Only in-pit groundwater wells and ex-pit well N7447</w:t>
            </w:r>
            <w:r w:rsidRPr="007212C5">
              <w:rPr>
                <w:color w:val="FF0000"/>
                <w:lang w:eastAsia="en-AU"/>
              </w:rPr>
              <w:t xml:space="preserve"> </w:t>
            </w:r>
            <w:r w:rsidR="00D34548">
              <w:rPr>
                <w:lang w:eastAsia="en-AU"/>
              </w:rPr>
              <w:t>are</w:t>
            </w:r>
            <w:r>
              <w:rPr>
                <w:lang w:eastAsia="en-AU"/>
              </w:rPr>
              <w:t xml:space="preserve"> </w:t>
            </w:r>
            <w:r w:rsidRPr="007212C5">
              <w:rPr>
                <w:lang w:eastAsia="en-AU"/>
              </w:rPr>
              <w:t>be analysed for organics. </w:t>
            </w:r>
          </w:p>
        </w:tc>
      </w:tr>
    </w:tbl>
    <w:p w14:paraId="78719A61" w14:textId="77777777" w:rsidR="007212C5" w:rsidRDefault="007212C5" w:rsidP="00246777">
      <w:pPr>
        <w:rPr>
          <w:lang w:eastAsia="en-AU"/>
        </w:rPr>
      </w:pPr>
    </w:p>
    <w:p w14:paraId="5BF0FAF8" w14:textId="77777777" w:rsidR="0085374A" w:rsidRDefault="00B25FCF" w:rsidP="0085374A">
      <w:pPr>
        <w:keepNext/>
        <w:jc w:val="center"/>
      </w:pPr>
      <w:r>
        <w:rPr>
          <w:noProof/>
        </w:rPr>
        <w:drawing>
          <wp:inline distT="0" distB="0" distL="0" distR="0" wp14:anchorId="39C7163B" wp14:editId="25ACB5A5">
            <wp:extent cx="5724525" cy="3695700"/>
            <wp:effectExtent l="0" t="0" r="9525" b="0"/>
            <wp:docPr id="1330468292" name="Picture 1330468292" descr="Picture 1,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1, Picture"/>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724525" cy="3695700"/>
                    </a:xfrm>
                    <a:prstGeom prst="rect">
                      <a:avLst/>
                    </a:prstGeom>
                    <a:noFill/>
                    <a:ln>
                      <a:noFill/>
                    </a:ln>
                  </pic:spPr>
                </pic:pic>
              </a:graphicData>
            </a:graphic>
          </wp:inline>
        </w:drawing>
      </w:r>
    </w:p>
    <w:p w14:paraId="5C507E26" w14:textId="42C348AA" w:rsidR="007212C5" w:rsidRPr="00246777" w:rsidRDefault="0085374A" w:rsidP="0085374A">
      <w:pPr>
        <w:pStyle w:val="Caption"/>
        <w:rPr>
          <w:lang w:eastAsia="en-AU"/>
        </w:rPr>
      </w:pPr>
      <w:bookmarkStart w:id="893" w:name="_Ref198538730"/>
      <w:bookmarkStart w:id="894" w:name="_Toc210125617"/>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4</w:t>
      </w:r>
      <w:r w:rsidR="00946086">
        <w:fldChar w:fldCharType="end"/>
      </w:r>
      <w:bookmarkEnd w:id="893"/>
      <w:r>
        <w:t xml:space="preserve">: </w:t>
      </w:r>
      <w:r w:rsidRPr="00197871">
        <w:t>Ground Water Sampling Location (Yellow in-pit / Red-ex pit)</w:t>
      </w:r>
      <w:bookmarkEnd w:id="894"/>
    </w:p>
    <w:p w14:paraId="7DB2918E" w14:textId="32086BC4" w:rsidR="00B34C4D" w:rsidRPr="00246777" w:rsidRDefault="00B34C4D" w:rsidP="00246777">
      <w:pPr>
        <w:rPr>
          <w:lang w:eastAsia="en-AU"/>
        </w:rPr>
      </w:pPr>
      <w:r>
        <w:rPr>
          <w:lang w:eastAsia="en-AU"/>
        </w:rPr>
        <w:t xml:space="preserve">As monitoring progresses </w:t>
      </w:r>
      <w:r w:rsidR="00125CD5">
        <w:rPr>
          <w:lang w:eastAsia="en-AU"/>
        </w:rPr>
        <w:t xml:space="preserve">in line with modelling expectations and risk is reduced, </w:t>
      </w:r>
      <w:r w:rsidR="007E631D">
        <w:rPr>
          <w:lang w:eastAsia="en-AU"/>
        </w:rPr>
        <w:t xml:space="preserve">groundwater </w:t>
      </w:r>
      <w:r w:rsidR="00125CD5">
        <w:rPr>
          <w:lang w:eastAsia="en-AU"/>
        </w:rPr>
        <w:t>monitoring sites and frequencies will be reduced</w:t>
      </w:r>
      <w:r w:rsidR="007E631D">
        <w:rPr>
          <w:lang w:eastAsia="en-AU"/>
        </w:rPr>
        <w:t>.</w:t>
      </w:r>
      <w:r w:rsidR="00125CD5">
        <w:rPr>
          <w:lang w:eastAsia="en-AU"/>
        </w:rPr>
        <w:t xml:space="preserve"> </w:t>
      </w:r>
    </w:p>
    <w:p w14:paraId="4FADD609" w14:textId="7446744F" w:rsidR="006455E3" w:rsidRDefault="006455E3" w:rsidP="00B75E20">
      <w:pPr>
        <w:pStyle w:val="Heading2"/>
      </w:pPr>
      <w:bookmarkStart w:id="895" w:name="_Toc210049104"/>
      <w:r>
        <w:t xml:space="preserve">Water Quantity </w:t>
      </w:r>
      <w:r w:rsidRPr="006455E3">
        <w:t>Monitoring</w:t>
      </w:r>
      <w:bookmarkEnd w:id="895"/>
    </w:p>
    <w:p w14:paraId="65FB5977" w14:textId="6856FB34" w:rsidR="006455E3" w:rsidRDefault="006455E3" w:rsidP="00CF6D51">
      <w:pPr>
        <w:pStyle w:val="Heading3"/>
      </w:pPr>
      <w:r>
        <w:t>River Monitoring</w:t>
      </w:r>
    </w:p>
    <w:p w14:paraId="55096E3F" w14:textId="7A9BA59C" w:rsidR="007223D6" w:rsidRDefault="00822862" w:rsidP="006508A0">
      <w:r>
        <w:t>DEECA</w:t>
      </w:r>
      <w:r w:rsidR="00C96496">
        <w:t xml:space="preserve"> and Southern Rural Water </w:t>
      </w:r>
      <w:r w:rsidR="00A93FC4">
        <w:t xml:space="preserve">(SRW) </w:t>
      </w:r>
      <w:r w:rsidR="00C96496">
        <w:t xml:space="preserve">monitor regional river heights and flows around the Yallourn site.  </w:t>
      </w:r>
      <w:r w:rsidR="004649C0">
        <w:t xml:space="preserve">In addition, EAY has installed four additional live monitoring points </w:t>
      </w:r>
      <w:r w:rsidR="00911864">
        <w:t>which give good coverage across the Mining Licence.</w:t>
      </w:r>
    </w:p>
    <w:p w14:paraId="10DD2D51" w14:textId="392F5924" w:rsidR="009D07C9" w:rsidRDefault="007223D6" w:rsidP="006508A0">
      <w:r>
        <w:t xml:space="preserve">These flow and height measurements will continue throughout the rehabilitation period, continually </w:t>
      </w:r>
      <w:r w:rsidR="00EE07DF">
        <w:t xml:space="preserve">measuring against nominate trigger points and design flow estimates. </w:t>
      </w:r>
      <w:r w:rsidR="00911864" w:rsidRPr="0088271B">
        <w:t xml:space="preserve">A plan of the monitoring sites is shown </w:t>
      </w:r>
      <w:r w:rsidR="0088271B" w:rsidRPr="0088271B">
        <w:t>below</w:t>
      </w:r>
      <w:r w:rsidR="000B4F68" w:rsidRPr="0088271B">
        <w:t>.</w:t>
      </w:r>
      <w:r w:rsidR="00C96496">
        <w:t xml:space="preserve"> </w:t>
      </w:r>
    </w:p>
    <w:p w14:paraId="745C4205" w14:textId="77777777" w:rsidR="0088271B" w:rsidRDefault="0088271B" w:rsidP="007C7F6C">
      <w:pPr>
        <w:keepNext/>
        <w:jc w:val="center"/>
      </w:pPr>
      <w:r w:rsidRPr="0088271B">
        <w:rPr>
          <w:noProof/>
        </w:rPr>
        <w:drawing>
          <wp:inline distT="0" distB="0" distL="0" distR="0" wp14:anchorId="748AF6CD" wp14:editId="7FB67955">
            <wp:extent cx="5760000" cy="4062361"/>
            <wp:effectExtent l="0" t="0" r="0" b="0"/>
            <wp:docPr id="1514316943" name="Picture 1" descr="A satellite image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16943" name="Picture 1" descr="A satellite image of a land&#10;&#10;AI-generated content may be incorrect."/>
                    <pic:cNvPicPr/>
                  </pic:nvPicPr>
                  <pic:blipFill>
                    <a:blip r:embed="rId197"/>
                    <a:stretch>
                      <a:fillRect/>
                    </a:stretch>
                  </pic:blipFill>
                  <pic:spPr>
                    <a:xfrm>
                      <a:off x="0" y="0"/>
                      <a:ext cx="5760000" cy="4062361"/>
                    </a:xfrm>
                    <a:prstGeom prst="rect">
                      <a:avLst/>
                    </a:prstGeom>
                  </pic:spPr>
                </pic:pic>
              </a:graphicData>
            </a:graphic>
          </wp:inline>
        </w:drawing>
      </w:r>
    </w:p>
    <w:p w14:paraId="20851E33" w14:textId="76EAA38B" w:rsidR="0088271B" w:rsidRPr="009D07C9" w:rsidRDefault="0088271B" w:rsidP="0064166D">
      <w:pPr>
        <w:pStyle w:val="Caption"/>
      </w:pPr>
      <w:bookmarkStart w:id="896" w:name="_Toc210125618"/>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5</w:t>
      </w:r>
      <w:r w:rsidR="00946086">
        <w:fldChar w:fldCharType="end"/>
      </w:r>
      <w:r>
        <w:t>: River Height and Flow Monitoring</w:t>
      </w:r>
      <w:r>
        <w:rPr>
          <w:noProof/>
        </w:rPr>
        <w:t xml:space="preserve"> at the Yallourn Site</w:t>
      </w:r>
      <w:bookmarkEnd w:id="896"/>
    </w:p>
    <w:p w14:paraId="6D99FC13" w14:textId="59B3AB86" w:rsidR="006455E3" w:rsidRDefault="006455E3" w:rsidP="00CF6D51">
      <w:pPr>
        <w:pStyle w:val="Heading3"/>
      </w:pPr>
      <w:r>
        <w:t>Mine Water Monitoring</w:t>
      </w:r>
    </w:p>
    <w:p w14:paraId="4A980CCB" w14:textId="16BF97DB" w:rsidR="00FB185B" w:rsidRPr="00FB185B" w:rsidRDefault="00FB185B" w:rsidP="00FB185B">
      <w:pPr>
        <w:rPr>
          <w:rFonts w:ascii="Segoe UI" w:hAnsi="Segoe UI"/>
          <w:lang w:eastAsia="en-AU"/>
        </w:rPr>
      </w:pPr>
      <w:r w:rsidRPr="00FB185B">
        <w:rPr>
          <w:lang w:eastAsia="en-AU"/>
        </w:rPr>
        <w:t>Understanding the operational water balance is essential for planning a pit lake. The operational water balance provides information on the inflows, outflows, and changes in storage within the Mine. These variables can then be used as a basis for modelling and forecasting lake filling times. Flow metering, ultrasonic height readers, piezometric pressure gauges, and weather stations, all provide data which feeds into the site water balance.</w:t>
      </w:r>
    </w:p>
    <w:p w14:paraId="62D44245" w14:textId="496FF50E" w:rsidR="00D6029D" w:rsidRDefault="00FB185B" w:rsidP="00B30A39">
      <w:pPr>
        <w:rPr>
          <w:lang w:eastAsia="en-AU"/>
        </w:rPr>
      </w:pPr>
      <w:r w:rsidRPr="00FB185B">
        <w:rPr>
          <w:lang w:eastAsia="en-AU"/>
        </w:rPr>
        <w:t>The operational water balance operates at a daily, monthly, and annual time step with different levels of detailed offered for each time step.</w:t>
      </w:r>
      <w:r w:rsidR="00E602C5">
        <w:rPr>
          <w:lang w:eastAsia="en-AU"/>
        </w:rPr>
        <w:t xml:space="preserve"> This water balance will be modified to suit the pit lake filling period</w:t>
      </w:r>
      <w:r w:rsidR="007A1E56">
        <w:rPr>
          <w:lang w:eastAsia="en-AU"/>
        </w:rPr>
        <w:t>. P</w:t>
      </w:r>
      <w:r w:rsidR="0034761F">
        <w:rPr>
          <w:lang w:eastAsia="en-AU"/>
        </w:rPr>
        <w:t xml:space="preserve">iezometers will be used for live </w:t>
      </w:r>
      <w:r w:rsidR="003264BE">
        <w:rPr>
          <w:lang w:eastAsia="en-AU"/>
        </w:rPr>
        <w:t xml:space="preserve">water level recording with survey checks undertaken annually or by </w:t>
      </w:r>
      <w:r w:rsidR="002207CB">
        <w:rPr>
          <w:lang w:eastAsia="en-AU"/>
        </w:rPr>
        <w:t xml:space="preserve">exception. An example of </w:t>
      </w:r>
      <w:r w:rsidR="007A1E56">
        <w:rPr>
          <w:lang w:eastAsia="en-AU"/>
        </w:rPr>
        <w:t xml:space="preserve">the rehabilitation </w:t>
      </w:r>
      <w:r w:rsidR="002207CB">
        <w:rPr>
          <w:lang w:eastAsia="en-AU"/>
        </w:rPr>
        <w:t xml:space="preserve">water balance </w:t>
      </w:r>
      <w:r w:rsidR="00373930">
        <w:rPr>
          <w:lang w:eastAsia="en-AU"/>
        </w:rPr>
        <w:t>elements</w:t>
      </w:r>
      <w:r w:rsidR="007A1E56">
        <w:rPr>
          <w:lang w:eastAsia="en-AU"/>
        </w:rPr>
        <w:t xml:space="preserve"> are</w:t>
      </w:r>
      <w:r w:rsidR="00434C6F">
        <w:rPr>
          <w:lang w:eastAsia="en-AU"/>
        </w:rPr>
        <w:t xml:space="preserve"> shown below.</w:t>
      </w:r>
      <w:r w:rsidR="006F1D5E">
        <w:rPr>
          <w:lang w:eastAsia="en-AU"/>
        </w:rPr>
        <w:t xml:space="preserve"> These elements will be supported by flow</w:t>
      </w:r>
      <w:r w:rsidR="00F11E20">
        <w:rPr>
          <w:lang w:eastAsia="en-AU"/>
        </w:rPr>
        <w:t>, rainfall, and evaporation</w:t>
      </w:r>
      <w:r w:rsidR="00F0000A">
        <w:rPr>
          <w:lang w:eastAsia="en-AU"/>
        </w:rPr>
        <w:t>,</w:t>
      </w:r>
      <w:r w:rsidR="00F11E20">
        <w:rPr>
          <w:lang w:eastAsia="en-AU"/>
        </w:rPr>
        <w:t xml:space="preserve"> modelling and monitoring.</w:t>
      </w:r>
    </w:p>
    <w:p w14:paraId="345F6B97" w14:textId="77777777" w:rsidR="00E602C5" w:rsidRDefault="00E602C5" w:rsidP="00ED69BB">
      <w:pPr>
        <w:pStyle w:val="ListParagraph"/>
        <w:numPr>
          <w:ilvl w:val="0"/>
          <w:numId w:val="49"/>
        </w:numPr>
      </w:pPr>
      <w:r>
        <w:t>Inflow</w:t>
      </w:r>
    </w:p>
    <w:p w14:paraId="4BAF5832" w14:textId="0AF988A3" w:rsidR="00E602C5" w:rsidRDefault="008A7D13" w:rsidP="00ED69BB">
      <w:pPr>
        <w:pStyle w:val="ListParagraph"/>
        <w:numPr>
          <w:ilvl w:val="1"/>
          <w:numId w:val="49"/>
        </w:numPr>
      </w:pPr>
      <w:r>
        <w:t xml:space="preserve">Water via </w:t>
      </w:r>
      <w:r w:rsidR="00E602C5">
        <w:t>B</w:t>
      </w:r>
      <w:r>
        <w:t xml:space="preserve">ulk </w:t>
      </w:r>
      <w:r w:rsidR="00E602C5">
        <w:t>W</w:t>
      </w:r>
      <w:r>
        <w:t xml:space="preserve">ater Entitlement </w:t>
      </w:r>
    </w:p>
    <w:p w14:paraId="20D755ED" w14:textId="77777777" w:rsidR="00E602C5" w:rsidRDefault="00E602C5" w:rsidP="00ED69BB">
      <w:pPr>
        <w:pStyle w:val="ListParagraph"/>
        <w:numPr>
          <w:ilvl w:val="1"/>
          <w:numId w:val="49"/>
        </w:numPr>
      </w:pPr>
      <w:r>
        <w:t>Groundwater</w:t>
      </w:r>
    </w:p>
    <w:p w14:paraId="00081DD3" w14:textId="77777777" w:rsidR="00E602C5" w:rsidRDefault="00E602C5" w:rsidP="00ED69BB">
      <w:pPr>
        <w:pStyle w:val="ListParagraph"/>
        <w:numPr>
          <w:ilvl w:val="1"/>
          <w:numId w:val="49"/>
        </w:numPr>
      </w:pPr>
      <w:r>
        <w:t>Catchment</w:t>
      </w:r>
    </w:p>
    <w:p w14:paraId="526CC805" w14:textId="77777777" w:rsidR="00E602C5" w:rsidRDefault="00E602C5" w:rsidP="00ED69BB">
      <w:pPr>
        <w:pStyle w:val="ListParagraph"/>
        <w:numPr>
          <w:ilvl w:val="1"/>
          <w:numId w:val="49"/>
        </w:numPr>
      </w:pPr>
      <w:r>
        <w:t>Direct Rainfall</w:t>
      </w:r>
    </w:p>
    <w:p w14:paraId="324253A4" w14:textId="77777777" w:rsidR="00E602C5" w:rsidRDefault="00E602C5" w:rsidP="00ED69BB">
      <w:pPr>
        <w:pStyle w:val="ListParagraph"/>
        <w:numPr>
          <w:ilvl w:val="0"/>
          <w:numId w:val="49"/>
        </w:numPr>
      </w:pPr>
      <w:r>
        <w:t>Outflow</w:t>
      </w:r>
    </w:p>
    <w:p w14:paraId="358F8A4E" w14:textId="77777777" w:rsidR="00E602C5" w:rsidRDefault="00E602C5" w:rsidP="00ED69BB">
      <w:pPr>
        <w:pStyle w:val="ListParagraph"/>
        <w:numPr>
          <w:ilvl w:val="1"/>
          <w:numId w:val="49"/>
        </w:numPr>
      </w:pPr>
      <w:r>
        <w:t>Evaporation</w:t>
      </w:r>
    </w:p>
    <w:p w14:paraId="0FD63CA6" w14:textId="77777777" w:rsidR="00E602C5" w:rsidRDefault="00E602C5" w:rsidP="00ED69BB">
      <w:pPr>
        <w:pStyle w:val="ListParagraph"/>
        <w:numPr>
          <w:ilvl w:val="0"/>
          <w:numId w:val="49"/>
        </w:numPr>
      </w:pPr>
      <w:r>
        <w:t>Storage</w:t>
      </w:r>
    </w:p>
    <w:p w14:paraId="28E16E51" w14:textId="74148803" w:rsidR="00E602C5" w:rsidRDefault="00E602C5" w:rsidP="00ED69BB">
      <w:pPr>
        <w:pStyle w:val="ListParagraph"/>
        <w:numPr>
          <w:ilvl w:val="1"/>
          <w:numId w:val="49"/>
        </w:numPr>
      </w:pPr>
      <w:r>
        <w:t>Change in storage based on</w:t>
      </w:r>
      <w:r w:rsidR="00373930">
        <w:t xml:space="preserve"> piezometric</w:t>
      </w:r>
      <w:r>
        <w:t xml:space="preserve"> height measurement and DTM</w:t>
      </w:r>
    </w:p>
    <w:p w14:paraId="74030EE5" w14:textId="2D4D53E3" w:rsidR="00E602C5" w:rsidRPr="00D6029D" w:rsidRDefault="00D70E77" w:rsidP="00B30A39">
      <w:r>
        <w:t>Water balance analysis of</w:t>
      </w:r>
      <w:r w:rsidR="00FC3DA5">
        <w:t xml:space="preserve"> operational areas currently produces an </w:t>
      </w:r>
      <w:r w:rsidR="00A668D0">
        <w:t xml:space="preserve">8 GL excess volume of water annually.  </w:t>
      </w:r>
      <w:r w:rsidR="006C0870">
        <w:t xml:space="preserve">This excess will be tracked </w:t>
      </w:r>
      <w:r w:rsidR="00B34D20">
        <w:t>during rehabilitation against water balance modelling forecasts</w:t>
      </w:r>
      <w:r w:rsidR="000675C5">
        <w:t xml:space="preserve"> from the WB</w:t>
      </w:r>
      <w:r w:rsidR="00F5577A">
        <w:t>/</w:t>
      </w:r>
      <w:r w:rsidR="000675C5">
        <w:t xml:space="preserve">WQ model </w:t>
      </w:r>
      <w:r w:rsidR="000675C5" w:rsidRPr="0088271B">
        <w:t xml:space="preserve">in section </w:t>
      </w:r>
      <w:r w:rsidR="0088271B" w:rsidRPr="0088271B">
        <w:fldChar w:fldCharType="begin"/>
      </w:r>
      <w:r w:rsidR="0088271B" w:rsidRPr="0088271B">
        <w:instrText xml:space="preserve"> REF _Ref198538964 \r \h </w:instrText>
      </w:r>
      <w:r w:rsidR="0088271B">
        <w:instrText xml:space="preserve"> \* MERGEFORMAT </w:instrText>
      </w:r>
      <w:r w:rsidR="0088271B" w:rsidRPr="0088271B">
        <w:fldChar w:fldCharType="separate"/>
      </w:r>
      <w:r w:rsidR="00D35BC0">
        <w:t>8.8</w:t>
      </w:r>
      <w:r w:rsidR="0088271B" w:rsidRPr="0088271B">
        <w:fldChar w:fldCharType="end"/>
      </w:r>
      <w:r w:rsidR="00B34D20">
        <w:t>.</w:t>
      </w:r>
    </w:p>
    <w:p w14:paraId="106E9532" w14:textId="77777777" w:rsidR="006455E3" w:rsidRDefault="006455E3" w:rsidP="00B75E20">
      <w:pPr>
        <w:pStyle w:val="Heading2"/>
      </w:pPr>
      <w:bookmarkStart w:id="897" w:name="_Toc210049105"/>
      <w:r w:rsidRPr="006455E3">
        <w:t>Land Monitoring</w:t>
      </w:r>
      <w:bookmarkEnd w:id="897"/>
    </w:p>
    <w:p w14:paraId="3B77BB96" w14:textId="77777777" w:rsidR="006455E3" w:rsidRDefault="006455E3" w:rsidP="00CF6D51">
      <w:pPr>
        <w:pStyle w:val="Heading3"/>
      </w:pPr>
      <w:r w:rsidRPr="006455E3">
        <w:t>Landscape Function Analysis</w:t>
      </w:r>
    </w:p>
    <w:p w14:paraId="3DC73DA4" w14:textId="68B63836" w:rsidR="006123C0" w:rsidRDefault="00694508" w:rsidP="00694508">
      <w:r w:rsidRPr="00694508">
        <w:t>Landscape Function Analysis (LFA) is a field-based method used to assess the functionality of landscapes as biophysical systems</w:t>
      </w:r>
      <w:r w:rsidR="00906450">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rsidRPr="00694508">
        <w:t>. It involves evaluating various indicators to determine how well a landscape can capture, retain, and utili</w:t>
      </w:r>
      <w:r w:rsidR="000F681A">
        <w:t>s</w:t>
      </w:r>
      <w:r w:rsidRPr="00694508">
        <w:t xml:space="preserve">e resources like water, soil, and nutrients. LFA is particularly useful for monitoring </w:t>
      </w:r>
      <w:r w:rsidR="004715A2">
        <w:t>mine rehabilitation</w:t>
      </w:r>
      <w:r w:rsidRPr="00694508">
        <w:t xml:space="preserve"> efforts and understanding the spatial and functional organization of landscapes. The method includes a conceptual framework, field procedures for assessing indicators, and an interpretational framework to </w:t>
      </w:r>
      <w:r w:rsidR="00E2172A" w:rsidRPr="00694508">
        <w:t>analyse</w:t>
      </w:r>
      <w:r w:rsidRPr="00694508">
        <w:t xml:space="preserve"> the collected data</w:t>
      </w:r>
      <w:r w:rsidR="006123C0">
        <w:t>.</w:t>
      </w:r>
    </w:p>
    <w:p w14:paraId="00F9755F" w14:textId="2033430F" w:rsidR="00072C82" w:rsidRDefault="008F1E7D" w:rsidP="00694508">
      <w:r>
        <w:t xml:space="preserve">LFA has been completed at Yallourn Mine since </w:t>
      </w:r>
      <w:r w:rsidR="00315F9A">
        <w:t>2005, providing a good baseline of</w:t>
      </w:r>
      <w:r w:rsidR="00ED2FCD">
        <w:t xml:space="preserve"> results and</w:t>
      </w:r>
      <w:r w:rsidR="00315F9A">
        <w:t xml:space="preserve"> information </w:t>
      </w:r>
      <w:r w:rsidR="00ED2FCD">
        <w:t>which is used to develop closure criteria.</w:t>
      </w:r>
    </w:p>
    <w:p w14:paraId="2F0C5C11" w14:textId="043A0A08" w:rsidR="00072C82" w:rsidRPr="006508A0" w:rsidRDefault="00072C82" w:rsidP="00694508">
      <w:r>
        <w:t>LFA monitoring will continue annually through rehabilitation to demonstrate compliance with the nominated closure criteria</w:t>
      </w:r>
      <w:r w:rsidR="00557117">
        <w:t>.  Each individual site will be assessed at no longer than three years apart</w:t>
      </w:r>
      <w:r w:rsidR="005F163C">
        <w:t xml:space="preserve">, with monitoring reducing once </w:t>
      </w:r>
      <w:r w:rsidR="00411B31">
        <w:t xml:space="preserve">results are trending towards sustainable consistency.  </w:t>
      </w:r>
    </w:p>
    <w:p w14:paraId="0E1B9567" w14:textId="3017C7CA" w:rsidR="006455E3" w:rsidRDefault="006455E3" w:rsidP="00CF6D51">
      <w:pPr>
        <w:pStyle w:val="Heading3"/>
      </w:pPr>
      <w:r>
        <w:t>Vegetation Assessments</w:t>
      </w:r>
    </w:p>
    <w:p w14:paraId="5FE862E4" w14:textId="58B78C24" w:rsidR="00B46B1E" w:rsidRDefault="00B46B1E" w:rsidP="00C43772">
      <w:r>
        <w:t>The primary vegetation survey method conducted alongside LFA, is quadrat-based recording understorey structure, diversity, canopy basal area, canopy density and other attributes in rehabilitated areas</w:t>
      </w:r>
      <w:r w:rsidR="00906450">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Plotless distance-measuring methods utilising the point-centred quarter (PCQ) and wandering quarter (WQ) surveys record density, species composition and growth rates for different lifeforms including trees, shrubs and grasses and are conducted concurrently with LFA in rehabilitated areas</w:t>
      </w:r>
      <w:r w:rsidR="00206D4A">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w:t>
      </w:r>
    </w:p>
    <w:p w14:paraId="71269EBB" w14:textId="623F9B8E" w:rsidR="00B46B1E" w:rsidRDefault="00B46B1E" w:rsidP="00C43772">
      <w:r>
        <w:t>The PCQ method involves utilising the LFA transect (or other straight line) and dividing it into a minimum of 20 equal points</w:t>
      </w:r>
      <w:r w:rsidR="00206D4A">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xml:space="preserve">. At each point, the distance to the nearest plant of interest (tree, shrub, grass, etc.) along with information including species, height, cover, etc. are measured from 4 sectors (see </w:t>
      </w:r>
      <w:r w:rsidR="00206D4A">
        <w:fldChar w:fldCharType="begin"/>
      </w:r>
      <w:r w:rsidR="00206D4A">
        <w:instrText xml:space="preserve"> REF _Ref197094363 \h </w:instrText>
      </w:r>
      <w:r w:rsidR="00206D4A">
        <w:fldChar w:fldCharType="separate"/>
      </w:r>
      <w:r w:rsidR="00D35BC0">
        <w:t xml:space="preserve">Figure </w:t>
      </w:r>
      <w:r w:rsidR="00D35BC0">
        <w:rPr>
          <w:noProof/>
        </w:rPr>
        <w:t>15</w:t>
      </w:r>
      <w:r w:rsidR="00D35BC0">
        <w:noBreakHyphen/>
      </w:r>
      <w:r w:rsidR="00D35BC0">
        <w:rPr>
          <w:noProof/>
        </w:rPr>
        <w:t>6</w:t>
      </w:r>
      <w:r w:rsidR="00206D4A">
        <w:fldChar w:fldCharType="end"/>
      </w:r>
      <w:r>
        <w:t>)</w:t>
      </w:r>
      <w:r w:rsidR="00206D4A">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xml:space="preserve">. The same plant cannot be sampled twice and the distance between each point depends on the lifeform and density of the plants being sampled. Once a minimum of 80 plants </w:t>
      </w:r>
      <w:r w:rsidR="003F0BB5">
        <w:t>has</w:t>
      </w:r>
      <w:r>
        <w:t xml:space="preserve"> been sampled, density can be calculated.</w:t>
      </w:r>
    </w:p>
    <w:p w14:paraId="1508EF09" w14:textId="77777777" w:rsidR="004708B9" w:rsidRDefault="004708B9" w:rsidP="00C43772"/>
    <w:p w14:paraId="2588D5F9" w14:textId="77777777" w:rsidR="00FD3762" w:rsidRDefault="00B46B1E" w:rsidP="004708B9">
      <w:pPr>
        <w:jc w:val="center"/>
      </w:pPr>
      <w:r>
        <w:rPr>
          <w:noProof/>
          <w:lang w:val="en-US"/>
        </w:rPr>
        <w:drawing>
          <wp:inline distT="0" distB="0" distL="0" distR="0" wp14:anchorId="025B6727" wp14:editId="7F4D40FF">
            <wp:extent cx="3075940" cy="2707640"/>
            <wp:effectExtent l="0" t="0" r="0" b="0"/>
            <wp:docPr id="432028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075940" cy="2707640"/>
                    </a:xfrm>
                    <a:prstGeom prst="rect">
                      <a:avLst/>
                    </a:prstGeom>
                    <a:noFill/>
                    <a:ln>
                      <a:noFill/>
                    </a:ln>
                  </pic:spPr>
                </pic:pic>
              </a:graphicData>
            </a:graphic>
          </wp:inline>
        </w:drawing>
      </w:r>
    </w:p>
    <w:p w14:paraId="71A45BA6" w14:textId="614B014F" w:rsidR="00B46B1E" w:rsidRDefault="00FD3762" w:rsidP="000203BF">
      <w:pPr>
        <w:pStyle w:val="Caption"/>
      </w:pPr>
      <w:bookmarkStart w:id="898" w:name="_Ref197094363"/>
      <w:bookmarkStart w:id="899" w:name="_Toc210125619"/>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6</w:t>
      </w:r>
      <w:r w:rsidR="00946086">
        <w:fldChar w:fldCharType="end"/>
      </w:r>
      <w:bookmarkEnd w:id="898"/>
      <w:r>
        <w:t xml:space="preserve">: </w:t>
      </w:r>
      <w:r w:rsidRPr="00245682">
        <w:t xml:space="preserve">The </w:t>
      </w:r>
      <w:r w:rsidR="00A01F28">
        <w:t>point-centred quarter (</w:t>
      </w:r>
      <w:r w:rsidRPr="00245682">
        <w:t>PCQ</w:t>
      </w:r>
      <w:r w:rsidR="00A01F28">
        <w:t>)</w:t>
      </w:r>
      <w:r w:rsidRPr="00245682">
        <w:t xml:space="preserve"> method of measuring spatial distribution of vegetation</w:t>
      </w:r>
      <w:r w:rsidR="002423BC">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bookmarkEnd w:id="899"/>
      <w:r w:rsidR="00353335">
        <w:fldChar w:fldCharType="end"/>
      </w:r>
    </w:p>
    <w:p w14:paraId="0C602B5C" w14:textId="7552414A" w:rsidR="00B46B1E" w:rsidRDefault="00B46B1E" w:rsidP="00C43772">
      <w:r>
        <w:t xml:space="preserve">The WQ method is better suited to sparse vegetation. </w:t>
      </w:r>
      <w:r w:rsidR="009E179A">
        <w:t>It begins at</w:t>
      </w:r>
      <w:r>
        <w:t xml:space="preserve"> the start of the transect and using its compass bearing, measure the distance to base of the nearest plant which is within a 90 degree arc centred on the compass bearing</w:t>
      </w:r>
      <w:r w:rsidR="00F10475">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Then mov</w:t>
      </w:r>
      <w:r w:rsidR="009E179A">
        <w:t>ing</w:t>
      </w:r>
      <w:r>
        <w:t xml:space="preserve"> to that plant and on the same compass bearing find and measure the distance to the next plant. Continu</w:t>
      </w:r>
      <w:r w:rsidR="009E179A">
        <w:t>ing</w:t>
      </w:r>
      <w:r>
        <w:t xml:space="preserve"> to do this until at least 25 plants are recorded or the other boundary of the monitored area is reached </w:t>
      </w:r>
      <w:r w:rsidR="00F10475">
        <w:t>completed the method</w:t>
      </w:r>
      <w:r>
        <w:t xml:space="preserve"> (see </w:t>
      </w:r>
      <w:r w:rsidR="00F10475">
        <w:fldChar w:fldCharType="begin"/>
      </w:r>
      <w:r w:rsidR="00F10475">
        <w:instrText xml:space="preserve"> REF _Ref197094453 \h </w:instrText>
      </w:r>
      <w:r w:rsidR="00F10475">
        <w:fldChar w:fldCharType="separate"/>
      </w:r>
      <w:r w:rsidR="00D35BC0">
        <w:t xml:space="preserve">Figure </w:t>
      </w:r>
      <w:r w:rsidR="00D35BC0">
        <w:rPr>
          <w:noProof/>
        </w:rPr>
        <w:t>15</w:t>
      </w:r>
      <w:r w:rsidR="00D35BC0">
        <w:noBreakHyphen/>
      </w:r>
      <w:r w:rsidR="00D35BC0">
        <w:rPr>
          <w:noProof/>
        </w:rPr>
        <w:t>7</w:t>
      </w:r>
      <w:r w:rsidR="00F10475">
        <w:fldChar w:fldCharType="end"/>
      </w:r>
      <w:r>
        <w:t>)</w:t>
      </w:r>
      <w:r w:rsidR="00F10475">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xml:space="preserve">. </w:t>
      </w:r>
    </w:p>
    <w:p w14:paraId="760228BF" w14:textId="77777777" w:rsidR="00FD3762" w:rsidRDefault="00B46B1E" w:rsidP="004708B9">
      <w:pPr>
        <w:jc w:val="center"/>
      </w:pPr>
      <w:r>
        <w:rPr>
          <w:noProof/>
        </w:rPr>
        <w:drawing>
          <wp:inline distT="0" distB="0" distL="0" distR="0" wp14:anchorId="0790FA8B" wp14:editId="2643ACDA">
            <wp:extent cx="2220595" cy="2980690"/>
            <wp:effectExtent l="0" t="0" r="8255" b="0"/>
            <wp:docPr id="1356969663" name="Picture 1" descr="A black and white image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69663" name="Picture 1" descr="A black and white image of a tree&#10;&#10;AI-generated content may be incorrect."/>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220595" cy="2980690"/>
                    </a:xfrm>
                    <a:prstGeom prst="rect">
                      <a:avLst/>
                    </a:prstGeom>
                    <a:noFill/>
                    <a:ln>
                      <a:noFill/>
                    </a:ln>
                  </pic:spPr>
                </pic:pic>
              </a:graphicData>
            </a:graphic>
          </wp:inline>
        </w:drawing>
      </w:r>
    </w:p>
    <w:p w14:paraId="606C0D6F" w14:textId="510160E6" w:rsidR="00B46B1E" w:rsidRDefault="00FD3762" w:rsidP="00FD3762">
      <w:pPr>
        <w:pStyle w:val="Caption"/>
      </w:pPr>
      <w:bookmarkStart w:id="900" w:name="_Ref197094453"/>
      <w:bookmarkStart w:id="901" w:name="_Toc210125620"/>
      <w:r>
        <w:t xml:space="preserve">Figure </w:t>
      </w:r>
      <w:r w:rsidR="00946086">
        <w:fldChar w:fldCharType="begin"/>
      </w:r>
      <w:r w:rsidR="00946086">
        <w:instrText xml:space="preserve"> STYLEREF 1 \s </w:instrText>
      </w:r>
      <w:r w:rsidR="00946086">
        <w:fldChar w:fldCharType="separate"/>
      </w:r>
      <w:r w:rsidR="00D35BC0">
        <w:rPr>
          <w:noProof/>
        </w:rPr>
        <w:t>15</w:t>
      </w:r>
      <w:r w:rsidR="00946086">
        <w:fldChar w:fldCharType="end"/>
      </w:r>
      <w:r w:rsidR="00946086">
        <w:noBreakHyphen/>
      </w:r>
      <w:r w:rsidR="00946086">
        <w:fldChar w:fldCharType="begin"/>
      </w:r>
      <w:r w:rsidR="00946086">
        <w:instrText xml:space="preserve"> SEQ Figure \* ARABIC \s 1 </w:instrText>
      </w:r>
      <w:r w:rsidR="00946086">
        <w:fldChar w:fldCharType="separate"/>
      </w:r>
      <w:r w:rsidR="00D35BC0">
        <w:rPr>
          <w:noProof/>
        </w:rPr>
        <w:t>7</w:t>
      </w:r>
      <w:r w:rsidR="00946086">
        <w:fldChar w:fldCharType="end"/>
      </w:r>
      <w:bookmarkEnd w:id="900"/>
      <w:r>
        <w:t xml:space="preserve">: </w:t>
      </w:r>
      <w:r w:rsidRPr="00267F79">
        <w:t xml:space="preserve">The </w:t>
      </w:r>
      <w:r w:rsidR="00A01F28">
        <w:t>wandering quarter (</w:t>
      </w:r>
      <w:r w:rsidRPr="00267F79">
        <w:t>WQ</w:t>
      </w:r>
      <w:r w:rsidR="00A01F28">
        <w:t>)</w:t>
      </w:r>
      <w:r w:rsidRPr="00267F79">
        <w:t xml:space="preserve"> method of measuring spatial distribution of vegetation</w:t>
      </w:r>
      <w:r w:rsidR="00DC1556">
        <w:t xml:space="preserve"> </w:t>
      </w:r>
      <w:r w:rsidR="00DC1556">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DC1556">
        <w:fldChar w:fldCharType="separate"/>
      </w:r>
      <w:r w:rsidR="004A5F61">
        <w:rPr>
          <w:noProof/>
        </w:rPr>
        <w:t>(IDEM 2025)</w:t>
      </w:r>
      <w:bookmarkEnd w:id="901"/>
      <w:r w:rsidR="00DC1556">
        <w:fldChar w:fldCharType="end"/>
      </w:r>
    </w:p>
    <w:p w14:paraId="5617CA1E" w14:textId="60A4D5F0" w:rsidR="00FD3762" w:rsidRPr="00FD3762" w:rsidRDefault="002324A1" w:rsidP="00CF6D51">
      <w:pPr>
        <w:pStyle w:val="Heading3"/>
      </w:pPr>
      <w:r>
        <w:t>Erosion Monitoring</w:t>
      </w:r>
    </w:p>
    <w:p w14:paraId="57A8A142" w14:textId="62FAE696" w:rsidR="003E78EA" w:rsidRDefault="003E78EA" w:rsidP="00C43772">
      <w:r>
        <w:t>An erosion monitoring program has been established at EnergyAustralia Yallourn to address the requirements of the 2001 EES, which requires biological monitoring throughout all phases of the Maryvale Coal Field project including an evaluation of the diversion channel for channel stability</w:t>
      </w:r>
      <w:r w:rsidR="00596D04">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xml:space="preserve">. </w:t>
      </w:r>
    </w:p>
    <w:p w14:paraId="7B3F4E5E" w14:textId="463F83CE" w:rsidR="003E78EA" w:rsidRDefault="003E78EA" w:rsidP="00C43772">
      <w:r>
        <w:t xml:space="preserve">Assessment for erosion on the Morwell River Diversion (MRD) is </w:t>
      </w:r>
      <w:r w:rsidR="00B010AB">
        <w:t xml:space="preserve">currently </w:t>
      </w:r>
      <w:r>
        <w:t>undertaken every 3 years to identify bank and bed erosion which is mapped to monitor areas of concern and compare to previous survey results.</w:t>
      </w:r>
    </w:p>
    <w:p w14:paraId="581E7F9E" w14:textId="7E4CFAEA" w:rsidR="002324A1" w:rsidRPr="002324A1" w:rsidRDefault="003E78EA" w:rsidP="009442FA">
      <w:r>
        <w:t>In addition, rill monitoring has twice been conducted on the East Field Extension (EFEX) batters utilising the LFA transects as the reference. Transverse transects are established ±25 metres (for a total of 50m) along the contour of the batters at 25%, 50% and 75% of the LFA reference transect. The transverse transects are surveyed recording rill location and its corresponding width and depth. This provides results on the number of rills, spatial distribution and cross-section which can then be compared over time.</w:t>
      </w:r>
    </w:p>
    <w:p w14:paraId="09B57FF4" w14:textId="15C8AF09" w:rsidR="009923D5" w:rsidRPr="002324A1" w:rsidRDefault="009923D5" w:rsidP="009442FA">
      <w:r>
        <w:t>Erosion monitoring will continue throughout rehabilitation with the specific plan currently listed as a knowledge gap</w:t>
      </w:r>
      <w:r w:rsidR="00F256DD">
        <w:t xml:space="preserve"> (KG24</w:t>
      </w:r>
      <w:r w:rsidR="00DD5C8A">
        <w:t xml:space="preserve"> in </w:t>
      </w:r>
      <w:r w:rsidR="00DD5C8A">
        <w:fldChar w:fldCharType="begin"/>
      </w:r>
      <w:r w:rsidR="00DD5C8A">
        <w:instrText xml:space="preserve"> REF _Ref200530793 \h </w:instrText>
      </w:r>
      <w:r w:rsidR="00DD5C8A">
        <w:fldChar w:fldCharType="separate"/>
      </w:r>
      <w:r w:rsidR="00D35BC0">
        <w:t xml:space="preserve">Table </w:t>
      </w:r>
      <w:r w:rsidR="00D35BC0">
        <w:rPr>
          <w:noProof/>
        </w:rPr>
        <w:t>17</w:t>
      </w:r>
      <w:r w:rsidR="00D35BC0">
        <w:noBreakHyphen/>
      </w:r>
      <w:r w:rsidR="00D35BC0">
        <w:rPr>
          <w:noProof/>
        </w:rPr>
        <w:t>1</w:t>
      </w:r>
      <w:r w:rsidR="00DD5C8A">
        <w:fldChar w:fldCharType="end"/>
      </w:r>
      <w:r w:rsidR="00F256DD">
        <w:t>)</w:t>
      </w:r>
      <w:r w:rsidR="00BD4C80">
        <w:t>.</w:t>
      </w:r>
    </w:p>
    <w:p w14:paraId="2678CC53" w14:textId="16FD42A7" w:rsidR="00516BBF" w:rsidRDefault="00516BBF" w:rsidP="00B75E20">
      <w:pPr>
        <w:pStyle w:val="Heading2"/>
      </w:pPr>
      <w:bookmarkStart w:id="902" w:name="_Toc210049106"/>
      <w:r>
        <w:t>Flora and Fauna</w:t>
      </w:r>
      <w:bookmarkEnd w:id="902"/>
    </w:p>
    <w:p w14:paraId="339A4D18" w14:textId="77777777" w:rsidR="00516BBF" w:rsidRDefault="00516BBF" w:rsidP="00CF6D51">
      <w:pPr>
        <w:pStyle w:val="Heading3"/>
      </w:pPr>
      <w:r>
        <w:t>Terrestrial Flora and Fauna</w:t>
      </w:r>
    </w:p>
    <w:p w14:paraId="63C2537C" w14:textId="161E50E7" w:rsidR="001C59E8" w:rsidRDefault="001C59E8" w:rsidP="00C43772">
      <w:r>
        <w:t>Annual terrestrial fauna surveys rotate through selected CMP remnants and rehabilitated areas of the township fields</w:t>
      </w:r>
      <w:r w:rsidR="00E37B08">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These surveys involve active surveying at locations utilising Elliott trapping, Harp trapping, spotlighting and active searching; and remote surveying at locations utilising bat detectors and trail cameras with lures.</w:t>
      </w:r>
    </w:p>
    <w:p w14:paraId="70E15916" w14:textId="77777777" w:rsidR="001C59E8" w:rsidRDefault="001C59E8" w:rsidP="00C43772">
      <w:r>
        <w:t>Visual bird surveys are conducted quarterly through the wetland CMP blocks by the Latrobe Valley Field Naturalists, recording all species observed.</w:t>
      </w:r>
    </w:p>
    <w:p w14:paraId="52868E5F" w14:textId="62011ADA" w:rsidR="001C59E8" w:rsidRPr="001C59E8" w:rsidRDefault="001C59E8" w:rsidP="0088271B">
      <w:r>
        <w:t>Pest animals are monitored through the use of trail cameras. These trail cameras are installed quarterly in areas of known pest animal frequency which automatically take images when triggered after sensing movement. This method is not suitable for determining pest animal abundance, but trigger numbers are recorded pre- and post-pest animal control activities to corroborate control success.</w:t>
      </w:r>
    </w:p>
    <w:p w14:paraId="418C5CCC" w14:textId="77777777" w:rsidR="00516BBF" w:rsidRPr="006455E3" w:rsidRDefault="00516BBF" w:rsidP="00CF6D51">
      <w:pPr>
        <w:pStyle w:val="Heading3"/>
      </w:pPr>
      <w:r>
        <w:t>Aquatic Flora and Fauna</w:t>
      </w:r>
    </w:p>
    <w:p w14:paraId="5B58524B" w14:textId="2C8ABDB1" w:rsidR="00E26132" w:rsidRDefault="00E26132" w:rsidP="00C43772">
      <w:r>
        <w:t>The 2001 EES require</w:t>
      </w:r>
      <w:r w:rsidR="00E37B08">
        <w:t>d</w:t>
      </w:r>
      <w:r>
        <w:t xml:space="preserve"> an evaluation of the Morwell River Diversion (MRD) diversion channel for instream habitat and instream faunal diversity</w:t>
      </w:r>
      <w:r w:rsidR="00E37B08">
        <w:t xml:space="preserve"> </w:t>
      </w:r>
      <w:r w:rsidR="00353335">
        <w:fldChar w:fldCharType="begin"/>
      </w:r>
      <w:r w:rsidR="001B655D">
        <w:instrText xml:space="preserve"> ADDIN EN.CITE &lt;EndNote&gt;&lt;Cite&gt;&lt;Author&gt;IDEM&lt;/Author&gt;&lt;Year&gt;2025&lt;/Year&gt;&lt;RecNum&gt;68&lt;/RecNum&gt;&lt;DisplayText&gt;(IDEM 2025)&lt;/DisplayText&gt;&lt;record&gt;&lt;rec-number&gt;68&lt;/rec-number&gt;&lt;foreign-keys&gt;&lt;key app="EN" db-id="spaff0s0osz0sqe0t5a55fezradpx9psfrzt" timestamp="1747012688" guid="401e86a0-1f20-44f8-bb5e-009114221e60"&gt;68&lt;/key&gt;&lt;/foreign-keys&gt;&lt;ref-type name="Report"&gt;27&lt;/ref-type&gt;&lt;contributors&gt;&lt;authors&gt;&lt;author&gt;IDEM&lt;/author&gt;&lt;/authors&gt;&lt;secondary-authors&gt;&lt;author&gt;ID Ecological Management,&lt;/author&gt;&lt;/secondary-authors&gt;&lt;/contributors&gt;&lt;titles&gt;&lt;title&gt;EAY Land and Conservation Monitoring Program Summary&lt;/title&gt;&lt;/titles&gt;&lt;number&gt;A2394229&lt;/number&gt;&lt;dates&gt;&lt;year&gt;2025&lt;/year&gt;&lt;/dates&gt;&lt;urls&gt;&lt;/urls&gt;&lt;research-notes&gt;Brooker, T&amp;#xD;Doherty, W&lt;/research-notes&gt;&lt;/record&gt;&lt;/Cite&gt;&lt;/EndNote&gt;</w:instrText>
      </w:r>
      <w:r w:rsidR="00353335">
        <w:fldChar w:fldCharType="separate"/>
      </w:r>
      <w:r w:rsidR="004A5F61">
        <w:rPr>
          <w:noProof/>
        </w:rPr>
        <w:t>(IDEM 2025)</w:t>
      </w:r>
      <w:r w:rsidR="00353335">
        <w:fldChar w:fldCharType="end"/>
      </w:r>
      <w:r>
        <w:t>. Assessment for aquatic fauna, river health (i.e. aquatic macroinvertebrates and Rapid Bioassessment or RBA) are undertaken on a rotational schedule to fulfill this condition. RBA is completed annually</w:t>
      </w:r>
      <w:r w:rsidR="003F0BB5">
        <w:t>,</w:t>
      </w:r>
      <w:r>
        <w:t xml:space="preserve"> and aqu</w:t>
      </w:r>
      <w:r w:rsidR="0088271B">
        <w:t>a</w:t>
      </w:r>
      <w:r>
        <w:t>tic fauna surveys completed every three years.</w:t>
      </w:r>
    </w:p>
    <w:p w14:paraId="1BB0E1EE" w14:textId="62010D4E" w:rsidR="584C7C65" w:rsidRDefault="00E26132">
      <w:r>
        <w:t>Aquatic fauna biodiversity values in the MRD and Morwell River are surveyed using backpack electrofishing, dip-netting, fyke nets and bait traps, aquatic macroinvertebrates or RBA are sampled and identified and in situ water quality is analysed from four locations.</w:t>
      </w:r>
      <w:r w:rsidR="1B1655FF">
        <w:t xml:space="preserve"> </w:t>
      </w:r>
      <w:r w:rsidR="3BB50A8D" w:rsidRPr="0537C7C4">
        <w:t>A</w:t>
      </w:r>
      <w:r w:rsidR="584C7C65" w:rsidRPr="0537C7C4">
        <w:t>s</w:t>
      </w:r>
      <w:r w:rsidR="584C7C65" w:rsidRPr="1B96F696">
        <w:t xml:space="preserve"> </w:t>
      </w:r>
      <w:r w:rsidR="689FA3EA" w:rsidRPr="1B96F696">
        <w:t>the</w:t>
      </w:r>
      <w:r w:rsidR="584C7C65" w:rsidRPr="450D7009">
        <w:t xml:space="preserve"> lake</w:t>
      </w:r>
      <w:r w:rsidR="584C7C65" w:rsidRPr="68281EF9">
        <w:t xml:space="preserve"> establishes</w:t>
      </w:r>
      <w:r w:rsidR="584C7C65" w:rsidRPr="450D7009">
        <w:t xml:space="preserve">, monitoring will be expanded </w:t>
      </w:r>
      <w:r w:rsidR="40160A88" w:rsidRPr="153CD8EB">
        <w:t xml:space="preserve">to include the </w:t>
      </w:r>
      <w:r w:rsidR="0E4DC660" w:rsidRPr="0537C7C4">
        <w:t>fauna within</w:t>
      </w:r>
      <w:r w:rsidR="40160A88" w:rsidRPr="0537C7C4">
        <w:t xml:space="preserve"> the </w:t>
      </w:r>
      <w:r w:rsidR="40160A88" w:rsidRPr="153CD8EB">
        <w:t>lake</w:t>
      </w:r>
      <w:r w:rsidR="0BEDBF03" w:rsidRPr="7F8A63B9">
        <w:t xml:space="preserve"> water bodies</w:t>
      </w:r>
      <w:r w:rsidR="40160A88" w:rsidRPr="153CD8EB">
        <w:t>, and</w:t>
      </w:r>
      <w:r w:rsidR="584C7C65" w:rsidRPr="450D7009">
        <w:t xml:space="preserve"> for potential </w:t>
      </w:r>
      <w:r w:rsidR="584C7C65" w:rsidRPr="68281EF9">
        <w:t>bioaccumulation</w:t>
      </w:r>
      <w:r w:rsidR="584C7C65" w:rsidRPr="450D7009">
        <w:t xml:space="preserve"> of toxins</w:t>
      </w:r>
      <w:r w:rsidR="7E92148B" w:rsidRPr="423032E2">
        <w:t xml:space="preserve"> </w:t>
      </w:r>
      <w:r w:rsidR="584C7C65" w:rsidRPr="450D7009">
        <w:t>, to ensure ecosystem health and long-term suitability for future water uses.</w:t>
      </w:r>
    </w:p>
    <w:p w14:paraId="004C9463" w14:textId="5CA7A52E" w:rsidR="006455E3" w:rsidRDefault="006455E3" w:rsidP="00B75E20">
      <w:pPr>
        <w:pStyle w:val="Heading2"/>
      </w:pPr>
      <w:bookmarkStart w:id="903" w:name="_Toc210049107"/>
      <w:r>
        <w:t>Air Monitoring</w:t>
      </w:r>
      <w:bookmarkEnd w:id="903"/>
    </w:p>
    <w:p w14:paraId="130C7D04" w14:textId="4C4EDF2D" w:rsidR="006455E3" w:rsidRPr="006455E3" w:rsidRDefault="006455E3" w:rsidP="00CF6D51">
      <w:pPr>
        <w:pStyle w:val="Heading3"/>
      </w:pPr>
      <w:r>
        <w:t>Dust Monitoring</w:t>
      </w:r>
    </w:p>
    <w:p w14:paraId="10AECC0F" w14:textId="60D30269" w:rsidR="00A33AE7" w:rsidRDefault="00C646DD" w:rsidP="00C646DD">
      <w:r>
        <w:t xml:space="preserve">Dust monitoring </w:t>
      </w:r>
      <w:r w:rsidR="00DB1DEB">
        <w:t xml:space="preserve">includes live monitoring at three perimeter sites and dust deposition monitoring at six sites which are sampled each month.  This monitoring will continue </w:t>
      </w:r>
      <w:r w:rsidR="00596F72">
        <w:t>through the rehabilitation construction period</w:t>
      </w:r>
      <w:r w:rsidR="00BE7DC0">
        <w:t xml:space="preserve"> until the risk from dust events is minimised.</w:t>
      </w:r>
    </w:p>
    <w:p w14:paraId="12B2B5A8" w14:textId="00E19D1B" w:rsidR="002E5046" w:rsidRDefault="002E5046" w:rsidP="00C471B0">
      <w:pPr>
        <w:pStyle w:val="Heading2"/>
      </w:pPr>
      <w:bookmarkStart w:id="904" w:name="_Toc210049108"/>
      <w:r>
        <w:t>Aerial Photography</w:t>
      </w:r>
      <w:bookmarkEnd w:id="904"/>
    </w:p>
    <w:p w14:paraId="21D197FE" w14:textId="17052D18" w:rsidR="003444A0" w:rsidRPr="003444A0" w:rsidRDefault="003444A0" w:rsidP="003444A0">
      <w:r>
        <w:t>Aerial photography is a good tool for visually seeing rehabilitation progress and issues.  Aerial photos can be used</w:t>
      </w:r>
      <w:r w:rsidR="00EC0273">
        <w:t xml:space="preserve"> internally and by the public</w:t>
      </w:r>
      <w:r>
        <w:t xml:space="preserve"> to </w:t>
      </w:r>
      <w:r w:rsidR="00000749">
        <w:t>test rehabilitation area reporting</w:t>
      </w:r>
      <w:r w:rsidR="00EC0273">
        <w:t>,</w:t>
      </w:r>
      <w:r w:rsidR="00555BAD">
        <w:t xml:space="preserve"> infrastructure removal,</w:t>
      </w:r>
      <w:r w:rsidR="00EC0273">
        <w:t xml:space="preserve"> </w:t>
      </w:r>
      <w:r w:rsidR="00F202C4">
        <w:t>lake area, exposed coal area, and map continuous improvement of the site.</w:t>
      </w:r>
    </w:p>
    <w:p w14:paraId="35F60753" w14:textId="77777777" w:rsidR="002E5046" w:rsidRPr="002E5046" w:rsidRDefault="002E5046" w:rsidP="002E5046">
      <w:pPr>
        <w:pStyle w:val="BodyText"/>
      </w:pPr>
    </w:p>
    <w:p w14:paraId="2CAD0E9C" w14:textId="01901CD5" w:rsidR="00730B9E" w:rsidRDefault="00730B9E" w:rsidP="00C646DD">
      <w:pPr>
        <w:rPr>
          <w:kern w:val="28"/>
          <w:sz w:val="30"/>
          <w:szCs w:val="30"/>
        </w:rPr>
      </w:pPr>
      <w:r>
        <w:br w:type="page"/>
      </w:r>
    </w:p>
    <w:p w14:paraId="623180FD" w14:textId="1298F255" w:rsidR="00730B9E" w:rsidRDefault="00730B9E" w:rsidP="006901F1">
      <w:pPr>
        <w:pStyle w:val="Heading1"/>
      </w:pPr>
      <w:r>
        <w:t xml:space="preserve"> </w:t>
      </w:r>
      <w:bookmarkStart w:id="905" w:name="_Toc210049109"/>
      <w:r>
        <w:t>Post Closure Plan</w:t>
      </w:r>
      <w:bookmarkEnd w:id="905"/>
    </w:p>
    <w:p w14:paraId="60B1BD7F" w14:textId="63F35B84" w:rsidR="00EB41BB" w:rsidRDefault="0072657E" w:rsidP="00516BBF">
      <w:r>
        <w:t xml:space="preserve">The </w:t>
      </w:r>
      <w:r w:rsidR="00975F0E">
        <w:t xml:space="preserve">Post Closure </w:t>
      </w:r>
      <w:r>
        <w:t>P</w:t>
      </w:r>
      <w:r w:rsidR="00CE0BC9">
        <w:t>lan</w:t>
      </w:r>
      <w:r w:rsidR="00975F0E">
        <w:t xml:space="preserve"> </w:t>
      </w:r>
      <w:r w:rsidR="009D2277">
        <w:t>ap</w:t>
      </w:r>
      <w:r w:rsidR="00EF25CC">
        <w:t xml:space="preserve">plies </w:t>
      </w:r>
      <w:r w:rsidR="00CE0BC9">
        <w:t xml:space="preserve">to the </w:t>
      </w:r>
      <w:r w:rsidR="00EF25CC">
        <w:t>post-</w:t>
      </w:r>
      <w:r w:rsidR="00CE0BC9">
        <w:t xml:space="preserve">relinquishment phase. </w:t>
      </w:r>
      <w:r w:rsidR="00516BBF">
        <w:t>A key objective of this DMRP is to require minimal or no post closure maintenance, however it is possible that actual</w:t>
      </w:r>
      <w:r w:rsidR="00A50AA4">
        <w:t xml:space="preserve"> monitoring</w:t>
      </w:r>
      <w:r w:rsidR="00516BBF">
        <w:t xml:space="preserve"> results do not follow</w:t>
      </w:r>
      <w:r w:rsidR="00FF698C">
        <w:t xml:space="preserve"> </w:t>
      </w:r>
      <w:r w:rsidR="00A713F9">
        <w:t xml:space="preserve">the projections of models and technical studies.  Furthermore, environmental events outside of the </w:t>
      </w:r>
      <w:r w:rsidR="005F5865">
        <w:t xml:space="preserve">design range, or other unforeseen risks, may result in the need for future remediation work post closure.  To </w:t>
      </w:r>
      <w:r w:rsidR="008E445E">
        <w:t>maintain ongoing confidence in the post closure landform</w:t>
      </w:r>
      <w:r w:rsidR="000D5162">
        <w:t>, a post closure maintenance and monitoring program</w:t>
      </w:r>
      <w:r w:rsidR="005F5865">
        <w:t xml:space="preserve"> </w:t>
      </w:r>
      <w:r w:rsidR="000D5162">
        <w:t xml:space="preserve">will be implemented </w:t>
      </w:r>
      <w:r w:rsidR="00542DC6">
        <w:t>with</w:t>
      </w:r>
      <w:r w:rsidR="00516BBF">
        <w:t xml:space="preserve"> a </w:t>
      </w:r>
      <w:r w:rsidR="00B16CE1">
        <w:t>T</w:t>
      </w:r>
      <w:r w:rsidR="00516BBF">
        <w:t xml:space="preserve">rigger, </w:t>
      </w:r>
      <w:r w:rsidR="00B16CE1">
        <w:t>A</w:t>
      </w:r>
      <w:r w:rsidR="00516BBF">
        <w:t xml:space="preserve">ction, </w:t>
      </w:r>
      <w:r w:rsidR="00B16CE1">
        <w:t>R</w:t>
      </w:r>
      <w:r w:rsidR="00516BBF">
        <w:t xml:space="preserve">esponse, </w:t>
      </w:r>
      <w:r w:rsidR="00B16CE1">
        <w:t>P</w:t>
      </w:r>
      <w:r w:rsidR="00516BBF">
        <w:t>lan (TARP)</w:t>
      </w:r>
      <w:r w:rsidR="00542DC6">
        <w:t xml:space="preserve">.  The TARP will nominate a response to an unwanted or unplanned rehabilitation </w:t>
      </w:r>
      <w:r w:rsidR="007B7235">
        <w:t>outcome</w:t>
      </w:r>
      <w:r w:rsidR="00542DC6">
        <w:t>.</w:t>
      </w:r>
      <w:r w:rsidR="00516BBF">
        <w:t xml:space="preserve">   </w:t>
      </w:r>
    </w:p>
    <w:p w14:paraId="33CCF587" w14:textId="56C0A33D" w:rsidR="007C60A9" w:rsidRDefault="007C60A9" w:rsidP="00516BBF">
      <w:r>
        <w:t xml:space="preserve">The monitoring programs below are conceptual, with monitoring completed during the rehabilitation implementation phase used to guide an appropriate number of sites, </w:t>
      </w:r>
      <w:r w:rsidR="002E25A3">
        <w:t>parameters, testing frequencies, and analysis requirements in the post closure phase.</w:t>
      </w:r>
    </w:p>
    <w:p w14:paraId="35FC6F43" w14:textId="0411FCF8" w:rsidR="005A216C" w:rsidRDefault="005A216C" w:rsidP="00516BBF">
      <w:r>
        <w:t xml:space="preserve">If post closure maintenance is required due to </w:t>
      </w:r>
      <w:r w:rsidR="00793195">
        <w:t>unacceptable monitoring</w:t>
      </w:r>
      <w:r w:rsidR="00672269">
        <w:t xml:space="preserve">, or unplanned </w:t>
      </w:r>
      <w:r w:rsidR="009054D4">
        <w:t>events</w:t>
      </w:r>
      <w:r w:rsidR="00FB66A7">
        <w:t xml:space="preserve">, the Post Closure Fund </w:t>
      </w:r>
      <w:r w:rsidR="00643C15">
        <w:t>contribution</w:t>
      </w:r>
      <w:r w:rsidR="00EF047E">
        <w:t xml:space="preserve"> by EAY </w:t>
      </w:r>
      <w:r w:rsidR="00053992">
        <w:t xml:space="preserve">will </w:t>
      </w:r>
      <w:r w:rsidR="00643C15">
        <w:t>be used for financial assistance.</w:t>
      </w:r>
    </w:p>
    <w:p w14:paraId="3E82941F" w14:textId="042DC23D" w:rsidR="00603E18" w:rsidRDefault="00603E18" w:rsidP="00B75E20">
      <w:pPr>
        <w:pStyle w:val="Heading2"/>
      </w:pPr>
      <w:bookmarkStart w:id="906" w:name="_Toc210049110"/>
      <w:r>
        <w:t>Geotechnical Monitoring</w:t>
      </w:r>
      <w:bookmarkEnd w:id="906"/>
    </w:p>
    <w:p w14:paraId="7F509E6F" w14:textId="5A20B070" w:rsidR="00603E18" w:rsidRPr="00603E18" w:rsidRDefault="00603E18" w:rsidP="00603E18">
      <w:r>
        <w:t xml:space="preserve">Monitoring completed during the implementation phase will give confidence in achieving safe and stable geotechnical conditions.  </w:t>
      </w:r>
      <w:r w:rsidR="00D55837">
        <w:t xml:space="preserve">It is expected that </w:t>
      </w:r>
      <w:r w:rsidR="00BC222C">
        <w:t>a scaled program</w:t>
      </w:r>
      <w:r w:rsidR="00D55837">
        <w:t xml:space="preserve"> </w:t>
      </w:r>
      <w:r w:rsidR="00BD79FF">
        <w:t>for</w:t>
      </w:r>
      <w:r w:rsidR="00D55837">
        <w:t xml:space="preserve"> geotechnical monitoring will remain post lake filling with a specific program to be developed at a later date.</w:t>
      </w:r>
      <w:r w:rsidR="00BD79FF">
        <w:t xml:space="preserve"> Also refer to </w:t>
      </w:r>
      <w:r w:rsidR="00E872B6">
        <w:fldChar w:fldCharType="begin"/>
      </w:r>
      <w:r w:rsidR="00E872B6">
        <w:instrText xml:space="preserve"> REF _Ref198297891 \r \h </w:instrText>
      </w:r>
      <w:r w:rsidR="00E872B6">
        <w:fldChar w:fldCharType="separate"/>
      </w:r>
      <w:r w:rsidR="00D35BC0">
        <w:t>15.1.3</w:t>
      </w:r>
      <w:r w:rsidR="00E872B6">
        <w:fldChar w:fldCharType="end"/>
      </w:r>
      <w:r w:rsidR="00E872B6">
        <w:t>.</w:t>
      </w:r>
    </w:p>
    <w:p w14:paraId="00896391" w14:textId="77777777" w:rsidR="008C4A80" w:rsidRDefault="008C4A80" w:rsidP="00B75E20">
      <w:pPr>
        <w:pStyle w:val="Heading2"/>
      </w:pPr>
      <w:bookmarkStart w:id="907" w:name="_Toc210049111"/>
      <w:r>
        <w:t>Water Quality Monitoring</w:t>
      </w:r>
      <w:bookmarkEnd w:id="907"/>
    </w:p>
    <w:p w14:paraId="723D252D" w14:textId="1AFD2863" w:rsidR="00603E18" w:rsidRDefault="00D311E0" w:rsidP="008C4A80">
      <w:r>
        <w:t xml:space="preserve">Although modelling </w:t>
      </w:r>
      <w:r w:rsidR="00212880">
        <w:t>suggests that water quality within the mine will support many beneficial uses of the lake, w</w:t>
      </w:r>
      <w:r w:rsidR="005429D7">
        <w:t xml:space="preserve">ater quality monitoring </w:t>
      </w:r>
      <w:r w:rsidR="002E25A3">
        <w:t>is expected to</w:t>
      </w:r>
      <w:r w:rsidR="005429D7">
        <w:t xml:space="preserve"> continue</w:t>
      </w:r>
      <w:r w:rsidR="002E25A3">
        <w:t xml:space="preserve"> </w:t>
      </w:r>
      <w:r w:rsidR="009A4F03">
        <w:t xml:space="preserve">in line with </w:t>
      </w:r>
      <w:r w:rsidR="00307648">
        <w:t xml:space="preserve">other recreational lakes </w:t>
      </w:r>
      <w:r w:rsidR="002455C6">
        <w:t xml:space="preserve">within Victoria.  This will ensure safe conditions for </w:t>
      </w:r>
      <w:r w:rsidR="00CC19B1">
        <w:t xml:space="preserve">recreational users and </w:t>
      </w:r>
      <w:r w:rsidR="00D922CA">
        <w:t>environmental requirements.</w:t>
      </w:r>
      <w:r w:rsidR="006D3BDF">
        <w:t xml:space="preserve">  The locations and frequency of this program are yet to be determined. </w:t>
      </w:r>
    </w:p>
    <w:p w14:paraId="4E5EC0C4" w14:textId="1C6B8452" w:rsidR="00A804E3" w:rsidRDefault="00A804E3" w:rsidP="00B75E20">
      <w:pPr>
        <w:pStyle w:val="Heading2"/>
      </w:pPr>
      <w:bookmarkStart w:id="908" w:name="_Toc210049112"/>
      <w:r>
        <w:t>Water Quantity Monitoring</w:t>
      </w:r>
      <w:bookmarkEnd w:id="908"/>
    </w:p>
    <w:p w14:paraId="59940177" w14:textId="6F60A6C9" w:rsidR="00A804E3" w:rsidRPr="00A804E3" w:rsidRDefault="00BF6535" w:rsidP="00A804E3">
      <w:r>
        <w:t xml:space="preserve">Flows across all spillways will </w:t>
      </w:r>
      <w:r w:rsidR="0050253E">
        <w:t>likely</w:t>
      </w:r>
      <w:r>
        <w:t xml:space="preserve"> </w:t>
      </w:r>
      <w:r w:rsidR="00E90DD0">
        <w:t xml:space="preserve">be </w:t>
      </w:r>
      <w:r w:rsidR="00565261">
        <w:t>monitored through well</w:t>
      </w:r>
      <w:r w:rsidR="00F54FA6">
        <w:t>-</w:t>
      </w:r>
      <w:r w:rsidR="00565261">
        <w:t xml:space="preserve">established </w:t>
      </w:r>
      <w:r w:rsidR="002328BD">
        <w:t>methods</w:t>
      </w:r>
      <w:r w:rsidR="00F476CA">
        <w:t xml:space="preserve">.  </w:t>
      </w:r>
      <w:r w:rsidR="00C655AF">
        <w:t xml:space="preserve">Monitoring of the lake water balance during implementation will determine top up water requirements post closure. </w:t>
      </w:r>
      <w:r w:rsidR="00F476CA">
        <w:t xml:space="preserve">Any top up water required </w:t>
      </w:r>
      <w:r w:rsidR="00555BAD">
        <w:t>will also be monitored.</w:t>
      </w:r>
    </w:p>
    <w:p w14:paraId="655196F0" w14:textId="22DA3DB7" w:rsidR="000E2A8C" w:rsidRDefault="00711F49" w:rsidP="00B75E20">
      <w:pPr>
        <w:pStyle w:val="Heading2"/>
      </w:pPr>
      <w:bookmarkStart w:id="909" w:name="_Toc210049113"/>
      <w:r>
        <w:t>MRD Monitoring</w:t>
      </w:r>
      <w:bookmarkEnd w:id="909"/>
    </w:p>
    <w:p w14:paraId="3194DC6A" w14:textId="106E5803" w:rsidR="009854D9" w:rsidRDefault="00711F49" w:rsidP="00711F49">
      <w:r>
        <w:t>Post closure</w:t>
      </w:r>
      <w:r w:rsidR="009564B5">
        <w:t>,</w:t>
      </w:r>
      <w:r>
        <w:t xml:space="preserve"> the MRD is expected to </w:t>
      </w:r>
      <w:r w:rsidR="00AA443C">
        <w:t xml:space="preserve">be </w:t>
      </w:r>
      <w:r w:rsidR="00A74E8C">
        <w:t>in a safe and stable condition</w:t>
      </w:r>
      <w:r w:rsidR="00B63A7E">
        <w:t xml:space="preserve"> that </w:t>
      </w:r>
      <w:r>
        <w:t>function</w:t>
      </w:r>
      <w:r w:rsidR="00B63A7E">
        <w:t>s</w:t>
      </w:r>
      <w:r>
        <w:t xml:space="preserve"> </w:t>
      </w:r>
      <w:r w:rsidR="00B909A4">
        <w:t>as a rural levee</w:t>
      </w:r>
      <w:r>
        <w:t xml:space="preserve"> in accordance with the Victorian </w:t>
      </w:r>
      <w:r w:rsidRPr="00E92C08">
        <w:rPr>
          <w:i/>
          <w:iCs/>
        </w:rPr>
        <w:t xml:space="preserve">Levee </w:t>
      </w:r>
      <w:r w:rsidR="00CE7A63" w:rsidRPr="00E92C08">
        <w:rPr>
          <w:i/>
          <w:iCs/>
        </w:rPr>
        <w:t>Ma</w:t>
      </w:r>
      <w:r w:rsidR="009545D8" w:rsidRPr="00E92C08">
        <w:rPr>
          <w:i/>
          <w:iCs/>
        </w:rPr>
        <w:t>nagement</w:t>
      </w:r>
      <w:r w:rsidR="00CE7A63" w:rsidRPr="00E92C08">
        <w:rPr>
          <w:i/>
          <w:iCs/>
        </w:rPr>
        <w:t xml:space="preserve"> Guidelines</w:t>
      </w:r>
      <w:r w:rsidR="009545D8">
        <w:t xml:space="preserve"> </w:t>
      </w:r>
      <w:r w:rsidR="009545D8">
        <w:fldChar w:fldCharType="begin"/>
      </w:r>
      <w:r w:rsidR="001B655D">
        <w:instrText xml:space="preserve"> ADDIN EN.CITE &lt;EndNote&gt;&lt;Cite&gt;&lt;Author&gt;DELWP&lt;/Author&gt;&lt;Year&gt;2015&lt;/Year&gt;&lt;RecNum&gt;106&lt;/RecNum&gt;&lt;DisplayText&gt;(DELWP 2015)&lt;/DisplayText&gt;&lt;record&gt;&lt;rec-number&gt;106&lt;/rec-number&gt;&lt;foreign-keys&gt;&lt;key app="EN" db-id="spaff0s0osz0sqe0t5a55fezradpx9psfrzt" timestamp="1747622511" guid="949ace0b-926d-401b-9837-e58b65b86431"&gt;106&lt;/key&gt;&lt;/foreign-keys&gt;&lt;ref-type name="Report"&gt;27&lt;/ref-type&gt;&lt;contributors&gt;&lt;authors&gt;&lt;author&gt;DELWP&lt;/author&gt;&lt;/authors&gt;&lt;secondary-authors&gt;&lt;author&gt;Department of Environment,, Land, Water and Planning&lt;/author&gt;&lt;/secondary-authors&gt;&lt;/contributors&gt;&lt;titles&gt;&lt;title&gt;Levee Management Guidelines&lt;/title&gt;&lt;/titles&gt;&lt;number&gt;A2407224&lt;/number&gt;&lt;dates&gt;&lt;year&gt;2015&lt;/year&gt;&lt;/dates&gt;&lt;pub-location&gt;https://www.water.vic.gov.au/our-programs/floodplain-management/levee-management&lt;/pub-location&gt;&lt;publisher&gt;State of Victoria&lt;/publisher&gt;&lt;urls&gt;&lt;related-urls&gt;&lt;url&gt;https://www.water.vic.gov.au/__data/assets/pdf_file/0027/662049/levee-design-construction-and-management-guidelines-2015.pdf&lt;/url&gt;&lt;/related-urls&gt;&lt;/urls&gt;&lt;access-date&gt;19/5/2025&lt;/access-date&gt;&lt;/record&gt;&lt;/Cite&gt;&lt;/EndNote&gt;</w:instrText>
      </w:r>
      <w:r w:rsidR="009545D8">
        <w:fldChar w:fldCharType="separate"/>
      </w:r>
      <w:r w:rsidR="009545D8">
        <w:rPr>
          <w:noProof/>
        </w:rPr>
        <w:t>(DELWP 2015)</w:t>
      </w:r>
      <w:r w:rsidR="009545D8">
        <w:fldChar w:fldCharType="end"/>
      </w:r>
      <w:r w:rsidR="00B63A7E">
        <w:t xml:space="preserve">.  </w:t>
      </w:r>
      <w:r w:rsidR="001D6F38">
        <w:t xml:space="preserve">This will include an inspection program and targeted </w:t>
      </w:r>
      <w:r w:rsidR="001E0A2C">
        <w:t xml:space="preserve">monitoring and maintenance program in accordance with the abovementioned guidelines and performance assessment. Also refer to </w:t>
      </w:r>
      <w:r w:rsidR="001E0A2C">
        <w:fldChar w:fldCharType="begin"/>
      </w:r>
      <w:r w:rsidR="001E0A2C">
        <w:instrText xml:space="preserve"> REF _Ref198298069 \r \h </w:instrText>
      </w:r>
      <w:r w:rsidR="001E0A2C">
        <w:fldChar w:fldCharType="separate"/>
      </w:r>
      <w:r w:rsidR="00D35BC0">
        <w:t>15.1.4</w:t>
      </w:r>
      <w:r w:rsidR="001E0A2C">
        <w:fldChar w:fldCharType="end"/>
      </w:r>
      <w:r w:rsidR="001E0A2C">
        <w:t>.</w:t>
      </w:r>
    </w:p>
    <w:p w14:paraId="17FD4844" w14:textId="108A0163" w:rsidR="006B638C" w:rsidRDefault="006B638C">
      <w:pPr>
        <w:spacing w:after="0" w:line="240" w:lineRule="auto"/>
      </w:pPr>
      <w:r>
        <w:br w:type="page"/>
      </w:r>
    </w:p>
    <w:p w14:paraId="709304B4" w14:textId="014087A1" w:rsidR="00711F49" w:rsidRDefault="006627A4" w:rsidP="00B75E20">
      <w:pPr>
        <w:pStyle w:val="Heading2"/>
      </w:pPr>
      <w:bookmarkStart w:id="910" w:name="_Toc210049114"/>
      <w:r>
        <w:t>Routine Maintenance</w:t>
      </w:r>
      <w:bookmarkEnd w:id="910"/>
    </w:p>
    <w:p w14:paraId="51ECEA75" w14:textId="772B20E0" w:rsidR="006627A4" w:rsidRDefault="006627A4" w:rsidP="006627A4">
      <w:r>
        <w:t xml:space="preserve">A key objective </w:t>
      </w:r>
      <w:r w:rsidR="001E0A2C">
        <w:t>for</w:t>
      </w:r>
      <w:r>
        <w:t xml:space="preserve"> </w:t>
      </w:r>
      <w:r w:rsidR="001E0A2C">
        <w:t xml:space="preserve">site management </w:t>
      </w:r>
      <w:r>
        <w:t xml:space="preserve">of Yallourn </w:t>
      </w:r>
      <w:r w:rsidR="001E0A2C">
        <w:t>site post-</w:t>
      </w:r>
      <w:r>
        <w:t xml:space="preserve">rehabilitation is to </w:t>
      </w:r>
      <w:r w:rsidR="001E0A2C">
        <w:t>deliver a landform that requires minimal</w:t>
      </w:r>
      <w:r>
        <w:t xml:space="preserve"> active </w:t>
      </w:r>
      <w:r w:rsidR="001E0A2C">
        <w:t xml:space="preserve">monitoring </w:t>
      </w:r>
      <w:r>
        <w:t>and maintenance</w:t>
      </w:r>
      <w:r w:rsidR="001E0A2C">
        <w:t xml:space="preserve"> and can predominantly be managed passively.</w:t>
      </w:r>
      <w:r>
        <w:t xml:space="preserve"> </w:t>
      </w:r>
      <w:r w:rsidR="002B57A3">
        <w:t xml:space="preserve">In response, the landform design removes much of the </w:t>
      </w:r>
      <w:r w:rsidR="006471DE">
        <w:t>active maintenance requirements with only those listed below expected to be required:</w:t>
      </w:r>
    </w:p>
    <w:p w14:paraId="07B9430F" w14:textId="39489875" w:rsidR="006471DE" w:rsidRDefault="006471DE" w:rsidP="00ED69BB">
      <w:pPr>
        <w:pStyle w:val="ListParagraph"/>
        <w:numPr>
          <w:ilvl w:val="0"/>
          <w:numId w:val="50"/>
        </w:numPr>
      </w:pPr>
      <w:r>
        <w:t>Targeted slashing program</w:t>
      </w:r>
    </w:p>
    <w:p w14:paraId="69CA1CF1" w14:textId="3D40F52C" w:rsidR="00A956D1" w:rsidRDefault="00A956D1" w:rsidP="00ED69BB">
      <w:pPr>
        <w:pStyle w:val="ListParagraph"/>
        <w:numPr>
          <w:ilvl w:val="0"/>
          <w:numId w:val="50"/>
        </w:numPr>
      </w:pPr>
      <w:r>
        <w:t>Targeted weed and pest control</w:t>
      </w:r>
    </w:p>
    <w:p w14:paraId="2BB3D0A7" w14:textId="50E937D2" w:rsidR="001E0A2C" w:rsidRDefault="001E0A2C" w:rsidP="00ED69BB">
      <w:pPr>
        <w:pStyle w:val="ListParagraph"/>
        <w:numPr>
          <w:ilvl w:val="0"/>
          <w:numId w:val="50"/>
        </w:numPr>
      </w:pPr>
      <w:r>
        <w:t xml:space="preserve">MRD Rural Levee (as per Victorian </w:t>
      </w:r>
      <w:r w:rsidRPr="00E92C08">
        <w:rPr>
          <w:i/>
        </w:rPr>
        <w:t xml:space="preserve">Levee </w:t>
      </w:r>
      <w:r w:rsidRPr="00E92C08">
        <w:rPr>
          <w:i/>
          <w:iCs/>
        </w:rPr>
        <w:t>Ma</w:t>
      </w:r>
      <w:r w:rsidR="009545D8" w:rsidRPr="00E92C08">
        <w:rPr>
          <w:i/>
          <w:iCs/>
        </w:rPr>
        <w:t>nagement</w:t>
      </w:r>
      <w:r w:rsidRPr="00E92C08">
        <w:rPr>
          <w:i/>
          <w:iCs/>
        </w:rPr>
        <w:t xml:space="preserve"> </w:t>
      </w:r>
      <w:r w:rsidR="0066708F" w:rsidRPr="00E92C08">
        <w:rPr>
          <w:i/>
          <w:iCs/>
        </w:rPr>
        <w:t>G</w:t>
      </w:r>
      <w:r w:rsidRPr="00E92C08">
        <w:rPr>
          <w:i/>
          <w:iCs/>
        </w:rPr>
        <w:t>uidelines</w:t>
      </w:r>
      <w:r w:rsidR="00DF2ED0">
        <w:t xml:space="preserve"> </w:t>
      </w:r>
      <w:r w:rsidR="00DF2ED0">
        <w:fldChar w:fldCharType="begin"/>
      </w:r>
      <w:r w:rsidR="001B655D">
        <w:instrText xml:space="preserve"> ADDIN EN.CITE &lt;EndNote&gt;&lt;Cite&gt;&lt;Author&gt;DELWP&lt;/Author&gt;&lt;Year&gt;2015&lt;/Year&gt;&lt;RecNum&gt;106&lt;/RecNum&gt;&lt;DisplayText&gt;(DELWP 2015)&lt;/DisplayText&gt;&lt;record&gt;&lt;rec-number&gt;106&lt;/rec-number&gt;&lt;foreign-keys&gt;&lt;key app="EN" db-id="spaff0s0osz0sqe0t5a55fezradpx9psfrzt" timestamp="1747622511" guid="949ace0b-926d-401b-9837-e58b65b86431"&gt;106&lt;/key&gt;&lt;/foreign-keys&gt;&lt;ref-type name="Report"&gt;27&lt;/ref-type&gt;&lt;contributors&gt;&lt;authors&gt;&lt;author&gt;DELWP&lt;/author&gt;&lt;/authors&gt;&lt;secondary-authors&gt;&lt;author&gt;Department of Environment,, Land, Water and Planning&lt;/author&gt;&lt;/secondary-authors&gt;&lt;/contributors&gt;&lt;titles&gt;&lt;title&gt;Levee Management Guidelines&lt;/title&gt;&lt;/titles&gt;&lt;number&gt;A2407224&lt;/number&gt;&lt;dates&gt;&lt;year&gt;2015&lt;/year&gt;&lt;/dates&gt;&lt;pub-location&gt;https://www.water.vic.gov.au/our-programs/floodplain-management/levee-management&lt;/pub-location&gt;&lt;publisher&gt;State of Victoria&lt;/publisher&gt;&lt;urls&gt;&lt;related-urls&gt;&lt;url&gt;https://www.water.vic.gov.au/__data/assets/pdf_file/0027/662049/levee-design-construction-and-management-guidelines-2015.pdf&lt;/url&gt;&lt;/related-urls&gt;&lt;/urls&gt;&lt;access-date&gt;19/5/2025&lt;/access-date&gt;&lt;/record&gt;&lt;/Cite&gt;&lt;/EndNote&gt;</w:instrText>
      </w:r>
      <w:r w:rsidR="00DF2ED0">
        <w:fldChar w:fldCharType="separate"/>
      </w:r>
      <w:r w:rsidR="00DF2ED0">
        <w:rPr>
          <w:noProof/>
        </w:rPr>
        <w:t>(DELWP 2015)</w:t>
      </w:r>
      <w:r w:rsidR="00DF2ED0">
        <w:fldChar w:fldCharType="end"/>
      </w:r>
      <w:r>
        <w:t>)</w:t>
      </w:r>
    </w:p>
    <w:p w14:paraId="7FFBF9E6" w14:textId="4ED55A46" w:rsidR="00412E1F" w:rsidRDefault="00412E1F" w:rsidP="00B75E20">
      <w:pPr>
        <w:pStyle w:val="Heading2"/>
      </w:pPr>
      <w:bookmarkStart w:id="911" w:name="_Toc210049115"/>
      <w:r>
        <w:t>Response Maintenance</w:t>
      </w:r>
      <w:bookmarkEnd w:id="911"/>
    </w:p>
    <w:p w14:paraId="7A2EF9B1" w14:textId="674925B9" w:rsidR="00412E1F" w:rsidRDefault="00412E1F" w:rsidP="00412E1F">
      <w:r>
        <w:t xml:space="preserve">With routine maintenance </w:t>
      </w:r>
      <w:r w:rsidR="004B3E5A">
        <w:t xml:space="preserve">limited in the post closure phase, majority of the maintenance requirement will be </w:t>
      </w:r>
      <w:r w:rsidR="00237DAA">
        <w:t>dependent</w:t>
      </w:r>
      <w:r w:rsidR="004B3E5A">
        <w:t xml:space="preserve"> on monitoring and inspection findings.  </w:t>
      </w:r>
      <w:r w:rsidR="0049700F">
        <w:t>TARPs will be developed for all monitoring programs</w:t>
      </w:r>
      <w:r w:rsidR="00D4232D">
        <w:t xml:space="preserve"> with nominated actions completed based on risk.</w:t>
      </w:r>
    </w:p>
    <w:p w14:paraId="3E46879F" w14:textId="0243868A" w:rsidR="00BC3D6B" w:rsidRDefault="00BC3D6B" w:rsidP="00B75E20">
      <w:pPr>
        <w:pStyle w:val="Heading2"/>
      </w:pPr>
      <w:bookmarkStart w:id="912" w:name="_Toc210049116"/>
      <w:r>
        <w:t>Post Closure Cost</w:t>
      </w:r>
      <w:bookmarkEnd w:id="912"/>
    </w:p>
    <w:p w14:paraId="372A1D5C" w14:textId="0B1BDB6B" w:rsidR="00DA1562" w:rsidRDefault="00106352" w:rsidP="00BC3D6B">
      <w:r>
        <w:t>Costing the post closure program is a requirement of the MRSD</w:t>
      </w:r>
      <w:r w:rsidR="00D81C31">
        <w:t>A</w:t>
      </w:r>
      <w:r>
        <w:t xml:space="preserve"> and </w:t>
      </w:r>
      <w:r w:rsidR="00577797">
        <w:t>MRSDMIR</w:t>
      </w:r>
      <w:r w:rsidR="00A3102A">
        <w:t xml:space="preserve"> at relinquishment</w:t>
      </w:r>
      <w:r>
        <w:t xml:space="preserve">.  However, with this program not scheduled for </w:t>
      </w:r>
      <w:r w:rsidR="00F60EE0">
        <w:t xml:space="preserve">approximately 30 years, forecasting this </w:t>
      </w:r>
      <w:r w:rsidR="00527A6D">
        <w:t>activity</w:t>
      </w:r>
      <w:r w:rsidR="00F60EE0">
        <w:t xml:space="preserve"> accurately </w:t>
      </w:r>
      <w:r w:rsidR="00527A6D">
        <w:t xml:space="preserve">is not </w:t>
      </w:r>
      <w:r w:rsidR="00474FF8">
        <w:t>considered practical</w:t>
      </w:r>
      <w:r w:rsidR="00527A6D">
        <w:t xml:space="preserve">.  The principles of this DMRP </w:t>
      </w:r>
      <w:r w:rsidR="00736CDF">
        <w:t xml:space="preserve">and Net Present Value (NPV) </w:t>
      </w:r>
      <w:r w:rsidR="00210D33">
        <w:t>will lead to a low post closure cost</w:t>
      </w:r>
      <w:r w:rsidR="00CB71BA">
        <w:t xml:space="preserve"> if assessed today</w:t>
      </w:r>
      <w:r w:rsidR="00675EE0">
        <w:t>, however d</w:t>
      </w:r>
      <w:r w:rsidR="004B4000">
        <w:t>eveloping accurate post closure cost forecasts is nominated as a knowledge gap</w:t>
      </w:r>
      <w:r w:rsidR="00AA2701">
        <w:t xml:space="preserve"> (KG31 in </w:t>
      </w:r>
      <w:r w:rsidR="00AA2701">
        <w:fldChar w:fldCharType="begin"/>
      </w:r>
      <w:r w:rsidR="00AA2701">
        <w:instrText xml:space="preserve"> REF _Ref200530793 \h </w:instrText>
      </w:r>
      <w:r w:rsidR="00AA2701">
        <w:fldChar w:fldCharType="separate"/>
      </w:r>
      <w:r w:rsidR="00D35BC0">
        <w:t xml:space="preserve">Table </w:t>
      </w:r>
      <w:r w:rsidR="00D35BC0">
        <w:rPr>
          <w:noProof/>
        </w:rPr>
        <w:t>17</w:t>
      </w:r>
      <w:r w:rsidR="00D35BC0">
        <w:noBreakHyphen/>
      </w:r>
      <w:r w:rsidR="00D35BC0">
        <w:rPr>
          <w:noProof/>
        </w:rPr>
        <w:t>1</w:t>
      </w:r>
      <w:r w:rsidR="00AA2701">
        <w:fldChar w:fldCharType="end"/>
      </w:r>
      <w:r w:rsidR="00AA2701">
        <w:t>)</w:t>
      </w:r>
      <w:r w:rsidR="004B4000">
        <w:t>.</w:t>
      </w:r>
    </w:p>
    <w:p w14:paraId="2E80459D" w14:textId="3422DDB0" w:rsidR="00F943C1" w:rsidRDefault="00F943C1" w:rsidP="004F50FE">
      <w:pPr>
        <w:tabs>
          <w:tab w:val="left" w:pos="11057"/>
        </w:tabs>
        <w:spacing w:line="276" w:lineRule="auto"/>
        <w:ind w:right="991"/>
        <w:jc w:val="both"/>
        <w:rPr>
          <w:rFonts w:cs="Segoe UI"/>
          <w:lang w:val="en-US"/>
        </w:rPr>
      </w:pPr>
      <w:r w:rsidRPr="003C6D29">
        <w:rPr>
          <w:rFonts w:cs="Segoe UI"/>
          <w:lang w:val="en-US"/>
        </w:rPr>
        <w:t>It is also expected that these maintenance and monitoring plans will be adapted to suit the nominated land</w:t>
      </w:r>
      <w:r w:rsidR="006F6BE4">
        <w:rPr>
          <w:rFonts w:cs="Segoe UI"/>
          <w:lang w:val="en-US"/>
        </w:rPr>
        <w:t xml:space="preserve"> </w:t>
      </w:r>
      <w:r w:rsidRPr="003C6D29">
        <w:rPr>
          <w:rFonts w:cs="Segoe UI"/>
          <w:lang w:val="en-US"/>
        </w:rPr>
        <w:t>use as below.</w:t>
      </w:r>
    </w:p>
    <w:p w14:paraId="09FB69B6" w14:textId="4D7DC93A" w:rsidR="00F943C1" w:rsidRDefault="00E614E9" w:rsidP="000F10EE">
      <w:pPr>
        <w:pStyle w:val="Heading3"/>
      </w:pPr>
      <w:r>
        <w:t xml:space="preserve"> </w:t>
      </w:r>
      <w:r w:rsidR="00F943C1" w:rsidRPr="00474FF8">
        <w:t>Lake Water Maintenance and Monitoring Plan</w:t>
      </w:r>
    </w:p>
    <w:p w14:paraId="66AA7D70" w14:textId="78EF0AE7" w:rsidR="00FB2DBE" w:rsidRPr="00474FF8" w:rsidRDefault="00000968" w:rsidP="000F10EE">
      <w:r>
        <w:t xml:space="preserve">This will be </w:t>
      </w:r>
      <w:r w:rsidR="004F64DF">
        <w:t>established</w:t>
      </w:r>
      <w:r>
        <w:t xml:space="preserve"> to </w:t>
      </w:r>
      <w:r w:rsidR="006B6205">
        <w:t xml:space="preserve">maintain the safety, water quality and recreational </w:t>
      </w:r>
      <w:r w:rsidR="00E614E9">
        <w:t xml:space="preserve">use of the lake and </w:t>
      </w:r>
      <w:r w:rsidR="004710A7">
        <w:t>could</w:t>
      </w:r>
      <w:r w:rsidR="005353F0">
        <w:t xml:space="preserve"> include maintenance and monitoring requirements for key lake water parameters such as water quality, water levels</w:t>
      </w:r>
      <w:r w:rsidR="00AF4712">
        <w:t xml:space="preserve"> and general lake health.</w:t>
      </w:r>
    </w:p>
    <w:p w14:paraId="0D131E26" w14:textId="77777777" w:rsidR="00F943C1" w:rsidRDefault="00F943C1" w:rsidP="000F10EE">
      <w:pPr>
        <w:pStyle w:val="Heading3"/>
      </w:pPr>
      <w:r w:rsidRPr="00474FF8">
        <w:t>Environmental Area Maintenance and Monitoring</w:t>
      </w:r>
    </w:p>
    <w:p w14:paraId="430A8EA3" w14:textId="1E0AFA11" w:rsidR="00DD6EE6" w:rsidRPr="00474FF8" w:rsidRDefault="005119C7" w:rsidP="000F10EE">
      <w:r>
        <w:t xml:space="preserve">This will be developed to ensure long term sustainability of environmental areas and </w:t>
      </w:r>
      <w:r w:rsidR="004710A7">
        <w:t>could</w:t>
      </w:r>
      <w:r w:rsidR="008F1461">
        <w:t xml:space="preserve"> </w:t>
      </w:r>
      <w:r w:rsidR="0081110F">
        <w:t>include maintenance and monitoring activit</w:t>
      </w:r>
      <w:r w:rsidR="004926B7">
        <w:t>ies for key environmental features such as weed and pest control</w:t>
      </w:r>
      <w:r w:rsidR="00A832F9">
        <w:t>, and infrastructure upkeep (such as signs and fences</w:t>
      </w:r>
      <w:r w:rsidR="00E12E82">
        <w:t xml:space="preserve"> and access tracks where applicable)</w:t>
      </w:r>
    </w:p>
    <w:p w14:paraId="31783FAB" w14:textId="77777777" w:rsidR="00F943C1" w:rsidRDefault="00F943C1" w:rsidP="000F10EE">
      <w:pPr>
        <w:pStyle w:val="Heading3"/>
      </w:pPr>
      <w:r w:rsidRPr="00474FF8">
        <w:t>Recreational Area Maintenance and Monitoring</w:t>
      </w:r>
    </w:p>
    <w:p w14:paraId="55959DD3" w14:textId="2F89635D" w:rsidR="00C666D3" w:rsidRPr="00474FF8" w:rsidRDefault="00D320ED" w:rsidP="000F10EE">
      <w:r>
        <w:t xml:space="preserve">This will be developed to maintain safe </w:t>
      </w:r>
      <w:r w:rsidR="004710A7">
        <w:t>and accessible recreational areas and c</w:t>
      </w:r>
      <w:r w:rsidR="00192E97">
        <w:t xml:space="preserve">ould include maintenance and monitoring for recreational facilities such as </w:t>
      </w:r>
      <w:r w:rsidR="00FF26B5">
        <w:t xml:space="preserve">infrastructure, vegetation, visual </w:t>
      </w:r>
      <w:r w:rsidR="009E5FB0">
        <w:t>aesthetics among others.</w:t>
      </w:r>
    </w:p>
    <w:p w14:paraId="6D2F4EDF" w14:textId="77777777" w:rsidR="00F943C1" w:rsidRDefault="00F943C1" w:rsidP="001E1B30">
      <w:pPr>
        <w:pStyle w:val="Heading3"/>
      </w:pPr>
      <w:r w:rsidRPr="00474FF8">
        <w:t>Conservation Area Maintenance and Monitoring</w:t>
      </w:r>
    </w:p>
    <w:p w14:paraId="34A2838F" w14:textId="5EE0603B" w:rsidR="00334FFA" w:rsidRPr="00334FFA" w:rsidRDefault="005F0F67" w:rsidP="000F10EE">
      <w:pPr>
        <w:pStyle w:val="BodyText"/>
      </w:pPr>
      <w:r>
        <w:t xml:space="preserve">This will be </w:t>
      </w:r>
      <w:r w:rsidR="004F64DF">
        <w:t>established</w:t>
      </w:r>
      <w:r>
        <w:t xml:space="preserve"> to maintain the </w:t>
      </w:r>
      <w:r w:rsidR="004A641F">
        <w:t xml:space="preserve">conservation areas nominated on site and could include maintenance and monitoring </w:t>
      </w:r>
      <w:r w:rsidR="00E40CA9">
        <w:t xml:space="preserve">of invasive species, native vegetation health </w:t>
      </w:r>
      <w:r w:rsidR="007C4C99">
        <w:t>etc.</w:t>
      </w:r>
    </w:p>
    <w:p w14:paraId="27777D32" w14:textId="77777777" w:rsidR="003D281B" w:rsidRDefault="003D281B" w:rsidP="001E1B30">
      <w:pPr>
        <w:pStyle w:val="Heading3"/>
      </w:pPr>
      <w:r w:rsidRPr="00474FF8">
        <w:t>Agricultural Land Maintenance and Monitoring</w:t>
      </w:r>
    </w:p>
    <w:p w14:paraId="1BBD74DF" w14:textId="60AC84AC" w:rsidR="00E03A76" w:rsidRPr="00E03A76" w:rsidRDefault="00E03A76" w:rsidP="000F10EE">
      <w:pPr>
        <w:pStyle w:val="BodyText"/>
      </w:pPr>
      <w:r>
        <w:t xml:space="preserve">This will be developed to ensure that agricultural land remains suitable and sustainable and could include soil health monitoring, </w:t>
      </w:r>
      <w:r w:rsidR="00D91C30">
        <w:t>erosion management, weed and pest control etc.</w:t>
      </w:r>
    </w:p>
    <w:p w14:paraId="2E0AB744" w14:textId="77777777" w:rsidR="003D281B" w:rsidRDefault="003D281B" w:rsidP="001E1B30">
      <w:pPr>
        <w:pStyle w:val="Heading3"/>
      </w:pPr>
      <w:bookmarkStart w:id="913" w:name="_Ref198028260"/>
      <w:r w:rsidRPr="00474FF8">
        <w:t>Industrial Area Maintenance</w:t>
      </w:r>
      <w:r w:rsidRPr="001E1B30">
        <w:t xml:space="preserve"> and Monitoring</w:t>
      </w:r>
      <w:bookmarkEnd w:id="913"/>
    </w:p>
    <w:p w14:paraId="760E9FED" w14:textId="6C7EC38F" w:rsidR="000A7285" w:rsidRPr="000A7285" w:rsidRDefault="009B2C65" w:rsidP="000F10EE">
      <w:pPr>
        <w:pStyle w:val="BodyText"/>
      </w:pPr>
      <w:r>
        <w:t xml:space="preserve">This will be created to ensure ongoing suitable on land for industrial use </w:t>
      </w:r>
      <w:r w:rsidR="00485260">
        <w:t>and could include infrastructure maintenance</w:t>
      </w:r>
      <w:r w:rsidR="00DB432F">
        <w:t xml:space="preserve">, and ongoing compliance with regulatory and environmental requirements </w:t>
      </w:r>
    </w:p>
    <w:p w14:paraId="229E217D" w14:textId="77777777" w:rsidR="003D281B" w:rsidRPr="0070207B" w:rsidRDefault="003D281B" w:rsidP="00804D34">
      <w:pPr>
        <w:pStyle w:val="ListParagraph"/>
        <w:numPr>
          <w:ilvl w:val="0"/>
          <w:numId w:val="0"/>
        </w:numPr>
        <w:tabs>
          <w:tab w:val="left" w:pos="11057"/>
        </w:tabs>
        <w:spacing w:before="0" w:line="276" w:lineRule="auto"/>
        <w:ind w:left="1701" w:right="991"/>
        <w:jc w:val="both"/>
        <w:rPr>
          <w:rFonts w:cs="Arial"/>
          <w:szCs w:val="18"/>
        </w:rPr>
      </w:pPr>
      <w:bookmarkStart w:id="914" w:name="_Ref198028255"/>
    </w:p>
    <w:bookmarkEnd w:id="914"/>
    <w:p w14:paraId="2C86127E" w14:textId="77777777" w:rsidR="00F943C1" w:rsidRDefault="00F943C1" w:rsidP="00BC3D6B"/>
    <w:p w14:paraId="41237111" w14:textId="77777777" w:rsidR="00D21466" w:rsidRDefault="00D21466" w:rsidP="00BC3D6B"/>
    <w:p w14:paraId="0696BA19" w14:textId="7ABFCC4D" w:rsidR="00BC3D6B" w:rsidRPr="00BC3D6B" w:rsidRDefault="00BC3D6B" w:rsidP="00BC3D6B"/>
    <w:p w14:paraId="109567FF" w14:textId="2EC82F2D" w:rsidR="00730B9E" w:rsidRPr="005F5865" w:rsidRDefault="005429D7" w:rsidP="008C4A80">
      <w:r>
        <w:t xml:space="preserve"> </w:t>
      </w:r>
      <w:r w:rsidR="00730B9E">
        <w:br w:type="page"/>
      </w:r>
    </w:p>
    <w:p w14:paraId="5FC13847" w14:textId="1235B1C1" w:rsidR="00730B9E" w:rsidRDefault="00704DFC" w:rsidP="006901F1">
      <w:pPr>
        <w:pStyle w:val="Heading1"/>
      </w:pPr>
      <w:bookmarkStart w:id="915" w:name="_Ref195079004"/>
      <w:r>
        <w:t xml:space="preserve"> </w:t>
      </w:r>
      <w:bookmarkStart w:id="916" w:name="_Toc210049117"/>
      <w:r w:rsidR="00730B9E">
        <w:t>Knowledge Gaps</w:t>
      </w:r>
      <w:bookmarkEnd w:id="915"/>
      <w:bookmarkEnd w:id="916"/>
    </w:p>
    <w:p w14:paraId="72B3AC00" w14:textId="320F808B" w:rsidR="005332F3" w:rsidRDefault="002F765C" w:rsidP="005356A7">
      <w:r>
        <w:t>Whilst there is</w:t>
      </w:r>
      <w:r w:rsidR="00A06E5A">
        <w:t xml:space="preserve"> currently </w:t>
      </w:r>
      <w:r>
        <w:t xml:space="preserve">a good understanding </w:t>
      </w:r>
      <w:r w:rsidR="00A06E5A">
        <w:t>of mine rehabilitation</w:t>
      </w:r>
      <w:r w:rsidR="00271648">
        <w:t xml:space="preserve"> and the pit lake concept,</w:t>
      </w:r>
      <w:r w:rsidR="00236260">
        <w:t xml:space="preserve"> </w:t>
      </w:r>
      <w:r w:rsidR="00257A0F">
        <w:t>EAY acknowledges that not all rehabilitation</w:t>
      </w:r>
      <w:r w:rsidR="00236260">
        <w:t xml:space="preserve"> answers are </w:t>
      </w:r>
      <w:r w:rsidR="004A12B8">
        <w:t>currently</w:t>
      </w:r>
      <w:r w:rsidR="00236260">
        <w:t xml:space="preserve"> known.  This section outlines the current knowledge </w:t>
      </w:r>
      <w:r w:rsidR="00EA381F">
        <w:t>gaps,</w:t>
      </w:r>
      <w:r w:rsidR="00236260">
        <w:t xml:space="preserve"> and the </w:t>
      </w:r>
      <w:r w:rsidR="00E84B18">
        <w:t>timelines</w:t>
      </w:r>
      <w:r w:rsidR="00236260">
        <w:t xml:space="preserve"> </w:t>
      </w:r>
      <w:r w:rsidR="00811873">
        <w:t xml:space="preserve">proposed to address </w:t>
      </w:r>
      <w:r w:rsidR="005356A7">
        <w:t>these gaps in the future.</w:t>
      </w:r>
      <w:r w:rsidR="00257A0F">
        <w:t xml:space="preserve"> </w:t>
      </w:r>
    </w:p>
    <w:p w14:paraId="48316048" w14:textId="75BCEA4D" w:rsidR="00430A8E" w:rsidRDefault="00430A8E" w:rsidP="00430A8E">
      <w:pPr>
        <w:pStyle w:val="Caption"/>
        <w:keepNext/>
      </w:pPr>
      <w:bookmarkStart w:id="917" w:name="_Ref200530793"/>
      <w:bookmarkStart w:id="918" w:name="_Toc210127055"/>
      <w:r>
        <w:t xml:space="preserve">Table </w:t>
      </w:r>
      <w:r w:rsidR="00971AAD">
        <w:fldChar w:fldCharType="begin"/>
      </w:r>
      <w:r w:rsidR="00971AAD">
        <w:instrText xml:space="preserve"> STYLEREF 1 \s </w:instrText>
      </w:r>
      <w:r w:rsidR="00971AAD">
        <w:fldChar w:fldCharType="separate"/>
      </w:r>
      <w:r w:rsidR="00D35BC0">
        <w:rPr>
          <w:noProof/>
        </w:rPr>
        <w:t>17</w:t>
      </w:r>
      <w:r w:rsidR="00971AAD">
        <w:fldChar w:fldCharType="end"/>
      </w:r>
      <w:r w:rsidR="00971AAD">
        <w:noBreakHyphen/>
      </w:r>
      <w:r w:rsidR="00971AAD">
        <w:fldChar w:fldCharType="begin"/>
      </w:r>
      <w:r w:rsidR="00971AAD">
        <w:instrText xml:space="preserve"> SEQ Table \* ARABIC \s 1 </w:instrText>
      </w:r>
      <w:r w:rsidR="00971AAD">
        <w:fldChar w:fldCharType="separate"/>
      </w:r>
      <w:r w:rsidR="00D35BC0">
        <w:rPr>
          <w:noProof/>
        </w:rPr>
        <w:t>1</w:t>
      </w:r>
      <w:r w:rsidR="00971AAD">
        <w:fldChar w:fldCharType="end"/>
      </w:r>
      <w:bookmarkEnd w:id="917"/>
      <w:r>
        <w:t>: Action Plan to Reduce Knowledge Gaps</w:t>
      </w:r>
      <w:bookmarkEnd w:id="918"/>
    </w:p>
    <w:tbl>
      <w:tblPr>
        <w:tblStyle w:val="DMRPTable"/>
        <w:tblW w:w="5000" w:type="pct"/>
        <w:tblLook w:val="04A0" w:firstRow="1" w:lastRow="0" w:firstColumn="1" w:lastColumn="0" w:noHBand="0" w:noVBand="1"/>
      </w:tblPr>
      <w:tblGrid>
        <w:gridCol w:w="711"/>
        <w:gridCol w:w="6229"/>
        <w:gridCol w:w="2657"/>
        <w:gridCol w:w="1169"/>
      </w:tblGrid>
      <w:tr w:rsidR="00367E75" w14:paraId="152B2EFB" w14:textId="77777777" w:rsidTr="00C063CB">
        <w:trPr>
          <w:cnfStyle w:val="100000000000" w:firstRow="1" w:lastRow="0" w:firstColumn="0" w:lastColumn="0" w:oddVBand="0" w:evenVBand="0" w:oddHBand="0" w:evenHBand="0" w:firstRowFirstColumn="0" w:firstRowLastColumn="0" w:lastRowFirstColumn="0" w:lastRowLastColumn="0"/>
          <w:tblHeader/>
        </w:trPr>
        <w:tc>
          <w:tcPr>
            <w:tcW w:w="330" w:type="pct"/>
          </w:tcPr>
          <w:p w14:paraId="6850D09B" w14:textId="55B97241" w:rsidR="00367E75" w:rsidRDefault="00367E75" w:rsidP="005356A7">
            <w:r>
              <w:t>Item</w:t>
            </w:r>
          </w:p>
        </w:tc>
        <w:tc>
          <w:tcPr>
            <w:tcW w:w="2893" w:type="pct"/>
          </w:tcPr>
          <w:p w14:paraId="7F5FB561" w14:textId="130DFC07" w:rsidR="00367E75" w:rsidRDefault="009E496A" w:rsidP="005356A7">
            <w:r>
              <w:t>Knowledge Gap</w:t>
            </w:r>
          </w:p>
        </w:tc>
        <w:tc>
          <w:tcPr>
            <w:tcW w:w="1234" w:type="pct"/>
          </w:tcPr>
          <w:p w14:paraId="15BE39BC" w14:textId="74A54C18" w:rsidR="00367E75" w:rsidRDefault="009E496A" w:rsidP="005356A7">
            <w:r>
              <w:t xml:space="preserve">Required For </w:t>
            </w:r>
          </w:p>
        </w:tc>
        <w:tc>
          <w:tcPr>
            <w:tcW w:w="543" w:type="pct"/>
          </w:tcPr>
          <w:p w14:paraId="3DB99F90" w14:textId="519103A6" w:rsidR="00367E75" w:rsidRDefault="009E496A" w:rsidP="005356A7">
            <w:r>
              <w:t xml:space="preserve">Complete </w:t>
            </w:r>
            <w:r w:rsidR="00BE094A">
              <w:t>b</w:t>
            </w:r>
            <w:r>
              <w:t>y</w:t>
            </w:r>
            <w:r w:rsidR="00BE094A">
              <w:t xml:space="preserve"> end </w:t>
            </w:r>
          </w:p>
        </w:tc>
      </w:tr>
      <w:tr w:rsidR="00DA7341" w14:paraId="53F53BDE" w14:textId="77777777" w:rsidTr="00C063CB">
        <w:tc>
          <w:tcPr>
            <w:tcW w:w="330" w:type="pct"/>
          </w:tcPr>
          <w:p w14:paraId="3B493953" w14:textId="363D6E5F" w:rsidR="00DA7341" w:rsidRDefault="00E06DA4" w:rsidP="00DA7341">
            <w:r>
              <w:t>KG</w:t>
            </w:r>
            <w:r w:rsidR="0086548E">
              <w:t>0</w:t>
            </w:r>
            <w:r>
              <w:t>1</w:t>
            </w:r>
          </w:p>
        </w:tc>
        <w:tc>
          <w:tcPr>
            <w:tcW w:w="2893" w:type="pct"/>
          </w:tcPr>
          <w:p w14:paraId="0328E6B8" w14:textId="29B68801" w:rsidR="00DA7341" w:rsidRDefault="00DA7341" w:rsidP="00DA7341">
            <w:r>
              <w:t xml:space="preserve">Prioritisation of groundwater dependent ecosystems that may be influenced by the pit lake, and field-based review of those GDE. </w:t>
            </w:r>
          </w:p>
        </w:tc>
        <w:tc>
          <w:tcPr>
            <w:tcW w:w="1234" w:type="pct"/>
          </w:tcPr>
          <w:p w14:paraId="5327D1D9" w14:textId="2B7192A2" w:rsidR="00DA7341" w:rsidRDefault="00DA7341" w:rsidP="00DA7341">
            <w:r>
              <w:t>Technical Studies</w:t>
            </w:r>
          </w:p>
        </w:tc>
        <w:tc>
          <w:tcPr>
            <w:tcW w:w="543" w:type="pct"/>
          </w:tcPr>
          <w:p w14:paraId="39AA43BB" w14:textId="31ACDDB3" w:rsidR="00DA7341" w:rsidRDefault="00DA7341" w:rsidP="00DA7341">
            <w:r>
              <w:t>202</w:t>
            </w:r>
            <w:r w:rsidR="00BE094A">
              <w:t>6</w:t>
            </w:r>
          </w:p>
        </w:tc>
      </w:tr>
      <w:tr w:rsidR="00D459DD" w14:paraId="5DC78B21" w14:textId="77777777" w:rsidTr="00C063CB">
        <w:tc>
          <w:tcPr>
            <w:tcW w:w="330" w:type="pct"/>
          </w:tcPr>
          <w:p w14:paraId="0595E631" w14:textId="6DC012A4" w:rsidR="00D459DD" w:rsidRDefault="00E06DA4" w:rsidP="00D459DD">
            <w:r>
              <w:t>KG</w:t>
            </w:r>
            <w:r w:rsidR="0086548E">
              <w:t>0</w:t>
            </w:r>
            <w:r>
              <w:t>2</w:t>
            </w:r>
          </w:p>
        </w:tc>
        <w:tc>
          <w:tcPr>
            <w:tcW w:w="2893" w:type="pct"/>
          </w:tcPr>
          <w:p w14:paraId="62ACA291" w14:textId="102B5F4C" w:rsidR="00D459DD" w:rsidRDefault="00D459DD" w:rsidP="00D459DD">
            <w:r>
              <w:t xml:space="preserve">Review of groundwater dependent ecosystems with consideration of the groundwater numerical modelling findings to estimate any impacts from the lake. </w:t>
            </w:r>
          </w:p>
        </w:tc>
        <w:tc>
          <w:tcPr>
            <w:tcW w:w="1234" w:type="pct"/>
          </w:tcPr>
          <w:p w14:paraId="13E57A6E" w14:textId="6AF3AAB8" w:rsidR="00D459DD" w:rsidRDefault="00D459DD" w:rsidP="00D459DD">
            <w:r>
              <w:t>Technical Studies</w:t>
            </w:r>
          </w:p>
        </w:tc>
        <w:tc>
          <w:tcPr>
            <w:tcW w:w="543" w:type="pct"/>
          </w:tcPr>
          <w:p w14:paraId="65969B0F" w14:textId="20E932F5" w:rsidR="00D459DD" w:rsidRDefault="00D459DD" w:rsidP="00D459DD">
            <w:r>
              <w:t>2026</w:t>
            </w:r>
          </w:p>
        </w:tc>
      </w:tr>
      <w:tr w:rsidR="00032D95" w14:paraId="74D2EE39" w14:textId="77777777" w:rsidTr="00C063CB">
        <w:tc>
          <w:tcPr>
            <w:tcW w:w="330" w:type="pct"/>
          </w:tcPr>
          <w:p w14:paraId="0F80EFA7" w14:textId="7C981F80" w:rsidR="00032D95" w:rsidRDefault="0086548E" w:rsidP="00032D95">
            <w:r>
              <w:t>KG03</w:t>
            </w:r>
          </w:p>
        </w:tc>
        <w:tc>
          <w:tcPr>
            <w:tcW w:w="2893" w:type="pct"/>
          </w:tcPr>
          <w:p w14:paraId="60768A85" w14:textId="631D2367" w:rsidR="00032D95" w:rsidRDefault="00032D95" w:rsidP="00032D95">
            <w:r>
              <w:t>Hydrodynamic modelling of pit lake Stage 1: Temperature and TDS</w:t>
            </w:r>
          </w:p>
        </w:tc>
        <w:tc>
          <w:tcPr>
            <w:tcW w:w="1234" w:type="pct"/>
          </w:tcPr>
          <w:p w14:paraId="3EACFAA4" w14:textId="0E94770A" w:rsidR="00032D95" w:rsidRDefault="00032D95" w:rsidP="00032D95">
            <w:r>
              <w:t>Technical Studies</w:t>
            </w:r>
          </w:p>
        </w:tc>
        <w:tc>
          <w:tcPr>
            <w:tcW w:w="543" w:type="pct"/>
          </w:tcPr>
          <w:p w14:paraId="0D1835C1" w14:textId="5EF977B5" w:rsidR="00032D95" w:rsidRDefault="00032D95" w:rsidP="00032D95">
            <w:r>
              <w:t>202</w:t>
            </w:r>
            <w:r w:rsidR="00BE094A">
              <w:t>6</w:t>
            </w:r>
          </w:p>
        </w:tc>
      </w:tr>
      <w:tr w:rsidR="00032D95" w14:paraId="7A30C004" w14:textId="77777777" w:rsidTr="00C063CB">
        <w:tc>
          <w:tcPr>
            <w:tcW w:w="330" w:type="pct"/>
          </w:tcPr>
          <w:p w14:paraId="17313B49" w14:textId="72FD7080" w:rsidR="00032D95" w:rsidRDefault="0086548E" w:rsidP="00032D95">
            <w:r>
              <w:t>KG04</w:t>
            </w:r>
          </w:p>
        </w:tc>
        <w:tc>
          <w:tcPr>
            <w:tcW w:w="2893" w:type="pct"/>
          </w:tcPr>
          <w:p w14:paraId="56BC29B3" w14:textId="6481BFAD" w:rsidR="00032D95" w:rsidRDefault="00032D95" w:rsidP="00032D95">
            <w:r>
              <w:t>Agreed geotechnical design acceptance criteria</w:t>
            </w:r>
          </w:p>
        </w:tc>
        <w:tc>
          <w:tcPr>
            <w:tcW w:w="1234" w:type="pct"/>
          </w:tcPr>
          <w:p w14:paraId="60A335F9" w14:textId="77777777" w:rsidR="00032D95" w:rsidRDefault="00032D95" w:rsidP="00032D95">
            <w:r>
              <w:t>Technical Studies</w:t>
            </w:r>
          </w:p>
          <w:p w14:paraId="0B988B20" w14:textId="705A8166" w:rsidR="00032D95" w:rsidRDefault="00032D95" w:rsidP="00032D95">
            <w:r>
              <w:t>Landform Design</w:t>
            </w:r>
          </w:p>
        </w:tc>
        <w:tc>
          <w:tcPr>
            <w:tcW w:w="543" w:type="pct"/>
          </w:tcPr>
          <w:p w14:paraId="761E0EF5" w14:textId="5B230E21" w:rsidR="00032D95" w:rsidRDefault="00032D95" w:rsidP="00032D95">
            <w:r>
              <w:t>2026</w:t>
            </w:r>
          </w:p>
        </w:tc>
      </w:tr>
      <w:tr w:rsidR="00032D95" w14:paraId="34D60A43" w14:textId="77777777" w:rsidTr="00C063CB">
        <w:tc>
          <w:tcPr>
            <w:tcW w:w="330" w:type="pct"/>
          </w:tcPr>
          <w:p w14:paraId="6AD53D39" w14:textId="7FD1DA34" w:rsidR="00032D95" w:rsidRDefault="0086548E" w:rsidP="00032D95">
            <w:r>
              <w:t>KG05</w:t>
            </w:r>
          </w:p>
        </w:tc>
        <w:tc>
          <w:tcPr>
            <w:tcW w:w="2893" w:type="pct"/>
          </w:tcPr>
          <w:p w14:paraId="119AA587" w14:textId="6AE1ED5D" w:rsidR="00032D95" w:rsidRDefault="00032D95" w:rsidP="00032D95">
            <w:r>
              <w:t>Detailed design of geotechnical buttresses</w:t>
            </w:r>
          </w:p>
        </w:tc>
        <w:tc>
          <w:tcPr>
            <w:tcW w:w="1234" w:type="pct"/>
          </w:tcPr>
          <w:p w14:paraId="785BFFC5" w14:textId="77777777" w:rsidR="00032D95" w:rsidRDefault="00032D95" w:rsidP="00032D95">
            <w:r>
              <w:t>Technical Studies</w:t>
            </w:r>
          </w:p>
          <w:p w14:paraId="74CCDC38" w14:textId="7C70137C" w:rsidR="00032D95" w:rsidRDefault="00032D95" w:rsidP="00032D95">
            <w:r>
              <w:t>Landform Design</w:t>
            </w:r>
          </w:p>
        </w:tc>
        <w:tc>
          <w:tcPr>
            <w:tcW w:w="543" w:type="pct"/>
          </w:tcPr>
          <w:p w14:paraId="722948AD" w14:textId="72A8840A" w:rsidR="00032D95" w:rsidRDefault="00032D95" w:rsidP="00032D95">
            <w:r>
              <w:t>2026</w:t>
            </w:r>
          </w:p>
        </w:tc>
      </w:tr>
      <w:tr w:rsidR="00032D95" w14:paraId="1A2F355D" w14:textId="77777777" w:rsidTr="00C063CB">
        <w:tc>
          <w:tcPr>
            <w:tcW w:w="330" w:type="pct"/>
          </w:tcPr>
          <w:p w14:paraId="67F432E1" w14:textId="30ACF8E6" w:rsidR="00032D95" w:rsidRDefault="0086548E" w:rsidP="00032D95">
            <w:r>
              <w:t>KG06</w:t>
            </w:r>
          </w:p>
        </w:tc>
        <w:tc>
          <w:tcPr>
            <w:tcW w:w="2893" w:type="pct"/>
          </w:tcPr>
          <w:p w14:paraId="1E50D32F" w14:textId="45DE678C" w:rsidR="00032D95" w:rsidRDefault="00032D95" w:rsidP="00032D95">
            <w:r>
              <w:t>Detailed design of MRD Tunnel modifications</w:t>
            </w:r>
          </w:p>
        </w:tc>
        <w:tc>
          <w:tcPr>
            <w:tcW w:w="1234" w:type="pct"/>
          </w:tcPr>
          <w:p w14:paraId="00373FB4" w14:textId="77777777" w:rsidR="00032D95" w:rsidRDefault="00032D95" w:rsidP="00032D95">
            <w:r>
              <w:t>Technical Studies</w:t>
            </w:r>
          </w:p>
          <w:p w14:paraId="1DC265B4" w14:textId="629387B3" w:rsidR="00032D95" w:rsidRDefault="00032D95" w:rsidP="00032D95">
            <w:r>
              <w:t>Water Delivery System</w:t>
            </w:r>
          </w:p>
        </w:tc>
        <w:tc>
          <w:tcPr>
            <w:tcW w:w="543" w:type="pct"/>
          </w:tcPr>
          <w:p w14:paraId="45C463A3" w14:textId="50C9B76B" w:rsidR="00032D95" w:rsidRDefault="00032D95" w:rsidP="00032D95">
            <w:r>
              <w:t>2026</w:t>
            </w:r>
          </w:p>
        </w:tc>
      </w:tr>
      <w:tr w:rsidR="006F6BE4" w14:paraId="78B32B6F" w14:textId="77777777" w:rsidTr="00C063CB">
        <w:tc>
          <w:tcPr>
            <w:tcW w:w="330" w:type="pct"/>
          </w:tcPr>
          <w:p w14:paraId="70CCA649" w14:textId="76D55AB4" w:rsidR="006F6BE4" w:rsidRDefault="0086548E" w:rsidP="00032D95">
            <w:r>
              <w:t>KG07</w:t>
            </w:r>
          </w:p>
        </w:tc>
        <w:tc>
          <w:tcPr>
            <w:tcW w:w="2893" w:type="pct"/>
          </w:tcPr>
          <w:p w14:paraId="761428B1" w14:textId="06D936F8" w:rsidR="006F6BE4" w:rsidRDefault="006F6BE4" w:rsidP="00032D95">
            <w:r>
              <w:t>Detailed design of MRD to transform to Rural Levee</w:t>
            </w:r>
          </w:p>
        </w:tc>
        <w:tc>
          <w:tcPr>
            <w:tcW w:w="1234" w:type="pct"/>
          </w:tcPr>
          <w:p w14:paraId="0152967B" w14:textId="77777777" w:rsidR="006F6BE4" w:rsidRDefault="006F6BE4" w:rsidP="006F6BE4">
            <w:r>
              <w:t>Landform Design</w:t>
            </w:r>
          </w:p>
          <w:p w14:paraId="7E69F6F9" w14:textId="58638B41" w:rsidR="007C098D" w:rsidRDefault="007C098D" w:rsidP="006F6BE4">
            <w:r>
              <w:t>Risk Management</w:t>
            </w:r>
          </w:p>
        </w:tc>
        <w:tc>
          <w:tcPr>
            <w:tcW w:w="543" w:type="pct"/>
          </w:tcPr>
          <w:p w14:paraId="4234A538" w14:textId="44038994" w:rsidR="006F6BE4" w:rsidRDefault="006F6BE4" w:rsidP="00032D95">
            <w:r>
              <w:t>2026</w:t>
            </w:r>
          </w:p>
        </w:tc>
      </w:tr>
      <w:tr w:rsidR="007C098D" w14:paraId="3EF2E5BB" w14:textId="77777777" w:rsidTr="00C063CB">
        <w:tc>
          <w:tcPr>
            <w:tcW w:w="330" w:type="pct"/>
          </w:tcPr>
          <w:p w14:paraId="3EAFC711" w14:textId="7205B2B5" w:rsidR="007C098D" w:rsidRDefault="0086548E" w:rsidP="007C098D">
            <w:r>
              <w:t>KG08</w:t>
            </w:r>
          </w:p>
        </w:tc>
        <w:tc>
          <w:tcPr>
            <w:tcW w:w="2893" w:type="pct"/>
          </w:tcPr>
          <w:p w14:paraId="7874ACF7" w14:textId="3D42FC93" w:rsidR="007C098D" w:rsidRDefault="007C098D" w:rsidP="007C098D">
            <w:r>
              <w:t xml:space="preserve">Detailed design of MRD surface stabilisation </w:t>
            </w:r>
          </w:p>
        </w:tc>
        <w:tc>
          <w:tcPr>
            <w:tcW w:w="1234" w:type="pct"/>
          </w:tcPr>
          <w:p w14:paraId="4DE06B84" w14:textId="77777777" w:rsidR="007C098D" w:rsidRDefault="007C098D" w:rsidP="007C098D">
            <w:r>
              <w:t>Landform Design</w:t>
            </w:r>
          </w:p>
          <w:p w14:paraId="2F1C7F1C" w14:textId="3589982C" w:rsidR="007C098D" w:rsidRDefault="007C098D" w:rsidP="007C098D">
            <w:r>
              <w:t xml:space="preserve">Risk Management </w:t>
            </w:r>
          </w:p>
        </w:tc>
        <w:tc>
          <w:tcPr>
            <w:tcW w:w="543" w:type="pct"/>
          </w:tcPr>
          <w:p w14:paraId="734526EA" w14:textId="7A9F9511" w:rsidR="007C098D" w:rsidRDefault="007C098D" w:rsidP="007C098D">
            <w:r>
              <w:t>2026</w:t>
            </w:r>
          </w:p>
        </w:tc>
      </w:tr>
      <w:tr w:rsidR="007C098D" w14:paraId="5DA37973" w14:textId="77777777" w:rsidTr="00C063CB">
        <w:tc>
          <w:tcPr>
            <w:tcW w:w="330" w:type="pct"/>
          </w:tcPr>
          <w:p w14:paraId="68288A62" w14:textId="5FA5CBC1" w:rsidR="007C098D" w:rsidRDefault="0086548E" w:rsidP="007C098D">
            <w:r>
              <w:t>KG09</w:t>
            </w:r>
          </w:p>
        </w:tc>
        <w:tc>
          <w:tcPr>
            <w:tcW w:w="2893" w:type="pct"/>
          </w:tcPr>
          <w:p w14:paraId="7651B028" w14:textId="57269925" w:rsidR="007C098D" w:rsidRDefault="007C098D" w:rsidP="007C098D">
            <w:r>
              <w:t>Detailed design of peripheral drain diversion structures</w:t>
            </w:r>
          </w:p>
        </w:tc>
        <w:tc>
          <w:tcPr>
            <w:tcW w:w="1234" w:type="pct"/>
          </w:tcPr>
          <w:p w14:paraId="7ECE16E6" w14:textId="77777777" w:rsidR="007C098D" w:rsidRDefault="007C098D" w:rsidP="007C098D">
            <w:r>
              <w:t>Landform Design</w:t>
            </w:r>
          </w:p>
          <w:p w14:paraId="36DFF793" w14:textId="43517C6D" w:rsidR="007C098D" w:rsidRDefault="007C098D" w:rsidP="007C098D">
            <w:r>
              <w:t>Risk Management</w:t>
            </w:r>
          </w:p>
        </w:tc>
        <w:tc>
          <w:tcPr>
            <w:tcW w:w="543" w:type="pct"/>
          </w:tcPr>
          <w:p w14:paraId="4929A4C8" w14:textId="281F39A4" w:rsidR="007C098D" w:rsidRDefault="007C098D" w:rsidP="007C098D">
            <w:r>
              <w:t>2026</w:t>
            </w:r>
          </w:p>
        </w:tc>
      </w:tr>
      <w:tr w:rsidR="000B058B" w14:paraId="13540265" w14:textId="77777777" w:rsidTr="00C063CB">
        <w:tc>
          <w:tcPr>
            <w:tcW w:w="330" w:type="pct"/>
          </w:tcPr>
          <w:p w14:paraId="2D058757" w14:textId="78B44163" w:rsidR="000B058B" w:rsidRDefault="0086548E" w:rsidP="007C098D">
            <w:r>
              <w:t>KG10</w:t>
            </w:r>
          </w:p>
        </w:tc>
        <w:tc>
          <w:tcPr>
            <w:tcW w:w="2893" w:type="pct"/>
          </w:tcPr>
          <w:p w14:paraId="4825D053" w14:textId="404D202E" w:rsidR="000B058B" w:rsidRDefault="000B058B" w:rsidP="007C098D">
            <w:r>
              <w:t>Condition assessment of all site levees along Morwell River and Latrobe River</w:t>
            </w:r>
          </w:p>
        </w:tc>
        <w:tc>
          <w:tcPr>
            <w:tcW w:w="1234" w:type="pct"/>
          </w:tcPr>
          <w:p w14:paraId="08043086" w14:textId="77777777" w:rsidR="000B058B" w:rsidRDefault="000B058B" w:rsidP="000B058B">
            <w:r>
              <w:t>Landform Design</w:t>
            </w:r>
          </w:p>
          <w:p w14:paraId="6DB5D113" w14:textId="23C6354F" w:rsidR="000B058B" w:rsidRDefault="000B058B" w:rsidP="000B058B">
            <w:r>
              <w:t>Risk Management</w:t>
            </w:r>
          </w:p>
        </w:tc>
        <w:tc>
          <w:tcPr>
            <w:tcW w:w="543" w:type="pct"/>
          </w:tcPr>
          <w:p w14:paraId="7322A655" w14:textId="674D252F" w:rsidR="000B058B" w:rsidRDefault="000B058B" w:rsidP="007C098D">
            <w:r>
              <w:t>2026</w:t>
            </w:r>
          </w:p>
        </w:tc>
      </w:tr>
      <w:tr w:rsidR="00AA0FFC" w14:paraId="37998788" w14:textId="77777777" w:rsidTr="00C063CB">
        <w:tc>
          <w:tcPr>
            <w:tcW w:w="330" w:type="pct"/>
          </w:tcPr>
          <w:p w14:paraId="523DD161" w14:textId="3E760385" w:rsidR="00AA0FFC" w:rsidRDefault="0086548E" w:rsidP="007C098D">
            <w:r>
              <w:t>KG11</w:t>
            </w:r>
          </w:p>
        </w:tc>
        <w:tc>
          <w:tcPr>
            <w:tcW w:w="2893" w:type="pct"/>
          </w:tcPr>
          <w:p w14:paraId="28964E6E" w14:textId="284E5D50" w:rsidR="00AA0FFC" w:rsidRDefault="00AA0FFC" w:rsidP="007C098D">
            <w:r>
              <w:t xml:space="preserve">Research coal capillary rise to inform coal cover designs. </w:t>
            </w:r>
          </w:p>
        </w:tc>
        <w:tc>
          <w:tcPr>
            <w:tcW w:w="1234" w:type="pct"/>
          </w:tcPr>
          <w:p w14:paraId="294BA3C9" w14:textId="04175E9E" w:rsidR="00AA0FFC" w:rsidRDefault="00AA0FFC" w:rsidP="000B058B">
            <w:r>
              <w:t>Landform Design</w:t>
            </w:r>
          </w:p>
        </w:tc>
        <w:tc>
          <w:tcPr>
            <w:tcW w:w="543" w:type="pct"/>
          </w:tcPr>
          <w:p w14:paraId="55D716FB" w14:textId="507B59DD" w:rsidR="00AA0FFC" w:rsidRDefault="00AA0FFC" w:rsidP="007C098D">
            <w:r>
              <w:t>2026</w:t>
            </w:r>
          </w:p>
        </w:tc>
      </w:tr>
      <w:tr w:rsidR="00D459DD" w14:paraId="0A84CC1E" w14:textId="77777777" w:rsidTr="00C063CB">
        <w:tc>
          <w:tcPr>
            <w:tcW w:w="330" w:type="pct"/>
          </w:tcPr>
          <w:p w14:paraId="34B53091" w14:textId="7D743D63" w:rsidR="00D459DD" w:rsidRDefault="0086548E" w:rsidP="00D459DD">
            <w:r>
              <w:t>KG12</w:t>
            </w:r>
          </w:p>
        </w:tc>
        <w:tc>
          <w:tcPr>
            <w:tcW w:w="2893" w:type="pct"/>
          </w:tcPr>
          <w:p w14:paraId="26150830" w14:textId="5402EDDA" w:rsidR="00D459DD" w:rsidRDefault="00D459DD" w:rsidP="00D459DD">
            <w:r>
              <w:t xml:space="preserve">Detailed Mine Weight Balance Assessment against </w:t>
            </w:r>
            <w:r w:rsidR="00A81FE5">
              <w:t>progressive filling and parallel pumping requirements</w:t>
            </w:r>
          </w:p>
        </w:tc>
        <w:tc>
          <w:tcPr>
            <w:tcW w:w="1234" w:type="pct"/>
          </w:tcPr>
          <w:p w14:paraId="00581AB0" w14:textId="77777777" w:rsidR="00D459DD" w:rsidRDefault="00D459DD" w:rsidP="00D459DD">
            <w:r>
              <w:t>Landform Design</w:t>
            </w:r>
          </w:p>
          <w:p w14:paraId="0FE7E74B" w14:textId="4F0485B6" w:rsidR="00D459DD" w:rsidRDefault="00D459DD" w:rsidP="00D459DD">
            <w:r>
              <w:t>Risk Management</w:t>
            </w:r>
          </w:p>
        </w:tc>
        <w:tc>
          <w:tcPr>
            <w:tcW w:w="543" w:type="pct"/>
          </w:tcPr>
          <w:p w14:paraId="4EA0D128" w14:textId="7B8A84A9" w:rsidR="00D459DD" w:rsidRDefault="00D459DD" w:rsidP="00D459DD">
            <w:r>
              <w:t>2026</w:t>
            </w:r>
          </w:p>
        </w:tc>
      </w:tr>
      <w:tr w:rsidR="00D459DD" w14:paraId="6153764C" w14:textId="77777777" w:rsidTr="00C063CB">
        <w:tc>
          <w:tcPr>
            <w:tcW w:w="330" w:type="pct"/>
          </w:tcPr>
          <w:p w14:paraId="583F8D80" w14:textId="25EAED71" w:rsidR="00D459DD" w:rsidRDefault="0086548E" w:rsidP="00D459DD">
            <w:r>
              <w:t>KG13</w:t>
            </w:r>
          </w:p>
        </w:tc>
        <w:tc>
          <w:tcPr>
            <w:tcW w:w="2893" w:type="pct"/>
          </w:tcPr>
          <w:p w14:paraId="1924519A" w14:textId="0FEB3753" w:rsidR="00D459DD" w:rsidRDefault="00D459DD" w:rsidP="00D459DD">
            <w:r>
              <w:t>Optimisation of water delivery system</w:t>
            </w:r>
          </w:p>
        </w:tc>
        <w:tc>
          <w:tcPr>
            <w:tcW w:w="1234" w:type="pct"/>
          </w:tcPr>
          <w:p w14:paraId="4DB61EDA" w14:textId="77777777" w:rsidR="00D459DD" w:rsidRDefault="00D459DD" w:rsidP="00D459DD">
            <w:r>
              <w:t>Technical Studies</w:t>
            </w:r>
          </w:p>
          <w:p w14:paraId="215B3C37" w14:textId="5ECA77C5" w:rsidR="00D459DD" w:rsidRDefault="00D459DD" w:rsidP="00D459DD">
            <w:r>
              <w:t>Water Delivery System</w:t>
            </w:r>
          </w:p>
        </w:tc>
        <w:tc>
          <w:tcPr>
            <w:tcW w:w="543" w:type="pct"/>
          </w:tcPr>
          <w:p w14:paraId="4421D775" w14:textId="1861B3F5" w:rsidR="00D459DD" w:rsidRDefault="00D459DD" w:rsidP="00D459DD">
            <w:r>
              <w:t>2026</w:t>
            </w:r>
          </w:p>
        </w:tc>
      </w:tr>
      <w:tr w:rsidR="007C098D" w14:paraId="7BBD056C" w14:textId="77777777" w:rsidTr="001528B2">
        <w:tc>
          <w:tcPr>
            <w:tcW w:w="0" w:type="pct"/>
          </w:tcPr>
          <w:p w14:paraId="5FD21D28" w14:textId="13503675" w:rsidR="007C098D" w:rsidRDefault="0086548E" w:rsidP="007C098D">
            <w:r>
              <w:t>KG14</w:t>
            </w:r>
          </w:p>
        </w:tc>
        <w:tc>
          <w:tcPr>
            <w:tcW w:w="0" w:type="pct"/>
          </w:tcPr>
          <w:p w14:paraId="1AB56B57" w14:textId="1335CFF8" w:rsidR="007C098D" w:rsidRDefault="007C098D" w:rsidP="007C098D">
            <w:r>
              <w:t xml:space="preserve">Detailed design of MRD and Lake Spillways </w:t>
            </w:r>
            <w:r w:rsidR="00D14294">
              <w:t>and decision on time to construct</w:t>
            </w:r>
            <w:r w:rsidR="000C1404">
              <w:t>.</w:t>
            </w:r>
            <w:r w:rsidR="00AA52B6">
              <w:t xml:space="preserve">  This includes </w:t>
            </w:r>
            <w:r w:rsidR="00EF3D59">
              <w:t>progressing</w:t>
            </w:r>
            <w:r w:rsidR="00477CB5">
              <w:t xml:space="preserve"> an approval process with </w:t>
            </w:r>
            <w:r w:rsidR="00550E18">
              <w:t>West Gippsland Catchment Management Authority (</w:t>
            </w:r>
            <w:r w:rsidR="00477CB5">
              <w:t>WGCMA</w:t>
            </w:r>
            <w:r w:rsidR="00550E18">
              <w:t>)</w:t>
            </w:r>
            <w:r w:rsidR="00477CB5">
              <w:t xml:space="preserve"> and </w:t>
            </w:r>
            <w:r w:rsidR="00550E18">
              <w:t>Southern Rural Water (</w:t>
            </w:r>
            <w:r w:rsidR="00477CB5">
              <w:t>SRW</w:t>
            </w:r>
            <w:r w:rsidR="00550E18">
              <w:t>)</w:t>
            </w:r>
            <w:r w:rsidR="00477CB5">
              <w:t>.</w:t>
            </w:r>
          </w:p>
        </w:tc>
        <w:tc>
          <w:tcPr>
            <w:tcW w:w="0" w:type="pct"/>
            <w:vAlign w:val="bottom"/>
          </w:tcPr>
          <w:p w14:paraId="001F4161" w14:textId="77777777" w:rsidR="007C098D" w:rsidRDefault="007C098D" w:rsidP="001528B2">
            <w:pPr>
              <w:jc w:val="center"/>
            </w:pPr>
            <w:r>
              <w:t>Landform Design</w:t>
            </w:r>
          </w:p>
          <w:p w14:paraId="3CE399FC" w14:textId="4A1BE477" w:rsidR="007C098D" w:rsidRDefault="007C098D" w:rsidP="001528B2">
            <w:pPr>
              <w:jc w:val="center"/>
            </w:pPr>
            <w:r>
              <w:t>Risk Management</w:t>
            </w:r>
          </w:p>
        </w:tc>
        <w:tc>
          <w:tcPr>
            <w:tcW w:w="0" w:type="pct"/>
            <w:vAlign w:val="bottom"/>
          </w:tcPr>
          <w:p w14:paraId="029726ED" w14:textId="1207ADF5" w:rsidR="007C098D" w:rsidRDefault="007C098D" w:rsidP="00EF3D59">
            <w:r>
              <w:t>202</w:t>
            </w:r>
            <w:r w:rsidR="00F454D8">
              <w:t>7</w:t>
            </w:r>
          </w:p>
        </w:tc>
      </w:tr>
      <w:tr w:rsidR="007C098D" w14:paraId="39506DA3" w14:textId="77777777" w:rsidTr="00C063CB">
        <w:tc>
          <w:tcPr>
            <w:tcW w:w="330" w:type="pct"/>
          </w:tcPr>
          <w:p w14:paraId="68657B73" w14:textId="13AE6EA6" w:rsidR="007C098D" w:rsidRDefault="0086548E" w:rsidP="007C098D">
            <w:r>
              <w:t>KG15</w:t>
            </w:r>
          </w:p>
        </w:tc>
        <w:tc>
          <w:tcPr>
            <w:tcW w:w="2893" w:type="pct"/>
          </w:tcPr>
          <w:p w14:paraId="183DC8AA" w14:textId="5F9B2A94" w:rsidR="007C098D" w:rsidRDefault="007C098D" w:rsidP="007C098D">
            <w:r>
              <w:t>Detailed Regional Water Quality</w:t>
            </w:r>
            <w:r w:rsidR="00EC01AF">
              <w:t xml:space="preserve">, considering Water Balance </w:t>
            </w:r>
            <w:r w:rsidR="00CB5FA6">
              <w:t xml:space="preserve">and Water Quality </w:t>
            </w:r>
            <w:r>
              <w:t>impact assessment</w:t>
            </w:r>
          </w:p>
        </w:tc>
        <w:tc>
          <w:tcPr>
            <w:tcW w:w="1234" w:type="pct"/>
          </w:tcPr>
          <w:p w14:paraId="1FDD6165" w14:textId="77777777" w:rsidR="007C098D" w:rsidRDefault="007C098D" w:rsidP="007C098D">
            <w:r>
              <w:t>Landform Design</w:t>
            </w:r>
          </w:p>
          <w:p w14:paraId="1547EC17" w14:textId="6F5D6752" w:rsidR="007C098D" w:rsidRDefault="007C098D" w:rsidP="007C098D">
            <w:r>
              <w:t>Risk Management</w:t>
            </w:r>
          </w:p>
        </w:tc>
        <w:tc>
          <w:tcPr>
            <w:tcW w:w="543" w:type="pct"/>
          </w:tcPr>
          <w:p w14:paraId="0338E907" w14:textId="37385B3C" w:rsidR="007C098D" w:rsidRDefault="007C098D" w:rsidP="007C098D">
            <w:r>
              <w:t>202</w:t>
            </w:r>
            <w:r w:rsidR="00F454D8">
              <w:t>7</w:t>
            </w:r>
          </w:p>
        </w:tc>
      </w:tr>
      <w:tr w:rsidR="007C098D" w14:paraId="026EC8D2" w14:textId="77777777" w:rsidTr="00C063CB">
        <w:tc>
          <w:tcPr>
            <w:tcW w:w="330" w:type="pct"/>
          </w:tcPr>
          <w:p w14:paraId="3F600ABC" w14:textId="0D074677" w:rsidR="007C098D" w:rsidRDefault="0086548E" w:rsidP="007C098D">
            <w:r>
              <w:t>KG16</w:t>
            </w:r>
          </w:p>
        </w:tc>
        <w:tc>
          <w:tcPr>
            <w:tcW w:w="2893" w:type="pct"/>
          </w:tcPr>
          <w:p w14:paraId="6288A0F1" w14:textId="13A2FA23" w:rsidR="007C098D" w:rsidRDefault="0010307B" w:rsidP="007C098D">
            <w:r>
              <w:t xml:space="preserve">Review of </w:t>
            </w:r>
            <w:r w:rsidR="00D459DD">
              <w:t xml:space="preserve">fish passage structures on spillways </w:t>
            </w:r>
            <w:r>
              <w:t>(inlet and outlets)</w:t>
            </w:r>
            <w:r w:rsidR="00153FEF">
              <w:t xml:space="preserve"> and identi</w:t>
            </w:r>
            <w:r w:rsidR="005D3BF2">
              <w:t>f</w:t>
            </w:r>
            <w:r w:rsidR="00153FEF">
              <w:t xml:space="preserve">ication of potential monitoring </w:t>
            </w:r>
            <w:r w:rsidR="005D3BF2">
              <w:t>framework.</w:t>
            </w:r>
          </w:p>
        </w:tc>
        <w:tc>
          <w:tcPr>
            <w:tcW w:w="1234" w:type="pct"/>
          </w:tcPr>
          <w:p w14:paraId="2C11E082" w14:textId="77777777" w:rsidR="007C098D" w:rsidRDefault="007C098D" w:rsidP="007C098D">
            <w:r>
              <w:t>Technical Studies</w:t>
            </w:r>
          </w:p>
          <w:p w14:paraId="2E9324CE" w14:textId="44DE9D9D" w:rsidR="007C098D" w:rsidRDefault="007C098D" w:rsidP="007C098D">
            <w:r>
              <w:t>Landform Design</w:t>
            </w:r>
          </w:p>
        </w:tc>
        <w:tc>
          <w:tcPr>
            <w:tcW w:w="543" w:type="pct"/>
          </w:tcPr>
          <w:p w14:paraId="5DF7B1D9" w14:textId="0CB1165D" w:rsidR="007C098D" w:rsidRDefault="007C098D" w:rsidP="007C098D">
            <w:r>
              <w:t>202</w:t>
            </w:r>
            <w:r w:rsidR="009125C7">
              <w:t>7</w:t>
            </w:r>
          </w:p>
        </w:tc>
      </w:tr>
      <w:tr w:rsidR="00032D95" w14:paraId="2CAB2CE1" w14:textId="77777777" w:rsidTr="00C063CB">
        <w:tc>
          <w:tcPr>
            <w:tcW w:w="330" w:type="pct"/>
          </w:tcPr>
          <w:p w14:paraId="225FC883" w14:textId="6BFF68B5" w:rsidR="00032D95" w:rsidRDefault="0086548E" w:rsidP="00032D95">
            <w:r>
              <w:t>KG17</w:t>
            </w:r>
          </w:p>
        </w:tc>
        <w:tc>
          <w:tcPr>
            <w:tcW w:w="2893" w:type="pct"/>
          </w:tcPr>
          <w:p w14:paraId="4F9C0BD3" w14:textId="1E65768A" w:rsidR="00032D95" w:rsidRDefault="00032D95" w:rsidP="00032D95">
            <w:r>
              <w:t>Hydrodynamic modelling of pit lake Stage 2: Nutrients</w:t>
            </w:r>
          </w:p>
        </w:tc>
        <w:tc>
          <w:tcPr>
            <w:tcW w:w="1234" w:type="pct"/>
          </w:tcPr>
          <w:p w14:paraId="307E8D5F" w14:textId="0EF638B1" w:rsidR="00032D95" w:rsidRDefault="00032D95" w:rsidP="00032D95">
            <w:r>
              <w:t>Technical Studies</w:t>
            </w:r>
          </w:p>
        </w:tc>
        <w:tc>
          <w:tcPr>
            <w:tcW w:w="543" w:type="pct"/>
          </w:tcPr>
          <w:p w14:paraId="020248B0" w14:textId="0926D785" w:rsidR="00032D95" w:rsidRDefault="00032D95" w:rsidP="00032D95">
            <w:r>
              <w:t>202</w:t>
            </w:r>
            <w:r w:rsidR="009125C7">
              <w:t>7</w:t>
            </w:r>
          </w:p>
        </w:tc>
      </w:tr>
      <w:tr w:rsidR="00032D95" w14:paraId="4A5D85F9" w14:textId="77777777" w:rsidTr="00C063CB">
        <w:tc>
          <w:tcPr>
            <w:tcW w:w="330" w:type="pct"/>
          </w:tcPr>
          <w:p w14:paraId="34B61A97" w14:textId="6FC34DF9" w:rsidR="00032D95" w:rsidRDefault="0086548E" w:rsidP="00032D95">
            <w:r>
              <w:t>KG18</w:t>
            </w:r>
          </w:p>
        </w:tc>
        <w:tc>
          <w:tcPr>
            <w:tcW w:w="2893" w:type="pct"/>
          </w:tcPr>
          <w:p w14:paraId="4926F0AA" w14:textId="217B7B05" w:rsidR="00032D95" w:rsidRDefault="00032D95" w:rsidP="00032D95">
            <w:r>
              <w:t>Work Plan requirements post operational period</w:t>
            </w:r>
          </w:p>
        </w:tc>
        <w:tc>
          <w:tcPr>
            <w:tcW w:w="1234" w:type="pct"/>
          </w:tcPr>
          <w:p w14:paraId="75EB937B" w14:textId="2A174FA4" w:rsidR="00032D95" w:rsidRDefault="00032D95" w:rsidP="00032D95">
            <w:r>
              <w:t>Legal Requirements</w:t>
            </w:r>
          </w:p>
        </w:tc>
        <w:tc>
          <w:tcPr>
            <w:tcW w:w="543" w:type="pct"/>
          </w:tcPr>
          <w:p w14:paraId="6985BAD6" w14:textId="099F4846" w:rsidR="00032D95" w:rsidRDefault="00032D95" w:rsidP="00032D95">
            <w:r>
              <w:t>2027</w:t>
            </w:r>
          </w:p>
        </w:tc>
      </w:tr>
      <w:tr w:rsidR="00032D95" w14:paraId="3B884C51" w14:textId="77777777" w:rsidTr="00C063CB">
        <w:tc>
          <w:tcPr>
            <w:tcW w:w="330" w:type="pct"/>
          </w:tcPr>
          <w:p w14:paraId="3320CB96" w14:textId="2DD83E6D" w:rsidR="00032D95" w:rsidRDefault="0086548E" w:rsidP="00032D95">
            <w:r>
              <w:t>KG19</w:t>
            </w:r>
          </w:p>
        </w:tc>
        <w:tc>
          <w:tcPr>
            <w:tcW w:w="2893" w:type="pct"/>
          </w:tcPr>
          <w:p w14:paraId="0C2F0493" w14:textId="55A63A22" w:rsidR="00032D95" w:rsidRDefault="00032D95" w:rsidP="00032D95">
            <w:r>
              <w:t>Strategic plan for Fire Service System retreat as impacted by lake filling and batter reshaping</w:t>
            </w:r>
          </w:p>
        </w:tc>
        <w:tc>
          <w:tcPr>
            <w:tcW w:w="1234" w:type="pct"/>
          </w:tcPr>
          <w:p w14:paraId="100A962C" w14:textId="77777777" w:rsidR="00032D95" w:rsidRDefault="00032D95" w:rsidP="00032D95">
            <w:r>
              <w:t>Infrastructure removal</w:t>
            </w:r>
          </w:p>
          <w:p w14:paraId="02CF2F08" w14:textId="2052EFD8" w:rsidR="00032D95" w:rsidRDefault="00032D95" w:rsidP="00032D95">
            <w:r>
              <w:t>Risk management</w:t>
            </w:r>
          </w:p>
        </w:tc>
        <w:tc>
          <w:tcPr>
            <w:tcW w:w="543" w:type="pct"/>
          </w:tcPr>
          <w:p w14:paraId="614BFF26" w14:textId="1EDC2F6C" w:rsidR="00032D95" w:rsidRDefault="00032D95" w:rsidP="00032D95">
            <w:r>
              <w:t>2027</w:t>
            </w:r>
          </w:p>
        </w:tc>
      </w:tr>
      <w:tr w:rsidR="00032D95" w14:paraId="0301FA4D" w14:textId="77777777" w:rsidTr="00C063CB">
        <w:tc>
          <w:tcPr>
            <w:tcW w:w="330" w:type="pct"/>
          </w:tcPr>
          <w:p w14:paraId="0833C1C9" w14:textId="6E992258" w:rsidR="00032D95" w:rsidRDefault="0086548E" w:rsidP="00032D95">
            <w:r>
              <w:t>KG20</w:t>
            </w:r>
          </w:p>
        </w:tc>
        <w:tc>
          <w:tcPr>
            <w:tcW w:w="2893" w:type="pct"/>
          </w:tcPr>
          <w:p w14:paraId="449DF8C9" w14:textId="1DA36527" w:rsidR="00032D95" w:rsidRDefault="00032D95" w:rsidP="00032D95">
            <w:r>
              <w:t>Detailed study of landform performance against design wave action forces</w:t>
            </w:r>
            <w:r w:rsidR="007B4D7A">
              <w:t>. Develop detailed landform design in consideration of geotechnical factors, surface water, seismic factors</w:t>
            </w:r>
            <w:r w:rsidR="006E1E57">
              <w:t>, environmental and climate factors, compl</w:t>
            </w:r>
            <w:r w:rsidR="00D964CE">
              <w:t>e</w:t>
            </w:r>
            <w:r w:rsidR="006E1E57">
              <w:t>menting the design intent.</w:t>
            </w:r>
          </w:p>
        </w:tc>
        <w:tc>
          <w:tcPr>
            <w:tcW w:w="1234" w:type="pct"/>
          </w:tcPr>
          <w:p w14:paraId="46FFC61E" w14:textId="77777777" w:rsidR="00032D95" w:rsidRDefault="00032D95" w:rsidP="00032D95">
            <w:r>
              <w:t>Technical Studies</w:t>
            </w:r>
          </w:p>
          <w:p w14:paraId="7B5E1CC5" w14:textId="5D603534" w:rsidR="00032D95" w:rsidRDefault="00032D95" w:rsidP="00032D95">
            <w:r>
              <w:t>Landform Design</w:t>
            </w:r>
          </w:p>
        </w:tc>
        <w:tc>
          <w:tcPr>
            <w:tcW w:w="543" w:type="pct"/>
          </w:tcPr>
          <w:p w14:paraId="6482A507" w14:textId="4EE5F098" w:rsidR="00032D95" w:rsidRDefault="00032D95" w:rsidP="00032D95">
            <w:r>
              <w:t>2027</w:t>
            </w:r>
          </w:p>
        </w:tc>
      </w:tr>
      <w:tr w:rsidR="00032D95" w14:paraId="3F60082E" w14:textId="77777777" w:rsidTr="00C063CB">
        <w:tc>
          <w:tcPr>
            <w:tcW w:w="330" w:type="pct"/>
          </w:tcPr>
          <w:p w14:paraId="4375800E" w14:textId="4AC52036" w:rsidR="00032D95" w:rsidRDefault="0086548E" w:rsidP="00032D95">
            <w:r>
              <w:t>KG21</w:t>
            </w:r>
          </w:p>
        </w:tc>
        <w:tc>
          <w:tcPr>
            <w:tcW w:w="2893" w:type="pct"/>
          </w:tcPr>
          <w:p w14:paraId="0DBE7058" w14:textId="664BD5DA" w:rsidR="00032D95" w:rsidRDefault="00032D95" w:rsidP="00032D95">
            <w:r>
              <w:t>Extent and impact of lake stratification and turnover</w:t>
            </w:r>
          </w:p>
        </w:tc>
        <w:tc>
          <w:tcPr>
            <w:tcW w:w="1234" w:type="pct"/>
          </w:tcPr>
          <w:p w14:paraId="0657F5D9" w14:textId="77777777" w:rsidR="00032D95" w:rsidRDefault="00032D95" w:rsidP="00032D95">
            <w:r>
              <w:t>Technical Studies</w:t>
            </w:r>
          </w:p>
          <w:p w14:paraId="5DE89444" w14:textId="777F3DA7" w:rsidR="00032D95" w:rsidRDefault="00032D95" w:rsidP="00032D95">
            <w:r>
              <w:t>Monitoring and Maintenance</w:t>
            </w:r>
          </w:p>
        </w:tc>
        <w:tc>
          <w:tcPr>
            <w:tcW w:w="543" w:type="pct"/>
          </w:tcPr>
          <w:p w14:paraId="3E8CECAA" w14:textId="676D15DE" w:rsidR="00032D95" w:rsidRDefault="00032D95" w:rsidP="00032D95">
            <w:r>
              <w:t>2027</w:t>
            </w:r>
          </w:p>
        </w:tc>
      </w:tr>
      <w:tr w:rsidR="00032D95" w14:paraId="7BF79122" w14:textId="77777777" w:rsidTr="00C063CB">
        <w:tc>
          <w:tcPr>
            <w:tcW w:w="330" w:type="pct"/>
          </w:tcPr>
          <w:p w14:paraId="269A3806" w14:textId="5B25B79F" w:rsidR="00032D95" w:rsidRDefault="0086548E" w:rsidP="00032D95">
            <w:r>
              <w:t>KG22</w:t>
            </w:r>
          </w:p>
        </w:tc>
        <w:tc>
          <w:tcPr>
            <w:tcW w:w="2893" w:type="pct"/>
          </w:tcPr>
          <w:p w14:paraId="05640E35" w14:textId="49FEF77E" w:rsidR="00032D95" w:rsidRDefault="00032D95" w:rsidP="00032D95">
            <w:r>
              <w:t xml:space="preserve">Lake Yallourn operating </w:t>
            </w:r>
            <w:r w:rsidR="009E03D8">
              <w:t xml:space="preserve">range / </w:t>
            </w:r>
            <w:r>
              <w:t>heights including top up water trigger</w:t>
            </w:r>
          </w:p>
        </w:tc>
        <w:tc>
          <w:tcPr>
            <w:tcW w:w="1234" w:type="pct"/>
          </w:tcPr>
          <w:p w14:paraId="3FD63DE7" w14:textId="77777777" w:rsidR="00032D95" w:rsidRDefault="00032D95" w:rsidP="00032D95">
            <w:r>
              <w:t>Technical Studies</w:t>
            </w:r>
          </w:p>
          <w:p w14:paraId="1911AC99" w14:textId="77777777" w:rsidR="00032D95" w:rsidRDefault="00032D95" w:rsidP="00032D95">
            <w:r>
              <w:t>Landform Design</w:t>
            </w:r>
          </w:p>
          <w:p w14:paraId="6A81BA6D" w14:textId="56172FB7" w:rsidR="00032D95" w:rsidRDefault="00032D95" w:rsidP="00032D95">
            <w:r>
              <w:t>Monitoring and Maintenance</w:t>
            </w:r>
          </w:p>
        </w:tc>
        <w:tc>
          <w:tcPr>
            <w:tcW w:w="543" w:type="pct"/>
          </w:tcPr>
          <w:p w14:paraId="0DD9EA20" w14:textId="528E59EB" w:rsidR="00032D95" w:rsidRDefault="00032D95" w:rsidP="00032D95">
            <w:r>
              <w:t>2027</w:t>
            </w:r>
          </w:p>
        </w:tc>
      </w:tr>
      <w:tr w:rsidR="00EC0E83" w14:paraId="52CD35A0" w14:textId="77777777" w:rsidTr="00C063CB">
        <w:tc>
          <w:tcPr>
            <w:tcW w:w="330" w:type="pct"/>
          </w:tcPr>
          <w:p w14:paraId="26A86448" w14:textId="1ED30B50" w:rsidR="00EC0E83" w:rsidRDefault="0086548E" w:rsidP="00032D95">
            <w:r>
              <w:t>KG23</w:t>
            </w:r>
          </w:p>
        </w:tc>
        <w:tc>
          <w:tcPr>
            <w:tcW w:w="2893" w:type="pct"/>
          </w:tcPr>
          <w:p w14:paraId="251BDE26" w14:textId="344A3BC2" w:rsidR="00EC0E83" w:rsidRDefault="00EC0E83" w:rsidP="00032D95">
            <w:r>
              <w:t>Detailed Decommissioning, Demolition, and Removal Plan to be finalised</w:t>
            </w:r>
          </w:p>
        </w:tc>
        <w:tc>
          <w:tcPr>
            <w:tcW w:w="1234" w:type="pct"/>
          </w:tcPr>
          <w:p w14:paraId="0CCB3B7D" w14:textId="77777777" w:rsidR="00400B52" w:rsidRDefault="00400B52" w:rsidP="00032D95">
            <w:r>
              <w:t>Key Activities</w:t>
            </w:r>
          </w:p>
          <w:p w14:paraId="1C5910B0" w14:textId="0D9E6925" w:rsidR="00EC0E83" w:rsidRDefault="006831E5" w:rsidP="00ED69BB">
            <w:pPr>
              <w:pStyle w:val="ListParagraph"/>
              <w:numPr>
                <w:ilvl w:val="0"/>
                <w:numId w:val="181"/>
              </w:numPr>
            </w:pPr>
            <w:r>
              <w:t>Infrastructure Removal</w:t>
            </w:r>
          </w:p>
          <w:p w14:paraId="39260FED" w14:textId="1D2457B9" w:rsidR="00EC0E83" w:rsidRDefault="006831E5" w:rsidP="00ED69BB">
            <w:pPr>
              <w:pStyle w:val="ListParagraph"/>
              <w:numPr>
                <w:ilvl w:val="0"/>
                <w:numId w:val="181"/>
              </w:numPr>
            </w:pPr>
            <w:r>
              <w:t>Pit Lake Filling</w:t>
            </w:r>
          </w:p>
        </w:tc>
        <w:tc>
          <w:tcPr>
            <w:tcW w:w="543" w:type="pct"/>
          </w:tcPr>
          <w:p w14:paraId="043DD2D0" w14:textId="13AFC9E4" w:rsidR="00EC0E83" w:rsidRDefault="006831E5" w:rsidP="00032D95">
            <w:r>
              <w:t>2027</w:t>
            </w:r>
          </w:p>
        </w:tc>
      </w:tr>
      <w:tr w:rsidR="00BA36CE" w14:paraId="0E90CDD9" w14:textId="77777777" w:rsidTr="00C063CB">
        <w:tc>
          <w:tcPr>
            <w:tcW w:w="330" w:type="pct"/>
          </w:tcPr>
          <w:p w14:paraId="474A5682" w14:textId="5ACD29EB" w:rsidR="00BA36CE" w:rsidRDefault="0086548E" w:rsidP="00BA36CE">
            <w:r>
              <w:t>KG24</w:t>
            </w:r>
          </w:p>
        </w:tc>
        <w:tc>
          <w:tcPr>
            <w:tcW w:w="2893" w:type="pct"/>
          </w:tcPr>
          <w:p w14:paraId="09E58B47" w14:textId="36F17327" w:rsidR="00BA36CE" w:rsidRDefault="00BA36CE" w:rsidP="00BA36CE">
            <w:r>
              <w:t>Finalise detailed Erosion Monitoring Plan</w:t>
            </w:r>
          </w:p>
        </w:tc>
        <w:tc>
          <w:tcPr>
            <w:tcW w:w="1234" w:type="pct"/>
          </w:tcPr>
          <w:p w14:paraId="461CD24C" w14:textId="67DB7F99" w:rsidR="00BA36CE" w:rsidRDefault="00BA36CE" w:rsidP="00BA36CE">
            <w:r>
              <w:t>Monitoring and Maintenance</w:t>
            </w:r>
          </w:p>
        </w:tc>
        <w:tc>
          <w:tcPr>
            <w:tcW w:w="543" w:type="pct"/>
          </w:tcPr>
          <w:p w14:paraId="5ABC8D97" w14:textId="490AD5F8" w:rsidR="00BA36CE" w:rsidRDefault="00BA36CE" w:rsidP="00BA36CE">
            <w:r>
              <w:t>2028</w:t>
            </w:r>
          </w:p>
        </w:tc>
      </w:tr>
      <w:tr w:rsidR="00D459DD" w14:paraId="4BA52100" w14:textId="77777777" w:rsidTr="00C063CB">
        <w:tc>
          <w:tcPr>
            <w:tcW w:w="330" w:type="pct"/>
          </w:tcPr>
          <w:p w14:paraId="70EB3B70" w14:textId="0C272B57" w:rsidR="00D459DD" w:rsidRDefault="0086548E" w:rsidP="00D459DD">
            <w:r>
              <w:t>KG25</w:t>
            </w:r>
          </w:p>
        </w:tc>
        <w:tc>
          <w:tcPr>
            <w:tcW w:w="2893" w:type="pct"/>
          </w:tcPr>
          <w:p w14:paraId="0B543964" w14:textId="38AB2616" w:rsidR="00D459DD" w:rsidRDefault="00D459DD" w:rsidP="00D459DD">
            <w:r>
              <w:t xml:space="preserve">Detailed closure criteria developed for all DMRP </w:t>
            </w:r>
            <w:r w:rsidR="00860757">
              <w:t>objectives</w:t>
            </w:r>
          </w:p>
        </w:tc>
        <w:tc>
          <w:tcPr>
            <w:tcW w:w="1234" w:type="pct"/>
          </w:tcPr>
          <w:p w14:paraId="392A74FD" w14:textId="527A63F3" w:rsidR="00D459DD" w:rsidRDefault="00D459DD" w:rsidP="00D459DD">
            <w:r>
              <w:t>Closure Criteria</w:t>
            </w:r>
          </w:p>
        </w:tc>
        <w:tc>
          <w:tcPr>
            <w:tcW w:w="543" w:type="pct"/>
          </w:tcPr>
          <w:p w14:paraId="2CD6E893" w14:textId="3C5946A8" w:rsidR="00D459DD" w:rsidRDefault="00D459DD" w:rsidP="00D459DD">
            <w:r>
              <w:t>2028</w:t>
            </w:r>
          </w:p>
        </w:tc>
      </w:tr>
      <w:tr w:rsidR="005E6F34" w14:paraId="14B8EC42" w14:textId="77777777" w:rsidTr="00C063CB">
        <w:tc>
          <w:tcPr>
            <w:tcW w:w="330" w:type="pct"/>
          </w:tcPr>
          <w:p w14:paraId="48E0900B" w14:textId="6EC3040C" w:rsidR="005E6F34" w:rsidRDefault="001501A7" w:rsidP="00BA36CE">
            <w:r>
              <w:t>KG26</w:t>
            </w:r>
          </w:p>
        </w:tc>
        <w:tc>
          <w:tcPr>
            <w:tcW w:w="2893" w:type="pct"/>
          </w:tcPr>
          <w:p w14:paraId="6A02E21E" w14:textId="5FFBB832" w:rsidR="005E6F34" w:rsidRDefault="000E119D" w:rsidP="00BA36CE">
            <w:r>
              <w:t xml:space="preserve">Review of whether </w:t>
            </w:r>
            <w:r w:rsidR="004850BF">
              <w:t>lake water quality could support algal growth</w:t>
            </w:r>
            <w:r w:rsidR="00A9010D">
              <w:t xml:space="preserve"> and undertake </w:t>
            </w:r>
            <w:r w:rsidR="001C76EC">
              <w:t>environmental risk assessment</w:t>
            </w:r>
            <w:r w:rsidR="009C6312">
              <w:t>. D</w:t>
            </w:r>
            <w:r w:rsidR="004850BF">
              <w:t xml:space="preserve">evelop a </w:t>
            </w:r>
            <w:r w:rsidR="00D459DD">
              <w:t xml:space="preserve">testing program </w:t>
            </w:r>
            <w:r w:rsidR="00C14E00">
              <w:t>and review options for nutrient reduction if required</w:t>
            </w:r>
            <w:r w:rsidR="00A9010D">
              <w:t xml:space="preserve">. </w:t>
            </w:r>
          </w:p>
        </w:tc>
        <w:tc>
          <w:tcPr>
            <w:tcW w:w="1234" w:type="pct"/>
          </w:tcPr>
          <w:p w14:paraId="3DB3814B" w14:textId="1532ADB4" w:rsidR="0029402E" w:rsidRDefault="0029402E" w:rsidP="00D459DD">
            <w:r>
              <w:t>Technical Study</w:t>
            </w:r>
          </w:p>
          <w:p w14:paraId="0BA976DD" w14:textId="0ADF6067" w:rsidR="005E6F34" w:rsidRDefault="005E6F34" w:rsidP="00BA36CE">
            <w:r>
              <w:t>Monitoring and Maintenance</w:t>
            </w:r>
          </w:p>
        </w:tc>
        <w:tc>
          <w:tcPr>
            <w:tcW w:w="543" w:type="pct"/>
          </w:tcPr>
          <w:p w14:paraId="7F41A737" w14:textId="7D2B77C9" w:rsidR="005E6F34" w:rsidRDefault="005E6F34" w:rsidP="00BA36CE">
            <w:r>
              <w:t>2029</w:t>
            </w:r>
          </w:p>
        </w:tc>
      </w:tr>
      <w:tr w:rsidR="00032D95" w14:paraId="54458F46" w14:textId="77777777" w:rsidTr="00C063CB">
        <w:tc>
          <w:tcPr>
            <w:tcW w:w="330" w:type="pct"/>
          </w:tcPr>
          <w:p w14:paraId="77423A7E" w14:textId="2F712AAA" w:rsidR="00032D95" w:rsidRDefault="001501A7" w:rsidP="00032D95">
            <w:r>
              <w:t>KG27</w:t>
            </w:r>
          </w:p>
        </w:tc>
        <w:tc>
          <w:tcPr>
            <w:tcW w:w="2893" w:type="pct"/>
          </w:tcPr>
          <w:p w14:paraId="42CAFC11" w14:textId="3BA0EB6D" w:rsidR="00032D95" w:rsidRDefault="00032D95" w:rsidP="00032D95">
            <w:r>
              <w:t>Measurement of actual evaporation rates to understand estimating method accuracy</w:t>
            </w:r>
          </w:p>
        </w:tc>
        <w:tc>
          <w:tcPr>
            <w:tcW w:w="1234" w:type="pct"/>
          </w:tcPr>
          <w:p w14:paraId="00890E3A" w14:textId="08DF3E56" w:rsidR="00032D95" w:rsidRDefault="00C0508F" w:rsidP="00032D95">
            <w:r>
              <w:t xml:space="preserve">Pit </w:t>
            </w:r>
            <w:r w:rsidR="00032D95">
              <w:t>Lake Filling</w:t>
            </w:r>
          </w:p>
          <w:p w14:paraId="0035019B" w14:textId="32A53087" w:rsidR="00032D95" w:rsidRDefault="00032D95" w:rsidP="00032D95">
            <w:r>
              <w:t>Project schedule</w:t>
            </w:r>
          </w:p>
        </w:tc>
        <w:tc>
          <w:tcPr>
            <w:tcW w:w="543" w:type="pct"/>
          </w:tcPr>
          <w:p w14:paraId="0C8B3A3B" w14:textId="41372B47" w:rsidR="00032D95" w:rsidRDefault="00032D95" w:rsidP="00032D95">
            <w:r>
              <w:t>2032</w:t>
            </w:r>
          </w:p>
        </w:tc>
      </w:tr>
      <w:tr w:rsidR="00032D95" w14:paraId="3CDF25A7" w14:textId="77777777" w:rsidTr="00C063CB">
        <w:tc>
          <w:tcPr>
            <w:tcW w:w="330" w:type="pct"/>
          </w:tcPr>
          <w:p w14:paraId="00E98052" w14:textId="6BC450BF" w:rsidR="00032D95" w:rsidRDefault="001501A7" w:rsidP="00032D95">
            <w:r>
              <w:t>KG28</w:t>
            </w:r>
          </w:p>
        </w:tc>
        <w:tc>
          <w:tcPr>
            <w:tcW w:w="2893" w:type="pct"/>
          </w:tcPr>
          <w:p w14:paraId="18EC7B9E" w14:textId="1140CE2A" w:rsidR="00032D95" w:rsidRDefault="00032D95" w:rsidP="00032D95">
            <w:r>
              <w:t>Detailed designation of habitat land use against open space</w:t>
            </w:r>
          </w:p>
        </w:tc>
        <w:tc>
          <w:tcPr>
            <w:tcW w:w="1234" w:type="pct"/>
          </w:tcPr>
          <w:p w14:paraId="434F2E39" w14:textId="2DE299B4" w:rsidR="00032D95" w:rsidRDefault="00032D95" w:rsidP="00032D95">
            <w:r>
              <w:t xml:space="preserve">Post Closure Land Use </w:t>
            </w:r>
          </w:p>
        </w:tc>
        <w:tc>
          <w:tcPr>
            <w:tcW w:w="543" w:type="pct"/>
          </w:tcPr>
          <w:p w14:paraId="4FAD0D2C" w14:textId="72209B12" w:rsidR="00032D95" w:rsidRDefault="00032D95" w:rsidP="00032D95">
            <w:r>
              <w:t>2035</w:t>
            </w:r>
          </w:p>
        </w:tc>
      </w:tr>
      <w:tr w:rsidR="00032D95" w14:paraId="63A985AF" w14:textId="77777777" w:rsidTr="00C063CB">
        <w:tc>
          <w:tcPr>
            <w:tcW w:w="330" w:type="pct"/>
          </w:tcPr>
          <w:p w14:paraId="1A9626D5" w14:textId="65D7A0B8" w:rsidR="00032D95" w:rsidRDefault="001501A7" w:rsidP="00032D95">
            <w:r>
              <w:t>KG29</w:t>
            </w:r>
          </w:p>
        </w:tc>
        <w:tc>
          <w:tcPr>
            <w:tcW w:w="2893" w:type="pct"/>
          </w:tcPr>
          <w:p w14:paraId="0D5C679D" w14:textId="22FC921E" w:rsidR="00032D95" w:rsidRDefault="00032D95" w:rsidP="00032D95">
            <w:r>
              <w:t>Detailed design for location and public access to lake areas</w:t>
            </w:r>
          </w:p>
        </w:tc>
        <w:tc>
          <w:tcPr>
            <w:tcW w:w="1234" w:type="pct"/>
          </w:tcPr>
          <w:p w14:paraId="2CFFA849" w14:textId="3B7E9D96" w:rsidR="00032D95" w:rsidRDefault="00032D95" w:rsidP="00032D95">
            <w:r>
              <w:t xml:space="preserve">Post Closure Land Use </w:t>
            </w:r>
          </w:p>
        </w:tc>
        <w:tc>
          <w:tcPr>
            <w:tcW w:w="543" w:type="pct"/>
          </w:tcPr>
          <w:p w14:paraId="66E7BF79" w14:textId="037062CE" w:rsidR="00032D95" w:rsidRDefault="00032D95" w:rsidP="00032D95">
            <w:r>
              <w:t>2035</w:t>
            </w:r>
          </w:p>
        </w:tc>
      </w:tr>
      <w:tr w:rsidR="00BC21FA" w14:paraId="5520AD70" w14:textId="77777777" w:rsidTr="00C063CB">
        <w:tc>
          <w:tcPr>
            <w:tcW w:w="330" w:type="pct"/>
          </w:tcPr>
          <w:p w14:paraId="4F34BC8C" w14:textId="4AFB1D2D" w:rsidR="00BC21FA" w:rsidRDefault="001501A7" w:rsidP="00032D95">
            <w:r>
              <w:t>KG30</w:t>
            </w:r>
          </w:p>
        </w:tc>
        <w:tc>
          <w:tcPr>
            <w:tcW w:w="2893" w:type="pct"/>
          </w:tcPr>
          <w:p w14:paraId="353234C8" w14:textId="1321EC89" w:rsidR="00BC21FA" w:rsidRDefault="00BC21FA" w:rsidP="00032D95">
            <w:r>
              <w:t xml:space="preserve">Detailed design </w:t>
            </w:r>
            <w:r w:rsidR="000D1653">
              <w:t>of</w:t>
            </w:r>
            <w:r>
              <w:t xml:space="preserve"> </w:t>
            </w:r>
            <w:r w:rsidR="000D1653">
              <w:t xml:space="preserve">engineered </w:t>
            </w:r>
            <w:r>
              <w:t>erosion protection</w:t>
            </w:r>
            <w:r w:rsidR="000D1653">
              <w:t xml:space="preserve"> </w:t>
            </w:r>
            <w:r>
              <w:t xml:space="preserve"> </w:t>
            </w:r>
          </w:p>
        </w:tc>
        <w:tc>
          <w:tcPr>
            <w:tcW w:w="1234" w:type="pct"/>
          </w:tcPr>
          <w:p w14:paraId="2AD39E0E" w14:textId="77777777" w:rsidR="000D1653" w:rsidRDefault="000D1653" w:rsidP="000D1653">
            <w:r>
              <w:t>Technical Studies</w:t>
            </w:r>
          </w:p>
          <w:p w14:paraId="621FA20A" w14:textId="367636E3" w:rsidR="00BC21FA" w:rsidRDefault="000D1653" w:rsidP="00032D95">
            <w:r>
              <w:t>Landform Design</w:t>
            </w:r>
          </w:p>
        </w:tc>
        <w:tc>
          <w:tcPr>
            <w:tcW w:w="543" w:type="pct"/>
          </w:tcPr>
          <w:p w14:paraId="72983B1D" w14:textId="433CBAA3" w:rsidR="00BC21FA" w:rsidRDefault="000D1653" w:rsidP="00032D95">
            <w:r>
              <w:t>2035</w:t>
            </w:r>
          </w:p>
        </w:tc>
      </w:tr>
      <w:tr w:rsidR="00032D95" w14:paraId="0AFF80EF" w14:textId="77777777" w:rsidTr="00C063CB">
        <w:tc>
          <w:tcPr>
            <w:tcW w:w="330" w:type="pct"/>
          </w:tcPr>
          <w:p w14:paraId="3C84F73C" w14:textId="4F510A17" w:rsidR="00032D95" w:rsidRDefault="001501A7" w:rsidP="00032D95">
            <w:r>
              <w:t>KG31</w:t>
            </w:r>
          </w:p>
        </w:tc>
        <w:tc>
          <w:tcPr>
            <w:tcW w:w="2893" w:type="pct"/>
          </w:tcPr>
          <w:p w14:paraId="540D80F4" w14:textId="29FA56C4" w:rsidR="00032D95" w:rsidRDefault="00032D95" w:rsidP="00032D95">
            <w:r>
              <w:t>Develop accurate post closure monitoring plan and cost forecast</w:t>
            </w:r>
          </w:p>
        </w:tc>
        <w:tc>
          <w:tcPr>
            <w:tcW w:w="1234" w:type="pct"/>
          </w:tcPr>
          <w:p w14:paraId="2518E769" w14:textId="397F5863" w:rsidR="00032D95" w:rsidRDefault="00032D95" w:rsidP="00032D95">
            <w:r>
              <w:t>Post Closure Plan</w:t>
            </w:r>
          </w:p>
        </w:tc>
        <w:tc>
          <w:tcPr>
            <w:tcW w:w="543" w:type="pct"/>
          </w:tcPr>
          <w:p w14:paraId="477267A8" w14:textId="74C1C23E" w:rsidR="00032D95" w:rsidRDefault="00032D95" w:rsidP="00032D95">
            <w:r>
              <w:t>2040</w:t>
            </w:r>
          </w:p>
        </w:tc>
      </w:tr>
      <w:tr w:rsidR="00032D95" w14:paraId="0635E835" w14:textId="77777777" w:rsidTr="00C063CB">
        <w:tc>
          <w:tcPr>
            <w:tcW w:w="330" w:type="pct"/>
          </w:tcPr>
          <w:p w14:paraId="01402587" w14:textId="282C8EC8" w:rsidR="00032D95" w:rsidRDefault="001501A7" w:rsidP="00032D95">
            <w:r>
              <w:t>KG32</w:t>
            </w:r>
          </w:p>
        </w:tc>
        <w:tc>
          <w:tcPr>
            <w:tcW w:w="2893" w:type="pct"/>
          </w:tcPr>
          <w:p w14:paraId="14EC51CF" w14:textId="4159215E" w:rsidR="00032D95" w:rsidRDefault="00032D95" w:rsidP="00032D95">
            <w:r>
              <w:t>Monitor water balance and apply for appropriate top up water quantities</w:t>
            </w:r>
          </w:p>
        </w:tc>
        <w:tc>
          <w:tcPr>
            <w:tcW w:w="1234" w:type="pct"/>
          </w:tcPr>
          <w:p w14:paraId="490B3AA8" w14:textId="2FDF1A63" w:rsidR="00032D95" w:rsidRDefault="00032D95" w:rsidP="00032D95">
            <w:r>
              <w:t>Post Closure Plan</w:t>
            </w:r>
          </w:p>
        </w:tc>
        <w:tc>
          <w:tcPr>
            <w:tcW w:w="543" w:type="pct"/>
          </w:tcPr>
          <w:p w14:paraId="4ED616CF" w14:textId="102A13C7" w:rsidR="00032D95" w:rsidRDefault="00032D95" w:rsidP="00032D95">
            <w:r>
              <w:t>2040</w:t>
            </w:r>
          </w:p>
        </w:tc>
      </w:tr>
      <w:tr w:rsidR="00C063CB" w14:paraId="6D3BD746" w14:textId="77777777" w:rsidTr="00C063CB">
        <w:tc>
          <w:tcPr>
            <w:tcW w:w="330" w:type="pct"/>
          </w:tcPr>
          <w:p w14:paraId="679C18EB" w14:textId="77ACD836" w:rsidR="00C063CB" w:rsidRDefault="00C063CB" w:rsidP="00C063CB">
            <w:r>
              <w:t>KG32</w:t>
            </w:r>
          </w:p>
        </w:tc>
        <w:tc>
          <w:tcPr>
            <w:tcW w:w="2893" w:type="pct"/>
          </w:tcPr>
          <w:p w14:paraId="6A74DA11" w14:textId="10CDEDFF" w:rsidR="00C063CB" w:rsidRDefault="00C063CB" w:rsidP="00C063CB">
            <w:r>
              <w:t xml:space="preserve">Continue to review water quality modelling results, resolve data gaps, and </w:t>
            </w:r>
            <w:r w:rsidR="00754F7B">
              <w:t>undertake/</w:t>
            </w:r>
            <w:r>
              <w:t xml:space="preserve">update risk assessments. This will be dependent on the completion of other studies and timing will be determined as part of project planning. </w:t>
            </w:r>
          </w:p>
        </w:tc>
        <w:tc>
          <w:tcPr>
            <w:tcW w:w="1234" w:type="pct"/>
          </w:tcPr>
          <w:p w14:paraId="1FDEB131" w14:textId="3A3450F3" w:rsidR="00C063CB" w:rsidRDefault="00C063CB" w:rsidP="00C063CB">
            <w:r>
              <w:t>Technical studies</w:t>
            </w:r>
          </w:p>
        </w:tc>
        <w:tc>
          <w:tcPr>
            <w:tcW w:w="543" w:type="pct"/>
          </w:tcPr>
          <w:p w14:paraId="3D4077AC" w14:textId="427FDDE2" w:rsidR="00C063CB" w:rsidRDefault="00C063CB" w:rsidP="00C063CB">
            <w:r>
              <w:t>2040</w:t>
            </w:r>
          </w:p>
        </w:tc>
      </w:tr>
      <w:tr w:rsidR="00802C26" w14:paraId="79DEAB34" w14:textId="77777777" w:rsidTr="00802C26">
        <w:tc>
          <w:tcPr>
            <w:tcW w:w="5000" w:type="pct"/>
            <w:gridSpan w:val="4"/>
          </w:tcPr>
          <w:p w14:paraId="3153E0AA" w14:textId="45DBE349" w:rsidR="00802C26" w:rsidRDefault="00802C26" w:rsidP="00C063CB">
            <w:r>
              <w:t>Knowledge gaps added after 60-day public exhibition period</w:t>
            </w:r>
          </w:p>
        </w:tc>
      </w:tr>
      <w:tr w:rsidR="00802C26" w14:paraId="3679FE7D" w14:textId="77777777" w:rsidTr="00C063CB">
        <w:tc>
          <w:tcPr>
            <w:tcW w:w="330" w:type="pct"/>
          </w:tcPr>
          <w:p w14:paraId="5EBB288A" w14:textId="6D1BC2F5" w:rsidR="00802C26" w:rsidRDefault="00802C26" w:rsidP="00C063CB">
            <w:r>
              <w:t>KG33</w:t>
            </w:r>
          </w:p>
        </w:tc>
        <w:tc>
          <w:tcPr>
            <w:tcW w:w="2893" w:type="pct"/>
          </w:tcPr>
          <w:p w14:paraId="4D0F2BB2" w14:textId="79B81952" w:rsidR="00802C26" w:rsidRDefault="00802C26" w:rsidP="00C063CB">
            <w:r>
              <w:t xml:space="preserve">Conduct a review of potential impact to flora and fauna in Township Field during lake filling and identify potential management option. </w:t>
            </w:r>
            <w:r w:rsidR="009432B4">
              <w:t>This will</w:t>
            </w:r>
            <w:r w:rsidR="0013503A">
              <w:t xml:space="preserve"> build on c</w:t>
            </w:r>
            <w:r w:rsidR="009432B4">
              <w:t>urrent management</w:t>
            </w:r>
            <w:r w:rsidR="00EC7162">
              <w:t xml:space="preserve"> systems</w:t>
            </w:r>
            <w:r w:rsidR="009432B4">
              <w:t xml:space="preserve"> such as the fencing to direct fauna under the </w:t>
            </w:r>
            <w:r w:rsidR="00A51577">
              <w:t>Princes F</w:t>
            </w:r>
            <w:r w:rsidR="009432B4">
              <w:t xml:space="preserve">reeway bridge. </w:t>
            </w:r>
            <w:r w:rsidR="007C67EA">
              <w:t xml:space="preserve">Information will be captured in a Fauna Management Plan or equivalent document. </w:t>
            </w:r>
          </w:p>
        </w:tc>
        <w:tc>
          <w:tcPr>
            <w:tcW w:w="1234" w:type="pct"/>
          </w:tcPr>
          <w:p w14:paraId="5A0C2547" w14:textId="776C4B7D" w:rsidR="00802C26" w:rsidRDefault="00802C26" w:rsidP="00C063CB">
            <w:r>
              <w:t>Technical studies</w:t>
            </w:r>
          </w:p>
        </w:tc>
        <w:tc>
          <w:tcPr>
            <w:tcW w:w="543" w:type="pct"/>
          </w:tcPr>
          <w:p w14:paraId="1EFEF7ED" w14:textId="4D2B2034" w:rsidR="00802C26" w:rsidRDefault="00802C26" w:rsidP="00C063CB">
            <w:r>
              <w:t>2028</w:t>
            </w:r>
          </w:p>
        </w:tc>
      </w:tr>
      <w:tr w:rsidR="00807418" w14:paraId="05AD1B73" w14:textId="77777777" w:rsidTr="00C063CB">
        <w:tc>
          <w:tcPr>
            <w:tcW w:w="330" w:type="pct"/>
          </w:tcPr>
          <w:p w14:paraId="2EA4B35D" w14:textId="4CCE9EC9" w:rsidR="00807418" w:rsidRDefault="00807418" w:rsidP="00C063CB">
            <w:r>
              <w:t>KG34</w:t>
            </w:r>
          </w:p>
        </w:tc>
        <w:tc>
          <w:tcPr>
            <w:tcW w:w="2893" w:type="pct"/>
          </w:tcPr>
          <w:p w14:paraId="7F81D56B" w14:textId="49A5451C" w:rsidR="00807418" w:rsidRDefault="00807418" w:rsidP="00C063CB">
            <w:r>
              <w:t xml:space="preserve">Review vegetation in Township Field and potential influence on water quality. </w:t>
            </w:r>
          </w:p>
        </w:tc>
        <w:tc>
          <w:tcPr>
            <w:tcW w:w="1234" w:type="pct"/>
          </w:tcPr>
          <w:p w14:paraId="32E55385" w14:textId="29E10A0A" w:rsidR="00807418" w:rsidRDefault="00807418" w:rsidP="00C063CB">
            <w:r>
              <w:t>Technical studies</w:t>
            </w:r>
          </w:p>
        </w:tc>
        <w:tc>
          <w:tcPr>
            <w:tcW w:w="543" w:type="pct"/>
          </w:tcPr>
          <w:p w14:paraId="22C1F3A7" w14:textId="0BB465A6" w:rsidR="001C630B" w:rsidRDefault="00807418" w:rsidP="00C063CB">
            <w:r>
              <w:t>2030</w:t>
            </w:r>
          </w:p>
        </w:tc>
      </w:tr>
      <w:tr w:rsidR="001C630B" w14:paraId="0E3B4754" w14:textId="77777777" w:rsidTr="00C063CB">
        <w:tc>
          <w:tcPr>
            <w:tcW w:w="330" w:type="pct"/>
          </w:tcPr>
          <w:p w14:paraId="5AEB68AB" w14:textId="624BA279" w:rsidR="001C630B" w:rsidRDefault="001C630B" w:rsidP="00C063CB">
            <w:r>
              <w:t>KG35</w:t>
            </w:r>
          </w:p>
        </w:tc>
        <w:tc>
          <w:tcPr>
            <w:tcW w:w="2893" w:type="pct"/>
          </w:tcPr>
          <w:p w14:paraId="141B488F" w14:textId="3231850F" w:rsidR="001C630B" w:rsidRDefault="006C7524" w:rsidP="00C063CB">
            <w:r>
              <w:t xml:space="preserve">Review Safe, Stable and Sustainable definition to have a holistic view </w:t>
            </w:r>
            <w:r w:rsidR="00157755">
              <w:t xml:space="preserve">which considers the </w:t>
            </w:r>
            <w:r w:rsidR="0052261E">
              <w:t>impact mining leaves on all connected Country (river, lakes and human aspects)</w:t>
            </w:r>
            <w:r>
              <w:t xml:space="preserve"> </w:t>
            </w:r>
          </w:p>
        </w:tc>
        <w:tc>
          <w:tcPr>
            <w:tcW w:w="1234" w:type="pct"/>
          </w:tcPr>
          <w:p w14:paraId="75BB40A8" w14:textId="0E35FC44" w:rsidR="001C630B" w:rsidRDefault="00331D16" w:rsidP="00C063CB">
            <w:r>
              <w:t>Rehabilitation Project Principles</w:t>
            </w:r>
          </w:p>
        </w:tc>
        <w:tc>
          <w:tcPr>
            <w:tcW w:w="543" w:type="pct"/>
          </w:tcPr>
          <w:p w14:paraId="2BAC5B67" w14:textId="1F30CB89" w:rsidR="001C630B" w:rsidRDefault="00331D16" w:rsidP="00C063CB">
            <w:r>
              <w:t>2028</w:t>
            </w:r>
          </w:p>
        </w:tc>
      </w:tr>
      <w:tr w:rsidR="004C044B" w14:paraId="5D35FB19" w14:textId="77777777" w:rsidTr="00C063CB">
        <w:tc>
          <w:tcPr>
            <w:tcW w:w="330" w:type="pct"/>
          </w:tcPr>
          <w:p w14:paraId="4BDF30C0" w14:textId="0B080869" w:rsidR="004C044B" w:rsidRDefault="004C044B" w:rsidP="00C063CB">
            <w:r>
              <w:t>KG36</w:t>
            </w:r>
          </w:p>
        </w:tc>
        <w:tc>
          <w:tcPr>
            <w:tcW w:w="2893" w:type="pct"/>
          </w:tcPr>
          <w:p w14:paraId="4C5E1908" w14:textId="212F368F" w:rsidR="004C044B" w:rsidRDefault="008A5574" w:rsidP="00C063CB">
            <w:r>
              <w:t>Review</w:t>
            </w:r>
            <w:r w:rsidR="003143C2">
              <w:t xml:space="preserve"> </w:t>
            </w:r>
            <w:r w:rsidR="00C516DA">
              <w:t xml:space="preserve">the </w:t>
            </w:r>
            <w:r w:rsidR="00A859CD">
              <w:t>flora and fauna</w:t>
            </w:r>
            <w:r w:rsidR="003143C2">
              <w:t xml:space="preserve"> monitoring</w:t>
            </w:r>
            <w:r w:rsidR="00C516DA">
              <w:t xml:space="preserve"> </w:t>
            </w:r>
            <w:r w:rsidR="00776614">
              <w:t>program</w:t>
            </w:r>
            <w:r w:rsidR="00A859CD">
              <w:t xml:space="preserve"> with consideration of: baseline and on-going fauna presence and utilisation, condition</w:t>
            </w:r>
            <w:r w:rsidR="00776614">
              <w:t xml:space="preserve"> assessments for native vegetation, revegetation success rate, photo points.</w:t>
            </w:r>
            <w:r w:rsidR="00957E2B">
              <w:t xml:space="preserve"> And pest animals</w:t>
            </w:r>
            <w:r w:rsidR="00A859CD">
              <w:t xml:space="preserve"> </w:t>
            </w:r>
            <w:r w:rsidR="003143C2">
              <w:t xml:space="preserve"> </w:t>
            </w:r>
          </w:p>
        </w:tc>
        <w:tc>
          <w:tcPr>
            <w:tcW w:w="1234" w:type="pct"/>
          </w:tcPr>
          <w:p w14:paraId="50F3153B" w14:textId="2B286E36" w:rsidR="004C044B" w:rsidRDefault="00776614" w:rsidP="00C063CB">
            <w:r>
              <w:t>Monitoring and Maintenance</w:t>
            </w:r>
          </w:p>
        </w:tc>
        <w:tc>
          <w:tcPr>
            <w:tcW w:w="543" w:type="pct"/>
          </w:tcPr>
          <w:p w14:paraId="188263A9" w14:textId="33B41626" w:rsidR="004C044B" w:rsidRDefault="00776614" w:rsidP="00C063CB">
            <w:r>
              <w:t>2028</w:t>
            </w:r>
          </w:p>
        </w:tc>
      </w:tr>
      <w:tr w:rsidR="00B8634A" w14:paraId="6D22E697" w14:textId="77777777" w:rsidTr="00C063CB">
        <w:tc>
          <w:tcPr>
            <w:tcW w:w="330" w:type="pct"/>
          </w:tcPr>
          <w:p w14:paraId="1B0A52B3" w14:textId="357D20E8" w:rsidR="00B8634A" w:rsidRDefault="00B8634A" w:rsidP="00C063CB">
            <w:r>
              <w:t>KG37</w:t>
            </w:r>
          </w:p>
        </w:tc>
        <w:tc>
          <w:tcPr>
            <w:tcW w:w="2893" w:type="pct"/>
          </w:tcPr>
          <w:p w14:paraId="76135752" w14:textId="384A7CA7" w:rsidR="00B8634A" w:rsidRDefault="00B8634A" w:rsidP="00C063CB">
            <w:r>
              <w:t xml:space="preserve">Develop a </w:t>
            </w:r>
            <w:r w:rsidR="00861BF8">
              <w:t xml:space="preserve">proposed </w:t>
            </w:r>
            <w:r>
              <w:t xml:space="preserve">monitoring </w:t>
            </w:r>
            <w:r w:rsidR="00493072">
              <w:t>framework for Strzelecki gum and groundwater dependent ecosystems health assessments</w:t>
            </w:r>
            <w:r w:rsidR="00240BBB">
              <w:t xml:space="preserve"> (this could be incorporated into other management documents). </w:t>
            </w:r>
          </w:p>
        </w:tc>
        <w:tc>
          <w:tcPr>
            <w:tcW w:w="1234" w:type="pct"/>
          </w:tcPr>
          <w:p w14:paraId="5F09D644" w14:textId="5FBA249E" w:rsidR="00B8634A" w:rsidRDefault="00493072" w:rsidP="00C063CB">
            <w:r>
              <w:t>Monitoring and Maintenance</w:t>
            </w:r>
          </w:p>
        </w:tc>
        <w:tc>
          <w:tcPr>
            <w:tcW w:w="543" w:type="pct"/>
          </w:tcPr>
          <w:p w14:paraId="176DDF79" w14:textId="4E428DEB" w:rsidR="00B8634A" w:rsidRDefault="00240BBB" w:rsidP="00C063CB">
            <w:r>
              <w:t>2028</w:t>
            </w:r>
          </w:p>
        </w:tc>
      </w:tr>
      <w:tr w:rsidR="00F41F1A" w14:paraId="4E5E4F63" w14:textId="77777777" w:rsidTr="00C063CB">
        <w:tc>
          <w:tcPr>
            <w:tcW w:w="330" w:type="pct"/>
          </w:tcPr>
          <w:p w14:paraId="4457700B" w14:textId="5B9606C7" w:rsidR="00F41F1A" w:rsidRDefault="00F41F1A" w:rsidP="00C063CB">
            <w:r>
              <w:t>KG38</w:t>
            </w:r>
          </w:p>
        </w:tc>
        <w:tc>
          <w:tcPr>
            <w:tcW w:w="2893" w:type="pct"/>
          </w:tcPr>
          <w:p w14:paraId="69721FCC" w14:textId="57C90FE1" w:rsidR="00F41F1A" w:rsidRDefault="00F41F1A" w:rsidP="00C063CB">
            <w:r>
              <w:t xml:space="preserve">Review </w:t>
            </w:r>
            <w:r w:rsidR="00372259">
              <w:t xml:space="preserve">and expand on the implementation plan to include details of activities </w:t>
            </w:r>
            <w:r w:rsidR="00E45E2B">
              <w:t>and approvals (where required)</w:t>
            </w:r>
          </w:p>
        </w:tc>
        <w:tc>
          <w:tcPr>
            <w:tcW w:w="1234" w:type="pct"/>
          </w:tcPr>
          <w:p w14:paraId="5A3AD217" w14:textId="7CC78652" w:rsidR="00F41F1A" w:rsidRDefault="00E45E2B" w:rsidP="00C063CB">
            <w:r>
              <w:t xml:space="preserve">Implementation Plan and Milestones </w:t>
            </w:r>
          </w:p>
        </w:tc>
        <w:tc>
          <w:tcPr>
            <w:tcW w:w="543" w:type="pct"/>
          </w:tcPr>
          <w:p w14:paraId="1D9A954C" w14:textId="11D4390A" w:rsidR="00F41F1A" w:rsidRDefault="00E45E2B" w:rsidP="00C063CB">
            <w:r>
              <w:t>2028</w:t>
            </w:r>
          </w:p>
        </w:tc>
      </w:tr>
      <w:tr w:rsidR="00EF44A6" w14:paraId="456A54A2" w14:textId="77777777" w:rsidTr="00C063CB">
        <w:tc>
          <w:tcPr>
            <w:tcW w:w="330" w:type="pct"/>
          </w:tcPr>
          <w:p w14:paraId="77EC7359" w14:textId="02723378" w:rsidR="00EF44A6" w:rsidRDefault="00EF44A6" w:rsidP="00C063CB">
            <w:r>
              <w:t>KG39</w:t>
            </w:r>
          </w:p>
        </w:tc>
        <w:tc>
          <w:tcPr>
            <w:tcW w:w="2893" w:type="pct"/>
          </w:tcPr>
          <w:p w14:paraId="451224BA" w14:textId="290A953F" w:rsidR="00EF44A6" w:rsidRDefault="000132AD" w:rsidP="00C063CB">
            <w:r>
              <w:t>Review public safety hazards and propose acceptable design controls</w:t>
            </w:r>
          </w:p>
        </w:tc>
        <w:tc>
          <w:tcPr>
            <w:tcW w:w="1234" w:type="pct"/>
          </w:tcPr>
          <w:p w14:paraId="6417D619" w14:textId="0727BAC2" w:rsidR="00EF44A6" w:rsidRDefault="000132AD" w:rsidP="00C063CB">
            <w:r>
              <w:t>Post Closure Land Use</w:t>
            </w:r>
          </w:p>
        </w:tc>
        <w:tc>
          <w:tcPr>
            <w:tcW w:w="543" w:type="pct"/>
          </w:tcPr>
          <w:p w14:paraId="017D77D2" w14:textId="1927A329" w:rsidR="00EF44A6" w:rsidRDefault="000132AD" w:rsidP="00C063CB">
            <w:r>
              <w:t>2028</w:t>
            </w:r>
          </w:p>
        </w:tc>
      </w:tr>
    </w:tbl>
    <w:p w14:paraId="0E941002" w14:textId="77777777" w:rsidR="00AE1B77" w:rsidRDefault="00AE1B77" w:rsidP="00C43772"/>
    <w:p w14:paraId="0D5EFAAC" w14:textId="041B8C7F" w:rsidR="00730B9E" w:rsidRDefault="00DA1B68" w:rsidP="00C43772">
      <w:r>
        <w:t xml:space="preserve">Noting the planning cycle raised in </w:t>
      </w:r>
      <w:r>
        <w:fldChar w:fldCharType="begin"/>
      </w:r>
      <w:r>
        <w:instrText xml:space="preserve"> REF _Ref198539398 \r \h </w:instrText>
      </w:r>
      <w:r>
        <w:fldChar w:fldCharType="separate"/>
      </w:r>
      <w:r w:rsidR="00D35BC0">
        <w:t>3.7.1</w:t>
      </w:r>
      <w:r>
        <w:fldChar w:fldCharType="end"/>
      </w:r>
      <w:r>
        <w:t>, completing the nominated knowledge gaps may result in further gaps to be addressed</w:t>
      </w:r>
      <w:r w:rsidR="00320876">
        <w:t>.  Live tracking of these actions will be managed through existing site management systems.</w:t>
      </w:r>
      <w:r w:rsidR="00257A0F">
        <w:br w:type="page"/>
      </w:r>
    </w:p>
    <w:p w14:paraId="0A601568" w14:textId="331FEE7A" w:rsidR="000D0E01" w:rsidRDefault="00730B9E" w:rsidP="006901F1">
      <w:pPr>
        <w:pStyle w:val="Heading1"/>
      </w:pPr>
      <w:r>
        <w:t xml:space="preserve"> </w:t>
      </w:r>
      <w:bookmarkStart w:id="919" w:name="_Toc210049118"/>
      <w:r>
        <w:t>Conclusion</w:t>
      </w:r>
      <w:bookmarkEnd w:id="919"/>
    </w:p>
    <w:p w14:paraId="36F1AEAB" w14:textId="01564F4D" w:rsidR="000D0E01" w:rsidRPr="00435CC9" w:rsidRDefault="00986EBD" w:rsidP="000D0E01">
      <w:r>
        <w:t>EAY</w:t>
      </w:r>
      <w:r w:rsidR="00C53874">
        <w:t xml:space="preserve"> has the following vision for the</w:t>
      </w:r>
      <w:r>
        <w:t xml:space="preserve"> mine rehabilitation:</w:t>
      </w:r>
    </w:p>
    <w:p w14:paraId="1F978CC6" w14:textId="672CF6AA" w:rsidR="00986EBD" w:rsidRDefault="00986EBD" w:rsidP="00986EBD">
      <w:pPr>
        <w:pStyle w:val="ParagraphSubHeading"/>
      </w:pPr>
      <w:r w:rsidRPr="00046979">
        <w:t>To transform the Yallourn site into a landscape that enables ongoing prosperity and amenity for all. One that is an example of what can be achieved when business, government, communities, and custodians of the land work together.</w:t>
      </w:r>
    </w:p>
    <w:p w14:paraId="21929908" w14:textId="09CD5BF7" w:rsidR="00677181" w:rsidRDefault="00677181" w:rsidP="00677181">
      <w:pPr>
        <w:tabs>
          <w:tab w:val="left" w:pos="1418"/>
          <w:tab w:val="left" w:pos="1560"/>
        </w:tabs>
        <w:spacing w:line="276" w:lineRule="auto"/>
        <w:ind w:right="566"/>
        <w:jc w:val="both"/>
      </w:pPr>
      <w:r w:rsidRPr="005850B8">
        <w:rPr>
          <w:rFonts w:cs="Arial"/>
        </w:rPr>
        <w:t xml:space="preserve">This vision centres around the transformation of the current pit voids into a </w:t>
      </w:r>
      <w:r>
        <w:rPr>
          <w:rFonts w:cs="Arial"/>
        </w:rPr>
        <w:t xml:space="preserve">pit </w:t>
      </w:r>
      <w:r w:rsidRPr="005850B8">
        <w:rPr>
          <w:rFonts w:cs="Arial"/>
        </w:rPr>
        <w:t>lake</w:t>
      </w:r>
      <w:r>
        <w:rPr>
          <w:rFonts w:cs="Arial"/>
        </w:rPr>
        <w:t xml:space="preserve"> </w:t>
      </w:r>
      <w:r w:rsidR="00A50352">
        <w:rPr>
          <w:rFonts w:cs="Arial"/>
        </w:rPr>
        <w:t>and EAY’s aspiration that it will be</w:t>
      </w:r>
      <w:r>
        <w:rPr>
          <w:rFonts w:cs="Arial"/>
        </w:rPr>
        <w:t xml:space="preserve"> capable of supporting recreational uses</w:t>
      </w:r>
      <w:r w:rsidR="00373E71">
        <w:rPr>
          <w:rFonts w:cs="Arial"/>
        </w:rPr>
        <w:t>.</w:t>
      </w:r>
    </w:p>
    <w:p w14:paraId="7F691915" w14:textId="5F507639" w:rsidR="00CB2287" w:rsidRDefault="00986EBD" w:rsidP="000D0E01">
      <w:r>
        <w:t>This DMRP</w:t>
      </w:r>
      <w:r w:rsidR="00CB2287">
        <w:t xml:space="preserve"> outlines the site setting, </w:t>
      </w:r>
      <w:r w:rsidR="000F438F">
        <w:t>legal requirements,</w:t>
      </w:r>
      <w:r w:rsidR="00CB2287">
        <w:t xml:space="preserve"> </w:t>
      </w:r>
      <w:r w:rsidR="002707BC">
        <w:t xml:space="preserve">government </w:t>
      </w:r>
      <w:r w:rsidR="00785D5E">
        <w:t>policy and decision making</w:t>
      </w:r>
      <w:r w:rsidR="007E75C0">
        <w:t>, environmental setting</w:t>
      </w:r>
      <w:r w:rsidR="004C417D">
        <w:t>, and objectives,</w:t>
      </w:r>
      <w:r w:rsidR="007E75C0">
        <w:t xml:space="preserve"> </w:t>
      </w:r>
      <w:r w:rsidR="006D6EBA">
        <w:t xml:space="preserve">which </w:t>
      </w:r>
      <w:r w:rsidR="00963831">
        <w:t xml:space="preserve">highlight the pit lake or fully flooded option as the preferred </w:t>
      </w:r>
      <w:r w:rsidR="00FC0647">
        <w:t xml:space="preserve">safe, stable, and sustainable, </w:t>
      </w:r>
      <w:r w:rsidR="00963831">
        <w:t>mine rehabilitation concept for Yallourn.</w:t>
      </w:r>
    </w:p>
    <w:p w14:paraId="186E3B35" w14:textId="1C2692E4" w:rsidR="001B6742" w:rsidRDefault="00963831" w:rsidP="000D0E01">
      <w:r>
        <w:t>Enhancing this knowledge base through technical studies</w:t>
      </w:r>
      <w:r w:rsidR="00EF4C1C">
        <w:t xml:space="preserve">, progressive rehabilitation, and detailed risk assessments confirms the </w:t>
      </w:r>
      <w:r w:rsidR="00CD14F7">
        <w:t xml:space="preserve">pit lake as the preferred </w:t>
      </w:r>
      <w:r w:rsidR="00022F56">
        <w:t>concept but</w:t>
      </w:r>
      <w:r w:rsidR="00CD14F7">
        <w:t xml:space="preserve"> also highlights </w:t>
      </w:r>
      <w:r w:rsidR="00447B7B">
        <w:t>additional</w:t>
      </w:r>
      <w:r w:rsidR="000E2AF2">
        <w:t xml:space="preserve"> design consideration</w:t>
      </w:r>
      <w:r w:rsidR="002956E6">
        <w:t>s and</w:t>
      </w:r>
      <w:r w:rsidR="00447B7B">
        <w:t xml:space="preserve"> work</w:t>
      </w:r>
      <w:r w:rsidR="002956E6">
        <w:t xml:space="preserve"> packages</w:t>
      </w:r>
      <w:r w:rsidR="00447B7B">
        <w:t xml:space="preserve"> </w:t>
      </w:r>
      <w:r w:rsidR="002A7B69">
        <w:t>that are needed to control risk appropriately, and to enable</w:t>
      </w:r>
      <w:r w:rsidR="008C58A6">
        <w:t xml:space="preserve"> post closure</w:t>
      </w:r>
      <w:r w:rsidR="002A7B69">
        <w:t xml:space="preserve"> </w:t>
      </w:r>
      <w:r w:rsidR="008E5E93">
        <w:t>beneficial uses for the community.</w:t>
      </w:r>
      <w:r w:rsidR="00022F56">
        <w:t xml:space="preserve">  This journey of design work and further specialist </w:t>
      </w:r>
      <w:r w:rsidR="00E74A59">
        <w:t>studies has begun</w:t>
      </w:r>
      <w:r w:rsidR="003F31E5">
        <w:t xml:space="preserve"> but there is further work committed through the knowledge gaps chapter.</w:t>
      </w:r>
    </w:p>
    <w:p w14:paraId="2FD3C688" w14:textId="180E95CA" w:rsidR="00986EBD" w:rsidRDefault="003F31E5" w:rsidP="000D0E01">
      <w:r>
        <w:t>A</w:t>
      </w:r>
      <w:r w:rsidR="00986EBD">
        <w:t xml:space="preserve"> closure criteria</w:t>
      </w:r>
      <w:r w:rsidR="0002525F">
        <w:t xml:space="preserve"> </w:t>
      </w:r>
      <w:r>
        <w:t xml:space="preserve">framework </w:t>
      </w:r>
      <w:r w:rsidR="00795E8C">
        <w:t>with</w:t>
      </w:r>
      <w:r>
        <w:t xml:space="preserve"> some specific </w:t>
      </w:r>
      <w:r w:rsidR="00795E8C">
        <w:t xml:space="preserve">metrics </w:t>
      </w:r>
      <w:r w:rsidR="008325E1">
        <w:t>has been developed</w:t>
      </w:r>
      <w:r w:rsidR="00F36283">
        <w:t xml:space="preserve">, with a monitoring program designed to ensure </w:t>
      </w:r>
      <w:r w:rsidR="00FE0F35">
        <w:t>compliance or respond appr</w:t>
      </w:r>
      <w:r w:rsidR="009630F2">
        <w:t xml:space="preserve">opriately to triggers </w:t>
      </w:r>
      <w:r w:rsidR="00907B68">
        <w:t>and</w:t>
      </w:r>
      <w:r w:rsidR="009630F2">
        <w:t xml:space="preserve"> alerts </w:t>
      </w:r>
      <w:r w:rsidR="00907B68">
        <w:t>where unexpected results are found.</w:t>
      </w:r>
      <w:r w:rsidR="00986EBD">
        <w:t xml:space="preserve">  Implementing the design to the nominated closure criteria will be the responsibility of the EAY team, with </w:t>
      </w:r>
      <w:r w:rsidR="009134E8">
        <w:t xml:space="preserve">many </w:t>
      </w:r>
      <w:r w:rsidR="00986EBD">
        <w:t>expert consultants and 3</w:t>
      </w:r>
      <w:r w:rsidR="00986EBD" w:rsidRPr="00986EBD">
        <w:rPr>
          <w:vertAlign w:val="superscript"/>
        </w:rPr>
        <w:t>rd</w:t>
      </w:r>
      <w:r w:rsidR="00986EBD">
        <w:t xml:space="preserve"> parties </w:t>
      </w:r>
      <w:r w:rsidR="009134E8">
        <w:t>engaged</w:t>
      </w:r>
      <w:r w:rsidR="00986EBD">
        <w:t xml:space="preserve"> to ensure community and regulatory standards are met.</w:t>
      </w:r>
      <w:r w:rsidR="0049648F">
        <w:t xml:space="preserve">  Where closure criteria </w:t>
      </w:r>
      <w:r w:rsidR="006E3A65">
        <w:t>are</w:t>
      </w:r>
      <w:r w:rsidR="0049648F">
        <w:t xml:space="preserve"> not yet developed, community and stakeholder engagement </w:t>
      </w:r>
      <w:r w:rsidR="0055546E">
        <w:t>will</w:t>
      </w:r>
      <w:r w:rsidR="0049648F">
        <w:t xml:space="preserve"> drive </w:t>
      </w:r>
      <w:r w:rsidR="00086A6E">
        <w:t>agreement forward.</w:t>
      </w:r>
    </w:p>
    <w:p w14:paraId="7D5C8545" w14:textId="786942F5" w:rsidR="000F301E" w:rsidRDefault="000F301E" w:rsidP="000D0E01">
      <w:r>
        <w:t xml:space="preserve">The nominated timeframe for </w:t>
      </w:r>
      <w:r w:rsidR="00EA1090">
        <w:t>pit lake filling is 2</w:t>
      </w:r>
      <w:r w:rsidR="2096D1C8">
        <w:t>5</w:t>
      </w:r>
      <w:r w:rsidR="00EA1090">
        <w:t xml:space="preserve"> years</w:t>
      </w:r>
      <w:r w:rsidR="00BB3F43">
        <w:t>, which</w:t>
      </w:r>
      <w:r w:rsidR="009707C1">
        <w:t xml:space="preserve"> primarily</w:t>
      </w:r>
      <w:r w:rsidR="00BB3F43">
        <w:t xml:space="preserve"> balances </w:t>
      </w:r>
      <w:r w:rsidR="00AD122A">
        <w:t>the need for adequate</w:t>
      </w:r>
      <w:r w:rsidR="00BB3F43">
        <w:t xml:space="preserve"> </w:t>
      </w:r>
      <w:r w:rsidR="006B02AF">
        <w:t xml:space="preserve">environmental </w:t>
      </w:r>
      <w:r w:rsidR="009707C1">
        <w:t xml:space="preserve">water </w:t>
      </w:r>
      <w:r w:rsidR="00AD122A">
        <w:t>to stay in the Latrobe River system,</w:t>
      </w:r>
      <w:r w:rsidR="009707C1">
        <w:t xml:space="preserve"> against the water </w:t>
      </w:r>
      <w:r w:rsidR="00DD24A9">
        <w:t>volume</w:t>
      </w:r>
      <w:r w:rsidR="009707C1">
        <w:t xml:space="preserve"> </w:t>
      </w:r>
      <w:r w:rsidR="00AD122A">
        <w:t>available</w:t>
      </w:r>
      <w:r w:rsidR="009707C1">
        <w:t xml:space="preserve"> for pit lake filling.  EAY will investigate ways </w:t>
      </w:r>
      <w:r w:rsidR="00BC211F">
        <w:t xml:space="preserve">to complete </w:t>
      </w:r>
      <w:r w:rsidR="00E03CD1">
        <w:t xml:space="preserve">this in </w:t>
      </w:r>
      <w:r w:rsidR="00FC0C75">
        <w:t>the most optimum</w:t>
      </w:r>
      <w:r w:rsidR="00E03CD1">
        <w:t xml:space="preserve"> timeframe</w:t>
      </w:r>
      <w:r w:rsidR="00754EFF">
        <w:t xml:space="preserve"> which best suits meeting </w:t>
      </w:r>
      <w:r w:rsidR="00291DDC">
        <w:t>safe</w:t>
      </w:r>
      <w:r w:rsidR="005D0404">
        <w:t>,</w:t>
      </w:r>
      <w:r w:rsidR="00291DDC">
        <w:t xml:space="preserve"> stable</w:t>
      </w:r>
      <w:r w:rsidR="005D0404">
        <w:t>, and sustainable</w:t>
      </w:r>
      <w:r w:rsidR="00291DDC">
        <w:t xml:space="preserve"> criteria</w:t>
      </w:r>
      <w:r w:rsidR="00A1297D">
        <w:t>, plus allowing the benefits of a pit lake to be enjoyed sooner.</w:t>
      </w:r>
    </w:p>
    <w:p w14:paraId="63B5B6D7" w14:textId="36B23D79" w:rsidR="00027EBB" w:rsidRDefault="00986EBD" w:rsidP="000203BF">
      <w:r>
        <w:t>We trust that this DMRP meets the expectations of government</w:t>
      </w:r>
      <w:r w:rsidR="00FE494B">
        <w:t>,</w:t>
      </w:r>
      <w:r>
        <w:t xml:space="preserve"> our local community</w:t>
      </w:r>
      <w:r w:rsidR="00FE494B">
        <w:t>, GLaWAC, and other interested parties.  EAY looks forward to</w:t>
      </w:r>
      <w:r w:rsidR="005364C9">
        <w:t xml:space="preserve"> transforming the Yallourn Mine into</w:t>
      </w:r>
      <w:r w:rsidR="00FE494B">
        <w:t xml:space="preserve"> a lake and </w:t>
      </w:r>
      <w:r w:rsidR="00EB4BB1">
        <w:t>providing a</w:t>
      </w:r>
      <w:r w:rsidR="00FE494B">
        <w:t xml:space="preserve"> surrounding landform </w:t>
      </w:r>
      <w:r w:rsidR="00EB4BB1">
        <w:t>and land use</w:t>
      </w:r>
      <w:r w:rsidR="00FE494B">
        <w:t xml:space="preserve"> that honours Yallourn’s legacy</w:t>
      </w:r>
      <w:r w:rsidR="005364C9">
        <w:t>, whilst</w:t>
      </w:r>
      <w:r w:rsidR="00FE494B">
        <w:t xml:space="preserve"> enabl</w:t>
      </w:r>
      <w:r w:rsidR="005364C9">
        <w:t>ing</w:t>
      </w:r>
      <w:r w:rsidR="00FE494B">
        <w:t xml:space="preserve"> ongoing prosperity for all.</w:t>
      </w:r>
    </w:p>
    <w:p w14:paraId="23716E5C" w14:textId="3A52CF9E" w:rsidR="00C0214F" w:rsidRDefault="00C0214F" w:rsidP="00371661">
      <w:pPr>
        <w:pStyle w:val="Heading1"/>
        <w:spacing w:after="0"/>
      </w:pPr>
      <w:r>
        <w:br w:type="page"/>
        <w:t xml:space="preserve"> </w:t>
      </w:r>
      <w:bookmarkStart w:id="920" w:name="_Toc210049119"/>
      <w:r>
        <w:t>References</w:t>
      </w:r>
      <w:bookmarkEnd w:id="920"/>
    </w:p>
    <w:p w14:paraId="7019CAC0" w14:textId="77777777" w:rsidR="00B9564E" w:rsidRPr="00B9564E" w:rsidRDefault="003A1400" w:rsidP="00B9564E">
      <w:pPr>
        <w:pStyle w:val="EndNoteBibliography"/>
      </w:pPr>
      <w:r>
        <w:fldChar w:fldCharType="begin"/>
      </w:r>
      <w:r>
        <w:instrText xml:space="preserve"> ADDIN EN.REFLIST </w:instrText>
      </w:r>
      <w:r>
        <w:fldChar w:fldCharType="separate"/>
      </w:r>
      <w:r w:rsidR="00B9564E" w:rsidRPr="00B9564E">
        <w:t xml:space="preserve">AECOM (2009) </w:t>
      </w:r>
      <w:r w:rsidR="00B9564E" w:rsidRPr="00B9564E">
        <w:rPr>
          <w:i/>
        </w:rPr>
        <w:t>Yallourn Coal Field Re-alignment Environment Report</w:t>
      </w:r>
      <w:r w:rsidR="00B9564E" w:rsidRPr="00B9564E">
        <w:t xml:space="preserve">. AECOM Australia Pty Ltd.  60022019.  A1994452. </w:t>
      </w:r>
    </w:p>
    <w:p w14:paraId="6CD31D4A" w14:textId="77777777" w:rsidR="00B9564E" w:rsidRPr="00B9564E" w:rsidRDefault="00B9564E" w:rsidP="00B9564E">
      <w:pPr>
        <w:pStyle w:val="EndNoteBibliography"/>
        <w:spacing w:after="0"/>
        <w:ind w:left="720" w:hanging="720"/>
      </w:pPr>
      <w:r w:rsidRPr="00B9564E">
        <w:tab/>
      </w:r>
    </w:p>
    <w:p w14:paraId="767C6849" w14:textId="77777777" w:rsidR="00B9564E" w:rsidRPr="00B9564E" w:rsidRDefault="00B9564E" w:rsidP="00B9564E">
      <w:pPr>
        <w:pStyle w:val="EndNoteBibliography"/>
      </w:pPr>
      <w:r w:rsidRPr="00B9564E">
        <w:t xml:space="preserve">AGC Woodward-Clyde Pty Ltd (1999) </w:t>
      </w:r>
      <w:r w:rsidRPr="00B9564E">
        <w:rPr>
          <w:i/>
        </w:rPr>
        <w:t>Environmental Effects Statement Maryvale Coal Field Development</w:t>
      </w:r>
      <w:r w:rsidRPr="00B9564E">
        <w:t xml:space="preserve">. A1313912. </w:t>
      </w:r>
    </w:p>
    <w:p w14:paraId="7940DF54" w14:textId="77777777" w:rsidR="00B9564E" w:rsidRPr="00B9564E" w:rsidRDefault="00B9564E" w:rsidP="00B9564E">
      <w:pPr>
        <w:pStyle w:val="EndNoteBibliography"/>
        <w:spacing w:after="0"/>
        <w:ind w:left="720" w:hanging="720"/>
      </w:pPr>
      <w:r w:rsidRPr="00B9564E">
        <w:tab/>
      </w:r>
    </w:p>
    <w:p w14:paraId="1B0ED0CF" w14:textId="2A90213F" w:rsidR="00B9564E" w:rsidRPr="00B9564E" w:rsidRDefault="00B9564E" w:rsidP="00B9564E">
      <w:pPr>
        <w:pStyle w:val="EndNoteBibliography"/>
      </w:pPr>
      <w:r w:rsidRPr="00B9564E">
        <w:t xml:space="preserve">Alluvium (2020) </w:t>
      </w:r>
      <w:r w:rsidRPr="00B9564E">
        <w:rPr>
          <w:i/>
        </w:rPr>
        <w:t>Latrobe environmental water requirements investigation</w:t>
      </w:r>
      <w:r w:rsidRPr="00B9564E">
        <w:t xml:space="preserve">. Alluvium Consulting Australia Pty Ltd, prepared for the West Gippsland Catchment Management Authority,. A2407178.  </w:t>
      </w:r>
      <w:hyperlink r:id="rId200" w:history="1">
        <w:r w:rsidRPr="00B9564E">
          <w:rPr>
            <w:rStyle w:val="Hyperlink"/>
          </w:rPr>
          <w:t>https://www.water.vic.gov.au/__data/assets/pdf_file/0030/672177/environmental-water-requirements-report-latrobe-environmental-water-requirements-investigation.pdf</w:t>
        </w:r>
      </w:hyperlink>
    </w:p>
    <w:p w14:paraId="55BAC452" w14:textId="77777777" w:rsidR="00B9564E" w:rsidRPr="00B9564E" w:rsidRDefault="00B9564E" w:rsidP="00B9564E">
      <w:pPr>
        <w:pStyle w:val="EndNoteBibliography"/>
        <w:spacing w:after="0"/>
        <w:ind w:left="720" w:hanging="720"/>
      </w:pPr>
      <w:r w:rsidRPr="00B9564E">
        <w:tab/>
      </w:r>
    </w:p>
    <w:p w14:paraId="48988C49" w14:textId="77777777" w:rsidR="00B9564E" w:rsidRPr="00B9564E" w:rsidRDefault="00B9564E" w:rsidP="00B9564E">
      <w:pPr>
        <w:pStyle w:val="EndNoteBibliography"/>
      </w:pPr>
      <w:r w:rsidRPr="00B9564E">
        <w:t xml:space="preserve">Alluvium (2021) </w:t>
      </w:r>
      <w:r w:rsidRPr="00B9564E">
        <w:rPr>
          <w:i/>
        </w:rPr>
        <w:t>Estimation of the flow rate and exceedance probability June 2021 flood event in the Morwell River – Detailed investigation</w:t>
      </w:r>
      <w:r w:rsidRPr="00B9564E">
        <w:t xml:space="preserve">. Alluvium Consulting Australia Pty Ltd. A2020575. </w:t>
      </w:r>
    </w:p>
    <w:p w14:paraId="0C13DDA9" w14:textId="77777777" w:rsidR="00B9564E" w:rsidRPr="00B9564E" w:rsidRDefault="00B9564E" w:rsidP="00B9564E">
      <w:pPr>
        <w:pStyle w:val="EndNoteBibliography"/>
        <w:spacing w:after="0"/>
        <w:ind w:left="720" w:hanging="720"/>
      </w:pPr>
      <w:r w:rsidRPr="00B9564E">
        <w:tab/>
      </w:r>
    </w:p>
    <w:p w14:paraId="26088B29" w14:textId="77777777" w:rsidR="00B9564E" w:rsidRPr="00B9564E" w:rsidRDefault="00B9564E" w:rsidP="00B9564E">
      <w:pPr>
        <w:pStyle w:val="EndNoteBibliography"/>
      </w:pPr>
      <w:r w:rsidRPr="00B9564E">
        <w:t xml:space="preserve">Alluvium (2025) </w:t>
      </w:r>
      <w:r w:rsidRPr="00B9564E">
        <w:rPr>
          <w:i/>
        </w:rPr>
        <w:t>The Latrobe River system: Regional hydrologic assessment of EnergyAustralia Yallourn mine closure scenarios</w:t>
      </w:r>
      <w:r w:rsidRPr="00B9564E">
        <w:t xml:space="preserve">. Alluvium Consulting Australia Pty Ltd. A2428793. </w:t>
      </w:r>
    </w:p>
    <w:p w14:paraId="1EAAD9ED" w14:textId="77777777" w:rsidR="00B9564E" w:rsidRPr="00B9564E" w:rsidRDefault="00B9564E" w:rsidP="00B9564E">
      <w:pPr>
        <w:pStyle w:val="EndNoteBibliography"/>
        <w:spacing w:after="0"/>
        <w:ind w:left="720" w:hanging="720"/>
      </w:pPr>
      <w:r w:rsidRPr="00B9564E">
        <w:tab/>
      </w:r>
    </w:p>
    <w:p w14:paraId="774521CB" w14:textId="7F8E0AD2" w:rsidR="00B9564E" w:rsidRPr="00B9564E" w:rsidRDefault="00B9564E" w:rsidP="00B9564E">
      <w:pPr>
        <w:pStyle w:val="EndNoteBibliography"/>
      </w:pPr>
      <w:r w:rsidRPr="00B9564E">
        <w:t xml:space="preserve">Alluvium and HARC (2023) </w:t>
      </w:r>
      <w:r w:rsidRPr="00B9564E">
        <w:rPr>
          <w:i/>
        </w:rPr>
        <w:t>Type of conditions that could apply to water access for Latrobe Valley mine rehabilitation and associated risks and benefits</w:t>
      </w:r>
      <w:r w:rsidRPr="00B9564E">
        <w:t xml:space="preserve">. Prepared for the Department of Energy, Environment and Climate Action. A2329890.  </w:t>
      </w:r>
      <w:hyperlink r:id="rId201" w:history="1">
        <w:r w:rsidRPr="00B9564E">
          <w:rPr>
            <w:rStyle w:val="Hyperlink"/>
          </w:rPr>
          <w:t>https://resources.vic.gov.au/projects/lvrrs/reports</w:t>
        </w:r>
      </w:hyperlink>
    </w:p>
    <w:p w14:paraId="3AFB52C0" w14:textId="77777777" w:rsidR="00B9564E" w:rsidRPr="00B9564E" w:rsidRDefault="00B9564E" w:rsidP="00B9564E">
      <w:pPr>
        <w:pStyle w:val="EndNoteBibliography"/>
        <w:spacing w:after="0"/>
        <w:ind w:left="720" w:hanging="720"/>
      </w:pPr>
      <w:r w:rsidRPr="00B9564E">
        <w:tab/>
      </w:r>
    </w:p>
    <w:p w14:paraId="15E1A62A" w14:textId="77777777" w:rsidR="00B9564E" w:rsidRPr="00B9564E" w:rsidRDefault="00B9564E" w:rsidP="00B9564E">
      <w:pPr>
        <w:pStyle w:val="EndNoteBibliography"/>
      </w:pPr>
      <w:r w:rsidRPr="00B9564E">
        <w:t xml:space="preserve">Anderson, T. and Butler, A. (2016). "A standard for design life and durability for engineered mine wastes structures." </w:t>
      </w:r>
      <w:r w:rsidRPr="00B9564E">
        <w:rPr>
          <w:u w:val="single"/>
        </w:rPr>
        <w:t>Journal of Cleaner Production,</w:t>
      </w:r>
      <w:r w:rsidRPr="00B9564E">
        <w:t>(141): pg 67-74 A2407187.</w:t>
      </w:r>
    </w:p>
    <w:p w14:paraId="63A78C84" w14:textId="77777777" w:rsidR="00B9564E" w:rsidRPr="00B9564E" w:rsidRDefault="00B9564E" w:rsidP="00B9564E">
      <w:pPr>
        <w:pStyle w:val="EndNoteBibliography"/>
        <w:spacing w:after="0"/>
        <w:ind w:left="720" w:hanging="720"/>
      </w:pPr>
      <w:r w:rsidRPr="00B9564E">
        <w:tab/>
      </w:r>
    </w:p>
    <w:p w14:paraId="31FA168F" w14:textId="44DB14C1" w:rsidR="00B9564E" w:rsidRPr="00B9564E" w:rsidRDefault="00B9564E" w:rsidP="00B9564E">
      <w:pPr>
        <w:pStyle w:val="EndNoteBibliography"/>
      </w:pPr>
      <w:r w:rsidRPr="00B9564E">
        <w:t xml:space="preserve">ANZG (2018) </w:t>
      </w:r>
      <w:r w:rsidRPr="00B9564E">
        <w:rPr>
          <w:i/>
        </w:rPr>
        <w:t>Australian &amp; New Zealand Guidelines for Fresh &amp; Marine Water Quality</w:t>
      </w:r>
      <w:r w:rsidRPr="00B9564E">
        <w:t xml:space="preserve">. Water Quality Australia, Commonwealth of Australia,.  </w:t>
      </w:r>
      <w:hyperlink r:id="rId202" w:history="1">
        <w:r w:rsidRPr="00B9564E">
          <w:rPr>
            <w:rStyle w:val="Hyperlink"/>
          </w:rPr>
          <w:t>https://www.waterquality.gov.au/anz-guidelines</w:t>
        </w:r>
      </w:hyperlink>
    </w:p>
    <w:p w14:paraId="557D56AB" w14:textId="77777777" w:rsidR="00B9564E" w:rsidRPr="00B9564E" w:rsidRDefault="00B9564E" w:rsidP="00B9564E">
      <w:pPr>
        <w:pStyle w:val="EndNoteBibliography"/>
        <w:spacing w:after="0"/>
        <w:ind w:left="720" w:hanging="720"/>
      </w:pPr>
      <w:r w:rsidRPr="00B9564E">
        <w:tab/>
      </w:r>
    </w:p>
    <w:p w14:paraId="54227DEA" w14:textId="77777777" w:rsidR="00B9564E" w:rsidRPr="00B9564E" w:rsidRDefault="00B9564E" w:rsidP="00B9564E">
      <w:pPr>
        <w:pStyle w:val="EndNoteBibliography"/>
      </w:pPr>
      <w:r w:rsidRPr="00B9564E">
        <w:t xml:space="preserve">Aquatica Environmental (2023) </w:t>
      </w:r>
      <w:r w:rsidRPr="00B9564E">
        <w:rPr>
          <w:i/>
        </w:rPr>
        <w:t>Yallourn Morwell River Diversion, Autumn 2023 Habitat, Aquatic Fauna and Macroinvertebrate, Water Quality and Australian Grayling eDNA Assessment</w:t>
      </w:r>
      <w:r w:rsidRPr="00B9564E">
        <w:t xml:space="preserve">. A2264425. </w:t>
      </w:r>
    </w:p>
    <w:p w14:paraId="629732FB" w14:textId="77777777" w:rsidR="00B9564E" w:rsidRPr="00B9564E" w:rsidRDefault="00B9564E" w:rsidP="00B9564E">
      <w:pPr>
        <w:pStyle w:val="EndNoteBibliography"/>
        <w:spacing w:after="0"/>
        <w:ind w:left="720" w:hanging="720"/>
      </w:pPr>
      <w:r w:rsidRPr="00B9564E">
        <w:tab/>
      </w:r>
    </w:p>
    <w:p w14:paraId="53A6F294" w14:textId="3EE75DF4" w:rsidR="00B9564E" w:rsidRPr="00B9564E" w:rsidRDefault="00B9564E" w:rsidP="00B9564E">
      <w:pPr>
        <w:pStyle w:val="EndNoteBibliography"/>
      </w:pPr>
      <w:r w:rsidRPr="00B9564E">
        <w:t xml:space="preserve">Australian Standards (2021) </w:t>
      </w:r>
      <w:r w:rsidRPr="00B9564E">
        <w:rPr>
          <w:i/>
        </w:rPr>
        <w:t>Mine closure and reclamation – Vocabulary (AS ISO 20305:2021)</w:t>
      </w:r>
      <w:r w:rsidRPr="00B9564E">
        <w:t xml:space="preserve">. A2394054.  </w:t>
      </w:r>
      <w:hyperlink r:id="rId203" w:history="1">
        <w:r w:rsidRPr="00B9564E">
          <w:rPr>
            <w:rStyle w:val="Hyperlink"/>
          </w:rPr>
          <w:t>https://www.iso.org/standard/67591.html</w:t>
        </w:r>
      </w:hyperlink>
    </w:p>
    <w:p w14:paraId="29A51674" w14:textId="77777777" w:rsidR="00B9564E" w:rsidRPr="00B9564E" w:rsidRDefault="00B9564E" w:rsidP="00B9564E">
      <w:pPr>
        <w:pStyle w:val="EndNoteBibliography"/>
        <w:spacing w:after="0"/>
        <w:ind w:left="720" w:hanging="720"/>
      </w:pPr>
      <w:r w:rsidRPr="00B9564E">
        <w:tab/>
      </w:r>
    </w:p>
    <w:p w14:paraId="19E38AC4" w14:textId="238B82B6" w:rsidR="00B9564E" w:rsidRPr="00B9564E" w:rsidRDefault="00B9564E" w:rsidP="00B9564E">
      <w:pPr>
        <w:pStyle w:val="EndNoteBibliography"/>
      </w:pPr>
      <w:r w:rsidRPr="00B9564E">
        <w:t xml:space="preserve">Ball, J., Babister, M., Nathan, R., Weeks, W., Weinmann, E., Retallick, M. and Testoni, I. (2019) </w:t>
      </w:r>
      <w:r w:rsidRPr="00B9564E">
        <w:rPr>
          <w:i/>
        </w:rPr>
        <w:t>Australian Rainfall and Runoff: A Guide to Flood Estimation</w:t>
      </w:r>
      <w:r w:rsidRPr="00B9564E">
        <w:t xml:space="preserve">. Commonwealth of Australia. A2407529.  </w:t>
      </w:r>
      <w:hyperlink r:id="rId204" w:history="1">
        <w:r w:rsidRPr="00B9564E">
          <w:rPr>
            <w:rStyle w:val="Hyperlink"/>
          </w:rPr>
          <w:t>https://arr.ga.gov.au/</w:t>
        </w:r>
      </w:hyperlink>
    </w:p>
    <w:p w14:paraId="7FFDB95C" w14:textId="77777777" w:rsidR="00B9564E" w:rsidRPr="00B9564E" w:rsidRDefault="00B9564E" w:rsidP="00B9564E">
      <w:pPr>
        <w:pStyle w:val="EndNoteBibliography"/>
        <w:spacing w:after="0"/>
        <w:ind w:left="720" w:hanging="720"/>
      </w:pPr>
      <w:r w:rsidRPr="00B9564E">
        <w:tab/>
      </w:r>
    </w:p>
    <w:p w14:paraId="305826E7" w14:textId="0C5FC858" w:rsidR="00B9564E" w:rsidRPr="00B9564E" w:rsidRDefault="00B9564E" w:rsidP="00B9564E">
      <w:pPr>
        <w:pStyle w:val="EndNoteBibliography"/>
      </w:pPr>
      <w:r w:rsidRPr="00B9564E">
        <w:t xml:space="preserve">Barnett, B., Townley, LR., Post, V., Evans, RE., Hunt, RJ., Peeters, L., Richardson, S., Werner, AD., Knapton, A. and Boronkay, A. (2012) </w:t>
      </w:r>
      <w:r w:rsidRPr="00B9564E">
        <w:rPr>
          <w:i/>
        </w:rPr>
        <w:t>Australian groundwater modelling guidelines</w:t>
      </w:r>
      <w:r w:rsidRPr="00B9564E">
        <w:t xml:space="preserve">. A2407227.  </w:t>
      </w:r>
      <w:hyperlink r:id="rId205" w:history="1">
        <w:r w:rsidRPr="00B9564E">
          <w:rPr>
            <w:rStyle w:val="Hyperlink"/>
          </w:rPr>
          <w:t>https://www.researchgate.net/publication/258245391_Australian_Groundwater_Modelling_Guidelines</w:t>
        </w:r>
      </w:hyperlink>
    </w:p>
    <w:p w14:paraId="6AC8EFF9" w14:textId="77777777" w:rsidR="00B9564E" w:rsidRPr="00B9564E" w:rsidRDefault="00B9564E" w:rsidP="00B9564E">
      <w:pPr>
        <w:pStyle w:val="EndNoteBibliography"/>
        <w:spacing w:after="0"/>
        <w:ind w:left="720" w:hanging="720"/>
      </w:pPr>
      <w:r w:rsidRPr="00B9564E">
        <w:tab/>
      </w:r>
    </w:p>
    <w:p w14:paraId="4F2BD6B6" w14:textId="77777777" w:rsidR="00B9564E" w:rsidRPr="00B9564E" w:rsidRDefault="00B9564E" w:rsidP="00B9564E">
      <w:pPr>
        <w:pStyle w:val="EndNoteBibliography"/>
      </w:pPr>
      <w:r w:rsidRPr="00B9564E">
        <w:t xml:space="preserve">Baumgartl, T. (2020) </w:t>
      </w:r>
      <w:r w:rsidRPr="00B9564E">
        <w:rPr>
          <w:i/>
        </w:rPr>
        <w:t>Batter Stability Project Report</w:t>
      </w:r>
      <w:r w:rsidRPr="00B9564E">
        <w:t xml:space="preserve">. Geotechnical and Hydrogeological Engineering Research Group (GHERG) of Federation University Australia. A2407355. </w:t>
      </w:r>
    </w:p>
    <w:p w14:paraId="1E0CCE93" w14:textId="77777777" w:rsidR="00B9564E" w:rsidRPr="00B9564E" w:rsidRDefault="00B9564E" w:rsidP="00B9564E">
      <w:pPr>
        <w:pStyle w:val="EndNoteBibliography"/>
        <w:spacing w:after="0"/>
        <w:ind w:left="720" w:hanging="720"/>
      </w:pPr>
      <w:r w:rsidRPr="00B9564E">
        <w:tab/>
      </w:r>
    </w:p>
    <w:p w14:paraId="5EE77E40" w14:textId="77777777" w:rsidR="00B9564E" w:rsidRPr="00B9564E" w:rsidRDefault="00B9564E" w:rsidP="00B9564E">
      <w:pPr>
        <w:pStyle w:val="EndNoteBibliography"/>
      </w:pPr>
      <w:r w:rsidRPr="00B9564E">
        <w:t xml:space="preserve">Beamish, B. and Theiler, J. (2022) </w:t>
      </w:r>
      <w:r w:rsidRPr="00B9564E">
        <w:rPr>
          <w:i/>
        </w:rPr>
        <w:t>Spontaneous combustion hazard assessment of lignite samples from Yallourn Mine</w:t>
      </w:r>
      <w:r w:rsidRPr="00B9564E">
        <w:t xml:space="preserve">. B3 Mining Services Pty Ltd.  TR062.  A2407358. </w:t>
      </w:r>
    </w:p>
    <w:p w14:paraId="373DA294" w14:textId="77777777" w:rsidR="00B9564E" w:rsidRPr="00B9564E" w:rsidRDefault="00B9564E" w:rsidP="00B9564E">
      <w:pPr>
        <w:pStyle w:val="EndNoteBibliography"/>
        <w:spacing w:after="0"/>
        <w:ind w:left="720" w:hanging="720"/>
      </w:pPr>
      <w:r w:rsidRPr="00B9564E">
        <w:tab/>
      </w:r>
    </w:p>
    <w:p w14:paraId="2B247270" w14:textId="77777777" w:rsidR="00B9564E" w:rsidRPr="00B9564E" w:rsidRDefault="00B9564E" w:rsidP="00B9564E">
      <w:pPr>
        <w:pStyle w:val="EndNoteBibliography"/>
      </w:pPr>
      <w:r w:rsidRPr="00B9564E">
        <w:t xml:space="preserve">BlueSphere (2021) </w:t>
      </w:r>
      <w:r w:rsidRPr="00B9564E">
        <w:rPr>
          <w:i/>
        </w:rPr>
        <w:t>Auditor verification of Yallourn Landfill and Twin Ash Pond Rehabilitation Plan</w:t>
      </w:r>
      <w:r w:rsidRPr="00B9564E">
        <w:t xml:space="preserve">. BlueSphere Environmental Pty Ltd. A2040391. </w:t>
      </w:r>
    </w:p>
    <w:p w14:paraId="2DCFEA36" w14:textId="77777777" w:rsidR="00B9564E" w:rsidRPr="00B9564E" w:rsidRDefault="00B9564E" w:rsidP="00B9564E">
      <w:pPr>
        <w:pStyle w:val="EndNoteBibliography"/>
        <w:spacing w:after="0"/>
        <w:ind w:left="720" w:hanging="720"/>
      </w:pPr>
      <w:r w:rsidRPr="00B9564E">
        <w:tab/>
      </w:r>
    </w:p>
    <w:p w14:paraId="6805F557" w14:textId="2570D9DC" w:rsidR="00B9564E" w:rsidRPr="00B9564E" w:rsidRDefault="00B9564E" w:rsidP="00B9564E">
      <w:pPr>
        <w:pStyle w:val="EndNoteBibliography"/>
      </w:pPr>
      <w:r w:rsidRPr="00B9564E">
        <w:t>BOM (2023) "</w:t>
      </w:r>
      <w:r w:rsidRPr="00B9564E">
        <w:rPr>
          <w:i/>
        </w:rPr>
        <w:t>Groundwater Dependent Ecosystem Atlas</w:t>
      </w:r>
      <w:r w:rsidRPr="00B9564E">
        <w:t xml:space="preserve">." Bureau of Meteorology. Accessed January 2023 by ERM, from </w:t>
      </w:r>
      <w:hyperlink r:id="rId206" w:history="1">
        <w:r w:rsidRPr="00B9564E">
          <w:rPr>
            <w:rStyle w:val="Hyperlink"/>
          </w:rPr>
          <w:t>http://www.bom.gov.au/water/groundwater/gde/</w:t>
        </w:r>
      </w:hyperlink>
      <w:r w:rsidRPr="00B9564E">
        <w:t xml:space="preserve"> </w:t>
      </w:r>
    </w:p>
    <w:p w14:paraId="2D15896D" w14:textId="77777777" w:rsidR="00B9564E" w:rsidRPr="00B9564E" w:rsidRDefault="00B9564E" w:rsidP="00B9564E">
      <w:pPr>
        <w:pStyle w:val="EndNoteBibliography"/>
        <w:spacing w:after="0"/>
        <w:ind w:left="720" w:hanging="720"/>
      </w:pPr>
      <w:r w:rsidRPr="00B9564E">
        <w:tab/>
      </w:r>
    </w:p>
    <w:p w14:paraId="26ECBB77" w14:textId="4A2D3153" w:rsidR="00B9564E" w:rsidRPr="00B9564E" w:rsidRDefault="00B9564E" w:rsidP="00B9564E">
      <w:pPr>
        <w:pStyle w:val="EndNoteBibliography"/>
      </w:pPr>
      <w:r w:rsidRPr="00B9564E">
        <w:t>BOM (2025a) "</w:t>
      </w:r>
      <w:r w:rsidRPr="00B9564E">
        <w:rPr>
          <w:i/>
        </w:rPr>
        <w:t>Climate statistics for Australian locations: Summary statistics for Morwell (Latrobe Valley Airport)</w:t>
      </w:r>
      <w:r w:rsidRPr="00B9564E">
        <w:t xml:space="preserve">." Bureau of Meteorology. Accessed 19/05/2025, from </w:t>
      </w:r>
      <w:hyperlink r:id="rId207" w:history="1">
        <w:r w:rsidRPr="00B9564E">
          <w:rPr>
            <w:rStyle w:val="Hyperlink"/>
          </w:rPr>
          <w:t>http://www.bom.gov.au/climate/averages/tables/cw_085280.shtml</w:t>
        </w:r>
      </w:hyperlink>
      <w:r w:rsidRPr="00B9564E">
        <w:t xml:space="preserve"> A2407491.</w:t>
      </w:r>
    </w:p>
    <w:p w14:paraId="5A9932B0" w14:textId="77777777" w:rsidR="00B9564E" w:rsidRPr="00B9564E" w:rsidRDefault="00B9564E" w:rsidP="00B9564E">
      <w:pPr>
        <w:pStyle w:val="EndNoteBibliography"/>
        <w:spacing w:after="0"/>
        <w:ind w:left="720" w:hanging="720"/>
      </w:pPr>
      <w:r w:rsidRPr="00B9564E">
        <w:tab/>
      </w:r>
    </w:p>
    <w:p w14:paraId="5896527C" w14:textId="0E565BCE" w:rsidR="00B9564E" w:rsidRPr="00B9564E" w:rsidRDefault="00B9564E" w:rsidP="00B9564E">
      <w:pPr>
        <w:pStyle w:val="EndNoteBibliography"/>
      </w:pPr>
      <w:r w:rsidRPr="00B9564E">
        <w:t>BOM (2025b) "</w:t>
      </w:r>
      <w:r w:rsidRPr="00B9564E">
        <w:rPr>
          <w:i/>
        </w:rPr>
        <w:t>Design Rainfall Data System (2016)</w:t>
      </w:r>
      <w:r w:rsidRPr="00B9564E">
        <w:t xml:space="preserve">." Bureau of Meteorology. Accessed 19/05/2025, from </w:t>
      </w:r>
      <w:hyperlink r:id="rId208" w:history="1">
        <w:r w:rsidRPr="00B9564E">
          <w:rPr>
            <w:rStyle w:val="Hyperlink"/>
          </w:rPr>
          <w:t>http://www.bom.gov.au/water/designRainfalls/revised-ifd/?multipoint</w:t>
        </w:r>
      </w:hyperlink>
      <w:r w:rsidRPr="00B9564E">
        <w:t xml:space="preserve"> </w:t>
      </w:r>
    </w:p>
    <w:p w14:paraId="5897B5F4" w14:textId="77777777" w:rsidR="00B9564E" w:rsidRPr="00B9564E" w:rsidRDefault="00B9564E" w:rsidP="00B9564E">
      <w:pPr>
        <w:pStyle w:val="EndNoteBibliography"/>
        <w:spacing w:after="0"/>
        <w:ind w:left="720" w:hanging="720"/>
      </w:pPr>
      <w:r w:rsidRPr="00B9564E">
        <w:tab/>
      </w:r>
    </w:p>
    <w:p w14:paraId="7B5A6705" w14:textId="303C6AF1" w:rsidR="00B9564E" w:rsidRPr="00B9564E" w:rsidRDefault="00B9564E" w:rsidP="00B9564E">
      <w:pPr>
        <w:pStyle w:val="EndNoteBibliography"/>
      </w:pPr>
      <w:r w:rsidRPr="00B9564E">
        <w:t>Consultation Manager (2024) "</w:t>
      </w:r>
      <w:r w:rsidRPr="00B9564E">
        <w:rPr>
          <w:i/>
        </w:rPr>
        <w:t>Streamline and synchronise your stakeholder relationships</w:t>
      </w:r>
      <w:r w:rsidRPr="00B9564E">
        <w:t xml:space="preserve">." Accessed 07/05/2025, from </w:t>
      </w:r>
      <w:hyperlink r:id="rId209" w:history="1">
        <w:r w:rsidRPr="00B9564E">
          <w:rPr>
            <w:rStyle w:val="Hyperlink"/>
          </w:rPr>
          <w:t>https://www.consultationmanager.com/product-tour/</w:t>
        </w:r>
      </w:hyperlink>
      <w:r w:rsidRPr="00B9564E">
        <w:t xml:space="preserve"> A2407492.</w:t>
      </w:r>
    </w:p>
    <w:p w14:paraId="6BBD231C" w14:textId="77777777" w:rsidR="00B9564E" w:rsidRPr="00B9564E" w:rsidRDefault="00B9564E" w:rsidP="00B9564E">
      <w:pPr>
        <w:pStyle w:val="EndNoteBibliography"/>
        <w:spacing w:after="0"/>
        <w:ind w:left="720" w:hanging="720"/>
      </w:pPr>
      <w:r w:rsidRPr="00B9564E">
        <w:tab/>
      </w:r>
    </w:p>
    <w:p w14:paraId="06EEFF1A" w14:textId="01F91411" w:rsidR="00B9564E" w:rsidRPr="00B9564E" w:rsidRDefault="00B9564E" w:rsidP="00B9564E">
      <w:pPr>
        <w:pStyle w:val="EndNoteBibliography"/>
      </w:pPr>
      <w:r w:rsidRPr="00B9564E">
        <w:t>DCCEEW (2023) "</w:t>
      </w:r>
      <w:r w:rsidRPr="00B9564E">
        <w:rPr>
          <w:i/>
        </w:rPr>
        <w:t>Protected Matters Search Tool</w:t>
      </w:r>
      <w:r w:rsidRPr="00B9564E">
        <w:t xml:space="preserve">." Australian Government: Department of Climate Change, Energy, the Environment and Water. Accessed December 2022 by ERM, from </w:t>
      </w:r>
      <w:hyperlink r:id="rId210" w:history="1">
        <w:r w:rsidRPr="00B9564E">
          <w:rPr>
            <w:rStyle w:val="Hyperlink"/>
          </w:rPr>
          <w:t>https://pmst.awe.gov.au/</w:t>
        </w:r>
      </w:hyperlink>
      <w:r w:rsidRPr="00B9564E">
        <w:t xml:space="preserve"> </w:t>
      </w:r>
    </w:p>
    <w:p w14:paraId="0E683F1D" w14:textId="77777777" w:rsidR="00B9564E" w:rsidRPr="00B9564E" w:rsidRDefault="00B9564E" w:rsidP="00B9564E">
      <w:pPr>
        <w:pStyle w:val="EndNoteBibliography"/>
        <w:spacing w:after="0"/>
        <w:ind w:left="720" w:hanging="720"/>
      </w:pPr>
      <w:r w:rsidRPr="00B9564E">
        <w:tab/>
      </w:r>
    </w:p>
    <w:p w14:paraId="1E79C5AB" w14:textId="2DC96E45" w:rsidR="00B9564E" w:rsidRPr="00B9564E" w:rsidRDefault="00B9564E" w:rsidP="00B9564E">
      <w:pPr>
        <w:pStyle w:val="EndNoteBibliography"/>
      </w:pPr>
      <w:r w:rsidRPr="00B9564E">
        <w:t>DCCEEW (2025, 01/03/2025) "</w:t>
      </w:r>
      <w:r w:rsidRPr="00B9564E">
        <w:rPr>
          <w:i/>
        </w:rPr>
        <w:t>Nature Repair Market</w:t>
      </w:r>
      <w:r w:rsidRPr="00B9564E">
        <w:t xml:space="preserve">." Australian Government: Department of Climate Change, Energy, the Environment and Water,. Accessed 13/05/2025, from </w:t>
      </w:r>
      <w:hyperlink r:id="rId211" w:history="1">
        <w:r w:rsidRPr="00B9564E">
          <w:rPr>
            <w:rStyle w:val="Hyperlink"/>
          </w:rPr>
          <w:t>https://www.dcceew.gov.au/environment/environmental-markets/nature-repair-market</w:t>
        </w:r>
      </w:hyperlink>
      <w:r w:rsidRPr="00B9564E">
        <w:t xml:space="preserve"> A2407489.</w:t>
      </w:r>
    </w:p>
    <w:p w14:paraId="7B3747AB" w14:textId="77777777" w:rsidR="00B9564E" w:rsidRPr="00B9564E" w:rsidRDefault="00B9564E" w:rsidP="00B9564E">
      <w:pPr>
        <w:pStyle w:val="EndNoteBibliography"/>
        <w:spacing w:after="0"/>
        <w:ind w:left="720" w:hanging="720"/>
      </w:pPr>
      <w:r w:rsidRPr="00B9564E">
        <w:tab/>
      </w:r>
    </w:p>
    <w:p w14:paraId="3979CF12" w14:textId="4E1C3E0E" w:rsidR="00B9564E" w:rsidRPr="00B9564E" w:rsidRDefault="00B9564E" w:rsidP="00B9564E">
      <w:pPr>
        <w:pStyle w:val="EndNoteBibliography"/>
      </w:pPr>
      <w:r w:rsidRPr="00B9564E">
        <w:t>DEECA (2023) "</w:t>
      </w:r>
      <w:r w:rsidRPr="00B9564E">
        <w:rPr>
          <w:i/>
        </w:rPr>
        <w:t>Mapshare Vic</w:t>
      </w:r>
      <w:r w:rsidRPr="00B9564E">
        <w:t xml:space="preserve">." Victorian Government: Department of Energy, Environment and Climate Action. Accessed January 2023 by ERM, from </w:t>
      </w:r>
      <w:hyperlink r:id="rId212" w:history="1">
        <w:r w:rsidRPr="00B9564E">
          <w:rPr>
            <w:rStyle w:val="Hyperlink"/>
          </w:rPr>
          <w:t>https://mapshare.vic.gov.au/mapsharevic/</w:t>
        </w:r>
      </w:hyperlink>
      <w:r w:rsidRPr="00B9564E">
        <w:t xml:space="preserve"> </w:t>
      </w:r>
    </w:p>
    <w:p w14:paraId="3E58D9E7" w14:textId="77777777" w:rsidR="00B9564E" w:rsidRPr="00B9564E" w:rsidRDefault="00B9564E" w:rsidP="00B9564E">
      <w:pPr>
        <w:pStyle w:val="EndNoteBibliography"/>
        <w:spacing w:after="0"/>
        <w:ind w:left="720" w:hanging="720"/>
      </w:pPr>
      <w:r w:rsidRPr="00B9564E">
        <w:tab/>
      </w:r>
    </w:p>
    <w:p w14:paraId="7763A866" w14:textId="6F81E106" w:rsidR="00B9564E" w:rsidRPr="00B9564E" w:rsidRDefault="00B9564E" w:rsidP="00B9564E">
      <w:pPr>
        <w:pStyle w:val="EndNoteBibliography"/>
      </w:pPr>
      <w:r w:rsidRPr="00B9564E">
        <w:t>DEECA (2024a, 20/11/2024) "</w:t>
      </w:r>
      <w:r w:rsidRPr="00B9564E">
        <w:rPr>
          <w:i/>
        </w:rPr>
        <w:t>Bioregions and EVC benchmarks</w:t>
      </w:r>
      <w:r w:rsidRPr="00B9564E">
        <w:t xml:space="preserve">." Victorian Government: Department of Energy, Environment and Climate Action. Accessed 20/05/2025, from </w:t>
      </w:r>
      <w:hyperlink r:id="rId213" w:history="1">
        <w:r w:rsidRPr="00B9564E">
          <w:rPr>
            <w:rStyle w:val="Hyperlink"/>
          </w:rPr>
          <w:t>https://www.environment.vic.gov.au/biodiversity/bioregions-and-evc-benchmarks</w:t>
        </w:r>
      </w:hyperlink>
      <w:r w:rsidRPr="00B9564E">
        <w:t xml:space="preserve"> A2407490.</w:t>
      </w:r>
    </w:p>
    <w:p w14:paraId="50771758" w14:textId="77777777" w:rsidR="00B9564E" w:rsidRPr="00B9564E" w:rsidRDefault="00B9564E" w:rsidP="00B9564E">
      <w:pPr>
        <w:pStyle w:val="EndNoteBibliography"/>
        <w:spacing w:after="0"/>
        <w:ind w:left="720" w:hanging="720"/>
      </w:pPr>
      <w:r w:rsidRPr="00B9564E">
        <w:tab/>
      </w:r>
    </w:p>
    <w:p w14:paraId="4E5E8C41" w14:textId="5ADCF15D" w:rsidR="00B9564E" w:rsidRPr="00B9564E" w:rsidRDefault="00B9564E" w:rsidP="00B9564E">
      <w:pPr>
        <w:pStyle w:val="EndNoteBibliography"/>
      </w:pPr>
      <w:r w:rsidRPr="00B9564E">
        <w:t xml:space="preserve">DEECA (2024b) </w:t>
      </w:r>
      <w:r w:rsidRPr="00B9564E">
        <w:rPr>
          <w:i/>
        </w:rPr>
        <w:t>Concepts for sourcing manufactured water for mine rehabilitation in the Latrobe Valley</w:t>
      </w:r>
      <w:r w:rsidRPr="00B9564E">
        <w:t xml:space="preserve">. Department of Energy, Environment and Climate Action. State Government of Victoria. A2329887.  </w:t>
      </w:r>
      <w:hyperlink r:id="rId214" w:history="1">
        <w:r w:rsidRPr="00B9564E">
          <w:rPr>
            <w:rStyle w:val="Hyperlink"/>
          </w:rPr>
          <w:t>https://resources.vic.gov.au/projects/lvrrs</w:t>
        </w:r>
      </w:hyperlink>
    </w:p>
    <w:p w14:paraId="17F2E831" w14:textId="77777777" w:rsidR="00B9564E" w:rsidRPr="00B9564E" w:rsidRDefault="00B9564E" w:rsidP="00B9564E">
      <w:pPr>
        <w:pStyle w:val="EndNoteBibliography"/>
        <w:spacing w:after="0"/>
        <w:ind w:left="720" w:hanging="720"/>
      </w:pPr>
      <w:r w:rsidRPr="00B9564E">
        <w:tab/>
      </w:r>
    </w:p>
    <w:p w14:paraId="3C066189" w14:textId="77777777" w:rsidR="00B9564E" w:rsidRPr="00B9564E" w:rsidRDefault="00B9564E" w:rsidP="00B9564E">
      <w:pPr>
        <w:pStyle w:val="EndNoteBibliography"/>
      </w:pPr>
      <w:r w:rsidRPr="00B9564E">
        <w:t xml:space="preserve">DEECA (2024c) </w:t>
      </w:r>
      <w:r w:rsidRPr="00B9564E">
        <w:rPr>
          <w:i/>
        </w:rPr>
        <w:t>DRAFT Ministerial Guidelines for preperation of Declared Mine Rehabilitation Plans</w:t>
      </w:r>
      <w:r w:rsidRPr="00B9564E">
        <w:t xml:space="preserve">. Department of Energy, Environment and Climate Action. Resources Victoria, State of Victoria. A2407231. </w:t>
      </w:r>
    </w:p>
    <w:p w14:paraId="21FBA4D1" w14:textId="77777777" w:rsidR="00B9564E" w:rsidRPr="00B9564E" w:rsidRDefault="00B9564E" w:rsidP="00B9564E">
      <w:pPr>
        <w:pStyle w:val="EndNoteBibliography"/>
        <w:spacing w:after="0"/>
        <w:ind w:left="720" w:hanging="720"/>
      </w:pPr>
      <w:r w:rsidRPr="00B9564E">
        <w:tab/>
      </w:r>
    </w:p>
    <w:p w14:paraId="6E5D98C6" w14:textId="306464CE" w:rsidR="00B9564E" w:rsidRPr="00B9564E" w:rsidRDefault="00B9564E" w:rsidP="00B9564E">
      <w:pPr>
        <w:pStyle w:val="EndNoteBibliography"/>
      </w:pPr>
      <w:r w:rsidRPr="00B9564E">
        <w:t xml:space="preserve">DEECA (2024d) </w:t>
      </w:r>
      <w:r w:rsidRPr="00B9564E">
        <w:rPr>
          <w:i/>
        </w:rPr>
        <w:t>Victoria's Water Measurement Information System</w:t>
      </w:r>
      <w:r w:rsidRPr="00B9564E">
        <w:t xml:space="preserve">. Department of Energy, Environment and Climate Action. State Government of Victoria.  </w:t>
      </w:r>
      <w:hyperlink r:id="rId215" w:history="1">
        <w:r w:rsidRPr="00B9564E">
          <w:rPr>
            <w:rStyle w:val="Hyperlink"/>
          </w:rPr>
          <w:t>https://data.water.vic.gov.au/</w:t>
        </w:r>
      </w:hyperlink>
    </w:p>
    <w:p w14:paraId="75229CE0" w14:textId="77777777" w:rsidR="00B9564E" w:rsidRPr="00B9564E" w:rsidRDefault="00B9564E" w:rsidP="00B9564E">
      <w:pPr>
        <w:pStyle w:val="EndNoteBibliography"/>
        <w:spacing w:after="0"/>
        <w:ind w:left="720" w:hanging="720"/>
      </w:pPr>
      <w:r w:rsidRPr="00B9564E">
        <w:tab/>
      </w:r>
    </w:p>
    <w:p w14:paraId="50B652D6" w14:textId="57C923A7" w:rsidR="00B9564E" w:rsidRPr="00B9564E" w:rsidRDefault="00B9564E" w:rsidP="00B9564E">
      <w:pPr>
        <w:pStyle w:val="EndNoteBibliography"/>
      </w:pPr>
      <w:r w:rsidRPr="00B9564E">
        <w:t xml:space="preserve">DELWP (2015) </w:t>
      </w:r>
      <w:r w:rsidRPr="00B9564E">
        <w:rPr>
          <w:i/>
        </w:rPr>
        <w:t>Levee Management Guidelines</w:t>
      </w:r>
      <w:r w:rsidRPr="00B9564E">
        <w:t xml:space="preserve">. Department of Environment, Land, Water and Planning. State of Victoria. A2407224.  </w:t>
      </w:r>
      <w:hyperlink r:id="rId216" w:history="1">
        <w:r w:rsidRPr="00B9564E">
          <w:rPr>
            <w:rStyle w:val="Hyperlink"/>
          </w:rPr>
          <w:t>https://www.water.vic.gov.au/our-programs/floodplain-management/levee-management</w:t>
        </w:r>
      </w:hyperlink>
    </w:p>
    <w:p w14:paraId="4F348DB6" w14:textId="77777777" w:rsidR="00B9564E" w:rsidRPr="00B9564E" w:rsidRDefault="00B9564E" w:rsidP="00B9564E">
      <w:pPr>
        <w:pStyle w:val="EndNoteBibliography"/>
        <w:spacing w:after="0"/>
        <w:ind w:left="720" w:hanging="720"/>
      </w:pPr>
      <w:r w:rsidRPr="00B9564E">
        <w:tab/>
      </w:r>
    </w:p>
    <w:p w14:paraId="76CEB5ED" w14:textId="3AAA4CEB" w:rsidR="00B9564E" w:rsidRPr="00B9564E" w:rsidRDefault="00B9564E" w:rsidP="00B9564E">
      <w:pPr>
        <w:pStyle w:val="EndNoteBibliography"/>
      </w:pPr>
      <w:r w:rsidRPr="00B9564E">
        <w:t xml:space="preserve">DELWP (2017) </w:t>
      </w:r>
      <w:r w:rsidRPr="00B9564E">
        <w:rPr>
          <w:i/>
        </w:rPr>
        <w:t>Protecting Victoria's Environment - Biodiversity 2037</w:t>
      </w:r>
      <w:r w:rsidRPr="00B9564E">
        <w:t xml:space="preserve">. Department of Environment, Land, Water and Planning. State Government of Victoria. A2407215.  </w:t>
      </w:r>
      <w:hyperlink r:id="rId217" w:history="1">
        <w:r w:rsidRPr="00B9564E">
          <w:rPr>
            <w:rStyle w:val="Hyperlink"/>
          </w:rPr>
          <w:t>https://www.environment.vic.gov.au/biodiversity/biodiversity-plan</w:t>
        </w:r>
      </w:hyperlink>
    </w:p>
    <w:p w14:paraId="1B0471C3" w14:textId="77777777" w:rsidR="00B9564E" w:rsidRPr="00B9564E" w:rsidRDefault="00B9564E" w:rsidP="00B9564E">
      <w:pPr>
        <w:pStyle w:val="EndNoteBibliography"/>
        <w:spacing w:after="0"/>
        <w:ind w:left="720" w:hanging="720"/>
      </w:pPr>
      <w:r w:rsidRPr="00B9564E">
        <w:tab/>
      </w:r>
    </w:p>
    <w:p w14:paraId="1089D48E" w14:textId="3D24A111" w:rsidR="00B9564E" w:rsidRPr="00B9564E" w:rsidRDefault="00B9564E" w:rsidP="00B9564E">
      <w:pPr>
        <w:pStyle w:val="EndNoteBibliography"/>
      </w:pPr>
      <w:r w:rsidRPr="00B9564E">
        <w:t xml:space="preserve">DELWP (2019) </w:t>
      </w:r>
      <w:r w:rsidRPr="00B9564E">
        <w:rPr>
          <w:i/>
        </w:rPr>
        <w:t>Latrobe Valley Social History: Celebrating and recognising Latrobe Valley's history and heritage</w:t>
      </w:r>
      <w:r w:rsidRPr="00B9564E">
        <w:t xml:space="preserve">. Department of Environment, Land, Water and Planning. State Government of Victoria. A1734693.  </w:t>
      </w:r>
      <w:hyperlink r:id="rId218" w:history="1">
        <w:r w:rsidRPr="00B9564E">
          <w:rPr>
            <w:rStyle w:val="Hyperlink"/>
          </w:rPr>
          <w:t>https://resources.vic.gov.au/projects/lvrrs/reports</w:t>
        </w:r>
      </w:hyperlink>
    </w:p>
    <w:p w14:paraId="6A3CC7CD" w14:textId="77777777" w:rsidR="00B9564E" w:rsidRPr="00B9564E" w:rsidRDefault="00B9564E" w:rsidP="00B9564E">
      <w:pPr>
        <w:pStyle w:val="EndNoteBibliography"/>
        <w:spacing w:after="0"/>
        <w:ind w:left="720" w:hanging="720"/>
      </w:pPr>
      <w:r w:rsidRPr="00B9564E">
        <w:tab/>
      </w:r>
    </w:p>
    <w:p w14:paraId="51A853C1" w14:textId="5A164BDD" w:rsidR="00B9564E" w:rsidRPr="00B9564E" w:rsidRDefault="00B9564E" w:rsidP="00B9564E">
      <w:pPr>
        <w:pStyle w:val="EndNoteBibliography"/>
      </w:pPr>
      <w:r w:rsidRPr="00B9564E">
        <w:t xml:space="preserve">DELWP (2020) </w:t>
      </w:r>
      <w:r w:rsidRPr="00B9564E">
        <w:rPr>
          <w:i/>
        </w:rPr>
        <w:t>Guidelines for Assessing the Impact of Climate Change on Water Availability in Victoria</w:t>
      </w:r>
      <w:r w:rsidRPr="00B9564E">
        <w:t xml:space="preserve">. Department of Environment, Land, Water and Planning. State Government of Victoria. A2407213.  </w:t>
      </w:r>
      <w:hyperlink r:id="rId219" w:history="1">
        <w:r w:rsidRPr="00B9564E">
          <w:rPr>
            <w:rStyle w:val="Hyperlink"/>
          </w:rPr>
          <w:t>https://www.water.vic.gov.au/our-programs/climate-change-and-victorias-water-sector/climate-change-water-resources/water-availability-climate-change-guidelines</w:t>
        </w:r>
      </w:hyperlink>
    </w:p>
    <w:p w14:paraId="7BD2A0E5" w14:textId="77777777" w:rsidR="00B9564E" w:rsidRPr="00B9564E" w:rsidRDefault="00B9564E" w:rsidP="00B9564E">
      <w:pPr>
        <w:pStyle w:val="EndNoteBibliography"/>
        <w:spacing w:after="0"/>
        <w:ind w:left="720" w:hanging="720"/>
      </w:pPr>
      <w:r w:rsidRPr="00B9564E">
        <w:tab/>
      </w:r>
    </w:p>
    <w:p w14:paraId="4FCEFA64" w14:textId="44A5C82A" w:rsidR="00B9564E" w:rsidRPr="00B9564E" w:rsidRDefault="00B9564E" w:rsidP="00B9564E">
      <w:pPr>
        <w:pStyle w:val="EndNoteBibliography"/>
      </w:pPr>
      <w:r w:rsidRPr="00B9564E">
        <w:t xml:space="preserve">DELWP (2022) </w:t>
      </w:r>
      <w:r w:rsidRPr="00B9564E">
        <w:rPr>
          <w:i/>
        </w:rPr>
        <w:t>Central and Gippsland Region Sustainable Water Strategy</w:t>
      </w:r>
      <w:r w:rsidRPr="00B9564E">
        <w:t xml:space="preserve">. Department of Environment, Land, Water and Planning. State Government of Victoria. A2407214.  </w:t>
      </w:r>
      <w:hyperlink r:id="rId220" w:history="1">
        <w:r w:rsidRPr="00B9564E">
          <w:rPr>
            <w:rStyle w:val="Hyperlink"/>
          </w:rPr>
          <w:t>https://www.water.vic.gov.au/our-programs/long-term-water-resource-assessments-and-strategies/sustainable-water-strategies/central-and-gipps-sws</w:t>
        </w:r>
      </w:hyperlink>
    </w:p>
    <w:p w14:paraId="159AB931" w14:textId="77777777" w:rsidR="00B9564E" w:rsidRPr="00B9564E" w:rsidRDefault="00B9564E" w:rsidP="00B9564E">
      <w:pPr>
        <w:pStyle w:val="EndNoteBibliography"/>
        <w:spacing w:after="0"/>
        <w:ind w:left="720" w:hanging="720"/>
      </w:pPr>
      <w:r w:rsidRPr="00B9564E">
        <w:tab/>
      </w:r>
    </w:p>
    <w:p w14:paraId="4644AE76" w14:textId="6BA8B3F9" w:rsidR="00B9564E" w:rsidRPr="00B9564E" w:rsidRDefault="00B9564E" w:rsidP="00B9564E">
      <w:pPr>
        <w:pStyle w:val="EndNoteBibliography"/>
      </w:pPr>
      <w:r w:rsidRPr="00B9564E">
        <w:t xml:space="preserve">DEMIRS (2025) </w:t>
      </w:r>
      <w:r w:rsidRPr="00B9564E">
        <w:rPr>
          <w:i/>
        </w:rPr>
        <w:t>Guideline for preparing Mine Closure Plans</w:t>
      </w:r>
      <w:r w:rsidRPr="00B9564E">
        <w:t xml:space="preserve">. Department of Energy, Mines, Industry Regulation and Safety. Government of Western Australia. A2407225.  </w:t>
      </w:r>
      <w:hyperlink r:id="rId221" w:history="1">
        <w:r w:rsidRPr="00B9564E">
          <w:rPr>
            <w:rStyle w:val="Hyperlink"/>
          </w:rPr>
          <w:t>https://www.wa.gov.au/system/files/2025-04/guideline_preparing_mining_closure_plan.pdf</w:t>
        </w:r>
      </w:hyperlink>
    </w:p>
    <w:p w14:paraId="325E7A12" w14:textId="77777777" w:rsidR="00B9564E" w:rsidRPr="00B9564E" w:rsidRDefault="00B9564E" w:rsidP="00B9564E">
      <w:pPr>
        <w:pStyle w:val="EndNoteBibliography"/>
        <w:spacing w:after="0"/>
        <w:ind w:left="720" w:hanging="720"/>
      </w:pPr>
      <w:r w:rsidRPr="00B9564E">
        <w:tab/>
      </w:r>
    </w:p>
    <w:p w14:paraId="185ECC4F" w14:textId="77777777" w:rsidR="00B9564E" w:rsidRPr="00B9564E" w:rsidRDefault="00B9564E" w:rsidP="00B9564E">
      <w:pPr>
        <w:pStyle w:val="EndNoteBibliography"/>
      </w:pPr>
      <w:r w:rsidRPr="00B9564E">
        <w:t xml:space="preserve">DJPR (2020) </w:t>
      </w:r>
      <w:r w:rsidRPr="00B9564E">
        <w:rPr>
          <w:i/>
        </w:rPr>
        <w:t>EnergyAustralia Yallourn 2019 Work Plan Variation (WPV) Conditions 5 &amp; 6</w:t>
      </w:r>
      <w:r w:rsidRPr="00B9564E">
        <w:t xml:space="preserve">. Department of Jobs, Precincts and Regions,. State Government of Victoria. A1910687. </w:t>
      </w:r>
    </w:p>
    <w:p w14:paraId="69EB84DF" w14:textId="77777777" w:rsidR="00B9564E" w:rsidRPr="00B9564E" w:rsidRDefault="00B9564E" w:rsidP="00B9564E">
      <w:pPr>
        <w:pStyle w:val="EndNoteBibliography"/>
        <w:spacing w:after="0"/>
        <w:ind w:left="720" w:hanging="720"/>
      </w:pPr>
      <w:r w:rsidRPr="00B9564E">
        <w:tab/>
      </w:r>
    </w:p>
    <w:p w14:paraId="295B7DE2" w14:textId="37698FC1" w:rsidR="00B9564E" w:rsidRPr="00B9564E" w:rsidRDefault="00B9564E" w:rsidP="00B9564E">
      <w:pPr>
        <w:pStyle w:val="EndNoteBibliography"/>
      </w:pPr>
      <w:r w:rsidRPr="00B9564E">
        <w:t xml:space="preserve">DJPR and DELWP (2000) </w:t>
      </w:r>
      <w:r w:rsidRPr="00B9564E">
        <w:rPr>
          <w:i/>
        </w:rPr>
        <w:t>​​Latrobe Valley Regional Rehabilitation Strategy</w:t>
      </w:r>
      <w:r w:rsidRPr="00B9564E">
        <w:t xml:space="preserve">. Department of Jobs, Precincts and Regions, and Department of Environment, Land, Water and Planning,. State Government of Victoria. A2329886.  </w:t>
      </w:r>
      <w:hyperlink r:id="rId222" w:history="1">
        <w:r w:rsidRPr="00B9564E">
          <w:rPr>
            <w:rStyle w:val="Hyperlink"/>
          </w:rPr>
          <w:t>https://resources.vic.gov.au/projects/lvrrs</w:t>
        </w:r>
      </w:hyperlink>
    </w:p>
    <w:p w14:paraId="2C4D0A75" w14:textId="77777777" w:rsidR="00B9564E" w:rsidRPr="00B9564E" w:rsidRDefault="00B9564E" w:rsidP="00B9564E">
      <w:pPr>
        <w:pStyle w:val="EndNoteBibliography"/>
        <w:spacing w:after="0"/>
        <w:ind w:left="720" w:hanging="720"/>
      </w:pPr>
      <w:r w:rsidRPr="00B9564E">
        <w:tab/>
      </w:r>
    </w:p>
    <w:p w14:paraId="3FD7DB74" w14:textId="77777777" w:rsidR="00B9564E" w:rsidRPr="00B9564E" w:rsidRDefault="00B9564E" w:rsidP="00B9564E">
      <w:pPr>
        <w:pStyle w:val="EndNoteBibliography"/>
      </w:pPr>
      <w:r w:rsidRPr="00B9564E">
        <w:t xml:space="preserve">DNRE (2002) </w:t>
      </w:r>
      <w:r w:rsidRPr="00B9564E">
        <w:rPr>
          <w:i/>
        </w:rPr>
        <w:t>Work Plan Variation - Mining Licences 5003, 5216 and 5304</w:t>
      </w:r>
      <w:r w:rsidRPr="00B9564E">
        <w:t xml:space="preserve">. Department of Natural Resources and Environment. State Government of Victoria. A1120924. </w:t>
      </w:r>
    </w:p>
    <w:p w14:paraId="5200490A" w14:textId="77777777" w:rsidR="00B9564E" w:rsidRPr="00B9564E" w:rsidRDefault="00B9564E" w:rsidP="00B9564E">
      <w:pPr>
        <w:pStyle w:val="EndNoteBibliography"/>
        <w:spacing w:after="0"/>
        <w:ind w:left="720" w:hanging="720"/>
      </w:pPr>
      <w:r w:rsidRPr="00B9564E">
        <w:tab/>
      </w:r>
    </w:p>
    <w:p w14:paraId="2019B496" w14:textId="77777777" w:rsidR="00B9564E" w:rsidRPr="00B9564E" w:rsidRDefault="00B9564E" w:rsidP="00B9564E">
      <w:pPr>
        <w:pStyle w:val="EndNoteBibliography"/>
      </w:pPr>
      <w:r w:rsidRPr="00B9564E">
        <w:t xml:space="preserve">DPI (2011) </w:t>
      </w:r>
      <w:r w:rsidRPr="00B9564E">
        <w:rPr>
          <w:i/>
        </w:rPr>
        <w:t>Mining Licence 5003</w:t>
      </w:r>
      <w:r w:rsidRPr="00B9564E">
        <w:t xml:space="preserve">. Department of Primary Industries. State Government of Victoria. A1040310. </w:t>
      </w:r>
    </w:p>
    <w:p w14:paraId="2E5433BE" w14:textId="77777777" w:rsidR="00B9564E" w:rsidRPr="00B9564E" w:rsidRDefault="00B9564E" w:rsidP="00B9564E">
      <w:pPr>
        <w:pStyle w:val="EndNoteBibliography"/>
        <w:spacing w:after="0"/>
        <w:ind w:left="720" w:hanging="720"/>
      </w:pPr>
      <w:r w:rsidRPr="00B9564E">
        <w:tab/>
      </w:r>
    </w:p>
    <w:p w14:paraId="78202F9A" w14:textId="691BC80F" w:rsidR="00B9564E" w:rsidRPr="00B9564E" w:rsidRDefault="00B9564E" w:rsidP="00B9564E">
      <w:pPr>
        <w:pStyle w:val="EndNoteBibliography"/>
      </w:pPr>
      <w:r w:rsidRPr="00B9564E">
        <w:t xml:space="preserve">DSE (2004) </w:t>
      </w:r>
      <w:r w:rsidRPr="00B9564E">
        <w:rPr>
          <w:i/>
        </w:rPr>
        <w:t>EVC/Bioregion Benchmark for Vegetation Quality Assessment</w:t>
      </w:r>
      <w:r w:rsidRPr="00B9564E">
        <w:t xml:space="preserve">. Department of Sustainability and Environment. State of Victoria. A2407488.  </w:t>
      </w:r>
      <w:hyperlink r:id="rId223" w:history="1">
        <w:r w:rsidRPr="00B9564E">
          <w:rPr>
            <w:rStyle w:val="Hyperlink"/>
          </w:rPr>
          <w:t>https://www.environment.vic.gov.au/biodiversity/bioregions-and-evc-benchmarks</w:t>
        </w:r>
      </w:hyperlink>
    </w:p>
    <w:p w14:paraId="75E45CB8" w14:textId="77777777" w:rsidR="00B9564E" w:rsidRPr="00B9564E" w:rsidRDefault="00B9564E" w:rsidP="00B9564E">
      <w:pPr>
        <w:pStyle w:val="EndNoteBibliography"/>
        <w:spacing w:after="0"/>
        <w:ind w:left="720" w:hanging="720"/>
      </w:pPr>
      <w:r w:rsidRPr="00B9564E">
        <w:tab/>
      </w:r>
    </w:p>
    <w:p w14:paraId="73163BA5" w14:textId="1F29081A" w:rsidR="00B9564E" w:rsidRPr="00B9564E" w:rsidRDefault="00B9564E" w:rsidP="00B9564E">
      <w:pPr>
        <w:pStyle w:val="EndNoteBibliography"/>
      </w:pPr>
      <w:r w:rsidRPr="00B9564E">
        <w:t xml:space="preserve">DTP (2023) </w:t>
      </w:r>
      <w:r w:rsidRPr="00B9564E">
        <w:rPr>
          <w:i/>
        </w:rPr>
        <w:t>Ministerial guidelines for assessment of environmental effects under the Environment Effects Act 1978</w:t>
      </w:r>
      <w:r w:rsidRPr="00B9564E">
        <w:t xml:space="preserve">. Department of Transport and Planning. State Government of Victoria.  </w:t>
      </w:r>
      <w:hyperlink r:id="rId224" w:history="1">
        <w:r w:rsidRPr="00B9564E">
          <w:rPr>
            <w:rStyle w:val="Hyperlink"/>
          </w:rPr>
          <w:t>https://www.planning.vic.gov.au/environmental-assessments/environmental-assessment-guides/ministerial-guidelines-for-assessment-of-environmental-effects</w:t>
        </w:r>
      </w:hyperlink>
    </w:p>
    <w:p w14:paraId="5B2A106A" w14:textId="77777777" w:rsidR="00B9564E" w:rsidRPr="00B9564E" w:rsidRDefault="00B9564E" w:rsidP="00B9564E">
      <w:pPr>
        <w:pStyle w:val="EndNoteBibliography"/>
        <w:spacing w:after="0"/>
        <w:ind w:left="720" w:hanging="720"/>
      </w:pPr>
      <w:r w:rsidRPr="00B9564E">
        <w:tab/>
      </w:r>
    </w:p>
    <w:p w14:paraId="6A3E8E97" w14:textId="77777777" w:rsidR="00B9564E" w:rsidRPr="00B9564E" w:rsidRDefault="00B9564E" w:rsidP="00B9564E">
      <w:pPr>
        <w:pStyle w:val="EndNoteBibliography"/>
      </w:pPr>
      <w:r w:rsidRPr="00B9564E">
        <w:t xml:space="preserve">EnergyAustralia (2019) </w:t>
      </w:r>
      <w:r w:rsidRPr="00B9564E">
        <w:rPr>
          <w:i/>
        </w:rPr>
        <w:t>SHEMS07-MIN-L02 Yallourn Mine Rehabilitation and Closure Plan (RCP)</w:t>
      </w:r>
      <w:r w:rsidRPr="00B9564E">
        <w:t xml:space="preserve">. A1405987. </w:t>
      </w:r>
    </w:p>
    <w:p w14:paraId="4BC338AA" w14:textId="77777777" w:rsidR="00B9564E" w:rsidRPr="00B9564E" w:rsidRDefault="00B9564E" w:rsidP="00B9564E">
      <w:pPr>
        <w:pStyle w:val="EndNoteBibliography"/>
        <w:spacing w:after="0"/>
        <w:ind w:left="720" w:hanging="720"/>
      </w:pPr>
      <w:r w:rsidRPr="00B9564E">
        <w:tab/>
      </w:r>
    </w:p>
    <w:p w14:paraId="0F5C8319" w14:textId="61A2073A" w:rsidR="00B9564E" w:rsidRPr="00B9564E" w:rsidRDefault="00B9564E" w:rsidP="00B9564E">
      <w:pPr>
        <w:pStyle w:val="EndNoteBibliography"/>
      </w:pPr>
      <w:r w:rsidRPr="00B9564E">
        <w:t>EnergyAustralia (2021) "</w:t>
      </w:r>
      <w:r w:rsidRPr="00B9564E">
        <w:rPr>
          <w:i/>
        </w:rPr>
        <w:t>EnergyAustralia powers ahead with energy transition</w:t>
      </w:r>
      <w:r w:rsidRPr="00B9564E">
        <w:t xml:space="preserve">." Accessed 14/5/2025, from </w:t>
      </w:r>
      <w:hyperlink r:id="rId225" w:history="1">
        <w:r w:rsidRPr="00B9564E">
          <w:rPr>
            <w:rStyle w:val="Hyperlink"/>
          </w:rPr>
          <w:t>https://www.energyaustralia.com.au/about-us/media/news/energyaustralia-powers-ahead-energy-transition</w:t>
        </w:r>
      </w:hyperlink>
      <w:r w:rsidRPr="00B9564E">
        <w:t xml:space="preserve"> A2407534.</w:t>
      </w:r>
    </w:p>
    <w:p w14:paraId="7CD9E82A" w14:textId="77777777" w:rsidR="00B9564E" w:rsidRPr="00B9564E" w:rsidRDefault="00B9564E" w:rsidP="00B9564E">
      <w:pPr>
        <w:pStyle w:val="EndNoteBibliography"/>
        <w:spacing w:after="0"/>
        <w:ind w:left="720" w:hanging="720"/>
      </w:pPr>
      <w:r w:rsidRPr="00B9564E">
        <w:tab/>
      </w:r>
    </w:p>
    <w:p w14:paraId="19DB6E47" w14:textId="3E4C540F" w:rsidR="00B9564E" w:rsidRPr="00B9564E" w:rsidRDefault="00B9564E" w:rsidP="00B9564E">
      <w:pPr>
        <w:pStyle w:val="EndNoteBibliography"/>
      </w:pPr>
      <w:r w:rsidRPr="00B9564E">
        <w:t xml:space="preserve">EnergyAustralia (2023a) </w:t>
      </w:r>
      <w:r w:rsidRPr="00B9564E">
        <w:rPr>
          <w:i/>
        </w:rPr>
        <w:t>Innovate Reconciliation Action Plan 2023 - 2025</w:t>
      </w:r>
      <w:r w:rsidRPr="00B9564E">
        <w:t xml:space="preserve">.  </w:t>
      </w:r>
      <w:hyperlink r:id="rId226" w:history="1">
        <w:r w:rsidRPr="00B9564E">
          <w:rPr>
            <w:rStyle w:val="Hyperlink"/>
          </w:rPr>
          <w:t>https://www.energyaustralia.com.au/about-us/community/supporting-first-nations-peoples</w:t>
        </w:r>
      </w:hyperlink>
    </w:p>
    <w:p w14:paraId="4B344822" w14:textId="77777777" w:rsidR="00B9564E" w:rsidRPr="00B9564E" w:rsidRDefault="00B9564E" w:rsidP="00B9564E">
      <w:pPr>
        <w:pStyle w:val="EndNoteBibliography"/>
        <w:spacing w:after="0"/>
        <w:ind w:left="720" w:hanging="720"/>
      </w:pPr>
      <w:r w:rsidRPr="00B9564E">
        <w:tab/>
      </w:r>
    </w:p>
    <w:p w14:paraId="761BAE18" w14:textId="77777777" w:rsidR="00B9564E" w:rsidRPr="00B9564E" w:rsidRDefault="00B9564E" w:rsidP="00B9564E">
      <w:pPr>
        <w:pStyle w:val="EndNoteBibliography"/>
      </w:pPr>
      <w:r w:rsidRPr="00B9564E">
        <w:t xml:space="preserve">EnergyAustralia (2023b) </w:t>
      </w:r>
      <w:r w:rsidRPr="00B9564E">
        <w:rPr>
          <w:i/>
        </w:rPr>
        <w:t>SHEMS13-SHE-L04 - Mine Fire Control Management Plan (FCMP)</w:t>
      </w:r>
      <w:r w:rsidRPr="00B9564E">
        <w:t xml:space="preserve">. A1065137. </w:t>
      </w:r>
    </w:p>
    <w:p w14:paraId="60D9E96F" w14:textId="77777777" w:rsidR="00B9564E" w:rsidRPr="00B9564E" w:rsidRDefault="00B9564E" w:rsidP="00B9564E">
      <w:pPr>
        <w:pStyle w:val="EndNoteBibliography"/>
        <w:spacing w:after="0"/>
        <w:ind w:left="720" w:hanging="720"/>
      </w:pPr>
      <w:r w:rsidRPr="00B9564E">
        <w:tab/>
      </w:r>
    </w:p>
    <w:p w14:paraId="59F2A0FE" w14:textId="2B91354E" w:rsidR="00B9564E" w:rsidRPr="00B9564E" w:rsidRDefault="00B9564E" w:rsidP="00B9564E">
      <w:pPr>
        <w:pStyle w:val="EndNoteBibliography"/>
      </w:pPr>
      <w:r w:rsidRPr="00B9564E">
        <w:t xml:space="preserve">EnergyAustralia (2023c) </w:t>
      </w:r>
      <w:r w:rsidRPr="00B9564E">
        <w:rPr>
          <w:i/>
        </w:rPr>
        <w:t>Wooreen Energy Storage System Project Fact Sheet</w:t>
      </w:r>
      <w:r w:rsidRPr="00B9564E">
        <w:t xml:space="preserve">.  </w:t>
      </w:r>
      <w:hyperlink r:id="rId227" w:history="1">
        <w:r w:rsidRPr="00B9564E">
          <w:rPr>
            <w:rStyle w:val="Hyperlink"/>
          </w:rPr>
          <w:t>https://www.energyaustralia.com.au/about-us/what-we-do/new-energy-projects/wooreen-energy-storage-system</w:t>
        </w:r>
      </w:hyperlink>
    </w:p>
    <w:p w14:paraId="2A229543" w14:textId="77777777" w:rsidR="00B9564E" w:rsidRPr="00B9564E" w:rsidRDefault="00B9564E" w:rsidP="00B9564E">
      <w:pPr>
        <w:pStyle w:val="EndNoteBibliography"/>
        <w:spacing w:after="0"/>
        <w:ind w:left="720" w:hanging="720"/>
      </w:pPr>
      <w:r w:rsidRPr="00B9564E">
        <w:tab/>
      </w:r>
    </w:p>
    <w:p w14:paraId="3E5A578B" w14:textId="21C5E81D" w:rsidR="00B9564E" w:rsidRPr="00B9564E" w:rsidRDefault="00B9564E" w:rsidP="00B9564E">
      <w:pPr>
        <w:pStyle w:val="EndNoteBibliography"/>
      </w:pPr>
      <w:r w:rsidRPr="00B9564E">
        <w:t xml:space="preserve">EnergyAustralia (2024a) </w:t>
      </w:r>
      <w:r w:rsidRPr="00B9564E">
        <w:rPr>
          <w:i/>
        </w:rPr>
        <w:t>Climate Transition Action Plan 2024</w:t>
      </w:r>
      <w:r w:rsidRPr="00B9564E">
        <w:t xml:space="preserve">.  </w:t>
      </w:r>
      <w:hyperlink r:id="rId228" w:history="1">
        <w:r w:rsidRPr="00B9564E">
          <w:rPr>
            <w:rStyle w:val="Hyperlink"/>
          </w:rPr>
          <w:t>https://www.energyaustralia.com.au/about-us/sustainability</w:t>
        </w:r>
      </w:hyperlink>
    </w:p>
    <w:p w14:paraId="07AF0A45" w14:textId="77777777" w:rsidR="00B9564E" w:rsidRPr="00B9564E" w:rsidRDefault="00B9564E" w:rsidP="00B9564E">
      <w:pPr>
        <w:pStyle w:val="EndNoteBibliography"/>
        <w:spacing w:after="0"/>
        <w:ind w:left="720" w:hanging="720"/>
      </w:pPr>
      <w:r w:rsidRPr="00B9564E">
        <w:tab/>
      </w:r>
    </w:p>
    <w:p w14:paraId="16BEC2D1" w14:textId="4D380B91" w:rsidR="00B9564E" w:rsidRPr="00B9564E" w:rsidRDefault="00B9564E" w:rsidP="00B9564E">
      <w:pPr>
        <w:pStyle w:val="EndNoteBibliography"/>
      </w:pPr>
      <w:r w:rsidRPr="00B9564E">
        <w:t xml:space="preserve">EnergyAustralia (2024b) </w:t>
      </w:r>
      <w:r w:rsidRPr="00B9564E">
        <w:rPr>
          <w:i/>
        </w:rPr>
        <w:t>Health, Safety, Security and Environment (HSSE) Policy</w:t>
      </w:r>
      <w:r w:rsidRPr="00B9564E">
        <w:t xml:space="preserve">.  </w:t>
      </w:r>
      <w:hyperlink r:id="rId229" w:history="1">
        <w:r w:rsidRPr="00B9564E">
          <w:rPr>
            <w:rStyle w:val="Hyperlink"/>
          </w:rPr>
          <w:t>https://www.energyaustralia.com.au/about-us/sustainability/health-safety-security-and-environment</w:t>
        </w:r>
      </w:hyperlink>
    </w:p>
    <w:p w14:paraId="74DDA14C" w14:textId="77777777" w:rsidR="00B9564E" w:rsidRPr="00B9564E" w:rsidRDefault="00B9564E" w:rsidP="00B9564E">
      <w:pPr>
        <w:pStyle w:val="EndNoteBibliography"/>
        <w:spacing w:after="0"/>
        <w:ind w:left="720" w:hanging="720"/>
      </w:pPr>
      <w:r w:rsidRPr="00B9564E">
        <w:tab/>
      </w:r>
    </w:p>
    <w:p w14:paraId="05EAD0DE" w14:textId="77777777" w:rsidR="00B9564E" w:rsidRPr="00B9564E" w:rsidRDefault="00B9564E" w:rsidP="00B9564E">
      <w:pPr>
        <w:pStyle w:val="EndNoteBibliography"/>
      </w:pPr>
      <w:r w:rsidRPr="00B9564E">
        <w:t xml:space="preserve">EnergyAustralia (2024c) </w:t>
      </w:r>
      <w:r w:rsidRPr="00B9564E">
        <w:rPr>
          <w:i/>
        </w:rPr>
        <w:t>SHEMS13-SHE-L03 - Ground Control Management Plan (GCMP) Revision 13</w:t>
      </w:r>
      <w:r w:rsidRPr="00B9564E">
        <w:t xml:space="preserve">. A1029761. </w:t>
      </w:r>
    </w:p>
    <w:p w14:paraId="7F371D25" w14:textId="77777777" w:rsidR="00B9564E" w:rsidRPr="00B9564E" w:rsidRDefault="00B9564E" w:rsidP="00B9564E">
      <w:pPr>
        <w:pStyle w:val="EndNoteBibliography"/>
        <w:spacing w:after="0"/>
        <w:ind w:left="720" w:hanging="720"/>
      </w:pPr>
      <w:r w:rsidRPr="00B9564E">
        <w:tab/>
      </w:r>
    </w:p>
    <w:p w14:paraId="6877A0FF" w14:textId="77777777" w:rsidR="00B9564E" w:rsidRPr="00B9564E" w:rsidRDefault="00B9564E" w:rsidP="00B9564E">
      <w:pPr>
        <w:pStyle w:val="EndNoteBibliography"/>
      </w:pPr>
      <w:r w:rsidRPr="00B9564E">
        <w:t xml:space="preserve">EnergyAustralia (2025) </w:t>
      </w:r>
      <w:r w:rsidRPr="00B9564E">
        <w:rPr>
          <w:i/>
        </w:rPr>
        <w:t>EnergyAustralia Community Update April 2025</w:t>
      </w:r>
      <w:r w:rsidRPr="00B9564E">
        <w:t xml:space="preserve">. </w:t>
      </w:r>
    </w:p>
    <w:p w14:paraId="4CFB001F" w14:textId="77777777" w:rsidR="00B9564E" w:rsidRPr="00B9564E" w:rsidRDefault="00B9564E" w:rsidP="00B9564E">
      <w:pPr>
        <w:pStyle w:val="EndNoteBibliography"/>
        <w:spacing w:after="0"/>
        <w:ind w:left="720" w:hanging="720"/>
      </w:pPr>
      <w:r w:rsidRPr="00B9564E">
        <w:tab/>
      </w:r>
    </w:p>
    <w:p w14:paraId="29AF14BF" w14:textId="2B85AD31" w:rsidR="00B9564E" w:rsidRPr="00B9564E" w:rsidRDefault="00B9564E" w:rsidP="00B9564E">
      <w:pPr>
        <w:pStyle w:val="EndNoteBibliography"/>
      </w:pPr>
      <w:r w:rsidRPr="00B9564E">
        <w:t xml:space="preserve">EPA (2021) </w:t>
      </w:r>
      <w:r w:rsidRPr="00B9564E">
        <w:rPr>
          <w:i/>
        </w:rPr>
        <w:t>Mining and quarrying - Guide to preventing harm to the people and the environment (Publication 1823.1)</w:t>
      </w:r>
      <w:r w:rsidRPr="00B9564E">
        <w:t xml:space="preserve">. Environment Protection Authority Victoria. State Government of Victoria. A2407211.  </w:t>
      </w:r>
      <w:hyperlink r:id="rId230" w:history="1">
        <w:r w:rsidRPr="00B9564E">
          <w:rPr>
            <w:rStyle w:val="Hyperlink"/>
          </w:rPr>
          <w:t>https://www.epa.vic.gov.au/about-epa/publications/1823-1</w:t>
        </w:r>
      </w:hyperlink>
    </w:p>
    <w:p w14:paraId="05B99564" w14:textId="77777777" w:rsidR="00B9564E" w:rsidRPr="00B9564E" w:rsidRDefault="00B9564E" w:rsidP="00B9564E">
      <w:pPr>
        <w:pStyle w:val="EndNoteBibliography"/>
        <w:spacing w:after="0"/>
        <w:ind w:left="720" w:hanging="720"/>
      </w:pPr>
      <w:r w:rsidRPr="00B9564E">
        <w:tab/>
      </w:r>
    </w:p>
    <w:p w14:paraId="1CAD3C3C" w14:textId="41CD5966" w:rsidR="00B9564E" w:rsidRPr="00B9564E" w:rsidRDefault="00B9564E" w:rsidP="00B9564E">
      <w:pPr>
        <w:pStyle w:val="EndNoteBibliography"/>
      </w:pPr>
      <w:r w:rsidRPr="00B9564E">
        <w:t xml:space="preserve">EPA (2022) </w:t>
      </w:r>
      <w:r w:rsidRPr="00B9564E">
        <w:rPr>
          <w:i/>
        </w:rPr>
        <w:t>Environment Reference Standard</w:t>
      </w:r>
      <w:r w:rsidRPr="00B9564E">
        <w:t xml:space="preserve">. Environment Protection Authority Victoria. State Government of Victoria. A2407212.  </w:t>
      </w:r>
      <w:hyperlink r:id="rId231" w:history="1">
        <w:r w:rsidRPr="00B9564E">
          <w:rPr>
            <w:rStyle w:val="Hyperlink"/>
          </w:rPr>
          <w:t>https://www.epa.vic.gov.au/about-epa/laws/compliance-and-directions/environment-reference-standard</w:t>
        </w:r>
      </w:hyperlink>
    </w:p>
    <w:p w14:paraId="5AEFF12C" w14:textId="77777777" w:rsidR="00B9564E" w:rsidRPr="00B9564E" w:rsidRDefault="00B9564E" w:rsidP="00B9564E">
      <w:pPr>
        <w:pStyle w:val="EndNoteBibliography"/>
        <w:spacing w:after="0"/>
        <w:ind w:left="720" w:hanging="720"/>
      </w:pPr>
      <w:r w:rsidRPr="00B9564E">
        <w:tab/>
      </w:r>
    </w:p>
    <w:p w14:paraId="2AAAF8EA" w14:textId="6F47C584" w:rsidR="00B9564E" w:rsidRPr="00B9564E" w:rsidRDefault="00B9564E" w:rsidP="00B9564E">
      <w:pPr>
        <w:pStyle w:val="EndNoteBibliography"/>
      </w:pPr>
      <w:r w:rsidRPr="00B9564E">
        <w:t xml:space="preserve">EPA (2023) </w:t>
      </w:r>
      <w:r w:rsidRPr="00B9564E">
        <w:rPr>
          <w:i/>
        </w:rPr>
        <w:t>Operating Licence OL000010961 for EnergyAustralia Yallourn Pty Ltd</w:t>
      </w:r>
      <w:r w:rsidRPr="00B9564E">
        <w:t xml:space="preserve">. Environment Protection Authority Victoria. State Government of Victoria. A2218022.  </w:t>
      </w:r>
      <w:hyperlink r:id="rId232" w:history="1">
        <w:r w:rsidRPr="00B9564E">
          <w:rPr>
            <w:rStyle w:val="Hyperlink"/>
          </w:rPr>
          <w:t>https://www.epa.vic.gov.au/about-epa/public-registers/permissions/public-register-details?id=OL000010961</w:t>
        </w:r>
      </w:hyperlink>
    </w:p>
    <w:p w14:paraId="59781292" w14:textId="77777777" w:rsidR="00B9564E" w:rsidRPr="00B9564E" w:rsidRDefault="00B9564E" w:rsidP="00B9564E">
      <w:pPr>
        <w:pStyle w:val="EndNoteBibliography"/>
        <w:spacing w:after="0"/>
        <w:ind w:left="720" w:hanging="720"/>
      </w:pPr>
      <w:r w:rsidRPr="00B9564E">
        <w:tab/>
      </w:r>
    </w:p>
    <w:p w14:paraId="4A774EE3" w14:textId="77777777" w:rsidR="00B9564E" w:rsidRPr="00B9564E" w:rsidRDefault="00B9564E" w:rsidP="00B9564E">
      <w:pPr>
        <w:pStyle w:val="EndNoteBibliography"/>
      </w:pPr>
      <w:r w:rsidRPr="00B9564E">
        <w:t xml:space="preserve">ERM (2023a) </w:t>
      </w:r>
      <w:r w:rsidRPr="00B9564E">
        <w:rPr>
          <w:i/>
        </w:rPr>
        <w:t>Groundwater Dependent Ecosystems (GDE) Review</w:t>
      </w:r>
      <w:r w:rsidRPr="00B9564E">
        <w:t xml:space="preserve">. Environmental Resources Management Australia Pty Ltd.  0666315.  A2407360. </w:t>
      </w:r>
    </w:p>
    <w:p w14:paraId="2C21FF5B" w14:textId="77777777" w:rsidR="00B9564E" w:rsidRPr="00B9564E" w:rsidRDefault="00B9564E" w:rsidP="00B9564E">
      <w:pPr>
        <w:pStyle w:val="EndNoteBibliography"/>
        <w:spacing w:after="0"/>
        <w:ind w:left="720" w:hanging="720"/>
      </w:pPr>
      <w:r w:rsidRPr="00B9564E">
        <w:tab/>
      </w:r>
    </w:p>
    <w:p w14:paraId="6369C961" w14:textId="77777777" w:rsidR="00B9564E" w:rsidRPr="00B9564E" w:rsidRDefault="00B9564E" w:rsidP="00B9564E">
      <w:pPr>
        <w:pStyle w:val="EndNoteBibliography"/>
      </w:pPr>
      <w:r w:rsidRPr="00B9564E">
        <w:t xml:space="preserve">ERM (2023b) </w:t>
      </w:r>
      <w:r w:rsidRPr="00B9564E">
        <w:rPr>
          <w:i/>
        </w:rPr>
        <w:t>Mine Rehabilitation Visioning Workshops: Outcomes Report</w:t>
      </w:r>
      <w:r w:rsidRPr="00B9564E">
        <w:t xml:space="preserve">. Environmental Resources Management Australia Pty Ltd.  0681306.  A2407364. </w:t>
      </w:r>
    </w:p>
    <w:p w14:paraId="26C06F8E" w14:textId="77777777" w:rsidR="00B9564E" w:rsidRPr="00B9564E" w:rsidRDefault="00B9564E" w:rsidP="00B9564E">
      <w:pPr>
        <w:pStyle w:val="EndNoteBibliography"/>
        <w:spacing w:after="0"/>
        <w:ind w:left="720" w:hanging="720"/>
      </w:pPr>
      <w:r w:rsidRPr="00B9564E">
        <w:tab/>
      </w:r>
    </w:p>
    <w:p w14:paraId="0F325CE4" w14:textId="77777777" w:rsidR="00B9564E" w:rsidRPr="00B9564E" w:rsidRDefault="00B9564E" w:rsidP="00B9564E">
      <w:pPr>
        <w:pStyle w:val="EndNoteBibliography"/>
      </w:pPr>
      <w:r w:rsidRPr="00B9564E">
        <w:t xml:space="preserve">ERM (2023c) </w:t>
      </w:r>
      <w:r w:rsidRPr="00B9564E">
        <w:rPr>
          <w:i/>
        </w:rPr>
        <w:t>Mine Rehabilitation Visioning Workshops: Outcomes Report - Addendum</w:t>
      </w:r>
      <w:r w:rsidRPr="00B9564E">
        <w:t xml:space="preserve">. Environmental Resources Management Australia Pty Ltd.  0696899.  A2407362. </w:t>
      </w:r>
    </w:p>
    <w:p w14:paraId="2F4A525D" w14:textId="77777777" w:rsidR="00B9564E" w:rsidRPr="00B9564E" w:rsidRDefault="00B9564E" w:rsidP="00B9564E">
      <w:pPr>
        <w:pStyle w:val="EndNoteBibliography"/>
        <w:spacing w:after="0"/>
        <w:ind w:left="720" w:hanging="720"/>
      </w:pPr>
      <w:r w:rsidRPr="00B9564E">
        <w:tab/>
      </w:r>
    </w:p>
    <w:p w14:paraId="1B18D89E" w14:textId="77777777" w:rsidR="00B9564E" w:rsidRPr="00B9564E" w:rsidRDefault="00B9564E" w:rsidP="00B9564E">
      <w:pPr>
        <w:pStyle w:val="EndNoteBibliography"/>
      </w:pPr>
      <w:r w:rsidRPr="00B9564E">
        <w:t xml:space="preserve">ERM (2024) </w:t>
      </w:r>
      <w:r w:rsidRPr="00B9564E">
        <w:rPr>
          <w:i/>
        </w:rPr>
        <w:t>Hydrogeological Numerical Model: summary of works letter</w:t>
      </w:r>
      <w:r w:rsidRPr="00B9564E">
        <w:t xml:space="preserve">. Environmental Resources Management Australia Pty Ltd.  0576247_L05_Final.  A2419279. </w:t>
      </w:r>
    </w:p>
    <w:p w14:paraId="2859049A" w14:textId="77777777" w:rsidR="00B9564E" w:rsidRPr="00B9564E" w:rsidRDefault="00B9564E" w:rsidP="00B9564E">
      <w:pPr>
        <w:pStyle w:val="EndNoteBibliography"/>
        <w:spacing w:after="0"/>
        <w:ind w:left="720" w:hanging="720"/>
      </w:pPr>
      <w:r w:rsidRPr="00B9564E">
        <w:tab/>
      </w:r>
    </w:p>
    <w:p w14:paraId="0A8A23DE" w14:textId="38210E9D" w:rsidR="00B9564E" w:rsidRPr="00B9564E" w:rsidRDefault="00B9564E" w:rsidP="00B9564E">
      <w:pPr>
        <w:pStyle w:val="EndNoteBibliography"/>
      </w:pPr>
      <w:r w:rsidRPr="00B9564E">
        <w:t xml:space="preserve">ERR and EPA (2021) </w:t>
      </w:r>
      <w:r w:rsidRPr="00B9564E">
        <w:rPr>
          <w:i/>
        </w:rPr>
        <w:t>Memorandum of Understanding</w:t>
      </w:r>
      <w:r w:rsidRPr="00B9564E">
        <w:t xml:space="preserve">. Earth Resources Regulation Unit of The Department of Jobs, Precincts and Regions, and Environment Protection Authority Victoria,. A2407230.  </w:t>
      </w:r>
      <w:hyperlink r:id="rId233" w:history="1">
        <w:r w:rsidRPr="00B9564E">
          <w:rPr>
            <w:rStyle w:val="Hyperlink"/>
          </w:rPr>
          <w:t>https://resources.vic.gov.au/__data/assets/pdf_file/0004/685345/Earth-Resources-Regulation-and-Environment-Protection-Authority-MoU-23-June-2021-Final.pdf</w:t>
        </w:r>
      </w:hyperlink>
    </w:p>
    <w:p w14:paraId="2AC4DF9B" w14:textId="77777777" w:rsidR="00B9564E" w:rsidRPr="00B9564E" w:rsidRDefault="00B9564E" w:rsidP="00B9564E">
      <w:pPr>
        <w:pStyle w:val="EndNoteBibliography"/>
        <w:spacing w:after="0"/>
        <w:ind w:left="720" w:hanging="720"/>
      </w:pPr>
      <w:r w:rsidRPr="00B9564E">
        <w:tab/>
      </w:r>
    </w:p>
    <w:p w14:paraId="1DC6BC39" w14:textId="4B2D1E2C" w:rsidR="00B9564E" w:rsidRPr="00B9564E" w:rsidRDefault="00B9564E" w:rsidP="00B9564E">
      <w:pPr>
        <w:pStyle w:val="EndNoteBibliography"/>
      </w:pPr>
      <w:r w:rsidRPr="00B9564E">
        <w:t>FedUni (2023) "</w:t>
      </w:r>
      <w:r w:rsidRPr="00B9564E">
        <w:rPr>
          <w:i/>
        </w:rPr>
        <w:t>Visualising Victoria's Groundwater (VVG) database</w:t>
      </w:r>
      <w:r w:rsidRPr="00B9564E">
        <w:t xml:space="preserve">." Federation University Australia Mt Helen. Accessed January 2023 by ERM, from </w:t>
      </w:r>
      <w:hyperlink r:id="rId234" w:history="1">
        <w:r w:rsidRPr="00B9564E">
          <w:rPr>
            <w:rStyle w:val="Hyperlink"/>
          </w:rPr>
          <w:t>https://www.vvg.org.au/</w:t>
        </w:r>
      </w:hyperlink>
      <w:r w:rsidRPr="00B9564E">
        <w:t xml:space="preserve"> </w:t>
      </w:r>
    </w:p>
    <w:p w14:paraId="7AD450B4" w14:textId="77777777" w:rsidR="00B9564E" w:rsidRPr="00B9564E" w:rsidRDefault="00B9564E" w:rsidP="00B9564E">
      <w:pPr>
        <w:pStyle w:val="EndNoteBibliography"/>
        <w:spacing w:after="0"/>
        <w:ind w:left="720" w:hanging="720"/>
      </w:pPr>
      <w:r w:rsidRPr="00B9564E">
        <w:tab/>
      </w:r>
    </w:p>
    <w:p w14:paraId="6CDF7B81" w14:textId="6090749A" w:rsidR="00B9564E" w:rsidRPr="00B9564E" w:rsidRDefault="00B9564E" w:rsidP="00B9564E">
      <w:pPr>
        <w:pStyle w:val="EndNoteBibliography"/>
      </w:pPr>
      <w:r w:rsidRPr="00B9564E">
        <w:t xml:space="preserve">Foran, T., Reeves, J. and Haque, K. (2024) </w:t>
      </w:r>
      <w:r w:rsidRPr="00B9564E">
        <w:rPr>
          <w:i/>
        </w:rPr>
        <w:t>Collaborative planning for people navigating mine land transition: progress in Australia’s Latrobe Valley.</w:t>
      </w:r>
      <w:r w:rsidRPr="00B9564E">
        <w:t xml:space="preserve"> CRC TiME.  ISBN 978-1-922704-31-3.  A2331159.  </w:t>
      </w:r>
      <w:hyperlink r:id="rId235" w:history="1">
        <w:r w:rsidRPr="00B9564E">
          <w:rPr>
            <w:rStyle w:val="Hyperlink"/>
          </w:rPr>
          <w:t>https://crctime.com.au/macwp/wp-content/uploads/2024/06/Project-1.7-Stage-1_Final-Report_approved.pdf</w:t>
        </w:r>
      </w:hyperlink>
    </w:p>
    <w:p w14:paraId="7D37BA03" w14:textId="77777777" w:rsidR="00B9564E" w:rsidRPr="00B9564E" w:rsidRDefault="00B9564E" w:rsidP="00B9564E">
      <w:pPr>
        <w:pStyle w:val="EndNoteBibliography"/>
        <w:spacing w:after="0"/>
        <w:ind w:left="720" w:hanging="720"/>
      </w:pPr>
      <w:r w:rsidRPr="00B9564E">
        <w:tab/>
      </w:r>
    </w:p>
    <w:p w14:paraId="0A53FB65" w14:textId="77777777" w:rsidR="00B9564E" w:rsidRPr="00B9564E" w:rsidRDefault="00B9564E" w:rsidP="00B9564E">
      <w:pPr>
        <w:pStyle w:val="EndNoteBibliography"/>
      </w:pPr>
      <w:r w:rsidRPr="00B9564E">
        <w:t xml:space="preserve">Fourie, A. B., Tibbett, M. and De Jong, J. (2021). </w:t>
      </w:r>
      <w:r w:rsidRPr="00B9564E">
        <w:rPr>
          <w:i/>
        </w:rPr>
        <w:t>The fallacy of designing for in-perpetuity: geotechnical presumptions, ecosystem responses and concepts for managing inevitable change</w:t>
      </w:r>
      <w:r w:rsidRPr="00B9564E">
        <w:t>. Mine Closure 2012: Proceedings of the Seventh International Conference on Mine Closure, Perth A2407190.</w:t>
      </w:r>
    </w:p>
    <w:p w14:paraId="777DD0ED" w14:textId="77777777" w:rsidR="00B9564E" w:rsidRPr="00B9564E" w:rsidRDefault="00B9564E" w:rsidP="00B9564E">
      <w:pPr>
        <w:pStyle w:val="EndNoteBibliography"/>
        <w:spacing w:after="0"/>
        <w:ind w:left="720" w:hanging="720"/>
      </w:pPr>
      <w:r w:rsidRPr="00B9564E">
        <w:tab/>
      </w:r>
    </w:p>
    <w:p w14:paraId="14C812CA" w14:textId="77777777" w:rsidR="00B9564E" w:rsidRPr="00B9564E" w:rsidRDefault="00B9564E" w:rsidP="00B9564E">
      <w:pPr>
        <w:pStyle w:val="EndNoteBibliography"/>
      </w:pPr>
      <w:r w:rsidRPr="00B9564E">
        <w:t xml:space="preserve">Geo-Eng (1993) </w:t>
      </w:r>
      <w:r w:rsidRPr="00B9564E">
        <w:rPr>
          <w:i/>
        </w:rPr>
        <w:t>Yallourn Open Cut Mine Rehabilitation Assessment of Open Cut Stability Proposed Flooding Option</w:t>
      </w:r>
      <w:r w:rsidRPr="00B9564E">
        <w:t xml:space="preserve">. G.-e. P. Ltd.  1155/2.  A1219556. </w:t>
      </w:r>
    </w:p>
    <w:p w14:paraId="516F8745" w14:textId="77777777" w:rsidR="00B9564E" w:rsidRPr="00B9564E" w:rsidRDefault="00B9564E" w:rsidP="00B9564E">
      <w:pPr>
        <w:pStyle w:val="EndNoteBibliography"/>
        <w:spacing w:after="0"/>
        <w:ind w:left="720" w:hanging="720"/>
      </w:pPr>
      <w:r w:rsidRPr="00B9564E">
        <w:tab/>
      </w:r>
    </w:p>
    <w:p w14:paraId="5412E61E" w14:textId="77777777" w:rsidR="00B9564E" w:rsidRPr="00B9564E" w:rsidRDefault="00B9564E" w:rsidP="00B9564E">
      <w:pPr>
        <w:pStyle w:val="EndNoteBibliography"/>
      </w:pPr>
      <w:r w:rsidRPr="00B9564E">
        <w:t xml:space="preserve">GHD (2009) </w:t>
      </w:r>
      <w:r w:rsidRPr="00B9564E">
        <w:rPr>
          <w:i/>
        </w:rPr>
        <w:t>Mine Rehabilitation Options and Scenarios for the Latrobe Valley: Developing a Rehabilitation Framework</w:t>
      </w:r>
      <w:r w:rsidRPr="00B9564E">
        <w:t xml:space="preserve">. Regional Monitoring Committee.  31/22098/152999.  A1043124. </w:t>
      </w:r>
    </w:p>
    <w:p w14:paraId="143BF18F" w14:textId="77777777" w:rsidR="00B9564E" w:rsidRPr="00B9564E" w:rsidRDefault="00B9564E" w:rsidP="00B9564E">
      <w:pPr>
        <w:pStyle w:val="EndNoteBibliography"/>
        <w:spacing w:after="0"/>
        <w:ind w:left="720" w:hanging="720"/>
      </w:pPr>
      <w:r w:rsidRPr="00B9564E">
        <w:tab/>
      </w:r>
    </w:p>
    <w:p w14:paraId="147DC637" w14:textId="77777777" w:rsidR="00B9564E" w:rsidRPr="00B9564E" w:rsidRDefault="00B9564E" w:rsidP="00B9564E">
      <w:pPr>
        <w:pStyle w:val="EndNoteBibliography"/>
      </w:pPr>
      <w:r w:rsidRPr="00B9564E">
        <w:t xml:space="preserve">GHD (2012) </w:t>
      </w:r>
      <w:r w:rsidRPr="00B9564E">
        <w:rPr>
          <w:i/>
        </w:rPr>
        <w:t>Report for Yallourn Mine Rehabilitation Geotechnical Assessment of Flooding Options</w:t>
      </w:r>
      <w:r w:rsidRPr="00B9564E">
        <w:t xml:space="preserve">. GHD Pty Ltd.  31/27070/15819.  A1047231. </w:t>
      </w:r>
    </w:p>
    <w:p w14:paraId="3BD58180" w14:textId="77777777" w:rsidR="00B9564E" w:rsidRPr="00B9564E" w:rsidRDefault="00B9564E" w:rsidP="00B9564E">
      <w:pPr>
        <w:pStyle w:val="EndNoteBibliography"/>
        <w:spacing w:after="0"/>
        <w:ind w:left="720" w:hanging="720"/>
      </w:pPr>
      <w:r w:rsidRPr="00B9564E">
        <w:tab/>
      </w:r>
    </w:p>
    <w:p w14:paraId="10CC0C48" w14:textId="77777777" w:rsidR="00B9564E" w:rsidRPr="00B9564E" w:rsidRDefault="00B9564E" w:rsidP="00B9564E">
      <w:pPr>
        <w:pStyle w:val="EndNoteBibliography"/>
      </w:pPr>
      <w:r w:rsidRPr="00B9564E">
        <w:t xml:space="preserve">GHD (2020) </w:t>
      </w:r>
      <w:r w:rsidRPr="00B9564E">
        <w:rPr>
          <w:i/>
        </w:rPr>
        <w:t>Yallourn Mine Closure Lake Scenario MVF Batter Stability Assessment</w:t>
      </w:r>
      <w:r w:rsidRPr="00B9564E">
        <w:t xml:space="preserve">. GHD Pty Ltd.  12510687.  A1686295. </w:t>
      </w:r>
    </w:p>
    <w:p w14:paraId="383BAE4D" w14:textId="77777777" w:rsidR="00B9564E" w:rsidRPr="00B9564E" w:rsidRDefault="00B9564E" w:rsidP="00B9564E">
      <w:pPr>
        <w:pStyle w:val="EndNoteBibliography"/>
        <w:spacing w:after="0"/>
        <w:ind w:left="720" w:hanging="720"/>
      </w:pPr>
      <w:r w:rsidRPr="00B9564E">
        <w:tab/>
      </w:r>
    </w:p>
    <w:p w14:paraId="4D401DBE" w14:textId="77777777" w:rsidR="00B9564E" w:rsidRPr="00B9564E" w:rsidRDefault="00B9564E" w:rsidP="00B9564E">
      <w:pPr>
        <w:pStyle w:val="EndNoteBibliography"/>
      </w:pPr>
      <w:r w:rsidRPr="00B9564E">
        <w:t xml:space="preserve">GHD (2023) </w:t>
      </w:r>
      <w:r w:rsidRPr="00B9564E">
        <w:rPr>
          <w:i/>
        </w:rPr>
        <w:t>Yallourn Rehabilitation Hydrogeological Modelling: Hydrogeological Conceptual Model</w:t>
      </w:r>
      <w:r w:rsidRPr="00B9564E">
        <w:t xml:space="preserve">. GHD Pty Ltd.  12521481.  A2190940. </w:t>
      </w:r>
    </w:p>
    <w:p w14:paraId="3A506824" w14:textId="77777777" w:rsidR="00B9564E" w:rsidRPr="00B9564E" w:rsidRDefault="00B9564E" w:rsidP="00B9564E">
      <w:pPr>
        <w:pStyle w:val="EndNoteBibliography"/>
        <w:spacing w:after="0"/>
        <w:ind w:left="720" w:hanging="720"/>
      </w:pPr>
      <w:r w:rsidRPr="00B9564E">
        <w:tab/>
      </w:r>
    </w:p>
    <w:p w14:paraId="61B7F085" w14:textId="77777777" w:rsidR="00B9564E" w:rsidRPr="00B9564E" w:rsidRDefault="00B9564E" w:rsidP="00B9564E">
      <w:pPr>
        <w:pStyle w:val="EndNoteBibliography"/>
      </w:pPr>
      <w:r w:rsidRPr="00B9564E">
        <w:t xml:space="preserve">GHD (2024a) </w:t>
      </w:r>
      <w:r w:rsidRPr="00B9564E">
        <w:rPr>
          <w:i/>
        </w:rPr>
        <w:t>Latrobe Valley Regional Groundwater and Land Level Monitoring Report: Annual Report July 2023 to June 2024</w:t>
      </w:r>
      <w:r w:rsidRPr="00B9564E">
        <w:t xml:space="preserve">. Regional Monitoring Committee.  12643645.  A2340136. </w:t>
      </w:r>
    </w:p>
    <w:p w14:paraId="6A243E3E" w14:textId="77777777" w:rsidR="00B9564E" w:rsidRPr="00B9564E" w:rsidRDefault="00B9564E" w:rsidP="00B9564E">
      <w:pPr>
        <w:pStyle w:val="EndNoteBibliography"/>
        <w:spacing w:after="0"/>
        <w:ind w:left="720" w:hanging="720"/>
      </w:pPr>
      <w:r w:rsidRPr="00B9564E">
        <w:tab/>
      </w:r>
    </w:p>
    <w:p w14:paraId="7989C6C3" w14:textId="77777777" w:rsidR="00B9564E" w:rsidRPr="00B9564E" w:rsidRDefault="00B9564E" w:rsidP="00B9564E">
      <w:pPr>
        <w:pStyle w:val="EndNoteBibliography"/>
      </w:pPr>
      <w:r w:rsidRPr="00B9564E">
        <w:t xml:space="preserve">GHD (2024b) </w:t>
      </w:r>
      <w:r w:rsidRPr="00B9564E">
        <w:rPr>
          <w:i/>
        </w:rPr>
        <w:t>Yallourn Mine Rehabilitation Mine Pit Lake Triggered Seismicity Preliminary Assessment</w:t>
      </w:r>
      <w:r w:rsidRPr="00B9564E">
        <w:t xml:space="preserve">. GHD Pty Ltd.  12619712.  A2265281. </w:t>
      </w:r>
    </w:p>
    <w:p w14:paraId="1DD3901F" w14:textId="77777777" w:rsidR="00B9564E" w:rsidRPr="00B9564E" w:rsidRDefault="00B9564E" w:rsidP="00B9564E">
      <w:pPr>
        <w:pStyle w:val="EndNoteBibliography"/>
        <w:spacing w:after="0"/>
        <w:ind w:left="720" w:hanging="720"/>
      </w:pPr>
      <w:r w:rsidRPr="00B9564E">
        <w:tab/>
      </w:r>
    </w:p>
    <w:p w14:paraId="13FA1DE8" w14:textId="77777777" w:rsidR="00B9564E" w:rsidRPr="00B9564E" w:rsidRDefault="00B9564E" w:rsidP="00B9564E">
      <w:pPr>
        <w:pStyle w:val="EndNoteBibliography"/>
      </w:pPr>
      <w:r w:rsidRPr="00B9564E">
        <w:t xml:space="preserve">GHD (2025a) </w:t>
      </w:r>
      <w:r w:rsidRPr="00B9564E">
        <w:rPr>
          <w:i/>
        </w:rPr>
        <w:t>Declared Mine Rehabilitation Plan Risk Assessment Report</w:t>
      </w:r>
      <w:r w:rsidRPr="00B9564E">
        <w:t xml:space="preserve">. GHD Pty Ltd.  12643220.  A2407374. </w:t>
      </w:r>
    </w:p>
    <w:p w14:paraId="034BA817" w14:textId="77777777" w:rsidR="00B9564E" w:rsidRPr="00B9564E" w:rsidRDefault="00B9564E" w:rsidP="00B9564E">
      <w:pPr>
        <w:pStyle w:val="EndNoteBibliography"/>
        <w:spacing w:after="0"/>
        <w:ind w:left="720" w:hanging="720"/>
      </w:pPr>
      <w:r w:rsidRPr="00B9564E">
        <w:tab/>
      </w:r>
    </w:p>
    <w:p w14:paraId="62FA0B09" w14:textId="77777777" w:rsidR="00B9564E" w:rsidRPr="00B9564E" w:rsidRDefault="00B9564E" w:rsidP="00B9564E">
      <w:pPr>
        <w:pStyle w:val="EndNoteBibliography"/>
      </w:pPr>
      <w:r w:rsidRPr="00B9564E">
        <w:t xml:space="preserve">GHD (2025b) </w:t>
      </w:r>
      <w:r w:rsidRPr="00B9564E">
        <w:rPr>
          <w:i/>
        </w:rPr>
        <w:t>Yallourn Rehabilitation Hydrogeological Modelling: Numerical Groundwater Model – Design, Construction and Calibration Report</w:t>
      </w:r>
      <w:r w:rsidRPr="00B9564E">
        <w:t xml:space="preserve">. GHD Pty Ltd.  12521481.  A2408591. </w:t>
      </w:r>
    </w:p>
    <w:p w14:paraId="12E4FF39" w14:textId="77777777" w:rsidR="00B9564E" w:rsidRPr="00B9564E" w:rsidRDefault="00B9564E" w:rsidP="00B9564E">
      <w:pPr>
        <w:pStyle w:val="EndNoteBibliography"/>
        <w:spacing w:after="0"/>
        <w:ind w:left="720" w:hanging="720"/>
      </w:pPr>
      <w:r w:rsidRPr="00B9564E">
        <w:tab/>
      </w:r>
    </w:p>
    <w:p w14:paraId="187D4A60" w14:textId="77777777" w:rsidR="00B9564E" w:rsidRPr="00B9564E" w:rsidRDefault="00B9564E" w:rsidP="00B9564E">
      <w:pPr>
        <w:pStyle w:val="EndNoteBibliography"/>
      </w:pPr>
      <w:r w:rsidRPr="00B9564E">
        <w:t xml:space="preserve">GHD (2025c) </w:t>
      </w:r>
      <w:r w:rsidRPr="00B9564E">
        <w:rPr>
          <w:i/>
        </w:rPr>
        <w:t>Yallourn Rehabilitation Hydrogeological Modelling: Numerical Groundwater Model – Rehabilitation Scenario Modelling Report</w:t>
      </w:r>
      <w:r w:rsidRPr="00B9564E">
        <w:t xml:space="preserve">. GHD Pty Ltd.  12521481.  A2408594. </w:t>
      </w:r>
    </w:p>
    <w:p w14:paraId="6C35E3D6" w14:textId="77777777" w:rsidR="00B9564E" w:rsidRPr="00B9564E" w:rsidRDefault="00B9564E" w:rsidP="00B9564E">
      <w:pPr>
        <w:pStyle w:val="EndNoteBibliography"/>
        <w:spacing w:after="0"/>
        <w:ind w:left="720" w:hanging="720"/>
      </w:pPr>
      <w:r w:rsidRPr="00B9564E">
        <w:tab/>
      </w:r>
    </w:p>
    <w:p w14:paraId="43000B7F" w14:textId="77777777" w:rsidR="00B9564E" w:rsidRPr="00B9564E" w:rsidRDefault="00B9564E" w:rsidP="00B9564E">
      <w:pPr>
        <w:pStyle w:val="EndNoteBibliography"/>
      </w:pPr>
      <w:r w:rsidRPr="00B9564E">
        <w:t xml:space="preserve">Gilbert, D. M., Coghlan, I. R. and Carley, J. T. (2025) </w:t>
      </w:r>
      <w:r w:rsidRPr="00B9564E">
        <w:rPr>
          <w:i/>
        </w:rPr>
        <w:t>DRAFT Yallourn Mine pit closure – wind wave and shoreline protection analysis</w:t>
      </w:r>
      <w:r w:rsidRPr="00B9564E">
        <w:t xml:space="preserve">. UNSW Water Research Laboratory.  RWL Technical Report 2024/09.  </w:t>
      </w:r>
    </w:p>
    <w:p w14:paraId="0A09C059" w14:textId="77777777" w:rsidR="00B9564E" w:rsidRPr="00B9564E" w:rsidRDefault="00B9564E" w:rsidP="00B9564E">
      <w:pPr>
        <w:pStyle w:val="EndNoteBibliography"/>
        <w:spacing w:after="0"/>
        <w:ind w:left="720" w:hanging="720"/>
      </w:pPr>
      <w:r w:rsidRPr="00B9564E">
        <w:tab/>
      </w:r>
    </w:p>
    <w:p w14:paraId="5E80FAEF" w14:textId="6F6C180E" w:rsidR="00B9564E" w:rsidRPr="00B9564E" w:rsidRDefault="00B9564E" w:rsidP="00B9564E">
      <w:pPr>
        <w:pStyle w:val="EndNoteBibliography"/>
      </w:pPr>
      <w:r w:rsidRPr="00B9564E">
        <w:t xml:space="preserve">GLaWAC (2024) </w:t>
      </w:r>
      <w:r w:rsidRPr="00B9564E">
        <w:rPr>
          <w:i/>
        </w:rPr>
        <w:t>Pathways to Partnerships: Gunaikurnai and Major Projects</w:t>
      </w:r>
      <w:r w:rsidRPr="00B9564E">
        <w:t xml:space="preserve">. Gunaikurnai Land and Waters Aboriginal Corporation. A2429025.  </w:t>
      </w:r>
      <w:hyperlink r:id="rId236" w:history="1">
        <w:r w:rsidRPr="00B9564E">
          <w:rPr>
            <w:rStyle w:val="Hyperlink"/>
          </w:rPr>
          <w:t>https://gunaikurnai.org/our-news/publications/</w:t>
        </w:r>
      </w:hyperlink>
    </w:p>
    <w:p w14:paraId="2B8F41C3" w14:textId="77777777" w:rsidR="00B9564E" w:rsidRPr="00B9564E" w:rsidRDefault="00B9564E" w:rsidP="00B9564E">
      <w:pPr>
        <w:pStyle w:val="EndNoteBibliography"/>
        <w:spacing w:after="0"/>
        <w:ind w:left="720" w:hanging="720"/>
      </w:pPr>
      <w:r w:rsidRPr="00B9564E">
        <w:tab/>
      </w:r>
    </w:p>
    <w:p w14:paraId="61B69D9E" w14:textId="0D7FD713" w:rsidR="00B9564E" w:rsidRPr="00B9564E" w:rsidRDefault="00B9564E" w:rsidP="00B9564E">
      <w:pPr>
        <w:pStyle w:val="EndNoteBibliography"/>
      </w:pPr>
      <w:r w:rsidRPr="00B9564E">
        <w:t xml:space="preserve">Haque, K., Reeves, J. and Foran, T. (2024) </w:t>
      </w:r>
      <w:r w:rsidRPr="00B9564E">
        <w:rPr>
          <w:i/>
        </w:rPr>
        <w:t>Regional development aspirations for the Latrobe Valley and Gippsland: Setting the context for post mine land use planning.</w:t>
      </w:r>
      <w:r w:rsidRPr="00B9564E">
        <w:t xml:space="preserve"> CRC TiME.  ISBN 978-1-922704-32-0.  A2331149.  </w:t>
      </w:r>
      <w:hyperlink r:id="rId237" w:history="1">
        <w:r w:rsidRPr="00B9564E">
          <w:rPr>
            <w:rStyle w:val="Hyperlink"/>
          </w:rPr>
          <w:t>https://crctime.com.au/macwp/wp-content/uploads/2024/06/Project-1.7-Stage-1_Reg-Dev-Report_approved.pdf</w:t>
        </w:r>
      </w:hyperlink>
    </w:p>
    <w:p w14:paraId="14EDD4F3" w14:textId="77777777" w:rsidR="00B9564E" w:rsidRPr="00B9564E" w:rsidRDefault="00B9564E" w:rsidP="00B9564E">
      <w:pPr>
        <w:pStyle w:val="EndNoteBibliography"/>
        <w:spacing w:after="0"/>
        <w:ind w:left="720" w:hanging="720"/>
      </w:pPr>
      <w:r w:rsidRPr="00B9564E">
        <w:tab/>
      </w:r>
    </w:p>
    <w:p w14:paraId="4A899CFB" w14:textId="7FD85092" w:rsidR="00B9564E" w:rsidRPr="00B9564E" w:rsidRDefault="00B9564E" w:rsidP="00B9564E">
      <w:pPr>
        <w:pStyle w:val="EndNoteBibliography"/>
      </w:pPr>
      <w:r w:rsidRPr="00B9564E">
        <w:t xml:space="preserve">IAP2 (2023) </w:t>
      </w:r>
      <w:r w:rsidRPr="00B9564E">
        <w:rPr>
          <w:i/>
        </w:rPr>
        <w:t>Quality Assurance Standard for Community and Stakeholder Engagement</w:t>
      </w:r>
      <w:r w:rsidRPr="00B9564E">
        <w:t xml:space="preserve">. International Association for Public Participation. A2407208.  </w:t>
      </w:r>
      <w:hyperlink r:id="rId238" w:history="1">
        <w:r w:rsidRPr="00B9564E">
          <w:rPr>
            <w:rStyle w:val="Hyperlink"/>
          </w:rPr>
          <w:t>https://iap2.org.au/resources/quality-assurance-standard/</w:t>
        </w:r>
      </w:hyperlink>
    </w:p>
    <w:p w14:paraId="7D7AE0E2" w14:textId="77777777" w:rsidR="00B9564E" w:rsidRPr="00B9564E" w:rsidRDefault="00B9564E" w:rsidP="00B9564E">
      <w:pPr>
        <w:pStyle w:val="EndNoteBibliography"/>
        <w:spacing w:after="0"/>
        <w:ind w:left="720" w:hanging="720"/>
      </w:pPr>
      <w:r w:rsidRPr="00B9564E">
        <w:tab/>
      </w:r>
    </w:p>
    <w:p w14:paraId="79FE0C64" w14:textId="5241A294" w:rsidR="00B9564E" w:rsidRPr="00B9564E" w:rsidRDefault="00B9564E" w:rsidP="00B9564E">
      <w:pPr>
        <w:pStyle w:val="EndNoteBibliography"/>
      </w:pPr>
      <w:r w:rsidRPr="00B9564E">
        <w:t xml:space="preserve">ICMM (2025) </w:t>
      </w:r>
      <w:r w:rsidRPr="00B9564E">
        <w:rPr>
          <w:i/>
        </w:rPr>
        <w:t>Integrated Mine Closure: Good Practice Guide 3rd edition</w:t>
      </w:r>
      <w:r w:rsidRPr="00B9564E">
        <w:t xml:space="preserve">. International Council on Mining and Metals. A2393708.  </w:t>
      </w:r>
      <w:hyperlink r:id="rId239" w:history="1">
        <w:r w:rsidRPr="00B9564E">
          <w:rPr>
            <w:rStyle w:val="Hyperlink"/>
          </w:rPr>
          <w:t>https://www.icmm.com/integrated-mine-closure</w:t>
        </w:r>
      </w:hyperlink>
    </w:p>
    <w:p w14:paraId="65551E9B" w14:textId="77777777" w:rsidR="00B9564E" w:rsidRPr="00B9564E" w:rsidRDefault="00B9564E" w:rsidP="00B9564E">
      <w:pPr>
        <w:pStyle w:val="EndNoteBibliography"/>
        <w:spacing w:after="0"/>
        <w:ind w:left="720" w:hanging="720"/>
      </w:pPr>
      <w:r w:rsidRPr="00B9564E">
        <w:tab/>
      </w:r>
    </w:p>
    <w:p w14:paraId="1C53E7A4" w14:textId="77777777" w:rsidR="00B9564E" w:rsidRPr="00B9564E" w:rsidRDefault="00B9564E" w:rsidP="00B9564E">
      <w:pPr>
        <w:pStyle w:val="EndNoteBibliography"/>
      </w:pPr>
      <w:r w:rsidRPr="00B9564E">
        <w:t xml:space="preserve">IDEM (2020) </w:t>
      </w:r>
      <w:r w:rsidRPr="00B9564E">
        <w:rPr>
          <w:i/>
        </w:rPr>
        <w:t>Yallourn Conservation Strategy</w:t>
      </w:r>
      <w:r w:rsidRPr="00B9564E">
        <w:t xml:space="preserve">. Indigenous Design Environmental Management. A2150344. </w:t>
      </w:r>
    </w:p>
    <w:p w14:paraId="0B66540B" w14:textId="77777777" w:rsidR="00B9564E" w:rsidRPr="00B9564E" w:rsidRDefault="00B9564E" w:rsidP="00B9564E">
      <w:pPr>
        <w:pStyle w:val="EndNoteBibliography"/>
        <w:spacing w:after="0"/>
        <w:ind w:left="720" w:hanging="720"/>
      </w:pPr>
      <w:r w:rsidRPr="00B9564E">
        <w:tab/>
      </w:r>
    </w:p>
    <w:p w14:paraId="685FA68E" w14:textId="77777777" w:rsidR="00B9564E" w:rsidRPr="00B9564E" w:rsidRDefault="00B9564E" w:rsidP="00B9564E">
      <w:pPr>
        <w:pStyle w:val="EndNoteBibliography"/>
      </w:pPr>
      <w:r w:rsidRPr="00B9564E">
        <w:t xml:space="preserve">IDEM (2022) </w:t>
      </w:r>
      <w:r w:rsidRPr="00B9564E">
        <w:rPr>
          <w:i/>
        </w:rPr>
        <w:t>Summary of vertebrate faunal diversity in Yallourn Conservation Management Plan blocks</w:t>
      </w:r>
      <w:r w:rsidRPr="00B9564E">
        <w:t xml:space="preserve">. ID Ecological Management. A2126361. </w:t>
      </w:r>
    </w:p>
    <w:p w14:paraId="776B9C94" w14:textId="77777777" w:rsidR="00B9564E" w:rsidRPr="00B9564E" w:rsidRDefault="00B9564E" w:rsidP="00B9564E">
      <w:pPr>
        <w:pStyle w:val="EndNoteBibliography"/>
        <w:spacing w:after="0"/>
        <w:ind w:left="720" w:hanging="720"/>
      </w:pPr>
      <w:r w:rsidRPr="00B9564E">
        <w:tab/>
      </w:r>
    </w:p>
    <w:p w14:paraId="2AF02C84" w14:textId="74C69411" w:rsidR="00B9564E" w:rsidRPr="00B9564E" w:rsidRDefault="00B9564E" w:rsidP="00B9564E">
      <w:pPr>
        <w:pStyle w:val="EndNoteBibliography"/>
      </w:pPr>
      <w:r w:rsidRPr="00B9564E">
        <w:t xml:space="preserve">IDEM (2023) </w:t>
      </w:r>
      <w:r w:rsidRPr="00B9564E">
        <w:rPr>
          <w:i/>
        </w:rPr>
        <w:t>Revised EPBC Offset Management Plan: Yallourn Coal Field Re-alignment Project EPBC 2008/4454</w:t>
      </w:r>
      <w:r w:rsidRPr="00B9564E">
        <w:t xml:space="preserve">. ID Ecological Management. A2407409.  </w:t>
      </w:r>
      <w:hyperlink r:id="rId240" w:history="1">
        <w:r w:rsidRPr="00B9564E">
          <w:rPr>
            <w:rStyle w:val="Hyperlink"/>
          </w:rPr>
          <w:t>https://www.energyaustralia.com.au/about-us/energy-generation/yallourn-power-station/environment/environment-protection-biodiversity-and-conservation-act-annual-report</w:t>
        </w:r>
      </w:hyperlink>
    </w:p>
    <w:p w14:paraId="258D8DDD" w14:textId="77777777" w:rsidR="00B9564E" w:rsidRPr="00B9564E" w:rsidRDefault="00B9564E" w:rsidP="00B9564E">
      <w:pPr>
        <w:pStyle w:val="EndNoteBibliography"/>
        <w:spacing w:after="0"/>
        <w:ind w:left="720" w:hanging="720"/>
      </w:pPr>
      <w:r w:rsidRPr="00B9564E">
        <w:tab/>
      </w:r>
    </w:p>
    <w:p w14:paraId="7C645AB8" w14:textId="77777777" w:rsidR="00B9564E" w:rsidRPr="00B9564E" w:rsidRDefault="00B9564E" w:rsidP="00B9564E">
      <w:pPr>
        <w:pStyle w:val="EndNoteBibliography"/>
      </w:pPr>
      <w:r w:rsidRPr="00B9564E">
        <w:t xml:space="preserve">IDEM (2025) </w:t>
      </w:r>
      <w:r w:rsidRPr="00B9564E">
        <w:rPr>
          <w:i/>
        </w:rPr>
        <w:t>EAY Land and Conservation Monitoring Program Summary</w:t>
      </w:r>
      <w:r w:rsidRPr="00B9564E">
        <w:t xml:space="preserve">. ID Ecological Management. A2394229. </w:t>
      </w:r>
    </w:p>
    <w:p w14:paraId="63BB679F" w14:textId="77777777" w:rsidR="00B9564E" w:rsidRPr="00B9564E" w:rsidRDefault="00B9564E" w:rsidP="00B9564E">
      <w:pPr>
        <w:pStyle w:val="EndNoteBibliography"/>
        <w:spacing w:after="0"/>
        <w:ind w:left="720" w:hanging="720"/>
      </w:pPr>
      <w:r w:rsidRPr="00B9564E">
        <w:tab/>
      </w:r>
    </w:p>
    <w:p w14:paraId="4FF72129" w14:textId="77777777" w:rsidR="00B9564E" w:rsidRPr="00B9564E" w:rsidRDefault="00B9564E" w:rsidP="00B9564E">
      <w:pPr>
        <w:pStyle w:val="EndNoteBibliography"/>
      </w:pPr>
      <w:r w:rsidRPr="00B9564E">
        <w:t xml:space="preserve">IDLM (2008) </w:t>
      </w:r>
      <w:r w:rsidRPr="00B9564E">
        <w:rPr>
          <w:i/>
        </w:rPr>
        <w:t>Ecological Assessment: Yallourn Coal Field Development Maryvale Field Eastern Extension</w:t>
      </w:r>
      <w:r w:rsidRPr="00B9564E">
        <w:t xml:space="preserve">. Indigenous Design Land Management P/L. A2394227. </w:t>
      </w:r>
    </w:p>
    <w:p w14:paraId="1DFB2F0A" w14:textId="77777777" w:rsidR="00B9564E" w:rsidRPr="00B9564E" w:rsidRDefault="00B9564E" w:rsidP="00B9564E">
      <w:pPr>
        <w:pStyle w:val="EndNoteBibliography"/>
        <w:spacing w:after="0"/>
        <w:ind w:left="720" w:hanging="720"/>
      </w:pPr>
      <w:r w:rsidRPr="00B9564E">
        <w:tab/>
      </w:r>
    </w:p>
    <w:p w14:paraId="3CCC0147" w14:textId="4D56E8E0" w:rsidR="00B9564E" w:rsidRPr="00B9564E" w:rsidRDefault="00B9564E" w:rsidP="00B9564E">
      <w:pPr>
        <w:pStyle w:val="EndNoteBibliography"/>
      </w:pPr>
      <w:r w:rsidRPr="00B9564E">
        <w:t xml:space="preserve">IEC and ISO (2019) </w:t>
      </w:r>
      <w:r w:rsidRPr="00B9564E">
        <w:rPr>
          <w:i/>
        </w:rPr>
        <w:t>Risk Management – Risk assessment Techniques (IEC 31010:2019)</w:t>
      </w:r>
      <w:r w:rsidRPr="00B9564E">
        <w:t xml:space="preserve">. International Electrotechnical Commission and International Organization for Standardization. A2414562.  </w:t>
      </w:r>
      <w:hyperlink r:id="rId241" w:history="1">
        <w:r w:rsidRPr="00B9564E">
          <w:rPr>
            <w:rStyle w:val="Hyperlink"/>
          </w:rPr>
          <w:t>https://www.iso.org/standard/72140.html</w:t>
        </w:r>
      </w:hyperlink>
    </w:p>
    <w:p w14:paraId="087B5B23" w14:textId="77777777" w:rsidR="00B9564E" w:rsidRPr="00B9564E" w:rsidRDefault="00B9564E" w:rsidP="00B9564E">
      <w:pPr>
        <w:pStyle w:val="EndNoteBibliography"/>
        <w:spacing w:after="0"/>
        <w:ind w:left="720" w:hanging="720"/>
      </w:pPr>
      <w:r w:rsidRPr="00B9564E">
        <w:tab/>
      </w:r>
    </w:p>
    <w:p w14:paraId="31F181C2" w14:textId="7548A77B" w:rsidR="00B9564E" w:rsidRPr="00B9564E" w:rsidRDefault="00B9564E" w:rsidP="00B9564E">
      <w:pPr>
        <w:pStyle w:val="EndNoteBibliography"/>
      </w:pPr>
      <w:r w:rsidRPr="00B9564E">
        <w:t>IESC (2024, 26/02/2024) "</w:t>
      </w:r>
      <w:r w:rsidRPr="00B9564E">
        <w:rPr>
          <w:i/>
        </w:rPr>
        <w:t>About the Independent Expert Scientific Committee on Unconventional Gas Development and Large Coal Mining Development (IESC)</w:t>
      </w:r>
      <w:r w:rsidRPr="00B9564E">
        <w:t xml:space="preserve">." Independent Expert Scientific Committee on Coal Seam Gas and Large Coal Mining. Accessed 01/05/2025, from </w:t>
      </w:r>
      <w:hyperlink r:id="rId242" w:history="1">
        <w:r w:rsidRPr="00B9564E">
          <w:rPr>
            <w:rStyle w:val="Hyperlink"/>
          </w:rPr>
          <w:t>https://www.iesc.gov.au/about-us</w:t>
        </w:r>
      </w:hyperlink>
      <w:r w:rsidRPr="00B9564E">
        <w:t xml:space="preserve"> A2407493.</w:t>
      </w:r>
    </w:p>
    <w:p w14:paraId="72AD2BD0" w14:textId="77777777" w:rsidR="00B9564E" w:rsidRPr="00B9564E" w:rsidRDefault="00B9564E" w:rsidP="00B9564E">
      <w:pPr>
        <w:pStyle w:val="EndNoteBibliography"/>
        <w:spacing w:after="0"/>
        <w:ind w:left="720" w:hanging="720"/>
      </w:pPr>
      <w:r w:rsidRPr="00B9564E">
        <w:tab/>
      </w:r>
    </w:p>
    <w:p w14:paraId="2F7FFF5A" w14:textId="56EC3F4E" w:rsidR="00B9564E" w:rsidRPr="00B9564E" w:rsidRDefault="00B9564E" w:rsidP="00B9564E">
      <w:pPr>
        <w:pStyle w:val="EndNoteBibliography"/>
      </w:pPr>
      <w:r w:rsidRPr="00B9564E">
        <w:t xml:space="preserve">ISO (2015a) </w:t>
      </w:r>
      <w:r w:rsidRPr="00B9564E">
        <w:rPr>
          <w:i/>
        </w:rPr>
        <w:t>Environmental management systems - Requirements with guidance for use (ISO 14001:2015)</w:t>
      </w:r>
      <w:r w:rsidRPr="00B9564E">
        <w:t xml:space="preserve">. International Organization for Standardization. A2414560.  </w:t>
      </w:r>
      <w:hyperlink r:id="rId243" w:history="1">
        <w:r w:rsidRPr="00B9564E">
          <w:rPr>
            <w:rStyle w:val="Hyperlink"/>
          </w:rPr>
          <w:t>https://www.iso.org/standard/60857.html</w:t>
        </w:r>
      </w:hyperlink>
    </w:p>
    <w:p w14:paraId="64CEF5C1" w14:textId="77777777" w:rsidR="00B9564E" w:rsidRPr="00B9564E" w:rsidRDefault="00B9564E" w:rsidP="00B9564E">
      <w:pPr>
        <w:pStyle w:val="EndNoteBibliography"/>
        <w:spacing w:after="0"/>
        <w:ind w:left="720" w:hanging="720"/>
      </w:pPr>
      <w:r w:rsidRPr="00B9564E">
        <w:tab/>
      </w:r>
    </w:p>
    <w:p w14:paraId="3309665F" w14:textId="77444805" w:rsidR="00B9564E" w:rsidRPr="00B9564E" w:rsidRDefault="00B9564E" w:rsidP="00B9564E">
      <w:pPr>
        <w:pStyle w:val="EndNoteBibliography"/>
      </w:pPr>
      <w:r w:rsidRPr="00B9564E">
        <w:t xml:space="preserve">ISO (2015b) </w:t>
      </w:r>
      <w:r w:rsidRPr="00B9564E">
        <w:rPr>
          <w:i/>
        </w:rPr>
        <w:t>Quality management systems - Requirements (ISO 9001:2015)</w:t>
      </w:r>
      <w:r w:rsidRPr="00B9564E">
        <w:t xml:space="preserve">. International Organization for Standardization. A2414561.  </w:t>
      </w:r>
      <w:hyperlink r:id="rId244" w:history="1">
        <w:r w:rsidRPr="00B9564E">
          <w:rPr>
            <w:rStyle w:val="Hyperlink"/>
          </w:rPr>
          <w:t>https://www.iso.org/standard/62085.html</w:t>
        </w:r>
      </w:hyperlink>
    </w:p>
    <w:p w14:paraId="1571678B" w14:textId="77777777" w:rsidR="00B9564E" w:rsidRPr="00B9564E" w:rsidRDefault="00B9564E" w:rsidP="00B9564E">
      <w:pPr>
        <w:pStyle w:val="EndNoteBibliography"/>
        <w:spacing w:after="0"/>
        <w:ind w:left="720" w:hanging="720"/>
      </w:pPr>
      <w:r w:rsidRPr="00B9564E">
        <w:tab/>
      </w:r>
    </w:p>
    <w:p w14:paraId="5A22B93F" w14:textId="072873B8" w:rsidR="00B9564E" w:rsidRPr="00B9564E" w:rsidRDefault="00B9564E" w:rsidP="00B9564E">
      <w:pPr>
        <w:pStyle w:val="EndNoteBibliography"/>
      </w:pPr>
      <w:r w:rsidRPr="00B9564E">
        <w:t xml:space="preserve">ISO (2018a) </w:t>
      </w:r>
      <w:r w:rsidRPr="00B9564E">
        <w:rPr>
          <w:i/>
        </w:rPr>
        <w:t>Occupational health and safety management systems - Requirements with guidance for use (ISO 45001:2018)</w:t>
      </w:r>
      <w:r w:rsidRPr="00B9564E">
        <w:t xml:space="preserve">. International Organization for Standardization. A2414563.  </w:t>
      </w:r>
      <w:hyperlink r:id="rId245" w:history="1">
        <w:r w:rsidRPr="00B9564E">
          <w:rPr>
            <w:rStyle w:val="Hyperlink"/>
          </w:rPr>
          <w:t>https://www.iso.org/standard/63787.html</w:t>
        </w:r>
      </w:hyperlink>
    </w:p>
    <w:p w14:paraId="31D64012" w14:textId="77777777" w:rsidR="00B9564E" w:rsidRPr="00B9564E" w:rsidRDefault="00B9564E" w:rsidP="00B9564E">
      <w:pPr>
        <w:pStyle w:val="EndNoteBibliography"/>
        <w:spacing w:after="0"/>
        <w:ind w:left="720" w:hanging="720"/>
      </w:pPr>
      <w:r w:rsidRPr="00B9564E">
        <w:tab/>
      </w:r>
    </w:p>
    <w:p w14:paraId="1595E544" w14:textId="034C6D4D" w:rsidR="00B9564E" w:rsidRPr="00B9564E" w:rsidRDefault="00B9564E" w:rsidP="00B9564E">
      <w:pPr>
        <w:pStyle w:val="EndNoteBibliography"/>
      </w:pPr>
      <w:r w:rsidRPr="00B9564E">
        <w:t xml:space="preserve">ISO (2018b) </w:t>
      </w:r>
      <w:r w:rsidRPr="00B9564E">
        <w:rPr>
          <w:i/>
        </w:rPr>
        <w:t>Risk Management – Guidelines (ISO 31000:2018)</w:t>
      </w:r>
      <w:r w:rsidRPr="00B9564E">
        <w:t xml:space="preserve">. International Organization for Standardization. A2414559.  </w:t>
      </w:r>
      <w:hyperlink r:id="rId246" w:history="1">
        <w:r w:rsidRPr="00B9564E">
          <w:rPr>
            <w:rStyle w:val="Hyperlink"/>
          </w:rPr>
          <w:t>https://www.iso.org/standard/65694.html</w:t>
        </w:r>
      </w:hyperlink>
    </w:p>
    <w:p w14:paraId="4F324090" w14:textId="77777777" w:rsidR="00B9564E" w:rsidRPr="00B9564E" w:rsidRDefault="00B9564E" w:rsidP="00B9564E">
      <w:pPr>
        <w:pStyle w:val="EndNoteBibliography"/>
        <w:spacing w:after="0"/>
        <w:ind w:left="720" w:hanging="720"/>
      </w:pPr>
      <w:r w:rsidRPr="00B9564E">
        <w:tab/>
      </w:r>
    </w:p>
    <w:p w14:paraId="3FE8600E" w14:textId="75240FED" w:rsidR="00B9564E" w:rsidRPr="00B9564E" w:rsidRDefault="00B9564E" w:rsidP="00B9564E">
      <w:pPr>
        <w:pStyle w:val="EndNoteBibliography"/>
      </w:pPr>
      <w:r w:rsidRPr="00B9564E">
        <w:t xml:space="preserve">ISO (2021a) </w:t>
      </w:r>
      <w:r w:rsidRPr="00B9564E">
        <w:rPr>
          <w:i/>
        </w:rPr>
        <w:t>Mine closure and reclamation planning – Part 1: Requirements (ISO 21795-1:2021)</w:t>
      </w:r>
      <w:r w:rsidRPr="00B9564E">
        <w:t xml:space="preserve">. International Organization for Standardization. A2394052.  </w:t>
      </w:r>
      <w:hyperlink r:id="rId247" w:history="1">
        <w:r w:rsidRPr="00B9564E">
          <w:rPr>
            <w:rStyle w:val="Hyperlink"/>
          </w:rPr>
          <w:t>https://www.iso.org/standard/80425.html</w:t>
        </w:r>
      </w:hyperlink>
    </w:p>
    <w:p w14:paraId="02902EC6" w14:textId="77777777" w:rsidR="00B9564E" w:rsidRPr="00B9564E" w:rsidRDefault="00B9564E" w:rsidP="00B9564E">
      <w:pPr>
        <w:pStyle w:val="EndNoteBibliography"/>
        <w:spacing w:after="0"/>
        <w:ind w:left="720" w:hanging="720"/>
      </w:pPr>
      <w:r w:rsidRPr="00B9564E">
        <w:tab/>
      </w:r>
    </w:p>
    <w:p w14:paraId="57255D76" w14:textId="389BF79F" w:rsidR="00B9564E" w:rsidRPr="00B9564E" w:rsidRDefault="00B9564E" w:rsidP="00B9564E">
      <w:pPr>
        <w:pStyle w:val="EndNoteBibliography"/>
      </w:pPr>
      <w:r w:rsidRPr="00B9564E">
        <w:t xml:space="preserve">ISO (2021b) </w:t>
      </w:r>
      <w:r w:rsidRPr="00B9564E">
        <w:rPr>
          <w:i/>
        </w:rPr>
        <w:t>Mine closure and reclamation planning – Part 2: Guidance (ISO 21795-2:2021)</w:t>
      </w:r>
      <w:r w:rsidRPr="00B9564E">
        <w:t xml:space="preserve">. International Organization for Standardization. A2394053.  </w:t>
      </w:r>
      <w:hyperlink r:id="rId248" w:history="1">
        <w:r w:rsidRPr="00B9564E">
          <w:rPr>
            <w:rStyle w:val="Hyperlink"/>
          </w:rPr>
          <w:t>https://www.iso.org/standard/80426.html</w:t>
        </w:r>
      </w:hyperlink>
    </w:p>
    <w:p w14:paraId="61CA85CC" w14:textId="77777777" w:rsidR="00B9564E" w:rsidRPr="00B9564E" w:rsidRDefault="00B9564E" w:rsidP="00B9564E">
      <w:pPr>
        <w:pStyle w:val="EndNoteBibliography"/>
        <w:spacing w:after="0"/>
        <w:ind w:left="720" w:hanging="720"/>
      </w:pPr>
      <w:r w:rsidRPr="00B9564E">
        <w:tab/>
      </w:r>
    </w:p>
    <w:p w14:paraId="5075E26F" w14:textId="0AD3FF3D" w:rsidR="00B9564E" w:rsidRPr="00B9564E" w:rsidRDefault="00B9564E" w:rsidP="00B9564E">
      <w:pPr>
        <w:pStyle w:val="EndNoteBibliography"/>
      </w:pPr>
      <w:r w:rsidRPr="00B9564E">
        <w:t xml:space="preserve">Jacobs (2020a) </w:t>
      </w:r>
      <w:r w:rsidRPr="00B9564E">
        <w:rPr>
          <w:i/>
        </w:rPr>
        <w:t>Latrobe Valley Regional Rehabilitation Strategy Identification of Recognised Regional Receptors</w:t>
      </w:r>
      <w:r w:rsidRPr="00B9564E">
        <w:t xml:space="preserve">. prepared for Department of Jobs, Precincts and Regions.  LVRRS1617001.  A2329883.  </w:t>
      </w:r>
      <w:hyperlink r:id="rId249" w:history="1">
        <w:r w:rsidRPr="00B9564E">
          <w:rPr>
            <w:rStyle w:val="Hyperlink"/>
          </w:rPr>
          <w:t>https://resources.vic.gov.au/projects/lvrrs/reports</w:t>
        </w:r>
      </w:hyperlink>
    </w:p>
    <w:p w14:paraId="291509DC" w14:textId="77777777" w:rsidR="00B9564E" w:rsidRPr="00B9564E" w:rsidRDefault="00B9564E" w:rsidP="00B9564E">
      <w:pPr>
        <w:pStyle w:val="EndNoteBibliography"/>
        <w:spacing w:after="0"/>
        <w:ind w:left="720" w:hanging="720"/>
      </w:pPr>
      <w:r w:rsidRPr="00B9564E">
        <w:tab/>
      </w:r>
    </w:p>
    <w:p w14:paraId="46E4552F" w14:textId="77777777" w:rsidR="00B9564E" w:rsidRPr="00B9564E" w:rsidRDefault="00B9564E" w:rsidP="00B9564E">
      <w:pPr>
        <w:pStyle w:val="EndNoteBibliography"/>
      </w:pPr>
      <w:r w:rsidRPr="00B9564E">
        <w:t xml:space="preserve">Jacobs (2020b) </w:t>
      </w:r>
      <w:r w:rsidRPr="00B9564E">
        <w:rPr>
          <w:i/>
        </w:rPr>
        <w:t>Yallourn Landfills - Hydrogeological Assessment</w:t>
      </w:r>
      <w:r w:rsidRPr="00B9564E">
        <w:t xml:space="preserve">. Jacobs Australia Pty Ltd.  IS302300-3.  A1746772. </w:t>
      </w:r>
    </w:p>
    <w:p w14:paraId="0F40518A" w14:textId="77777777" w:rsidR="00B9564E" w:rsidRPr="00B9564E" w:rsidRDefault="00B9564E" w:rsidP="00B9564E">
      <w:pPr>
        <w:pStyle w:val="EndNoteBibliography"/>
        <w:spacing w:after="0"/>
        <w:ind w:left="720" w:hanging="720"/>
      </w:pPr>
      <w:r w:rsidRPr="00B9564E">
        <w:tab/>
      </w:r>
    </w:p>
    <w:p w14:paraId="52949EB3" w14:textId="77777777" w:rsidR="00B9564E" w:rsidRPr="00B9564E" w:rsidRDefault="00B9564E" w:rsidP="00B9564E">
      <w:pPr>
        <w:pStyle w:val="EndNoteBibliography"/>
      </w:pPr>
      <w:r w:rsidRPr="00B9564E">
        <w:t xml:space="preserve">Landloch (2022) </w:t>
      </w:r>
      <w:r w:rsidRPr="00B9564E">
        <w:rPr>
          <w:i/>
        </w:rPr>
        <w:t>Preliminary erosion assessment Yallourn Mine</w:t>
      </w:r>
      <w:r w:rsidRPr="00B9564E">
        <w:t xml:space="preserve">.  1483.21a.  A2067534. </w:t>
      </w:r>
    </w:p>
    <w:p w14:paraId="4FC005F0" w14:textId="77777777" w:rsidR="00B9564E" w:rsidRPr="00B9564E" w:rsidRDefault="00B9564E" w:rsidP="00B9564E">
      <w:pPr>
        <w:pStyle w:val="EndNoteBibliography"/>
        <w:spacing w:after="0"/>
        <w:ind w:left="720" w:hanging="720"/>
      </w:pPr>
      <w:r w:rsidRPr="00B9564E">
        <w:tab/>
      </w:r>
    </w:p>
    <w:p w14:paraId="60CFA737" w14:textId="7E7E5752" w:rsidR="00B9564E" w:rsidRPr="00B9564E" w:rsidRDefault="00B9564E" w:rsidP="00B9564E">
      <w:pPr>
        <w:pStyle w:val="EndNoteBibliography"/>
      </w:pPr>
      <w:r w:rsidRPr="00B9564E">
        <w:t xml:space="preserve">LCC (2019) </w:t>
      </w:r>
      <w:r w:rsidRPr="00B9564E">
        <w:rPr>
          <w:i/>
        </w:rPr>
        <w:t>Rural Land Use Strategy</w:t>
      </w:r>
      <w:r w:rsidRPr="00B9564E">
        <w:t xml:space="preserve">. Latrobe City Council. A2407210.  </w:t>
      </w:r>
      <w:hyperlink r:id="rId250" w:history="1">
        <w:r w:rsidRPr="00B9564E">
          <w:rPr>
            <w:rStyle w:val="Hyperlink"/>
          </w:rPr>
          <w:t>https://www.latrobe.vic.gov.au/sites/default/files/Rural_Land_Use_Strategy.pdf</w:t>
        </w:r>
      </w:hyperlink>
    </w:p>
    <w:p w14:paraId="7DF95F6E" w14:textId="77777777" w:rsidR="00B9564E" w:rsidRPr="00B9564E" w:rsidRDefault="00B9564E" w:rsidP="00B9564E">
      <w:pPr>
        <w:pStyle w:val="EndNoteBibliography"/>
        <w:spacing w:after="0"/>
        <w:ind w:left="720" w:hanging="720"/>
      </w:pPr>
      <w:r w:rsidRPr="00B9564E">
        <w:tab/>
      </w:r>
    </w:p>
    <w:p w14:paraId="3B7010CD" w14:textId="77777777" w:rsidR="00B9564E" w:rsidRPr="00B9564E" w:rsidRDefault="00B9564E" w:rsidP="00B9564E">
      <w:pPr>
        <w:pStyle w:val="EndNoteBibliography"/>
      </w:pPr>
      <w:r w:rsidRPr="00B9564E">
        <w:t xml:space="preserve">Maunsell McIntyre (2001) </w:t>
      </w:r>
      <w:r w:rsidRPr="00B9564E">
        <w:rPr>
          <w:i/>
        </w:rPr>
        <w:t>Supplementary Report to the Maryvale Coal Field Development Environmental Effects Statement</w:t>
      </w:r>
      <w:r w:rsidRPr="00B9564E">
        <w:t xml:space="preserve">. A1313905. </w:t>
      </w:r>
    </w:p>
    <w:p w14:paraId="450FAF25" w14:textId="77777777" w:rsidR="00B9564E" w:rsidRPr="00B9564E" w:rsidRDefault="00B9564E" w:rsidP="00B9564E">
      <w:pPr>
        <w:pStyle w:val="EndNoteBibliography"/>
        <w:spacing w:after="0"/>
        <w:ind w:left="720" w:hanging="720"/>
      </w:pPr>
      <w:r w:rsidRPr="00B9564E">
        <w:tab/>
      </w:r>
    </w:p>
    <w:p w14:paraId="4AA9E56B" w14:textId="77777777" w:rsidR="00B9564E" w:rsidRPr="00B9564E" w:rsidRDefault="00B9564E" w:rsidP="00B9564E">
      <w:pPr>
        <w:pStyle w:val="EndNoteBibliography"/>
      </w:pPr>
      <w:r w:rsidRPr="00B9564E">
        <w:t xml:space="preserve">Minister for Planning (2002) </w:t>
      </w:r>
      <w:r w:rsidRPr="00B9564E">
        <w:rPr>
          <w:i/>
        </w:rPr>
        <w:t>Assessment of the Supplementary Report to the Maryvale Coal Field Development EES - Yallourn Energy Pty Ltd</w:t>
      </w:r>
      <w:r w:rsidRPr="00B9564E">
        <w:t xml:space="preserve">. Hon John Thwaites MP. A1122941. </w:t>
      </w:r>
    </w:p>
    <w:p w14:paraId="2793B430" w14:textId="77777777" w:rsidR="00B9564E" w:rsidRPr="00B9564E" w:rsidRDefault="00B9564E" w:rsidP="00B9564E">
      <w:pPr>
        <w:pStyle w:val="EndNoteBibliography"/>
        <w:spacing w:after="0"/>
        <w:ind w:left="720" w:hanging="720"/>
      </w:pPr>
      <w:r w:rsidRPr="00B9564E">
        <w:tab/>
      </w:r>
    </w:p>
    <w:p w14:paraId="4CDA9C8A" w14:textId="41FBBDBC" w:rsidR="00B9564E" w:rsidRPr="00B9564E" w:rsidRDefault="00B9564E" w:rsidP="00B9564E">
      <w:pPr>
        <w:pStyle w:val="EndNoteBibliography"/>
      </w:pPr>
      <w:r w:rsidRPr="00B9564E">
        <w:t xml:space="preserve">Minister for Planning (2010) </w:t>
      </w:r>
      <w:r w:rsidRPr="00B9564E">
        <w:rPr>
          <w:i/>
        </w:rPr>
        <w:t>Yallourn Coal Field Re-alignment Project Environment Report Assessment</w:t>
      </w:r>
      <w:r w:rsidRPr="00B9564E">
        <w:t xml:space="preserve">. Justin Madden MLC.  BMIN005344.  A1035853.  </w:t>
      </w:r>
      <w:hyperlink r:id="rId251" w:history="1">
        <w:r w:rsidRPr="00B9564E">
          <w:rPr>
            <w:rStyle w:val="Hyperlink"/>
          </w:rPr>
          <w:t>https://www.planning.vic.gov.au/__data/assets/pdf_file/0024/687111/Final_Ministers_Assessment_Yallourn_Environment_Report_June_2010.pdf</w:t>
        </w:r>
      </w:hyperlink>
    </w:p>
    <w:p w14:paraId="14A761B0" w14:textId="77777777" w:rsidR="00B9564E" w:rsidRPr="00B9564E" w:rsidRDefault="00B9564E" w:rsidP="00B9564E">
      <w:pPr>
        <w:pStyle w:val="EndNoteBibliography"/>
        <w:spacing w:after="0"/>
        <w:ind w:left="720" w:hanging="720"/>
      </w:pPr>
      <w:r w:rsidRPr="00B9564E">
        <w:tab/>
      </w:r>
    </w:p>
    <w:p w14:paraId="24E2ED92" w14:textId="7CA90B5B" w:rsidR="00B9564E" w:rsidRPr="00B9564E" w:rsidRDefault="00B9564E" w:rsidP="00B9564E">
      <w:pPr>
        <w:pStyle w:val="EndNoteBibliography"/>
      </w:pPr>
      <w:r w:rsidRPr="00B9564E">
        <w:t xml:space="preserve">MLRA (2023) </w:t>
      </w:r>
      <w:r w:rsidRPr="00B9564E">
        <w:rPr>
          <w:i/>
        </w:rPr>
        <w:t>Who is the Mine Land Rehabilitation Authority?</w:t>
      </w:r>
      <w:r w:rsidRPr="00B9564E">
        <w:t xml:space="preserve"> Mine Land Rehabilitation Authority. State Government of Victoria. A2394030.  </w:t>
      </w:r>
      <w:hyperlink r:id="rId252" w:history="1">
        <w:r w:rsidRPr="00B9564E">
          <w:rPr>
            <w:rStyle w:val="Hyperlink"/>
          </w:rPr>
          <w:t>https://www.mineland.vic.gov.au/news/who-is-the-mine-land-rehabilitation-authority/</w:t>
        </w:r>
      </w:hyperlink>
    </w:p>
    <w:p w14:paraId="6BECE5B1" w14:textId="77777777" w:rsidR="00B9564E" w:rsidRPr="00B9564E" w:rsidRDefault="00B9564E" w:rsidP="00B9564E">
      <w:pPr>
        <w:pStyle w:val="EndNoteBibliography"/>
        <w:spacing w:after="0"/>
        <w:ind w:left="720" w:hanging="720"/>
      </w:pPr>
      <w:r w:rsidRPr="00B9564E">
        <w:tab/>
      </w:r>
    </w:p>
    <w:p w14:paraId="5CC9144F" w14:textId="1E40D9B2" w:rsidR="00B9564E" w:rsidRPr="00B9564E" w:rsidRDefault="00B9564E" w:rsidP="00B9564E">
      <w:pPr>
        <w:pStyle w:val="EndNoteBibliography"/>
      </w:pPr>
      <w:r w:rsidRPr="00B9564E">
        <w:t xml:space="preserve">MLRA (2024a) </w:t>
      </w:r>
      <w:r w:rsidRPr="00B9564E">
        <w:rPr>
          <w:i/>
        </w:rPr>
        <w:t>Fact Sheet: What is a Declared Mine Rehabilitation Plan?</w:t>
      </w:r>
      <w:r w:rsidRPr="00B9564E">
        <w:t xml:space="preserve"> Mine Land Rehabilitation Authority. A2394023.  </w:t>
      </w:r>
      <w:hyperlink r:id="rId253" w:history="1">
        <w:r w:rsidRPr="00B9564E">
          <w:rPr>
            <w:rStyle w:val="Hyperlink"/>
          </w:rPr>
          <w:t>https://www.mineland.vic.gov.au/news/declared-mine-rehabilitation-plan-fact-sheet/</w:t>
        </w:r>
      </w:hyperlink>
    </w:p>
    <w:p w14:paraId="56E103AD" w14:textId="77777777" w:rsidR="00B9564E" w:rsidRPr="00B9564E" w:rsidRDefault="00B9564E" w:rsidP="00B9564E">
      <w:pPr>
        <w:pStyle w:val="EndNoteBibliography"/>
        <w:spacing w:after="0"/>
        <w:ind w:left="720" w:hanging="720"/>
      </w:pPr>
      <w:r w:rsidRPr="00B9564E">
        <w:tab/>
      </w:r>
    </w:p>
    <w:p w14:paraId="4BD4227F" w14:textId="2EF87075" w:rsidR="00B9564E" w:rsidRPr="00B9564E" w:rsidRDefault="00B9564E" w:rsidP="00B9564E">
      <w:pPr>
        <w:pStyle w:val="EndNoteBibliography"/>
      </w:pPr>
      <w:r w:rsidRPr="00B9564E">
        <w:t xml:space="preserve">MLRA (2024b) </w:t>
      </w:r>
      <w:r w:rsidRPr="00B9564E">
        <w:rPr>
          <w:i/>
        </w:rPr>
        <w:t>MLRA Vocabulary</w:t>
      </w:r>
      <w:r w:rsidRPr="00B9564E">
        <w:t xml:space="preserve">. Mine Land Rehabilitation Authority. State Government of Victoria. A2394027.  </w:t>
      </w:r>
      <w:hyperlink r:id="rId254" w:history="1">
        <w:r w:rsidRPr="00B9564E">
          <w:rPr>
            <w:rStyle w:val="Hyperlink"/>
          </w:rPr>
          <w:t>https://www.mineland.vic.gov.au/learn/vocabulary/</w:t>
        </w:r>
      </w:hyperlink>
    </w:p>
    <w:p w14:paraId="351DC9E1" w14:textId="77777777" w:rsidR="00B9564E" w:rsidRPr="00B9564E" w:rsidRDefault="00B9564E" w:rsidP="00B9564E">
      <w:pPr>
        <w:pStyle w:val="EndNoteBibliography"/>
        <w:spacing w:after="0"/>
        <w:ind w:left="720" w:hanging="720"/>
      </w:pPr>
      <w:r w:rsidRPr="00B9564E">
        <w:tab/>
      </w:r>
    </w:p>
    <w:p w14:paraId="39BD7889" w14:textId="0C3AAA46" w:rsidR="00B9564E" w:rsidRPr="00B9564E" w:rsidRDefault="00B9564E" w:rsidP="00B9564E">
      <w:pPr>
        <w:pStyle w:val="EndNoteBibliography"/>
      </w:pPr>
      <w:r w:rsidRPr="00B9564E">
        <w:t xml:space="preserve">NRMMC (2011) </w:t>
      </w:r>
      <w:r w:rsidRPr="00B9564E">
        <w:rPr>
          <w:i/>
        </w:rPr>
        <w:t>National Water Quality Management Strategy Australian Drinking Water Guidelines</w:t>
      </w:r>
      <w:r w:rsidRPr="00B9564E">
        <w:t xml:space="preserve">. Natural Resource Management Ministerial Council. A2407228.  </w:t>
      </w:r>
      <w:hyperlink r:id="rId255" w:anchor="block-views-block-file-attachments-content-block-1" w:history="1">
        <w:r w:rsidRPr="00B9564E">
          <w:rPr>
            <w:rStyle w:val="Hyperlink"/>
          </w:rPr>
          <w:t>https://www.nhmrc.gov.au/about-us/publications/australian-drinking-water-guidelines#block-views-block-file-attachments-content-block-1</w:t>
        </w:r>
      </w:hyperlink>
    </w:p>
    <w:p w14:paraId="28595A9D" w14:textId="77777777" w:rsidR="00B9564E" w:rsidRPr="00B9564E" w:rsidRDefault="00B9564E" w:rsidP="00B9564E">
      <w:pPr>
        <w:pStyle w:val="EndNoteBibliography"/>
        <w:spacing w:after="0"/>
        <w:ind w:left="720" w:hanging="720"/>
      </w:pPr>
      <w:r w:rsidRPr="00B9564E">
        <w:tab/>
      </w:r>
    </w:p>
    <w:p w14:paraId="29364D70" w14:textId="77777777" w:rsidR="00B9564E" w:rsidRPr="00B9564E" w:rsidRDefault="00B9564E" w:rsidP="00B9564E">
      <w:pPr>
        <w:pStyle w:val="EndNoteBibliography"/>
      </w:pPr>
      <w:r w:rsidRPr="00B9564E">
        <w:t xml:space="preserve">PSM (2021) </w:t>
      </w:r>
      <w:r w:rsidRPr="00B9564E">
        <w:rPr>
          <w:i/>
        </w:rPr>
        <w:t>Yallourn Mine Morwell River Diversion Investigation</w:t>
      </w:r>
      <w:r w:rsidRPr="00B9564E">
        <w:t xml:space="preserve">. Pells Sullivan Meynink.  PSM4487-001R.  A2084582. </w:t>
      </w:r>
    </w:p>
    <w:p w14:paraId="3C75A95E" w14:textId="77777777" w:rsidR="00B9564E" w:rsidRPr="00B9564E" w:rsidRDefault="00B9564E" w:rsidP="00B9564E">
      <w:pPr>
        <w:pStyle w:val="EndNoteBibliography"/>
        <w:spacing w:after="0"/>
        <w:ind w:left="720" w:hanging="720"/>
      </w:pPr>
      <w:r w:rsidRPr="00B9564E">
        <w:tab/>
      </w:r>
    </w:p>
    <w:p w14:paraId="26529FA9" w14:textId="77777777" w:rsidR="00B9564E" w:rsidRPr="00B9564E" w:rsidRDefault="00B9564E" w:rsidP="00B9564E">
      <w:pPr>
        <w:pStyle w:val="EndNoteBibliography"/>
      </w:pPr>
      <w:r w:rsidRPr="00B9564E">
        <w:t xml:space="preserve">PSM (2025a) </w:t>
      </w:r>
      <w:r w:rsidRPr="00B9564E">
        <w:rPr>
          <w:i/>
        </w:rPr>
        <w:t>Yallourn Mine Rehabilitation Design Lake Triggered Seismicity Study</w:t>
      </w:r>
      <w:r w:rsidRPr="00B9564E">
        <w:t xml:space="preserve">. Pells Sullivan Meynink.  PSM4487-219R.  A2350364. </w:t>
      </w:r>
    </w:p>
    <w:p w14:paraId="5582F1E8" w14:textId="77777777" w:rsidR="00B9564E" w:rsidRPr="00B9564E" w:rsidRDefault="00B9564E" w:rsidP="00B9564E">
      <w:pPr>
        <w:pStyle w:val="EndNoteBibliography"/>
        <w:spacing w:after="0"/>
        <w:ind w:left="720" w:hanging="720"/>
      </w:pPr>
      <w:r w:rsidRPr="00B9564E">
        <w:tab/>
      </w:r>
    </w:p>
    <w:p w14:paraId="2AE19DB2" w14:textId="77777777" w:rsidR="00B9564E" w:rsidRPr="00B9564E" w:rsidRDefault="00B9564E" w:rsidP="00B9564E">
      <w:pPr>
        <w:pStyle w:val="EndNoteBibliography"/>
      </w:pPr>
      <w:r w:rsidRPr="00B9564E">
        <w:t xml:space="preserve">PSM (2025b) </w:t>
      </w:r>
      <w:r w:rsidRPr="00B9564E">
        <w:rPr>
          <w:i/>
        </w:rPr>
        <w:t>Yallourn Mine Rehabilitation Project Feasibility Stage Design Report</w:t>
      </w:r>
      <w:r w:rsidRPr="00B9564E">
        <w:t xml:space="preserve">. Pells Sullivan Meynink.  PSM4487-200R.  A2392851. </w:t>
      </w:r>
    </w:p>
    <w:p w14:paraId="322B7F0A" w14:textId="77777777" w:rsidR="00B9564E" w:rsidRPr="00B9564E" w:rsidRDefault="00B9564E" w:rsidP="00B9564E">
      <w:pPr>
        <w:pStyle w:val="EndNoteBibliography"/>
        <w:spacing w:after="0"/>
        <w:ind w:left="720" w:hanging="720"/>
      </w:pPr>
      <w:r w:rsidRPr="00B9564E">
        <w:tab/>
      </w:r>
    </w:p>
    <w:p w14:paraId="4128C090" w14:textId="275BAAA2" w:rsidR="00B9564E" w:rsidRPr="00B9564E" w:rsidRDefault="00B9564E" w:rsidP="00B9564E">
      <w:pPr>
        <w:pStyle w:val="EndNoteBibliography"/>
      </w:pPr>
      <w:r w:rsidRPr="00B9564E">
        <w:t xml:space="preserve">Reeves, J., Foran, T., Haque, K., Lee, E., Bush, K. and Laing, D. (2025) </w:t>
      </w:r>
      <w:r w:rsidRPr="00B9564E">
        <w:rPr>
          <w:i/>
        </w:rPr>
        <w:t>An emerging vision for post-mining land use: A synthesis of three community deliberations in Australia’s Latrobe Valley</w:t>
      </w:r>
      <w:r w:rsidRPr="00B9564E">
        <w:t xml:space="preserve">. CRC TiME.  ISBN 978-1-922704-44-3.  A2429163.  </w:t>
      </w:r>
      <w:hyperlink r:id="rId256" w:history="1">
        <w:r w:rsidRPr="00B9564E">
          <w:rPr>
            <w:rStyle w:val="Hyperlink"/>
          </w:rPr>
          <w:t>https://crctime.com.au/crcwp/wp-content/uploads/2025/08/Synthesis-report-Project-1.7.2-An-emerging-vision-for-post-mining-land-use.pdf</w:t>
        </w:r>
      </w:hyperlink>
    </w:p>
    <w:p w14:paraId="11C9DE4B" w14:textId="77777777" w:rsidR="00B9564E" w:rsidRPr="00B9564E" w:rsidRDefault="00B9564E" w:rsidP="00B9564E">
      <w:pPr>
        <w:pStyle w:val="EndNoteBibliography"/>
        <w:spacing w:after="0"/>
        <w:ind w:left="720" w:hanging="720"/>
      </w:pPr>
      <w:r w:rsidRPr="00B9564E">
        <w:tab/>
      </w:r>
    </w:p>
    <w:p w14:paraId="21255CCC" w14:textId="77777777" w:rsidR="00B9564E" w:rsidRPr="00B9564E" w:rsidRDefault="00B9564E" w:rsidP="00B9564E">
      <w:pPr>
        <w:pStyle w:val="EndNoteBibliography"/>
      </w:pPr>
      <w:r w:rsidRPr="00B9564E">
        <w:t xml:space="preserve">RGS (2025) </w:t>
      </w:r>
      <w:r w:rsidRPr="00B9564E">
        <w:rPr>
          <w:i/>
        </w:rPr>
        <w:t>Yallourn: Lake water balance and water quality</w:t>
      </w:r>
      <w:r w:rsidRPr="00B9564E">
        <w:t xml:space="preserve">. RGS Environmental Pty Ltd.  2024014.  A2432434. </w:t>
      </w:r>
    </w:p>
    <w:p w14:paraId="286875FD" w14:textId="77777777" w:rsidR="00B9564E" w:rsidRPr="00B9564E" w:rsidRDefault="00B9564E" w:rsidP="00B9564E">
      <w:pPr>
        <w:pStyle w:val="EndNoteBibliography"/>
        <w:spacing w:after="0"/>
        <w:ind w:left="720" w:hanging="720"/>
      </w:pPr>
      <w:r w:rsidRPr="00B9564E">
        <w:tab/>
      </w:r>
    </w:p>
    <w:p w14:paraId="77727886" w14:textId="77777777" w:rsidR="00B9564E" w:rsidRPr="00B9564E" w:rsidRDefault="00B9564E" w:rsidP="00B9564E">
      <w:pPr>
        <w:pStyle w:val="EndNoteBibliography"/>
      </w:pPr>
      <w:r w:rsidRPr="00B9564E">
        <w:t xml:space="preserve">SECV (1980) </w:t>
      </w:r>
      <w:r w:rsidRPr="00B9564E">
        <w:rPr>
          <w:i/>
        </w:rPr>
        <w:t>Yallourn Open Cut Township Field Stability of Western Batters</w:t>
      </w:r>
      <w:r w:rsidRPr="00B9564E">
        <w:t xml:space="preserve">. State Electricity Commission of Victoria.  D.D.144A.  A1042959. </w:t>
      </w:r>
    </w:p>
    <w:p w14:paraId="30056A0F" w14:textId="77777777" w:rsidR="00B9564E" w:rsidRPr="00B9564E" w:rsidRDefault="00B9564E" w:rsidP="00B9564E">
      <w:pPr>
        <w:pStyle w:val="EndNoteBibliography"/>
        <w:spacing w:after="0"/>
        <w:ind w:left="720" w:hanging="720"/>
      </w:pPr>
      <w:r w:rsidRPr="00B9564E">
        <w:tab/>
      </w:r>
    </w:p>
    <w:p w14:paraId="733FE06B" w14:textId="60B81DA7" w:rsidR="00B9564E" w:rsidRPr="00B9564E" w:rsidRDefault="00B9564E" w:rsidP="00B9564E">
      <w:pPr>
        <w:pStyle w:val="EndNoteBibliography"/>
      </w:pPr>
      <w:r w:rsidRPr="00B9564E">
        <w:t xml:space="preserve">Teague, B. and Catford, J. (2016) </w:t>
      </w:r>
      <w:r w:rsidRPr="00B9564E">
        <w:rPr>
          <w:i/>
        </w:rPr>
        <w:t>Hazelwood Mine Fire Inquiry Report 2015/2016 Volume IV - Mine Rehabilitation</w:t>
      </w:r>
      <w:r w:rsidRPr="00B9564E">
        <w:t xml:space="preserve">. Victorian Government Printer. A1091921.  </w:t>
      </w:r>
      <w:hyperlink r:id="rId257" w:history="1">
        <w:r w:rsidRPr="00B9564E">
          <w:rPr>
            <w:rStyle w:val="Hyperlink"/>
          </w:rPr>
          <w:t>http://hazelwoodinquiry.archive.vic.gov.au/201516-report/index.html</w:t>
        </w:r>
      </w:hyperlink>
    </w:p>
    <w:p w14:paraId="5568E374" w14:textId="77777777" w:rsidR="00B9564E" w:rsidRPr="00B9564E" w:rsidRDefault="00B9564E" w:rsidP="00B9564E">
      <w:pPr>
        <w:pStyle w:val="EndNoteBibliography"/>
        <w:spacing w:after="0"/>
        <w:ind w:left="720" w:hanging="720"/>
      </w:pPr>
      <w:r w:rsidRPr="00B9564E">
        <w:tab/>
      </w:r>
    </w:p>
    <w:p w14:paraId="5067DBC2" w14:textId="77777777" w:rsidR="00B9564E" w:rsidRPr="00B9564E" w:rsidRDefault="00B9564E" w:rsidP="00B9564E">
      <w:pPr>
        <w:pStyle w:val="EndNoteBibliography"/>
      </w:pPr>
      <w:r w:rsidRPr="00B9564E">
        <w:t xml:space="preserve">TRUenergy (2011) </w:t>
      </w:r>
      <w:r w:rsidRPr="00B9564E">
        <w:rPr>
          <w:i/>
        </w:rPr>
        <w:t>Submission for a variation to the Approved Work Plan for Mining Licences No. 5003, No. 5216 &amp; No. 5304</w:t>
      </w:r>
      <w:r w:rsidRPr="00B9564E">
        <w:t xml:space="preserve">. TRUenergy Yallourn Pty Ltd. A1046135. </w:t>
      </w:r>
    </w:p>
    <w:p w14:paraId="648A501F" w14:textId="77777777" w:rsidR="00B9564E" w:rsidRPr="00B9564E" w:rsidRDefault="00B9564E" w:rsidP="00B9564E">
      <w:pPr>
        <w:pStyle w:val="EndNoteBibliography"/>
        <w:spacing w:after="0"/>
        <w:ind w:left="720" w:hanging="720"/>
      </w:pPr>
      <w:r w:rsidRPr="00B9564E">
        <w:tab/>
      </w:r>
    </w:p>
    <w:p w14:paraId="1CCE5583" w14:textId="77777777" w:rsidR="00B9564E" w:rsidRPr="00B9564E" w:rsidRDefault="00B9564E" w:rsidP="00B9564E">
      <w:pPr>
        <w:pStyle w:val="EndNoteBibliography"/>
      </w:pPr>
      <w:r w:rsidRPr="00B9564E">
        <w:t xml:space="preserve">TRUenergy (2012) </w:t>
      </w:r>
      <w:r w:rsidRPr="00B9564E">
        <w:rPr>
          <w:i/>
        </w:rPr>
        <w:t>Review of Yallourn Mine Rehabilitation Master Plan MIN5003 Work Plan Variation Condition 7</w:t>
      </w:r>
      <w:r w:rsidRPr="00B9564E">
        <w:t xml:space="preserve">. TRUenergy Yallourn Pty Ltd. A1615655. </w:t>
      </w:r>
    </w:p>
    <w:p w14:paraId="239214CB" w14:textId="77777777" w:rsidR="00B9564E" w:rsidRPr="00B9564E" w:rsidRDefault="00B9564E" w:rsidP="00B9564E">
      <w:pPr>
        <w:pStyle w:val="EndNoteBibliography"/>
        <w:spacing w:after="0"/>
        <w:ind w:left="720" w:hanging="720"/>
      </w:pPr>
      <w:r w:rsidRPr="00B9564E">
        <w:tab/>
      </w:r>
    </w:p>
    <w:p w14:paraId="15F42F2C" w14:textId="77777777" w:rsidR="00B9564E" w:rsidRPr="00B9564E" w:rsidRDefault="00B9564E" w:rsidP="00B9564E">
      <w:pPr>
        <w:pStyle w:val="EndNoteBibliography"/>
      </w:pPr>
      <w:r w:rsidRPr="00B9564E">
        <w:t xml:space="preserve">Yallourn Energy Pty Ltd (1995) </w:t>
      </w:r>
      <w:r w:rsidRPr="00B9564E">
        <w:rPr>
          <w:i/>
        </w:rPr>
        <w:t>Mining Licence Work Plan Part "B" Environmental Monitoring Program</w:t>
      </w:r>
      <w:r w:rsidRPr="00B9564E">
        <w:t xml:space="preserve">. A1066240. </w:t>
      </w:r>
    </w:p>
    <w:p w14:paraId="622A6C7C" w14:textId="77777777" w:rsidR="00B9564E" w:rsidRPr="00B9564E" w:rsidRDefault="00B9564E" w:rsidP="00B9564E">
      <w:pPr>
        <w:pStyle w:val="EndNoteBibliography"/>
        <w:spacing w:after="0"/>
        <w:ind w:left="720" w:hanging="720"/>
      </w:pPr>
      <w:r w:rsidRPr="00B9564E">
        <w:tab/>
      </w:r>
    </w:p>
    <w:p w14:paraId="1E50DA94" w14:textId="77777777" w:rsidR="00B9564E" w:rsidRPr="00B9564E" w:rsidRDefault="00B9564E" w:rsidP="00B9564E">
      <w:pPr>
        <w:pStyle w:val="EndNoteBibliography"/>
      </w:pPr>
      <w:r w:rsidRPr="00B9564E">
        <w:t xml:space="preserve">Yallourn Energy Pty Ltd (2001) </w:t>
      </w:r>
      <w:r w:rsidRPr="00B9564E">
        <w:rPr>
          <w:i/>
        </w:rPr>
        <w:t>Mine Rehabilitation Master Plan</w:t>
      </w:r>
      <w:r w:rsidRPr="00B9564E">
        <w:t xml:space="preserve">. A1124153. </w:t>
      </w:r>
    </w:p>
    <w:p w14:paraId="4D800A8D" w14:textId="77777777" w:rsidR="00B9564E" w:rsidRPr="00B9564E" w:rsidRDefault="00B9564E" w:rsidP="00B9564E">
      <w:pPr>
        <w:pStyle w:val="EndNoteBibliography"/>
        <w:spacing w:after="0"/>
        <w:ind w:left="720" w:hanging="720"/>
      </w:pPr>
      <w:r w:rsidRPr="00B9564E">
        <w:tab/>
      </w:r>
    </w:p>
    <w:p w14:paraId="5B5071EF" w14:textId="77777777" w:rsidR="00B9564E" w:rsidRPr="00B9564E" w:rsidRDefault="00B9564E" w:rsidP="00B9564E">
      <w:pPr>
        <w:pStyle w:val="EndNoteBibliography"/>
      </w:pPr>
      <w:r w:rsidRPr="00B9564E">
        <w:t xml:space="preserve">YMA (2024) </w:t>
      </w:r>
      <w:r w:rsidRPr="00B9564E">
        <w:rPr>
          <w:i/>
        </w:rPr>
        <w:t>Environmental Management Plan (EMP)</w:t>
      </w:r>
      <w:r w:rsidRPr="00B9564E">
        <w:t xml:space="preserve">. Yallourn Mine Alliance. A1030077. </w:t>
      </w:r>
    </w:p>
    <w:p w14:paraId="1BDC0CF4" w14:textId="77777777" w:rsidR="00B9564E" w:rsidRPr="00B9564E" w:rsidRDefault="00B9564E" w:rsidP="00B9564E">
      <w:pPr>
        <w:pStyle w:val="EndNoteBibliography"/>
        <w:ind w:left="720" w:hanging="720"/>
      </w:pPr>
      <w:r w:rsidRPr="00B9564E">
        <w:tab/>
      </w:r>
    </w:p>
    <w:p w14:paraId="5941BDA2" w14:textId="382FC66D" w:rsidR="000D0E01" w:rsidRPr="00982B92" w:rsidRDefault="003A1400" w:rsidP="000D0E01">
      <w:pPr>
        <w:sectPr w:rsidR="000D0E01" w:rsidRPr="00982B92" w:rsidSect="00602833">
          <w:pgSz w:w="11910" w:h="16840"/>
          <w:pgMar w:top="1134" w:right="567" w:bottom="1315" w:left="567" w:header="720" w:footer="356" w:gutter="0"/>
          <w:cols w:space="709"/>
          <w:titlePg/>
          <w:docGrid w:linePitch="299"/>
        </w:sectPr>
      </w:pPr>
      <w:r>
        <w:fldChar w:fldCharType="end"/>
      </w:r>
    </w:p>
    <w:p w14:paraId="4A14E3EA" w14:textId="77777777" w:rsidR="000D0E01" w:rsidRDefault="000D0E01" w:rsidP="000D0E01"/>
    <w:p w14:paraId="1E786FB6" w14:textId="31EDD2B8" w:rsidR="000D0E01" w:rsidRPr="00B47E42" w:rsidRDefault="000D0E01" w:rsidP="000D0E01">
      <w:r w:rsidRPr="00B47E42">
        <w:rPr>
          <w:noProof/>
        </w:rPr>
        <w:drawing>
          <wp:anchor distT="0" distB="0" distL="0" distR="0" simplePos="0" relativeHeight="251658240" behindDoc="1" locked="0" layoutInCell="1" allowOverlap="1" wp14:anchorId="6B068668" wp14:editId="44674542">
            <wp:simplePos x="0" y="0"/>
            <wp:positionH relativeFrom="page">
              <wp:posOffset>0</wp:posOffset>
            </wp:positionH>
            <wp:positionV relativeFrom="page">
              <wp:posOffset>0</wp:posOffset>
            </wp:positionV>
            <wp:extent cx="7559992" cy="9719995"/>
            <wp:effectExtent l="0" t="0" r="0" b="0"/>
            <wp:wrapNone/>
            <wp:docPr id="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0.png"/>
                    <pic:cNvPicPr/>
                  </pic:nvPicPr>
                  <pic:blipFill>
                    <a:blip r:embed="rId258" cstate="print"/>
                    <a:stretch>
                      <a:fillRect/>
                    </a:stretch>
                  </pic:blipFill>
                  <pic:spPr>
                    <a:xfrm>
                      <a:off x="0" y="0"/>
                      <a:ext cx="7559992" cy="9719995"/>
                    </a:xfrm>
                    <a:prstGeom prst="rect">
                      <a:avLst/>
                    </a:prstGeom>
                  </pic:spPr>
                </pic:pic>
              </a:graphicData>
            </a:graphic>
          </wp:anchor>
        </w:drawing>
      </w:r>
    </w:p>
    <w:p w14:paraId="60A83025" w14:textId="77777777" w:rsidR="00CD331F" w:rsidRDefault="00CD331F" w:rsidP="000D0E01"/>
    <w:p w14:paraId="0FE8074A" w14:textId="77777777" w:rsidR="00CD331F" w:rsidRDefault="00CD331F" w:rsidP="000D0E01"/>
    <w:p w14:paraId="31FEC4C2" w14:textId="0D166FC8" w:rsidR="00DC3FE1" w:rsidRDefault="006B1304" w:rsidP="000D0E01">
      <w:r w:rsidRPr="00B47E42">
        <w:rPr>
          <w:noProof/>
        </w:rPr>
        <w:drawing>
          <wp:anchor distT="0" distB="0" distL="114300" distR="114300" simplePos="0" relativeHeight="251658241" behindDoc="1" locked="0" layoutInCell="1" allowOverlap="1" wp14:anchorId="6BD621FA" wp14:editId="209DDA07">
            <wp:simplePos x="0" y="0"/>
            <wp:positionH relativeFrom="column">
              <wp:posOffset>5219040</wp:posOffset>
            </wp:positionH>
            <wp:positionV relativeFrom="paragraph">
              <wp:posOffset>8028711</wp:posOffset>
            </wp:positionV>
            <wp:extent cx="1789430" cy="432435"/>
            <wp:effectExtent l="0" t="0" r="1270" b="0"/>
            <wp:wrapNone/>
            <wp:docPr id="1078" name="Picture 107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Picture 1078" descr="A picture containing text&#10;&#10;Description automatically generated"/>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1789430" cy="432435"/>
                    </a:xfrm>
                    <a:prstGeom prst="rect">
                      <a:avLst/>
                    </a:prstGeom>
                  </pic:spPr>
                </pic:pic>
              </a:graphicData>
            </a:graphic>
            <wp14:sizeRelH relativeFrom="page">
              <wp14:pctWidth>0</wp14:pctWidth>
            </wp14:sizeRelH>
            <wp14:sizeRelV relativeFrom="page">
              <wp14:pctHeight>0</wp14:pctHeight>
            </wp14:sizeRelV>
          </wp:anchor>
        </w:drawing>
      </w:r>
      <w:r w:rsidR="000876E4">
        <w:rPr>
          <w:noProof/>
        </w:rPr>
        <mc:AlternateContent>
          <mc:Choice Requires="wps">
            <w:drawing>
              <wp:anchor distT="0" distB="0" distL="114300" distR="114300" simplePos="0" relativeHeight="251658242" behindDoc="1" locked="0" layoutInCell="1" allowOverlap="1" wp14:anchorId="6DF32266" wp14:editId="1F94D49E">
                <wp:simplePos x="0" y="0"/>
                <wp:positionH relativeFrom="page">
                  <wp:posOffset>351130</wp:posOffset>
                </wp:positionH>
                <wp:positionV relativeFrom="page">
                  <wp:posOffset>10065715</wp:posOffset>
                </wp:positionV>
                <wp:extent cx="3284524" cy="266065"/>
                <wp:effectExtent l="0" t="0" r="11430" b="635"/>
                <wp:wrapNone/>
                <wp:docPr id="15059582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84524" cy="266065"/>
                        </a:xfrm>
                        <a:prstGeom prst="rect">
                          <a:avLst/>
                        </a:prstGeom>
                        <a:noFill/>
                        <a:ln>
                          <a:noFill/>
                        </a:ln>
                      </wps:spPr>
                      <wps:txbx>
                        <w:txbxContent>
                          <w:p w14:paraId="2D024552" w14:textId="77777777" w:rsidR="000D0E01" w:rsidRPr="0093343A" w:rsidRDefault="000D0E01" w:rsidP="000D0E01">
                            <w:r w:rsidRPr="0093343A">
                              <w:t>EnergyAustralia</w:t>
                            </w:r>
                            <w:r w:rsidRPr="0093343A">
                              <w:rPr>
                                <w:spacing w:val="-2"/>
                              </w:rPr>
                              <w:t xml:space="preserve"> </w:t>
                            </w:r>
                            <w:r w:rsidRPr="0093343A">
                              <w:t>Pty</w:t>
                            </w:r>
                            <w:r w:rsidRPr="0093343A">
                              <w:rPr>
                                <w:spacing w:val="-2"/>
                              </w:rPr>
                              <w:t xml:space="preserve"> </w:t>
                            </w:r>
                            <w:r w:rsidRPr="0093343A">
                              <w:t>Ltd</w:t>
                            </w:r>
                            <w:r w:rsidRPr="0093343A">
                              <w:rPr>
                                <w:spacing w:val="-1"/>
                              </w:rPr>
                              <w:t xml:space="preserve"> </w:t>
                            </w:r>
                            <w:r w:rsidRPr="0093343A">
                              <w:t>ABN</w:t>
                            </w:r>
                            <w:r w:rsidRPr="0093343A">
                              <w:rPr>
                                <w:spacing w:val="-2"/>
                              </w:rPr>
                              <w:t xml:space="preserve"> </w:t>
                            </w:r>
                            <w:r w:rsidRPr="0093343A">
                              <w:t>99</w:t>
                            </w:r>
                            <w:r w:rsidRPr="0093343A">
                              <w:rPr>
                                <w:spacing w:val="-1"/>
                              </w:rPr>
                              <w:t xml:space="preserve"> </w:t>
                            </w:r>
                            <w:r w:rsidRPr="0093343A">
                              <w:t>086</w:t>
                            </w:r>
                            <w:r w:rsidRPr="0093343A">
                              <w:rPr>
                                <w:spacing w:val="-2"/>
                              </w:rPr>
                              <w:t xml:space="preserve"> </w:t>
                            </w:r>
                            <w:r w:rsidRPr="0093343A">
                              <w:t>014</w:t>
                            </w:r>
                            <w:r w:rsidRPr="0093343A">
                              <w:rPr>
                                <w:spacing w:val="-2"/>
                              </w:rPr>
                              <w:t xml:space="preserve"> </w:t>
                            </w:r>
                            <w:r w:rsidRPr="0093343A">
                              <w:t>968.</w:t>
                            </w:r>
                          </w:p>
                          <w:p w14:paraId="4B2A2831" w14:textId="77777777" w:rsidR="000D0E01" w:rsidRPr="0093343A" w:rsidRDefault="000D0E01" w:rsidP="000D0E01">
                            <w:r w:rsidRPr="0093343A">
                              <w:t>Locked</w:t>
                            </w:r>
                            <w:r w:rsidRPr="0093343A">
                              <w:rPr>
                                <w:spacing w:val="-1"/>
                              </w:rPr>
                              <w:t xml:space="preserve"> </w:t>
                            </w:r>
                            <w:r w:rsidRPr="0093343A">
                              <w:t>Bag</w:t>
                            </w:r>
                            <w:r w:rsidRPr="0093343A">
                              <w:rPr>
                                <w:spacing w:val="-1"/>
                              </w:rPr>
                              <w:t xml:space="preserve"> </w:t>
                            </w:r>
                            <w:r w:rsidRPr="0093343A">
                              <w:t>14060,</w:t>
                            </w:r>
                            <w:r w:rsidRPr="0093343A">
                              <w:rPr>
                                <w:spacing w:val="-1"/>
                              </w:rPr>
                              <w:t xml:space="preserve"> </w:t>
                            </w:r>
                            <w:r w:rsidRPr="0093343A">
                              <w:t>Melbourne,</w:t>
                            </w:r>
                            <w:r w:rsidRPr="0093343A">
                              <w:rPr>
                                <w:spacing w:val="-1"/>
                              </w:rPr>
                              <w:t xml:space="preserve"> </w:t>
                            </w:r>
                            <w:r w:rsidRPr="0093343A">
                              <w:t>Vic.</w:t>
                            </w:r>
                            <w:r w:rsidRPr="0093343A">
                              <w:rPr>
                                <w:spacing w:val="-1"/>
                              </w:rPr>
                              <w:t xml:space="preserve"> </w:t>
                            </w:r>
                            <w:r w:rsidRPr="0093343A">
                              <w:t>800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F32266" id="Text Box 3" o:spid="_x0000_s1027" type="#_x0000_t202" style="position:absolute;margin-left:27.65pt;margin-top:792.6pt;width:258.6pt;height:20.95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" filled="f" stroked="f">
                <v:textbox inset="0,0,0,0">
                  <w:txbxContent>
                    <w:p w14:paraId="2D024552" w14:textId="77777777" w:rsidR="000D0E01" w:rsidRPr="0093343A" w:rsidRDefault="000D0E01" w:rsidP="000D0E01">
                      <w:r w:rsidRPr="0093343A">
                        <w:t>EnergyAustralia</w:t>
                      </w:r>
                      <w:r w:rsidRPr="0093343A">
                        <w:rPr>
                          <w:spacing w:val="-2"/>
                        </w:rPr>
                        <w:t xml:space="preserve"> </w:t>
                      </w:r>
                      <w:r w:rsidRPr="0093343A">
                        <w:t>Pty</w:t>
                      </w:r>
                      <w:r w:rsidRPr="0093343A">
                        <w:rPr>
                          <w:spacing w:val="-2"/>
                        </w:rPr>
                        <w:t xml:space="preserve"> </w:t>
                      </w:r>
                      <w:r w:rsidRPr="0093343A">
                        <w:t>Ltd</w:t>
                      </w:r>
                      <w:r w:rsidRPr="0093343A">
                        <w:rPr>
                          <w:spacing w:val="-1"/>
                        </w:rPr>
                        <w:t xml:space="preserve"> </w:t>
                      </w:r>
                      <w:r w:rsidRPr="0093343A">
                        <w:t>ABN</w:t>
                      </w:r>
                      <w:r w:rsidRPr="0093343A">
                        <w:rPr>
                          <w:spacing w:val="-2"/>
                        </w:rPr>
                        <w:t xml:space="preserve"> </w:t>
                      </w:r>
                      <w:r w:rsidRPr="0093343A">
                        <w:t>99</w:t>
                      </w:r>
                      <w:r w:rsidRPr="0093343A">
                        <w:rPr>
                          <w:spacing w:val="-1"/>
                        </w:rPr>
                        <w:t xml:space="preserve"> </w:t>
                      </w:r>
                      <w:r w:rsidRPr="0093343A">
                        <w:t>086</w:t>
                      </w:r>
                      <w:r w:rsidRPr="0093343A">
                        <w:rPr>
                          <w:spacing w:val="-2"/>
                        </w:rPr>
                        <w:t xml:space="preserve"> </w:t>
                      </w:r>
                      <w:r w:rsidRPr="0093343A">
                        <w:t>014</w:t>
                      </w:r>
                      <w:r w:rsidRPr="0093343A">
                        <w:rPr>
                          <w:spacing w:val="-2"/>
                        </w:rPr>
                        <w:t xml:space="preserve"> </w:t>
                      </w:r>
                      <w:r w:rsidRPr="0093343A">
                        <w:t>968.</w:t>
                      </w:r>
                    </w:p>
                    <w:p w14:paraId="4B2A2831" w14:textId="77777777" w:rsidR="000D0E01" w:rsidRPr="0093343A" w:rsidRDefault="000D0E01" w:rsidP="000D0E01">
                      <w:r w:rsidRPr="0093343A">
                        <w:t>Locked</w:t>
                      </w:r>
                      <w:r w:rsidRPr="0093343A">
                        <w:rPr>
                          <w:spacing w:val="-1"/>
                        </w:rPr>
                        <w:t xml:space="preserve"> </w:t>
                      </w:r>
                      <w:r w:rsidRPr="0093343A">
                        <w:t>Bag</w:t>
                      </w:r>
                      <w:r w:rsidRPr="0093343A">
                        <w:rPr>
                          <w:spacing w:val="-1"/>
                        </w:rPr>
                        <w:t xml:space="preserve"> </w:t>
                      </w:r>
                      <w:r w:rsidRPr="0093343A">
                        <w:t>14060,</w:t>
                      </w:r>
                      <w:r w:rsidRPr="0093343A">
                        <w:rPr>
                          <w:spacing w:val="-1"/>
                        </w:rPr>
                        <w:t xml:space="preserve"> </w:t>
                      </w:r>
                      <w:r w:rsidRPr="0093343A">
                        <w:t>Melbourne,</w:t>
                      </w:r>
                      <w:r w:rsidRPr="0093343A">
                        <w:rPr>
                          <w:spacing w:val="-1"/>
                        </w:rPr>
                        <w:t xml:space="preserve"> </w:t>
                      </w:r>
                      <w:r w:rsidRPr="0093343A">
                        <w:t>Vic.</w:t>
                      </w:r>
                      <w:r w:rsidRPr="0093343A">
                        <w:rPr>
                          <w:spacing w:val="-1"/>
                        </w:rPr>
                        <w:t xml:space="preserve"> </w:t>
                      </w:r>
                      <w:r w:rsidRPr="0093343A">
                        <w:t>8001</w:t>
                      </w:r>
                    </w:p>
                  </w:txbxContent>
                </v:textbox>
                <w10:wrap anchorx="page" anchory="page"/>
              </v:shape>
            </w:pict>
          </mc:Fallback>
        </mc:AlternateContent>
      </w:r>
    </w:p>
    <w:sectPr w:rsidR="00DC3FE1" w:rsidSect="00602833">
      <w:headerReference w:type="even" r:id="rId260"/>
      <w:headerReference w:type="default" r:id="rId261"/>
      <w:footerReference w:type="default" r:id="rId262"/>
      <w:headerReference w:type="first" r:id="rId263"/>
      <w:pgSz w:w="11906" w:h="16838"/>
      <w:pgMar w:top="1077" w:right="567" w:bottom="1440"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D9221" w14:textId="77777777" w:rsidR="00C45BFA" w:rsidRDefault="00C45BFA" w:rsidP="000D0E01">
      <w:r>
        <w:separator/>
      </w:r>
    </w:p>
  </w:endnote>
  <w:endnote w:type="continuationSeparator" w:id="0">
    <w:p w14:paraId="4C32CE31" w14:textId="77777777" w:rsidR="00C45BFA" w:rsidRDefault="00C45BFA" w:rsidP="000D0E01">
      <w:r>
        <w:continuationSeparator/>
      </w:r>
    </w:p>
  </w:endnote>
  <w:endnote w:type="continuationNotice" w:id="1">
    <w:p w14:paraId="76E38575" w14:textId="77777777" w:rsidR="00C45BFA" w:rsidRDefault="00C45BFA" w:rsidP="00C437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useoSansRounded-700">
    <w:altName w:val="Calibri"/>
    <w:panose1 w:val="00000000000000000000"/>
    <w:charset w:val="4D"/>
    <w:family w:val="auto"/>
    <w:notTrueType/>
    <w:pitch w:val="variable"/>
    <w:sig w:usb0="A000002F" w:usb1="4000004B" w:usb2="00000000" w:usb3="00000000" w:csb0="0000009B" w:csb1="00000000"/>
  </w:font>
  <w:font w:name="MuseoSansRounded-300">
    <w:altName w:val="Calibri"/>
    <w:panose1 w:val="00000000000000000000"/>
    <w:charset w:val="4D"/>
    <w:family w:val="auto"/>
    <w:notTrueType/>
    <w:pitch w:val="variable"/>
    <w:sig w:usb0="A000002F" w:usb1="4000004B" w:usb2="00000000" w:usb3="00000000" w:csb0="0000009B" w:csb1="00000000"/>
  </w:font>
  <w:font w:name="Cordia New">
    <w:panose1 w:val="020B0304020202020204"/>
    <w:charset w:val="DE"/>
    <w:family w:val="swiss"/>
    <w:pitch w:val="variable"/>
    <w:sig w:usb0="81000003" w:usb1="00000000" w:usb2="00000000" w:usb3="00000000" w:csb0="00010001" w:csb1="00000000"/>
  </w:font>
  <w:font w:name="Times">
    <w:panose1 w:val="02020603050405020304"/>
    <w:charset w:val="00"/>
    <w:family w:val="roman"/>
    <w:notTrueType/>
    <w:pitch w:val="default"/>
  </w:font>
  <w:font w:name="Futura LT Pro Book">
    <w:altName w:val="Calibri"/>
    <w:panose1 w:val="00000000000000000000"/>
    <w:charset w:val="00"/>
    <w:family w:val="swiss"/>
    <w:notTrueType/>
    <w:pitch w:val="variable"/>
    <w:sig w:usb0="800000AF" w:usb1="5000204A" w:usb2="00000000" w:usb3="00000000" w:csb0="0000009B"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venir LT Com 45 Boo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Perpetua">
    <w:panose1 w:val="02020502060401020303"/>
    <w:charset w:val="00"/>
    <w:family w:val="roman"/>
    <w:pitch w:val="variable"/>
    <w:sig w:usb0="00000003" w:usb1="00000000" w:usb2="00000000" w:usb3="00000000" w:csb0="00000001" w:csb1="00000000"/>
  </w:font>
  <w:font w:name="Aptos Narrow">
    <w:charset w:val="00"/>
    <w:family w:val="swiss"/>
    <w:pitch w:val="variable"/>
    <w:sig w:usb0="20000287" w:usb1="00000003"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4696182"/>
      <w:docPartObj>
        <w:docPartGallery w:val="Page Numbers (Bottom of Page)"/>
        <w:docPartUnique/>
      </w:docPartObj>
    </w:sdtPr>
    <w:sdtContent>
      <w:p w14:paraId="66108687" w14:textId="77777777" w:rsidR="000D0E01" w:rsidRDefault="000D0E01" w:rsidP="000D0E01">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sdt>
    <w:sdtPr>
      <w:rPr>
        <w:rStyle w:val="PageNumber"/>
      </w:rPr>
      <w:id w:val="2110085262"/>
      <w:docPartObj>
        <w:docPartGallery w:val="Page Numbers (Bottom of Page)"/>
        <w:docPartUnique/>
      </w:docPartObj>
    </w:sdtPr>
    <w:sdtContent>
      <w:p w14:paraId="2305CC53" w14:textId="77777777" w:rsidR="000D0E01" w:rsidRDefault="000D0E01" w:rsidP="000D0E01">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07C597B" w14:textId="77777777" w:rsidR="000D0E01" w:rsidRDefault="000D0E01" w:rsidP="000D0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B57B3" w14:textId="418B6A02" w:rsidR="000D0E01" w:rsidRDefault="00047818" w:rsidP="00CD3F2E">
    <w:pPr>
      <w:pStyle w:val="Footer"/>
      <w:pBdr>
        <w:top w:val="single" w:sz="12" w:space="9" w:color="8BC600"/>
      </w:pBdr>
    </w:pPr>
    <w:r>
      <w:t>Yallourn Declared Mine Rehabilitation Plan</w:t>
    </w:r>
    <w:r w:rsidR="000D0E01">
      <w:t xml:space="preserve"> | </w:t>
    </w:r>
    <w:r>
      <w:t>2025</w:t>
    </w:r>
    <w:r w:rsidR="000D0E01">
      <w:tab/>
    </w:r>
    <w:r w:rsidR="000D0E01" w:rsidRPr="003E2EE6">
      <w:t xml:space="preserve">Page </w:t>
    </w:r>
    <w:r w:rsidR="000D0E01" w:rsidRPr="003E2EE6">
      <w:fldChar w:fldCharType="begin"/>
    </w:r>
    <w:r w:rsidR="000D0E01" w:rsidRPr="003E2EE6">
      <w:instrText xml:space="preserve"> PAGE  \* Arabic  \* MERGEFORMAT </w:instrText>
    </w:r>
    <w:r w:rsidR="000D0E01" w:rsidRPr="003E2EE6">
      <w:fldChar w:fldCharType="separate"/>
    </w:r>
    <w:r w:rsidR="000D0E01">
      <w:t>2</w:t>
    </w:r>
    <w:r w:rsidR="000D0E01" w:rsidRPr="003E2EE6">
      <w:fldChar w:fldCharType="end"/>
    </w:r>
    <w:r w:rsidR="000D0E01" w:rsidRPr="003E2EE6">
      <w:t xml:space="preserve"> of </w:t>
    </w:r>
    <w:fldSimple w:instr="NUMPAGES  \* Arabic  \* MERGEFORMAT">
      <w:r w:rsidR="000D0E01">
        <w:t>7</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8384901"/>
      <w:docPartObj>
        <w:docPartGallery w:val="Page Numbers (Bottom of Page)"/>
        <w:docPartUnique/>
      </w:docPartObj>
    </w:sdtPr>
    <w:sdtContent>
      <w:p w14:paraId="234FBAD2" w14:textId="77777777" w:rsidR="000D0E01" w:rsidRDefault="000D0E01" w:rsidP="000D0E01">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4BEDE95" w14:textId="77777777" w:rsidR="000D0E01" w:rsidRPr="003A4203" w:rsidRDefault="000D0E01" w:rsidP="000D0E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66BE0" w14:textId="0878A9B7" w:rsidR="000D0E01" w:rsidRPr="004A3C5E" w:rsidRDefault="00C53874" w:rsidP="00C53874">
    <w:pPr>
      <w:pStyle w:val="Footer"/>
      <w:pBdr>
        <w:top w:val="single" w:sz="12" w:space="9" w:color="8BC600"/>
      </w:pBdr>
    </w:pPr>
    <w:r>
      <w:t>Yallourn Declared Mine Rehabilitation Plan | 2025</w:t>
    </w:r>
    <w:r>
      <w:tab/>
    </w:r>
    <w:r w:rsidRPr="003E2EE6">
      <w:t xml:space="preserve">Page </w:t>
    </w:r>
    <w:r w:rsidR="000D0E01" w:rsidRPr="003E2EE6">
      <w:fldChar w:fldCharType="begin"/>
    </w:r>
    <w:r w:rsidR="000D0E01" w:rsidRPr="003E2EE6">
      <w:instrText xml:space="preserve"> PAGE  \* Arabic  \* MERGEFORMAT </w:instrText>
    </w:r>
    <w:r w:rsidR="000D0E01" w:rsidRPr="003E2EE6">
      <w:fldChar w:fldCharType="separate"/>
    </w:r>
    <w:r w:rsidR="00F56FF0">
      <w:rPr>
        <w:noProof/>
      </w:rPr>
      <w:t>2</w:t>
    </w:r>
    <w:r w:rsidR="000D0E01" w:rsidRPr="003E2EE6">
      <w:fldChar w:fldCharType="end"/>
    </w:r>
    <w:r w:rsidR="000D0E01" w:rsidRPr="003E2EE6">
      <w:t xml:space="preserve"> of </w:t>
    </w:r>
    <w:fldSimple w:instr="NUMPAGES  \* Arabic  \* MERGEFORMAT">
      <w:r w:rsidR="009109BA">
        <w:rPr>
          <w:noProof/>
        </w:rPr>
        <w:t>3</w:t>
      </w:r>
    </w:fldSimple>
    <w:r w:rsidRPr="004A3C5E">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B783A" w14:textId="65469270" w:rsidR="00475ACC" w:rsidRPr="004A3C5E" w:rsidRDefault="00FB69E2" w:rsidP="00C53874">
    <w:pPr>
      <w:pStyle w:val="Footer"/>
      <w:pBdr>
        <w:top w:val="single" w:sz="12" w:space="9" w:color="8BC600"/>
      </w:pBdr>
    </w:pPr>
    <w:r>
      <w:t>Yallourn Declared Mine Rehabilitation Plan | 2025</w:t>
    </w:r>
    <w:r>
      <w:tab/>
    </w:r>
    <w:r w:rsidRPr="003E2EE6">
      <w:t xml:space="preserve">Page </w:t>
    </w:r>
    <w:r w:rsidRPr="003E2EE6">
      <w:fldChar w:fldCharType="begin"/>
    </w:r>
    <w:r w:rsidRPr="003E2EE6">
      <w:instrText xml:space="preserve"> PAGE  \* Arabic  \* MERGEFORMAT </w:instrText>
    </w:r>
    <w:r w:rsidRPr="003E2EE6">
      <w:fldChar w:fldCharType="separate"/>
    </w:r>
    <w:r w:rsidR="00204F2C">
      <w:rPr>
        <w:noProof/>
      </w:rPr>
      <w:t>65</w:t>
    </w:r>
    <w:r w:rsidRPr="003E2EE6">
      <w:fldChar w:fldCharType="end"/>
    </w:r>
    <w:r w:rsidRPr="003E2EE6">
      <w:t xml:space="preserve"> of </w:t>
    </w:r>
    <w:fldSimple w:instr="NUMPAGES  \* Arabic  \* MERGEFORMAT">
      <w:r w:rsidR="00204F2C">
        <w:rPr>
          <w:noProof/>
        </w:rPr>
        <w:t>497</w:t>
      </w:r>
    </w:fldSimple>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24814" w14:textId="40D6F9FA" w:rsidR="00AA3EB5" w:rsidRPr="004A3C5E" w:rsidRDefault="00AA3EB5" w:rsidP="00C43772">
    <w:r>
      <w:rPr>
        <w:noProof/>
      </w:rPr>
      <mc:AlternateContent>
        <mc:Choice Requires="wps">
          <w:drawing>
            <wp:anchor distT="0" distB="0" distL="114300" distR="114300" simplePos="0" relativeHeight="251658241" behindDoc="0" locked="0" layoutInCell="1" allowOverlap="1" wp14:anchorId="7BE411E7" wp14:editId="778FBC22">
              <wp:simplePos x="0" y="0"/>
              <wp:positionH relativeFrom="column">
                <wp:posOffset>-1190</wp:posOffset>
              </wp:positionH>
              <wp:positionV relativeFrom="paragraph">
                <wp:posOffset>-110652</wp:posOffset>
              </wp:positionV>
              <wp:extent cx="6614809" cy="0"/>
              <wp:effectExtent l="0" t="0" r="14605" b="12700"/>
              <wp:wrapNone/>
              <wp:docPr id="1574595018" name="Straight Connector 1574595018"/>
              <wp:cNvGraphicFramePr/>
              <a:graphic xmlns:a="http://schemas.openxmlformats.org/drawingml/2006/main">
                <a:graphicData uri="http://schemas.microsoft.com/office/word/2010/wordprocessingShape">
                  <wps:wsp>
                    <wps:cNvCnPr/>
                    <wps:spPr>
                      <a:xfrm>
                        <a:off x="0" y="0"/>
                        <a:ext cx="6614809" cy="0"/>
                      </a:xfrm>
                      <a:prstGeom prst="line">
                        <a:avLst/>
                      </a:prstGeom>
                      <a:ln>
                        <a:solidFill>
                          <a:srgbClr val="2E953E"/>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rto="http://schemas.microsoft.com/office/word/2006/arto">
          <w:pict w14:anchorId="746989DC">
            <v:line id="Straight Connector 1574595018" style="position:absolute;z-index:251658244;visibility:visible;mso-wrap-style:square;mso-wrap-distance-left:9pt;mso-wrap-distance-top:0;mso-wrap-distance-right:9pt;mso-wrap-distance-bottom:0;mso-position-horizontal:absolute;mso-position-horizontal-relative:text;mso-position-vertical:absolute;mso-position-vertical-relative:text" o:spid="_x0000_s1026" strokecolor="#2e953e" from="-.1pt,-8.7pt" to="520.75pt,-8.7pt" w14:anchorId="295B2E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"/>
          </w:pict>
        </mc:Fallback>
      </mc:AlternateContent>
    </w:r>
    <w:r w:rsidRPr="00E61DD4">
      <w:t>Yallourn Declared Mine Rehabilitation Plan</w:t>
    </w:r>
    <w:r>
      <w:t xml:space="preserve"> | 2025</w:t>
    </w:r>
    <w:r>
      <w:tab/>
    </w:r>
    <w:r>
      <w:tab/>
    </w:r>
    <w:r>
      <w:tab/>
    </w:r>
    <w:r w:rsidRPr="003E2EE6">
      <w:t xml:space="preserve">Page </w:t>
    </w:r>
    <w:r w:rsidRPr="003E2EE6">
      <w:fldChar w:fldCharType="begin"/>
    </w:r>
    <w:r w:rsidRPr="003E2EE6">
      <w:instrText xml:space="preserve"> PAGE  \* Arabic  \* MERGEFORMAT </w:instrText>
    </w:r>
    <w:r w:rsidRPr="003E2EE6">
      <w:fldChar w:fldCharType="separate"/>
    </w:r>
    <w:r w:rsidRPr="003E2EE6">
      <w:t>1</w:t>
    </w:r>
    <w:r w:rsidRPr="003E2EE6">
      <w:fldChar w:fldCharType="end"/>
    </w:r>
    <w:r w:rsidRPr="003E2EE6">
      <w:t xml:space="preserve"> of </w:t>
    </w:r>
    <w:fldSimple w:instr="NUMPAGES  \* Arabic  \* MERGEFORMAT">
      <w:r w:rsidRPr="003E2EE6">
        <w:t>2</w:t>
      </w:r>
    </w:fldSimple>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9562" w14:textId="74577961" w:rsidR="00FC414C" w:rsidRDefault="00E446CD" w:rsidP="00E446CD">
    <w:pPr>
      <w:pStyle w:val="Footer"/>
      <w:pBdr>
        <w:top w:val="single" w:sz="12" w:space="9" w:color="8BC600"/>
      </w:pBdr>
    </w:pPr>
    <w:r>
      <w:t>Yallourn Declared Mine Rehabilitation Plan | 2025</w:t>
    </w:r>
    <w:r>
      <w:tab/>
    </w:r>
    <w:r w:rsidRPr="003E2EE6">
      <w:t xml:space="preserve">Page </w:t>
    </w:r>
    <w:r w:rsidR="00BF1F69" w:rsidRPr="003E2EE6">
      <w:fldChar w:fldCharType="begin"/>
    </w:r>
    <w:r w:rsidR="00BF1F69" w:rsidRPr="003E2EE6">
      <w:instrText xml:space="preserve"> PAGE  \* Arabic  \* MERGEFORMAT </w:instrText>
    </w:r>
    <w:r w:rsidR="00BF1F69" w:rsidRPr="003E2EE6">
      <w:fldChar w:fldCharType="separate"/>
    </w:r>
    <w:r w:rsidR="0001429E">
      <w:rPr>
        <w:noProof/>
      </w:rPr>
      <w:t>450</w:t>
    </w:r>
    <w:r w:rsidR="00BF1F69" w:rsidRPr="003E2EE6">
      <w:fldChar w:fldCharType="end"/>
    </w:r>
    <w:r w:rsidR="00BF1F69" w:rsidRPr="003E2EE6">
      <w:t xml:space="preserve"> of </w:t>
    </w:r>
    <w:fldSimple w:instr="NUMPAGES  \* Arabic  \* MERGEFORMAT">
      <w:r w:rsidR="0001429E">
        <w:rPr>
          <w:noProof/>
        </w:rPr>
        <w:t>491</w:t>
      </w:r>
    </w:fldSimple>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51FDC" w14:textId="77777777" w:rsidR="00625161" w:rsidRDefault="00BA194E" w:rsidP="00BA194E">
    <w:pPr>
      <w:pStyle w:val="Footer"/>
      <w:pBdr>
        <w:top w:val="single" w:sz="12" w:space="9" w:color="8BC600"/>
      </w:pBdr>
      <w:rPr>
        <w:b/>
      </w:rPr>
    </w:pPr>
    <w:r>
      <w:t>Yallourn Declared Mine Rehabilitation Plan | 2025</w:t>
    </w:r>
    <w:r>
      <w:tab/>
    </w:r>
    <w:r w:rsidRPr="003E2EE6">
      <w:t xml:space="preserve">Page </w:t>
    </w:r>
  </w:p>
  <w:p w14:paraId="7C62F68C" w14:textId="690A75E2" w:rsidR="00FC414C" w:rsidRPr="004A3C5E" w:rsidRDefault="00C62100" w:rsidP="00BA194E">
    <w:pPr>
      <w:pStyle w:val="Footer"/>
      <w:pBdr>
        <w:top w:val="single" w:sz="12" w:space="9" w:color="8BC600"/>
      </w:pBdr>
    </w:pPr>
    <w:r w:rsidRPr="003E2EE6">
      <w:fldChar w:fldCharType="begin"/>
    </w:r>
    <w:r w:rsidRPr="003E2EE6">
      <w:instrText xml:space="preserve"> PAGE  \* Arabic  \* MERGEFORMAT </w:instrText>
    </w:r>
    <w:r w:rsidRPr="003E2EE6">
      <w:fldChar w:fldCharType="separate"/>
    </w:r>
    <w:r w:rsidR="0001429E">
      <w:rPr>
        <w:noProof/>
      </w:rPr>
      <w:t>449</w:t>
    </w:r>
    <w:r w:rsidRPr="003E2EE6">
      <w:fldChar w:fldCharType="end"/>
    </w:r>
    <w:r w:rsidRPr="003E2EE6">
      <w:t xml:space="preserve"> of </w:t>
    </w:r>
    <w:fldSimple w:instr="NUMPAGES  \* Arabic  \* MERGEFORMAT">
      <w:r w:rsidR="0001429E">
        <w:rPr>
          <w:noProof/>
        </w:rPr>
        <w:t>491</w:t>
      </w:r>
    </w:fldSimple>
    <w:r w:rsidR="00BF6153" w:rsidRPr="00BF6153">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EC52C" w14:textId="2E537371" w:rsidR="00C4235F" w:rsidRPr="00B16CBF" w:rsidRDefault="00C4235F" w:rsidP="000876E4">
    <w:pPr>
      <w:pStyle w:val="Footer"/>
      <w:jc w:val="right"/>
    </w:pPr>
    <w:r>
      <w:fldChar w:fldCharType="begin"/>
    </w:r>
    <w:r>
      <w:instrText xml:space="preserve"> PAGE   \* MERGEFORMAT </w:instrText>
    </w:r>
    <w:r>
      <w:fldChar w:fldCharType="separate"/>
    </w:r>
    <w:r w:rsidR="00930699">
      <w:rPr>
        <w:noProof/>
      </w:rPr>
      <w:t>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151639" w14:textId="77777777" w:rsidR="00C45BFA" w:rsidRDefault="00C45BFA" w:rsidP="000D0E01">
      <w:r>
        <w:separator/>
      </w:r>
    </w:p>
  </w:footnote>
  <w:footnote w:type="continuationSeparator" w:id="0">
    <w:p w14:paraId="419CA5C1" w14:textId="77777777" w:rsidR="00C45BFA" w:rsidRDefault="00C45BFA" w:rsidP="000D0E01">
      <w:r>
        <w:continuationSeparator/>
      </w:r>
    </w:p>
  </w:footnote>
  <w:footnote w:type="continuationNotice" w:id="1">
    <w:p w14:paraId="7364698C" w14:textId="77777777" w:rsidR="00C45BFA" w:rsidRDefault="00C45BFA" w:rsidP="00C437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617D5" w14:textId="02086953" w:rsidR="0099423C" w:rsidRDefault="00FC6DF9">
    <w:pPr>
      <w:pStyle w:val="Header"/>
    </w:pPr>
    <w:r>
      <w:rPr>
        <w:noProof/>
      </w:rPr>
      <mc:AlternateContent>
        <mc:Choice Requires="wps">
          <w:drawing>
            <wp:anchor distT="0" distB="0" distL="0" distR="0" simplePos="0" relativeHeight="251658246" behindDoc="0" locked="0" layoutInCell="1" allowOverlap="1" wp14:anchorId="17BD4496" wp14:editId="75028CD7">
              <wp:simplePos x="635" y="635"/>
              <wp:positionH relativeFrom="page">
                <wp:align>center</wp:align>
              </wp:positionH>
              <wp:positionV relativeFrom="page">
                <wp:align>top</wp:align>
              </wp:positionV>
              <wp:extent cx="551815" cy="469265"/>
              <wp:effectExtent l="0" t="0" r="635" b="6985"/>
              <wp:wrapNone/>
              <wp:docPr id="136393000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67A9FC17" w14:textId="7F38EFA5"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7BD4496" id="_x0000_t202" coordsize="21600,21600" o:spt="202" path="m,l,21600r21600,l21600,xe">
              <v:stroke joinstyle="miter"/>
              <v:path gradientshapeok="t" o:connecttype="rect"/>
            </v:shapetype>
            <v:shape id="Text Box 2" o:spid="_x0000_s1028" type="#_x0000_t202" alt="OFFICIAL" style="position:absolute;margin-left:0;margin-top:0;width:43.45pt;height:36.9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" filled="f" stroked="f">
              <v:textbox style="mso-fit-shape-to-text:t" inset="0,15pt,0,0">
                <w:txbxContent>
                  <w:p w14:paraId="67A9FC17" w14:textId="7F38EFA5"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F2930" w14:textId="2E63C6A1" w:rsidR="0099423C" w:rsidRDefault="00FC6DF9">
    <w:pPr>
      <w:pStyle w:val="Header"/>
    </w:pPr>
    <w:r>
      <w:rPr>
        <w:noProof/>
      </w:rPr>
      <mc:AlternateContent>
        <mc:Choice Requires="wps">
          <w:drawing>
            <wp:anchor distT="0" distB="0" distL="0" distR="0" simplePos="0" relativeHeight="251658249" behindDoc="0" locked="0" layoutInCell="1" allowOverlap="1" wp14:anchorId="44C7E6AE" wp14:editId="626AB275">
              <wp:simplePos x="635" y="635"/>
              <wp:positionH relativeFrom="page">
                <wp:align>center</wp:align>
              </wp:positionH>
              <wp:positionV relativeFrom="page">
                <wp:align>top</wp:align>
              </wp:positionV>
              <wp:extent cx="551815" cy="469265"/>
              <wp:effectExtent l="0" t="0" r="635" b="6985"/>
              <wp:wrapNone/>
              <wp:docPr id="246282769"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004380C9" w14:textId="38B0454F"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4C7E6AE" id="_x0000_t202" coordsize="21600,21600" o:spt="202" path="m,l,21600r21600,l21600,xe">
              <v:stroke joinstyle="miter"/>
              <v:path gradientshapeok="t" o:connecttype="rect"/>
            </v:shapetype>
            <v:shape id="Text Box 11" o:spid="_x0000_s1032" type="#_x0000_t202" alt="OFFICIAL" style="position:absolute;margin-left:0;margin-top:0;width:43.45pt;height:36.95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" filled="f" stroked="f">
              <v:textbox style="mso-fit-shape-to-text:t" inset="0,15pt,0,0">
                <w:txbxContent>
                  <w:p w14:paraId="004380C9" w14:textId="38B0454F"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86BD2" w14:textId="1C7725DE" w:rsidR="00FC414C" w:rsidRDefault="0001429E">
    <w:pPr>
      <w:pStyle w:val="Header"/>
    </w:pPr>
    <w:r w:rsidRPr="00B84E73">
      <w:rPr>
        <w:noProof/>
        <w:sz w:val="20"/>
      </w:rPr>
      <w:drawing>
        <wp:anchor distT="0" distB="0" distL="114300" distR="114300" simplePos="0" relativeHeight="251658243" behindDoc="0" locked="0" layoutInCell="1" allowOverlap="1" wp14:anchorId="51807E22" wp14:editId="21F47544">
          <wp:simplePos x="0" y="0"/>
          <wp:positionH relativeFrom="margin">
            <wp:posOffset>5669280</wp:posOffset>
          </wp:positionH>
          <wp:positionV relativeFrom="paragraph">
            <wp:posOffset>-248234</wp:posOffset>
          </wp:positionV>
          <wp:extent cx="1181100" cy="351759"/>
          <wp:effectExtent l="0" t="0" r="0" b="0"/>
          <wp:wrapSquare wrapText="bothSides"/>
          <wp:docPr id="1995792673" name="Picture 1995792673"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ABE48" w14:textId="7AC2C5F8" w:rsidR="00B82803" w:rsidRDefault="00B82803">
    <w:pPr>
      <w:pStyle w:val="Header"/>
    </w:pPr>
    <w:r w:rsidRPr="00B84E73">
      <w:rPr>
        <w:noProof/>
        <w:sz w:val="20"/>
      </w:rPr>
      <w:drawing>
        <wp:anchor distT="0" distB="0" distL="114300" distR="114300" simplePos="0" relativeHeight="251658244" behindDoc="0" locked="0" layoutInCell="1" allowOverlap="1" wp14:anchorId="4DD3345A" wp14:editId="1D31B84D">
          <wp:simplePos x="0" y="0"/>
          <wp:positionH relativeFrom="margin">
            <wp:posOffset>5605268</wp:posOffset>
          </wp:positionH>
          <wp:positionV relativeFrom="paragraph">
            <wp:posOffset>-110160</wp:posOffset>
          </wp:positionV>
          <wp:extent cx="1181100" cy="351759"/>
          <wp:effectExtent l="0" t="0" r="0" b="0"/>
          <wp:wrapSquare wrapText="bothSides"/>
          <wp:docPr id="621140641" name="Picture 621140641"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CE11B0" w14:textId="18E7FD6E" w:rsidR="00FC414C" w:rsidRDefault="00FC414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E74AB" w14:textId="640CE7A1" w:rsidR="0099423C" w:rsidRDefault="00FC6DF9">
    <w:pPr>
      <w:pStyle w:val="Header"/>
    </w:pPr>
    <w:r>
      <w:rPr>
        <w:noProof/>
      </w:rPr>
      <mc:AlternateContent>
        <mc:Choice Requires="wps">
          <w:drawing>
            <wp:anchor distT="0" distB="0" distL="0" distR="0" simplePos="0" relativeHeight="251658251" behindDoc="0" locked="0" layoutInCell="1" allowOverlap="1" wp14:anchorId="5E1EF942" wp14:editId="18C565B5">
              <wp:simplePos x="635" y="635"/>
              <wp:positionH relativeFrom="page">
                <wp:align>center</wp:align>
              </wp:positionH>
              <wp:positionV relativeFrom="page">
                <wp:align>top</wp:align>
              </wp:positionV>
              <wp:extent cx="551815" cy="469265"/>
              <wp:effectExtent l="0" t="0" r="635" b="6985"/>
              <wp:wrapNone/>
              <wp:docPr id="1668606384"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3178AC2E" w14:textId="7D721C6D"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E1EF942" id="_x0000_t202" coordsize="21600,21600" o:spt="202" path="m,l,21600r21600,l21600,xe">
              <v:stroke joinstyle="miter"/>
              <v:path gradientshapeok="t" o:connecttype="rect"/>
            </v:shapetype>
            <v:shape id="Text Box 14" o:spid="_x0000_s1033" type="#_x0000_t202" alt="OFFICIAL" style="position:absolute;margin-left:0;margin-top:0;width:43.45pt;height:36.95pt;z-index:25165825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" filled="f" stroked="f">
              <v:textbox style="mso-fit-shape-to-text:t" inset="0,15pt,0,0">
                <w:txbxContent>
                  <w:p w14:paraId="3178AC2E" w14:textId="7D721C6D"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E631C" w14:textId="3450E1A9" w:rsidR="0099423C" w:rsidRDefault="00FC6DF9">
    <w:pPr>
      <w:pStyle w:val="Header"/>
    </w:pPr>
    <w:r>
      <w:rPr>
        <w:noProof/>
      </w:rPr>
      <mc:AlternateContent>
        <mc:Choice Requires="wps">
          <w:drawing>
            <wp:anchor distT="0" distB="0" distL="0" distR="0" simplePos="0" relativeHeight="251658252" behindDoc="0" locked="0" layoutInCell="1" allowOverlap="1" wp14:anchorId="1DEDD8C7" wp14:editId="42734F04">
              <wp:simplePos x="635" y="635"/>
              <wp:positionH relativeFrom="page">
                <wp:align>center</wp:align>
              </wp:positionH>
              <wp:positionV relativeFrom="page">
                <wp:align>top</wp:align>
              </wp:positionV>
              <wp:extent cx="551815" cy="469265"/>
              <wp:effectExtent l="0" t="0" r="635" b="6985"/>
              <wp:wrapNone/>
              <wp:docPr id="511992334"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29D0AF87" w14:textId="45EAA8B5"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DEDD8C7" id="_x0000_t202" coordsize="21600,21600" o:spt="202" path="m,l,21600r21600,l21600,xe">
              <v:stroke joinstyle="miter"/>
              <v:path gradientshapeok="t" o:connecttype="rect"/>
            </v:shapetype>
            <v:shape id="Text Box 15" o:spid="_x0000_s1034" type="#_x0000_t202" alt="OFFICIAL" style="position:absolute;margin-left:0;margin-top:0;width:43.45pt;height:36.95pt;z-index:2516582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" filled="f" stroked="f">
              <v:textbox style="mso-fit-shape-to-text:t" inset="0,15pt,0,0">
                <w:txbxContent>
                  <w:p w14:paraId="29D0AF87" w14:textId="45EAA8B5"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F4C65" w14:textId="3AC9192D" w:rsidR="0099423C" w:rsidRDefault="00FC6DF9">
    <w:pPr>
      <w:pStyle w:val="Header"/>
    </w:pPr>
    <w:r>
      <w:rPr>
        <w:noProof/>
      </w:rPr>
      <mc:AlternateContent>
        <mc:Choice Requires="wps">
          <w:drawing>
            <wp:anchor distT="0" distB="0" distL="0" distR="0" simplePos="0" relativeHeight="251658250" behindDoc="0" locked="0" layoutInCell="1" allowOverlap="1" wp14:anchorId="4FD7A192" wp14:editId="3DE6FF93">
              <wp:simplePos x="635" y="635"/>
              <wp:positionH relativeFrom="page">
                <wp:align>center</wp:align>
              </wp:positionH>
              <wp:positionV relativeFrom="page">
                <wp:align>top</wp:align>
              </wp:positionV>
              <wp:extent cx="551815" cy="469265"/>
              <wp:effectExtent l="0" t="0" r="635" b="6985"/>
              <wp:wrapNone/>
              <wp:docPr id="788318400"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640C8E1B" w14:textId="50B49CB1"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D7A192" id="_x0000_t202" coordsize="21600,21600" o:spt="202" path="m,l,21600r21600,l21600,xe">
              <v:stroke joinstyle="miter"/>
              <v:path gradientshapeok="t" o:connecttype="rect"/>
            </v:shapetype>
            <v:shape id="Text Box 13" o:spid="_x0000_s1035" type="#_x0000_t202" alt="OFFICIAL" style="position:absolute;margin-left:0;margin-top:0;width:43.45pt;height:36.95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" filled="f" stroked="f">
              <v:textbox style="mso-fit-shape-to-text:t" inset="0,15pt,0,0">
                <w:txbxContent>
                  <w:p w14:paraId="640C8E1B" w14:textId="50B49CB1"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419E7" w14:textId="058FCBF4" w:rsidR="00A95BDB" w:rsidRDefault="00B64EC2" w:rsidP="000D0E01">
    <w:pPr>
      <w:pStyle w:val="Header"/>
    </w:pPr>
    <w:r w:rsidRPr="00B84E73">
      <w:rPr>
        <w:noProof/>
        <w:sz w:val="20"/>
      </w:rPr>
      <w:drawing>
        <wp:anchor distT="0" distB="0" distL="114300" distR="114300" simplePos="0" relativeHeight="251658242" behindDoc="0" locked="0" layoutInCell="1" allowOverlap="1" wp14:anchorId="50179355" wp14:editId="72B60F3F">
          <wp:simplePos x="0" y="0"/>
          <wp:positionH relativeFrom="margin">
            <wp:posOffset>5517921</wp:posOffset>
          </wp:positionH>
          <wp:positionV relativeFrom="paragraph">
            <wp:posOffset>-130277</wp:posOffset>
          </wp:positionV>
          <wp:extent cx="1181100" cy="351759"/>
          <wp:effectExtent l="0" t="0" r="0" b="0"/>
          <wp:wrapSquare wrapText="bothSides"/>
          <wp:docPr id="775852736" name="Picture 775852736"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57AD41" w14:textId="7A5EFB37" w:rsidR="000D0E01" w:rsidRDefault="000D0E01" w:rsidP="000D0E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B43C7" w14:textId="4A4B4CF9" w:rsidR="000D0E01" w:rsidRPr="00B47E42" w:rsidRDefault="00FC6DF9" w:rsidP="000D0E01">
    <w:pPr>
      <w:pStyle w:val="Header"/>
    </w:pPr>
    <w:r>
      <w:rPr>
        <w:noProof/>
      </w:rPr>
      <mc:AlternateContent>
        <mc:Choice Requires="wps">
          <w:drawing>
            <wp:anchor distT="0" distB="0" distL="0" distR="0" simplePos="0" relativeHeight="251658245" behindDoc="0" locked="0" layoutInCell="1" allowOverlap="1" wp14:anchorId="28A4B34E" wp14:editId="54971987">
              <wp:simplePos x="360680" y="457835"/>
              <wp:positionH relativeFrom="page">
                <wp:align>center</wp:align>
              </wp:positionH>
              <wp:positionV relativeFrom="page">
                <wp:align>top</wp:align>
              </wp:positionV>
              <wp:extent cx="551815" cy="469265"/>
              <wp:effectExtent l="0" t="0" r="635" b="6985"/>
              <wp:wrapNone/>
              <wp:docPr id="181214303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11CE0B97" w14:textId="289F4F49"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A4B34E" id="_x0000_t202" coordsize="21600,21600" o:spt="202" path="m,l,21600r21600,l21600,xe">
              <v:stroke joinstyle="miter"/>
              <v:path gradientshapeok="t" o:connecttype="rect"/>
            </v:shapetype>
            <v:shape id="Text Box 1" o:spid="_x0000_s1029" type="#_x0000_t202" alt="OFFICIAL" style="position:absolute;margin-left:0;margin-top:0;width:43.45pt;height:36.9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" filled="f" stroked="f">
              <v:textbox style="mso-fit-shape-to-text:t" inset="0,15pt,0,0">
                <w:txbxContent>
                  <w:p w14:paraId="11CE0B97" w14:textId="289F4F49"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r w:rsidR="000D0E01" w:rsidRPr="00B47E42">
      <w:rPr>
        <w:noProof/>
      </w:rPr>
      <w:drawing>
        <wp:anchor distT="0" distB="0" distL="114300" distR="114300" simplePos="0" relativeHeight="251658240" behindDoc="0" locked="0" layoutInCell="1" allowOverlap="1" wp14:anchorId="017EF859" wp14:editId="4BAB8898">
          <wp:simplePos x="0" y="0"/>
          <wp:positionH relativeFrom="margin">
            <wp:posOffset>5248910</wp:posOffset>
          </wp:positionH>
          <wp:positionV relativeFrom="paragraph">
            <wp:posOffset>-153035</wp:posOffset>
          </wp:positionV>
          <wp:extent cx="1589405" cy="408305"/>
          <wp:effectExtent l="0" t="0" r="0" b="0"/>
          <wp:wrapSquare wrapText="bothSides"/>
          <wp:docPr id="721020527" name="Picture 721020527"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t="26700" b="27461"/>
                  <a:stretch/>
                </pic:blipFill>
                <pic:spPr bwMode="auto">
                  <a:xfrm>
                    <a:off x="0" y="0"/>
                    <a:ext cx="1589405" cy="408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440455" w14:textId="77777777" w:rsidR="000D0E01" w:rsidRDefault="000D0E01" w:rsidP="000D0E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43555" w14:textId="717B8B10" w:rsidR="0099423C" w:rsidRDefault="00FC6DF9">
    <w:pPr>
      <w:pStyle w:val="Header"/>
    </w:pPr>
    <w:r>
      <w:rPr>
        <w:noProof/>
      </w:rPr>
      <mc:AlternateContent>
        <mc:Choice Requires="wps">
          <w:drawing>
            <wp:anchor distT="0" distB="0" distL="0" distR="0" simplePos="0" relativeHeight="251658247" behindDoc="0" locked="0" layoutInCell="1" allowOverlap="1" wp14:anchorId="2B92DEF2" wp14:editId="621E74EE">
              <wp:simplePos x="635" y="635"/>
              <wp:positionH relativeFrom="page">
                <wp:align>center</wp:align>
              </wp:positionH>
              <wp:positionV relativeFrom="page">
                <wp:align>top</wp:align>
              </wp:positionV>
              <wp:extent cx="551815" cy="469265"/>
              <wp:effectExtent l="0" t="0" r="635" b="6985"/>
              <wp:wrapNone/>
              <wp:docPr id="2014719581"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36AA4809" w14:textId="3D9A5E7B"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B92DEF2" id="_x0000_t202" coordsize="21600,21600" o:spt="202" path="m,l,21600r21600,l21600,xe">
              <v:stroke joinstyle="miter"/>
              <v:path gradientshapeok="t" o:connecttype="rect"/>
            </v:shapetype>
            <v:shape id="Text Box 5" o:spid="_x0000_s1030" type="#_x0000_t202" alt="OFFICIAL" style="position:absolute;margin-left:0;margin-top:0;width:43.45pt;height:36.9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" filled="f" stroked="f">
              <v:textbox style="mso-fit-shape-to-text:t" inset="0,15pt,0,0">
                <w:txbxContent>
                  <w:p w14:paraId="36AA4809" w14:textId="3D9A5E7B"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E2CF0" w14:textId="415497C9" w:rsidR="0099423C" w:rsidRDefault="00E01F47" w:rsidP="00E01F47">
    <w:pPr>
      <w:pStyle w:val="Header"/>
      <w:jc w:val="right"/>
    </w:pPr>
    <w:r w:rsidRPr="00B84E73">
      <w:rPr>
        <w:noProof/>
        <w:sz w:val="20"/>
      </w:rPr>
      <w:drawing>
        <wp:anchor distT="0" distB="0" distL="114300" distR="114300" simplePos="0" relativeHeight="251658257" behindDoc="0" locked="0" layoutInCell="1" allowOverlap="1" wp14:anchorId="654FDEDF" wp14:editId="77975E9A">
          <wp:simplePos x="0" y="0"/>
          <wp:positionH relativeFrom="margin">
            <wp:posOffset>5534527</wp:posOffset>
          </wp:positionH>
          <wp:positionV relativeFrom="paragraph">
            <wp:posOffset>-288591</wp:posOffset>
          </wp:positionV>
          <wp:extent cx="1181100" cy="351759"/>
          <wp:effectExtent l="0" t="0" r="0" b="0"/>
          <wp:wrapSquare wrapText="bothSides"/>
          <wp:docPr id="208352358" name="Picture 208352358"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EF8014" w14:textId="2FB1EC0F" w:rsidR="0099423C" w:rsidRDefault="00E01F47">
    <w:pPr>
      <w:pStyle w:val="Header"/>
    </w:pPr>
    <w:r w:rsidRPr="00B84E73">
      <w:rPr>
        <w:noProof/>
        <w:sz w:val="20"/>
      </w:rPr>
      <w:drawing>
        <wp:anchor distT="0" distB="0" distL="114300" distR="114300" simplePos="0" relativeHeight="251658256" behindDoc="0" locked="0" layoutInCell="1" allowOverlap="1" wp14:anchorId="57B9C3AE" wp14:editId="2345A195">
          <wp:simplePos x="0" y="0"/>
          <wp:positionH relativeFrom="margin">
            <wp:posOffset>5630779</wp:posOffset>
          </wp:positionH>
          <wp:positionV relativeFrom="paragraph">
            <wp:posOffset>-336718</wp:posOffset>
          </wp:positionV>
          <wp:extent cx="1181100" cy="351759"/>
          <wp:effectExtent l="0" t="0" r="0" b="0"/>
          <wp:wrapSquare wrapText="bothSides"/>
          <wp:docPr id="1723241651" name="Picture 1723241651"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96AF8" w14:textId="2A830B4B" w:rsidR="0099423C" w:rsidRDefault="00FC6DF9">
    <w:pPr>
      <w:pStyle w:val="Header"/>
    </w:pPr>
    <w:r>
      <w:rPr>
        <w:noProof/>
      </w:rPr>
      <mc:AlternateContent>
        <mc:Choice Requires="wps">
          <w:drawing>
            <wp:anchor distT="0" distB="0" distL="0" distR="0" simplePos="0" relativeHeight="251658248" behindDoc="0" locked="0" layoutInCell="1" allowOverlap="1" wp14:anchorId="00550CA6" wp14:editId="6372613A">
              <wp:simplePos x="635" y="635"/>
              <wp:positionH relativeFrom="page">
                <wp:align>center</wp:align>
              </wp:positionH>
              <wp:positionV relativeFrom="page">
                <wp:align>top</wp:align>
              </wp:positionV>
              <wp:extent cx="551815" cy="469265"/>
              <wp:effectExtent l="0" t="0" r="635" b="6985"/>
              <wp:wrapNone/>
              <wp:docPr id="832196010"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69265"/>
                      </a:xfrm>
                      <a:prstGeom prst="rect">
                        <a:avLst/>
                      </a:prstGeom>
                      <a:noFill/>
                      <a:ln>
                        <a:noFill/>
                      </a:ln>
                    </wps:spPr>
                    <wps:txbx>
                      <w:txbxContent>
                        <w:p w14:paraId="6DAA6EDD" w14:textId="3E6C1756"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0550CA6" id="_x0000_t202" coordsize="21600,21600" o:spt="202" path="m,l,21600r21600,l21600,xe">
              <v:stroke joinstyle="miter"/>
              <v:path gradientshapeok="t" o:connecttype="rect"/>
            </v:shapetype>
            <v:shape id="Text Box 8" o:spid="_x0000_s1031" type="#_x0000_t202" alt="OFFICIAL" style="position:absolute;margin-left:0;margin-top:0;width:43.45pt;height:36.9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" filled="f" stroked="f">
              <v:textbox style="mso-fit-shape-to-text:t" inset="0,15pt,0,0">
                <w:txbxContent>
                  <w:p w14:paraId="6DAA6EDD" w14:textId="3E6C1756" w:rsidR="00FC6DF9" w:rsidRPr="00FC6DF9" w:rsidRDefault="00FC6DF9" w:rsidP="00FC6DF9">
                    <w:pPr>
                      <w:spacing w:after="0"/>
                      <w:rPr>
                        <w:rFonts w:ascii="Calibri" w:eastAsia="Calibri" w:hAnsi="Calibri" w:cs="Calibri"/>
                        <w:noProof/>
                        <w:color w:val="FF0000"/>
                        <w:sz w:val="24"/>
                        <w:szCs w:val="24"/>
                      </w:rPr>
                    </w:pPr>
                    <w:r w:rsidRPr="00FC6DF9">
                      <w:rPr>
                        <w:rFonts w:ascii="Calibri" w:eastAsia="Calibri" w:hAnsi="Calibri" w:cs="Calibri"/>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BE848" w14:textId="49A3EFDB" w:rsidR="0099423C" w:rsidRDefault="000F50A8" w:rsidP="00710F1C">
    <w:pPr>
      <w:pStyle w:val="Header"/>
      <w:jc w:val="right"/>
    </w:pPr>
    <w:r w:rsidRPr="00B84E73">
      <w:rPr>
        <w:noProof/>
        <w:sz w:val="20"/>
      </w:rPr>
      <w:drawing>
        <wp:anchor distT="0" distB="0" distL="114300" distR="114300" simplePos="0" relativeHeight="251658255" behindDoc="0" locked="0" layoutInCell="1" allowOverlap="1" wp14:anchorId="2284F3C5" wp14:editId="1477037F">
          <wp:simplePos x="0" y="0"/>
          <wp:positionH relativeFrom="margin">
            <wp:posOffset>5629275</wp:posOffset>
          </wp:positionH>
          <wp:positionV relativeFrom="paragraph">
            <wp:posOffset>-209550</wp:posOffset>
          </wp:positionV>
          <wp:extent cx="1181100" cy="351759"/>
          <wp:effectExtent l="0" t="0" r="0" b="0"/>
          <wp:wrapSquare wrapText="bothSides"/>
          <wp:docPr id="786882553" name="Picture 786882553"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B968E" w14:textId="740E36B4" w:rsidR="0099423C" w:rsidRDefault="00D75D2D">
    <w:pPr>
      <w:pStyle w:val="Header"/>
    </w:pPr>
    <w:r w:rsidRPr="00B84E73">
      <w:rPr>
        <w:noProof/>
        <w:sz w:val="20"/>
      </w:rPr>
      <w:drawing>
        <wp:anchor distT="0" distB="0" distL="114300" distR="114300" simplePos="0" relativeHeight="251658254" behindDoc="0" locked="0" layoutInCell="1" allowOverlap="1" wp14:anchorId="51EE20DE" wp14:editId="41972021">
          <wp:simplePos x="0" y="0"/>
          <wp:positionH relativeFrom="margin">
            <wp:posOffset>11033883</wp:posOffset>
          </wp:positionH>
          <wp:positionV relativeFrom="paragraph">
            <wp:posOffset>-265430</wp:posOffset>
          </wp:positionV>
          <wp:extent cx="1181100" cy="351759"/>
          <wp:effectExtent l="0" t="0" r="0" b="0"/>
          <wp:wrapSquare wrapText="bothSides"/>
          <wp:docPr id="1139840921" name="Picture 1139840921"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50A8" w:rsidRPr="00B84E73">
      <w:rPr>
        <w:noProof/>
        <w:sz w:val="20"/>
      </w:rPr>
      <w:drawing>
        <wp:anchor distT="0" distB="0" distL="114300" distR="114300" simplePos="0" relativeHeight="251658253" behindDoc="0" locked="0" layoutInCell="1" allowOverlap="1" wp14:anchorId="05E7341A" wp14:editId="7EF04EBF">
          <wp:simplePos x="0" y="0"/>
          <wp:positionH relativeFrom="margin">
            <wp:posOffset>11030073</wp:posOffset>
          </wp:positionH>
          <wp:positionV relativeFrom="paragraph">
            <wp:posOffset>-267970</wp:posOffset>
          </wp:positionV>
          <wp:extent cx="1181100" cy="351759"/>
          <wp:effectExtent l="0" t="0" r="0" b="0"/>
          <wp:wrapSquare wrapText="bothSides"/>
          <wp:docPr id="1666636240" name="Picture 1666636240" descr="Energy Australia - Authorised Electricity And Gas Retai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Australia - Authorised Electricity And Gas Retailer"/>
                  <pic:cNvPicPr>
                    <a:picLocks noChangeAspect="1" noChangeArrowheads="1"/>
                  </pic:cNvPicPr>
                </pic:nvPicPr>
                <pic:blipFill rotWithShape="1">
                  <a:blip r:embed="rId1">
                    <a:extLst>
                      <a:ext uri="{28A0092B-C50C-407E-A947-70E740481C1C}">
                        <a14:useLocalDpi xmlns:a14="http://schemas.microsoft.com/office/drawing/2010/main" val="0"/>
                      </a:ext>
                    </a:extLst>
                  </a:blip>
                  <a:srcRect l="6540" t="26700" r="7165" b="27461"/>
                  <a:stretch/>
                </pic:blipFill>
                <pic:spPr bwMode="auto">
                  <a:xfrm>
                    <a:off x="0" y="0"/>
                    <a:ext cx="1181100" cy="3517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1"/>
    <w:multiLevelType w:val="singleLevel"/>
    <w:tmpl w:val="4EB00602"/>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0946510"/>
    <w:multiLevelType w:val="multilevel"/>
    <w:tmpl w:val="C69CC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19308C4"/>
    <w:multiLevelType w:val="hybridMultilevel"/>
    <w:tmpl w:val="EE24866E"/>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3" w15:restartNumberingAfterBreak="0">
    <w:nsid w:val="019854E1"/>
    <w:multiLevelType w:val="multilevel"/>
    <w:tmpl w:val="3914FCDE"/>
    <w:styleLink w:val="AECOMListBullet3"/>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145"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1D20894"/>
    <w:multiLevelType w:val="hybridMultilevel"/>
    <w:tmpl w:val="B1F0F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27159D2"/>
    <w:multiLevelType w:val="hybridMultilevel"/>
    <w:tmpl w:val="329AB740"/>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6" w15:restartNumberingAfterBreak="0">
    <w:nsid w:val="032F470A"/>
    <w:multiLevelType w:val="hybridMultilevel"/>
    <w:tmpl w:val="0CF0A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370165D"/>
    <w:multiLevelType w:val="multilevel"/>
    <w:tmpl w:val="20DA8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3904F7F"/>
    <w:multiLevelType w:val="multilevel"/>
    <w:tmpl w:val="EA4E3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4001299"/>
    <w:multiLevelType w:val="hybridMultilevel"/>
    <w:tmpl w:val="780CE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4044085"/>
    <w:multiLevelType w:val="hybridMultilevel"/>
    <w:tmpl w:val="83E8C7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43B6916"/>
    <w:multiLevelType w:val="hybridMultilevel"/>
    <w:tmpl w:val="8E444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4733E0"/>
    <w:multiLevelType w:val="hybridMultilevel"/>
    <w:tmpl w:val="91446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556739D"/>
    <w:multiLevelType w:val="hybridMultilevel"/>
    <w:tmpl w:val="26C22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5C15E74"/>
    <w:multiLevelType w:val="hybridMultilevel"/>
    <w:tmpl w:val="C5E8F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63548FC"/>
    <w:multiLevelType w:val="hybridMultilevel"/>
    <w:tmpl w:val="6AA0D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7CC5655"/>
    <w:multiLevelType w:val="multilevel"/>
    <w:tmpl w:val="A03CB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080A170A"/>
    <w:multiLevelType w:val="multilevel"/>
    <w:tmpl w:val="2618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081956F9"/>
    <w:multiLevelType w:val="multilevel"/>
    <w:tmpl w:val="372E373A"/>
    <w:lvl w:ilvl="0">
      <w:start w:val="1"/>
      <w:numFmt w:val="bullet"/>
      <w:pStyle w:val="Bullet"/>
      <w:lvlText w:val=""/>
      <w:lvlJc w:val="left"/>
      <w:pPr>
        <w:ind w:left="629" w:hanging="170"/>
      </w:pPr>
      <w:rPr>
        <w:rFonts w:ascii="Symbol" w:hAnsi="Symbol" w:hint="default"/>
      </w:rPr>
    </w:lvl>
    <w:lvl w:ilvl="1">
      <w:start w:val="1"/>
      <w:numFmt w:val="bullet"/>
      <w:lvlText w:val="o"/>
      <w:lvlJc w:val="left"/>
      <w:pPr>
        <w:tabs>
          <w:tab w:val="num" w:pos="1899"/>
        </w:tabs>
        <w:ind w:left="799" w:hanging="170"/>
      </w:pPr>
      <w:rPr>
        <w:rFonts w:ascii="Courier New" w:hAnsi="Courier New" w:cs="Courier New" w:hint="default"/>
      </w:rPr>
    </w:lvl>
    <w:lvl w:ilvl="2">
      <w:start w:val="1"/>
      <w:numFmt w:val="bullet"/>
      <w:lvlText w:val=""/>
      <w:lvlJc w:val="left"/>
      <w:pPr>
        <w:tabs>
          <w:tab w:val="num" w:pos="2619"/>
        </w:tabs>
        <w:ind w:left="969" w:hanging="170"/>
      </w:pPr>
      <w:rPr>
        <w:rFonts w:ascii="Wingdings" w:hAnsi="Wingdings" w:hint="default"/>
      </w:rPr>
    </w:lvl>
    <w:lvl w:ilvl="3">
      <w:start w:val="1"/>
      <w:numFmt w:val="bullet"/>
      <w:lvlText w:val=""/>
      <w:lvlJc w:val="left"/>
      <w:pPr>
        <w:tabs>
          <w:tab w:val="num" w:pos="3339"/>
        </w:tabs>
        <w:ind w:left="1139" w:hanging="170"/>
      </w:pPr>
      <w:rPr>
        <w:rFonts w:ascii="Symbol" w:hAnsi="Symbol" w:hint="default"/>
      </w:rPr>
    </w:lvl>
    <w:lvl w:ilvl="4">
      <w:start w:val="1"/>
      <w:numFmt w:val="bullet"/>
      <w:lvlText w:val="o"/>
      <w:lvlJc w:val="left"/>
      <w:pPr>
        <w:tabs>
          <w:tab w:val="num" w:pos="4059"/>
        </w:tabs>
        <w:ind w:left="1309" w:hanging="170"/>
      </w:pPr>
      <w:rPr>
        <w:rFonts w:ascii="Courier New" w:hAnsi="Courier New" w:cs="Courier New" w:hint="default"/>
      </w:rPr>
    </w:lvl>
    <w:lvl w:ilvl="5">
      <w:start w:val="1"/>
      <w:numFmt w:val="bullet"/>
      <w:lvlText w:val=""/>
      <w:lvlJc w:val="left"/>
      <w:pPr>
        <w:tabs>
          <w:tab w:val="num" w:pos="4779"/>
        </w:tabs>
        <w:ind w:left="1479" w:hanging="170"/>
      </w:pPr>
      <w:rPr>
        <w:rFonts w:ascii="Wingdings" w:hAnsi="Wingdings" w:hint="default"/>
      </w:rPr>
    </w:lvl>
    <w:lvl w:ilvl="6">
      <w:start w:val="1"/>
      <w:numFmt w:val="bullet"/>
      <w:lvlText w:val=""/>
      <w:lvlJc w:val="left"/>
      <w:pPr>
        <w:tabs>
          <w:tab w:val="num" w:pos="5499"/>
        </w:tabs>
        <w:ind w:left="1649" w:hanging="170"/>
      </w:pPr>
      <w:rPr>
        <w:rFonts w:ascii="Symbol" w:hAnsi="Symbol" w:hint="default"/>
      </w:rPr>
    </w:lvl>
    <w:lvl w:ilvl="7">
      <w:start w:val="1"/>
      <w:numFmt w:val="bullet"/>
      <w:lvlText w:val="o"/>
      <w:lvlJc w:val="left"/>
      <w:pPr>
        <w:tabs>
          <w:tab w:val="num" w:pos="6219"/>
        </w:tabs>
        <w:ind w:left="1819" w:hanging="170"/>
      </w:pPr>
      <w:rPr>
        <w:rFonts w:ascii="Courier New" w:hAnsi="Courier New" w:cs="Courier New" w:hint="default"/>
      </w:rPr>
    </w:lvl>
    <w:lvl w:ilvl="8">
      <w:start w:val="1"/>
      <w:numFmt w:val="bullet"/>
      <w:lvlText w:val=""/>
      <w:lvlJc w:val="left"/>
      <w:pPr>
        <w:tabs>
          <w:tab w:val="num" w:pos="6939"/>
        </w:tabs>
        <w:ind w:left="1989" w:hanging="170"/>
      </w:pPr>
      <w:rPr>
        <w:rFonts w:ascii="Wingdings" w:hAnsi="Wingdings" w:hint="default"/>
      </w:rPr>
    </w:lvl>
  </w:abstractNum>
  <w:abstractNum w:abstractNumId="19" w15:restartNumberingAfterBreak="0">
    <w:nsid w:val="083A5262"/>
    <w:multiLevelType w:val="hybridMultilevel"/>
    <w:tmpl w:val="9BB61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8671863"/>
    <w:multiLevelType w:val="multilevel"/>
    <w:tmpl w:val="6E74F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87A6C18"/>
    <w:multiLevelType w:val="hybridMultilevel"/>
    <w:tmpl w:val="288E30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08A8343F"/>
    <w:multiLevelType w:val="hybridMultilevel"/>
    <w:tmpl w:val="3BEAE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91E7496"/>
    <w:multiLevelType w:val="hybridMultilevel"/>
    <w:tmpl w:val="B4EAFA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095A6D63"/>
    <w:multiLevelType w:val="hybridMultilevel"/>
    <w:tmpl w:val="573E5DAA"/>
    <w:lvl w:ilvl="0" w:tplc="39527CC2">
      <w:start w:val="1"/>
      <w:numFmt w:val="decimal"/>
      <w:lvlText w:val="%1."/>
      <w:lvlJc w:val="left"/>
      <w:pPr>
        <w:ind w:left="720" w:hanging="360"/>
      </w:pPr>
      <w:rPr>
        <w:rFonts w:ascii="Verdana" w:hAnsi="Verdana" w:hint="default"/>
        <w:b w:val="0"/>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09635EDD"/>
    <w:multiLevelType w:val="hybridMultilevel"/>
    <w:tmpl w:val="0CF22246"/>
    <w:styleLink w:val="AECOMListBullet1"/>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09C03255"/>
    <w:multiLevelType w:val="hybridMultilevel"/>
    <w:tmpl w:val="1CD8C9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0A5511FB"/>
    <w:multiLevelType w:val="hybridMultilevel"/>
    <w:tmpl w:val="10002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0AD37544"/>
    <w:multiLevelType w:val="hybridMultilevel"/>
    <w:tmpl w:val="08F02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0B433D54"/>
    <w:multiLevelType w:val="multilevel"/>
    <w:tmpl w:val="0E44C79A"/>
    <w:lvl w:ilvl="0">
      <w:start w:val="1"/>
      <w:numFmt w:val="decimal"/>
      <w:lvlText w:val="%1."/>
      <w:lvlJc w:val="left"/>
      <w:pPr>
        <w:ind w:left="0" w:firstLine="0"/>
      </w:pPr>
      <w:rPr>
        <w:rFonts w:hint="default"/>
      </w:rPr>
    </w:lvl>
    <w:lvl w:ilvl="1">
      <w:start w:val="1"/>
      <w:numFmt w:val="decimal"/>
      <w:isLgl/>
      <w:suff w:val="space"/>
      <w:lvlText w:val="%1.%2"/>
      <w:lvlJc w:val="left"/>
      <w:pPr>
        <w:ind w:left="-1559" w:firstLine="0"/>
      </w:pPr>
      <w:rPr>
        <w:rFonts w:hint="default"/>
      </w:rPr>
    </w:lvl>
    <w:lvl w:ilvl="2">
      <w:start w:val="1"/>
      <w:numFmt w:val="decimal"/>
      <w:isLgl/>
      <w:suff w:val="space"/>
      <w:lvlText w:val="%1.%2.%3"/>
      <w:lvlJc w:val="left"/>
      <w:pPr>
        <w:ind w:left="2127" w:firstLine="0"/>
      </w:pPr>
      <w:rPr>
        <w:rFonts w:hint="default"/>
      </w:rPr>
    </w:lvl>
    <w:lvl w:ilvl="3">
      <w:start w:val="1"/>
      <w:numFmt w:val="decimal"/>
      <w:isLgl/>
      <w:suff w:val="space"/>
      <w:lvlText w:val="%1.%2.%3.%4"/>
      <w:lvlJc w:val="left"/>
      <w:pPr>
        <w:ind w:left="-1700" w:firstLine="0"/>
      </w:pPr>
      <w:rPr>
        <w:rFonts w:hint="default"/>
      </w:rPr>
    </w:lvl>
    <w:lvl w:ilvl="4">
      <w:start w:val="1"/>
      <w:numFmt w:val="decimal"/>
      <w:isLgl/>
      <w:suff w:val="space"/>
      <w:lvlText w:val="%1.%2.%3.%4.%5"/>
      <w:lvlJc w:val="left"/>
      <w:pPr>
        <w:ind w:left="-1984" w:firstLine="0"/>
      </w:pPr>
      <w:rPr>
        <w:rFonts w:hint="default"/>
      </w:rPr>
    </w:lvl>
    <w:lvl w:ilvl="5">
      <w:start w:val="1"/>
      <w:numFmt w:val="decimal"/>
      <w:isLgl/>
      <w:suff w:val="space"/>
      <w:lvlText w:val="%1.%2.%3.%4.%5.%6"/>
      <w:lvlJc w:val="left"/>
      <w:pPr>
        <w:ind w:left="-1984" w:firstLine="0"/>
      </w:pPr>
      <w:rPr>
        <w:rFonts w:hint="default"/>
      </w:rPr>
    </w:lvl>
    <w:lvl w:ilvl="6">
      <w:start w:val="1"/>
      <w:numFmt w:val="decimal"/>
      <w:lvlText w:val="%1.%2.%3.%4.%5.%6.%7"/>
      <w:lvlJc w:val="left"/>
      <w:pPr>
        <w:tabs>
          <w:tab w:val="num" w:pos="-688"/>
        </w:tabs>
        <w:ind w:left="-688" w:hanging="1296"/>
      </w:pPr>
      <w:rPr>
        <w:rFonts w:hint="default"/>
      </w:rPr>
    </w:lvl>
    <w:lvl w:ilvl="7">
      <w:start w:val="1"/>
      <w:numFmt w:val="decimal"/>
      <w:lvlText w:val="%1.%2.%3.%4.%5.%6.%7.%8"/>
      <w:lvlJc w:val="left"/>
      <w:pPr>
        <w:tabs>
          <w:tab w:val="num" w:pos="-544"/>
        </w:tabs>
        <w:ind w:left="-544" w:hanging="1440"/>
      </w:pPr>
      <w:rPr>
        <w:rFonts w:hint="default"/>
      </w:rPr>
    </w:lvl>
    <w:lvl w:ilvl="8">
      <w:start w:val="1"/>
      <w:numFmt w:val="decimal"/>
      <w:lvlText w:val="%1.%2.%3.%4.%5.%6.%7.%8.%9"/>
      <w:lvlJc w:val="left"/>
      <w:pPr>
        <w:tabs>
          <w:tab w:val="num" w:pos="-400"/>
        </w:tabs>
        <w:ind w:left="-400" w:hanging="1584"/>
      </w:pPr>
      <w:rPr>
        <w:rFonts w:hint="default"/>
      </w:rPr>
    </w:lvl>
  </w:abstractNum>
  <w:abstractNum w:abstractNumId="30" w15:restartNumberingAfterBreak="0">
    <w:nsid w:val="0B5C09EF"/>
    <w:multiLevelType w:val="hybridMultilevel"/>
    <w:tmpl w:val="9D621E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0BB9578A"/>
    <w:multiLevelType w:val="hybridMultilevel"/>
    <w:tmpl w:val="3B1C0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0C362DEE"/>
    <w:multiLevelType w:val="hybridMultilevel"/>
    <w:tmpl w:val="94F03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0CAF3ADE"/>
    <w:multiLevelType w:val="multilevel"/>
    <w:tmpl w:val="AD066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CDD347A"/>
    <w:multiLevelType w:val="hybridMultilevel"/>
    <w:tmpl w:val="B9322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0D7D2AF5"/>
    <w:multiLevelType w:val="hybridMultilevel"/>
    <w:tmpl w:val="80F0F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0F7B0B12"/>
    <w:multiLevelType w:val="hybridMultilevel"/>
    <w:tmpl w:val="D0109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100D682E"/>
    <w:multiLevelType w:val="hybridMultilevel"/>
    <w:tmpl w:val="0D6C398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8" w15:restartNumberingAfterBreak="0">
    <w:nsid w:val="107A4D18"/>
    <w:multiLevelType w:val="hybridMultilevel"/>
    <w:tmpl w:val="8F760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0B227EC"/>
    <w:multiLevelType w:val="hybridMultilevel"/>
    <w:tmpl w:val="7CE4D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0E2727D"/>
    <w:multiLevelType w:val="hybridMultilevel"/>
    <w:tmpl w:val="F950162E"/>
    <w:lvl w:ilvl="0" w:tplc="27149C4A">
      <w:start w:val="1"/>
      <w:numFmt w:val="bullet"/>
      <w:pStyle w:val="Tbullet1"/>
      <w:lvlText w:val=""/>
      <w:lvlJc w:val="left"/>
      <w:pPr>
        <w:tabs>
          <w:tab w:val="num" w:pos="717"/>
        </w:tabs>
        <w:ind w:left="717" w:hanging="360"/>
      </w:pPr>
      <w:rPr>
        <w:rFonts w:ascii="Symbol" w:hAnsi="Symbol" w:hint="default"/>
        <w:color w:val="003300"/>
      </w:rPr>
    </w:lvl>
    <w:lvl w:ilvl="1" w:tplc="DDF461AE">
      <w:start w:val="1"/>
      <w:numFmt w:val="bullet"/>
      <w:pStyle w:val="Tbullet2"/>
      <w:lvlText w:val="o"/>
      <w:lvlJc w:val="left"/>
      <w:pPr>
        <w:tabs>
          <w:tab w:val="num" w:pos="1440"/>
        </w:tabs>
        <w:ind w:left="1440" w:hanging="360"/>
      </w:pPr>
      <w:rPr>
        <w:rFonts w:ascii="Courier New" w:hAnsi="Courier New" w:cs="Courier New" w:hint="default"/>
      </w:rPr>
    </w:lvl>
    <w:lvl w:ilvl="2" w:tplc="0C090001">
      <w:start w:val="1"/>
      <w:numFmt w:val="bullet"/>
      <w:lvlText w:val=""/>
      <w:lvlJc w:val="left"/>
      <w:pPr>
        <w:tabs>
          <w:tab w:val="num" w:pos="2160"/>
        </w:tabs>
        <w:ind w:left="2160" w:hanging="360"/>
      </w:pPr>
      <w:rPr>
        <w:rFonts w:ascii="Symbol" w:hAnsi="Symbol" w:hint="default"/>
        <w:color w:val="0033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112B4618"/>
    <w:multiLevelType w:val="hybridMultilevel"/>
    <w:tmpl w:val="B0369DD8"/>
    <w:lvl w:ilvl="0" w:tplc="FBF8F636">
      <w:start w:val="1"/>
      <w:numFmt w:val="decimal"/>
      <w:lvlText w:val="%1."/>
      <w:lvlJc w:val="left"/>
      <w:pPr>
        <w:ind w:left="1020" w:hanging="360"/>
      </w:pPr>
    </w:lvl>
    <w:lvl w:ilvl="1" w:tplc="093CB522">
      <w:start w:val="1"/>
      <w:numFmt w:val="decimal"/>
      <w:lvlText w:val="%2."/>
      <w:lvlJc w:val="left"/>
      <w:pPr>
        <w:ind w:left="1020" w:hanging="360"/>
      </w:pPr>
    </w:lvl>
    <w:lvl w:ilvl="2" w:tplc="5036A910">
      <w:start w:val="1"/>
      <w:numFmt w:val="decimal"/>
      <w:lvlText w:val="%3."/>
      <w:lvlJc w:val="left"/>
      <w:pPr>
        <w:ind w:left="1020" w:hanging="360"/>
      </w:pPr>
    </w:lvl>
    <w:lvl w:ilvl="3" w:tplc="4EFEB7CE">
      <w:start w:val="1"/>
      <w:numFmt w:val="decimal"/>
      <w:lvlText w:val="%4."/>
      <w:lvlJc w:val="left"/>
      <w:pPr>
        <w:ind w:left="1020" w:hanging="360"/>
      </w:pPr>
    </w:lvl>
    <w:lvl w:ilvl="4" w:tplc="DE74BB0E">
      <w:start w:val="1"/>
      <w:numFmt w:val="decimal"/>
      <w:lvlText w:val="%5."/>
      <w:lvlJc w:val="left"/>
      <w:pPr>
        <w:ind w:left="1020" w:hanging="360"/>
      </w:pPr>
    </w:lvl>
    <w:lvl w:ilvl="5" w:tplc="8550D1CA">
      <w:start w:val="1"/>
      <w:numFmt w:val="decimal"/>
      <w:lvlText w:val="%6."/>
      <w:lvlJc w:val="left"/>
      <w:pPr>
        <w:ind w:left="1020" w:hanging="360"/>
      </w:pPr>
    </w:lvl>
    <w:lvl w:ilvl="6" w:tplc="D44869C8">
      <w:start w:val="1"/>
      <w:numFmt w:val="decimal"/>
      <w:lvlText w:val="%7."/>
      <w:lvlJc w:val="left"/>
      <w:pPr>
        <w:ind w:left="1020" w:hanging="360"/>
      </w:pPr>
    </w:lvl>
    <w:lvl w:ilvl="7" w:tplc="90CA2FA8">
      <w:start w:val="1"/>
      <w:numFmt w:val="decimal"/>
      <w:lvlText w:val="%8."/>
      <w:lvlJc w:val="left"/>
      <w:pPr>
        <w:ind w:left="1020" w:hanging="360"/>
      </w:pPr>
    </w:lvl>
    <w:lvl w:ilvl="8" w:tplc="9396802E">
      <w:start w:val="1"/>
      <w:numFmt w:val="decimal"/>
      <w:lvlText w:val="%9."/>
      <w:lvlJc w:val="left"/>
      <w:pPr>
        <w:ind w:left="1020" w:hanging="360"/>
      </w:pPr>
    </w:lvl>
  </w:abstractNum>
  <w:abstractNum w:abstractNumId="42" w15:restartNumberingAfterBreak="0">
    <w:nsid w:val="115B7A46"/>
    <w:multiLevelType w:val="singleLevel"/>
    <w:tmpl w:val="D3CE0800"/>
    <w:name w:val="ListNumbering222"/>
    <w:lvl w:ilvl="0">
      <w:start w:val="1"/>
      <w:numFmt w:val="bullet"/>
      <w:pStyle w:val="3ptBulletDotPoint"/>
      <w:lvlText w:val=""/>
      <w:lvlJc w:val="left"/>
      <w:pPr>
        <w:ind w:left="360" w:hanging="360"/>
      </w:pPr>
      <w:rPr>
        <w:rFonts w:ascii="Symbol" w:hAnsi="Symbol" w:hint="default"/>
        <w:color w:val="244061" w:themeColor="accent1" w:themeShade="80"/>
        <w:sz w:val="20"/>
      </w:rPr>
    </w:lvl>
  </w:abstractNum>
  <w:abstractNum w:abstractNumId="43" w15:restartNumberingAfterBreak="0">
    <w:nsid w:val="11EC4C57"/>
    <w:multiLevelType w:val="hybridMultilevel"/>
    <w:tmpl w:val="B9B86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12062394"/>
    <w:multiLevelType w:val="hybridMultilevel"/>
    <w:tmpl w:val="8244DC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2B72F11"/>
    <w:multiLevelType w:val="hybridMultilevel"/>
    <w:tmpl w:val="85768B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131845C1"/>
    <w:multiLevelType w:val="hybridMultilevel"/>
    <w:tmpl w:val="767E345C"/>
    <w:lvl w:ilvl="0" w:tplc="25AEDFD4">
      <w:start w:val="1"/>
      <w:numFmt w:val="bullet"/>
      <w:pStyle w:val="StyleBodyTextArial11pt"/>
      <w:lvlText w:val=""/>
      <w:lvlJc w:val="left"/>
      <w:pPr>
        <w:tabs>
          <w:tab w:val="num" w:pos="357"/>
        </w:tabs>
        <w:ind w:left="357" w:firstLine="3"/>
      </w:pPr>
      <w:rPr>
        <w:rFonts w:ascii="Symbol" w:hAnsi="Symbol" w:hint="default"/>
        <w:color w:val="333399"/>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147D3F84"/>
    <w:multiLevelType w:val="hybridMultilevel"/>
    <w:tmpl w:val="E6726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15F635F7"/>
    <w:multiLevelType w:val="hybridMultilevel"/>
    <w:tmpl w:val="19F415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168647FA"/>
    <w:multiLevelType w:val="multilevel"/>
    <w:tmpl w:val="0240AF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6CA05C9"/>
    <w:multiLevelType w:val="hybridMultilevel"/>
    <w:tmpl w:val="4ED0E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16D117EB"/>
    <w:multiLevelType w:val="hybridMultilevel"/>
    <w:tmpl w:val="847C1D20"/>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52" w15:restartNumberingAfterBreak="0">
    <w:nsid w:val="177505C9"/>
    <w:multiLevelType w:val="multilevel"/>
    <w:tmpl w:val="645CA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83F674E"/>
    <w:multiLevelType w:val="hybridMultilevel"/>
    <w:tmpl w:val="4FF857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18454797"/>
    <w:multiLevelType w:val="hybridMultilevel"/>
    <w:tmpl w:val="7C00A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1A764DE3"/>
    <w:multiLevelType w:val="multilevel"/>
    <w:tmpl w:val="99B8A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1A840280"/>
    <w:multiLevelType w:val="hybridMultilevel"/>
    <w:tmpl w:val="1D62A3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1AA6049F"/>
    <w:multiLevelType w:val="hybridMultilevel"/>
    <w:tmpl w:val="F384B2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1B885B14"/>
    <w:multiLevelType w:val="hybridMultilevel"/>
    <w:tmpl w:val="83F844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1CC86C01"/>
    <w:multiLevelType w:val="hybridMultilevel"/>
    <w:tmpl w:val="8F64732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0" w15:restartNumberingAfterBreak="0">
    <w:nsid w:val="1ED5110E"/>
    <w:multiLevelType w:val="hybridMultilevel"/>
    <w:tmpl w:val="09AEA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1ED9114D"/>
    <w:multiLevelType w:val="hybridMultilevel"/>
    <w:tmpl w:val="F5820E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1F052DAB"/>
    <w:multiLevelType w:val="hybridMultilevel"/>
    <w:tmpl w:val="5A2A564A"/>
    <w:lvl w:ilvl="0" w:tplc="AA7288A4">
      <w:start w:val="1"/>
      <w:numFmt w:val="bullet"/>
      <w:pStyle w:val="ListParagraph"/>
      <w:lvlText w:val=""/>
      <w:lvlJc w:val="left"/>
      <w:pPr>
        <w:ind w:left="1298" w:hanging="360"/>
      </w:pPr>
      <w:rPr>
        <w:rFonts w:ascii="Symbol" w:hAnsi="Symbol" w:hint="default"/>
      </w:rPr>
    </w:lvl>
    <w:lvl w:ilvl="1" w:tplc="0C090003">
      <w:start w:val="1"/>
      <w:numFmt w:val="bullet"/>
      <w:lvlText w:val="o"/>
      <w:lvlJc w:val="left"/>
      <w:pPr>
        <w:ind w:left="2018" w:hanging="360"/>
      </w:pPr>
      <w:rPr>
        <w:rFonts w:ascii="Courier New" w:hAnsi="Courier New" w:cs="Courier New" w:hint="default"/>
      </w:rPr>
    </w:lvl>
    <w:lvl w:ilvl="2" w:tplc="0C090005">
      <w:start w:val="1"/>
      <w:numFmt w:val="bullet"/>
      <w:lvlText w:val=""/>
      <w:lvlJc w:val="left"/>
      <w:pPr>
        <w:ind w:left="2738" w:hanging="360"/>
      </w:pPr>
      <w:rPr>
        <w:rFonts w:ascii="Wingdings" w:hAnsi="Wingdings" w:hint="default"/>
      </w:rPr>
    </w:lvl>
    <w:lvl w:ilvl="3" w:tplc="0C090001" w:tentative="1">
      <w:start w:val="1"/>
      <w:numFmt w:val="bullet"/>
      <w:lvlText w:val=""/>
      <w:lvlJc w:val="left"/>
      <w:pPr>
        <w:ind w:left="3458" w:hanging="360"/>
      </w:pPr>
      <w:rPr>
        <w:rFonts w:ascii="Symbol" w:hAnsi="Symbol" w:hint="default"/>
      </w:rPr>
    </w:lvl>
    <w:lvl w:ilvl="4" w:tplc="0C090003" w:tentative="1">
      <w:start w:val="1"/>
      <w:numFmt w:val="bullet"/>
      <w:lvlText w:val="o"/>
      <w:lvlJc w:val="left"/>
      <w:pPr>
        <w:ind w:left="4178" w:hanging="360"/>
      </w:pPr>
      <w:rPr>
        <w:rFonts w:ascii="Courier New" w:hAnsi="Courier New" w:cs="Courier New" w:hint="default"/>
      </w:rPr>
    </w:lvl>
    <w:lvl w:ilvl="5" w:tplc="0C090005" w:tentative="1">
      <w:start w:val="1"/>
      <w:numFmt w:val="bullet"/>
      <w:lvlText w:val=""/>
      <w:lvlJc w:val="left"/>
      <w:pPr>
        <w:ind w:left="4898" w:hanging="360"/>
      </w:pPr>
      <w:rPr>
        <w:rFonts w:ascii="Wingdings" w:hAnsi="Wingdings" w:hint="default"/>
      </w:rPr>
    </w:lvl>
    <w:lvl w:ilvl="6" w:tplc="0C090001" w:tentative="1">
      <w:start w:val="1"/>
      <w:numFmt w:val="bullet"/>
      <w:lvlText w:val=""/>
      <w:lvlJc w:val="left"/>
      <w:pPr>
        <w:ind w:left="5618" w:hanging="360"/>
      </w:pPr>
      <w:rPr>
        <w:rFonts w:ascii="Symbol" w:hAnsi="Symbol" w:hint="default"/>
      </w:rPr>
    </w:lvl>
    <w:lvl w:ilvl="7" w:tplc="0C090003" w:tentative="1">
      <w:start w:val="1"/>
      <w:numFmt w:val="bullet"/>
      <w:lvlText w:val="o"/>
      <w:lvlJc w:val="left"/>
      <w:pPr>
        <w:ind w:left="6338" w:hanging="360"/>
      </w:pPr>
      <w:rPr>
        <w:rFonts w:ascii="Courier New" w:hAnsi="Courier New" w:cs="Courier New" w:hint="default"/>
      </w:rPr>
    </w:lvl>
    <w:lvl w:ilvl="8" w:tplc="0C090005" w:tentative="1">
      <w:start w:val="1"/>
      <w:numFmt w:val="bullet"/>
      <w:lvlText w:val=""/>
      <w:lvlJc w:val="left"/>
      <w:pPr>
        <w:ind w:left="7058" w:hanging="360"/>
      </w:pPr>
      <w:rPr>
        <w:rFonts w:ascii="Wingdings" w:hAnsi="Wingdings" w:hint="default"/>
      </w:rPr>
    </w:lvl>
  </w:abstractNum>
  <w:abstractNum w:abstractNumId="63" w15:restartNumberingAfterBreak="0">
    <w:nsid w:val="1F0A009E"/>
    <w:multiLevelType w:val="hybridMultilevel"/>
    <w:tmpl w:val="DD4E8A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1F134A91"/>
    <w:multiLevelType w:val="hybridMultilevel"/>
    <w:tmpl w:val="AC50E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1F971626"/>
    <w:multiLevelType w:val="hybridMultilevel"/>
    <w:tmpl w:val="DD1AE7B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20493C49"/>
    <w:multiLevelType w:val="hybridMultilevel"/>
    <w:tmpl w:val="38FC8A50"/>
    <w:lvl w:ilvl="0" w:tplc="FA764820">
      <w:start w:val="1"/>
      <w:numFmt w:val="bullet"/>
      <w:pStyle w:val="2nd6ptBullet"/>
      <w:lvlText w:val=""/>
      <w:lvlJc w:val="left"/>
      <w:pPr>
        <w:ind w:left="360" w:hanging="360"/>
      </w:pPr>
      <w:rPr>
        <w:rFonts w:ascii="Symbol" w:hAnsi="Symbol" w:hint="default"/>
        <w:color w:val="244061" w:themeColor="accent1" w:themeShade="80"/>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21172AA4"/>
    <w:multiLevelType w:val="hybridMultilevel"/>
    <w:tmpl w:val="B852B74C"/>
    <w:lvl w:ilvl="0" w:tplc="7ADE0338">
      <w:start w:val="1"/>
      <w:numFmt w:val="bullet"/>
      <w:pStyle w:val="ListsBullet1"/>
      <w:lvlText w:val=""/>
      <w:lvlJc w:val="left"/>
      <w:pPr>
        <w:ind w:left="720" w:hanging="360"/>
      </w:pPr>
      <w:rPr>
        <w:rFonts w:ascii="Wingdings" w:hAnsi="Wingdings" w:hint="default"/>
        <w:color w:val="004E9A"/>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21C06A58"/>
    <w:multiLevelType w:val="hybridMultilevel"/>
    <w:tmpl w:val="E8F6D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21C41D95"/>
    <w:multiLevelType w:val="hybridMultilevel"/>
    <w:tmpl w:val="4C303C28"/>
    <w:lvl w:ilvl="0" w:tplc="5EFE8F0E">
      <w:start w:val="1"/>
      <w:numFmt w:val="bullet"/>
      <w:pStyle w:val="Bullet2"/>
      <w:lvlText w:val=""/>
      <w:lvlJc w:val="left"/>
      <w:pPr>
        <w:ind w:left="2970" w:hanging="360"/>
      </w:pPr>
      <w:rPr>
        <w:rFonts w:ascii="Wingdings" w:hAnsi="Wingdings" w:hint="default"/>
        <w:color w:val="004E9A"/>
      </w:rPr>
    </w:lvl>
    <w:lvl w:ilvl="1" w:tplc="04090003">
      <w:start w:val="1"/>
      <w:numFmt w:val="bullet"/>
      <w:lvlText w:val="o"/>
      <w:lvlJc w:val="left"/>
      <w:pPr>
        <w:tabs>
          <w:tab w:val="num" w:pos="3960"/>
        </w:tabs>
        <w:ind w:left="3960" w:hanging="360"/>
      </w:pPr>
      <w:rPr>
        <w:rFonts w:ascii="Courier New" w:hAnsi="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70" w15:restartNumberingAfterBreak="0">
    <w:nsid w:val="22037484"/>
    <w:multiLevelType w:val="hybridMultilevel"/>
    <w:tmpl w:val="98CC762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2215379E"/>
    <w:multiLevelType w:val="hybridMultilevel"/>
    <w:tmpl w:val="141CE6C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226A6EE6"/>
    <w:multiLevelType w:val="multilevel"/>
    <w:tmpl w:val="7BC49E14"/>
    <w:lvl w:ilvl="0">
      <w:start w:val="1"/>
      <w:numFmt w:val="bullet"/>
      <w:pStyle w:val="TableBullet1"/>
      <w:lvlText w:val="—"/>
      <w:lvlJc w:val="left"/>
      <w:pPr>
        <w:ind w:left="357" w:hanging="357"/>
      </w:pPr>
      <w:rPr>
        <w:rFonts w:ascii="Times New Roman" w:hAnsi="Times New Roman" w:cs="Times New Roman" w:hint="default"/>
        <w:color w:val="auto"/>
        <w:position w:val="0"/>
        <w:sz w:val="18"/>
      </w:rPr>
    </w:lvl>
    <w:lvl w:ilvl="1">
      <w:start w:val="1"/>
      <w:numFmt w:val="bullet"/>
      <w:lvlText w:val="—"/>
      <w:lvlJc w:val="left"/>
      <w:pPr>
        <w:ind w:left="714" w:hanging="357"/>
      </w:pPr>
      <w:rPr>
        <w:rFonts w:ascii="Times New Roman" w:hAnsi="Times New Roman" w:cs="Times New Roman" w:hint="default"/>
        <w:color w:val="auto"/>
        <w:position w:val="0"/>
        <w:sz w:val="18"/>
      </w:rPr>
    </w:lvl>
    <w:lvl w:ilvl="2">
      <w:start w:val="1"/>
      <w:numFmt w:val="bullet"/>
      <w:lvlText w:val="—"/>
      <w:lvlJc w:val="left"/>
      <w:pPr>
        <w:ind w:left="1071" w:hanging="357"/>
      </w:pPr>
      <w:rPr>
        <w:rFonts w:ascii="Times New Roman" w:hAnsi="Times New Roman" w:cs="Times New Roman" w:hint="default"/>
        <w:color w:val="auto"/>
        <w:position w:val="0"/>
        <w:sz w:val="18"/>
      </w:rPr>
    </w:lvl>
    <w:lvl w:ilvl="3">
      <w:start w:val="1"/>
      <w:numFmt w:val="bullet"/>
      <w:lvlText w:val="—"/>
      <w:lvlJc w:val="left"/>
      <w:pPr>
        <w:ind w:left="1428" w:hanging="357"/>
      </w:pPr>
      <w:rPr>
        <w:rFonts w:ascii="Times New Roman" w:hAnsi="Times New Roman" w:cs="Times New Roman" w:hint="default"/>
        <w:color w:val="auto"/>
        <w:sz w:val="16"/>
      </w:rPr>
    </w:lvl>
    <w:lvl w:ilvl="4">
      <w:start w:val="1"/>
      <w:numFmt w:val="bullet"/>
      <w:lvlText w:val="—"/>
      <w:lvlJc w:val="left"/>
      <w:pPr>
        <w:ind w:left="1785" w:hanging="357"/>
      </w:pPr>
      <w:rPr>
        <w:rFonts w:ascii="Times New Roman" w:hAnsi="Times New Roman" w:cs="Times New Roman" w:hint="default"/>
        <w:color w:val="auto"/>
      </w:rPr>
    </w:lvl>
    <w:lvl w:ilvl="5">
      <w:start w:val="1"/>
      <w:numFmt w:val="none"/>
      <w:lvlText w:val=""/>
      <w:lvlJc w:val="left"/>
      <w:pPr>
        <w:tabs>
          <w:tab w:val="num" w:pos="2125"/>
        </w:tabs>
        <w:ind w:left="2142" w:hanging="357"/>
      </w:pPr>
    </w:lvl>
    <w:lvl w:ilvl="6">
      <w:start w:val="1"/>
      <w:numFmt w:val="none"/>
      <w:lvlText w:val=""/>
      <w:lvlJc w:val="left"/>
      <w:pPr>
        <w:tabs>
          <w:tab w:val="num" w:pos="2482"/>
        </w:tabs>
        <w:ind w:left="2499" w:hanging="357"/>
      </w:pPr>
    </w:lvl>
    <w:lvl w:ilvl="7">
      <w:start w:val="1"/>
      <w:numFmt w:val="none"/>
      <w:lvlText w:val=""/>
      <w:lvlJc w:val="left"/>
      <w:pPr>
        <w:tabs>
          <w:tab w:val="num" w:pos="2839"/>
        </w:tabs>
        <w:ind w:left="2856" w:hanging="357"/>
      </w:pPr>
    </w:lvl>
    <w:lvl w:ilvl="8">
      <w:start w:val="1"/>
      <w:numFmt w:val="none"/>
      <w:lvlText w:val=""/>
      <w:lvlJc w:val="left"/>
      <w:pPr>
        <w:tabs>
          <w:tab w:val="num" w:pos="3196"/>
        </w:tabs>
        <w:ind w:left="3213" w:hanging="357"/>
      </w:pPr>
    </w:lvl>
  </w:abstractNum>
  <w:abstractNum w:abstractNumId="73" w15:restartNumberingAfterBreak="0">
    <w:nsid w:val="226D75E4"/>
    <w:multiLevelType w:val="hybridMultilevel"/>
    <w:tmpl w:val="DA5801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226F40CF"/>
    <w:multiLevelType w:val="hybridMultilevel"/>
    <w:tmpl w:val="18A26E5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227110AE"/>
    <w:multiLevelType w:val="hybridMultilevel"/>
    <w:tmpl w:val="379813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22E72D52"/>
    <w:multiLevelType w:val="hybridMultilevel"/>
    <w:tmpl w:val="C302C896"/>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77" w15:restartNumberingAfterBreak="0">
    <w:nsid w:val="236C0E02"/>
    <w:multiLevelType w:val="hybridMultilevel"/>
    <w:tmpl w:val="0456C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23AC4277"/>
    <w:multiLevelType w:val="hybridMultilevel"/>
    <w:tmpl w:val="EF58B3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9" w15:restartNumberingAfterBreak="0">
    <w:nsid w:val="241D249B"/>
    <w:multiLevelType w:val="hybridMultilevel"/>
    <w:tmpl w:val="F1EA50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243A02A1"/>
    <w:multiLevelType w:val="hybridMultilevel"/>
    <w:tmpl w:val="07F6A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24BD19D9"/>
    <w:multiLevelType w:val="multilevel"/>
    <w:tmpl w:val="9B14B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258E604A"/>
    <w:multiLevelType w:val="hybridMultilevel"/>
    <w:tmpl w:val="1A4090FC"/>
    <w:lvl w:ilvl="0" w:tplc="0C090001">
      <w:start w:val="1"/>
      <w:numFmt w:val="bullet"/>
      <w:lvlText w:val=""/>
      <w:lvlJc w:val="left"/>
      <w:pPr>
        <w:ind w:left="720" w:hanging="360"/>
      </w:pPr>
      <w:rPr>
        <w:rFonts w:ascii="Symbol" w:hAnsi="Symbol" w:hint="default"/>
      </w:rPr>
    </w:lvl>
    <w:lvl w:ilvl="1" w:tplc="FFFFFFFF">
      <w:start w:val="1"/>
      <w:numFmt w:val="decimal"/>
      <w:lvlText w:val="(%2)."/>
      <w:lvlJc w:val="left"/>
      <w:pPr>
        <w:ind w:left="717" w:hanging="360"/>
      </w:pPr>
      <w:rPr>
        <w:rFonts w:hint="default"/>
        <w:strike w:val="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25DF10B5"/>
    <w:multiLevelType w:val="multilevel"/>
    <w:tmpl w:val="8840718E"/>
    <w:lvl w:ilvl="0">
      <w:start w:val="3"/>
      <w:numFmt w:val="decimal"/>
      <w:lvlText w:val="%1"/>
      <w:lvlJc w:val="left"/>
      <w:pPr>
        <w:ind w:left="840" w:hanging="840"/>
      </w:pPr>
      <w:rPr>
        <w:rFonts w:hint="default"/>
        <w:b/>
      </w:rPr>
    </w:lvl>
    <w:lvl w:ilvl="1">
      <w:start w:val="7"/>
      <w:numFmt w:val="decimal"/>
      <w:lvlText w:val="%1.%2"/>
      <w:lvlJc w:val="left"/>
      <w:pPr>
        <w:ind w:left="840" w:hanging="840"/>
      </w:pPr>
      <w:rPr>
        <w:rFonts w:hint="default"/>
        <w:b/>
      </w:rPr>
    </w:lvl>
    <w:lvl w:ilvl="2">
      <w:start w:val="10"/>
      <w:numFmt w:val="decimal"/>
      <w:lvlText w:val="%1.%2.%3"/>
      <w:lvlJc w:val="left"/>
      <w:pPr>
        <w:ind w:left="840" w:hanging="84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4" w15:restartNumberingAfterBreak="0">
    <w:nsid w:val="25FD09D3"/>
    <w:multiLevelType w:val="hybridMultilevel"/>
    <w:tmpl w:val="4FF86ED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26135E5A"/>
    <w:multiLevelType w:val="hybridMultilevel"/>
    <w:tmpl w:val="5C4425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272912B7"/>
    <w:multiLevelType w:val="hybridMultilevel"/>
    <w:tmpl w:val="6CF43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281617C4"/>
    <w:multiLevelType w:val="hybridMultilevel"/>
    <w:tmpl w:val="CCB495B4"/>
    <w:lvl w:ilvl="0" w:tplc="9E1E68A4">
      <w:start w:val="1"/>
      <w:numFmt w:val="decimal"/>
      <w:lvlText w:val="%1."/>
      <w:lvlJc w:val="left"/>
      <w:pPr>
        <w:ind w:left="1020" w:hanging="360"/>
      </w:pPr>
    </w:lvl>
    <w:lvl w:ilvl="1" w:tplc="D4F093BC">
      <w:start w:val="1"/>
      <w:numFmt w:val="decimal"/>
      <w:lvlText w:val="%2."/>
      <w:lvlJc w:val="left"/>
      <w:pPr>
        <w:ind w:left="1020" w:hanging="360"/>
      </w:pPr>
    </w:lvl>
    <w:lvl w:ilvl="2" w:tplc="40A8CC68">
      <w:start w:val="1"/>
      <w:numFmt w:val="decimal"/>
      <w:lvlText w:val="%3."/>
      <w:lvlJc w:val="left"/>
      <w:pPr>
        <w:ind w:left="1020" w:hanging="360"/>
      </w:pPr>
    </w:lvl>
    <w:lvl w:ilvl="3" w:tplc="50AAE22E">
      <w:start w:val="1"/>
      <w:numFmt w:val="decimal"/>
      <w:lvlText w:val="%4."/>
      <w:lvlJc w:val="left"/>
      <w:pPr>
        <w:ind w:left="1020" w:hanging="360"/>
      </w:pPr>
    </w:lvl>
    <w:lvl w:ilvl="4" w:tplc="AB1256AA">
      <w:start w:val="1"/>
      <w:numFmt w:val="decimal"/>
      <w:lvlText w:val="%5."/>
      <w:lvlJc w:val="left"/>
      <w:pPr>
        <w:ind w:left="1020" w:hanging="360"/>
      </w:pPr>
    </w:lvl>
    <w:lvl w:ilvl="5" w:tplc="364EADE6">
      <w:start w:val="1"/>
      <w:numFmt w:val="decimal"/>
      <w:lvlText w:val="%6."/>
      <w:lvlJc w:val="left"/>
      <w:pPr>
        <w:ind w:left="1020" w:hanging="360"/>
      </w:pPr>
    </w:lvl>
    <w:lvl w:ilvl="6" w:tplc="DEEA61BC">
      <w:start w:val="1"/>
      <w:numFmt w:val="decimal"/>
      <w:lvlText w:val="%7."/>
      <w:lvlJc w:val="left"/>
      <w:pPr>
        <w:ind w:left="1020" w:hanging="360"/>
      </w:pPr>
    </w:lvl>
    <w:lvl w:ilvl="7" w:tplc="DC66BE38">
      <w:start w:val="1"/>
      <w:numFmt w:val="decimal"/>
      <w:lvlText w:val="%8."/>
      <w:lvlJc w:val="left"/>
      <w:pPr>
        <w:ind w:left="1020" w:hanging="360"/>
      </w:pPr>
    </w:lvl>
    <w:lvl w:ilvl="8" w:tplc="FA6A587C">
      <w:start w:val="1"/>
      <w:numFmt w:val="decimal"/>
      <w:lvlText w:val="%9."/>
      <w:lvlJc w:val="left"/>
      <w:pPr>
        <w:ind w:left="1020" w:hanging="360"/>
      </w:pPr>
    </w:lvl>
  </w:abstractNum>
  <w:abstractNum w:abstractNumId="88" w15:restartNumberingAfterBreak="0">
    <w:nsid w:val="281F7560"/>
    <w:multiLevelType w:val="multilevel"/>
    <w:tmpl w:val="807A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93C2C4D"/>
    <w:multiLevelType w:val="hybridMultilevel"/>
    <w:tmpl w:val="8ED4D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298B74D4"/>
    <w:multiLevelType w:val="hybridMultilevel"/>
    <w:tmpl w:val="606A3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29A018EB"/>
    <w:multiLevelType w:val="multilevel"/>
    <w:tmpl w:val="CCFC5502"/>
    <w:lvl w:ilvl="0">
      <w:start w:val="1"/>
      <w:numFmt w:val="lowerLetter"/>
      <w:pStyle w:val="ListAlpha"/>
      <w:lvlText w:val="%1."/>
      <w:lvlJc w:val="left"/>
      <w:pPr>
        <w:ind w:left="340" w:hanging="340"/>
      </w:pPr>
      <w:rPr>
        <w:rFonts w:asciiTheme="minorHAnsi" w:hAnsiTheme="minorHAnsi" w:hint="default"/>
        <w:color w:val="auto"/>
        <w:position w:val="0"/>
        <w:sz w:val="20"/>
      </w:rPr>
    </w:lvl>
    <w:lvl w:ilvl="1">
      <w:start w:val="1"/>
      <w:numFmt w:val="lowerRoman"/>
      <w:pStyle w:val="ListAlpha2"/>
      <w:lvlText w:val="%2."/>
      <w:lvlJc w:val="left"/>
      <w:pPr>
        <w:ind w:left="680" w:hanging="340"/>
      </w:pPr>
      <w:rPr>
        <w:rFonts w:hint="default"/>
        <w:b w:val="0"/>
        <w:i w:val="0"/>
        <w:color w:val="auto"/>
        <w:position w:val="2"/>
        <w:sz w:val="20"/>
      </w:rPr>
    </w:lvl>
    <w:lvl w:ilvl="2">
      <w:start w:val="1"/>
      <w:numFmt w:val="bullet"/>
      <w:pStyle w:val="ListAlpha3"/>
      <w:lvlText w:val="–"/>
      <w:lvlJc w:val="left"/>
      <w:pPr>
        <w:ind w:left="1020" w:hanging="340"/>
      </w:pPr>
      <w:rPr>
        <w:rFonts w:ascii="Arial" w:hAnsi="Arial" w:hint="default"/>
        <w:color w:val="auto"/>
        <w:position w:val="3"/>
        <w:sz w:val="20"/>
      </w:rPr>
    </w:lvl>
    <w:lvl w:ilvl="3">
      <w:start w:val="1"/>
      <w:numFmt w:val="none"/>
      <w:lvlText w:val=""/>
      <w:lvlJc w:val="left"/>
      <w:pPr>
        <w:ind w:left="1360" w:hanging="340"/>
      </w:pPr>
      <w:rPr>
        <w:rFonts w:hint="default"/>
      </w:rPr>
    </w:lvl>
    <w:lvl w:ilvl="4">
      <w:start w:val="1"/>
      <w:numFmt w:val="none"/>
      <w:lvlText w:val=""/>
      <w:lvlJc w:val="left"/>
      <w:pPr>
        <w:ind w:left="1700" w:hanging="340"/>
      </w:pPr>
      <w:rPr>
        <w:rFonts w:hint="default"/>
      </w:rPr>
    </w:lvl>
    <w:lvl w:ilvl="5">
      <w:start w:val="1"/>
      <w:numFmt w:val="none"/>
      <w:lvlText w:val=""/>
      <w:lvlJc w:val="left"/>
      <w:pPr>
        <w:ind w:left="2040" w:hanging="340"/>
      </w:pPr>
      <w:rPr>
        <w:rFonts w:hint="default"/>
      </w:rPr>
    </w:lvl>
    <w:lvl w:ilvl="6">
      <w:start w:val="1"/>
      <w:numFmt w:val="none"/>
      <w:lvlText w:val=""/>
      <w:lvlJc w:val="left"/>
      <w:pPr>
        <w:ind w:left="2380" w:hanging="340"/>
      </w:pPr>
      <w:rPr>
        <w:rFonts w:hint="default"/>
      </w:rPr>
    </w:lvl>
    <w:lvl w:ilvl="7">
      <w:start w:val="1"/>
      <w:numFmt w:val="none"/>
      <w:lvlText w:val=""/>
      <w:lvlJc w:val="left"/>
      <w:pPr>
        <w:ind w:left="2720" w:hanging="340"/>
      </w:pPr>
      <w:rPr>
        <w:rFonts w:hint="default"/>
      </w:rPr>
    </w:lvl>
    <w:lvl w:ilvl="8">
      <w:start w:val="1"/>
      <w:numFmt w:val="none"/>
      <w:lvlText w:val=""/>
      <w:lvlJc w:val="left"/>
      <w:pPr>
        <w:ind w:left="3060" w:hanging="340"/>
      </w:pPr>
      <w:rPr>
        <w:rFonts w:hint="default"/>
      </w:rPr>
    </w:lvl>
  </w:abstractNum>
  <w:abstractNum w:abstractNumId="92" w15:restartNumberingAfterBreak="0">
    <w:nsid w:val="2A7467E2"/>
    <w:multiLevelType w:val="hybridMultilevel"/>
    <w:tmpl w:val="10D62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2ACE5CE4"/>
    <w:multiLevelType w:val="hybridMultilevel"/>
    <w:tmpl w:val="D42E66C0"/>
    <w:lvl w:ilvl="0" w:tplc="71460922">
      <w:start w:val="1"/>
      <w:numFmt w:val="bullet"/>
      <w:pStyle w:val="Dotpoints"/>
      <w:lvlText w:val=""/>
      <w:lvlJc w:val="left"/>
      <w:pPr>
        <w:ind w:left="720" w:hanging="360"/>
      </w:pPr>
      <w:rPr>
        <w:rFonts w:ascii="Symbol" w:hAnsi="Symbol" w:hint="default"/>
        <w:color w:val="auto"/>
      </w:rPr>
    </w:lvl>
    <w:lvl w:ilvl="1" w:tplc="FFFFFFFF">
      <w:numFmt w:val="bullet"/>
      <w:lvlText w:val="-"/>
      <w:lvlJc w:val="left"/>
      <w:pPr>
        <w:ind w:left="1440" w:hanging="360"/>
      </w:pPr>
      <w:rPr>
        <w:rFonts w:ascii="Calibri" w:hAnsi="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2B4C3E86"/>
    <w:multiLevelType w:val="hybridMultilevel"/>
    <w:tmpl w:val="BA62F756"/>
    <w:lvl w:ilvl="0" w:tplc="22AEEFAA">
      <w:start w:val="1"/>
      <w:numFmt w:val="bullet"/>
      <w:pStyle w:val="Bulletlist"/>
      <w:lvlText w:val=""/>
      <w:lvlJc w:val="left"/>
      <w:pPr>
        <w:tabs>
          <w:tab w:val="num" w:pos="567"/>
        </w:tabs>
        <w:ind w:left="567" w:hanging="567"/>
      </w:pPr>
      <w:rPr>
        <w:rFonts w:ascii="Symbol" w:hAnsi="Symbol" w:hint="default"/>
        <w:color w:val="auto"/>
      </w:rPr>
    </w:lvl>
    <w:lvl w:ilvl="1" w:tplc="F656C320">
      <w:start w:val="1"/>
      <w:numFmt w:val="bullet"/>
      <w:lvlText w:val="o"/>
      <w:lvlJc w:val="left"/>
      <w:pPr>
        <w:tabs>
          <w:tab w:val="num" w:pos="1440"/>
        </w:tabs>
        <w:ind w:left="1440" w:hanging="360"/>
      </w:pPr>
      <w:rPr>
        <w:rFonts w:ascii="Courier New" w:hAnsi="Courier New" w:cs="Courier New" w:hint="default"/>
      </w:rPr>
    </w:lvl>
    <w:lvl w:ilvl="2" w:tplc="3670F134">
      <w:start w:val="1"/>
      <w:numFmt w:val="bullet"/>
      <w:lvlText w:val=""/>
      <w:lvlJc w:val="left"/>
      <w:pPr>
        <w:tabs>
          <w:tab w:val="num" w:pos="2160"/>
        </w:tabs>
        <w:ind w:left="2160" w:hanging="360"/>
      </w:pPr>
      <w:rPr>
        <w:rFonts w:ascii="Wingdings" w:hAnsi="Wingdings" w:hint="default"/>
      </w:rPr>
    </w:lvl>
    <w:lvl w:ilvl="3" w:tplc="0C94D3E0" w:tentative="1">
      <w:start w:val="1"/>
      <w:numFmt w:val="bullet"/>
      <w:lvlText w:val=""/>
      <w:lvlJc w:val="left"/>
      <w:pPr>
        <w:tabs>
          <w:tab w:val="num" w:pos="2880"/>
        </w:tabs>
        <w:ind w:left="2880" w:hanging="360"/>
      </w:pPr>
      <w:rPr>
        <w:rFonts w:ascii="Symbol" w:hAnsi="Symbol" w:hint="default"/>
      </w:rPr>
    </w:lvl>
    <w:lvl w:ilvl="4" w:tplc="B08455DE" w:tentative="1">
      <w:start w:val="1"/>
      <w:numFmt w:val="bullet"/>
      <w:lvlText w:val="o"/>
      <w:lvlJc w:val="left"/>
      <w:pPr>
        <w:tabs>
          <w:tab w:val="num" w:pos="3600"/>
        </w:tabs>
        <w:ind w:left="3600" w:hanging="360"/>
      </w:pPr>
      <w:rPr>
        <w:rFonts w:ascii="Courier New" w:hAnsi="Courier New" w:cs="Courier New" w:hint="default"/>
      </w:rPr>
    </w:lvl>
    <w:lvl w:ilvl="5" w:tplc="87066988" w:tentative="1">
      <w:start w:val="1"/>
      <w:numFmt w:val="bullet"/>
      <w:lvlText w:val=""/>
      <w:lvlJc w:val="left"/>
      <w:pPr>
        <w:tabs>
          <w:tab w:val="num" w:pos="4320"/>
        </w:tabs>
        <w:ind w:left="4320" w:hanging="360"/>
      </w:pPr>
      <w:rPr>
        <w:rFonts w:ascii="Wingdings" w:hAnsi="Wingdings" w:hint="default"/>
      </w:rPr>
    </w:lvl>
    <w:lvl w:ilvl="6" w:tplc="F2EC1350" w:tentative="1">
      <w:start w:val="1"/>
      <w:numFmt w:val="bullet"/>
      <w:lvlText w:val=""/>
      <w:lvlJc w:val="left"/>
      <w:pPr>
        <w:tabs>
          <w:tab w:val="num" w:pos="5040"/>
        </w:tabs>
        <w:ind w:left="5040" w:hanging="360"/>
      </w:pPr>
      <w:rPr>
        <w:rFonts w:ascii="Symbol" w:hAnsi="Symbol" w:hint="default"/>
      </w:rPr>
    </w:lvl>
    <w:lvl w:ilvl="7" w:tplc="328EC23A" w:tentative="1">
      <w:start w:val="1"/>
      <w:numFmt w:val="bullet"/>
      <w:lvlText w:val="o"/>
      <w:lvlJc w:val="left"/>
      <w:pPr>
        <w:tabs>
          <w:tab w:val="num" w:pos="5760"/>
        </w:tabs>
        <w:ind w:left="5760" w:hanging="360"/>
      </w:pPr>
      <w:rPr>
        <w:rFonts w:ascii="Courier New" w:hAnsi="Courier New" w:cs="Courier New" w:hint="default"/>
      </w:rPr>
    </w:lvl>
    <w:lvl w:ilvl="8" w:tplc="E43A217A"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2B9D5431"/>
    <w:multiLevelType w:val="hybridMultilevel"/>
    <w:tmpl w:val="3A949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2BA22E74"/>
    <w:multiLevelType w:val="hybridMultilevel"/>
    <w:tmpl w:val="8BCA4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2E66355E"/>
    <w:multiLevelType w:val="hybridMultilevel"/>
    <w:tmpl w:val="11A8AA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2E860A6B"/>
    <w:multiLevelType w:val="hybridMultilevel"/>
    <w:tmpl w:val="0A4206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9" w15:restartNumberingAfterBreak="0">
    <w:nsid w:val="2EBE7B8F"/>
    <w:multiLevelType w:val="hybridMultilevel"/>
    <w:tmpl w:val="0BAC2D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436CD6CA">
      <w:numFmt w:val="bullet"/>
      <w:lvlText w:val="-"/>
      <w:lvlJc w:val="left"/>
      <w:pPr>
        <w:ind w:left="2160" w:hanging="360"/>
      </w:pPr>
      <w:rPr>
        <w:rFonts w:ascii="Verdana" w:eastAsia="Times New Roman" w:hAnsi="Verdana" w:cs="Times New Roman"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2EDF65EC"/>
    <w:multiLevelType w:val="multilevel"/>
    <w:tmpl w:val="D0284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2F3B2C6E"/>
    <w:multiLevelType w:val="hybridMultilevel"/>
    <w:tmpl w:val="57A03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2F88312F"/>
    <w:multiLevelType w:val="hybridMultilevel"/>
    <w:tmpl w:val="12C21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30573CF0"/>
    <w:multiLevelType w:val="hybridMultilevel"/>
    <w:tmpl w:val="1D8C0D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4" w15:restartNumberingAfterBreak="0">
    <w:nsid w:val="30A324A5"/>
    <w:multiLevelType w:val="multilevel"/>
    <w:tmpl w:val="FBF80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3167746E"/>
    <w:multiLevelType w:val="multilevel"/>
    <w:tmpl w:val="F64AF71C"/>
    <w:lvl w:ilvl="0">
      <w:start w:val="1"/>
      <w:numFmt w:val="bullet"/>
      <w:pStyle w:val="ListBullet"/>
      <w:lvlText w:val=""/>
      <w:lvlJc w:val="left"/>
      <w:pPr>
        <w:ind w:left="785" w:hanging="360"/>
      </w:pPr>
      <w:rPr>
        <w:rFonts w:ascii="Symbol" w:hAnsi="Symbol" w:hint="default"/>
        <w:color w:val="EEECE1" w:themeColor="background2"/>
        <w:sz w:val="20"/>
        <w:szCs w:val="20"/>
      </w:rPr>
    </w:lvl>
    <w:lvl w:ilvl="1">
      <w:start w:val="1"/>
      <w:numFmt w:val="bullet"/>
      <w:pStyle w:val="ListBullet2"/>
      <w:lvlText w:val="‒"/>
      <w:lvlJc w:val="left"/>
      <w:pPr>
        <w:ind w:left="850" w:hanging="425"/>
      </w:pPr>
      <w:rPr>
        <w:rFonts w:ascii="Arial" w:hAnsi="Arial" w:hint="default"/>
        <w:color w:val="1F497D" w:themeColor="text2"/>
      </w:rPr>
    </w:lvl>
    <w:lvl w:ilvl="2">
      <w:start w:val="1"/>
      <w:numFmt w:val="bullet"/>
      <w:pStyle w:val="ListBullet3"/>
      <w:lvlText w:val="o"/>
      <w:lvlJc w:val="left"/>
      <w:pPr>
        <w:ind w:left="1275" w:hanging="425"/>
      </w:pPr>
      <w:rPr>
        <w:rFonts w:ascii="Courier New" w:hAnsi="Courier New" w:hint="default"/>
        <w:color w:val="1F497D" w:themeColor="text2"/>
      </w:rPr>
    </w:lvl>
    <w:lvl w:ilvl="3">
      <w:start w:val="1"/>
      <w:numFmt w:val="none"/>
      <w:lvlText w:val=""/>
      <w:lvlJc w:val="left"/>
      <w:pPr>
        <w:tabs>
          <w:tab w:val="num" w:pos="1136"/>
        </w:tabs>
        <w:ind w:left="1700" w:hanging="425"/>
      </w:pPr>
      <w:rPr>
        <w:rFonts w:hint="default"/>
      </w:rPr>
    </w:lvl>
    <w:lvl w:ilvl="4">
      <w:start w:val="1"/>
      <w:numFmt w:val="none"/>
      <w:lvlText w:val=""/>
      <w:lvlJc w:val="left"/>
      <w:pPr>
        <w:tabs>
          <w:tab w:val="num" w:pos="1420"/>
        </w:tabs>
        <w:ind w:left="2125" w:hanging="425"/>
      </w:pPr>
      <w:rPr>
        <w:rFonts w:hint="default"/>
      </w:rPr>
    </w:lvl>
    <w:lvl w:ilvl="5">
      <w:start w:val="1"/>
      <w:numFmt w:val="none"/>
      <w:lvlText w:val=""/>
      <w:lvlJc w:val="left"/>
      <w:pPr>
        <w:tabs>
          <w:tab w:val="num" w:pos="1704"/>
        </w:tabs>
        <w:ind w:left="2550" w:hanging="425"/>
      </w:pPr>
      <w:rPr>
        <w:rFonts w:hint="default"/>
      </w:rPr>
    </w:lvl>
    <w:lvl w:ilvl="6">
      <w:start w:val="1"/>
      <w:numFmt w:val="none"/>
      <w:lvlText w:val=""/>
      <w:lvlJc w:val="left"/>
      <w:pPr>
        <w:tabs>
          <w:tab w:val="num" w:pos="1988"/>
        </w:tabs>
        <w:ind w:left="2975" w:hanging="425"/>
      </w:pPr>
      <w:rPr>
        <w:rFonts w:hint="default"/>
      </w:rPr>
    </w:lvl>
    <w:lvl w:ilvl="7">
      <w:start w:val="1"/>
      <w:numFmt w:val="none"/>
      <w:lvlText w:val=""/>
      <w:lvlJc w:val="left"/>
      <w:pPr>
        <w:tabs>
          <w:tab w:val="num" w:pos="2272"/>
        </w:tabs>
        <w:ind w:left="3400" w:hanging="425"/>
      </w:pPr>
      <w:rPr>
        <w:rFonts w:hint="default"/>
      </w:rPr>
    </w:lvl>
    <w:lvl w:ilvl="8">
      <w:start w:val="1"/>
      <w:numFmt w:val="none"/>
      <w:lvlText w:val=""/>
      <w:lvlJc w:val="left"/>
      <w:pPr>
        <w:tabs>
          <w:tab w:val="num" w:pos="2556"/>
        </w:tabs>
        <w:ind w:left="3825" w:hanging="425"/>
      </w:pPr>
      <w:rPr>
        <w:rFonts w:hint="default"/>
      </w:rPr>
    </w:lvl>
  </w:abstractNum>
  <w:abstractNum w:abstractNumId="106" w15:restartNumberingAfterBreak="0">
    <w:nsid w:val="32854DA0"/>
    <w:multiLevelType w:val="hybridMultilevel"/>
    <w:tmpl w:val="9598577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7" w15:restartNumberingAfterBreak="0">
    <w:nsid w:val="336E4EE9"/>
    <w:multiLevelType w:val="hybridMultilevel"/>
    <w:tmpl w:val="F94EB168"/>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108" w15:restartNumberingAfterBreak="0">
    <w:nsid w:val="341C6400"/>
    <w:multiLevelType w:val="hybridMultilevel"/>
    <w:tmpl w:val="58A8A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348D33AB"/>
    <w:multiLevelType w:val="hybridMultilevel"/>
    <w:tmpl w:val="E06889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34F71DD9"/>
    <w:multiLevelType w:val="hybridMultilevel"/>
    <w:tmpl w:val="98E62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35303D00"/>
    <w:multiLevelType w:val="multilevel"/>
    <w:tmpl w:val="AD066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5A663D1"/>
    <w:multiLevelType w:val="hybridMultilevel"/>
    <w:tmpl w:val="07DE17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36AD5914"/>
    <w:multiLevelType w:val="hybridMultilevel"/>
    <w:tmpl w:val="34029310"/>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114" w15:restartNumberingAfterBreak="0">
    <w:nsid w:val="37493353"/>
    <w:multiLevelType w:val="hybridMultilevel"/>
    <w:tmpl w:val="F5C88CA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5" w15:restartNumberingAfterBreak="0">
    <w:nsid w:val="38334275"/>
    <w:multiLevelType w:val="hybridMultilevel"/>
    <w:tmpl w:val="9DAEA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386C419F"/>
    <w:multiLevelType w:val="hybridMultilevel"/>
    <w:tmpl w:val="7CBCB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387238B3"/>
    <w:multiLevelType w:val="hybridMultilevel"/>
    <w:tmpl w:val="CDF0F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3881657E"/>
    <w:multiLevelType w:val="hybridMultilevel"/>
    <w:tmpl w:val="DC16E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38CC20FF"/>
    <w:multiLevelType w:val="hybridMultilevel"/>
    <w:tmpl w:val="2A205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396C26D7"/>
    <w:multiLevelType w:val="hybridMultilevel"/>
    <w:tmpl w:val="977E6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3A493211"/>
    <w:multiLevelType w:val="hybridMultilevel"/>
    <w:tmpl w:val="F58CA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3AE404AA"/>
    <w:multiLevelType w:val="hybridMultilevel"/>
    <w:tmpl w:val="569E4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3C1D6624"/>
    <w:multiLevelType w:val="hybridMultilevel"/>
    <w:tmpl w:val="76BC8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3CA40FB3"/>
    <w:multiLevelType w:val="multilevel"/>
    <w:tmpl w:val="ECDC3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CB22858"/>
    <w:multiLevelType w:val="hybridMultilevel"/>
    <w:tmpl w:val="CFC06D70"/>
    <w:lvl w:ilvl="0" w:tplc="0C090001">
      <w:start w:val="1"/>
      <w:numFmt w:val="bullet"/>
      <w:lvlText w:val=""/>
      <w:lvlJc w:val="left"/>
      <w:pPr>
        <w:ind w:left="1571" w:hanging="360"/>
      </w:pPr>
      <w:rPr>
        <w:rFonts w:ascii="Symbol" w:hAnsi="Symbol" w:hint="default"/>
      </w:rPr>
    </w:lvl>
    <w:lvl w:ilvl="1" w:tplc="FFFFFFFF">
      <w:numFmt w:val="bullet"/>
      <w:lvlText w:val="•"/>
      <w:lvlJc w:val="left"/>
      <w:pPr>
        <w:ind w:left="2651" w:hanging="720"/>
      </w:pPr>
      <w:rPr>
        <w:rFonts w:ascii="Verdana" w:eastAsia="Times New Roman" w:hAnsi="Verdana" w:cs="Arial" w:hint="default"/>
      </w:r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6" w15:restartNumberingAfterBreak="0">
    <w:nsid w:val="3D2C094F"/>
    <w:multiLevelType w:val="hybridMultilevel"/>
    <w:tmpl w:val="B25CF8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7" w15:restartNumberingAfterBreak="0">
    <w:nsid w:val="3E1F7B27"/>
    <w:multiLevelType w:val="multilevel"/>
    <w:tmpl w:val="BDCE0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3E3410FC"/>
    <w:multiLevelType w:val="hybridMultilevel"/>
    <w:tmpl w:val="690EDC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3EB56148"/>
    <w:multiLevelType w:val="hybridMultilevel"/>
    <w:tmpl w:val="861A13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0" w15:restartNumberingAfterBreak="0">
    <w:nsid w:val="3EB67C5C"/>
    <w:multiLevelType w:val="hybridMultilevel"/>
    <w:tmpl w:val="5462B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3F2C46F0"/>
    <w:multiLevelType w:val="hybridMultilevel"/>
    <w:tmpl w:val="ED042FBA"/>
    <w:lvl w:ilvl="0" w:tplc="5BBE0C80">
      <w:start w:val="1"/>
      <w:numFmt w:val="bullet"/>
      <w:pStyle w:val="BodyText-Bullet"/>
      <w:lvlText w:val=""/>
      <w:lvlJc w:val="left"/>
      <w:pPr>
        <w:ind w:left="275" w:hanging="360"/>
      </w:pPr>
      <w:rPr>
        <w:rFonts w:ascii="Wingdings 3" w:hAnsi="Wingdings 3" w:hint="default"/>
        <w:color w:val="EEECE1"/>
      </w:rPr>
    </w:lvl>
    <w:lvl w:ilvl="1" w:tplc="0C090003" w:tentative="1">
      <w:start w:val="1"/>
      <w:numFmt w:val="bullet"/>
      <w:lvlText w:val="o"/>
      <w:lvlJc w:val="left"/>
      <w:pPr>
        <w:ind w:left="1370" w:hanging="360"/>
      </w:pPr>
      <w:rPr>
        <w:rFonts w:ascii="Courier New" w:hAnsi="Courier New" w:cs="Courier New" w:hint="default"/>
      </w:rPr>
    </w:lvl>
    <w:lvl w:ilvl="2" w:tplc="0C090005" w:tentative="1">
      <w:start w:val="1"/>
      <w:numFmt w:val="bullet"/>
      <w:lvlText w:val=""/>
      <w:lvlJc w:val="left"/>
      <w:pPr>
        <w:ind w:left="2090" w:hanging="360"/>
      </w:pPr>
      <w:rPr>
        <w:rFonts w:ascii="Wingdings" w:hAnsi="Wingdings" w:hint="default"/>
      </w:rPr>
    </w:lvl>
    <w:lvl w:ilvl="3" w:tplc="0C090001" w:tentative="1">
      <w:start w:val="1"/>
      <w:numFmt w:val="bullet"/>
      <w:lvlText w:val=""/>
      <w:lvlJc w:val="left"/>
      <w:pPr>
        <w:ind w:left="2810" w:hanging="360"/>
      </w:pPr>
      <w:rPr>
        <w:rFonts w:ascii="Symbol" w:hAnsi="Symbol" w:hint="default"/>
      </w:rPr>
    </w:lvl>
    <w:lvl w:ilvl="4" w:tplc="0C090003" w:tentative="1">
      <w:start w:val="1"/>
      <w:numFmt w:val="bullet"/>
      <w:lvlText w:val="o"/>
      <w:lvlJc w:val="left"/>
      <w:pPr>
        <w:ind w:left="3530" w:hanging="360"/>
      </w:pPr>
      <w:rPr>
        <w:rFonts w:ascii="Courier New" w:hAnsi="Courier New" w:cs="Courier New" w:hint="default"/>
      </w:rPr>
    </w:lvl>
    <w:lvl w:ilvl="5" w:tplc="0C090005" w:tentative="1">
      <w:start w:val="1"/>
      <w:numFmt w:val="bullet"/>
      <w:lvlText w:val=""/>
      <w:lvlJc w:val="left"/>
      <w:pPr>
        <w:ind w:left="4250" w:hanging="360"/>
      </w:pPr>
      <w:rPr>
        <w:rFonts w:ascii="Wingdings" w:hAnsi="Wingdings" w:hint="default"/>
      </w:rPr>
    </w:lvl>
    <w:lvl w:ilvl="6" w:tplc="0C090001" w:tentative="1">
      <w:start w:val="1"/>
      <w:numFmt w:val="bullet"/>
      <w:lvlText w:val=""/>
      <w:lvlJc w:val="left"/>
      <w:pPr>
        <w:ind w:left="4970" w:hanging="360"/>
      </w:pPr>
      <w:rPr>
        <w:rFonts w:ascii="Symbol" w:hAnsi="Symbol" w:hint="default"/>
      </w:rPr>
    </w:lvl>
    <w:lvl w:ilvl="7" w:tplc="0C090003" w:tentative="1">
      <w:start w:val="1"/>
      <w:numFmt w:val="bullet"/>
      <w:lvlText w:val="o"/>
      <w:lvlJc w:val="left"/>
      <w:pPr>
        <w:ind w:left="5690" w:hanging="360"/>
      </w:pPr>
      <w:rPr>
        <w:rFonts w:ascii="Courier New" w:hAnsi="Courier New" w:cs="Courier New" w:hint="default"/>
      </w:rPr>
    </w:lvl>
    <w:lvl w:ilvl="8" w:tplc="0C090005" w:tentative="1">
      <w:start w:val="1"/>
      <w:numFmt w:val="bullet"/>
      <w:lvlText w:val=""/>
      <w:lvlJc w:val="left"/>
      <w:pPr>
        <w:ind w:left="6410" w:hanging="360"/>
      </w:pPr>
      <w:rPr>
        <w:rFonts w:ascii="Wingdings" w:hAnsi="Wingdings" w:hint="default"/>
      </w:rPr>
    </w:lvl>
  </w:abstractNum>
  <w:abstractNum w:abstractNumId="132" w15:restartNumberingAfterBreak="0">
    <w:nsid w:val="40CC1D4D"/>
    <w:multiLevelType w:val="hybridMultilevel"/>
    <w:tmpl w:val="7CAE8064"/>
    <w:lvl w:ilvl="0" w:tplc="0C090001">
      <w:start w:val="1"/>
      <w:numFmt w:val="bullet"/>
      <w:lvlText w:val=""/>
      <w:lvlJc w:val="left"/>
      <w:pPr>
        <w:ind w:left="1145" w:hanging="360"/>
      </w:pPr>
      <w:rPr>
        <w:rFonts w:ascii="Symbol" w:hAnsi="Symbol" w:hint="default"/>
      </w:r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133" w15:restartNumberingAfterBreak="0">
    <w:nsid w:val="40D90518"/>
    <w:multiLevelType w:val="hybridMultilevel"/>
    <w:tmpl w:val="1324A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41563DA1"/>
    <w:multiLevelType w:val="hybridMultilevel"/>
    <w:tmpl w:val="F258A83E"/>
    <w:lvl w:ilvl="0" w:tplc="FFFFFFFF">
      <w:start w:val="1"/>
      <w:numFmt w:val="decimal"/>
      <w:lvlText w:val="(%1)."/>
      <w:lvlJc w:val="left"/>
      <w:pPr>
        <w:ind w:left="720" w:hanging="360"/>
      </w:pPr>
      <w:rPr>
        <w:rFonts w:hint="default"/>
      </w:rPr>
    </w:lvl>
    <w:lvl w:ilvl="1" w:tplc="025E096C">
      <w:start w:val="1"/>
      <w:numFmt w:val="decimal"/>
      <w:lvlText w:val="(%2)."/>
      <w:lvlJc w:val="left"/>
      <w:pPr>
        <w:ind w:left="717" w:hanging="360"/>
      </w:pPr>
      <w:rPr>
        <w:rFonts w:hint="default"/>
        <w:strike w:val="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417A35A8"/>
    <w:multiLevelType w:val="hybridMultilevel"/>
    <w:tmpl w:val="398E7006"/>
    <w:styleLink w:val="ERMBulletList"/>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6" w15:restartNumberingAfterBreak="0">
    <w:nsid w:val="41924AEC"/>
    <w:multiLevelType w:val="hybridMultilevel"/>
    <w:tmpl w:val="E564EA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43572465"/>
    <w:multiLevelType w:val="hybridMultilevel"/>
    <w:tmpl w:val="E24284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8" w15:restartNumberingAfterBreak="0">
    <w:nsid w:val="442B6ABC"/>
    <w:multiLevelType w:val="multilevel"/>
    <w:tmpl w:val="1A3E2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9" w15:restartNumberingAfterBreak="0">
    <w:nsid w:val="44731FB7"/>
    <w:multiLevelType w:val="hybridMultilevel"/>
    <w:tmpl w:val="B4BC003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0" w15:restartNumberingAfterBreak="0">
    <w:nsid w:val="44843BF1"/>
    <w:multiLevelType w:val="hybridMultilevel"/>
    <w:tmpl w:val="8DDE0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45121706"/>
    <w:multiLevelType w:val="hybridMultilevel"/>
    <w:tmpl w:val="C6F2C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462B328A"/>
    <w:multiLevelType w:val="hybridMultilevel"/>
    <w:tmpl w:val="87428BA0"/>
    <w:lvl w:ilvl="0" w:tplc="FE803F32">
      <w:start w:val="1"/>
      <w:numFmt w:val="bullet"/>
      <w:pStyle w:val="StyleBodyTextArial10pt"/>
      <w:lvlText w:val=""/>
      <w:lvlJc w:val="left"/>
      <w:pPr>
        <w:tabs>
          <w:tab w:val="num" w:pos="357"/>
        </w:tabs>
        <w:ind w:left="714" w:hanging="354"/>
      </w:pPr>
      <w:rPr>
        <w:rFonts w:ascii="Symbol" w:hAnsi="Symbol" w:hint="default"/>
        <w:color w:val="333399"/>
        <w:sz w:val="20"/>
      </w:rPr>
    </w:lvl>
    <w:lvl w:ilvl="1" w:tplc="99107A0C">
      <w:start w:val="1"/>
      <w:numFmt w:val="bullet"/>
      <w:lvlText w:val=""/>
      <w:lvlJc w:val="left"/>
      <w:pPr>
        <w:tabs>
          <w:tab w:val="num" w:pos="1440"/>
        </w:tabs>
        <w:ind w:left="1440" w:hanging="360"/>
      </w:pPr>
      <w:rPr>
        <w:rFonts w:ascii="Symbol" w:hAnsi="Symbol" w:hint="default"/>
        <w:color w:val="333399"/>
        <w:sz w:val="20"/>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3" w15:restartNumberingAfterBreak="0">
    <w:nsid w:val="464B61FE"/>
    <w:multiLevelType w:val="hybridMultilevel"/>
    <w:tmpl w:val="2E40A5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4" w15:restartNumberingAfterBreak="0">
    <w:nsid w:val="46527806"/>
    <w:multiLevelType w:val="hybridMultilevel"/>
    <w:tmpl w:val="8E864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46CE1E7E"/>
    <w:multiLevelType w:val="multilevel"/>
    <w:tmpl w:val="1236F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6" w15:restartNumberingAfterBreak="0">
    <w:nsid w:val="46D172A8"/>
    <w:multiLevelType w:val="hybridMultilevel"/>
    <w:tmpl w:val="C04EF77A"/>
    <w:lvl w:ilvl="0" w:tplc="FFFFFFF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7" w15:restartNumberingAfterBreak="0">
    <w:nsid w:val="46D23ACC"/>
    <w:multiLevelType w:val="hybridMultilevel"/>
    <w:tmpl w:val="C1F45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48C337E0"/>
    <w:multiLevelType w:val="multilevel"/>
    <w:tmpl w:val="D03AED3E"/>
    <w:name w:val="ListNumbering22"/>
    <w:lvl w:ilvl="0">
      <w:start w:val="1"/>
      <w:numFmt w:val="decimal"/>
      <w:lvlText w:val="%1."/>
      <w:lvlJc w:val="left"/>
      <w:pPr>
        <w:ind w:left="360" w:hanging="360"/>
      </w:pPr>
      <w:rPr>
        <w:rFonts w:ascii="Arial" w:hAnsi="Arial" w:hint="default"/>
        <w:b w:val="0"/>
        <w:i w:val="0"/>
        <w:color w:val="1F497D" w:themeColor="text2"/>
        <w:sz w:val="20"/>
      </w:rPr>
    </w:lvl>
    <w:lvl w:ilvl="1">
      <w:start w:val="1"/>
      <w:numFmt w:val="lowerLetter"/>
      <w:lvlText w:val="%2"/>
      <w:lvlJc w:val="left"/>
      <w:pPr>
        <w:ind w:left="714" w:hanging="357"/>
      </w:pPr>
      <w:rPr>
        <w:b/>
        <w:i w:val="0"/>
        <w:color w:val="1F497D" w:themeColor="text2"/>
        <w:sz w:val="20"/>
      </w:rPr>
    </w:lvl>
    <w:lvl w:ilvl="2">
      <w:start w:val="1"/>
      <w:numFmt w:val="lowerRoman"/>
      <w:lvlText w:val="%3"/>
      <w:lvlJc w:val="left"/>
      <w:pPr>
        <w:ind w:left="1071" w:hanging="357"/>
      </w:pPr>
      <w:rPr>
        <w:b/>
        <w:i w:val="0"/>
        <w:color w:val="1F497D" w:themeColor="text2"/>
        <w:sz w:val="20"/>
      </w:rPr>
    </w:lvl>
    <w:lvl w:ilvl="3">
      <w:start w:val="1"/>
      <w:numFmt w:val="upperLetter"/>
      <w:pStyle w:val="ListNumber4"/>
      <w:lvlText w:val="%4"/>
      <w:lvlJc w:val="left"/>
      <w:pPr>
        <w:ind w:left="1428" w:hanging="357"/>
      </w:pPr>
      <w:rPr>
        <w:b/>
        <w:i w:val="0"/>
        <w:color w:val="1F497D" w:themeColor="text2"/>
      </w:rPr>
    </w:lvl>
    <w:lvl w:ilvl="4">
      <w:start w:val="1"/>
      <w:numFmt w:val="upperRoman"/>
      <w:pStyle w:val="ListNumber5"/>
      <w:lvlText w:val="%5"/>
      <w:lvlJc w:val="left"/>
      <w:pPr>
        <w:ind w:left="1785" w:hanging="357"/>
      </w:pPr>
      <w:rPr>
        <w:b/>
        <w:i w:val="0"/>
        <w:color w:val="1F497D" w:themeColor="text2"/>
      </w:rPr>
    </w:lvl>
    <w:lvl w:ilvl="5">
      <w:start w:val="1"/>
      <w:numFmt w:val="none"/>
      <w:lvlText w:val=""/>
      <w:lvlJc w:val="right"/>
      <w:pPr>
        <w:tabs>
          <w:tab w:val="num" w:pos="2210"/>
        </w:tabs>
        <w:ind w:left="2142" w:hanging="357"/>
      </w:pPr>
    </w:lvl>
    <w:lvl w:ilvl="6">
      <w:start w:val="1"/>
      <w:numFmt w:val="none"/>
      <w:lvlText w:val=""/>
      <w:lvlJc w:val="left"/>
      <w:pPr>
        <w:tabs>
          <w:tab w:val="num" w:pos="2567"/>
        </w:tabs>
        <w:ind w:left="2499" w:hanging="357"/>
      </w:pPr>
    </w:lvl>
    <w:lvl w:ilvl="7">
      <w:start w:val="1"/>
      <w:numFmt w:val="none"/>
      <w:lvlText w:val=""/>
      <w:lvlJc w:val="left"/>
      <w:pPr>
        <w:tabs>
          <w:tab w:val="num" w:pos="2924"/>
        </w:tabs>
        <w:ind w:left="2856" w:hanging="357"/>
      </w:pPr>
    </w:lvl>
    <w:lvl w:ilvl="8">
      <w:start w:val="1"/>
      <w:numFmt w:val="none"/>
      <w:lvlText w:val=""/>
      <w:lvlJc w:val="right"/>
      <w:pPr>
        <w:tabs>
          <w:tab w:val="num" w:pos="3281"/>
        </w:tabs>
        <w:ind w:left="3213" w:hanging="357"/>
      </w:pPr>
    </w:lvl>
  </w:abstractNum>
  <w:abstractNum w:abstractNumId="149" w15:restartNumberingAfterBreak="0">
    <w:nsid w:val="48DD057B"/>
    <w:multiLevelType w:val="hybridMultilevel"/>
    <w:tmpl w:val="D1962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499D5EFE"/>
    <w:multiLevelType w:val="hybridMultilevel"/>
    <w:tmpl w:val="16F632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49A2141A"/>
    <w:multiLevelType w:val="hybridMultilevel"/>
    <w:tmpl w:val="4A948286"/>
    <w:lvl w:ilvl="0" w:tplc="0C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2" w15:restartNumberingAfterBreak="0">
    <w:nsid w:val="49EC1CEC"/>
    <w:multiLevelType w:val="singleLevel"/>
    <w:tmpl w:val="8A1E1D44"/>
    <w:lvl w:ilvl="0">
      <w:start w:val="1"/>
      <w:numFmt w:val="bullet"/>
      <w:pStyle w:val="AlphaList"/>
      <w:lvlText w:val="–"/>
      <w:lvlJc w:val="left"/>
      <w:pPr>
        <w:tabs>
          <w:tab w:val="num" w:pos="2912"/>
        </w:tabs>
        <w:ind w:left="425" w:firstLine="2127"/>
      </w:pPr>
      <w:rPr>
        <w:rFonts w:ascii="Times New Roman" w:hAnsi="Times New Roman" w:hint="default"/>
      </w:rPr>
    </w:lvl>
  </w:abstractNum>
  <w:abstractNum w:abstractNumId="153" w15:restartNumberingAfterBreak="0">
    <w:nsid w:val="4A5E3AD9"/>
    <w:multiLevelType w:val="hybridMultilevel"/>
    <w:tmpl w:val="C47C3F2C"/>
    <w:styleLink w:val="ListTableNumber"/>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4A5F6665"/>
    <w:multiLevelType w:val="hybridMultilevel"/>
    <w:tmpl w:val="7C14A4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5" w15:restartNumberingAfterBreak="0">
    <w:nsid w:val="4B094D51"/>
    <w:multiLevelType w:val="hybridMultilevel"/>
    <w:tmpl w:val="D40E9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4B6072DA"/>
    <w:multiLevelType w:val="hybridMultilevel"/>
    <w:tmpl w:val="CCA2F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7" w15:restartNumberingAfterBreak="0">
    <w:nsid w:val="4C105912"/>
    <w:multiLevelType w:val="multilevel"/>
    <w:tmpl w:val="B86EF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8" w15:restartNumberingAfterBreak="0">
    <w:nsid w:val="4CD72902"/>
    <w:multiLevelType w:val="hybridMultilevel"/>
    <w:tmpl w:val="C30E9E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4D491DA6"/>
    <w:multiLevelType w:val="hybridMultilevel"/>
    <w:tmpl w:val="FEEAE92C"/>
    <w:lvl w:ilvl="0" w:tplc="0C09000F">
      <w:start w:val="1"/>
      <w:numFmt w:val="decimal"/>
      <w:lvlText w:val="%1."/>
      <w:lvlJc w:val="left"/>
      <w:pPr>
        <w:ind w:left="1060" w:hanging="360"/>
      </w:pPr>
      <w:rPr>
        <w:rFonts w:hint="default"/>
      </w:rPr>
    </w:lvl>
    <w:lvl w:ilvl="1" w:tplc="FFFFFFFF" w:tentative="1">
      <w:start w:val="1"/>
      <w:numFmt w:val="bullet"/>
      <w:lvlText w:val="o"/>
      <w:lvlJc w:val="left"/>
      <w:pPr>
        <w:ind w:left="1780" w:hanging="360"/>
      </w:pPr>
      <w:rPr>
        <w:rFonts w:ascii="Courier New" w:hAnsi="Courier New" w:cs="Courier New" w:hint="default"/>
      </w:rPr>
    </w:lvl>
    <w:lvl w:ilvl="2" w:tplc="FFFFFFFF" w:tentative="1">
      <w:start w:val="1"/>
      <w:numFmt w:val="bullet"/>
      <w:lvlText w:val=""/>
      <w:lvlJc w:val="left"/>
      <w:pPr>
        <w:ind w:left="2500" w:hanging="360"/>
      </w:pPr>
      <w:rPr>
        <w:rFonts w:ascii="Wingdings" w:hAnsi="Wingdings" w:hint="default"/>
      </w:rPr>
    </w:lvl>
    <w:lvl w:ilvl="3" w:tplc="FFFFFFFF" w:tentative="1">
      <w:start w:val="1"/>
      <w:numFmt w:val="bullet"/>
      <w:lvlText w:val=""/>
      <w:lvlJc w:val="left"/>
      <w:pPr>
        <w:ind w:left="3220" w:hanging="360"/>
      </w:pPr>
      <w:rPr>
        <w:rFonts w:ascii="Symbol" w:hAnsi="Symbol" w:hint="default"/>
      </w:rPr>
    </w:lvl>
    <w:lvl w:ilvl="4" w:tplc="FFFFFFFF" w:tentative="1">
      <w:start w:val="1"/>
      <w:numFmt w:val="bullet"/>
      <w:lvlText w:val="o"/>
      <w:lvlJc w:val="left"/>
      <w:pPr>
        <w:ind w:left="3940" w:hanging="360"/>
      </w:pPr>
      <w:rPr>
        <w:rFonts w:ascii="Courier New" w:hAnsi="Courier New" w:cs="Courier New" w:hint="default"/>
      </w:rPr>
    </w:lvl>
    <w:lvl w:ilvl="5" w:tplc="FFFFFFFF" w:tentative="1">
      <w:start w:val="1"/>
      <w:numFmt w:val="bullet"/>
      <w:lvlText w:val=""/>
      <w:lvlJc w:val="left"/>
      <w:pPr>
        <w:ind w:left="4660" w:hanging="360"/>
      </w:pPr>
      <w:rPr>
        <w:rFonts w:ascii="Wingdings" w:hAnsi="Wingdings" w:hint="default"/>
      </w:rPr>
    </w:lvl>
    <w:lvl w:ilvl="6" w:tplc="FFFFFFFF" w:tentative="1">
      <w:start w:val="1"/>
      <w:numFmt w:val="bullet"/>
      <w:lvlText w:val=""/>
      <w:lvlJc w:val="left"/>
      <w:pPr>
        <w:ind w:left="5380" w:hanging="360"/>
      </w:pPr>
      <w:rPr>
        <w:rFonts w:ascii="Symbol" w:hAnsi="Symbol" w:hint="default"/>
      </w:rPr>
    </w:lvl>
    <w:lvl w:ilvl="7" w:tplc="FFFFFFFF" w:tentative="1">
      <w:start w:val="1"/>
      <w:numFmt w:val="bullet"/>
      <w:lvlText w:val="o"/>
      <w:lvlJc w:val="left"/>
      <w:pPr>
        <w:ind w:left="6100" w:hanging="360"/>
      </w:pPr>
      <w:rPr>
        <w:rFonts w:ascii="Courier New" w:hAnsi="Courier New" w:cs="Courier New" w:hint="default"/>
      </w:rPr>
    </w:lvl>
    <w:lvl w:ilvl="8" w:tplc="FFFFFFFF" w:tentative="1">
      <w:start w:val="1"/>
      <w:numFmt w:val="bullet"/>
      <w:lvlText w:val=""/>
      <w:lvlJc w:val="left"/>
      <w:pPr>
        <w:ind w:left="6820" w:hanging="360"/>
      </w:pPr>
      <w:rPr>
        <w:rFonts w:ascii="Wingdings" w:hAnsi="Wingdings" w:hint="default"/>
      </w:rPr>
    </w:lvl>
  </w:abstractNum>
  <w:abstractNum w:abstractNumId="160" w15:restartNumberingAfterBreak="0">
    <w:nsid w:val="4DC117AD"/>
    <w:multiLevelType w:val="hybridMultilevel"/>
    <w:tmpl w:val="16369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1" w15:restartNumberingAfterBreak="0">
    <w:nsid w:val="4DE7594F"/>
    <w:multiLevelType w:val="multilevel"/>
    <w:tmpl w:val="F9562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2" w15:restartNumberingAfterBreak="0">
    <w:nsid w:val="4E304796"/>
    <w:multiLevelType w:val="hybridMultilevel"/>
    <w:tmpl w:val="566CEA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3" w15:restartNumberingAfterBreak="0">
    <w:nsid w:val="4E7B7A1F"/>
    <w:multiLevelType w:val="hybridMultilevel"/>
    <w:tmpl w:val="BB8A3A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4" w15:restartNumberingAfterBreak="0">
    <w:nsid w:val="4F0240C1"/>
    <w:multiLevelType w:val="multilevel"/>
    <w:tmpl w:val="D760F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5" w15:restartNumberingAfterBreak="0">
    <w:nsid w:val="4F2924C1"/>
    <w:multiLevelType w:val="multilevel"/>
    <w:tmpl w:val="89E6B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FAC316B"/>
    <w:multiLevelType w:val="hybridMultilevel"/>
    <w:tmpl w:val="3E8E482E"/>
    <w:lvl w:ilvl="0" w:tplc="9DC4E2A4">
      <w:start w:val="1"/>
      <w:numFmt w:val="decimal"/>
      <w:lvlText w:val="%1."/>
      <w:lvlJc w:val="left"/>
      <w:pPr>
        <w:ind w:left="1020" w:hanging="360"/>
      </w:pPr>
    </w:lvl>
    <w:lvl w:ilvl="1" w:tplc="467ED15A">
      <w:start w:val="1"/>
      <w:numFmt w:val="decimal"/>
      <w:lvlText w:val="%2."/>
      <w:lvlJc w:val="left"/>
      <w:pPr>
        <w:ind w:left="1020" w:hanging="360"/>
      </w:pPr>
    </w:lvl>
    <w:lvl w:ilvl="2" w:tplc="14E62296">
      <w:start w:val="1"/>
      <w:numFmt w:val="decimal"/>
      <w:lvlText w:val="%3."/>
      <w:lvlJc w:val="left"/>
      <w:pPr>
        <w:ind w:left="1020" w:hanging="360"/>
      </w:pPr>
    </w:lvl>
    <w:lvl w:ilvl="3" w:tplc="3FC84BE2">
      <w:start w:val="1"/>
      <w:numFmt w:val="decimal"/>
      <w:lvlText w:val="%4."/>
      <w:lvlJc w:val="left"/>
      <w:pPr>
        <w:ind w:left="1020" w:hanging="360"/>
      </w:pPr>
    </w:lvl>
    <w:lvl w:ilvl="4" w:tplc="818C6758">
      <w:start w:val="1"/>
      <w:numFmt w:val="decimal"/>
      <w:lvlText w:val="%5."/>
      <w:lvlJc w:val="left"/>
      <w:pPr>
        <w:ind w:left="1020" w:hanging="360"/>
      </w:pPr>
    </w:lvl>
    <w:lvl w:ilvl="5" w:tplc="00DC3B7A">
      <w:start w:val="1"/>
      <w:numFmt w:val="decimal"/>
      <w:lvlText w:val="%6."/>
      <w:lvlJc w:val="left"/>
      <w:pPr>
        <w:ind w:left="1020" w:hanging="360"/>
      </w:pPr>
    </w:lvl>
    <w:lvl w:ilvl="6" w:tplc="28A23448">
      <w:start w:val="1"/>
      <w:numFmt w:val="decimal"/>
      <w:lvlText w:val="%7."/>
      <w:lvlJc w:val="left"/>
      <w:pPr>
        <w:ind w:left="1020" w:hanging="360"/>
      </w:pPr>
    </w:lvl>
    <w:lvl w:ilvl="7" w:tplc="02EA2042">
      <w:start w:val="1"/>
      <w:numFmt w:val="decimal"/>
      <w:lvlText w:val="%8."/>
      <w:lvlJc w:val="left"/>
      <w:pPr>
        <w:ind w:left="1020" w:hanging="360"/>
      </w:pPr>
    </w:lvl>
    <w:lvl w:ilvl="8" w:tplc="0A2C763E">
      <w:start w:val="1"/>
      <w:numFmt w:val="decimal"/>
      <w:lvlText w:val="%9."/>
      <w:lvlJc w:val="left"/>
      <w:pPr>
        <w:ind w:left="1020" w:hanging="360"/>
      </w:pPr>
    </w:lvl>
  </w:abstractNum>
  <w:abstractNum w:abstractNumId="167" w15:restartNumberingAfterBreak="0">
    <w:nsid w:val="5037240E"/>
    <w:multiLevelType w:val="hybridMultilevel"/>
    <w:tmpl w:val="CB8405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8" w15:restartNumberingAfterBreak="0">
    <w:nsid w:val="50837273"/>
    <w:multiLevelType w:val="hybridMultilevel"/>
    <w:tmpl w:val="DB34E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9" w15:restartNumberingAfterBreak="0">
    <w:nsid w:val="5087050B"/>
    <w:multiLevelType w:val="hybridMultilevel"/>
    <w:tmpl w:val="0520EE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0" w15:restartNumberingAfterBreak="0">
    <w:nsid w:val="50980DC9"/>
    <w:multiLevelType w:val="hybridMultilevel"/>
    <w:tmpl w:val="3A9CD45C"/>
    <w:lvl w:ilvl="0" w:tplc="3E2222B0">
      <w:start w:val="1"/>
      <w:numFmt w:val="bullet"/>
      <w:pStyle w:val="Bullet0"/>
      <w:lvlText w:val="—"/>
      <w:lvlJc w:val="left"/>
      <w:pPr>
        <w:tabs>
          <w:tab w:val="num" w:pos="604"/>
        </w:tabs>
        <w:ind w:left="604" w:hanging="37"/>
      </w:pPr>
      <w:rPr>
        <w:rFonts w:ascii="Wingdings 2" w:hAnsi="Wingdings 2"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1" w15:restartNumberingAfterBreak="0">
    <w:nsid w:val="50F33AAC"/>
    <w:multiLevelType w:val="hybridMultilevel"/>
    <w:tmpl w:val="3BFC8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2" w15:restartNumberingAfterBreak="0">
    <w:nsid w:val="514B7005"/>
    <w:multiLevelType w:val="hybridMultilevel"/>
    <w:tmpl w:val="78C6E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3" w15:restartNumberingAfterBreak="0">
    <w:nsid w:val="519F1A54"/>
    <w:multiLevelType w:val="hybridMultilevel"/>
    <w:tmpl w:val="7390C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4" w15:restartNumberingAfterBreak="0">
    <w:nsid w:val="5304763E"/>
    <w:multiLevelType w:val="multilevel"/>
    <w:tmpl w:val="A6F24440"/>
    <w:lvl w:ilvl="0">
      <w:start w:val="1"/>
      <w:numFmt w:val="decimal"/>
      <w:lvlText w:val="%1."/>
      <w:lvlJc w:val="left"/>
      <w:pPr>
        <w:ind w:left="1079" w:hanging="369"/>
      </w:pPr>
      <w:rPr>
        <w:rFonts w:hint="default"/>
      </w:rPr>
    </w:lvl>
    <w:lvl w:ilvl="1">
      <w:start w:val="1"/>
      <w:numFmt w:val="lowerLetter"/>
      <w:lvlText w:val="%2."/>
      <w:lvlJc w:val="left"/>
      <w:pPr>
        <w:ind w:left="992" w:hanging="283"/>
      </w:pPr>
      <w:rPr>
        <w:rFonts w:hint="default"/>
      </w:rPr>
    </w:lvl>
    <w:lvl w:ilvl="2">
      <w:start w:val="1"/>
      <w:numFmt w:val="lowerRoman"/>
      <w:lvlText w:val="%3."/>
      <w:lvlJc w:val="right"/>
      <w:pPr>
        <w:ind w:left="2500" w:hanging="180"/>
      </w:pPr>
      <w:rPr>
        <w:rFonts w:hint="default"/>
      </w:rPr>
    </w:lvl>
    <w:lvl w:ilvl="3">
      <w:start w:val="1"/>
      <w:numFmt w:val="decimal"/>
      <w:lvlText w:val="%4."/>
      <w:lvlJc w:val="left"/>
      <w:pPr>
        <w:ind w:left="3220" w:hanging="360"/>
      </w:pPr>
      <w:rPr>
        <w:rFonts w:hint="default"/>
      </w:rPr>
    </w:lvl>
    <w:lvl w:ilvl="4">
      <w:start w:val="1"/>
      <w:numFmt w:val="lowerLetter"/>
      <w:lvlText w:val="%5."/>
      <w:lvlJc w:val="left"/>
      <w:pPr>
        <w:ind w:left="3940" w:hanging="360"/>
      </w:pPr>
      <w:rPr>
        <w:rFonts w:hint="default"/>
      </w:rPr>
    </w:lvl>
    <w:lvl w:ilvl="5">
      <w:start w:val="1"/>
      <w:numFmt w:val="lowerRoman"/>
      <w:lvlText w:val="%6."/>
      <w:lvlJc w:val="right"/>
      <w:pPr>
        <w:ind w:left="4660" w:hanging="180"/>
      </w:pPr>
      <w:rPr>
        <w:rFonts w:hint="default"/>
      </w:rPr>
    </w:lvl>
    <w:lvl w:ilvl="6">
      <w:start w:val="1"/>
      <w:numFmt w:val="decimal"/>
      <w:lvlText w:val="%7."/>
      <w:lvlJc w:val="left"/>
      <w:pPr>
        <w:ind w:left="5380" w:hanging="360"/>
      </w:pPr>
      <w:rPr>
        <w:rFonts w:hint="default"/>
      </w:rPr>
    </w:lvl>
    <w:lvl w:ilvl="7">
      <w:start w:val="1"/>
      <w:numFmt w:val="lowerLetter"/>
      <w:lvlText w:val="%8."/>
      <w:lvlJc w:val="left"/>
      <w:pPr>
        <w:ind w:left="6100" w:hanging="360"/>
      </w:pPr>
      <w:rPr>
        <w:rFonts w:hint="default"/>
      </w:rPr>
    </w:lvl>
    <w:lvl w:ilvl="8">
      <w:start w:val="1"/>
      <w:numFmt w:val="lowerRoman"/>
      <w:lvlText w:val="%9."/>
      <w:lvlJc w:val="right"/>
      <w:pPr>
        <w:ind w:left="6820" w:hanging="180"/>
      </w:pPr>
      <w:rPr>
        <w:rFonts w:hint="default"/>
      </w:rPr>
    </w:lvl>
  </w:abstractNum>
  <w:abstractNum w:abstractNumId="175" w15:restartNumberingAfterBreak="0">
    <w:nsid w:val="537443C3"/>
    <w:multiLevelType w:val="hybridMultilevel"/>
    <w:tmpl w:val="C8842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537A36D7"/>
    <w:multiLevelType w:val="hybridMultilevel"/>
    <w:tmpl w:val="1318C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7" w15:restartNumberingAfterBreak="0">
    <w:nsid w:val="544B7B26"/>
    <w:multiLevelType w:val="hybridMultilevel"/>
    <w:tmpl w:val="7A220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8" w15:restartNumberingAfterBreak="0">
    <w:nsid w:val="549A6C7A"/>
    <w:multiLevelType w:val="multilevel"/>
    <w:tmpl w:val="9836F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9" w15:restartNumberingAfterBreak="0">
    <w:nsid w:val="55347318"/>
    <w:multiLevelType w:val="hybridMultilevel"/>
    <w:tmpl w:val="58AE77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0" w15:restartNumberingAfterBreak="0">
    <w:nsid w:val="55E85B4B"/>
    <w:multiLevelType w:val="hybridMultilevel"/>
    <w:tmpl w:val="F258A83E"/>
    <w:lvl w:ilvl="0" w:tplc="FFFFFFFF">
      <w:start w:val="1"/>
      <w:numFmt w:val="decimal"/>
      <w:lvlText w:val="(%1)."/>
      <w:lvlJc w:val="left"/>
      <w:pPr>
        <w:ind w:left="720" w:hanging="360"/>
      </w:pPr>
      <w:rPr>
        <w:rFonts w:hint="default"/>
      </w:rPr>
    </w:lvl>
    <w:lvl w:ilvl="1" w:tplc="025E096C">
      <w:start w:val="1"/>
      <w:numFmt w:val="decimal"/>
      <w:lvlText w:val="(%2)."/>
      <w:lvlJc w:val="left"/>
      <w:pPr>
        <w:ind w:left="717" w:hanging="360"/>
      </w:pPr>
      <w:rPr>
        <w:rFonts w:hint="default"/>
        <w:strike w:val="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1" w15:restartNumberingAfterBreak="0">
    <w:nsid w:val="56762558"/>
    <w:multiLevelType w:val="hybridMultilevel"/>
    <w:tmpl w:val="B4C21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2" w15:restartNumberingAfterBreak="0">
    <w:nsid w:val="568F662E"/>
    <w:multiLevelType w:val="hybridMultilevel"/>
    <w:tmpl w:val="80D029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3" w15:restartNumberingAfterBreak="0">
    <w:nsid w:val="56943F0F"/>
    <w:multiLevelType w:val="hybridMultilevel"/>
    <w:tmpl w:val="B846E0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4" w15:restartNumberingAfterBreak="0">
    <w:nsid w:val="56B35759"/>
    <w:multiLevelType w:val="hybridMultilevel"/>
    <w:tmpl w:val="981AABA0"/>
    <w:styleLink w:val="AECOMListBullets"/>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5" w15:restartNumberingAfterBreak="0">
    <w:nsid w:val="56F24D2E"/>
    <w:multiLevelType w:val="hybridMultilevel"/>
    <w:tmpl w:val="E04E97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6" w15:restartNumberingAfterBreak="0">
    <w:nsid w:val="57581B05"/>
    <w:multiLevelType w:val="hybridMultilevel"/>
    <w:tmpl w:val="7DFE0D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7" w15:restartNumberingAfterBreak="0">
    <w:nsid w:val="57B74AC3"/>
    <w:multiLevelType w:val="hybridMultilevel"/>
    <w:tmpl w:val="E19832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8" w15:restartNumberingAfterBreak="0">
    <w:nsid w:val="58D23ED6"/>
    <w:multiLevelType w:val="hybridMultilevel"/>
    <w:tmpl w:val="B4B4CD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9" w15:restartNumberingAfterBreak="0">
    <w:nsid w:val="591718D9"/>
    <w:multiLevelType w:val="hybridMultilevel"/>
    <w:tmpl w:val="D03C2030"/>
    <w:lvl w:ilvl="0" w:tplc="6644AD52">
      <w:start w:val="1"/>
      <w:numFmt w:val="bullet"/>
      <w:pStyle w:val="6ptBullet"/>
      <w:lvlText w:val=""/>
      <w:lvlJc w:val="left"/>
      <w:pPr>
        <w:ind w:left="360" w:hanging="360"/>
      </w:pPr>
      <w:rPr>
        <w:rFonts w:ascii="Symbol" w:hAnsi="Symbol" w:hint="default"/>
        <w:color w:val="244061" w:themeColor="accent1" w:themeShade="80"/>
        <w:sz w:val="20"/>
      </w:rPr>
    </w:lvl>
    <w:lvl w:ilvl="1" w:tplc="0C090001">
      <w:start w:val="5"/>
      <w:numFmt w:val="bullet"/>
      <w:lvlText w:val="-"/>
      <w:lvlJc w:val="left"/>
      <w:pPr>
        <w:tabs>
          <w:tab w:val="num" w:pos="1637"/>
        </w:tabs>
        <w:ind w:left="1637"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0" w15:restartNumberingAfterBreak="0">
    <w:nsid w:val="59251F07"/>
    <w:multiLevelType w:val="hybridMultilevel"/>
    <w:tmpl w:val="28A47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1" w15:restartNumberingAfterBreak="0">
    <w:nsid w:val="599564EA"/>
    <w:multiLevelType w:val="hybridMultilevel"/>
    <w:tmpl w:val="77FA4DA0"/>
    <w:lvl w:ilvl="0" w:tplc="74649C9E">
      <w:start w:val="1"/>
      <w:numFmt w:val="decimal"/>
      <w:lvlText w:val="%1."/>
      <w:lvlJc w:val="left"/>
      <w:pPr>
        <w:ind w:left="1020" w:hanging="360"/>
      </w:pPr>
    </w:lvl>
    <w:lvl w:ilvl="1" w:tplc="D1509654">
      <w:start w:val="1"/>
      <w:numFmt w:val="decimal"/>
      <w:lvlText w:val="%2."/>
      <w:lvlJc w:val="left"/>
      <w:pPr>
        <w:ind w:left="1020" w:hanging="360"/>
      </w:pPr>
    </w:lvl>
    <w:lvl w:ilvl="2" w:tplc="C1263FC4">
      <w:start w:val="1"/>
      <w:numFmt w:val="decimal"/>
      <w:lvlText w:val="%3."/>
      <w:lvlJc w:val="left"/>
      <w:pPr>
        <w:ind w:left="1020" w:hanging="360"/>
      </w:pPr>
    </w:lvl>
    <w:lvl w:ilvl="3" w:tplc="A75036E4">
      <w:start w:val="1"/>
      <w:numFmt w:val="decimal"/>
      <w:lvlText w:val="%4."/>
      <w:lvlJc w:val="left"/>
      <w:pPr>
        <w:ind w:left="1020" w:hanging="360"/>
      </w:pPr>
    </w:lvl>
    <w:lvl w:ilvl="4" w:tplc="594E5E08">
      <w:start w:val="1"/>
      <w:numFmt w:val="decimal"/>
      <w:lvlText w:val="%5."/>
      <w:lvlJc w:val="left"/>
      <w:pPr>
        <w:ind w:left="1020" w:hanging="360"/>
      </w:pPr>
    </w:lvl>
    <w:lvl w:ilvl="5" w:tplc="E6E6BC68">
      <w:start w:val="1"/>
      <w:numFmt w:val="decimal"/>
      <w:lvlText w:val="%6."/>
      <w:lvlJc w:val="left"/>
      <w:pPr>
        <w:ind w:left="1020" w:hanging="360"/>
      </w:pPr>
    </w:lvl>
    <w:lvl w:ilvl="6" w:tplc="96049084">
      <w:start w:val="1"/>
      <w:numFmt w:val="decimal"/>
      <w:lvlText w:val="%7."/>
      <w:lvlJc w:val="left"/>
      <w:pPr>
        <w:ind w:left="1020" w:hanging="360"/>
      </w:pPr>
    </w:lvl>
    <w:lvl w:ilvl="7" w:tplc="9406391E">
      <w:start w:val="1"/>
      <w:numFmt w:val="decimal"/>
      <w:lvlText w:val="%8."/>
      <w:lvlJc w:val="left"/>
      <w:pPr>
        <w:ind w:left="1020" w:hanging="360"/>
      </w:pPr>
    </w:lvl>
    <w:lvl w:ilvl="8" w:tplc="84E00F22">
      <w:start w:val="1"/>
      <w:numFmt w:val="decimal"/>
      <w:lvlText w:val="%9."/>
      <w:lvlJc w:val="left"/>
      <w:pPr>
        <w:ind w:left="1020" w:hanging="360"/>
      </w:pPr>
    </w:lvl>
  </w:abstractNum>
  <w:abstractNum w:abstractNumId="192" w15:restartNumberingAfterBreak="0">
    <w:nsid w:val="5A1E74F5"/>
    <w:multiLevelType w:val="hybridMultilevel"/>
    <w:tmpl w:val="67383310"/>
    <w:lvl w:ilvl="0" w:tplc="345C3A7E">
      <w:start w:val="1"/>
      <w:numFmt w:val="decimal"/>
      <w:lvlText w:val="%1."/>
      <w:lvlJc w:val="left"/>
      <w:pPr>
        <w:ind w:left="1020" w:hanging="360"/>
      </w:pPr>
    </w:lvl>
    <w:lvl w:ilvl="1" w:tplc="80DCDE0E">
      <w:start w:val="1"/>
      <w:numFmt w:val="decimal"/>
      <w:lvlText w:val="%2."/>
      <w:lvlJc w:val="left"/>
      <w:pPr>
        <w:ind w:left="1020" w:hanging="360"/>
      </w:pPr>
    </w:lvl>
    <w:lvl w:ilvl="2" w:tplc="75B8877C">
      <w:start w:val="1"/>
      <w:numFmt w:val="decimal"/>
      <w:lvlText w:val="%3."/>
      <w:lvlJc w:val="left"/>
      <w:pPr>
        <w:ind w:left="1020" w:hanging="360"/>
      </w:pPr>
    </w:lvl>
    <w:lvl w:ilvl="3" w:tplc="38464454">
      <w:start w:val="1"/>
      <w:numFmt w:val="decimal"/>
      <w:lvlText w:val="%4."/>
      <w:lvlJc w:val="left"/>
      <w:pPr>
        <w:ind w:left="1020" w:hanging="360"/>
      </w:pPr>
    </w:lvl>
    <w:lvl w:ilvl="4" w:tplc="A3D25EFA">
      <w:start w:val="1"/>
      <w:numFmt w:val="decimal"/>
      <w:lvlText w:val="%5."/>
      <w:lvlJc w:val="left"/>
      <w:pPr>
        <w:ind w:left="1020" w:hanging="360"/>
      </w:pPr>
    </w:lvl>
    <w:lvl w:ilvl="5" w:tplc="195423E4">
      <w:start w:val="1"/>
      <w:numFmt w:val="decimal"/>
      <w:lvlText w:val="%6."/>
      <w:lvlJc w:val="left"/>
      <w:pPr>
        <w:ind w:left="1020" w:hanging="360"/>
      </w:pPr>
    </w:lvl>
    <w:lvl w:ilvl="6" w:tplc="443414C8">
      <w:start w:val="1"/>
      <w:numFmt w:val="decimal"/>
      <w:lvlText w:val="%7."/>
      <w:lvlJc w:val="left"/>
      <w:pPr>
        <w:ind w:left="1020" w:hanging="360"/>
      </w:pPr>
    </w:lvl>
    <w:lvl w:ilvl="7" w:tplc="7BC6DC50">
      <w:start w:val="1"/>
      <w:numFmt w:val="decimal"/>
      <w:lvlText w:val="%8."/>
      <w:lvlJc w:val="left"/>
      <w:pPr>
        <w:ind w:left="1020" w:hanging="360"/>
      </w:pPr>
    </w:lvl>
    <w:lvl w:ilvl="8" w:tplc="A516A5AC">
      <w:start w:val="1"/>
      <w:numFmt w:val="decimal"/>
      <w:lvlText w:val="%9."/>
      <w:lvlJc w:val="left"/>
      <w:pPr>
        <w:ind w:left="1020" w:hanging="360"/>
      </w:pPr>
    </w:lvl>
  </w:abstractNum>
  <w:abstractNum w:abstractNumId="193" w15:restartNumberingAfterBreak="0">
    <w:nsid w:val="5A8A3C51"/>
    <w:multiLevelType w:val="multilevel"/>
    <w:tmpl w:val="65945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4" w15:restartNumberingAfterBreak="0">
    <w:nsid w:val="5B6C7588"/>
    <w:multiLevelType w:val="hybridMultilevel"/>
    <w:tmpl w:val="69B853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5" w15:restartNumberingAfterBreak="0">
    <w:nsid w:val="5BC30CA8"/>
    <w:multiLevelType w:val="hybridMultilevel"/>
    <w:tmpl w:val="6B46D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6" w15:restartNumberingAfterBreak="0">
    <w:nsid w:val="5D333EA8"/>
    <w:multiLevelType w:val="hybridMultilevel"/>
    <w:tmpl w:val="FF560F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7" w15:restartNumberingAfterBreak="0">
    <w:nsid w:val="5D380763"/>
    <w:multiLevelType w:val="hybridMultilevel"/>
    <w:tmpl w:val="3F0C0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8" w15:restartNumberingAfterBreak="0">
    <w:nsid w:val="5D3D4820"/>
    <w:multiLevelType w:val="hybridMultilevel"/>
    <w:tmpl w:val="AA62132A"/>
    <w:lvl w:ilvl="0" w:tplc="A9A8FE16">
      <w:start w:val="1"/>
      <w:numFmt w:val="bullet"/>
      <w:lvlText w:val=""/>
      <w:lvlJc w:val="left"/>
      <w:pPr>
        <w:ind w:left="720" w:hanging="360"/>
      </w:pPr>
      <w:rPr>
        <w:rFonts w:ascii="Symbol" w:hAnsi="Symbol" w:hint="default"/>
        <w:color w:val="244061" w:themeColor="accent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9" w15:restartNumberingAfterBreak="0">
    <w:nsid w:val="5D777917"/>
    <w:multiLevelType w:val="hybridMultilevel"/>
    <w:tmpl w:val="1D8C0D9E"/>
    <w:styleLink w:val="ListBullets"/>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0" w15:restartNumberingAfterBreak="0">
    <w:nsid w:val="5D9D2973"/>
    <w:multiLevelType w:val="hybridMultilevel"/>
    <w:tmpl w:val="93A22E3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1" w15:restartNumberingAfterBreak="0">
    <w:nsid w:val="5E471DEE"/>
    <w:multiLevelType w:val="hybridMultilevel"/>
    <w:tmpl w:val="B9D4A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2" w15:restartNumberingAfterBreak="0">
    <w:nsid w:val="5FB16326"/>
    <w:multiLevelType w:val="hybridMultilevel"/>
    <w:tmpl w:val="E00E2D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3" w15:restartNumberingAfterBreak="0">
    <w:nsid w:val="5FC558CF"/>
    <w:multiLevelType w:val="singleLevel"/>
    <w:tmpl w:val="8E9C5D9C"/>
    <w:lvl w:ilvl="0">
      <w:start w:val="1"/>
      <w:numFmt w:val="bullet"/>
      <w:pStyle w:val="LetterProject"/>
      <w:lvlText w:val=""/>
      <w:lvlJc w:val="left"/>
      <w:pPr>
        <w:tabs>
          <w:tab w:val="num" w:pos="360"/>
        </w:tabs>
        <w:ind w:left="360" w:hanging="360"/>
      </w:pPr>
      <w:rPr>
        <w:rFonts w:ascii="Symbol" w:hAnsi="Symbol" w:hint="default"/>
      </w:rPr>
    </w:lvl>
  </w:abstractNum>
  <w:abstractNum w:abstractNumId="204" w15:restartNumberingAfterBreak="0">
    <w:nsid w:val="5FD83495"/>
    <w:multiLevelType w:val="multilevel"/>
    <w:tmpl w:val="D2048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5" w15:restartNumberingAfterBreak="0">
    <w:nsid w:val="5FE93A3B"/>
    <w:multiLevelType w:val="hybridMultilevel"/>
    <w:tmpl w:val="4D041FE6"/>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206" w15:restartNumberingAfterBreak="0">
    <w:nsid w:val="5FFA3BB8"/>
    <w:multiLevelType w:val="hybridMultilevel"/>
    <w:tmpl w:val="A0BA9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7" w15:restartNumberingAfterBreak="0">
    <w:nsid w:val="60917864"/>
    <w:multiLevelType w:val="hybridMultilevel"/>
    <w:tmpl w:val="DCEA9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8" w15:restartNumberingAfterBreak="0">
    <w:nsid w:val="60B24CB8"/>
    <w:multiLevelType w:val="multilevel"/>
    <w:tmpl w:val="556695C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Aria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9" w15:restartNumberingAfterBreak="0">
    <w:nsid w:val="61391DF5"/>
    <w:multiLevelType w:val="multilevel"/>
    <w:tmpl w:val="DD4C3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0" w15:restartNumberingAfterBreak="0">
    <w:nsid w:val="6162439C"/>
    <w:multiLevelType w:val="hybridMultilevel"/>
    <w:tmpl w:val="4F0027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1" w15:restartNumberingAfterBreak="0">
    <w:nsid w:val="619A238A"/>
    <w:multiLevelType w:val="hybridMultilevel"/>
    <w:tmpl w:val="3006B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2" w15:restartNumberingAfterBreak="0">
    <w:nsid w:val="61AB3B3E"/>
    <w:multiLevelType w:val="hybridMultilevel"/>
    <w:tmpl w:val="F43AF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3" w15:restartNumberingAfterBreak="0">
    <w:nsid w:val="61B76884"/>
    <w:multiLevelType w:val="hybridMultilevel"/>
    <w:tmpl w:val="B1A229C4"/>
    <w:lvl w:ilvl="0" w:tplc="C5E8F7C2">
      <w:start w:val="1"/>
      <w:numFmt w:val="decimal"/>
      <w:lvlText w:val="%1."/>
      <w:lvlJc w:val="left"/>
      <w:pPr>
        <w:ind w:left="720" w:hanging="360"/>
      </w:pPr>
    </w:lvl>
    <w:lvl w:ilvl="1" w:tplc="8D569F94">
      <w:start w:val="1"/>
      <w:numFmt w:val="lowerLetter"/>
      <w:lvlText w:val="%2."/>
      <w:lvlJc w:val="left"/>
      <w:pPr>
        <w:ind w:left="1440" w:hanging="360"/>
      </w:pPr>
    </w:lvl>
    <w:lvl w:ilvl="2" w:tplc="9BE6394C">
      <w:start w:val="1"/>
      <w:numFmt w:val="lowerRoman"/>
      <w:lvlText w:val="%3."/>
      <w:lvlJc w:val="right"/>
      <w:pPr>
        <w:ind w:left="2160" w:hanging="180"/>
      </w:pPr>
    </w:lvl>
    <w:lvl w:ilvl="3" w:tplc="724A2160">
      <w:start w:val="1"/>
      <w:numFmt w:val="decimal"/>
      <w:lvlText w:val="%4."/>
      <w:lvlJc w:val="left"/>
      <w:pPr>
        <w:ind w:left="2880" w:hanging="360"/>
      </w:pPr>
    </w:lvl>
    <w:lvl w:ilvl="4" w:tplc="B592155A">
      <w:start w:val="1"/>
      <w:numFmt w:val="lowerLetter"/>
      <w:lvlText w:val="%5."/>
      <w:lvlJc w:val="left"/>
      <w:pPr>
        <w:ind w:left="3600" w:hanging="360"/>
      </w:pPr>
    </w:lvl>
    <w:lvl w:ilvl="5" w:tplc="753AB016">
      <w:start w:val="1"/>
      <w:numFmt w:val="lowerRoman"/>
      <w:lvlText w:val="%6."/>
      <w:lvlJc w:val="right"/>
      <w:pPr>
        <w:ind w:left="4320" w:hanging="180"/>
      </w:pPr>
    </w:lvl>
    <w:lvl w:ilvl="6" w:tplc="D8969D38">
      <w:start w:val="1"/>
      <w:numFmt w:val="decimal"/>
      <w:lvlText w:val="%7."/>
      <w:lvlJc w:val="left"/>
      <w:pPr>
        <w:ind w:left="5040" w:hanging="360"/>
      </w:pPr>
    </w:lvl>
    <w:lvl w:ilvl="7" w:tplc="05C6D8DA">
      <w:start w:val="1"/>
      <w:numFmt w:val="lowerLetter"/>
      <w:lvlText w:val="%8."/>
      <w:lvlJc w:val="left"/>
      <w:pPr>
        <w:ind w:left="5760" w:hanging="360"/>
      </w:pPr>
    </w:lvl>
    <w:lvl w:ilvl="8" w:tplc="D6B8DD18">
      <w:start w:val="1"/>
      <w:numFmt w:val="lowerRoman"/>
      <w:lvlText w:val="%9."/>
      <w:lvlJc w:val="right"/>
      <w:pPr>
        <w:ind w:left="6480" w:hanging="180"/>
      </w:pPr>
    </w:lvl>
  </w:abstractNum>
  <w:abstractNum w:abstractNumId="214" w15:restartNumberingAfterBreak="0">
    <w:nsid w:val="61D75283"/>
    <w:multiLevelType w:val="hybridMultilevel"/>
    <w:tmpl w:val="862CC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5" w15:restartNumberingAfterBreak="0">
    <w:nsid w:val="62A17CFF"/>
    <w:multiLevelType w:val="hybridMultilevel"/>
    <w:tmpl w:val="3B2A13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6" w15:restartNumberingAfterBreak="0">
    <w:nsid w:val="62E95C1F"/>
    <w:multiLevelType w:val="hybridMultilevel"/>
    <w:tmpl w:val="AD1241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7" w15:restartNumberingAfterBreak="0">
    <w:nsid w:val="63EA4A54"/>
    <w:multiLevelType w:val="hybridMultilevel"/>
    <w:tmpl w:val="8DF6B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8" w15:restartNumberingAfterBreak="0">
    <w:nsid w:val="645F562F"/>
    <w:multiLevelType w:val="singleLevel"/>
    <w:tmpl w:val="AADAFDFA"/>
    <w:lvl w:ilvl="0">
      <w:start w:val="1"/>
      <w:numFmt w:val="decimal"/>
      <w:pStyle w:val="SubBulletedList"/>
      <w:lvlText w:val="%1."/>
      <w:lvlJc w:val="left"/>
      <w:pPr>
        <w:tabs>
          <w:tab w:val="num" w:pos="360"/>
        </w:tabs>
        <w:ind w:left="360" w:hanging="360"/>
      </w:pPr>
    </w:lvl>
  </w:abstractNum>
  <w:abstractNum w:abstractNumId="219" w15:restartNumberingAfterBreak="0">
    <w:nsid w:val="64C7650F"/>
    <w:multiLevelType w:val="multilevel"/>
    <w:tmpl w:val="9C10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0" w15:restartNumberingAfterBreak="0">
    <w:nsid w:val="660D486E"/>
    <w:multiLevelType w:val="multilevel"/>
    <w:tmpl w:val="E6805310"/>
    <w:styleLink w:val="ListNumbers"/>
    <w:lvl w:ilvl="0">
      <w:start w:val="1"/>
      <w:numFmt w:val="decimal"/>
      <w:lvlText w:val="%1."/>
      <w:lvlJc w:val="left"/>
      <w:pPr>
        <w:ind w:left="567" w:hanging="567"/>
      </w:pPr>
      <w:rPr>
        <w:rFonts w:hint="default"/>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3373" w:hanging="360"/>
      </w:pPr>
      <w:rPr>
        <w:rFonts w:hint="default"/>
      </w:rPr>
    </w:lvl>
    <w:lvl w:ilvl="5">
      <w:start w:val="1"/>
      <w:numFmt w:val="lowerRoman"/>
      <w:lvlText w:val="%6."/>
      <w:lvlJc w:val="right"/>
      <w:pPr>
        <w:ind w:left="4093" w:hanging="180"/>
      </w:pPr>
      <w:rPr>
        <w:rFonts w:hint="default"/>
      </w:rPr>
    </w:lvl>
    <w:lvl w:ilvl="6">
      <w:start w:val="1"/>
      <w:numFmt w:val="decimal"/>
      <w:lvlText w:val="%7."/>
      <w:lvlJc w:val="left"/>
      <w:pPr>
        <w:ind w:left="4813" w:hanging="360"/>
      </w:pPr>
      <w:rPr>
        <w:rFonts w:hint="default"/>
      </w:rPr>
    </w:lvl>
    <w:lvl w:ilvl="7">
      <w:start w:val="1"/>
      <w:numFmt w:val="lowerLetter"/>
      <w:lvlText w:val="%8."/>
      <w:lvlJc w:val="left"/>
      <w:pPr>
        <w:ind w:left="5533" w:hanging="360"/>
      </w:pPr>
      <w:rPr>
        <w:rFonts w:hint="default"/>
      </w:rPr>
    </w:lvl>
    <w:lvl w:ilvl="8">
      <w:start w:val="1"/>
      <w:numFmt w:val="lowerRoman"/>
      <w:lvlText w:val="%9."/>
      <w:lvlJc w:val="right"/>
      <w:pPr>
        <w:ind w:left="6253" w:hanging="180"/>
      </w:pPr>
      <w:rPr>
        <w:rFonts w:hint="default"/>
      </w:rPr>
    </w:lvl>
  </w:abstractNum>
  <w:abstractNum w:abstractNumId="221" w15:restartNumberingAfterBreak="0">
    <w:nsid w:val="66406E25"/>
    <w:multiLevelType w:val="hybridMultilevel"/>
    <w:tmpl w:val="8F647324"/>
    <w:styleLink w:val="Headings"/>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22" w15:restartNumberingAfterBreak="0">
    <w:nsid w:val="668C5C12"/>
    <w:multiLevelType w:val="multilevel"/>
    <w:tmpl w:val="C3DEB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6934F77"/>
    <w:multiLevelType w:val="hybridMultilevel"/>
    <w:tmpl w:val="BB66CF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4" w15:restartNumberingAfterBreak="0">
    <w:nsid w:val="67F168B2"/>
    <w:multiLevelType w:val="multilevel"/>
    <w:tmpl w:val="956E0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5" w15:restartNumberingAfterBreak="0">
    <w:nsid w:val="68FC5AF1"/>
    <w:multiLevelType w:val="hybridMultilevel"/>
    <w:tmpl w:val="1F14CD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6" w15:restartNumberingAfterBreak="0">
    <w:nsid w:val="697508DC"/>
    <w:multiLevelType w:val="hybridMultilevel"/>
    <w:tmpl w:val="76E4A6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7" w15:restartNumberingAfterBreak="0">
    <w:nsid w:val="69B500DC"/>
    <w:multiLevelType w:val="hybridMultilevel"/>
    <w:tmpl w:val="A662A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8" w15:restartNumberingAfterBreak="0">
    <w:nsid w:val="6A7B5192"/>
    <w:multiLevelType w:val="hybridMultilevel"/>
    <w:tmpl w:val="197293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9" w15:restartNumberingAfterBreak="0">
    <w:nsid w:val="6AEF1EDC"/>
    <w:multiLevelType w:val="hybridMultilevel"/>
    <w:tmpl w:val="0D92F7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0" w15:restartNumberingAfterBreak="0">
    <w:nsid w:val="6B72493C"/>
    <w:multiLevelType w:val="multilevel"/>
    <w:tmpl w:val="7F209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6C2468DB"/>
    <w:multiLevelType w:val="hybridMultilevel"/>
    <w:tmpl w:val="ABE60E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2" w15:restartNumberingAfterBreak="0">
    <w:nsid w:val="6CB64E62"/>
    <w:multiLevelType w:val="multilevel"/>
    <w:tmpl w:val="7930B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6D5774BA"/>
    <w:multiLevelType w:val="hybridMultilevel"/>
    <w:tmpl w:val="8A60F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4" w15:restartNumberingAfterBreak="0">
    <w:nsid w:val="6DDE34ED"/>
    <w:multiLevelType w:val="hybridMultilevel"/>
    <w:tmpl w:val="068C91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5" w15:restartNumberingAfterBreak="0">
    <w:nsid w:val="6E0E547D"/>
    <w:multiLevelType w:val="hybridMultilevel"/>
    <w:tmpl w:val="EBC46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6"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7" w15:restartNumberingAfterBreak="0">
    <w:nsid w:val="6FC10C88"/>
    <w:multiLevelType w:val="multilevel"/>
    <w:tmpl w:val="0364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707E5327"/>
    <w:multiLevelType w:val="hybridMultilevel"/>
    <w:tmpl w:val="A4F02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9" w15:restartNumberingAfterBreak="0">
    <w:nsid w:val="70A777D1"/>
    <w:multiLevelType w:val="hybridMultilevel"/>
    <w:tmpl w:val="9AA07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0" w15:restartNumberingAfterBreak="0">
    <w:nsid w:val="70DC7806"/>
    <w:multiLevelType w:val="hybridMultilevel"/>
    <w:tmpl w:val="4B66DF8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1" w15:restartNumberingAfterBreak="0">
    <w:nsid w:val="711E598F"/>
    <w:multiLevelType w:val="multilevel"/>
    <w:tmpl w:val="2E689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71B61293"/>
    <w:multiLevelType w:val="hybridMultilevel"/>
    <w:tmpl w:val="9A7619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3" w15:restartNumberingAfterBreak="0">
    <w:nsid w:val="72D52456"/>
    <w:multiLevelType w:val="hybridMultilevel"/>
    <w:tmpl w:val="FBD23390"/>
    <w:lvl w:ilvl="0" w:tplc="75B87586">
      <w:start w:val="1"/>
      <w:numFmt w:val="bullet"/>
      <w:pStyle w:val="TableBullet"/>
      <w:lvlText w:val=""/>
      <w:lvlJc w:val="left"/>
      <w:pPr>
        <w:ind w:left="720" w:hanging="360"/>
      </w:pPr>
      <w:rPr>
        <w:rFonts w:ascii="Symbol" w:hAnsi="Symbol" w:hint="default"/>
        <w:b w:val="0"/>
        <w:bCs w:val="0"/>
        <w:i w:val="0"/>
        <w:iCs w:val="0"/>
        <w:caps w:val="0"/>
        <w:smallCaps w:val="0"/>
        <w:strike w:val="0"/>
        <w:dstrike w:val="0"/>
        <w:vanish w:val="0"/>
        <w:color w:val="000000" w:themeColor="text1"/>
        <w:spacing w:val="0"/>
        <w:kern w:val="0"/>
        <w:position w:val="0"/>
        <w:sz w:val="20"/>
        <w:u w:val="none"/>
        <w:effect w:val="none"/>
        <w:vertAlign w:val="baseline"/>
        <w:em w:val="none"/>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4" w15:restartNumberingAfterBreak="0">
    <w:nsid w:val="72D9378E"/>
    <w:multiLevelType w:val="hybridMultilevel"/>
    <w:tmpl w:val="E97A74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5" w15:restartNumberingAfterBreak="0">
    <w:nsid w:val="731E0704"/>
    <w:multiLevelType w:val="hybridMultilevel"/>
    <w:tmpl w:val="A1246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6" w15:restartNumberingAfterBreak="0">
    <w:nsid w:val="73B95CE8"/>
    <w:multiLevelType w:val="hybridMultilevel"/>
    <w:tmpl w:val="F7563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7" w15:restartNumberingAfterBreak="0">
    <w:nsid w:val="73F71263"/>
    <w:multiLevelType w:val="hybridMultilevel"/>
    <w:tmpl w:val="606A3244"/>
    <w:styleLink w:val="Numbered"/>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8" w15:restartNumberingAfterBreak="0">
    <w:nsid w:val="76AE4E13"/>
    <w:multiLevelType w:val="multilevel"/>
    <w:tmpl w:val="CF8A9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9" w15:restartNumberingAfterBreak="0">
    <w:nsid w:val="77012A54"/>
    <w:multiLevelType w:val="hybridMultilevel"/>
    <w:tmpl w:val="3CB2C8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0" w15:restartNumberingAfterBreak="0">
    <w:nsid w:val="77584D4C"/>
    <w:multiLevelType w:val="multilevel"/>
    <w:tmpl w:val="AB0C8DEA"/>
    <w:lvl w:ilvl="0">
      <w:start w:val="1"/>
      <w:numFmt w:val="upperLetter"/>
      <w:lvlRestart w:val="0"/>
      <w:pStyle w:val="AppendixPage"/>
      <w:lvlText w:val="%1."/>
      <w:lvlJc w:val="left"/>
      <w:pPr>
        <w:tabs>
          <w:tab w:val="num" w:pos="431"/>
        </w:tabs>
        <w:ind w:left="431" w:hanging="431"/>
      </w:pPr>
    </w:lvl>
    <w:lvl w:ilvl="1">
      <w:start w:val="1"/>
      <w:numFmt w:val="decimal"/>
      <w:lvlRestart w:val="0"/>
      <w:pStyle w:val="Appendix1"/>
      <w:lvlText w:val="%1.%2"/>
      <w:lvlJc w:val="left"/>
      <w:pPr>
        <w:tabs>
          <w:tab w:val="num" w:pos="935"/>
        </w:tabs>
        <w:ind w:left="935" w:hanging="935"/>
      </w:pPr>
    </w:lvl>
    <w:lvl w:ilvl="2">
      <w:start w:val="1"/>
      <w:numFmt w:val="decimal"/>
      <w:lvlRestart w:val="0"/>
      <w:pStyle w:val="Appendix2"/>
      <w:lvlText w:val="%1.%2.%3"/>
      <w:lvlJc w:val="left"/>
      <w:pPr>
        <w:tabs>
          <w:tab w:val="num" w:pos="935"/>
        </w:tabs>
        <w:ind w:left="935" w:hanging="935"/>
      </w:pPr>
    </w:lvl>
    <w:lvl w:ilvl="3">
      <w:start w:val="1"/>
      <w:numFmt w:val="decimal"/>
      <w:lvlRestart w:val="0"/>
      <w:pStyle w:val="Appendix3"/>
      <w:lvlText w:val="%1.%2.%3.%4"/>
      <w:lvlJc w:val="left"/>
      <w:pPr>
        <w:tabs>
          <w:tab w:val="num" w:pos="935"/>
        </w:tabs>
        <w:ind w:left="935" w:hanging="935"/>
      </w:pPr>
    </w:lvl>
    <w:lvl w:ilvl="4">
      <w:start w:val="1"/>
      <w:numFmt w:val="decimal"/>
      <w:lvlText w:val="%1.%2.%3.%4.%5"/>
      <w:lvlJc w:val="left"/>
      <w:pPr>
        <w:tabs>
          <w:tab w:val="num" w:pos="1009"/>
        </w:tabs>
        <w:ind w:left="1009" w:hanging="431"/>
      </w:pPr>
    </w:lvl>
    <w:lvl w:ilvl="5">
      <w:start w:val="1"/>
      <w:numFmt w:val="lowerLetter"/>
      <w:lvlText w:val="%1.%2.%3.%4.%5.%6"/>
      <w:lvlJc w:val="left"/>
      <w:pPr>
        <w:tabs>
          <w:tab w:val="num" w:pos="1151"/>
        </w:tabs>
        <w:ind w:left="1151" w:hanging="431"/>
      </w:pPr>
    </w:lvl>
    <w:lvl w:ilvl="6">
      <w:start w:val="1"/>
      <w:numFmt w:val="lowerRoman"/>
      <w:lvlText w:val="%1.%2.%3.%4.%5.%6.%7"/>
      <w:lvlJc w:val="right"/>
      <w:pPr>
        <w:tabs>
          <w:tab w:val="num" w:pos="1298"/>
        </w:tabs>
        <w:ind w:left="1298" w:hanging="289"/>
      </w:pPr>
    </w:lvl>
    <w:lvl w:ilvl="7">
      <w:start w:val="1"/>
      <w:numFmt w:val="lowerLetter"/>
      <w:lvlText w:val="%1.%2.%3.%4.%5.%6.%7.%8"/>
      <w:lvlJc w:val="left"/>
      <w:pPr>
        <w:tabs>
          <w:tab w:val="num" w:pos="1440"/>
        </w:tabs>
        <w:ind w:left="1440" w:hanging="431"/>
      </w:pPr>
    </w:lvl>
    <w:lvl w:ilvl="8">
      <w:start w:val="1"/>
      <w:numFmt w:val="lowerRoman"/>
      <w:lvlText w:val="%1.%2.%3.%4.%5.%6.%7.%8.%9"/>
      <w:lvlJc w:val="right"/>
      <w:pPr>
        <w:tabs>
          <w:tab w:val="num" w:pos="1582"/>
        </w:tabs>
        <w:ind w:left="1582" w:hanging="142"/>
      </w:pPr>
    </w:lvl>
  </w:abstractNum>
  <w:abstractNum w:abstractNumId="251" w15:restartNumberingAfterBreak="0">
    <w:nsid w:val="77862877"/>
    <w:multiLevelType w:val="hybridMultilevel"/>
    <w:tmpl w:val="4890190C"/>
    <w:lvl w:ilvl="0" w:tplc="21A0770C">
      <w:start w:val="1"/>
      <w:numFmt w:val="decimal"/>
      <w:lvlText w:val="%1."/>
      <w:lvlJc w:val="left"/>
      <w:pPr>
        <w:ind w:left="1020" w:hanging="360"/>
      </w:pPr>
    </w:lvl>
    <w:lvl w:ilvl="1" w:tplc="9828BAB6">
      <w:start w:val="1"/>
      <w:numFmt w:val="decimal"/>
      <w:lvlText w:val="%2."/>
      <w:lvlJc w:val="left"/>
      <w:pPr>
        <w:ind w:left="1020" w:hanging="360"/>
      </w:pPr>
    </w:lvl>
    <w:lvl w:ilvl="2" w:tplc="702A7942">
      <w:start w:val="1"/>
      <w:numFmt w:val="decimal"/>
      <w:lvlText w:val="%3."/>
      <w:lvlJc w:val="left"/>
      <w:pPr>
        <w:ind w:left="1020" w:hanging="360"/>
      </w:pPr>
    </w:lvl>
    <w:lvl w:ilvl="3" w:tplc="7DB6182C">
      <w:start w:val="1"/>
      <w:numFmt w:val="decimal"/>
      <w:lvlText w:val="%4."/>
      <w:lvlJc w:val="left"/>
      <w:pPr>
        <w:ind w:left="1020" w:hanging="360"/>
      </w:pPr>
    </w:lvl>
    <w:lvl w:ilvl="4" w:tplc="B7B651BE">
      <w:start w:val="1"/>
      <w:numFmt w:val="decimal"/>
      <w:lvlText w:val="%5."/>
      <w:lvlJc w:val="left"/>
      <w:pPr>
        <w:ind w:left="1020" w:hanging="360"/>
      </w:pPr>
    </w:lvl>
    <w:lvl w:ilvl="5" w:tplc="59D22926">
      <w:start w:val="1"/>
      <w:numFmt w:val="decimal"/>
      <w:lvlText w:val="%6."/>
      <w:lvlJc w:val="left"/>
      <w:pPr>
        <w:ind w:left="1020" w:hanging="360"/>
      </w:pPr>
    </w:lvl>
    <w:lvl w:ilvl="6" w:tplc="1FA41786">
      <w:start w:val="1"/>
      <w:numFmt w:val="decimal"/>
      <w:lvlText w:val="%7."/>
      <w:lvlJc w:val="left"/>
      <w:pPr>
        <w:ind w:left="1020" w:hanging="360"/>
      </w:pPr>
    </w:lvl>
    <w:lvl w:ilvl="7" w:tplc="BEFA1204">
      <w:start w:val="1"/>
      <w:numFmt w:val="decimal"/>
      <w:lvlText w:val="%8."/>
      <w:lvlJc w:val="left"/>
      <w:pPr>
        <w:ind w:left="1020" w:hanging="360"/>
      </w:pPr>
    </w:lvl>
    <w:lvl w:ilvl="8" w:tplc="6432630E">
      <w:start w:val="1"/>
      <w:numFmt w:val="decimal"/>
      <w:lvlText w:val="%9."/>
      <w:lvlJc w:val="left"/>
      <w:pPr>
        <w:ind w:left="1020" w:hanging="360"/>
      </w:pPr>
    </w:lvl>
  </w:abstractNum>
  <w:abstractNum w:abstractNumId="252" w15:restartNumberingAfterBreak="0">
    <w:nsid w:val="7814571F"/>
    <w:multiLevelType w:val="hybridMultilevel"/>
    <w:tmpl w:val="EF24E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3" w15:restartNumberingAfterBreak="0">
    <w:nsid w:val="783A2230"/>
    <w:multiLevelType w:val="hybridMultilevel"/>
    <w:tmpl w:val="7A06DA8E"/>
    <w:styleLink w:val="ListBullets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4" w15:restartNumberingAfterBreak="0">
    <w:nsid w:val="78674E7C"/>
    <w:multiLevelType w:val="hybridMultilevel"/>
    <w:tmpl w:val="4E9E67D0"/>
    <w:styleLink w:val="AECOMListBullet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5" w15:restartNumberingAfterBreak="0">
    <w:nsid w:val="788E34F6"/>
    <w:multiLevelType w:val="multilevel"/>
    <w:tmpl w:val="EBA4A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6" w15:restartNumberingAfterBreak="0">
    <w:nsid w:val="791C0A10"/>
    <w:multiLevelType w:val="hybridMultilevel"/>
    <w:tmpl w:val="BFC81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7" w15:restartNumberingAfterBreak="0">
    <w:nsid w:val="796C75D3"/>
    <w:multiLevelType w:val="hybridMultilevel"/>
    <w:tmpl w:val="CFDE0C3A"/>
    <w:styleLink w:val="AECOMListRoman"/>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8" w15:restartNumberingAfterBreak="0">
    <w:nsid w:val="797E21EA"/>
    <w:multiLevelType w:val="hybridMultilevel"/>
    <w:tmpl w:val="8F30A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9" w15:restartNumberingAfterBreak="0">
    <w:nsid w:val="79895030"/>
    <w:multiLevelType w:val="hybridMultilevel"/>
    <w:tmpl w:val="F67ECB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0" w15:restartNumberingAfterBreak="0">
    <w:nsid w:val="79C5458B"/>
    <w:multiLevelType w:val="hybridMultilevel"/>
    <w:tmpl w:val="38325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1" w15:restartNumberingAfterBreak="0">
    <w:nsid w:val="79CF5A95"/>
    <w:multiLevelType w:val="hybridMultilevel"/>
    <w:tmpl w:val="9B9E9F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2" w15:restartNumberingAfterBreak="0">
    <w:nsid w:val="79EA4D42"/>
    <w:multiLevelType w:val="hybridMultilevel"/>
    <w:tmpl w:val="33D25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3" w15:restartNumberingAfterBreak="0">
    <w:nsid w:val="7A5C6033"/>
    <w:multiLevelType w:val="multilevel"/>
    <w:tmpl w:val="C1764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7B331A88"/>
    <w:multiLevelType w:val="multilevel"/>
    <w:tmpl w:val="F656E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5" w15:restartNumberingAfterBreak="0">
    <w:nsid w:val="7C286AC3"/>
    <w:multiLevelType w:val="multilevel"/>
    <w:tmpl w:val="E4E82414"/>
    <w:lvl w:ilvl="0">
      <w:start w:val="1"/>
      <w:numFmt w:val="decimal"/>
      <w:pStyle w:val="Heading1"/>
      <w:suff w:val="nothing"/>
      <w:lvlText w:val="Chapter %1"/>
      <w:lvlJc w:val="left"/>
      <w:pPr>
        <w:ind w:left="0" w:firstLine="0"/>
      </w:pPr>
      <w:rPr>
        <w:rFonts w:hint="default"/>
      </w:rPr>
    </w:lvl>
    <w:lvl w:ilvl="1">
      <w:start w:val="1"/>
      <w:numFmt w:val="decimal"/>
      <w:pStyle w:val="Heading2"/>
      <w:isLgl/>
      <w:suff w:val="space"/>
      <w:lvlText w:val="%1.%2"/>
      <w:lvlJc w:val="left"/>
      <w:pPr>
        <w:ind w:left="-1559" w:firstLine="0"/>
      </w:pPr>
      <w:rPr>
        <w:rFonts w:hint="default"/>
      </w:rPr>
    </w:lvl>
    <w:lvl w:ilvl="2">
      <w:start w:val="1"/>
      <w:numFmt w:val="decimal"/>
      <w:pStyle w:val="Heading3"/>
      <w:isLgl/>
      <w:suff w:val="space"/>
      <w:lvlText w:val="%1.%2.%3"/>
      <w:lvlJc w:val="left"/>
      <w:pPr>
        <w:ind w:left="709" w:firstLine="0"/>
      </w:pPr>
      <w:rPr>
        <w:rFonts w:hint="default"/>
      </w:rPr>
    </w:lvl>
    <w:lvl w:ilvl="3">
      <w:start w:val="1"/>
      <w:numFmt w:val="decimal"/>
      <w:pStyle w:val="Heading4"/>
      <w:isLgl/>
      <w:suff w:val="space"/>
      <w:lvlText w:val="%1.%2.%3.%4"/>
      <w:lvlJc w:val="left"/>
      <w:pPr>
        <w:ind w:left="-1700" w:firstLine="0"/>
      </w:pPr>
      <w:rPr>
        <w:rFonts w:hint="default"/>
      </w:rPr>
    </w:lvl>
    <w:lvl w:ilvl="4">
      <w:start w:val="1"/>
      <w:numFmt w:val="decimal"/>
      <w:pStyle w:val="Heading5"/>
      <w:isLgl/>
      <w:suff w:val="space"/>
      <w:lvlText w:val="%1.%2.%3.%4.%5"/>
      <w:lvlJc w:val="left"/>
      <w:pPr>
        <w:ind w:left="-1984" w:firstLine="0"/>
      </w:pPr>
      <w:rPr>
        <w:rFonts w:hint="default"/>
      </w:rPr>
    </w:lvl>
    <w:lvl w:ilvl="5">
      <w:start w:val="1"/>
      <w:numFmt w:val="decimal"/>
      <w:pStyle w:val="Heading6"/>
      <w:isLgl/>
      <w:suff w:val="space"/>
      <w:lvlText w:val="%1.%2.%3.%4.%5.%6"/>
      <w:lvlJc w:val="left"/>
      <w:pPr>
        <w:ind w:left="-1984" w:firstLine="0"/>
      </w:pPr>
      <w:rPr>
        <w:rFonts w:hint="default"/>
      </w:rPr>
    </w:lvl>
    <w:lvl w:ilvl="6">
      <w:start w:val="1"/>
      <w:numFmt w:val="decimal"/>
      <w:pStyle w:val="Heading7"/>
      <w:lvlText w:val="%1.%2.%3.%4.%5.%6.%7"/>
      <w:lvlJc w:val="left"/>
      <w:pPr>
        <w:tabs>
          <w:tab w:val="num" w:pos="-688"/>
        </w:tabs>
        <w:ind w:left="-688" w:hanging="1296"/>
      </w:pPr>
      <w:rPr>
        <w:rFonts w:hint="default"/>
      </w:rPr>
    </w:lvl>
    <w:lvl w:ilvl="7">
      <w:start w:val="1"/>
      <w:numFmt w:val="decimal"/>
      <w:pStyle w:val="Heading8"/>
      <w:lvlText w:val="%1.%2.%3.%4.%5.%6.%7.%8"/>
      <w:lvlJc w:val="left"/>
      <w:pPr>
        <w:tabs>
          <w:tab w:val="num" w:pos="-544"/>
        </w:tabs>
        <w:ind w:left="-544" w:hanging="1440"/>
      </w:pPr>
      <w:rPr>
        <w:rFonts w:hint="default"/>
      </w:rPr>
    </w:lvl>
    <w:lvl w:ilvl="8">
      <w:start w:val="1"/>
      <w:numFmt w:val="decimal"/>
      <w:pStyle w:val="Heading9"/>
      <w:lvlText w:val="%1.%2.%3.%4.%5.%6.%7.%8.%9"/>
      <w:lvlJc w:val="left"/>
      <w:pPr>
        <w:tabs>
          <w:tab w:val="num" w:pos="-400"/>
        </w:tabs>
        <w:ind w:left="-400" w:hanging="1584"/>
      </w:pPr>
      <w:rPr>
        <w:rFonts w:hint="default"/>
      </w:rPr>
    </w:lvl>
  </w:abstractNum>
  <w:abstractNum w:abstractNumId="266" w15:restartNumberingAfterBreak="0">
    <w:nsid w:val="7C2C70BD"/>
    <w:multiLevelType w:val="hybridMultilevel"/>
    <w:tmpl w:val="13CAB0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7" w15:restartNumberingAfterBreak="0">
    <w:nsid w:val="7D1C7CDF"/>
    <w:multiLevelType w:val="hybridMultilevel"/>
    <w:tmpl w:val="872C153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8" w15:restartNumberingAfterBreak="0">
    <w:nsid w:val="7E04444A"/>
    <w:multiLevelType w:val="hybridMultilevel"/>
    <w:tmpl w:val="3AF4E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9" w15:restartNumberingAfterBreak="0">
    <w:nsid w:val="7E7F2649"/>
    <w:multiLevelType w:val="hybridMultilevel"/>
    <w:tmpl w:val="FF3A05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0" w15:restartNumberingAfterBreak="0">
    <w:nsid w:val="7EC2265E"/>
    <w:multiLevelType w:val="multilevel"/>
    <w:tmpl w:val="41C47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1" w15:restartNumberingAfterBreak="0">
    <w:nsid w:val="7EE62011"/>
    <w:multiLevelType w:val="singleLevel"/>
    <w:tmpl w:val="A53C6FC8"/>
    <w:lvl w:ilvl="0">
      <w:start w:val="1"/>
      <w:numFmt w:val="bullet"/>
      <w:pStyle w:val="BulletedList"/>
      <w:lvlText w:val=""/>
      <w:lvlJc w:val="left"/>
      <w:pPr>
        <w:tabs>
          <w:tab w:val="num" w:pos="2552"/>
        </w:tabs>
        <w:ind w:left="2552" w:hanging="426"/>
      </w:pPr>
      <w:rPr>
        <w:rFonts w:ascii="Symbol" w:hAnsi="Symbol" w:hint="default"/>
      </w:rPr>
    </w:lvl>
  </w:abstractNum>
  <w:abstractNum w:abstractNumId="272" w15:restartNumberingAfterBreak="0">
    <w:nsid w:val="7EFF5AAA"/>
    <w:multiLevelType w:val="hybridMultilevel"/>
    <w:tmpl w:val="1F6E0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3" w15:restartNumberingAfterBreak="0">
    <w:nsid w:val="7F2E5632"/>
    <w:multiLevelType w:val="hybridMultilevel"/>
    <w:tmpl w:val="EDE27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4" w15:restartNumberingAfterBreak="0">
    <w:nsid w:val="7FAC2DFF"/>
    <w:multiLevelType w:val="hybridMultilevel"/>
    <w:tmpl w:val="A6CAF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08762469">
    <w:abstractNumId w:val="236"/>
  </w:num>
  <w:num w:numId="2" w16cid:durableId="1216358517">
    <w:abstractNumId w:val="42"/>
  </w:num>
  <w:num w:numId="3" w16cid:durableId="306978902">
    <w:abstractNumId w:val="100"/>
  </w:num>
  <w:num w:numId="4" w16cid:durableId="246037070">
    <w:abstractNumId w:val="7"/>
  </w:num>
  <w:num w:numId="5" w16cid:durableId="928588088">
    <w:abstractNumId w:val="145"/>
  </w:num>
  <w:num w:numId="6" w16cid:durableId="1240288987">
    <w:abstractNumId w:val="178"/>
  </w:num>
  <w:num w:numId="7" w16cid:durableId="297228832">
    <w:abstractNumId w:val="138"/>
  </w:num>
  <w:num w:numId="8" w16cid:durableId="191917270">
    <w:abstractNumId w:val="208"/>
  </w:num>
  <w:num w:numId="9" w16cid:durableId="1710840466">
    <w:abstractNumId w:val="1"/>
  </w:num>
  <w:num w:numId="10" w16cid:durableId="689264491">
    <w:abstractNumId w:val="104"/>
  </w:num>
  <w:num w:numId="11" w16cid:durableId="453644316">
    <w:abstractNumId w:val="16"/>
  </w:num>
  <w:num w:numId="12" w16cid:durableId="358749711">
    <w:abstractNumId w:val="209"/>
  </w:num>
  <w:num w:numId="13" w16cid:durableId="85421617">
    <w:abstractNumId w:val="270"/>
  </w:num>
  <w:num w:numId="14" w16cid:durableId="226915336">
    <w:abstractNumId w:val="204"/>
  </w:num>
  <w:num w:numId="15" w16cid:durableId="416294862">
    <w:abstractNumId w:val="161"/>
  </w:num>
  <w:num w:numId="16" w16cid:durableId="1532262026">
    <w:abstractNumId w:val="127"/>
  </w:num>
  <w:num w:numId="17" w16cid:durableId="768349973">
    <w:abstractNumId w:val="255"/>
  </w:num>
  <w:num w:numId="18" w16cid:durableId="1544364313">
    <w:abstractNumId w:val="81"/>
  </w:num>
  <w:num w:numId="19" w16cid:durableId="920215772">
    <w:abstractNumId w:val="224"/>
  </w:num>
  <w:num w:numId="20" w16cid:durableId="1150826176">
    <w:abstractNumId w:val="157"/>
  </w:num>
  <w:num w:numId="21" w16cid:durableId="768618446">
    <w:abstractNumId w:val="248"/>
  </w:num>
  <w:num w:numId="22" w16cid:durableId="1027292265">
    <w:abstractNumId w:val="55"/>
  </w:num>
  <w:num w:numId="23" w16cid:durableId="1242717612">
    <w:abstractNumId w:val="126"/>
  </w:num>
  <w:num w:numId="24" w16cid:durableId="871377637">
    <w:abstractNumId w:val="210"/>
  </w:num>
  <w:num w:numId="25" w16cid:durableId="159009644">
    <w:abstractNumId w:val="98"/>
  </w:num>
  <w:num w:numId="26" w16cid:durableId="1979459316">
    <w:abstractNumId w:val="78"/>
  </w:num>
  <w:num w:numId="27" w16cid:durableId="847719970">
    <w:abstractNumId w:val="26"/>
  </w:num>
  <w:num w:numId="28" w16cid:durableId="283971799">
    <w:abstractNumId w:val="162"/>
  </w:num>
  <w:num w:numId="29" w16cid:durableId="165631091">
    <w:abstractNumId w:val="266"/>
  </w:num>
  <w:num w:numId="30" w16cid:durableId="1379740202">
    <w:abstractNumId w:val="169"/>
  </w:num>
  <w:num w:numId="31" w16cid:durableId="878860180">
    <w:abstractNumId w:val="10"/>
  </w:num>
  <w:num w:numId="32" w16cid:durableId="1231498035">
    <w:abstractNumId w:val="253"/>
  </w:num>
  <w:num w:numId="33" w16cid:durableId="1414662385">
    <w:abstractNumId w:val="103"/>
  </w:num>
  <w:num w:numId="34" w16cid:durableId="696858809">
    <w:abstractNumId w:val="199"/>
  </w:num>
  <w:num w:numId="35" w16cid:durableId="1230264732">
    <w:abstractNumId w:val="105"/>
  </w:num>
  <w:num w:numId="36" w16cid:durableId="989749303">
    <w:abstractNumId w:val="170"/>
  </w:num>
  <w:num w:numId="37" w16cid:durableId="886263988">
    <w:abstractNumId w:val="93"/>
  </w:num>
  <w:num w:numId="38" w16cid:durableId="337462834">
    <w:abstractNumId w:val="243"/>
  </w:num>
  <w:num w:numId="39" w16cid:durableId="1468281001">
    <w:abstractNumId w:val="71"/>
  </w:num>
  <w:num w:numId="40" w16cid:durableId="2021083210">
    <w:abstractNumId w:val="94"/>
  </w:num>
  <w:num w:numId="41" w16cid:durableId="938295833">
    <w:abstractNumId w:val="3"/>
  </w:num>
  <w:num w:numId="42" w16cid:durableId="1613316904">
    <w:abstractNumId w:val="220"/>
  </w:num>
  <w:num w:numId="43" w16cid:durableId="65229268">
    <w:abstractNumId w:val="15"/>
  </w:num>
  <w:num w:numId="44" w16cid:durableId="1971474217">
    <w:abstractNumId w:val="43"/>
  </w:num>
  <w:num w:numId="45" w16cid:durableId="1808936178">
    <w:abstractNumId w:val="4"/>
  </w:num>
  <w:num w:numId="46" w16cid:durableId="1144081107">
    <w:abstractNumId w:val="108"/>
  </w:num>
  <w:num w:numId="47" w16cid:durableId="255986390">
    <w:abstractNumId w:val="183"/>
  </w:num>
  <w:num w:numId="48" w16cid:durableId="1751805866">
    <w:abstractNumId w:val="58"/>
  </w:num>
  <w:num w:numId="49" w16cid:durableId="1666475552">
    <w:abstractNumId w:val="99"/>
  </w:num>
  <w:num w:numId="50" w16cid:durableId="1007712807">
    <w:abstractNumId w:val="28"/>
  </w:num>
  <w:num w:numId="51" w16cid:durableId="572619404">
    <w:abstractNumId w:val="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86198497">
    <w:abstractNumId w:val="57"/>
  </w:num>
  <w:num w:numId="53" w16cid:durableId="1076509877">
    <w:abstractNumId w:val="53"/>
  </w:num>
  <w:num w:numId="54" w16cid:durableId="788089052">
    <w:abstractNumId w:val="211"/>
  </w:num>
  <w:num w:numId="55" w16cid:durableId="1179467010">
    <w:abstractNumId w:val="109"/>
  </w:num>
  <w:num w:numId="56" w16cid:durableId="1805849065">
    <w:abstractNumId w:val="175"/>
  </w:num>
  <w:num w:numId="57" w16cid:durableId="454251440">
    <w:abstractNumId w:val="196"/>
  </w:num>
  <w:num w:numId="58" w16cid:durableId="1001349863">
    <w:abstractNumId w:val="249"/>
  </w:num>
  <w:num w:numId="59" w16cid:durableId="32310167">
    <w:abstractNumId w:val="256"/>
  </w:num>
  <w:num w:numId="60" w16cid:durableId="1398700973">
    <w:abstractNumId w:val="268"/>
  </w:num>
  <w:num w:numId="61" w16cid:durableId="887110697">
    <w:abstractNumId w:val="121"/>
  </w:num>
  <w:num w:numId="62" w16cid:durableId="1015764307">
    <w:abstractNumId w:val="56"/>
  </w:num>
  <w:num w:numId="63" w16cid:durableId="43719969">
    <w:abstractNumId w:val="92"/>
  </w:num>
  <w:num w:numId="64" w16cid:durableId="1394432374">
    <w:abstractNumId w:val="144"/>
  </w:num>
  <w:num w:numId="65" w16cid:durableId="2009480658">
    <w:abstractNumId w:val="235"/>
  </w:num>
  <w:num w:numId="66" w16cid:durableId="1612472857">
    <w:abstractNumId w:val="79"/>
  </w:num>
  <w:num w:numId="67" w16cid:durableId="1669022458">
    <w:abstractNumId w:val="151"/>
  </w:num>
  <w:num w:numId="68" w16cid:durableId="2141460072">
    <w:abstractNumId w:val="187"/>
  </w:num>
  <w:num w:numId="69" w16cid:durableId="1368141298">
    <w:abstractNumId w:val="158"/>
  </w:num>
  <w:num w:numId="70" w16cid:durableId="512188399">
    <w:abstractNumId w:val="95"/>
  </w:num>
  <w:num w:numId="71" w16cid:durableId="1699576135">
    <w:abstractNumId w:val="200"/>
  </w:num>
  <w:num w:numId="72" w16cid:durableId="1723358315">
    <w:abstractNumId w:val="122"/>
  </w:num>
  <w:num w:numId="73" w16cid:durableId="51009104">
    <w:abstractNumId w:val="36"/>
  </w:num>
  <w:num w:numId="74" w16cid:durableId="1112747710">
    <w:abstractNumId w:val="197"/>
  </w:num>
  <w:num w:numId="75" w16cid:durableId="181632277">
    <w:abstractNumId w:val="168"/>
  </w:num>
  <w:num w:numId="76" w16cid:durableId="201092213">
    <w:abstractNumId w:val="27"/>
  </w:num>
  <w:num w:numId="77" w16cid:durableId="1815634828">
    <w:abstractNumId w:val="118"/>
  </w:num>
  <w:num w:numId="78" w16cid:durableId="1652099963">
    <w:abstractNumId w:val="90"/>
  </w:num>
  <w:num w:numId="79" w16cid:durableId="2076202241">
    <w:abstractNumId w:val="155"/>
  </w:num>
  <w:num w:numId="80" w16cid:durableId="222255666">
    <w:abstractNumId w:val="247"/>
  </w:num>
  <w:num w:numId="81" w16cid:durableId="523984193">
    <w:abstractNumId w:val="217"/>
  </w:num>
  <w:num w:numId="82" w16cid:durableId="1509520062">
    <w:abstractNumId w:val="89"/>
  </w:num>
  <w:num w:numId="83" w16cid:durableId="1697659300">
    <w:abstractNumId w:val="21"/>
  </w:num>
  <w:num w:numId="84" w16cid:durableId="1273979073">
    <w:abstractNumId w:val="60"/>
  </w:num>
  <w:num w:numId="85" w16cid:durableId="522208534">
    <w:abstractNumId w:val="44"/>
  </w:num>
  <w:num w:numId="86" w16cid:durableId="146826949">
    <w:abstractNumId w:val="174"/>
    <w:lvlOverride w:ilvl="0">
      <w:startOverride w:val="1"/>
      <w:lvl w:ilvl="0">
        <w:start w:val="1"/>
        <w:numFmt w:val="decimal"/>
        <w:lvlText w:val="%1."/>
        <w:lvlJc w:val="left"/>
        <w:pPr>
          <w:ind w:left="1079" w:hanging="369"/>
        </w:pPr>
        <w:rPr>
          <w:rFonts w:hint="default"/>
        </w:rPr>
      </w:lvl>
    </w:lvlOverride>
    <w:lvlOverride w:ilvl="1">
      <w:startOverride w:val="1"/>
      <w:lvl w:ilvl="1">
        <w:start w:val="1"/>
        <w:numFmt w:val="lowerLetter"/>
        <w:lvlText w:val="%2."/>
        <w:lvlJc w:val="left"/>
        <w:pPr>
          <w:ind w:left="992" w:hanging="283"/>
        </w:pPr>
        <w:rPr>
          <w:rFonts w:hint="default"/>
        </w:rPr>
      </w:lvl>
    </w:lvlOverride>
    <w:lvlOverride w:ilvl="2">
      <w:startOverride w:val="1"/>
      <w:lvl w:ilvl="2">
        <w:start w:val="1"/>
        <w:numFmt w:val="lowerRoman"/>
        <w:lvlText w:val="%3."/>
        <w:lvlJc w:val="right"/>
        <w:pPr>
          <w:ind w:left="2500" w:hanging="180"/>
        </w:pPr>
        <w:rPr>
          <w:rFonts w:hint="default"/>
        </w:rPr>
      </w:lvl>
    </w:lvlOverride>
    <w:lvlOverride w:ilvl="3">
      <w:startOverride w:val="1"/>
      <w:lvl w:ilvl="3">
        <w:start w:val="1"/>
        <w:numFmt w:val="decimal"/>
        <w:lvlText w:val="%4."/>
        <w:lvlJc w:val="left"/>
        <w:pPr>
          <w:ind w:left="3220" w:hanging="360"/>
        </w:pPr>
        <w:rPr>
          <w:rFonts w:hint="default"/>
        </w:rPr>
      </w:lvl>
    </w:lvlOverride>
    <w:lvlOverride w:ilvl="4">
      <w:startOverride w:val="1"/>
      <w:lvl w:ilvl="4">
        <w:start w:val="1"/>
        <w:numFmt w:val="lowerLetter"/>
        <w:lvlText w:val="%5."/>
        <w:lvlJc w:val="left"/>
        <w:pPr>
          <w:ind w:left="3940" w:hanging="360"/>
        </w:pPr>
        <w:rPr>
          <w:rFonts w:hint="default"/>
        </w:rPr>
      </w:lvl>
    </w:lvlOverride>
    <w:lvlOverride w:ilvl="5">
      <w:startOverride w:val="1"/>
      <w:lvl w:ilvl="5">
        <w:start w:val="1"/>
        <w:numFmt w:val="lowerRoman"/>
        <w:lvlText w:val="%6."/>
        <w:lvlJc w:val="right"/>
        <w:pPr>
          <w:ind w:left="4660" w:hanging="180"/>
        </w:pPr>
        <w:rPr>
          <w:rFonts w:hint="default"/>
        </w:rPr>
      </w:lvl>
    </w:lvlOverride>
    <w:lvlOverride w:ilvl="6">
      <w:startOverride w:val="1"/>
      <w:lvl w:ilvl="6">
        <w:start w:val="1"/>
        <w:numFmt w:val="decimal"/>
        <w:lvlText w:val="%7."/>
        <w:lvlJc w:val="left"/>
        <w:pPr>
          <w:ind w:left="5380" w:hanging="360"/>
        </w:pPr>
        <w:rPr>
          <w:rFonts w:hint="default"/>
        </w:rPr>
      </w:lvl>
    </w:lvlOverride>
    <w:lvlOverride w:ilvl="7">
      <w:startOverride w:val="1"/>
      <w:lvl w:ilvl="7">
        <w:start w:val="1"/>
        <w:numFmt w:val="lowerLetter"/>
        <w:lvlText w:val="%8."/>
        <w:lvlJc w:val="left"/>
        <w:pPr>
          <w:ind w:left="6100" w:hanging="360"/>
        </w:pPr>
        <w:rPr>
          <w:rFonts w:hint="default"/>
        </w:rPr>
      </w:lvl>
    </w:lvlOverride>
    <w:lvlOverride w:ilvl="8">
      <w:startOverride w:val="1"/>
      <w:lvl w:ilvl="8">
        <w:start w:val="1"/>
        <w:numFmt w:val="lowerRoman"/>
        <w:lvlText w:val="%9."/>
        <w:lvlJc w:val="right"/>
        <w:pPr>
          <w:ind w:left="6820" w:hanging="180"/>
        </w:pPr>
        <w:rPr>
          <w:rFonts w:hint="default"/>
        </w:rPr>
      </w:lvl>
    </w:lvlOverride>
  </w:num>
  <w:num w:numId="87" w16cid:durableId="1612055947">
    <w:abstractNumId w:val="137"/>
  </w:num>
  <w:num w:numId="88" w16cid:durableId="1035472263">
    <w:abstractNumId w:val="115"/>
  </w:num>
  <w:num w:numId="89" w16cid:durableId="2080244334">
    <w:abstractNumId w:val="188"/>
  </w:num>
  <w:num w:numId="90" w16cid:durableId="1356923060">
    <w:abstractNumId w:val="54"/>
  </w:num>
  <w:num w:numId="91" w16cid:durableId="1719280504">
    <w:abstractNumId w:val="215"/>
  </w:num>
  <w:num w:numId="92" w16cid:durableId="1385983050">
    <w:abstractNumId w:val="97"/>
  </w:num>
  <w:num w:numId="93" w16cid:durableId="2062971117">
    <w:abstractNumId w:val="259"/>
  </w:num>
  <w:num w:numId="94" w16cid:durableId="723480960">
    <w:abstractNumId w:val="30"/>
  </w:num>
  <w:num w:numId="95" w16cid:durableId="77413221">
    <w:abstractNumId w:val="150"/>
  </w:num>
  <w:num w:numId="96" w16cid:durableId="1364940873">
    <w:abstractNumId w:val="133"/>
  </w:num>
  <w:num w:numId="97" w16cid:durableId="1565724368">
    <w:abstractNumId w:val="13"/>
  </w:num>
  <w:num w:numId="98" w16cid:durableId="1529100312">
    <w:abstractNumId w:val="74"/>
  </w:num>
  <w:num w:numId="99" w16cid:durableId="371686974">
    <w:abstractNumId w:val="201"/>
  </w:num>
  <w:num w:numId="100" w16cid:durableId="679313115">
    <w:abstractNumId w:val="213"/>
  </w:num>
  <w:num w:numId="101" w16cid:durableId="1707633245">
    <w:abstractNumId w:val="149"/>
  </w:num>
  <w:num w:numId="102" w16cid:durableId="446387686">
    <w:abstractNumId w:val="96"/>
  </w:num>
  <w:num w:numId="103" w16cid:durableId="143933046">
    <w:abstractNumId w:val="14"/>
  </w:num>
  <w:num w:numId="104" w16cid:durableId="412703894">
    <w:abstractNumId w:val="123"/>
  </w:num>
  <w:num w:numId="105" w16cid:durableId="1758286288">
    <w:abstractNumId w:val="173"/>
  </w:num>
  <w:num w:numId="106" w16cid:durableId="1099180300">
    <w:abstractNumId w:val="212"/>
  </w:num>
  <w:num w:numId="107" w16cid:durableId="1442141434">
    <w:abstractNumId w:val="146"/>
  </w:num>
  <w:num w:numId="108" w16cid:durableId="307829605">
    <w:abstractNumId w:val="80"/>
  </w:num>
  <w:num w:numId="109" w16cid:durableId="463888593">
    <w:abstractNumId w:val="260"/>
  </w:num>
  <w:num w:numId="110" w16cid:durableId="1820461282">
    <w:abstractNumId w:val="221"/>
  </w:num>
  <w:num w:numId="111" w16cid:durableId="892887046">
    <w:abstractNumId w:val="59"/>
  </w:num>
  <w:num w:numId="112" w16cid:durableId="1837646817">
    <w:abstractNumId w:val="154"/>
  </w:num>
  <w:num w:numId="113" w16cid:durableId="807092089">
    <w:abstractNumId w:val="153"/>
  </w:num>
  <w:num w:numId="114" w16cid:durableId="655112794">
    <w:abstractNumId w:val="18"/>
  </w:num>
  <w:num w:numId="115" w16cid:durableId="1884751562">
    <w:abstractNumId w:val="110"/>
  </w:num>
  <w:num w:numId="116" w16cid:durableId="1378823666">
    <w:abstractNumId w:val="184"/>
  </w:num>
  <w:num w:numId="117" w16cid:durableId="50546872">
    <w:abstractNumId w:val="252"/>
  </w:num>
  <w:num w:numId="118" w16cid:durableId="1284968414">
    <w:abstractNumId w:val="194"/>
  </w:num>
  <w:num w:numId="119" w16cid:durableId="202444086">
    <w:abstractNumId w:val="273"/>
  </w:num>
  <w:num w:numId="120" w16cid:durableId="1145928678">
    <w:abstractNumId w:val="46"/>
  </w:num>
  <w:num w:numId="121" w16cid:durableId="1497764436">
    <w:abstractNumId w:val="124"/>
  </w:num>
  <w:num w:numId="122" w16cid:durableId="977535905">
    <w:abstractNumId w:val="33"/>
  </w:num>
  <w:num w:numId="123" w16cid:durableId="545526773">
    <w:abstractNumId w:val="111"/>
  </w:num>
  <w:num w:numId="124" w16cid:durableId="500122378">
    <w:abstractNumId w:val="165"/>
  </w:num>
  <w:num w:numId="125" w16cid:durableId="2023893183">
    <w:abstractNumId w:val="49"/>
  </w:num>
  <w:num w:numId="126" w16cid:durableId="36395495">
    <w:abstractNumId w:val="237"/>
  </w:num>
  <w:num w:numId="127" w16cid:durableId="343752960">
    <w:abstractNumId w:val="263"/>
  </w:num>
  <w:num w:numId="128" w16cid:durableId="1450470506">
    <w:abstractNumId w:val="238"/>
  </w:num>
  <w:num w:numId="129" w16cid:durableId="776757777">
    <w:abstractNumId w:val="52"/>
  </w:num>
  <w:num w:numId="130" w16cid:durableId="472257994">
    <w:abstractNumId w:val="222"/>
  </w:num>
  <w:num w:numId="131" w16cid:durableId="1622303002">
    <w:abstractNumId w:val="88"/>
  </w:num>
  <w:num w:numId="132" w16cid:durableId="1008364999">
    <w:abstractNumId w:val="116"/>
  </w:num>
  <w:num w:numId="133" w16cid:durableId="1991202401">
    <w:abstractNumId w:val="241"/>
  </w:num>
  <w:num w:numId="134" w16cid:durableId="868297946">
    <w:abstractNumId w:val="20"/>
  </w:num>
  <w:num w:numId="135" w16cid:durableId="2048136112">
    <w:abstractNumId w:val="232"/>
  </w:num>
  <w:num w:numId="136" w16cid:durableId="1293287651">
    <w:abstractNumId w:val="230"/>
  </w:num>
  <w:num w:numId="137" w16cid:durableId="1276983655">
    <w:abstractNumId w:val="0"/>
  </w:num>
  <w:num w:numId="138" w16cid:durableId="601185669">
    <w:abstractNumId w:val="11"/>
  </w:num>
  <w:num w:numId="139" w16cid:durableId="1708485419">
    <w:abstractNumId w:val="101"/>
  </w:num>
  <w:num w:numId="140" w16cid:durableId="1759213135">
    <w:abstractNumId w:val="12"/>
  </w:num>
  <w:num w:numId="141" w16cid:durableId="961108004">
    <w:abstractNumId w:val="70"/>
  </w:num>
  <w:num w:numId="142" w16cid:durableId="407307640">
    <w:abstractNumId w:val="34"/>
  </w:num>
  <w:num w:numId="143" w16cid:durableId="192042132">
    <w:abstractNumId w:val="262"/>
  </w:num>
  <w:num w:numId="144" w16cid:durableId="1262908860">
    <w:abstractNumId w:val="269"/>
  </w:num>
  <w:num w:numId="145" w16cid:durableId="1374960723">
    <w:abstractNumId w:val="22"/>
  </w:num>
  <w:num w:numId="146" w16cid:durableId="1355574255">
    <w:abstractNumId w:val="258"/>
  </w:num>
  <w:num w:numId="147" w16cid:durableId="156463607">
    <w:abstractNumId w:val="227"/>
  </w:num>
  <w:num w:numId="148" w16cid:durableId="298002099">
    <w:abstractNumId w:val="181"/>
  </w:num>
  <w:num w:numId="149" w16cid:durableId="1934164618">
    <w:abstractNumId w:val="19"/>
  </w:num>
  <w:num w:numId="150" w16cid:durableId="603146103">
    <w:abstractNumId w:val="195"/>
  </w:num>
  <w:num w:numId="151" w16cid:durableId="1203858598">
    <w:abstractNumId w:val="233"/>
  </w:num>
  <w:num w:numId="152" w16cid:durableId="2009481814">
    <w:abstractNumId w:val="37"/>
  </w:num>
  <w:num w:numId="153" w16cid:durableId="50689265">
    <w:abstractNumId w:val="38"/>
  </w:num>
  <w:num w:numId="154" w16cid:durableId="805512762">
    <w:abstractNumId w:val="139"/>
  </w:num>
  <w:num w:numId="155" w16cid:durableId="2107264304">
    <w:abstractNumId w:val="198"/>
  </w:num>
  <w:num w:numId="156" w16cid:durableId="141046966">
    <w:abstractNumId w:val="40"/>
  </w:num>
  <w:num w:numId="157" w16cid:durableId="14353395">
    <w:abstractNumId w:val="189"/>
  </w:num>
  <w:num w:numId="158" w16cid:durableId="117140101">
    <w:abstractNumId w:val="271"/>
  </w:num>
  <w:num w:numId="159" w16cid:durableId="1131096748">
    <w:abstractNumId w:val="142"/>
  </w:num>
  <w:num w:numId="160" w16cid:durableId="2001499019">
    <w:abstractNumId w:val="152"/>
  </w:num>
  <w:num w:numId="161" w16cid:durableId="995231806">
    <w:abstractNumId w:val="203"/>
  </w:num>
  <w:num w:numId="162" w16cid:durableId="647789285">
    <w:abstractNumId w:val="218"/>
  </w:num>
  <w:num w:numId="163" w16cid:durableId="1890990557">
    <w:abstractNumId w:val="131"/>
  </w:num>
  <w:num w:numId="164" w16cid:durableId="896861307">
    <w:abstractNumId w:val="250"/>
  </w:num>
  <w:num w:numId="165" w16cid:durableId="1555703699">
    <w:abstractNumId w:val="148"/>
  </w:num>
  <w:num w:numId="166" w16cid:durableId="351492051">
    <w:abstractNumId w:val="72"/>
    <w:lvlOverride w:ilvl="0"/>
    <w:lvlOverride w:ilvl="1"/>
    <w:lvlOverride w:ilvl="2"/>
    <w:lvlOverride w:ilvl="3"/>
    <w:lvlOverride w:ilvl="4"/>
    <w:lvlOverride w:ilvl="5">
      <w:startOverride w:val="1"/>
    </w:lvlOverride>
    <w:lvlOverride w:ilvl="6">
      <w:startOverride w:val="1"/>
    </w:lvlOverride>
    <w:lvlOverride w:ilvl="7">
      <w:startOverride w:val="1"/>
    </w:lvlOverride>
    <w:lvlOverride w:ilvl="8">
      <w:startOverride w:val="1"/>
    </w:lvlOverride>
  </w:num>
  <w:num w:numId="167" w16cid:durableId="871722229">
    <w:abstractNumId w:val="69"/>
  </w:num>
  <w:num w:numId="168" w16cid:durableId="1106192573">
    <w:abstractNumId w:val="67"/>
  </w:num>
  <w:num w:numId="169" w16cid:durableId="1970083371">
    <w:abstractNumId w:val="66"/>
  </w:num>
  <w:num w:numId="170" w16cid:durableId="849757375">
    <w:abstractNumId w:val="23"/>
  </w:num>
  <w:num w:numId="171" w16cid:durableId="621233242">
    <w:abstractNumId w:val="180"/>
  </w:num>
  <w:num w:numId="172" w16cid:durableId="839392798">
    <w:abstractNumId w:val="25"/>
  </w:num>
  <w:num w:numId="173" w16cid:durableId="1749112961">
    <w:abstractNumId w:val="5"/>
  </w:num>
  <w:num w:numId="174" w16cid:durableId="894004688">
    <w:abstractNumId w:val="61"/>
  </w:num>
  <w:num w:numId="175" w16cid:durableId="1197697731">
    <w:abstractNumId w:val="48"/>
  </w:num>
  <w:num w:numId="176" w16cid:durableId="1398283790">
    <w:abstractNumId w:val="125"/>
  </w:num>
  <w:num w:numId="177" w16cid:durableId="1112360913">
    <w:abstractNumId w:val="190"/>
  </w:num>
  <w:num w:numId="178" w16cid:durableId="399641892">
    <w:abstractNumId w:val="135"/>
  </w:num>
  <w:num w:numId="179" w16cid:durableId="262878045">
    <w:abstractNumId w:val="112"/>
  </w:num>
  <w:num w:numId="180" w16cid:durableId="383332384">
    <w:abstractNumId w:val="134"/>
  </w:num>
  <w:num w:numId="181" w16cid:durableId="1631545081">
    <w:abstractNumId w:val="102"/>
  </w:num>
  <w:num w:numId="182" w16cid:durableId="341710739">
    <w:abstractNumId w:val="32"/>
  </w:num>
  <w:num w:numId="183" w16cid:durableId="292373104">
    <w:abstractNumId w:val="9"/>
  </w:num>
  <w:num w:numId="184" w16cid:durableId="114520768">
    <w:abstractNumId w:val="24"/>
  </w:num>
  <w:num w:numId="185" w16cid:durableId="1556433132">
    <w:abstractNumId w:val="156"/>
  </w:num>
  <w:num w:numId="186" w16cid:durableId="8870225">
    <w:abstractNumId w:val="129"/>
  </w:num>
  <w:num w:numId="187" w16cid:durableId="631054261">
    <w:abstractNumId w:val="51"/>
  </w:num>
  <w:num w:numId="188" w16cid:durableId="676231172">
    <w:abstractNumId w:val="47"/>
  </w:num>
  <w:num w:numId="189" w16cid:durableId="517700848">
    <w:abstractNumId w:val="225"/>
  </w:num>
  <w:num w:numId="190" w16cid:durableId="287008333">
    <w:abstractNumId w:val="179"/>
  </w:num>
  <w:num w:numId="191" w16cid:durableId="1376469507">
    <w:abstractNumId w:val="130"/>
  </w:num>
  <w:num w:numId="192" w16cid:durableId="557283778">
    <w:abstractNumId w:val="229"/>
  </w:num>
  <w:num w:numId="193" w16cid:durableId="1726564551">
    <w:abstractNumId w:val="167"/>
  </w:num>
  <w:num w:numId="194" w16cid:durableId="1503735680">
    <w:abstractNumId w:val="261"/>
  </w:num>
  <w:num w:numId="195" w16cid:durableId="158926477">
    <w:abstractNumId w:val="239"/>
  </w:num>
  <w:num w:numId="196" w16cid:durableId="1138064218">
    <w:abstractNumId w:val="245"/>
  </w:num>
  <w:num w:numId="197" w16cid:durableId="167866947">
    <w:abstractNumId w:val="117"/>
  </w:num>
  <w:num w:numId="198" w16cid:durableId="2018387119">
    <w:abstractNumId w:val="35"/>
  </w:num>
  <w:num w:numId="199" w16cid:durableId="1924607211">
    <w:abstractNumId w:val="272"/>
  </w:num>
  <w:num w:numId="200" w16cid:durableId="1493787952">
    <w:abstractNumId w:val="136"/>
  </w:num>
  <w:num w:numId="201" w16cid:durableId="1606234190">
    <w:abstractNumId w:val="206"/>
  </w:num>
  <w:num w:numId="202" w16cid:durableId="1720978980">
    <w:abstractNumId w:val="75"/>
  </w:num>
  <w:num w:numId="203" w16cid:durableId="1903560458">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4" w16cid:durableId="1373190264">
    <w:abstractNumId w:val="73"/>
  </w:num>
  <w:num w:numId="205" w16cid:durableId="666399687">
    <w:abstractNumId w:val="246"/>
  </w:num>
  <w:num w:numId="206" w16cid:durableId="2023162685">
    <w:abstractNumId w:val="205"/>
  </w:num>
  <w:num w:numId="207" w16cid:durableId="262617528">
    <w:abstractNumId w:val="159"/>
  </w:num>
  <w:num w:numId="208" w16cid:durableId="354967519">
    <w:abstractNumId w:val="113"/>
  </w:num>
  <w:num w:numId="209" w16cid:durableId="1333068874">
    <w:abstractNumId w:val="132"/>
  </w:num>
  <w:num w:numId="210" w16cid:durableId="2114860479">
    <w:abstractNumId w:val="31"/>
  </w:num>
  <w:num w:numId="211" w16cid:durableId="444737347">
    <w:abstractNumId w:val="257"/>
  </w:num>
  <w:num w:numId="212" w16cid:durableId="2031763201">
    <w:abstractNumId w:val="177"/>
  </w:num>
  <w:num w:numId="213" w16cid:durableId="1870532223">
    <w:abstractNumId w:val="202"/>
  </w:num>
  <w:num w:numId="214" w16cid:durableId="1051615159">
    <w:abstractNumId w:val="120"/>
  </w:num>
  <w:num w:numId="215" w16cid:durableId="1760298290">
    <w:abstractNumId w:val="6"/>
  </w:num>
  <w:num w:numId="216" w16cid:durableId="1744522983">
    <w:abstractNumId w:val="143"/>
  </w:num>
  <w:num w:numId="217" w16cid:durableId="148786112">
    <w:abstractNumId w:val="186"/>
  </w:num>
  <w:num w:numId="218" w16cid:durableId="1297566702">
    <w:abstractNumId w:val="77"/>
  </w:num>
  <w:num w:numId="219" w16cid:durableId="763457715">
    <w:abstractNumId w:val="141"/>
  </w:num>
  <w:num w:numId="220" w16cid:durableId="1703363774">
    <w:abstractNumId w:val="2"/>
  </w:num>
  <w:num w:numId="221" w16cid:durableId="1493722031">
    <w:abstractNumId w:val="223"/>
  </w:num>
  <w:num w:numId="222" w16cid:durableId="1263034470">
    <w:abstractNumId w:val="242"/>
  </w:num>
  <w:num w:numId="223" w16cid:durableId="620376475">
    <w:abstractNumId w:val="264"/>
  </w:num>
  <w:num w:numId="224" w16cid:durableId="878934411">
    <w:abstractNumId w:val="68"/>
  </w:num>
  <w:num w:numId="225" w16cid:durableId="189300003">
    <w:abstractNumId w:val="254"/>
    <w:lvlOverride w:ilvl="0">
      <w:lvl w:ilvl="0" w:tplc="0C090001">
        <w:start w:val="1"/>
        <w:numFmt w:val="decimal"/>
        <w:suff w:val="nothing"/>
        <w:lvlText w:val="Chapter %1"/>
        <w:lvlJc w:val="left"/>
        <w:pPr>
          <w:ind w:left="0" w:firstLine="0"/>
        </w:pPr>
        <w:rPr>
          <w:rFonts w:hint="default"/>
        </w:rPr>
      </w:lvl>
    </w:lvlOverride>
  </w:num>
  <w:num w:numId="226" w16cid:durableId="1683119347">
    <w:abstractNumId w:val="84"/>
  </w:num>
  <w:num w:numId="227" w16cid:durableId="1580484009">
    <w:abstractNumId w:val="119"/>
  </w:num>
  <w:num w:numId="228" w16cid:durableId="458300935">
    <w:abstractNumId w:val="63"/>
  </w:num>
  <w:num w:numId="229" w16cid:durableId="1189218776">
    <w:abstractNumId w:val="160"/>
  </w:num>
  <w:num w:numId="230" w16cid:durableId="1566523409">
    <w:abstractNumId w:val="65"/>
  </w:num>
  <w:num w:numId="231" w16cid:durableId="379983761">
    <w:abstractNumId w:val="182"/>
  </w:num>
  <w:num w:numId="232" w16cid:durableId="1429425706">
    <w:abstractNumId w:val="240"/>
  </w:num>
  <w:num w:numId="233" w16cid:durableId="958485407">
    <w:abstractNumId w:val="128"/>
  </w:num>
  <w:num w:numId="234" w16cid:durableId="1132136990">
    <w:abstractNumId w:val="171"/>
  </w:num>
  <w:num w:numId="235" w16cid:durableId="948008054">
    <w:abstractNumId w:val="86"/>
  </w:num>
  <w:num w:numId="236" w16cid:durableId="1028140133">
    <w:abstractNumId w:val="163"/>
  </w:num>
  <w:num w:numId="237" w16cid:durableId="2059011279">
    <w:abstractNumId w:val="62"/>
  </w:num>
  <w:num w:numId="238" w16cid:durableId="470442247">
    <w:abstractNumId w:val="8"/>
  </w:num>
  <w:num w:numId="239" w16cid:durableId="451444461">
    <w:abstractNumId w:val="17"/>
  </w:num>
  <w:num w:numId="240" w16cid:durableId="1785268570">
    <w:abstractNumId w:val="193"/>
  </w:num>
  <w:num w:numId="241" w16cid:durableId="1424648997">
    <w:abstractNumId w:val="219"/>
  </w:num>
  <w:num w:numId="242" w16cid:durableId="533692225">
    <w:abstractNumId w:val="76"/>
  </w:num>
  <w:num w:numId="243" w16cid:durableId="2096052571">
    <w:abstractNumId w:val="39"/>
  </w:num>
  <w:num w:numId="244" w16cid:durableId="1993365486">
    <w:abstractNumId w:val="29"/>
  </w:num>
  <w:num w:numId="245" w16cid:durableId="249773516">
    <w:abstractNumId w:val="164"/>
  </w:num>
  <w:num w:numId="246" w16cid:durableId="325980555">
    <w:abstractNumId w:val="140"/>
  </w:num>
  <w:num w:numId="247" w16cid:durableId="783111241">
    <w:abstractNumId w:val="265"/>
  </w:num>
  <w:num w:numId="248" w16cid:durableId="1791238401">
    <w:abstractNumId w:val="214"/>
  </w:num>
  <w:num w:numId="249" w16cid:durableId="1872112631">
    <w:abstractNumId w:val="91"/>
  </w:num>
  <w:num w:numId="250" w16cid:durableId="1347713326">
    <w:abstractNumId w:val="254"/>
  </w:num>
  <w:num w:numId="251" w16cid:durableId="899554549">
    <w:abstractNumId w:val="82"/>
  </w:num>
  <w:num w:numId="252" w16cid:durableId="1448305596">
    <w:abstractNumId w:val="207"/>
  </w:num>
  <w:num w:numId="253" w16cid:durableId="423307007">
    <w:abstractNumId w:val="147"/>
  </w:num>
  <w:num w:numId="254" w16cid:durableId="1174028130">
    <w:abstractNumId w:val="62"/>
  </w:num>
  <w:num w:numId="255" w16cid:durableId="42801841">
    <w:abstractNumId w:val="114"/>
  </w:num>
  <w:num w:numId="256" w16cid:durableId="1622420971">
    <w:abstractNumId w:val="172"/>
  </w:num>
  <w:num w:numId="257" w16cid:durableId="1777171455">
    <w:abstractNumId w:val="107"/>
  </w:num>
  <w:num w:numId="258" w16cid:durableId="920068946">
    <w:abstractNumId w:val="251"/>
  </w:num>
  <w:num w:numId="259" w16cid:durableId="385030473">
    <w:abstractNumId w:val="192"/>
  </w:num>
  <w:num w:numId="260" w16cid:durableId="2142111354">
    <w:abstractNumId w:val="191"/>
  </w:num>
  <w:num w:numId="261" w16cid:durableId="183980830">
    <w:abstractNumId w:val="87"/>
  </w:num>
  <w:num w:numId="262" w16cid:durableId="1625388152">
    <w:abstractNumId w:val="41"/>
  </w:num>
  <w:num w:numId="263" w16cid:durableId="1310331068">
    <w:abstractNumId w:val="166"/>
  </w:num>
  <w:num w:numId="264" w16cid:durableId="262226863">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5" w16cid:durableId="2006349289">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6" w16cid:durableId="1405643691">
    <w:abstractNumId w:val="176"/>
  </w:num>
  <w:num w:numId="267" w16cid:durableId="310409450">
    <w:abstractNumId w:val="62"/>
  </w:num>
  <w:num w:numId="268" w16cid:durableId="724643810">
    <w:abstractNumId w:val="106"/>
  </w:num>
  <w:num w:numId="269" w16cid:durableId="1254629753">
    <w:abstractNumId w:val="226"/>
  </w:num>
  <w:num w:numId="270" w16cid:durableId="1937984556">
    <w:abstractNumId w:val="234"/>
  </w:num>
  <w:num w:numId="271" w16cid:durableId="1322198117">
    <w:abstractNumId w:val="244"/>
  </w:num>
  <w:num w:numId="272" w16cid:durableId="629945984">
    <w:abstractNumId w:val="267"/>
  </w:num>
  <w:num w:numId="273" w16cid:durableId="770734505">
    <w:abstractNumId w:val="85"/>
  </w:num>
  <w:num w:numId="274" w16cid:durableId="725880655">
    <w:abstractNumId w:val="231"/>
  </w:num>
  <w:num w:numId="275" w16cid:durableId="1583756470">
    <w:abstractNumId w:val="185"/>
  </w:num>
  <w:num w:numId="276" w16cid:durableId="1263949956">
    <w:abstractNumId w:val="45"/>
  </w:num>
  <w:num w:numId="277" w16cid:durableId="251545501">
    <w:abstractNumId w:val="64"/>
  </w:num>
  <w:num w:numId="278" w16cid:durableId="1092705950">
    <w:abstractNumId w:val="50"/>
  </w:num>
  <w:num w:numId="279" w16cid:durableId="367023235">
    <w:abstractNumId w:val="83"/>
  </w:num>
  <w:num w:numId="280" w16cid:durableId="1862817564">
    <w:abstractNumId w:val="265"/>
  </w:num>
  <w:num w:numId="281" w16cid:durableId="2079018079">
    <w:abstractNumId w:val="265"/>
  </w:num>
  <w:num w:numId="282" w16cid:durableId="22824464">
    <w:abstractNumId w:val="265"/>
  </w:num>
  <w:num w:numId="283" w16cid:durableId="152453010">
    <w:abstractNumId w:val="265"/>
  </w:num>
  <w:num w:numId="284" w16cid:durableId="2112625845">
    <w:abstractNumId w:val="274"/>
  </w:num>
  <w:num w:numId="285" w16cid:durableId="1436096672">
    <w:abstractNumId w:val="228"/>
  </w:num>
  <w:num w:numId="286" w16cid:durableId="1898979348">
    <w:abstractNumId w:val="216"/>
  </w:num>
  <w:num w:numId="287" w16cid:durableId="1094663353">
    <w:abstractNumId w:val="62"/>
  </w:num>
  <w:num w:numId="288" w16cid:durableId="2066756752">
    <w:abstractNumId w:val="62"/>
  </w:num>
  <w:numIdMacAtCleanup w:val="2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TableProfessional"/>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ff0s0osz0sqe0t5a55fezradpx9psfrzt&quot;&gt;DMRP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item&gt;48&lt;/item&gt;&lt;item&gt;49&lt;/item&gt;&lt;item&gt;50&lt;/item&gt;&lt;item&gt;53&lt;/item&gt;&lt;item&gt;54&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6&lt;/item&gt;&lt;item&gt;117&lt;/item&gt;&lt;item&gt;120&lt;/item&gt;&lt;/record-ids&gt;&lt;/item&gt;&lt;/Libraries&gt;"/>
    <w:docVar w:name="EN.UseJSCitationFormat" w:val="False"/>
  </w:docVars>
  <w:rsids>
    <w:rsidRoot w:val="00F70595"/>
    <w:rsid w:val="00000296"/>
    <w:rsid w:val="0000071F"/>
    <w:rsid w:val="00000729"/>
    <w:rsid w:val="00000749"/>
    <w:rsid w:val="00000968"/>
    <w:rsid w:val="00000A94"/>
    <w:rsid w:val="00000B16"/>
    <w:rsid w:val="00000B98"/>
    <w:rsid w:val="00000C67"/>
    <w:rsid w:val="00000D7C"/>
    <w:rsid w:val="00000FC1"/>
    <w:rsid w:val="00000FDE"/>
    <w:rsid w:val="00001045"/>
    <w:rsid w:val="000011DB"/>
    <w:rsid w:val="000011EC"/>
    <w:rsid w:val="00001867"/>
    <w:rsid w:val="00001ABF"/>
    <w:rsid w:val="00001B79"/>
    <w:rsid w:val="00001CB6"/>
    <w:rsid w:val="00001CC1"/>
    <w:rsid w:val="00001D03"/>
    <w:rsid w:val="00001DBD"/>
    <w:rsid w:val="00001DE6"/>
    <w:rsid w:val="00001E30"/>
    <w:rsid w:val="00001F29"/>
    <w:rsid w:val="00001F5C"/>
    <w:rsid w:val="00002163"/>
    <w:rsid w:val="000022B7"/>
    <w:rsid w:val="000022F9"/>
    <w:rsid w:val="00002347"/>
    <w:rsid w:val="0000240B"/>
    <w:rsid w:val="0000254D"/>
    <w:rsid w:val="00002586"/>
    <w:rsid w:val="000026F7"/>
    <w:rsid w:val="00002738"/>
    <w:rsid w:val="000027A1"/>
    <w:rsid w:val="0000285B"/>
    <w:rsid w:val="00002A4F"/>
    <w:rsid w:val="00002AAD"/>
    <w:rsid w:val="00002B4D"/>
    <w:rsid w:val="00002E0F"/>
    <w:rsid w:val="00002E3C"/>
    <w:rsid w:val="00002F8F"/>
    <w:rsid w:val="00002F93"/>
    <w:rsid w:val="000030C6"/>
    <w:rsid w:val="0000313C"/>
    <w:rsid w:val="00003791"/>
    <w:rsid w:val="0000381F"/>
    <w:rsid w:val="0000387F"/>
    <w:rsid w:val="00003958"/>
    <w:rsid w:val="000039C6"/>
    <w:rsid w:val="00003B21"/>
    <w:rsid w:val="00003BBC"/>
    <w:rsid w:val="00003C4B"/>
    <w:rsid w:val="00003D3B"/>
    <w:rsid w:val="00003D6C"/>
    <w:rsid w:val="00003E49"/>
    <w:rsid w:val="00003EB1"/>
    <w:rsid w:val="00003F12"/>
    <w:rsid w:val="00003FFD"/>
    <w:rsid w:val="0000415A"/>
    <w:rsid w:val="0000437B"/>
    <w:rsid w:val="000044A7"/>
    <w:rsid w:val="0000486E"/>
    <w:rsid w:val="0000499F"/>
    <w:rsid w:val="00004A61"/>
    <w:rsid w:val="00004B85"/>
    <w:rsid w:val="00004BF6"/>
    <w:rsid w:val="00004DB0"/>
    <w:rsid w:val="00004F19"/>
    <w:rsid w:val="00004FA3"/>
    <w:rsid w:val="0000503E"/>
    <w:rsid w:val="000050F9"/>
    <w:rsid w:val="0000527A"/>
    <w:rsid w:val="00005334"/>
    <w:rsid w:val="0000538C"/>
    <w:rsid w:val="000053D9"/>
    <w:rsid w:val="0000540A"/>
    <w:rsid w:val="0000547A"/>
    <w:rsid w:val="0000553B"/>
    <w:rsid w:val="000055A3"/>
    <w:rsid w:val="000057BA"/>
    <w:rsid w:val="000057BF"/>
    <w:rsid w:val="0000584C"/>
    <w:rsid w:val="0000599A"/>
    <w:rsid w:val="00005A20"/>
    <w:rsid w:val="00005BE2"/>
    <w:rsid w:val="00005BFA"/>
    <w:rsid w:val="00005BFE"/>
    <w:rsid w:val="00005D15"/>
    <w:rsid w:val="00005DEB"/>
    <w:rsid w:val="00005FE0"/>
    <w:rsid w:val="00006040"/>
    <w:rsid w:val="000060C9"/>
    <w:rsid w:val="000060D2"/>
    <w:rsid w:val="000061F6"/>
    <w:rsid w:val="00006284"/>
    <w:rsid w:val="0000643D"/>
    <w:rsid w:val="000064EF"/>
    <w:rsid w:val="00006580"/>
    <w:rsid w:val="000065DC"/>
    <w:rsid w:val="0000663A"/>
    <w:rsid w:val="000066A7"/>
    <w:rsid w:val="00006857"/>
    <w:rsid w:val="00006969"/>
    <w:rsid w:val="0000699D"/>
    <w:rsid w:val="00006A22"/>
    <w:rsid w:val="00006A6D"/>
    <w:rsid w:val="00006AB8"/>
    <w:rsid w:val="00006C4E"/>
    <w:rsid w:val="00006C73"/>
    <w:rsid w:val="00006D65"/>
    <w:rsid w:val="000070E5"/>
    <w:rsid w:val="000070FC"/>
    <w:rsid w:val="0000719E"/>
    <w:rsid w:val="00007221"/>
    <w:rsid w:val="00007262"/>
    <w:rsid w:val="00007314"/>
    <w:rsid w:val="0000731A"/>
    <w:rsid w:val="0000733A"/>
    <w:rsid w:val="000073BF"/>
    <w:rsid w:val="00007560"/>
    <w:rsid w:val="000076BA"/>
    <w:rsid w:val="000076F8"/>
    <w:rsid w:val="000077D8"/>
    <w:rsid w:val="00007841"/>
    <w:rsid w:val="000078D3"/>
    <w:rsid w:val="000079E7"/>
    <w:rsid w:val="00007AEF"/>
    <w:rsid w:val="00007B6B"/>
    <w:rsid w:val="00007C9E"/>
    <w:rsid w:val="00007DB3"/>
    <w:rsid w:val="00007FB4"/>
    <w:rsid w:val="00007FDD"/>
    <w:rsid w:val="00010069"/>
    <w:rsid w:val="0001006B"/>
    <w:rsid w:val="000102AF"/>
    <w:rsid w:val="0001038E"/>
    <w:rsid w:val="000104BB"/>
    <w:rsid w:val="000106CF"/>
    <w:rsid w:val="000106EA"/>
    <w:rsid w:val="000108A2"/>
    <w:rsid w:val="0001090A"/>
    <w:rsid w:val="00010922"/>
    <w:rsid w:val="00010A2D"/>
    <w:rsid w:val="00010A6C"/>
    <w:rsid w:val="00010B3F"/>
    <w:rsid w:val="00010B48"/>
    <w:rsid w:val="00010CA3"/>
    <w:rsid w:val="00010DDF"/>
    <w:rsid w:val="00010E74"/>
    <w:rsid w:val="00010EA7"/>
    <w:rsid w:val="00010FA6"/>
    <w:rsid w:val="0001101E"/>
    <w:rsid w:val="000111F5"/>
    <w:rsid w:val="00011328"/>
    <w:rsid w:val="00011443"/>
    <w:rsid w:val="0001149A"/>
    <w:rsid w:val="00011764"/>
    <w:rsid w:val="000118FA"/>
    <w:rsid w:val="00011965"/>
    <w:rsid w:val="0001196A"/>
    <w:rsid w:val="000119E0"/>
    <w:rsid w:val="00011A55"/>
    <w:rsid w:val="00011B1F"/>
    <w:rsid w:val="00011B25"/>
    <w:rsid w:val="00011B80"/>
    <w:rsid w:val="00011CC0"/>
    <w:rsid w:val="00011D32"/>
    <w:rsid w:val="00011FF7"/>
    <w:rsid w:val="00012153"/>
    <w:rsid w:val="000123A0"/>
    <w:rsid w:val="00012500"/>
    <w:rsid w:val="00012651"/>
    <w:rsid w:val="0001266B"/>
    <w:rsid w:val="000126AA"/>
    <w:rsid w:val="000127EF"/>
    <w:rsid w:val="00012A55"/>
    <w:rsid w:val="00012B6B"/>
    <w:rsid w:val="00012DC9"/>
    <w:rsid w:val="00012F02"/>
    <w:rsid w:val="00012F55"/>
    <w:rsid w:val="00013168"/>
    <w:rsid w:val="000131C0"/>
    <w:rsid w:val="00013264"/>
    <w:rsid w:val="000132AD"/>
    <w:rsid w:val="00013354"/>
    <w:rsid w:val="0001353A"/>
    <w:rsid w:val="00013776"/>
    <w:rsid w:val="000137B7"/>
    <w:rsid w:val="00013A09"/>
    <w:rsid w:val="00013BD5"/>
    <w:rsid w:val="00013D59"/>
    <w:rsid w:val="00013D82"/>
    <w:rsid w:val="00013D87"/>
    <w:rsid w:val="00013ECC"/>
    <w:rsid w:val="00013ED5"/>
    <w:rsid w:val="000140C1"/>
    <w:rsid w:val="0001422E"/>
    <w:rsid w:val="0001429E"/>
    <w:rsid w:val="00014310"/>
    <w:rsid w:val="00014404"/>
    <w:rsid w:val="00014492"/>
    <w:rsid w:val="000145A8"/>
    <w:rsid w:val="000145A9"/>
    <w:rsid w:val="00014840"/>
    <w:rsid w:val="00014D54"/>
    <w:rsid w:val="00014E50"/>
    <w:rsid w:val="00014E58"/>
    <w:rsid w:val="00014E70"/>
    <w:rsid w:val="00014F6C"/>
    <w:rsid w:val="00014FAF"/>
    <w:rsid w:val="000150E0"/>
    <w:rsid w:val="0001521C"/>
    <w:rsid w:val="0001535E"/>
    <w:rsid w:val="0001563A"/>
    <w:rsid w:val="00015736"/>
    <w:rsid w:val="00015753"/>
    <w:rsid w:val="0001581F"/>
    <w:rsid w:val="00015894"/>
    <w:rsid w:val="000158B1"/>
    <w:rsid w:val="00015937"/>
    <w:rsid w:val="00015A77"/>
    <w:rsid w:val="00015AD6"/>
    <w:rsid w:val="00015C9E"/>
    <w:rsid w:val="00016116"/>
    <w:rsid w:val="000162EE"/>
    <w:rsid w:val="000163D5"/>
    <w:rsid w:val="00016529"/>
    <w:rsid w:val="000165BD"/>
    <w:rsid w:val="000165E4"/>
    <w:rsid w:val="00016701"/>
    <w:rsid w:val="0001672C"/>
    <w:rsid w:val="000167A2"/>
    <w:rsid w:val="000168F5"/>
    <w:rsid w:val="0001695F"/>
    <w:rsid w:val="000169E2"/>
    <w:rsid w:val="00016C7C"/>
    <w:rsid w:val="00016CF6"/>
    <w:rsid w:val="00016DE0"/>
    <w:rsid w:val="00016E13"/>
    <w:rsid w:val="00016FBA"/>
    <w:rsid w:val="0001726F"/>
    <w:rsid w:val="000173D3"/>
    <w:rsid w:val="00017A32"/>
    <w:rsid w:val="00017C83"/>
    <w:rsid w:val="00017CE0"/>
    <w:rsid w:val="00017CFD"/>
    <w:rsid w:val="00017E8F"/>
    <w:rsid w:val="00017F23"/>
    <w:rsid w:val="00017F25"/>
    <w:rsid w:val="000200FA"/>
    <w:rsid w:val="00020132"/>
    <w:rsid w:val="0002019B"/>
    <w:rsid w:val="000203BF"/>
    <w:rsid w:val="000204E2"/>
    <w:rsid w:val="0002062E"/>
    <w:rsid w:val="00020976"/>
    <w:rsid w:val="00020A27"/>
    <w:rsid w:val="00020AEB"/>
    <w:rsid w:val="00020B97"/>
    <w:rsid w:val="00020FD6"/>
    <w:rsid w:val="00020FE7"/>
    <w:rsid w:val="00021089"/>
    <w:rsid w:val="000212C2"/>
    <w:rsid w:val="000216A5"/>
    <w:rsid w:val="000216BC"/>
    <w:rsid w:val="00021733"/>
    <w:rsid w:val="000217F3"/>
    <w:rsid w:val="0002188B"/>
    <w:rsid w:val="00021918"/>
    <w:rsid w:val="00021A8D"/>
    <w:rsid w:val="00021F7D"/>
    <w:rsid w:val="00022074"/>
    <w:rsid w:val="0002212F"/>
    <w:rsid w:val="000222AB"/>
    <w:rsid w:val="000226DE"/>
    <w:rsid w:val="0002277C"/>
    <w:rsid w:val="00022920"/>
    <w:rsid w:val="0002298E"/>
    <w:rsid w:val="00022BB6"/>
    <w:rsid w:val="00022C75"/>
    <w:rsid w:val="00022DBB"/>
    <w:rsid w:val="00022E1A"/>
    <w:rsid w:val="00022F56"/>
    <w:rsid w:val="000232F0"/>
    <w:rsid w:val="00023668"/>
    <w:rsid w:val="000236D3"/>
    <w:rsid w:val="00023728"/>
    <w:rsid w:val="00023AEB"/>
    <w:rsid w:val="00023E63"/>
    <w:rsid w:val="00023EA5"/>
    <w:rsid w:val="000245B6"/>
    <w:rsid w:val="000245C1"/>
    <w:rsid w:val="00024613"/>
    <w:rsid w:val="000246CF"/>
    <w:rsid w:val="00024723"/>
    <w:rsid w:val="0002480D"/>
    <w:rsid w:val="0002497E"/>
    <w:rsid w:val="00024AEF"/>
    <w:rsid w:val="00024C71"/>
    <w:rsid w:val="00024ED9"/>
    <w:rsid w:val="00024EF8"/>
    <w:rsid w:val="00024F52"/>
    <w:rsid w:val="0002500A"/>
    <w:rsid w:val="00025014"/>
    <w:rsid w:val="0002525F"/>
    <w:rsid w:val="000255AA"/>
    <w:rsid w:val="000255B6"/>
    <w:rsid w:val="000255F0"/>
    <w:rsid w:val="00025670"/>
    <w:rsid w:val="000257EF"/>
    <w:rsid w:val="000259DB"/>
    <w:rsid w:val="00025C21"/>
    <w:rsid w:val="00025C8E"/>
    <w:rsid w:val="00025E48"/>
    <w:rsid w:val="0002606F"/>
    <w:rsid w:val="0002607F"/>
    <w:rsid w:val="00026086"/>
    <w:rsid w:val="00026121"/>
    <w:rsid w:val="00026126"/>
    <w:rsid w:val="00026275"/>
    <w:rsid w:val="00026284"/>
    <w:rsid w:val="00026432"/>
    <w:rsid w:val="000265B3"/>
    <w:rsid w:val="0002670E"/>
    <w:rsid w:val="0002688A"/>
    <w:rsid w:val="00026940"/>
    <w:rsid w:val="00026A01"/>
    <w:rsid w:val="00026B15"/>
    <w:rsid w:val="00026C32"/>
    <w:rsid w:val="00026D19"/>
    <w:rsid w:val="00026EB9"/>
    <w:rsid w:val="00026F06"/>
    <w:rsid w:val="00027103"/>
    <w:rsid w:val="0002719C"/>
    <w:rsid w:val="000272C0"/>
    <w:rsid w:val="00027448"/>
    <w:rsid w:val="00027707"/>
    <w:rsid w:val="0002772C"/>
    <w:rsid w:val="0002774A"/>
    <w:rsid w:val="00027929"/>
    <w:rsid w:val="000279E3"/>
    <w:rsid w:val="00027A39"/>
    <w:rsid w:val="00027B3B"/>
    <w:rsid w:val="00027B74"/>
    <w:rsid w:val="00027BC5"/>
    <w:rsid w:val="00027BEE"/>
    <w:rsid w:val="00027D1E"/>
    <w:rsid w:val="00027DE4"/>
    <w:rsid w:val="00027E71"/>
    <w:rsid w:val="00027E72"/>
    <w:rsid w:val="00027E8A"/>
    <w:rsid w:val="00027EBB"/>
    <w:rsid w:val="0003011C"/>
    <w:rsid w:val="00030262"/>
    <w:rsid w:val="0003037C"/>
    <w:rsid w:val="00030383"/>
    <w:rsid w:val="00030392"/>
    <w:rsid w:val="000303AB"/>
    <w:rsid w:val="0003041E"/>
    <w:rsid w:val="000304CF"/>
    <w:rsid w:val="00030525"/>
    <w:rsid w:val="00030613"/>
    <w:rsid w:val="00030616"/>
    <w:rsid w:val="00030756"/>
    <w:rsid w:val="00030826"/>
    <w:rsid w:val="000308D1"/>
    <w:rsid w:val="0003098D"/>
    <w:rsid w:val="000309D0"/>
    <w:rsid w:val="00030A70"/>
    <w:rsid w:val="00030C52"/>
    <w:rsid w:val="00030D1F"/>
    <w:rsid w:val="00030EE8"/>
    <w:rsid w:val="00030F5B"/>
    <w:rsid w:val="00030F8D"/>
    <w:rsid w:val="00030FD5"/>
    <w:rsid w:val="0003126A"/>
    <w:rsid w:val="00031310"/>
    <w:rsid w:val="00031423"/>
    <w:rsid w:val="00031471"/>
    <w:rsid w:val="000314D6"/>
    <w:rsid w:val="000314E5"/>
    <w:rsid w:val="000316F3"/>
    <w:rsid w:val="00031719"/>
    <w:rsid w:val="000317D8"/>
    <w:rsid w:val="00031872"/>
    <w:rsid w:val="00031901"/>
    <w:rsid w:val="00031AF2"/>
    <w:rsid w:val="00031B20"/>
    <w:rsid w:val="00031C14"/>
    <w:rsid w:val="00031D14"/>
    <w:rsid w:val="00031DEE"/>
    <w:rsid w:val="00031E1F"/>
    <w:rsid w:val="00032116"/>
    <w:rsid w:val="000321E8"/>
    <w:rsid w:val="00032297"/>
    <w:rsid w:val="000324F8"/>
    <w:rsid w:val="0003258D"/>
    <w:rsid w:val="00032725"/>
    <w:rsid w:val="0003285E"/>
    <w:rsid w:val="000328B0"/>
    <w:rsid w:val="00032AA5"/>
    <w:rsid w:val="00032AD3"/>
    <w:rsid w:val="00032B27"/>
    <w:rsid w:val="00032B9C"/>
    <w:rsid w:val="00032BE3"/>
    <w:rsid w:val="00032C54"/>
    <w:rsid w:val="00032CB7"/>
    <w:rsid w:val="00032D7F"/>
    <w:rsid w:val="00032D95"/>
    <w:rsid w:val="00032E40"/>
    <w:rsid w:val="00032F6C"/>
    <w:rsid w:val="00033243"/>
    <w:rsid w:val="00033269"/>
    <w:rsid w:val="00033332"/>
    <w:rsid w:val="000333A9"/>
    <w:rsid w:val="000333EA"/>
    <w:rsid w:val="00033556"/>
    <w:rsid w:val="000336A7"/>
    <w:rsid w:val="000338D9"/>
    <w:rsid w:val="00033B01"/>
    <w:rsid w:val="00033D25"/>
    <w:rsid w:val="00033D47"/>
    <w:rsid w:val="00033D52"/>
    <w:rsid w:val="00033E90"/>
    <w:rsid w:val="00033EF0"/>
    <w:rsid w:val="00033F6F"/>
    <w:rsid w:val="00033F78"/>
    <w:rsid w:val="00034076"/>
    <w:rsid w:val="00034095"/>
    <w:rsid w:val="0003410E"/>
    <w:rsid w:val="00034159"/>
    <w:rsid w:val="000342C4"/>
    <w:rsid w:val="0003437D"/>
    <w:rsid w:val="00034426"/>
    <w:rsid w:val="0003445E"/>
    <w:rsid w:val="00034482"/>
    <w:rsid w:val="000344E9"/>
    <w:rsid w:val="0003453B"/>
    <w:rsid w:val="00034736"/>
    <w:rsid w:val="0003487B"/>
    <w:rsid w:val="00034AA8"/>
    <w:rsid w:val="00034ADB"/>
    <w:rsid w:val="00034B02"/>
    <w:rsid w:val="00034C6C"/>
    <w:rsid w:val="00034D3D"/>
    <w:rsid w:val="00034D48"/>
    <w:rsid w:val="00034FAA"/>
    <w:rsid w:val="000351F4"/>
    <w:rsid w:val="00035211"/>
    <w:rsid w:val="0003527E"/>
    <w:rsid w:val="000353B2"/>
    <w:rsid w:val="00035435"/>
    <w:rsid w:val="00035500"/>
    <w:rsid w:val="00035864"/>
    <w:rsid w:val="000359A7"/>
    <w:rsid w:val="000359F3"/>
    <w:rsid w:val="00035A22"/>
    <w:rsid w:val="00035AAC"/>
    <w:rsid w:val="00035AE6"/>
    <w:rsid w:val="00035B32"/>
    <w:rsid w:val="00035CB7"/>
    <w:rsid w:val="00036037"/>
    <w:rsid w:val="000361B2"/>
    <w:rsid w:val="00036261"/>
    <w:rsid w:val="00036556"/>
    <w:rsid w:val="000366E9"/>
    <w:rsid w:val="00036854"/>
    <w:rsid w:val="0003685F"/>
    <w:rsid w:val="000368F0"/>
    <w:rsid w:val="000369CE"/>
    <w:rsid w:val="000369EC"/>
    <w:rsid w:val="00036A49"/>
    <w:rsid w:val="00036ADC"/>
    <w:rsid w:val="00036AE1"/>
    <w:rsid w:val="00036B39"/>
    <w:rsid w:val="00036B66"/>
    <w:rsid w:val="00036BCB"/>
    <w:rsid w:val="00036CB8"/>
    <w:rsid w:val="00036CC3"/>
    <w:rsid w:val="00036D65"/>
    <w:rsid w:val="00037132"/>
    <w:rsid w:val="000371FC"/>
    <w:rsid w:val="000372F3"/>
    <w:rsid w:val="000373DD"/>
    <w:rsid w:val="000374DC"/>
    <w:rsid w:val="00037534"/>
    <w:rsid w:val="0003777B"/>
    <w:rsid w:val="00037A21"/>
    <w:rsid w:val="00037AD1"/>
    <w:rsid w:val="00037ADF"/>
    <w:rsid w:val="00037C36"/>
    <w:rsid w:val="00037E14"/>
    <w:rsid w:val="00037E7E"/>
    <w:rsid w:val="00037F3E"/>
    <w:rsid w:val="000400BA"/>
    <w:rsid w:val="000401D1"/>
    <w:rsid w:val="000401F6"/>
    <w:rsid w:val="0004021D"/>
    <w:rsid w:val="000402B0"/>
    <w:rsid w:val="00040370"/>
    <w:rsid w:val="000403A4"/>
    <w:rsid w:val="000403D5"/>
    <w:rsid w:val="000404AC"/>
    <w:rsid w:val="000407A1"/>
    <w:rsid w:val="000407E1"/>
    <w:rsid w:val="00040878"/>
    <w:rsid w:val="00040924"/>
    <w:rsid w:val="00040976"/>
    <w:rsid w:val="000409D6"/>
    <w:rsid w:val="00040A96"/>
    <w:rsid w:val="00040AD7"/>
    <w:rsid w:val="00040B26"/>
    <w:rsid w:val="00040C30"/>
    <w:rsid w:val="00040D76"/>
    <w:rsid w:val="00040F61"/>
    <w:rsid w:val="00040FC4"/>
    <w:rsid w:val="000410F8"/>
    <w:rsid w:val="00041140"/>
    <w:rsid w:val="00041172"/>
    <w:rsid w:val="00041177"/>
    <w:rsid w:val="00041201"/>
    <w:rsid w:val="00041355"/>
    <w:rsid w:val="00041378"/>
    <w:rsid w:val="00041386"/>
    <w:rsid w:val="00041499"/>
    <w:rsid w:val="0004164C"/>
    <w:rsid w:val="000416E8"/>
    <w:rsid w:val="000416FC"/>
    <w:rsid w:val="00041889"/>
    <w:rsid w:val="000419F3"/>
    <w:rsid w:val="00041A76"/>
    <w:rsid w:val="00041B37"/>
    <w:rsid w:val="00041C19"/>
    <w:rsid w:val="00041CD3"/>
    <w:rsid w:val="00041CEA"/>
    <w:rsid w:val="00041D02"/>
    <w:rsid w:val="00041E9E"/>
    <w:rsid w:val="00041EA4"/>
    <w:rsid w:val="00041F3A"/>
    <w:rsid w:val="00041FCD"/>
    <w:rsid w:val="000420DA"/>
    <w:rsid w:val="0004225E"/>
    <w:rsid w:val="00042265"/>
    <w:rsid w:val="00042545"/>
    <w:rsid w:val="000425E5"/>
    <w:rsid w:val="000426BD"/>
    <w:rsid w:val="000426DB"/>
    <w:rsid w:val="000429CF"/>
    <w:rsid w:val="00042A13"/>
    <w:rsid w:val="00042B51"/>
    <w:rsid w:val="00042F5D"/>
    <w:rsid w:val="00042F8A"/>
    <w:rsid w:val="000430A0"/>
    <w:rsid w:val="00043196"/>
    <w:rsid w:val="00043246"/>
    <w:rsid w:val="000432A3"/>
    <w:rsid w:val="000435CB"/>
    <w:rsid w:val="0004360D"/>
    <w:rsid w:val="00043645"/>
    <w:rsid w:val="00043738"/>
    <w:rsid w:val="00043771"/>
    <w:rsid w:val="00043B44"/>
    <w:rsid w:val="00043BB9"/>
    <w:rsid w:val="00043E6F"/>
    <w:rsid w:val="00044039"/>
    <w:rsid w:val="00044156"/>
    <w:rsid w:val="00044226"/>
    <w:rsid w:val="0004426B"/>
    <w:rsid w:val="000442C7"/>
    <w:rsid w:val="00044335"/>
    <w:rsid w:val="000443B0"/>
    <w:rsid w:val="0004441F"/>
    <w:rsid w:val="000444D8"/>
    <w:rsid w:val="000444EB"/>
    <w:rsid w:val="00044539"/>
    <w:rsid w:val="00044A8F"/>
    <w:rsid w:val="00044BB5"/>
    <w:rsid w:val="00044BE1"/>
    <w:rsid w:val="00044CE4"/>
    <w:rsid w:val="00044D1B"/>
    <w:rsid w:val="00044D21"/>
    <w:rsid w:val="00044E87"/>
    <w:rsid w:val="00044F53"/>
    <w:rsid w:val="00045022"/>
    <w:rsid w:val="00045158"/>
    <w:rsid w:val="00045221"/>
    <w:rsid w:val="000452A6"/>
    <w:rsid w:val="000453E9"/>
    <w:rsid w:val="00045540"/>
    <w:rsid w:val="00045635"/>
    <w:rsid w:val="00045728"/>
    <w:rsid w:val="00045771"/>
    <w:rsid w:val="000458D7"/>
    <w:rsid w:val="00045902"/>
    <w:rsid w:val="00045A19"/>
    <w:rsid w:val="00045D1D"/>
    <w:rsid w:val="00045DB2"/>
    <w:rsid w:val="00045E8F"/>
    <w:rsid w:val="00045EB5"/>
    <w:rsid w:val="0004605A"/>
    <w:rsid w:val="0004617E"/>
    <w:rsid w:val="000461E8"/>
    <w:rsid w:val="000463A7"/>
    <w:rsid w:val="0004644A"/>
    <w:rsid w:val="0004655B"/>
    <w:rsid w:val="0004688B"/>
    <w:rsid w:val="00046979"/>
    <w:rsid w:val="000469C4"/>
    <w:rsid w:val="000469D0"/>
    <w:rsid w:val="00046B66"/>
    <w:rsid w:val="00046BB2"/>
    <w:rsid w:val="00046CC4"/>
    <w:rsid w:val="00046D3F"/>
    <w:rsid w:val="00046E60"/>
    <w:rsid w:val="0004730E"/>
    <w:rsid w:val="0004734E"/>
    <w:rsid w:val="000473CD"/>
    <w:rsid w:val="0004742B"/>
    <w:rsid w:val="0004742F"/>
    <w:rsid w:val="00047764"/>
    <w:rsid w:val="00047818"/>
    <w:rsid w:val="0004799D"/>
    <w:rsid w:val="000479BF"/>
    <w:rsid w:val="00047A09"/>
    <w:rsid w:val="00047A7A"/>
    <w:rsid w:val="00047D79"/>
    <w:rsid w:val="00047F44"/>
    <w:rsid w:val="000500B8"/>
    <w:rsid w:val="0005010B"/>
    <w:rsid w:val="000501B9"/>
    <w:rsid w:val="00050333"/>
    <w:rsid w:val="00050398"/>
    <w:rsid w:val="000503E9"/>
    <w:rsid w:val="0005050F"/>
    <w:rsid w:val="000505FB"/>
    <w:rsid w:val="00050800"/>
    <w:rsid w:val="0005086D"/>
    <w:rsid w:val="000509A4"/>
    <w:rsid w:val="00050A74"/>
    <w:rsid w:val="00050A8C"/>
    <w:rsid w:val="00050AD7"/>
    <w:rsid w:val="00050B22"/>
    <w:rsid w:val="00050B51"/>
    <w:rsid w:val="00050BA5"/>
    <w:rsid w:val="00050C52"/>
    <w:rsid w:val="00050D1C"/>
    <w:rsid w:val="00050D33"/>
    <w:rsid w:val="00050D64"/>
    <w:rsid w:val="00050FC4"/>
    <w:rsid w:val="00050FED"/>
    <w:rsid w:val="000510F7"/>
    <w:rsid w:val="000511BA"/>
    <w:rsid w:val="000511C9"/>
    <w:rsid w:val="0005133C"/>
    <w:rsid w:val="000514BA"/>
    <w:rsid w:val="0005153C"/>
    <w:rsid w:val="00051606"/>
    <w:rsid w:val="0005169A"/>
    <w:rsid w:val="000516F3"/>
    <w:rsid w:val="00051735"/>
    <w:rsid w:val="00051859"/>
    <w:rsid w:val="00051924"/>
    <w:rsid w:val="00051C7E"/>
    <w:rsid w:val="00051E1D"/>
    <w:rsid w:val="00051E22"/>
    <w:rsid w:val="00051FD0"/>
    <w:rsid w:val="00051FFE"/>
    <w:rsid w:val="000520C6"/>
    <w:rsid w:val="0005216C"/>
    <w:rsid w:val="00052270"/>
    <w:rsid w:val="00052569"/>
    <w:rsid w:val="00052667"/>
    <w:rsid w:val="0005285B"/>
    <w:rsid w:val="0005288E"/>
    <w:rsid w:val="000528F2"/>
    <w:rsid w:val="00052A19"/>
    <w:rsid w:val="00052AD1"/>
    <w:rsid w:val="00052AD3"/>
    <w:rsid w:val="00052B22"/>
    <w:rsid w:val="00052B78"/>
    <w:rsid w:val="00052BFD"/>
    <w:rsid w:val="00052C21"/>
    <w:rsid w:val="00052C5B"/>
    <w:rsid w:val="00052C5D"/>
    <w:rsid w:val="00052CBD"/>
    <w:rsid w:val="00052D43"/>
    <w:rsid w:val="00052D58"/>
    <w:rsid w:val="00052F52"/>
    <w:rsid w:val="00052F78"/>
    <w:rsid w:val="000530B5"/>
    <w:rsid w:val="000534CA"/>
    <w:rsid w:val="0005355F"/>
    <w:rsid w:val="00053671"/>
    <w:rsid w:val="00053674"/>
    <w:rsid w:val="000536B5"/>
    <w:rsid w:val="00053935"/>
    <w:rsid w:val="00053992"/>
    <w:rsid w:val="00053DDE"/>
    <w:rsid w:val="00053DE9"/>
    <w:rsid w:val="00053FB6"/>
    <w:rsid w:val="00054065"/>
    <w:rsid w:val="00054097"/>
    <w:rsid w:val="00054123"/>
    <w:rsid w:val="0005429D"/>
    <w:rsid w:val="00054529"/>
    <w:rsid w:val="000545F7"/>
    <w:rsid w:val="00054627"/>
    <w:rsid w:val="00054634"/>
    <w:rsid w:val="00054656"/>
    <w:rsid w:val="0005471B"/>
    <w:rsid w:val="00054764"/>
    <w:rsid w:val="000548C8"/>
    <w:rsid w:val="00054A70"/>
    <w:rsid w:val="00054DDE"/>
    <w:rsid w:val="00054F82"/>
    <w:rsid w:val="00055025"/>
    <w:rsid w:val="00055082"/>
    <w:rsid w:val="000550D3"/>
    <w:rsid w:val="00055239"/>
    <w:rsid w:val="00055284"/>
    <w:rsid w:val="00055297"/>
    <w:rsid w:val="000552CA"/>
    <w:rsid w:val="0005534B"/>
    <w:rsid w:val="0005567B"/>
    <w:rsid w:val="000556A4"/>
    <w:rsid w:val="000556E9"/>
    <w:rsid w:val="000556EA"/>
    <w:rsid w:val="000557EB"/>
    <w:rsid w:val="000558F0"/>
    <w:rsid w:val="0005591D"/>
    <w:rsid w:val="00055988"/>
    <w:rsid w:val="00055BE0"/>
    <w:rsid w:val="00055CB0"/>
    <w:rsid w:val="00055F3C"/>
    <w:rsid w:val="000560AF"/>
    <w:rsid w:val="00056123"/>
    <w:rsid w:val="000562F6"/>
    <w:rsid w:val="000564C3"/>
    <w:rsid w:val="000564CA"/>
    <w:rsid w:val="00056548"/>
    <w:rsid w:val="00056557"/>
    <w:rsid w:val="00056597"/>
    <w:rsid w:val="00056732"/>
    <w:rsid w:val="000567AF"/>
    <w:rsid w:val="00056818"/>
    <w:rsid w:val="00056D54"/>
    <w:rsid w:val="00056DAE"/>
    <w:rsid w:val="00057165"/>
    <w:rsid w:val="000571D5"/>
    <w:rsid w:val="000572AE"/>
    <w:rsid w:val="00057369"/>
    <w:rsid w:val="00057374"/>
    <w:rsid w:val="00057386"/>
    <w:rsid w:val="0005739B"/>
    <w:rsid w:val="000573B1"/>
    <w:rsid w:val="000576D3"/>
    <w:rsid w:val="000576E4"/>
    <w:rsid w:val="0005780D"/>
    <w:rsid w:val="000578DB"/>
    <w:rsid w:val="000579DE"/>
    <w:rsid w:val="00057B50"/>
    <w:rsid w:val="00057B52"/>
    <w:rsid w:val="00057F0F"/>
    <w:rsid w:val="00060069"/>
    <w:rsid w:val="000600AF"/>
    <w:rsid w:val="0006016A"/>
    <w:rsid w:val="000601D0"/>
    <w:rsid w:val="000602A6"/>
    <w:rsid w:val="000602E2"/>
    <w:rsid w:val="000603E9"/>
    <w:rsid w:val="0006049C"/>
    <w:rsid w:val="000604B1"/>
    <w:rsid w:val="000605B6"/>
    <w:rsid w:val="000607A8"/>
    <w:rsid w:val="00060967"/>
    <w:rsid w:val="00060ABD"/>
    <w:rsid w:val="00060B08"/>
    <w:rsid w:val="00060B92"/>
    <w:rsid w:val="00060D1C"/>
    <w:rsid w:val="00060F10"/>
    <w:rsid w:val="00060F69"/>
    <w:rsid w:val="0006109A"/>
    <w:rsid w:val="0006127A"/>
    <w:rsid w:val="000612DC"/>
    <w:rsid w:val="000612E3"/>
    <w:rsid w:val="00061333"/>
    <w:rsid w:val="00061829"/>
    <w:rsid w:val="0006187F"/>
    <w:rsid w:val="00061B42"/>
    <w:rsid w:val="00061C4F"/>
    <w:rsid w:val="00061D76"/>
    <w:rsid w:val="00061F7B"/>
    <w:rsid w:val="000620F5"/>
    <w:rsid w:val="0006211F"/>
    <w:rsid w:val="00062130"/>
    <w:rsid w:val="000624C4"/>
    <w:rsid w:val="00062557"/>
    <w:rsid w:val="000626AF"/>
    <w:rsid w:val="000627EB"/>
    <w:rsid w:val="000628A4"/>
    <w:rsid w:val="00062987"/>
    <w:rsid w:val="00062A88"/>
    <w:rsid w:val="00062AA7"/>
    <w:rsid w:val="00062B65"/>
    <w:rsid w:val="00062BFB"/>
    <w:rsid w:val="00062C4F"/>
    <w:rsid w:val="00062D72"/>
    <w:rsid w:val="00062DC5"/>
    <w:rsid w:val="0006338E"/>
    <w:rsid w:val="00063418"/>
    <w:rsid w:val="000634A3"/>
    <w:rsid w:val="000638A6"/>
    <w:rsid w:val="0006391B"/>
    <w:rsid w:val="000639D0"/>
    <w:rsid w:val="00063AB7"/>
    <w:rsid w:val="00063CC1"/>
    <w:rsid w:val="00063DEF"/>
    <w:rsid w:val="00063EC5"/>
    <w:rsid w:val="00063F28"/>
    <w:rsid w:val="0006417E"/>
    <w:rsid w:val="0006435C"/>
    <w:rsid w:val="000644CE"/>
    <w:rsid w:val="000645E9"/>
    <w:rsid w:val="00064764"/>
    <w:rsid w:val="000648D9"/>
    <w:rsid w:val="000649DB"/>
    <w:rsid w:val="00064A9E"/>
    <w:rsid w:val="00064AE9"/>
    <w:rsid w:val="00064BA9"/>
    <w:rsid w:val="00064EA9"/>
    <w:rsid w:val="00064F06"/>
    <w:rsid w:val="00064F57"/>
    <w:rsid w:val="00064FD8"/>
    <w:rsid w:val="00065218"/>
    <w:rsid w:val="00065382"/>
    <w:rsid w:val="000653C2"/>
    <w:rsid w:val="000653F1"/>
    <w:rsid w:val="0006542D"/>
    <w:rsid w:val="000654E2"/>
    <w:rsid w:val="000655D2"/>
    <w:rsid w:val="00065789"/>
    <w:rsid w:val="000657C0"/>
    <w:rsid w:val="000658E8"/>
    <w:rsid w:val="00065C21"/>
    <w:rsid w:val="00065C90"/>
    <w:rsid w:val="00065DCC"/>
    <w:rsid w:val="00065E85"/>
    <w:rsid w:val="00065FAD"/>
    <w:rsid w:val="00066141"/>
    <w:rsid w:val="00066221"/>
    <w:rsid w:val="00066243"/>
    <w:rsid w:val="0006624E"/>
    <w:rsid w:val="000664CC"/>
    <w:rsid w:val="0006662B"/>
    <w:rsid w:val="00066741"/>
    <w:rsid w:val="00066817"/>
    <w:rsid w:val="00066944"/>
    <w:rsid w:val="00066CF2"/>
    <w:rsid w:val="00066DF2"/>
    <w:rsid w:val="00066E83"/>
    <w:rsid w:val="00066F1F"/>
    <w:rsid w:val="00067148"/>
    <w:rsid w:val="0006738A"/>
    <w:rsid w:val="0006746C"/>
    <w:rsid w:val="00067470"/>
    <w:rsid w:val="00067534"/>
    <w:rsid w:val="0006758B"/>
    <w:rsid w:val="000675C5"/>
    <w:rsid w:val="0006788F"/>
    <w:rsid w:val="00067893"/>
    <w:rsid w:val="00067924"/>
    <w:rsid w:val="00067960"/>
    <w:rsid w:val="00067A44"/>
    <w:rsid w:val="00067B9D"/>
    <w:rsid w:val="00067E61"/>
    <w:rsid w:val="0007010C"/>
    <w:rsid w:val="00070260"/>
    <w:rsid w:val="000702F4"/>
    <w:rsid w:val="000704FA"/>
    <w:rsid w:val="00070525"/>
    <w:rsid w:val="00070555"/>
    <w:rsid w:val="000706B3"/>
    <w:rsid w:val="0007083A"/>
    <w:rsid w:val="00070846"/>
    <w:rsid w:val="000708B2"/>
    <w:rsid w:val="00070974"/>
    <w:rsid w:val="00070980"/>
    <w:rsid w:val="00070993"/>
    <w:rsid w:val="00070AE4"/>
    <w:rsid w:val="00070BD1"/>
    <w:rsid w:val="00070CCC"/>
    <w:rsid w:val="00070D35"/>
    <w:rsid w:val="00070DC6"/>
    <w:rsid w:val="00070E2F"/>
    <w:rsid w:val="00070E87"/>
    <w:rsid w:val="00070F33"/>
    <w:rsid w:val="00070F37"/>
    <w:rsid w:val="00070F7C"/>
    <w:rsid w:val="00070FBF"/>
    <w:rsid w:val="000710BF"/>
    <w:rsid w:val="000711F4"/>
    <w:rsid w:val="000716DA"/>
    <w:rsid w:val="00071705"/>
    <w:rsid w:val="000718C4"/>
    <w:rsid w:val="000719AA"/>
    <w:rsid w:val="00071A71"/>
    <w:rsid w:val="00071AAE"/>
    <w:rsid w:val="00071ACC"/>
    <w:rsid w:val="00071D28"/>
    <w:rsid w:val="00071ED9"/>
    <w:rsid w:val="00072073"/>
    <w:rsid w:val="0007210F"/>
    <w:rsid w:val="000721F4"/>
    <w:rsid w:val="0007225B"/>
    <w:rsid w:val="0007225D"/>
    <w:rsid w:val="00072360"/>
    <w:rsid w:val="00072461"/>
    <w:rsid w:val="000724BA"/>
    <w:rsid w:val="000725A8"/>
    <w:rsid w:val="00072717"/>
    <w:rsid w:val="0007274C"/>
    <w:rsid w:val="00072856"/>
    <w:rsid w:val="00072911"/>
    <w:rsid w:val="00072B75"/>
    <w:rsid w:val="00072C82"/>
    <w:rsid w:val="00072DBF"/>
    <w:rsid w:val="00072E51"/>
    <w:rsid w:val="00072F0B"/>
    <w:rsid w:val="00072F60"/>
    <w:rsid w:val="0007302C"/>
    <w:rsid w:val="00073032"/>
    <w:rsid w:val="00073060"/>
    <w:rsid w:val="0007309A"/>
    <w:rsid w:val="000730A5"/>
    <w:rsid w:val="00073306"/>
    <w:rsid w:val="0007341D"/>
    <w:rsid w:val="0007343E"/>
    <w:rsid w:val="00073693"/>
    <w:rsid w:val="000736E0"/>
    <w:rsid w:val="0007389A"/>
    <w:rsid w:val="000738EA"/>
    <w:rsid w:val="00073AA9"/>
    <w:rsid w:val="00073AAA"/>
    <w:rsid w:val="00073B7C"/>
    <w:rsid w:val="00073BED"/>
    <w:rsid w:val="00073C46"/>
    <w:rsid w:val="00073D6E"/>
    <w:rsid w:val="00073DEC"/>
    <w:rsid w:val="00073DFB"/>
    <w:rsid w:val="00073F75"/>
    <w:rsid w:val="00074169"/>
    <w:rsid w:val="00074245"/>
    <w:rsid w:val="00074285"/>
    <w:rsid w:val="00074339"/>
    <w:rsid w:val="00074354"/>
    <w:rsid w:val="00074478"/>
    <w:rsid w:val="00074568"/>
    <w:rsid w:val="00074634"/>
    <w:rsid w:val="000746D3"/>
    <w:rsid w:val="00074755"/>
    <w:rsid w:val="000748E5"/>
    <w:rsid w:val="00074AE7"/>
    <w:rsid w:val="00074B07"/>
    <w:rsid w:val="00074B08"/>
    <w:rsid w:val="00074E11"/>
    <w:rsid w:val="00074E5D"/>
    <w:rsid w:val="00074E8F"/>
    <w:rsid w:val="00074EBB"/>
    <w:rsid w:val="00074F05"/>
    <w:rsid w:val="00074FB0"/>
    <w:rsid w:val="00074FC8"/>
    <w:rsid w:val="00074FF6"/>
    <w:rsid w:val="00075077"/>
    <w:rsid w:val="000750B4"/>
    <w:rsid w:val="000750F4"/>
    <w:rsid w:val="0007514F"/>
    <w:rsid w:val="00075281"/>
    <w:rsid w:val="000752B9"/>
    <w:rsid w:val="00075331"/>
    <w:rsid w:val="000754E4"/>
    <w:rsid w:val="000755AC"/>
    <w:rsid w:val="00075687"/>
    <w:rsid w:val="00075737"/>
    <w:rsid w:val="00075770"/>
    <w:rsid w:val="00075778"/>
    <w:rsid w:val="000757B7"/>
    <w:rsid w:val="000757C2"/>
    <w:rsid w:val="0007585F"/>
    <w:rsid w:val="0007594B"/>
    <w:rsid w:val="00075A25"/>
    <w:rsid w:val="00075A30"/>
    <w:rsid w:val="00075A5A"/>
    <w:rsid w:val="00075BBF"/>
    <w:rsid w:val="00075BED"/>
    <w:rsid w:val="00075C04"/>
    <w:rsid w:val="00075CE5"/>
    <w:rsid w:val="00075CF9"/>
    <w:rsid w:val="00075D01"/>
    <w:rsid w:val="00075D3C"/>
    <w:rsid w:val="00075F61"/>
    <w:rsid w:val="000760B0"/>
    <w:rsid w:val="0007622C"/>
    <w:rsid w:val="00076240"/>
    <w:rsid w:val="00076241"/>
    <w:rsid w:val="000763B0"/>
    <w:rsid w:val="0007651F"/>
    <w:rsid w:val="00076789"/>
    <w:rsid w:val="00076837"/>
    <w:rsid w:val="000769BF"/>
    <w:rsid w:val="000769DD"/>
    <w:rsid w:val="000769F4"/>
    <w:rsid w:val="00076AD0"/>
    <w:rsid w:val="00076AF1"/>
    <w:rsid w:val="00076B6C"/>
    <w:rsid w:val="00076B79"/>
    <w:rsid w:val="0007712C"/>
    <w:rsid w:val="0007749C"/>
    <w:rsid w:val="0007759C"/>
    <w:rsid w:val="0007771D"/>
    <w:rsid w:val="000777D9"/>
    <w:rsid w:val="000777EE"/>
    <w:rsid w:val="00077840"/>
    <w:rsid w:val="00077A4A"/>
    <w:rsid w:val="00077B07"/>
    <w:rsid w:val="00077C93"/>
    <w:rsid w:val="00077D87"/>
    <w:rsid w:val="00077DEF"/>
    <w:rsid w:val="00077E5B"/>
    <w:rsid w:val="00077ED2"/>
    <w:rsid w:val="00077FCA"/>
    <w:rsid w:val="0008014C"/>
    <w:rsid w:val="000803E5"/>
    <w:rsid w:val="000804BC"/>
    <w:rsid w:val="00080938"/>
    <w:rsid w:val="00080984"/>
    <w:rsid w:val="000809AA"/>
    <w:rsid w:val="00080D15"/>
    <w:rsid w:val="00080F3A"/>
    <w:rsid w:val="00080FFA"/>
    <w:rsid w:val="00081034"/>
    <w:rsid w:val="00081043"/>
    <w:rsid w:val="0008107D"/>
    <w:rsid w:val="000813D2"/>
    <w:rsid w:val="00081549"/>
    <w:rsid w:val="00081884"/>
    <w:rsid w:val="00081914"/>
    <w:rsid w:val="00081A3F"/>
    <w:rsid w:val="00081B4C"/>
    <w:rsid w:val="00081DCE"/>
    <w:rsid w:val="00081F51"/>
    <w:rsid w:val="00081F84"/>
    <w:rsid w:val="0008211C"/>
    <w:rsid w:val="00082204"/>
    <w:rsid w:val="00082289"/>
    <w:rsid w:val="000822C5"/>
    <w:rsid w:val="000822FF"/>
    <w:rsid w:val="00082419"/>
    <w:rsid w:val="00082449"/>
    <w:rsid w:val="000824E3"/>
    <w:rsid w:val="00082557"/>
    <w:rsid w:val="00082563"/>
    <w:rsid w:val="0008260E"/>
    <w:rsid w:val="00082AA7"/>
    <w:rsid w:val="00082B6D"/>
    <w:rsid w:val="00082BA9"/>
    <w:rsid w:val="00082CB9"/>
    <w:rsid w:val="000831F8"/>
    <w:rsid w:val="00083369"/>
    <w:rsid w:val="000834E9"/>
    <w:rsid w:val="0008354B"/>
    <w:rsid w:val="0008362B"/>
    <w:rsid w:val="000836B7"/>
    <w:rsid w:val="000836E4"/>
    <w:rsid w:val="00083783"/>
    <w:rsid w:val="00083788"/>
    <w:rsid w:val="0008390A"/>
    <w:rsid w:val="000839CF"/>
    <w:rsid w:val="00083E65"/>
    <w:rsid w:val="00084074"/>
    <w:rsid w:val="00084171"/>
    <w:rsid w:val="000841CA"/>
    <w:rsid w:val="00084297"/>
    <w:rsid w:val="0008436E"/>
    <w:rsid w:val="000847EB"/>
    <w:rsid w:val="000848F9"/>
    <w:rsid w:val="00084B93"/>
    <w:rsid w:val="00084C35"/>
    <w:rsid w:val="00084E3A"/>
    <w:rsid w:val="00085055"/>
    <w:rsid w:val="00085086"/>
    <w:rsid w:val="00085346"/>
    <w:rsid w:val="000853C0"/>
    <w:rsid w:val="000854AB"/>
    <w:rsid w:val="0008559C"/>
    <w:rsid w:val="000857DE"/>
    <w:rsid w:val="00085825"/>
    <w:rsid w:val="000858DA"/>
    <w:rsid w:val="000858E3"/>
    <w:rsid w:val="00085AAA"/>
    <w:rsid w:val="00085B50"/>
    <w:rsid w:val="00085D05"/>
    <w:rsid w:val="00085D9E"/>
    <w:rsid w:val="00085ECC"/>
    <w:rsid w:val="00085F07"/>
    <w:rsid w:val="000860FC"/>
    <w:rsid w:val="000861C6"/>
    <w:rsid w:val="000863AA"/>
    <w:rsid w:val="0008647F"/>
    <w:rsid w:val="00086559"/>
    <w:rsid w:val="000865CA"/>
    <w:rsid w:val="000865DB"/>
    <w:rsid w:val="0008661F"/>
    <w:rsid w:val="000866AE"/>
    <w:rsid w:val="000866F8"/>
    <w:rsid w:val="00086761"/>
    <w:rsid w:val="000869B5"/>
    <w:rsid w:val="000869D5"/>
    <w:rsid w:val="00086A62"/>
    <w:rsid w:val="00086A6E"/>
    <w:rsid w:val="00086B17"/>
    <w:rsid w:val="00086B51"/>
    <w:rsid w:val="00086DB6"/>
    <w:rsid w:val="00086E45"/>
    <w:rsid w:val="000870E1"/>
    <w:rsid w:val="000870E7"/>
    <w:rsid w:val="000872C4"/>
    <w:rsid w:val="00087574"/>
    <w:rsid w:val="000875CE"/>
    <w:rsid w:val="000875E5"/>
    <w:rsid w:val="0008761C"/>
    <w:rsid w:val="00087686"/>
    <w:rsid w:val="000876E4"/>
    <w:rsid w:val="00087838"/>
    <w:rsid w:val="00087946"/>
    <w:rsid w:val="000879C2"/>
    <w:rsid w:val="00087C93"/>
    <w:rsid w:val="00087D18"/>
    <w:rsid w:val="00087D54"/>
    <w:rsid w:val="00087F88"/>
    <w:rsid w:val="00090173"/>
    <w:rsid w:val="00090209"/>
    <w:rsid w:val="00090334"/>
    <w:rsid w:val="00090480"/>
    <w:rsid w:val="000906EA"/>
    <w:rsid w:val="000907AD"/>
    <w:rsid w:val="000908CC"/>
    <w:rsid w:val="00090B35"/>
    <w:rsid w:val="00090BEA"/>
    <w:rsid w:val="00090F8D"/>
    <w:rsid w:val="0009117A"/>
    <w:rsid w:val="000911F1"/>
    <w:rsid w:val="0009125A"/>
    <w:rsid w:val="000912C9"/>
    <w:rsid w:val="000914A7"/>
    <w:rsid w:val="000914FC"/>
    <w:rsid w:val="00091644"/>
    <w:rsid w:val="000916B1"/>
    <w:rsid w:val="0009170F"/>
    <w:rsid w:val="00091886"/>
    <w:rsid w:val="000918E1"/>
    <w:rsid w:val="000919BE"/>
    <w:rsid w:val="00091A05"/>
    <w:rsid w:val="00091A66"/>
    <w:rsid w:val="00091BB4"/>
    <w:rsid w:val="00091CBB"/>
    <w:rsid w:val="00091D4C"/>
    <w:rsid w:val="00091E02"/>
    <w:rsid w:val="00091E98"/>
    <w:rsid w:val="00091F86"/>
    <w:rsid w:val="00091FC4"/>
    <w:rsid w:val="00092203"/>
    <w:rsid w:val="00092212"/>
    <w:rsid w:val="000922D0"/>
    <w:rsid w:val="00092334"/>
    <w:rsid w:val="000927E0"/>
    <w:rsid w:val="000927F5"/>
    <w:rsid w:val="00092805"/>
    <w:rsid w:val="00092899"/>
    <w:rsid w:val="000928A1"/>
    <w:rsid w:val="00092A48"/>
    <w:rsid w:val="00092C12"/>
    <w:rsid w:val="00092CBE"/>
    <w:rsid w:val="00092CDE"/>
    <w:rsid w:val="00092E3A"/>
    <w:rsid w:val="00092F53"/>
    <w:rsid w:val="00092F86"/>
    <w:rsid w:val="0009304D"/>
    <w:rsid w:val="000930CC"/>
    <w:rsid w:val="00093193"/>
    <w:rsid w:val="000933D2"/>
    <w:rsid w:val="0009356D"/>
    <w:rsid w:val="00093584"/>
    <w:rsid w:val="00093730"/>
    <w:rsid w:val="000938E6"/>
    <w:rsid w:val="00093908"/>
    <w:rsid w:val="000939D5"/>
    <w:rsid w:val="00093A9C"/>
    <w:rsid w:val="00093AEA"/>
    <w:rsid w:val="00093AF7"/>
    <w:rsid w:val="00093C9B"/>
    <w:rsid w:val="00093E98"/>
    <w:rsid w:val="00093EB2"/>
    <w:rsid w:val="00093EF2"/>
    <w:rsid w:val="00093F66"/>
    <w:rsid w:val="000941AC"/>
    <w:rsid w:val="00094256"/>
    <w:rsid w:val="00094307"/>
    <w:rsid w:val="0009438D"/>
    <w:rsid w:val="00094529"/>
    <w:rsid w:val="00094538"/>
    <w:rsid w:val="000945E4"/>
    <w:rsid w:val="000945F3"/>
    <w:rsid w:val="0009471A"/>
    <w:rsid w:val="00094729"/>
    <w:rsid w:val="000947F9"/>
    <w:rsid w:val="00094AA6"/>
    <w:rsid w:val="00094B81"/>
    <w:rsid w:val="00094C37"/>
    <w:rsid w:val="00094C54"/>
    <w:rsid w:val="000953D1"/>
    <w:rsid w:val="000954D7"/>
    <w:rsid w:val="000955EC"/>
    <w:rsid w:val="00095648"/>
    <w:rsid w:val="00095834"/>
    <w:rsid w:val="000958B6"/>
    <w:rsid w:val="000959A3"/>
    <w:rsid w:val="00095C29"/>
    <w:rsid w:val="00095C88"/>
    <w:rsid w:val="00095CCA"/>
    <w:rsid w:val="00095E90"/>
    <w:rsid w:val="000960A3"/>
    <w:rsid w:val="000962B9"/>
    <w:rsid w:val="000962D4"/>
    <w:rsid w:val="000962E4"/>
    <w:rsid w:val="00096377"/>
    <w:rsid w:val="000966EC"/>
    <w:rsid w:val="00096847"/>
    <w:rsid w:val="00096A39"/>
    <w:rsid w:val="00096AAC"/>
    <w:rsid w:val="00096B14"/>
    <w:rsid w:val="00096C3F"/>
    <w:rsid w:val="00096C68"/>
    <w:rsid w:val="00096D41"/>
    <w:rsid w:val="00096EF3"/>
    <w:rsid w:val="00096F31"/>
    <w:rsid w:val="00096F5C"/>
    <w:rsid w:val="0009710D"/>
    <w:rsid w:val="00097135"/>
    <w:rsid w:val="00097218"/>
    <w:rsid w:val="00097232"/>
    <w:rsid w:val="00097392"/>
    <w:rsid w:val="00097485"/>
    <w:rsid w:val="0009749E"/>
    <w:rsid w:val="00097532"/>
    <w:rsid w:val="0009754F"/>
    <w:rsid w:val="0009774F"/>
    <w:rsid w:val="000977D5"/>
    <w:rsid w:val="000977EB"/>
    <w:rsid w:val="00097847"/>
    <w:rsid w:val="000979BB"/>
    <w:rsid w:val="00097A23"/>
    <w:rsid w:val="00097A3E"/>
    <w:rsid w:val="00097C20"/>
    <w:rsid w:val="00097EF9"/>
    <w:rsid w:val="00097FBA"/>
    <w:rsid w:val="000A0044"/>
    <w:rsid w:val="000A00E2"/>
    <w:rsid w:val="000A01FF"/>
    <w:rsid w:val="000A021C"/>
    <w:rsid w:val="000A024F"/>
    <w:rsid w:val="000A0326"/>
    <w:rsid w:val="000A0412"/>
    <w:rsid w:val="000A04D0"/>
    <w:rsid w:val="000A0626"/>
    <w:rsid w:val="000A06E6"/>
    <w:rsid w:val="000A09E5"/>
    <w:rsid w:val="000A0A71"/>
    <w:rsid w:val="000A0AA4"/>
    <w:rsid w:val="000A0BE7"/>
    <w:rsid w:val="000A0D3D"/>
    <w:rsid w:val="000A0E79"/>
    <w:rsid w:val="000A0E8C"/>
    <w:rsid w:val="000A0EDD"/>
    <w:rsid w:val="000A0F8D"/>
    <w:rsid w:val="000A1024"/>
    <w:rsid w:val="000A11FA"/>
    <w:rsid w:val="000A122E"/>
    <w:rsid w:val="000A1390"/>
    <w:rsid w:val="000A1398"/>
    <w:rsid w:val="000A1471"/>
    <w:rsid w:val="000A14E9"/>
    <w:rsid w:val="000A1500"/>
    <w:rsid w:val="000A15C7"/>
    <w:rsid w:val="000A1619"/>
    <w:rsid w:val="000A1895"/>
    <w:rsid w:val="000A18BD"/>
    <w:rsid w:val="000A1A0B"/>
    <w:rsid w:val="000A1B0B"/>
    <w:rsid w:val="000A1CAB"/>
    <w:rsid w:val="000A1CF8"/>
    <w:rsid w:val="000A1D41"/>
    <w:rsid w:val="000A1D5E"/>
    <w:rsid w:val="000A1D83"/>
    <w:rsid w:val="000A1E78"/>
    <w:rsid w:val="000A1EB2"/>
    <w:rsid w:val="000A1EB9"/>
    <w:rsid w:val="000A1F3C"/>
    <w:rsid w:val="000A206E"/>
    <w:rsid w:val="000A20DB"/>
    <w:rsid w:val="000A20FC"/>
    <w:rsid w:val="000A2264"/>
    <w:rsid w:val="000A22CF"/>
    <w:rsid w:val="000A234D"/>
    <w:rsid w:val="000A2364"/>
    <w:rsid w:val="000A2599"/>
    <w:rsid w:val="000A2787"/>
    <w:rsid w:val="000A27B2"/>
    <w:rsid w:val="000A281C"/>
    <w:rsid w:val="000A2A7C"/>
    <w:rsid w:val="000A2ACD"/>
    <w:rsid w:val="000A2B6A"/>
    <w:rsid w:val="000A2C9B"/>
    <w:rsid w:val="000A2CA0"/>
    <w:rsid w:val="000A2CEF"/>
    <w:rsid w:val="000A2DD6"/>
    <w:rsid w:val="000A2EA1"/>
    <w:rsid w:val="000A2EEB"/>
    <w:rsid w:val="000A2F7A"/>
    <w:rsid w:val="000A3055"/>
    <w:rsid w:val="000A313D"/>
    <w:rsid w:val="000A3162"/>
    <w:rsid w:val="000A32D1"/>
    <w:rsid w:val="000A32F3"/>
    <w:rsid w:val="000A3405"/>
    <w:rsid w:val="000A3491"/>
    <w:rsid w:val="000A356A"/>
    <w:rsid w:val="000A3797"/>
    <w:rsid w:val="000A3A29"/>
    <w:rsid w:val="000A3A65"/>
    <w:rsid w:val="000A3AC1"/>
    <w:rsid w:val="000A3B67"/>
    <w:rsid w:val="000A3BA3"/>
    <w:rsid w:val="000A3BAA"/>
    <w:rsid w:val="000A3DBA"/>
    <w:rsid w:val="000A3E86"/>
    <w:rsid w:val="000A3EC5"/>
    <w:rsid w:val="000A3FCE"/>
    <w:rsid w:val="000A3FE7"/>
    <w:rsid w:val="000A414A"/>
    <w:rsid w:val="000A4401"/>
    <w:rsid w:val="000A442E"/>
    <w:rsid w:val="000A45F8"/>
    <w:rsid w:val="000A46CC"/>
    <w:rsid w:val="000A4712"/>
    <w:rsid w:val="000A478C"/>
    <w:rsid w:val="000A47C4"/>
    <w:rsid w:val="000A47FB"/>
    <w:rsid w:val="000A488E"/>
    <w:rsid w:val="000A4937"/>
    <w:rsid w:val="000A49BE"/>
    <w:rsid w:val="000A4A3B"/>
    <w:rsid w:val="000A4BBF"/>
    <w:rsid w:val="000A4C89"/>
    <w:rsid w:val="000A4D87"/>
    <w:rsid w:val="000A4E19"/>
    <w:rsid w:val="000A4E59"/>
    <w:rsid w:val="000A4F2D"/>
    <w:rsid w:val="000A508A"/>
    <w:rsid w:val="000A5108"/>
    <w:rsid w:val="000A5143"/>
    <w:rsid w:val="000A5219"/>
    <w:rsid w:val="000A5298"/>
    <w:rsid w:val="000A52E6"/>
    <w:rsid w:val="000A537E"/>
    <w:rsid w:val="000A5484"/>
    <w:rsid w:val="000A5581"/>
    <w:rsid w:val="000A5582"/>
    <w:rsid w:val="000A5766"/>
    <w:rsid w:val="000A57BC"/>
    <w:rsid w:val="000A5890"/>
    <w:rsid w:val="000A58A7"/>
    <w:rsid w:val="000A58AA"/>
    <w:rsid w:val="000A58C9"/>
    <w:rsid w:val="000A59C7"/>
    <w:rsid w:val="000A59F7"/>
    <w:rsid w:val="000A5AA6"/>
    <w:rsid w:val="000A5C35"/>
    <w:rsid w:val="000A5CCE"/>
    <w:rsid w:val="000A5E9A"/>
    <w:rsid w:val="000A614C"/>
    <w:rsid w:val="000A61F0"/>
    <w:rsid w:val="000A6541"/>
    <w:rsid w:val="000A6594"/>
    <w:rsid w:val="000A68A7"/>
    <w:rsid w:val="000A694E"/>
    <w:rsid w:val="000A698F"/>
    <w:rsid w:val="000A6A5D"/>
    <w:rsid w:val="000A6B72"/>
    <w:rsid w:val="000A6BB4"/>
    <w:rsid w:val="000A6C3C"/>
    <w:rsid w:val="000A6DDA"/>
    <w:rsid w:val="000A6DE6"/>
    <w:rsid w:val="000A6E15"/>
    <w:rsid w:val="000A6F0B"/>
    <w:rsid w:val="000A7112"/>
    <w:rsid w:val="000A71D9"/>
    <w:rsid w:val="000A71EB"/>
    <w:rsid w:val="000A7285"/>
    <w:rsid w:val="000A7316"/>
    <w:rsid w:val="000A7343"/>
    <w:rsid w:val="000A7367"/>
    <w:rsid w:val="000A7400"/>
    <w:rsid w:val="000A7556"/>
    <w:rsid w:val="000A75FB"/>
    <w:rsid w:val="000A7685"/>
    <w:rsid w:val="000A787A"/>
    <w:rsid w:val="000A7889"/>
    <w:rsid w:val="000A78AF"/>
    <w:rsid w:val="000A7DAE"/>
    <w:rsid w:val="000A7DC5"/>
    <w:rsid w:val="000A7DF8"/>
    <w:rsid w:val="000B0092"/>
    <w:rsid w:val="000B0108"/>
    <w:rsid w:val="000B040F"/>
    <w:rsid w:val="000B0454"/>
    <w:rsid w:val="000B0497"/>
    <w:rsid w:val="000B058A"/>
    <w:rsid w:val="000B058B"/>
    <w:rsid w:val="000B0776"/>
    <w:rsid w:val="000B07B3"/>
    <w:rsid w:val="000B0955"/>
    <w:rsid w:val="000B0A2C"/>
    <w:rsid w:val="000B0A94"/>
    <w:rsid w:val="000B0ACC"/>
    <w:rsid w:val="000B0C11"/>
    <w:rsid w:val="000B0CA3"/>
    <w:rsid w:val="000B0D09"/>
    <w:rsid w:val="000B0DBD"/>
    <w:rsid w:val="000B0DE0"/>
    <w:rsid w:val="000B0E42"/>
    <w:rsid w:val="000B0EFD"/>
    <w:rsid w:val="000B0F47"/>
    <w:rsid w:val="000B1062"/>
    <w:rsid w:val="000B10C6"/>
    <w:rsid w:val="000B10CD"/>
    <w:rsid w:val="000B113D"/>
    <w:rsid w:val="000B117F"/>
    <w:rsid w:val="000B123F"/>
    <w:rsid w:val="000B1504"/>
    <w:rsid w:val="000B150C"/>
    <w:rsid w:val="000B15B1"/>
    <w:rsid w:val="000B15D0"/>
    <w:rsid w:val="000B16BE"/>
    <w:rsid w:val="000B17D7"/>
    <w:rsid w:val="000B18AE"/>
    <w:rsid w:val="000B18B2"/>
    <w:rsid w:val="000B1B27"/>
    <w:rsid w:val="000B1BC8"/>
    <w:rsid w:val="000B205D"/>
    <w:rsid w:val="000B2252"/>
    <w:rsid w:val="000B239E"/>
    <w:rsid w:val="000B23C6"/>
    <w:rsid w:val="000B241D"/>
    <w:rsid w:val="000B2514"/>
    <w:rsid w:val="000B2577"/>
    <w:rsid w:val="000B25C6"/>
    <w:rsid w:val="000B26F3"/>
    <w:rsid w:val="000B26FF"/>
    <w:rsid w:val="000B273A"/>
    <w:rsid w:val="000B2B85"/>
    <w:rsid w:val="000B2D22"/>
    <w:rsid w:val="000B2DA3"/>
    <w:rsid w:val="000B30CD"/>
    <w:rsid w:val="000B3180"/>
    <w:rsid w:val="000B31FF"/>
    <w:rsid w:val="000B3376"/>
    <w:rsid w:val="000B344C"/>
    <w:rsid w:val="000B34BC"/>
    <w:rsid w:val="000B36BC"/>
    <w:rsid w:val="000B372A"/>
    <w:rsid w:val="000B37AB"/>
    <w:rsid w:val="000B37F7"/>
    <w:rsid w:val="000B381C"/>
    <w:rsid w:val="000B38FE"/>
    <w:rsid w:val="000B3B5B"/>
    <w:rsid w:val="000B3BF5"/>
    <w:rsid w:val="000B3C4B"/>
    <w:rsid w:val="000B3D2C"/>
    <w:rsid w:val="000B3DBE"/>
    <w:rsid w:val="000B3DF0"/>
    <w:rsid w:val="000B40F8"/>
    <w:rsid w:val="000B41AA"/>
    <w:rsid w:val="000B41C2"/>
    <w:rsid w:val="000B43BE"/>
    <w:rsid w:val="000B43C0"/>
    <w:rsid w:val="000B44CD"/>
    <w:rsid w:val="000B45ED"/>
    <w:rsid w:val="000B47A2"/>
    <w:rsid w:val="000B47A3"/>
    <w:rsid w:val="000B4D15"/>
    <w:rsid w:val="000B4F68"/>
    <w:rsid w:val="000B5104"/>
    <w:rsid w:val="000B514E"/>
    <w:rsid w:val="000B5375"/>
    <w:rsid w:val="000B546D"/>
    <w:rsid w:val="000B56A5"/>
    <w:rsid w:val="000B5979"/>
    <w:rsid w:val="000B5A67"/>
    <w:rsid w:val="000B5B80"/>
    <w:rsid w:val="000B5E1C"/>
    <w:rsid w:val="000B5E29"/>
    <w:rsid w:val="000B5ECC"/>
    <w:rsid w:val="000B6025"/>
    <w:rsid w:val="000B619B"/>
    <w:rsid w:val="000B61EF"/>
    <w:rsid w:val="000B62BF"/>
    <w:rsid w:val="000B6699"/>
    <w:rsid w:val="000B66C5"/>
    <w:rsid w:val="000B6835"/>
    <w:rsid w:val="000B689C"/>
    <w:rsid w:val="000B69A5"/>
    <w:rsid w:val="000B6CB2"/>
    <w:rsid w:val="000B6D56"/>
    <w:rsid w:val="000B6ECB"/>
    <w:rsid w:val="000B6F7A"/>
    <w:rsid w:val="000B6FEA"/>
    <w:rsid w:val="000B7077"/>
    <w:rsid w:val="000B722B"/>
    <w:rsid w:val="000B723E"/>
    <w:rsid w:val="000B75BA"/>
    <w:rsid w:val="000B7802"/>
    <w:rsid w:val="000B79A0"/>
    <w:rsid w:val="000B7A81"/>
    <w:rsid w:val="000B7C6D"/>
    <w:rsid w:val="000B7D24"/>
    <w:rsid w:val="000B7ECE"/>
    <w:rsid w:val="000B7EEE"/>
    <w:rsid w:val="000B7F9C"/>
    <w:rsid w:val="000C0452"/>
    <w:rsid w:val="000C056C"/>
    <w:rsid w:val="000C05A1"/>
    <w:rsid w:val="000C0700"/>
    <w:rsid w:val="000C0822"/>
    <w:rsid w:val="000C09C3"/>
    <w:rsid w:val="000C0AE6"/>
    <w:rsid w:val="000C0C3D"/>
    <w:rsid w:val="000C0D0A"/>
    <w:rsid w:val="000C1169"/>
    <w:rsid w:val="000C125E"/>
    <w:rsid w:val="000C12BD"/>
    <w:rsid w:val="000C12E8"/>
    <w:rsid w:val="000C1339"/>
    <w:rsid w:val="000C1404"/>
    <w:rsid w:val="000C147A"/>
    <w:rsid w:val="000C14EF"/>
    <w:rsid w:val="000C153C"/>
    <w:rsid w:val="000C1575"/>
    <w:rsid w:val="000C15E3"/>
    <w:rsid w:val="000C1967"/>
    <w:rsid w:val="000C196B"/>
    <w:rsid w:val="000C19EC"/>
    <w:rsid w:val="000C19F0"/>
    <w:rsid w:val="000C1A26"/>
    <w:rsid w:val="000C1C8D"/>
    <w:rsid w:val="000C1E82"/>
    <w:rsid w:val="000C2390"/>
    <w:rsid w:val="000C248F"/>
    <w:rsid w:val="000C2497"/>
    <w:rsid w:val="000C24E4"/>
    <w:rsid w:val="000C2549"/>
    <w:rsid w:val="000C2575"/>
    <w:rsid w:val="000C2578"/>
    <w:rsid w:val="000C25D9"/>
    <w:rsid w:val="000C2605"/>
    <w:rsid w:val="000C26F8"/>
    <w:rsid w:val="000C27E7"/>
    <w:rsid w:val="000C2A8D"/>
    <w:rsid w:val="000C2B14"/>
    <w:rsid w:val="000C2B1C"/>
    <w:rsid w:val="000C2B74"/>
    <w:rsid w:val="000C2D01"/>
    <w:rsid w:val="000C2D90"/>
    <w:rsid w:val="000C2D9F"/>
    <w:rsid w:val="000C2EB1"/>
    <w:rsid w:val="000C2EB4"/>
    <w:rsid w:val="000C2ED6"/>
    <w:rsid w:val="000C2F31"/>
    <w:rsid w:val="000C2F7C"/>
    <w:rsid w:val="000C2FF3"/>
    <w:rsid w:val="000C303B"/>
    <w:rsid w:val="000C316A"/>
    <w:rsid w:val="000C31E8"/>
    <w:rsid w:val="000C326B"/>
    <w:rsid w:val="000C3520"/>
    <w:rsid w:val="000C3526"/>
    <w:rsid w:val="000C3564"/>
    <w:rsid w:val="000C367C"/>
    <w:rsid w:val="000C3921"/>
    <w:rsid w:val="000C397A"/>
    <w:rsid w:val="000C39D6"/>
    <w:rsid w:val="000C3A2B"/>
    <w:rsid w:val="000C3B17"/>
    <w:rsid w:val="000C3D0E"/>
    <w:rsid w:val="000C3D7F"/>
    <w:rsid w:val="000C3E23"/>
    <w:rsid w:val="000C3E95"/>
    <w:rsid w:val="000C42DB"/>
    <w:rsid w:val="000C4304"/>
    <w:rsid w:val="000C446F"/>
    <w:rsid w:val="000C4546"/>
    <w:rsid w:val="000C461C"/>
    <w:rsid w:val="000C47DD"/>
    <w:rsid w:val="000C493B"/>
    <w:rsid w:val="000C4953"/>
    <w:rsid w:val="000C4A4B"/>
    <w:rsid w:val="000C4AEE"/>
    <w:rsid w:val="000C4B9B"/>
    <w:rsid w:val="000C4E43"/>
    <w:rsid w:val="000C4EC2"/>
    <w:rsid w:val="000C4ED6"/>
    <w:rsid w:val="000C5036"/>
    <w:rsid w:val="000C503D"/>
    <w:rsid w:val="000C511A"/>
    <w:rsid w:val="000C53B3"/>
    <w:rsid w:val="000C560E"/>
    <w:rsid w:val="000C568E"/>
    <w:rsid w:val="000C56F0"/>
    <w:rsid w:val="000C5834"/>
    <w:rsid w:val="000C5854"/>
    <w:rsid w:val="000C58E1"/>
    <w:rsid w:val="000C5A2A"/>
    <w:rsid w:val="000C5A56"/>
    <w:rsid w:val="000C5B44"/>
    <w:rsid w:val="000C5C91"/>
    <w:rsid w:val="000C5D2E"/>
    <w:rsid w:val="000C5E79"/>
    <w:rsid w:val="000C5E94"/>
    <w:rsid w:val="000C5EB0"/>
    <w:rsid w:val="000C5ED0"/>
    <w:rsid w:val="000C5FB2"/>
    <w:rsid w:val="000C610B"/>
    <w:rsid w:val="000C6212"/>
    <w:rsid w:val="000C634F"/>
    <w:rsid w:val="000C6568"/>
    <w:rsid w:val="000C663E"/>
    <w:rsid w:val="000C6775"/>
    <w:rsid w:val="000C681D"/>
    <w:rsid w:val="000C6881"/>
    <w:rsid w:val="000C6A2C"/>
    <w:rsid w:val="000C6A56"/>
    <w:rsid w:val="000C6AA0"/>
    <w:rsid w:val="000C6AA9"/>
    <w:rsid w:val="000C6B40"/>
    <w:rsid w:val="000C6C99"/>
    <w:rsid w:val="000C6E44"/>
    <w:rsid w:val="000C7068"/>
    <w:rsid w:val="000C7103"/>
    <w:rsid w:val="000C7182"/>
    <w:rsid w:val="000C7257"/>
    <w:rsid w:val="000C72B0"/>
    <w:rsid w:val="000C730E"/>
    <w:rsid w:val="000C74ED"/>
    <w:rsid w:val="000C76CB"/>
    <w:rsid w:val="000C76D0"/>
    <w:rsid w:val="000C7851"/>
    <w:rsid w:val="000C78A1"/>
    <w:rsid w:val="000C7ABC"/>
    <w:rsid w:val="000C7E50"/>
    <w:rsid w:val="000C7E94"/>
    <w:rsid w:val="000D010A"/>
    <w:rsid w:val="000D0164"/>
    <w:rsid w:val="000D05FB"/>
    <w:rsid w:val="000D0688"/>
    <w:rsid w:val="000D06DC"/>
    <w:rsid w:val="000D0781"/>
    <w:rsid w:val="000D080C"/>
    <w:rsid w:val="000D0818"/>
    <w:rsid w:val="000D084A"/>
    <w:rsid w:val="000D08B2"/>
    <w:rsid w:val="000D09BD"/>
    <w:rsid w:val="000D09C5"/>
    <w:rsid w:val="000D0B7D"/>
    <w:rsid w:val="000D0E01"/>
    <w:rsid w:val="000D0F77"/>
    <w:rsid w:val="000D0F9B"/>
    <w:rsid w:val="000D0FA2"/>
    <w:rsid w:val="000D1004"/>
    <w:rsid w:val="000D11A4"/>
    <w:rsid w:val="000D1203"/>
    <w:rsid w:val="000D1413"/>
    <w:rsid w:val="000D150C"/>
    <w:rsid w:val="000D15E6"/>
    <w:rsid w:val="000D1653"/>
    <w:rsid w:val="000D16FA"/>
    <w:rsid w:val="000D17CC"/>
    <w:rsid w:val="000D194A"/>
    <w:rsid w:val="000D1AF4"/>
    <w:rsid w:val="000D1C12"/>
    <w:rsid w:val="000D1CFE"/>
    <w:rsid w:val="000D20A5"/>
    <w:rsid w:val="000D20DC"/>
    <w:rsid w:val="000D210C"/>
    <w:rsid w:val="000D21B3"/>
    <w:rsid w:val="000D2328"/>
    <w:rsid w:val="000D2456"/>
    <w:rsid w:val="000D24E4"/>
    <w:rsid w:val="000D2561"/>
    <w:rsid w:val="000D2570"/>
    <w:rsid w:val="000D2586"/>
    <w:rsid w:val="000D2635"/>
    <w:rsid w:val="000D26D3"/>
    <w:rsid w:val="000D27AD"/>
    <w:rsid w:val="000D299A"/>
    <w:rsid w:val="000D2A09"/>
    <w:rsid w:val="000D2A6F"/>
    <w:rsid w:val="000D2B04"/>
    <w:rsid w:val="000D2C5B"/>
    <w:rsid w:val="000D2EE7"/>
    <w:rsid w:val="000D2F41"/>
    <w:rsid w:val="000D30A3"/>
    <w:rsid w:val="000D31DA"/>
    <w:rsid w:val="000D33D3"/>
    <w:rsid w:val="000D3497"/>
    <w:rsid w:val="000D350C"/>
    <w:rsid w:val="000D3671"/>
    <w:rsid w:val="000D37C0"/>
    <w:rsid w:val="000D388D"/>
    <w:rsid w:val="000D3CA6"/>
    <w:rsid w:val="000D3CDA"/>
    <w:rsid w:val="000D3CEA"/>
    <w:rsid w:val="000D3E3E"/>
    <w:rsid w:val="000D3E56"/>
    <w:rsid w:val="000D3EE5"/>
    <w:rsid w:val="000D4039"/>
    <w:rsid w:val="000D4040"/>
    <w:rsid w:val="000D414E"/>
    <w:rsid w:val="000D420A"/>
    <w:rsid w:val="000D4321"/>
    <w:rsid w:val="000D43A8"/>
    <w:rsid w:val="000D4428"/>
    <w:rsid w:val="000D4485"/>
    <w:rsid w:val="000D44DB"/>
    <w:rsid w:val="000D460F"/>
    <w:rsid w:val="000D4642"/>
    <w:rsid w:val="000D479B"/>
    <w:rsid w:val="000D485D"/>
    <w:rsid w:val="000D48BD"/>
    <w:rsid w:val="000D4C47"/>
    <w:rsid w:val="000D4F1C"/>
    <w:rsid w:val="000D4F36"/>
    <w:rsid w:val="000D4F43"/>
    <w:rsid w:val="000D4F5B"/>
    <w:rsid w:val="000D4F94"/>
    <w:rsid w:val="000D510B"/>
    <w:rsid w:val="000D5162"/>
    <w:rsid w:val="000D53D0"/>
    <w:rsid w:val="000D547C"/>
    <w:rsid w:val="000D5707"/>
    <w:rsid w:val="000D57D6"/>
    <w:rsid w:val="000D5810"/>
    <w:rsid w:val="000D585D"/>
    <w:rsid w:val="000D59FD"/>
    <w:rsid w:val="000D5C42"/>
    <w:rsid w:val="000D5CA3"/>
    <w:rsid w:val="000D5FAA"/>
    <w:rsid w:val="000D5FAF"/>
    <w:rsid w:val="000D5FC8"/>
    <w:rsid w:val="000D6029"/>
    <w:rsid w:val="000D6044"/>
    <w:rsid w:val="000D60A9"/>
    <w:rsid w:val="000D60DA"/>
    <w:rsid w:val="000D6125"/>
    <w:rsid w:val="000D6195"/>
    <w:rsid w:val="000D61AD"/>
    <w:rsid w:val="000D61BA"/>
    <w:rsid w:val="000D62F0"/>
    <w:rsid w:val="000D638E"/>
    <w:rsid w:val="000D648B"/>
    <w:rsid w:val="000D68FD"/>
    <w:rsid w:val="000D694B"/>
    <w:rsid w:val="000D6CEA"/>
    <w:rsid w:val="000D6D8A"/>
    <w:rsid w:val="000D6DED"/>
    <w:rsid w:val="000D6E7B"/>
    <w:rsid w:val="000D6F0A"/>
    <w:rsid w:val="000D721E"/>
    <w:rsid w:val="000D72C5"/>
    <w:rsid w:val="000D7597"/>
    <w:rsid w:val="000D775E"/>
    <w:rsid w:val="000D778B"/>
    <w:rsid w:val="000D77EC"/>
    <w:rsid w:val="000D7823"/>
    <w:rsid w:val="000D79F5"/>
    <w:rsid w:val="000D7A63"/>
    <w:rsid w:val="000D7AE4"/>
    <w:rsid w:val="000D7C72"/>
    <w:rsid w:val="000D7FE8"/>
    <w:rsid w:val="000E00B9"/>
    <w:rsid w:val="000E048B"/>
    <w:rsid w:val="000E06C4"/>
    <w:rsid w:val="000E0749"/>
    <w:rsid w:val="000E085E"/>
    <w:rsid w:val="000E0879"/>
    <w:rsid w:val="000E08C6"/>
    <w:rsid w:val="000E0994"/>
    <w:rsid w:val="000E0BE1"/>
    <w:rsid w:val="000E0CD3"/>
    <w:rsid w:val="000E0D5E"/>
    <w:rsid w:val="000E0E0E"/>
    <w:rsid w:val="000E0E3A"/>
    <w:rsid w:val="000E0F2D"/>
    <w:rsid w:val="000E1009"/>
    <w:rsid w:val="000E119D"/>
    <w:rsid w:val="000E1385"/>
    <w:rsid w:val="000E153C"/>
    <w:rsid w:val="000E1580"/>
    <w:rsid w:val="000E163C"/>
    <w:rsid w:val="000E1692"/>
    <w:rsid w:val="000E17D8"/>
    <w:rsid w:val="000E19BB"/>
    <w:rsid w:val="000E19E0"/>
    <w:rsid w:val="000E1B4F"/>
    <w:rsid w:val="000E1BF6"/>
    <w:rsid w:val="000E1C4E"/>
    <w:rsid w:val="000E1D3B"/>
    <w:rsid w:val="000E1D7A"/>
    <w:rsid w:val="000E1EA2"/>
    <w:rsid w:val="000E2045"/>
    <w:rsid w:val="000E2347"/>
    <w:rsid w:val="000E23F5"/>
    <w:rsid w:val="000E271D"/>
    <w:rsid w:val="000E2A8C"/>
    <w:rsid w:val="000E2AF2"/>
    <w:rsid w:val="000E2B72"/>
    <w:rsid w:val="000E2BEC"/>
    <w:rsid w:val="000E2CEF"/>
    <w:rsid w:val="000E2D1C"/>
    <w:rsid w:val="000E2D66"/>
    <w:rsid w:val="000E2DE3"/>
    <w:rsid w:val="000E2EB7"/>
    <w:rsid w:val="000E2EF4"/>
    <w:rsid w:val="000E301F"/>
    <w:rsid w:val="000E305F"/>
    <w:rsid w:val="000E3178"/>
    <w:rsid w:val="000E3220"/>
    <w:rsid w:val="000E33B3"/>
    <w:rsid w:val="000E3535"/>
    <w:rsid w:val="000E35B9"/>
    <w:rsid w:val="000E36A4"/>
    <w:rsid w:val="000E3863"/>
    <w:rsid w:val="000E3942"/>
    <w:rsid w:val="000E3AEF"/>
    <w:rsid w:val="000E3BED"/>
    <w:rsid w:val="000E3C05"/>
    <w:rsid w:val="000E3C07"/>
    <w:rsid w:val="000E3C26"/>
    <w:rsid w:val="000E3C2B"/>
    <w:rsid w:val="000E3CB5"/>
    <w:rsid w:val="000E3D49"/>
    <w:rsid w:val="000E3DF4"/>
    <w:rsid w:val="000E403D"/>
    <w:rsid w:val="000E404C"/>
    <w:rsid w:val="000E4230"/>
    <w:rsid w:val="000E427A"/>
    <w:rsid w:val="000E4291"/>
    <w:rsid w:val="000E4437"/>
    <w:rsid w:val="000E47A1"/>
    <w:rsid w:val="000E47CB"/>
    <w:rsid w:val="000E49AA"/>
    <w:rsid w:val="000E4A17"/>
    <w:rsid w:val="000E4C2A"/>
    <w:rsid w:val="000E4DBB"/>
    <w:rsid w:val="000E4DD8"/>
    <w:rsid w:val="000E4E44"/>
    <w:rsid w:val="000E4E8E"/>
    <w:rsid w:val="000E4ECD"/>
    <w:rsid w:val="000E4F33"/>
    <w:rsid w:val="000E4F6D"/>
    <w:rsid w:val="000E5177"/>
    <w:rsid w:val="000E51E6"/>
    <w:rsid w:val="000E5339"/>
    <w:rsid w:val="000E556D"/>
    <w:rsid w:val="000E55E9"/>
    <w:rsid w:val="000E5778"/>
    <w:rsid w:val="000E57FF"/>
    <w:rsid w:val="000E596D"/>
    <w:rsid w:val="000E59AA"/>
    <w:rsid w:val="000E59EE"/>
    <w:rsid w:val="000E5AD2"/>
    <w:rsid w:val="000E5AF7"/>
    <w:rsid w:val="000E5B49"/>
    <w:rsid w:val="000E5DF0"/>
    <w:rsid w:val="000E5EAA"/>
    <w:rsid w:val="000E60E7"/>
    <w:rsid w:val="000E61E9"/>
    <w:rsid w:val="000E6460"/>
    <w:rsid w:val="000E6721"/>
    <w:rsid w:val="000E6750"/>
    <w:rsid w:val="000E67DC"/>
    <w:rsid w:val="000E68AA"/>
    <w:rsid w:val="000E68AE"/>
    <w:rsid w:val="000E696F"/>
    <w:rsid w:val="000E69D2"/>
    <w:rsid w:val="000E69F2"/>
    <w:rsid w:val="000E6BE3"/>
    <w:rsid w:val="000E6C67"/>
    <w:rsid w:val="000E6C71"/>
    <w:rsid w:val="000E6C9A"/>
    <w:rsid w:val="000E6D01"/>
    <w:rsid w:val="000E6D73"/>
    <w:rsid w:val="000E6DDB"/>
    <w:rsid w:val="000E6E88"/>
    <w:rsid w:val="000E6E95"/>
    <w:rsid w:val="000E6ED8"/>
    <w:rsid w:val="000E6FD4"/>
    <w:rsid w:val="000E70CF"/>
    <w:rsid w:val="000E7126"/>
    <w:rsid w:val="000E724B"/>
    <w:rsid w:val="000E7273"/>
    <w:rsid w:val="000E732E"/>
    <w:rsid w:val="000E73A0"/>
    <w:rsid w:val="000E753C"/>
    <w:rsid w:val="000E7746"/>
    <w:rsid w:val="000E77C3"/>
    <w:rsid w:val="000E7808"/>
    <w:rsid w:val="000E7A33"/>
    <w:rsid w:val="000E7A6A"/>
    <w:rsid w:val="000E7A9A"/>
    <w:rsid w:val="000E7B31"/>
    <w:rsid w:val="000E7BBD"/>
    <w:rsid w:val="000E7E68"/>
    <w:rsid w:val="000E7F14"/>
    <w:rsid w:val="000F007B"/>
    <w:rsid w:val="000F00D5"/>
    <w:rsid w:val="000F00F5"/>
    <w:rsid w:val="000F023B"/>
    <w:rsid w:val="000F0295"/>
    <w:rsid w:val="000F04FA"/>
    <w:rsid w:val="000F06D2"/>
    <w:rsid w:val="000F0804"/>
    <w:rsid w:val="000F0886"/>
    <w:rsid w:val="000F0B51"/>
    <w:rsid w:val="000F0B93"/>
    <w:rsid w:val="000F0CFE"/>
    <w:rsid w:val="000F0E3B"/>
    <w:rsid w:val="000F0E6A"/>
    <w:rsid w:val="000F0EBD"/>
    <w:rsid w:val="000F0EBE"/>
    <w:rsid w:val="000F0ED4"/>
    <w:rsid w:val="000F10B0"/>
    <w:rsid w:val="000F10EE"/>
    <w:rsid w:val="000F122D"/>
    <w:rsid w:val="000F1384"/>
    <w:rsid w:val="000F1491"/>
    <w:rsid w:val="000F1560"/>
    <w:rsid w:val="000F1A14"/>
    <w:rsid w:val="000F1ABE"/>
    <w:rsid w:val="000F1D6B"/>
    <w:rsid w:val="000F1E0D"/>
    <w:rsid w:val="000F2095"/>
    <w:rsid w:val="000F20B9"/>
    <w:rsid w:val="000F21DC"/>
    <w:rsid w:val="000F229F"/>
    <w:rsid w:val="000F25FD"/>
    <w:rsid w:val="000F2650"/>
    <w:rsid w:val="000F26E1"/>
    <w:rsid w:val="000F2739"/>
    <w:rsid w:val="000F27FB"/>
    <w:rsid w:val="000F2835"/>
    <w:rsid w:val="000F29FE"/>
    <w:rsid w:val="000F2BB6"/>
    <w:rsid w:val="000F2CE5"/>
    <w:rsid w:val="000F2D95"/>
    <w:rsid w:val="000F2E73"/>
    <w:rsid w:val="000F3001"/>
    <w:rsid w:val="000F301E"/>
    <w:rsid w:val="000F306D"/>
    <w:rsid w:val="000F3115"/>
    <w:rsid w:val="000F320D"/>
    <w:rsid w:val="000F3368"/>
    <w:rsid w:val="000F34DE"/>
    <w:rsid w:val="000F34E0"/>
    <w:rsid w:val="000F3697"/>
    <w:rsid w:val="000F3737"/>
    <w:rsid w:val="000F3768"/>
    <w:rsid w:val="000F384C"/>
    <w:rsid w:val="000F3930"/>
    <w:rsid w:val="000F3A4C"/>
    <w:rsid w:val="000F3BA5"/>
    <w:rsid w:val="000F3DEE"/>
    <w:rsid w:val="000F4041"/>
    <w:rsid w:val="000F407C"/>
    <w:rsid w:val="000F40DE"/>
    <w:rsid w:val="000F40F0"/>
    <w:rsid w:val="000F4157"/>
    <w:rsid w:val="000F438F"/>
    <w:rsid w:val="000F4484"/>
    <w:rsid w:val="000F4555"/>
    <w:rsid w:val="000F45D3"/>
    <w:rsid w:val="000F45E1"/>
    <w:rsid w:val="000F45F5"/>
    <w:rsid w:val="000F4758"/>
    <w:rsid w:val="000F4874"/>
    <w:rsid w:val="000F490F"/>
    <w:rsid w:val="000F498B"/>
    <w:rsid w:val="000F4B13"/>
    <w:rsid w:val="000F4B83"/>
    <w:rsid w:val="000F4CF7"/>
    <w:rsid w:val="000F4F12"/>
    <w:rsid w:val="000F4F14"/>
    <w:rsid w:val="000F4F7B"/>
    <w:rsid w:val="000F50A8"/>
    <w:rsid w:val="000F5258"/>
    <w:rsid w:val="000F528A"/>
    <w:rsid w:val="000F5342"/>
    <w:rsid w:val="000F5361"/>
    <w:rsid w:val="000F5504"/>
    <w:rsid w:val="000F57DD"/>
    <w:rsid w:val="000F5817"/>
    <w:rsid w:val="000F5B8C"/>
    <w:rsid w:val="000F5D3F"/>
    <w:rsid w:val="000F5DFA"/>
    <w:rsid w:val="000F5E92"/>
    <w:rsid w:val="000F5F3F"/>
    <w:rsid w:val="000F6280"/>
    <w:rsid w:val="000F6469"/>
    <w:rsid w:val="000F6475"/>
    <w:rsid w:val="000F651A"/>
    <w:rsid w:val="000F6552"/>
    <w:rsid w:val="000F66DC"/>
    <w:rsid w:val="000F675D"/>
    <w:rsid w:val="000F6787"/>
    <w:rsid w:val="000F681A"/>
    <w:rsid w:val="000F6839"/>
    <w:rsid w:val="000F69AB"/>
    <w:rsid w:val="000F69DF"/>
    <w:rsid w:val="000F6A03"/>
    <w:rsid w:val="000F6A28"/>
    <w:rsid w:val="000F6A42"/>
    <w:rsid w:val="000F6A6F"/>
    <w:rsid w:val="000F6C49"/>
    <w:rsid w:val="000F6C54"/>
    <w:rsid w:val="000F6D04"/>
    <w:rsid w:val="000F6D72"/>
    <w:rsid w:val="000F6F8A"/>
    <w:rsid w:val="000F7270"/>
    <w:rsid w:val="000F7308"/>
    <w:rsid w:val="000F736E"/>
    <w:rsid w:val="000F73B7"/>
    <w:rsid w:val="000F754B"/>
    <w:rsid w:val="000F76BA"/>
    <w:rsid w:val="000F76DA"/>
    <w:rsid w:val="000F788E"/>
    <w:rsid w:val="000F78FF"/>
    <w:rsid w:val="000F798B"/>
    <w:rsid w:val="000F7A86"/>
    <w:rsid w:val="000F7A89"/>
    <w:rsid w:val="000F7B6D"/>
    <w:rsid w:val="000F7D76"/>
    <w:rsid w:val="000F7D92"/>
    <w:rsid w:val="000F7E66"/>
    <w:rsid w:val="000F7E6D"/>
    <w:rsid w:val="0010014A"/>
    <w:rsid w:val="0010046C"/>
    <w:rsid w:val="00100473"/>
    <w:rsid w:val="00100487"/>
    <w:rsid w:val="00100521"/>
    <w:rsid w:val="0010063C"/>
    <w:rsid w:val="00100714"/>
    <w:rsid w:val="00100746"/>
    <w:rsid w:val="001007FB"/>
    <w:rsid w:val="001008A3"/>
    <w:rsid w:val="00100900"/>
    <w:rsid w:val="00100962"/>
    <w:rsid w:val="00100ADA"/>
    <w:rsid w:val="00100B06"/>
    <w:rsid w:val="00100B34"/>
    <w:rsid w:val="00100B48"/>
    <w:rsid w:val="00100CB8"/>
    <w:rsid w:val="00100D7A"/>
    <w:rsid w:val="00100E53"/>
    <w:rsid w:val="00100F8A"/>
    <w:rsid w:val="001012B8"/>
    <w:rsid w:val="0010154A"/>
    <w:rsid w:val="00101591"/>
    <w:rsid w:val="001015D3"/>
    <w:rsid w:val="0010167D"/>
    <w:rsid w:val="001016B1"/>
    <w:rsid w:val="001018FC"/>
    <w:rsid w:val="00101AB1"/>
    <w:rsid w:val="00101BDA"/>
    <w:rsid w:val="00101CCA"/>
    <w:rsid w:val="00101CD9"/>
    <w:rsid w:val="00101D67"/>
    <w:rsid w:val="00101DDD"/>
    <w:rsid w:val="00101E35"/>
    <w:rsid w:val="00101E3C"/>
    <w:rsid w:val="00102011"/>
    <w:rsid w:val="00102040"/>
    <w:rsid w:val="0010222E"/>
    <w:rsid w:val="00102254"/>
    <w:rsid w:val="00102331"/>
    <w:rsid w:val="0010260B"/>
    <w:rsid w:val="00102646"/>
    <w:rsid w:val="00102653"/>
    <w:rsid w:val="001026DC"/>
    <w:rsid w:val="00102708"/>
    <w:rsid w:val="0010270F"/>
    <w:rsid w:val="0010282D"/>
    <w:rsid w:val="0010295D"/>
    <w:rsid w:val="00102A03"/>
    <w:rsid w:val="00102D8D"/>
    <w:rsid w:val="00103007"/>
    <w:rsid w:val="0010307B"/>
    <w:rsid w:val="001030D3"/>
    <w:rsid w:val="00103146"/>
    <w:rsid w:val="00103245"/>
    <w:rsid w:val="0010328C"/>
    <w:rsid w:val="001032B9"/>
    <w:rsid w:val="001033BE"/>
    <w:rsid w:val="00103421"/>
    <w:rsid w:val="001034B4"/>
    <w:rsid w:val="001034BE"/>
    <w:rsid w:val="001035B8"/>
    <w:rsid w:val="0010395A"/>
    <w:rsid w:val="0010399C"/>
    <w:rsid w:val="00103A69"/>
    <w:rsid w:val="00103BDA"/>
    <w:rsid w:val="00103DC8"/>
    <w:rsid w:val="001040A7"/>
    <w:rsid w:val="001041B0"/>
    <w:rsid w:val="001043A5"/>
    <w:rsid w:val="00104533"/>
    <w:rsid w:val="00104534"/>
    <w:rsid w:val="001045EB"/>
    <w:rsid w:val="001047C9"/>
    <w:rsid w:val="00104A5F"/>
    <w:rsid w:val="00104B1D"/>
    <w:rsid w:val="00104B3A"/>
    <w:rsid w:val="00104BB7"/>
    <w:rsid w:val="00104C81"/>
    <w:rsid w:val="00104CEA"/>
    <w:rsid w:val="00104D91"/>
    <w:rsid w:val="00104D97"/>
    <w:rsid w:val="00104E08"/>
    <w:rsid w:val="0010512A"/>
    <w:rsid w:val="00105325"/>
    <w:rsid w:val="00105403"/>
    <w:rsid w:val="001054EC"/>
    <w:rsid w:val="0010558A"/>
    <w:rsid w:val="001055E8"/>
    <w:rsid w:val="001056C7"/>
    <w:rsid w:val="001056CE"/>
    <w:rsid w:val="00105903"/>
    <w:rsid w:val="00105AA0"/>
    <w:rsid w:val="00105B96"/>
    <w:rsid w:val="00105BB7"/>
    <w:rsid w:val="00105DA8"/>
    <w:rsid w:val="00105E7F"/>
    <w:rsid w:val="00105F3F"/>
    <w:rsid w:val="001061DD"/>
    <w:rsid w:val="001062C8"/>
    <w:rsid w:val="00106333"/>
    <w:rsid w:val="00106352"/>
    <w:rsid w:val="00106539"/>
    <w:rsid w:val="00106915"/>
    <w:rsid w:val="001069D1"/>
    <w:rsid w:val="00106A23"/>
    <w:rsid w:val="00106A93"/>
    <w:rsid w:val="00106BB3"/>
    <w:rsid w:val="00106BCF"/>
    <w:rsid w:val="00106E64"/>
    <w:rsid w:val="0010701F"/>
    <w:rsid w:val="00107139"/>
    <w:rsid w:val="001072A2"/>
    <w:rsid w:val="00107325"/>
    <w:rsid w:val="0010746E"/>
    <w:rsid w:val="0010789D"/>
    <w:rsid w:val="001078B3"/>
    <w:rsid w:val="001079D4"/>
    <w:rsid w:val="00107AFB"/>
    <w:rsid w:val="00107C33"/>
    <w:rsid w:val="00107C4D"/>
    <w:rsid w:val="00107CA4"/>
    <w:rsid w:val="00107E1E"/>
    <w:rsid w:val="00110061"/>
    <w:rsid w:val="00110186"/>
    <w:rsid w:val="0011069F"/>
    <w:rsid w:val="0011083C"/>
    <w:rsid w:val="00110841"/>
    <w:rsid w:val="001109FD"/>
    <w:rsid w:val="00110AD8"/>
    <w:rsid w:val="00110B3C"/>
    <w:rsid w:val="00110C29"/>
    <w:rsid w:val="00110C51"/>
    <w:rsid w:val="00110C73"/>
    <w:rsid w:val="00110C7C"/>
    <w:rsid w:val="00110CA4"/>
    <w:rsid w:val="00110CB8"/>
    <w:rsid w:val="00110DAA"/>
    <w:rsid w:val="00110DE5"/>
    <w:rsid w:val="00110F2F"/>
    <w:rsid w:val="0011100C"/>
    <w:rsid w:val="0011136C"/>
    <w:rsid w:val="00111449"/>
    <w:rsid w:val="001116BD"/>
    <w:rsid w:val="00111792"/>
    <w:rsid w:val="001117CF"/>
    <w:rsid w:val="0011181B"/>
    <w:rsid w:val="001119AD"/>
    <w:rsid w:val="001119DA"/>
    <w:rsid w:val="00111BA4"/>
    <w:rsid w:val="00111E89"/>
    <w:rsid w:val="00111FC0"/>
    <w:rsid w:val="00112079"/>
    <w:rsid w:val="00112099"/>
    <w:rsid w:val="00112391"/>
    <w:rsid w:val="001123EC"/>
    <w:rsid w:val="00112423"/>
    <w:rsid w:val="00112528"/>
    <w:rsid w:val="001125E9"/>
    <w:rsid w:val="00112813"/>
    <w:rsid w:val="001129BE"/>
    <w:rsid w:val="00112AE1"/>
    <w:rsid w:val="00112B8E"/>
    <w:rsid w:val="00112C48"/>
    <w:rsid w:val="00112F34"/>
    <w:rsid w:val="0011306C"/>
    <w:rsid w:val="001130CC"/>
    <w:rsid w:val="001130D5"/>
    <w:rsid w:val="0011319C"/>
    <w:rsid w:val="00113320"/>
    <w:rsid w:val="001133D6"/>
    <w:rsid w:val="00113592"/>
    <w:rsid w:val="001136CE"/>
    <w:rsid w:val="00113737"/>
    <w:rsid w:val="00113740"/>
    <w:rsid w:val="001137BB"/>
    <w:rsid w:val="00113991"/>
    <w:rsid w:val="00113A60"/>
    <w:rsid w:val="00113B7F"/>
    <w:rsid w:val="00113C6D"/>
    <w:rsid w:val="00113F06"/>
    <w:rsid w:val="00114006"/>
    <w:rsid w:val="0011406B"/>
    <w:rsid w:val="00114124"/>
    <w:rsid w:val="001141AA"/>
    <w:rsid w:val="0011426C"/>
    <w:rsid w:val="00114293"/>
    <w:rsid w:val="00114328"/>
    <w:rsid w:val="001143DE"/>
    <w:rsid w:val="00114481"/>
    <w:rsid w:val="0011449B"/>
    <w:rsid w:val="001145CA"/>
    <w:rsid w:val="00114950"/>
    <w:rsid w:val="00114AC0"/>
    <w:rsid w:val="00114AD9"/>
    <w:rsid w:val="00114B59"/>
    <w:rsid w:val="00114B8E"/>
    <w:rsid w:val="00114D52"/>
    <w:rsid w:val="00114E83"/>
    <w:rsid w:val="00114EDD"/>
    <w:rsid w:val="00115028"/>
    <w:rsid w:val="00115247"/>
    <w:rsid w:val="0011530B"/>
    <w:rsid w:val="00115347"/>
    <w:rsid w:val="00115494"/>
    <w:rsid w:val="001154BA"/>
    <w:rsid w:val="00115713"/>
    <w:rsid w:val="0011574F"/>
    <w:rsid w:val="001158F2"/>
    <w:rsid w:val="00115A24"/>
    <w:rsid w:val="00115A40"/>
    <w:rsid w:val="00115B26"/>
    <w:rsid w:val="00115E09"/>
    <w:rsid w:val="00115EE1"/>
    <w:rsid w:val="00115F15"/>
    <w:rsid w:val="00115FD1"/>
    <w:rsid w:val="001160D3"/>
    <w:rsid w:val="001160DD"/>
    <w:rsid w:val="00116101"/>
    <w:rsid w:val="0011616E"/>
    <w:rsid w:val="001163FB"/>
    <w:rsid w:val="00116569"/>
    <w:rsid w:val="00116931"/>
    <w:rsid w:val="001169B1"/>
    <w:rsid w:val="00116B0A"/>
    <w:rsid w:val="00116BB2"/>
    <w:rsid w:val="00116E69"/>
    <w:rsid w:val="00116E9D"/>
    <w:rsid w:val="00116EB3"/>
    <w:rsid w:val="00116EE4"/>
    <w:rsid w:val="00116F9A"/>
    <w:rsid w:val="00117098"/>
    <w:rsid w:val="001170DF"/>
    <w:rsid w:val="00117178"/>
    <w:rsid w:val="001172BA"/>
    <w:rsid w:val="00117679"/>
    <w:rsid w:val="00117846"/>
    <w:rsid w:val="00117993"/>
    <w:rsid w:val="00117AC9"/>
    <w:rsid w:val="00117B0A"/>
    <w:rsid w:val="00117B51"/>
    <w:rsid w:val="00117F4C"/>
    <w:rsid w:val="00120046"/>
    <w:rsid w:val="001200D2"/>
    <w:rsid w:val="00120136"/>
    <w:rsid w:val="001201C2"/>
    <w:rsid w:val="001203CC"/>
    <w:rsid w:val="00120412"/>
    <w:rsid w:val="00120420"/>
    <w:rsid w:val="0012056C"/>
    <w:rsid w:val="001205A8"/>
    <w:rsid w:val="00120B51"/>
    <w:rsid w:val="00120C8B"/>
    <w:rsid w:val="00120E41"/>
    <w:rsid w:val="00120E54"/>
    <w:rsid w:val="00120F2C"/>
    <w:rsid w:val="0012113D"/>
    <w:rsid w:val="001212A5"/>
    <w:rsid w:val="0012138E"/>
    <w:rsid w:val="0012144A"/>
    <w:rsid w:val="0012156C"/>
    <w:rsid w:val="0012162F"/>
    <w:rsid w:val="00121696"/>
    <w:rsid w:val="0012193C"/>
    <w:rsid w:val="00121955"/>
    <w:rsid w:val="00121ADC"/>
    <w:rsid w:val="00121C3F"/>
    <w:rsid w:val="00121E66"/>
    <w:rsid w:val="00121F86"/>
    <w:rsid w:val="00122237"/>
    <w:rsid w:val="0012228A"/>
    <w:rsid w:val="00122388"/>
    <w:rsid w:val="0012255D"/>
    <w:rsid w:val="001225FC"/>
    <w:rsid w:val="00122650"/>
    <w:rsid w:val="001226FE"/>
    <w:rsid w:val="001228F1"/>
    <w:rsid w:val="0012291F"/>
    <w:rsid w:val="00122938"/>
    <w:rsid w:val="0012303A"/>
    <w:rsid w:val="0012313B"/>
    <w:rsid w:val="00123163"/>
    <w:rsid w:val="0012326D"/>
    <w:rsid w:val="001233D3"/>
    <w:rsid w:val="00123490"/>
    <w:rsid w:val="001234F8"/>
    <w:rsid w:val="001238FE"/>
    <w:rsid w:val="001239AF"/>
    <w:rsid w:val="00123A64"/>
    <w:rsid w:val="00123AFF"/>
    <w:rsid w:val="00123BC0"/>
    <w:rsid w:val="00123DF0"/>
    <w:rsid w:val="00123F45"/>
    <w:rsid w:val="0012413F"/>
    <w:rsid w:val="00124189"/>
    <w:rsid w:val="001243B2"/>
    <w:rsid w:val="001244A4"/>
    <w:rsid w:val="001247C8"/>
    <w:rsid w:val="001248EB"/>
    <w:rsid w:val="00124982"/>
    <w:rsid w:val="00124CD9"/>
    <w:rsid w:val="00124D26"/>
    <w:rsid w:val="00124DBF"/>
    <w:rsid w:val="00124E03"/>
    <w:rsid w:val="00124F02"/>
    <w:rsid w:val="00124F59"/>
    <w:rsid w:val="00124FAE"/>
    <w:rsid w:val="00124FD1"/>
    <w:rsid w:val="0012508A"/>
    <w:rsid w:val="001250D9"/>
    <w:rsid w:val="001252E9"/>
    <w:rsid w:val="001252F1"/>
    <w:rsid w:val="0012533C"/>
    <w:rsid w:val="00125498"/>
    <w:rsid w:val="0012557F"/>
    <w:rsid w:val="001255C7"/>
    <w:rsid w:val="0012583A"/>
    <w:rsid w:val="00125AA0"/>
    <w:rsid w:val="00125C59"/>
    <w:rsid w:val="00125CD5"/>
    <w:rsid w:val="00125D48"/>
    <w:rsid w:val="00125E13"/>
    <w:rsid w:val="00125EB9"/>
    <w:rsid w:val="00125F99"/>
    <w:rsid w:val="00125FCB"/>
    <w:rsid w:val="0012602E"/>
    <w:rsid w:val="00126035"/>
    <w:rsid w:val="001260A6"/>
    <w:rsid w:val="0012622B"/>
    <w:rsid w:val="001264AE"/>
    <w:rsid w:val="0012652F"/>
    <w:rsid w:val="00126611"/>
    <w:rsid w:val="00126655"/>
    <w:rsid w:val="001266BE"/>
    <w:rsid w:val="00126711"/>
    <w:rsid w:val="00126749"/>
    <w:rsid w:val="001267A6"/>
    <w:rsid w:val="001268D9"/>
    <w:rsid w:val="00126958"/>
    <w:rsid w:val="00126A71"/>
    <w:rsid w:val="00126C0B"/>
    <w:rsid w:val="00126C7F"/>
    <w:rsid w:val="00126D2A"/>
    <w:rsid w:val="00126D76"/>
    <w:rsid w:val="00126E63"/>
    <w:rsid w:val="00126FEB"/>
    <w:rsid w:val="0012710C"/>
    <w:rsid w:val="001271CC"/>
    <w:rsid w:val="00127325"/>
    <w:rsid w:val="00127402"/>
    <w:rsid w:val="00127410"/>
    <w:rsid w:val="001274AC"/>
    <w:rsid w:val="00127579"/>
    <w:rsid w:val="00127647"/>
    <w:rsid w:val="0012781E"/>
    <w:rsid w:val="001279F1"/>
    <w:rsid w:val="00127C1F"/>
    <w:rsid w:val="00127C62"/>
    <w:rsid w:val="00127DC2"/>
    <w:rsid w:val="00127F43"/>
    <w:rsid w:val="00127F87"/>
    <w:rsid w:val="00130202"/>
    <w:rsid w:val="00130628"/>
    <w:rsid w:val="00130632"/>
    <w:rsid w:val="0013064C"/>
    <w:rsid w:val="00130948"/>
    <w:rsid w:val="001309C8"/>
    <w:rsid w:val="00130B3B"/>
    <w:rsid w:val="00130BE9"/>
    <w:rsid w:val="00130C8C"/>
    <w:rsid w:val="00130CB0"/>
    <w:rsid w:val="00130DF9"/>
    <w:rsid w:val="00130E4F"/>
    <w:rsid w:val="00131221"/>
    <w:rsid w:val="00131341"/>
    <w:rsid w:val="0013137B"/>
    <w:rsid w:val="0013149E"/>
    <w:rsid w:val="00131554"/>
    <w:rsid w:val="001317CB"/>
    <w:rsid w:val="001318EE"/>
    <w:rsid w:val="00131AE0"/>
    <w:rsid w:val="00131B50"/>
    <w:rsid w:val="00131C93"/>
    <w:rsid w:val="00131CAA"/>
    <w:rsid w:val="00131DD2"/>
    <w:rsid w:val="00131EAE"/>
    <w:rsid w:val="00131F6E"/>
    <w:rsid w:val="00131FC9"/>
    <w:rsid w:val="00132120"/>
    <w:rsid w:val="00132371"/>
    <w:rsid w:val="00132596"/>
    <w:rsid w:val="001325D2"/>
    <w:rsid w:val="001325FD"/>
    <w:rsid w:val="00132857"/>
    <w:rsid w:val="00132865"/>
    <w:rsid w:val="0013294B"/>
    <w:rsid w:val="00132969"/>
    <w:rsid w:val="00132C08"/>
    <w:rsid w:val="00133195"/>
    <w:rsid w:val="0013320F"/>
    <w:rsid w:val="001332F6"/>
    <w:rsid w:val="00133444"/>
    <w:rsid w:val="0013362F"/>
    <w:rsid w:val="00133825"/>
    <w:rsid w:val="00133858"/>
    <w:rsid w:val="001338DE"/>
    <w:rsid w:val="00133A79"/>
    <w:rsid w:val="00133EF6"/>
    <w:rsid w:val="00133F25"/>
    <w:rsid w:val="0013406A"/>
    <w:rsid w:val="00134133"/>
    <w:rsid w:val="0013423C"/>
    <w:rsid w:val="001342E4"/>
    <w:rsid w:val="00134339"/>
    <w:rsid w:val="0013437A"/>
    <w:rsid w:val="001345E0"/>
    <w:rsid w:val="001346D4"/>
    <w:rsid w:val="0013474A"/>
    <w:rsid w:val="00134875"/>
    <w:rsid w:val="0013496D"/>
    <w:rsid w:val="00134A4D"/>
    <w:rsid w:val="00134A65"/>
    <w:rsid w:val="00134A7C"/>
    <w:rsid w:val="00134A9A"/>
    <w:rsid w:val="00134BCA"/>
    <w:rsid w:val="00134C8C"/>
    <w:rsid w:val="00134CBE"/>
    <w:rsid w:val="00134D2D"/>
    <w:rsid w:val="00134E09"/>
    <w:rsid w:val="0013503A"/>
    <w:rsid w:val="00135155"/>
    <w:rsid w:val="001351C5"/>
    <w:rsid w:val="00135213"/>
    <w:rsid w:val="00135223"/>
    <w:rsid w:val="0013531A"/>
    <w:rsid w:val="001353D7"/>
    <w:rsid w:val="001356B6"/>
    <w:rsid w:val="00135775"/>
    <w:rsid w:val="001357CE"/>
    <w:rsid w:val="00135832"/>
    <w:rsid w:val="00135950"/>
    <w:rsid w:val="00135C44"/>
    <w:rsid w:val="00135D3B"/>
    <w:rsid w:val="00135D71"/>
    <w:rsid w:val="00135D72"/>
    <w:rsid w:val="00135D97"/>
    <w:rsid w:val="00135DAD"/>
    <w:rsid w:val="00136111"/>
    <w:rsid w:val="0013618D"/>
    <w:rsid w:val="0013629D"/>
    <w:rsid w:val="0013646A"/>
    <w:rsid w:val="0013649B"/>
    <w:rsid w:val="001364CE"/>
    <w:rsid w:val="001365CD"/>
    <w:rsid w:val="0013676F"/>
    <w:rsid w:val="001368A6"/>
    <w:rsid w:val="00136936"/>
    <w:rsid w:val="001369D0"/>
    <w:rsid w:val="00136B31"/>
    <w:rsid w:val="00136C39"/>
    <w:rsid w:val="00136CCA"/>
    <w:rsid w:val="00136DA5"/>
    <w:rsid w:val="00136E2E"/>
    <w:rsid w:val="00136E32"/>
    <w:rsid w:val="00137005"/>
    <w:rsid w:val="0013710C"/>
    <w:rsid w:val="0013718F"/>
    <w:rsid w:val="00137290"/>
    <w:rsid w:val="001373EA"/>
    <w:rsid w:val="001374D9"/>
    <w:rsid w:val="001376FB"/>
    <w:rsid w:val="001377F0"/>
    <w:rsid w:val="001377FC"/>
    <w:rsid w:val="001379DB"/>
    <w:rsid w:val="00137B54"/>
    <w:rsid w:val="00137E13"/>
    <w:rsid w:val="00137E62"/>
    <w:rsid w:val="00137F42"/>
    <w:rsid w:val="00137F58"/>
    <w:rsid w:val="00137F8F"/>
    <w:rsid w:val="00140190"/>
    <w:rsid w:val="001401CC"/>
    <w:rsid w:val="00140440"/>
    <w:rsid w:val="001405F6"/>
    <w:rsid w:val="00140732"/>
    <w:rsid w:val="001407D4"/>
    <w:rsid w:val="0014088B"/>
    <w:rsid w:val="001408D0"/>
    <w:rsid w:val="00140A24"/>
    <w:rsid w:val="00140A64"/>
    <w:rsid w:val="00140AE1"/>
    <w:rsid w:val="00140B9A"/>
    <w:rsid w:val="00140BC9"/>
    <w:rsid w:val="00140D98"/>
    <w:rsid w:val="00140DF5"/>
    <w:rsid w:val="00140F56"/>
    <w:rsid w:val="00140FA9"/>
    <w:rsid w:val="001410BD"/>
    <w:rsid w:val="0014145F"/>
    <w:rsid w:val="00141499"/>
    <w:rsid w:val="001414E0"/>
    <w:rsid w:val="00141701"/>
    <w:rsid w:val="00141837"/>
    <w:rsid w:val="0014186F"/>
    <w:rsid w:val="001419F5"/>
    <w:rsid w:val="00141A55"/>
    <w:rsid w:val="00141B7E"/>
    <w:rsid w:val="00141C31"/>
    <w:rsid w:val="00141CBC"/>
    <w:rsid w:val="00141D39"/>
    <w:rsid w:val="00141E73"/>
    <w:rsid w:val="00141EEE"/>
    <w:rsid w:val="00141F3F"/>
    <w:rsid w:val="00141FBC"/>
    <w:rsid w:val="00142052"/>
    <w:rsid w:val="001422E1"/>
    <w:rsid w:val="0014238F"/>
    <w:rsid w:val="0014252C"/>
    <w:rsid w:val="0014260F"/>
    <w:rsid w:val="00142691"/>
    <w:rsid w:val="0014286C"/>
    <w:rsid w:val="001428AE"/>
    <w:rsid w:val="00142994"/>
    <w:rsid w:val="001429CF"/>
    <w:rsid w:val="00142B91"/>
    <w:rsid w:val="00142BB6"/>
    <w:rsid w:val="00142D47"/>
    <w:rsid w:val="00142D8A"/>
    <w:rsid w:val="00142E21"/>
    <w:rsid w:val="00142EB8"/>
    <w:rsid w:val="00142F9A"/>
    <w:rsid w:val="00143053"/>
    <w:rsid w:val="001432B9"/>
    <w:rsid w:val="00143332"/>
    <w:rsid w:val="00143402"/>
    <w:rsid w:val="00143412"/>
    <w:rsid w:val="001434C3"/>
    <w:rsid w:val="00143513"/>
    <w:rsid w:val="0014351B"/>
    <w:rsid w:val="00143C7D"/>
    <w:rsid w:val="00143F13"/>
    <w:rsid w:val="00143F60"/>
    <w:rsid w:val="0014401C"/>
    <w:rsid w:val="0014402E"/>
    <w:rsid w:val="00144092"/>
    <w:rsid w:val="00144176"/>
    <w:rsid w:val="00144229"/>
    <w:rsid w:val="0014424A"/>
    <w:rsid w:val="0014438D"/>
    <w:rsid w:val="00144398"/>
    <w:rsid w:val="00144600"/>
    <w:rsid w:val="00144769"/>
    <w:rsid w:val="00144916"/>
    <w:rsid w:val="00144A99"/>
    <w:rsid w:val="00144C5A"/>
    <w:rsid w:val="00144D17"/>
    <w:rsid w:val="00144D52"/>
    <w:rsid w:val="00144DBB"/>
    <w:rsid w:val="00144F82"/>
    <w:rsid w:val="00144FCB"/>
    <w:rsid w:val="00145019"/>
    <w:rsid w:val="00145057"/>
    <w:rsid w:val="00145068"/>
    <w:rsid w:val="001452A4"/>
    <w:rsid w:val="001452EC"/>
    <w:rsid w:val="001452F8"/>
    <w:rsid w:val="001454D4"/>
    <w:rsid w:val="00145670"/>
    <w:rsid w:val="00145772"/>
    <w:rsid w:val="00145880"/>
    <w:rsid w:val="001458D0"/>
    <w:rsid w:val="001458E3"/>
    <w:rsid w:val="00145A37"/>
    <w:rsid w:val="00145C51"/>
    <w:rsid w:val="00145D30"/>
    <w:rsid w:val="00145E89"/>
    <w:rsid w:val="00146000"/>
    <w:rsid w:val="0014604C"/>
    <w:rsid w:val="0014605C"/>
    <w:rsid w:val="001463B0"/>
    <w:rsid w:val="0014642A"/>
    <w:rsid w:val="0014643C"/>
    <w:rsid w:val="0014654F"/>
    <w:rsid w:val="00146606"/>
    <w:rsid w:val="001466BA"/>
    <w:rsid w:val="00146847"/>
    <w:rsid w:val="00146860"/>
    <w:rsid w:val="001469F3"/>
    <w:rsid w:val="001469F4"/>
    <w:rsid w:val="00146AA7"/>
    <w:rsid w:val="00146B57"/>
    <w:rsid w:val="00146B63"/>
    <w:rsid w:val="00146C6F"/>
    <w:rsid w:val="00146C75"/>
    <w:rsid w:val="00146D3B"/>
    <w:rsid w:val="00146E35"/>
    <w:rsid w:val="00146EE8"/>
    <w:rsid w:val="00147125"/>
    <w:rsid w:val="0014721A"/>
    <w:rsid w:val="00147251"/>
    <w:rsid w:val="001472A4"/>
    <w:rsid w:val="001472FF"/>
    <w:rsid w:val="0014737F"/>
    <w:rsid w:val="001473AC"/>
    <w:rsid w:val="001474D8"/>
    <w:rsid w:val="00147526"/>
    <w:rsid w:val="001475BB"/>
    <w:rsid w:val="0014763F"/>
    <w:rsid w:val="001476AC"/>
    <w:rsid w:val="001476B6"/>
    <w:rsid w:val="00147787"/>
    <w:rsid w:val="001478B5"/>
    <w:rsid w:val="00147900"/>
    <w:rsid w:val="001479DC"/>
    <w:rsid w:val="00147B4D"/>
    <w:rsid w:val="00147B95"/>
    <w:rsid w:val="00147D1F"/>
    <w:rsid w:val="00147ED1"/>
    <w:rsid w:val="00147F48"/>
    <w:rsid w:val="00147F84"/>
    <w:rsid w:val="0014B025"/>
    <w:rsid w:val="00150024"/>
    <w:rsid w:val="001500FF"/>
    <w:rsid w:val="0015016A"/>
    <w:rsid w:val="001501A7"/>
    <w:rsid w:val="00150221"/>
    <w:rsid w:val="001504E1"/>
    <w:rsid w:val="001504F4"/>
    <w:rsid w:val="00150620"/>
    <w:rsid w:val="00150842"/>
    <w:rsid w:val="001508D7"/>
    <w:rsid w:val="00150925"/>
    <w:rsid w:val="0015092A"/>
    <w:rsid w:val="00150A93"/>
    <w:rsid w:val="00150B45"/>
    <w:rsid w:val="00150BC6"/>
    <w:rsid w:val="00150BEA"/>
    <w:rsid w:val="00150C31"/>
    <w:rsid w:val="00150CC0"/>
    <w:rsid w:val="00150E07"/>
    <w:rsid w:val="00150F09"/>
    <w:rsid w:val="00150F41"/>
    <w:rsid w:val="001510B2"/>
    <w:rsid w:val="00151330"/>
    <w:rsid w:val="00151344"/>
    <w:rsid w:val="00151567"/>
    <w:rsid w:val="001515B9"/>
    <w:rsid w:val="0015167F"/>
    <w:rsid w:val="001516F9"/>
    <w:rsid w:val="001517D3"/>
    <w:rsid w:val="00151832"/>
    <w:rsid w:val="0015184B"/>
    <w:rsid w:val="00151890"/>
    <w:rsid w:val="0015195C"/>
    <w:rsid w:val="0015195D"/>
    <w:rsid w:val="0015198B"/>
    <w:rsid w:val="001519AC"/>
    <w:rsid w:val="00151C10"/>
    <w:rsid w:val="00151D18"/>
    <w:rsid w:val="00151D66"/>
    <w:rsid w:val="00151D95"/>
    <w:rsid w:val="00151DB3"/>
    <w:rsid w:val="00151DDB"/>
    <w:rsid w:val="00151F9E"/>
    <w:rsid w:val="00152051"/>
    <w:rsid w:val="00152178"/>
    <w:rsid w:val="0015241C"/>
    <w:rsid w:val="001524F4"/>
    <w:rsid w:val="00152518"/>
    <w:rsid w:val="0015253D"/>
    <w:rsid w:val="00152701"/>
    <w:rsid w:val="001527AB"/>
    <w:rsid w:val="001527B8"/>
    <w:rsid w:val="0015284C"/>
    <w:rsid w:val="001528B2"/>
    <w:rsid w:val="00152933"/>
    <w:rsid w:val="00152A24"/>
    <w:rsid w:val="00152A55"/>
    <w:rsid w:val="00152D3C"/>
    <w:rsid w:val="00152DDD"/>
    <w:rsid w:val="00153245"/>
    <w:rsid w:val="001532CC"/>
    <w:rsid w:val="001535AC"/>
    <w:rsid w:val="00153622"/>
    <w:rsid w:val="001536AE"/>
    <w:rsid w:val="001536E7"/>
    <w:rsid w:val="0015386D"/>
    <w:rsid w:val="00153A1D"/>
    <w:rsid w:val="00153AD3"/>
    <w:rsid w:val="00153B32"/>
    <w:rsid w:val="00153C00"/>
    <w:rsid w:val="00153C5E"/>
    <w:rsid w:val="00153CCC"/>
    <w:rsid w:val="00153E9F"/>
    <w:rsid w:val="00153F4C"/>
    <w:rsid w:val="00153F63"/>
    <w:rsid w:val="00153FEF"/>
    <w:rsid w:val="001541DC"/>
    <w:rsid w:val="001544C0"/>
    <w:rsid w:val="00154576"/>
    <w:rsid w:val="001546A1"/>
    <w:rsid w:val="00154764"/>
    <w:rsid w:val="00154783"/>
    <w:rsid w:val="001547C2"/>
    <w:rsid w:val="0015487E"/>
    <w:rsid w:val="00154A8B"/>
    <w:rsid w:val="00154BF7"/>
    <w:rsid w:val="00154C35"/>
    <w:rsid w:val="00154C49"/>
    <w:rsid w:val="00154D2E"/>
    <w:rsid w:val="00154D82"/>
    <w:rsid w:val="00154DD8"/>
    <w:rsid w:val="00154EC2"/>
    <w:rsid w:val="00155020"/>
    <w:rsid w:val="001550FE"/>
    <w:rsid w:val="00155264"/>
    <w:rsid w:val="0015559B"/>
    <w:rsid w:val="00155657"/>
    <w:rsid w:val="0015567F"/>
    <w:rsid w:val="0015570E"/>
    <w:rsid w:val="00155712"/>
    <w:rsid w:val="00155AC4"/>
    <w:rsid w:val="00155BB9"/>
    <w:rsid w:val="00155D16"/>
    <w:rsid w:val="00155D76"/>
    <w:rsid w:val="00155ED9"/>
    <w:rsid w:val="00155FB1"/>
    <w:rsid w:val="00155FE3"/>
    <w:rsid w:val="00155FFB"/>
    <w:rsid w:val="00156028"/>
    <w:rsid w:val="00156180"/>
    <w:rsid w:val="00156222"/>
    <w:rsid w:val="0015626B"/>
    <w:rsid w:val="0015639D"/>
    <w:rsid w:val="00156402"/>
    <w:rsid w:val="00156595"/>
    <w:rsid w:val="00156A0C"/>
    <w:rsid w:val="001570E0"/>
    <w:rsid w:val="0015717C"/>
    <w:rsid w:val="001571C6"/>
    <w:rsid w:val="00157249"/>
    <w:rsid w:val="001576D9"/>
    <w:rsid w:val="00157755"/>
    <w:rsid w:val="00157AE5"/>
    <w:rsid w:val="00157BBD"/>
    <w:rsid w:val="00157C28"/>
    <w:rsid w:val="00157D2C"/>
    <w:rsid w:val="00157DD1"/>
    <w:rsid w:val="00157F2B"/>
    <w:rsid w:val="00157F75"/>
    <w:rsid w:val="00157FA8"/>
    <w:rsid w:val="00157FCC"/>
    <w:rsid w:val="0016023B"/>
    <w:rsid w:val="001602A0"/>
    <w:rsid w:val="001602F9"/>
    <w:rsid w:val="00160396"/>
    <w:rsid w:val="0016040D"/>
    <w:rsid w:val="00160473"/>
    <w:rsid w:val="00160618"/>
    <w:rsid w:val="00160658"/>
    <w:rsid w:val="001607E0"/>
    <w:rsid w:val="00160BC8"/>
    <w:rsid w:val="00160EF6"/>
    <w:rsid w:val="00160F0D"/>
    <w:rsid w:val="001610D0"/>
    <w:rsid w:val="001610E7"/>
    <w:rsid w:val="0016165D"/>
    <w:rsid w:val="001617DB"/>
    <w:rsid w:val="00161907"/>
    <w:rsid w:val="00161AEA"/>
    <w:rsid w:val="00161B81"/>
    <w:rsid w:val="00161CF4"/>
    <w:rsid w:val="00161E2D"/>
    <w:rsid w:val="00161F01"/>
    <w:rsid w:val="00161F27"/>
    <w:rsid w:val="0016201A"/>
    <w:rsid w:val="00162106"/>
    <w:rsid w:val="0016217E"/>
    <w:rsid w:val="001621A8"/>
    <w:rsid w:val="001621E7"/>
    <w:rsid w:val="001622B7"/>
    <w:rsid w:val="001622E7"/>
    <w:rsid w:val="001623D2"/>
    <w:rsid w:val="00162429"/>
    <w:rsid w:val="0016265A"/>
    <w:rsid w:val="00162773"/>
    <w:rsid w:val="00162797"/>
    <w:rsid w:val="0016289E"/>
    <w:rsid w:val="00162996"/>
    <w:rsid w:val="00162A22"/>
    <w:rsid w:val="00162A4C"/>
    <w:rsid w:val="00162BEF"/>
    <w:rsid w:val="00162C84"/>
    <w:rsid w:val="00162ED2"/>
    <w:rsid w:val="00162F38"/>
    <w:rsid w:val="00162F8C"/>
    <w:rsid w:val="00162F90"/>
    <w:rsid w:val="001632A4"/>
    <w:rsid w:val="00163412"/>
    <w:rsid w:val="001635C3"/>
    <w:rsid w:val="001635C9"/>
    <w:rsid w:val="00163711"/>
    <w:rsid w:val="0016372F"/>
    <w:rsid w:val="001637EB"/>
    <w:rsid w:val="00163850"/>
    <w:rsid w:val="00163A32"/>
    <w:rsid w:val="00163A8E"/>
    <w:rsid w:val="00163AAE"/>
    <w:rsid w:val="00163BB3"/>
    <w:rsid w:val="00163CA5"/>
    <w:rsid w:val="00163D95"/>
    <w:rsid w:val="00163DBF"/>
    <w:rsid w:val="00163E7B"/>
    <w:rsid w:val="00163F83"/>
    <w:rsid w:val="0016403B"/>
    <w:rsid w:val="00164134"/>
    <w:rsid w:val="001642DD"/>
    <w:rsid w:val="00164328"/>
    <w:rsid w:val="00164364"/>
    <w:rsid w:val="0016473F"/>
    <w:rsid w:val="00164745"/>
    <w:rsid w:val="001647C5"/>
    <w:rsid w:val="00164965"/>
    <w:rsid w:val="001649F0"/>
    <w:rsid w:val="00164A85"/>
    <w:rsid w:val="00164AB3"/>
    <w:rsid w:val="00164AF7"/>
    <w:rsid w:val="00164B3D"/>
    <w:rsid w:val="00164BEA"/>
    <w:rsid w:val="00164DE4"/>
    <w:rsid w:val="00164E57"/>
    <w:rsid w:val="00165014"/>
    <w:rsid w:val="00165024"/>
    <w:rsid w:val="00165049"/>
    <w:rsid w:val="0016507F"/>
    <w:rsid w:val="00165180"/>
    <w:rsid w:val="001655B3"/>
    <w:rsid w:val="00165639"/>
    <w:rsid w:val="00165649"/>
    <w:rsid w:val="00165664"/>
    <w:rsid w:val="001656A3"/>
    <w:rsid w:val="0016577D"/>
    <w:rsid w:val="001659D8"/>
    <w:rsid w:val="00165A05"/>
    <w:rsid w:val="00165A79"/>
    <w:rsid w:val="00165D7C"/>
    <w:rsid w:val="00165DD1"/>
    <w:rsid w:val="00165E5A"/>
    <w:rsid w:val="00165F30"/>
    <w:rsid w:val="001660E9"/>
    <w:rsid w:val="001663EA"/>
    <w:rsid w:val="0016662E"/>
    <w:rsid w:val="00166683"/>
    <w:rsid w:val="0016677B"/>
    <w:rsid w:val="001667A4"/>
    <w:rsid w:val="001667C7"/>
    <w:rsid w:val="00166816"/>
    <w:rsid w:val="00166968"/>
    <w:rsid w:val="001669BD"/>
    <w:rsid w:val="00166A7E"/>
    <w:rsid w:val="00166B85"/>
    <w:rsid w:val="00166BD1"/>
    <w:rsid w:val="00166BF0"/>
    <w:rsid w:val="00166F23"/>
    <w:rsid w:val="00166F37"/>
    <w:rsid w:val="00166F87"/>
    <w:rsid w:val="00166FC5"/>
    <w:rsid w:val="00166FCC"/>
    <w:rsid w:val="00167179"/>
    <w:rsid w:val="001671C1"/>
    <w:rsid w:val="00167221"/>
    <w:rsid w:val="0016723F"/>
    <w:rsid w:val="001672D2"/>
    <w:rsid w:val="001672D5"/>
    <w:rsid w:val="00167426"/>
    <w:rsid w:val="00167434"/>
    <w:rsid w:val="0016749C"/>
    <w:rsid w:val="0016756B"/>
    <w:rsid w:val="0016757B"/>
    <w:rsid w:val="00167656"/>
    <w:rsid w:val="001677CE"/>
    <w:rsid w:val="001677F4"/>
    <w:rsid w:val="00167867"/>
    <w:rsid w:val="00167963"/>
    <w:rsid w:val="00167C20"/>
    <w:rsid w:val="00167C5F"/>
    <w:rsid w:val="00167C67"/>
    <w:rsid w:val="00167CAC"/>
    <w:rsid w:val="00167CBA"/>
    <w:rsid w:val="00167D0C"/>
    <w:rsid w:val="00167DA7"/>
    <w:rsid w:val="00170091"/>
    <w:rsid w:val="001700BF"/>
    <w:rsid w:val="0017011C"/>
    <w:rsid w:val="001701D1"/>
    <w:rsid w:val="0017026C"/>
    <w:rsid w:val="001702FC"/>
    <w:rsid w:val="001704D5"/>
    <w:rsid w:val="00170518"/>
    <w:rsid w:val="00170663"/>
    <w:rsid w:val="0017072B"/>
    <w:rsid w:val="001707FD"/>
    <w:rsid w:val="00170AB0"/>
    <w:rsid w:val="00170B5F"/>
    <w:rsid w:val="00170C0F"/>
    <w:rsid w:val="00170DA8"/>
    <w:rsid w:val="00170EEF"/>
    <w:rsid w:val="00171348"/>
    <w:rsid w:val="001713F9"/>
    <w:rsid w:val="0017169E"/>
    <w:rsid w:val="001716EC"/>
    <w:rsid w:val="0017174F"/>
    <w:rsid w:val="001717B6"/>
    <w:rsid w:val="001717EC"/>
    <w:rsid w:val="0017181B"/>
    <w:rsid w:val="00171949"/>
    <w:rsid w:val="00171973"/>
    <w:rsid w:val="001719B9"/>
    <w:rsid w:val="00171AAC"/>
    <w:rsid w:val="00171BFF"/>
    <w:rsid w:val="00171D48"/>
    <w:rsid w:val="00171D8F"/>
    <w:rsid w:val="00171DEB"/>
    <w:rsid w:val="00171FB8"/>
    <w:rsid w:val="0017204D"/>
    <w:rsid w:val="00172176"/>
    <w:rsid w:val="00172380"/>
    <w:rsid w:val="001724B3"/>
    <w:rsid w:val="001724B8"/>
    <w:rsid w:val="001724C0"/>
    <w:rsid w:val="0017253B"/>
    <w:rsid w:val="0017273B"/>
    <w:rsid w:val="0017291C"/>
    <w:rsid w:val="00172987"/>
    <w:rsid w:val="00172A2F"/>
    <w:rsid w:val="00172C64"/>
    <w:rsid w:val="00172D3D"/>
    <w:rsid w:val="00172D8E"/>
    <w:rsid w:val="00173103"/>
    <w:rsid w:val="00173241"/>
    <w:rsid w:val="0017359F"/>
    <w:rsid w:val="001735B2"/>
    <w:rsid w:val="001735F0"/>
    <w:rsid w:val="001737F5"/>
    <w:rsid w:val="00173AEA"/>
    <w:rsid w:val="00173B98"/>
    <w:rsid w:val="00173B9D"/>
    <w:rsid w:val="00173BDE"/>
    <w:rsid w:val="00173BF9"/>
    <w:rsid w:val="00173CAA"/>
    <w:rsid w:val="00173ECD"/>
    <w:rsid w:val="00173F6F"/>
    <w:rsid w:val="0017409B"/>
    <w:rsid w:val="0017409D"/>
    <w:rsid w:val="001740F5"/>
    <w:rsid w:val="0017417A"/>
    <w:rsid w:val="001741F5"/>
    <w:rsid w:val="00174340"/>
    <w:rsid w:val="00174425"/>
    <w:rsid w:val="001745E8"/>
    <w:rsid w:val="001748E7"/>
    <w:rsid w:val="001748F4"/>
    <w:rsid w:val="00174914"/>
    <w:rsid w:val="00174A80"/>
    <w:rsid w:val="00174B5D"/>
    <w:rsid w:val="00174BA5"/>
    <w:rsid w:val="00174DD4"/>
    <w:rsid w:val="00174DD6"/>
    <w:rsid w:val="00174E2B"/>
    <w:rsid w:val="00174E32"/>
    <w:rsid w:val="00174E3B"/>
    <w:rsid w:val="00174F35"/>
    <w:rsid w:val="00175318"/>
    <w:rsid w:val="00175388"/>
    <w:rsid w:val="0017538F"/>
    <w:rsid w:val="00175442"/>
    <w:rsid w:val="00175532"/>
    <w:rsid w:val="00175547"/>
    <w:rsid w:val="0017564C"/>
    <w:rsid w:val="001756B1"/>
    <w:rsid w:val="001759FC"/>
    <w:rsid w:val="00175B17"/>
    <w:rsid w:val="00175C0F"/>
    <w:rsid w:val="00175C97"/>
    <w:rsid w:val="00175C9E"/>
    <w:rsid w:val="00175ECA"/>
    <w:rsid w:val="00175F6A"/>
    <w:rsid w:val="00176088"/>
    <w:rsid w:val="001760A1"/>
    <w:rsid w:val="001760D7"/>
    <w:rsid w:val="00176135"/>
    <w:rsid w:val="0017618D"/>
    <w:rsid w:val="00176191"/>
    <w:rsid w:val="001765F3"/>
    <w:rsid w:val="00176616"/>
    <w:rsid w:val="00176804"/>
    <w:rsid w:val="0017687F"/>
    <w:rsid w:val="00176985"/>
    <w:rsid w:val="0017699A"/>
    <w:rsid w:val="001769C5"/>
    <w:rsid w:val="00176C22"/>
    <w:rsid w:val="00176C48"/>
    <w:rsid w:val="00176CCD"/>
    <w:rsid w:val="00176DB7"/>
    <w:rsid w:val="00176ED0"/>
    <w:rsid w:val="00176F58"/>
    <w:rsid w:val="0017703A"/>
    <w:rsid w:val="001771DB"/>
    <w:rsid w:val="001772F6"/>
    <w:rsid w:val="00177318"/>
    <w:rsid w:val="001773D0"/>
    <w:rsid w:val="001773EE"/>
    <w:rsid w:val="0017761F"/>
    <w:rsid w:val="00177644"/>
    <w:rsid w:val="001778A7"/>
    <w:rsid w:val="001778AF"/>
    <w:rsid w:val="001778FF"/>
    <w:rsid w:val="001779DA"/>
    <w:rsid w:val="001779EB"/>
    <w:rsid w:val="00177BF5"/>
    <w:rsid w:val="00177CA2"/>
    <w:rsid w:val="00177D52"/>
    <w:rsid w:val="00177F8B"/>
    <w:rsid w:val="00177FA6"/>
    <w:rsid w:val="0018021C"/>
    <w:rsid w:val="001802AE"/>
    <w:rsid w:val="00180383"/>
    <w:rsid w:val="0018061A"/>
    <w:rsid w:val="00180740"/>
    <w:rsid w:val="0018074F"/>
    <w:rsid w:val="00180791"/>
    <w:rsid w:val="00180824"/>
    <w:rsid w:val="00180872"/>
    <w:rsid w:val="00180960"/>
    <w:rsid w:val="00180A61"/>
    <w:rsid w:val="00180A94"/>
    <w:rsid w:val="00180A9C"/>
    <w:rsid w:val="00180C7D"/>
    <w:rsid w:val="00180E32"/>
    <w:rsid w:val="00181043"/>
    <w:rsid w:val="0018117E"/>
    <w:rsid w:val="001811A9"/>
    <w:rsid w:val="00181245"/>
    <w:rsid w:val="001813EE"/>
    <w:rsid w:val="0018153E"/>
    <w:rsid w:val="001815E7"/>
    <w:rsid w:val="001817B9"/>
    <w:rsid w:val="001818C2"/>
    <w:rsid w:val="00181951"/>
    <w:rsid w:val="00181A05"/>
    <w:rsid w:val="00181A09"/>
    <w:rsid w:val="00181A1C"/>
    <w:rsid w:val="00181AAB"/>
    <w:rsid w:val="00181B3B"/>
    <w:rsid w:val="00181B91"/>
    <w:rsid w:val="00181C3A"/>
    <w:rsid w:val="00181C84"/>
    <w:rsid w:val="00181C8E"/>
    <w:rsid w:val="00181C9D"/>
    <w:rsid w:val="00181D14"/>
    <w:rsid w:val="00181E13"/>
    <w:rsid w:val="00181EA9"/>
    <w:rsid w:val="00181F14"/>
    <w:rsid w:val="00181FF2"/>
    <w:rsid w:val="00182319"/>
    <w:rsid w:val="0018239F"/>
    <w:rsid w:val="001823D4"/>
    <w:rsid w:val="00182881"/>
    <w:rsid w:val="001828D6"/>
    <w:rsid w:val="00182C2C"/>
    <w:rsid w:val="00182E97"/>
    <w:rsid w:val="00182EC3"/>
    <w:rsid w:val="001832E4"/>
    <w:rsid w:val="0018349B"/>
    <w:rsid w:val="001835BC"/>
    <w:rsid w:val="00183884"/>
    <w:rsid w:val="00183BF7"/>
    <w:rsid w:val="00183C42"/>
    <w:rsid w:val="00183EA1"/>
    <w:rsid w:val="00183EB6"/>
    <w:rsid w:val="00184029"/>
    <w:rsid w:val="0018404E"/>
    <w:rsid w:val="00184124"/>
    <w:rsid w:val="0018425C"/>
    <w:rsid w:val="00184293"/>
    <w:rsid w:val="00184365"/>
    <w:rsid w:val="001843A2"/>
    <w:rsid w:val="001845C9"/>
    <w:rsid w:val="001845DE"/>
    <w:rsid w:val="00184634"/>
    <w:rsid w:val="001849A5"/>
    <w:rsid w:val="001849BE"/>
    <w:rsid w:val="0018516F"/>
    <w:rsid w:val="001851BA"/>
    <w:rsid w:val="001853F7"/>
    <w:rsid w:val="001854DE"/>
    <w:rsid w:val="00185534"/>
    <w:rsid w:val="00185559"/>
    <w:rsid w:val="001855C9"/>
    <w:rsid w:val="0018560E"/>
    <w:rsid w:val="0018560F"/>
    <w:rsid w:val="00185738"/>
    <w:rsid w:val="00185789"/>
    <w:rsid w:val="00185927"/>
    <w:rsid w:val="00185CC6"/>
    <w:rsid w:val="00185D55"/>
    <w:rsid w:val="0018604E"/>
    <w:rsid w:val="001860D4"/>
    <w:rsid w:val="00186136"/>
    <w:rsid w:val="00186278"/>
    <w:rsid w:val="001863BB"/>
    <w:rsid w:val="001863EF"/>
    <w:rsid w:val="001866EE"/>
    <w:rsid w:val="001867D6"/>
    <w:rsid w:val="00186B45"/>
    <w:rsid w:val="00186C91"/>
    <w:rsid w:val="00186ED6"/>
    <w:rsid w:val="00186FD6"/>
    <w:rsid w:val="00186FDE"/>
    <w:rsid w:val="001871F5"/>
    <w:rsid w:val="001873E0"/>
    <w:rsid w:val="0018745F"/>
    <w:rsid w:val="00187508"/>
    <w:rsid w:val="0018755C"/>
    <w:rsid w:val="001875F4"/>
    <w:rsid w:val="0018760E"/>
    <w:rsid w:val="001876E1"/>
    <w:rsid w:val="0018782B"/>
    <w:rsid w:val="00187918"/>
    <w:rsid w:val="00187928"/>
    <w:rsid w:val="0018797B"/>
    <w:rsid w:val="00187AD5"/>
    <w:rsid w:val="00187B0F"/>
    <w:rsid w:val="00187D81"/>
    <w:rsid w:val="00187EC0"/>
    <w:rsid w:val="00187FFE"/>
    <w:rsid w:val="0019004E"/>
    <w:rsid w:val="001901EC"/>
    <w:rsid w:val="0019036D"/>
    <w:rsid w:val="001903E1"/>
    <w:rsid w:val="001905AF"/>
    <w:rsid w:val="0019078B"/>
    <w:rsid w:val="0019080C"/>
    <w:rsid w:val="0019089C"/>
    <w:rsid w:val="00190B9D"/>
    <w:rsid w:val="00190BF6"/>
    <w:rsid w:val="00190C83"/>
    <w:rsid w:val="00190D4F"/>
    <w:rsid w:val="00190DD8"/>
    <w:rsid w:val="00190F9C"/>
    <w:rsid w:val="00190FA9"/>
    <w:rsid w:val="00191075"/>
    <w:rsid w:val="00191085"/>
    <w:rsid w:val="0019112B"/>
    <w:rsid w:val="00191170"/>
    <w:rsid w:val="001912BC"/>
    <w:rsid w:val="001914A2"/>
    <w:rsid w:val="00191542"/>
    <w:rsid w:val="001917FE"/>
    <w:rsid w:val="001918E7"/>
    <w:rsid w:val="00191AC6"/>
    <w:rsid w:val="00191B39"/>
    <w:rsid w:val="00191B4A"/>
    <w:rsid w:val="00191B6D"/>
    <w:rsid w:val="00191BB3"/>
    <w:rsid w:val="00191C99"/>
    <w:rsid w:val="00191E19"/>
    <w:rsid w:val="00191FAE"/>
    <w:rsid w:val="00192015"/>
    <w:rsid w:val="001921C6"/>
    <w:rsid w:val="00192231"/>
    <w:rsid w:val="00192423"/>
    <w:rsid w:val="001925C9"/>
    <w:rsid w:val="001925ED"/>
    <w:rsid w:val="001926E7"/>
    <w:rsid w:val="0019278B"/>
    <w:rsid w:val="00192910"/>
    <w:rsid w:val="00192999"/>
    <w:rsid w:val="001929EE"/>
    <w:rsid w:val="00192B05"/>
    <w:rsid w:val="00192B83"/>
    <w:rsid w:val="00192C61"/>
    <w:rsid w:val="00192D7D"/>
    <w:rsid w:val="00192E6B"/>
    <w:rsid w:val="00192E97"/>
    <w:rsid w:val="00192F9A"/>
    <w:rsid w:val="001930C1"/>
    <w:rsid w:val="00193203"/>
    <w:rsid w:val="0019325C"/>
    <w:rsid w:val="00193362"/>
    <w:rsid w:val="0019342D"/>
    <w:rsid w:val="001934C5"/>
    <w:rsid w:val="00193522"/>
    <w:rsid w:val="001938DB"/>
    <w:rsid w:val="001939B6"/>
    <w:rsid w:val="00193C1F"/>
    <w:rsid w:val="00193C24"/>
    <w:rsid w:val="00193C49"/>
    <w:rsid w:val="00193D11"/>
    <w:rsid w:val="00193F01"/>
    <w:rsid w:val="00194050"/>
    <w:rsid w:val="001940DF"/>
    <w:rsid w:val="001941B2"/>
    <w:rsid w:val="001942A6"/>
    <w:rsid w:val="00194424"/>
    <w:rsid w:val="001946D9"/>
    <w:rsid w:val="00194796"/>
    <w:rsid w:val="00194924"/>
    <w:rsid w:val="00194A42"/>
    <w:rsid w:val="00194A49"/>
    <w:rsid w:val="00194BB8"/>
    <w:rsid w:val="00194CF8"/>
    <w:rsid w:val="00194E02"/>
    <w:rsid w:val="00194FEA"/>
    <w:rsid w:val="00195138"/>
    <w:rsid w:val="00195465"/>
    <w:rsid w:val="001954B4"/>
    <w:rsid w:val="0019554B"/>
    <w:rsid w:val="00195703"/>
    <w:rsid w:val="00195AD8"/>
    <w:rsid w:val="00195B09"/>
    <w:rsid w:val="00195BA3"/>
    <w:rsid w:val="00195BD3"/>
    <w:rsid w:val="00195D51"/>
    <w:rsid w:val="00195DB8"/>
    <w:rsid w:val="00196057"/>
    <w:rsid w:val="00196415"/>
    <w:rsid w:val="0019643E"/>
    <w:rsid w:val="00196474"/>
    <w:rsid w:val="001964B1"/>
    <w:rsid w:val="00196723"/>
    <w:rsid w:val="00196764"/>
    <w:rsid w:val="00196849"/>
    <w:rsid w:val="00196862"/>
    <w:rsid w:val="0019693A"/>
    <w:rsid w:val="001969EA"/>
    <w:rsid w:val="00196C3A"/>
    <w:rsid w:val="00196CE0"/>
    <w:rsid w:val="00196E5F"/>
    <w:rsid w:val="00196E93"/>
    <w:rsid w:val="00196EA0"/>
    <w:rsid w:val="00196F98"/>
    <w:rsid w:val="0019701A"/>
    <w:rsid w:val="00197132"/>
    <w:rsid w:val="0019733B"/>
    <w:rsid w:val="001976AF"/>
    <w:rsid w:val="001976DB"/>
    <w:rsid w:val="00197731"/>
    <w:rsid w:val="001978D2"/>
    <w:rsid w:val="00197B74"/>
    <w:rsid w:val="00197EE9"/>
    <w:rsid w:val="00197F19"/>
    <w:rsid w:val="001A006C"/>
    <w:rsid w:val="001A00AF"/>
    <w:rsid w:val="001A02A5"/>
    <w:rsid w:val="001A0483"/>
    <w:rsid w:val="001A04BB"/>
    <w:rsid w:val="001A057C"/>
    <w:rsid w:val="001A08EC"/>
    <w:rsid w:val="001A0906"/>
    <w:rsid w:val="001A0ABD"/>
    <w:rsid w:val="001A0B38"/>
    <w:rsid w:val="001A0BA2"/>
    <w:rsid w:val="001A0C37"/>
    <w:rsid w:val="001A0EA5"/>
    <w:rsid w:val="001A0EB5"/>
    <w:rsid w:val="001A0EF2"/>
    <w:rsid w:val="001A11AF"/>
    <w:rsid w:val="001A11B8"/>
    <w:rsid w:val="001A1231"/>
    <w:rsid w:val="001A128F"/>
    <w:rsid w:val="001A12F4"/>
    <w:rsid w:val="001A1559"/>
    <w:rsid w:val="001A16D8"/>
    <w:rsid w:val="001A193C"/>
    <w:rsid w:val="001A198B"/>
    <w:rsid w:val="001A1A28"/>
    <w:rsid w:val="001A1A32"/>
    <w:rsid w:val="001A1A33"/>
    <w:rsid w:val="001A1EDB"/>
    <w:rsid w:val="001A205C"/>
    <w:rsid w:val="001A2287"/>
    <w:rsid w:val="001A2330"/>
    <w:rsid w:val="001A2434"/>
    <w:rsid w:val="001A24A6"/>
    <w:rsid w:val="001A24B5"/>
    <w:rsid w:val="001A28BE"/>
    <w:rsid w:val="001A29DD"/>
    <w:rsid w:val="001A2BFC"/>
    <w:rsid w:val="001A2C46"/>
    <w:rsid w:val="001A2E8F"/>
    <w:rsid w:val="001A3022"/>
    <w:rsid w:val="001A30BE"/>
    <w:rsid w:val="001A30D8"/>
    <w:rsid w:val="001A30F9"/>
    <w:rsid w:val="001A3317"/>
    <w:rsid w:val="001A336B"/>
    <w:rsid w:val="001A344C"/>
    <w:rsid w:val="001A3529"/>
    <w:rsid w:val="001A35D1"/>
    <w:rsid w:val="001A365A"/>
    <w:rsid w:val="001A38DB"/>
    <w:rsid w:val="001A39A5"/>
    <w:rsid w:val="001A3AAC"/>
    <w:rsid w:val="001A3BDE"/>
    <w:rsid w:val="001A3C25"/>
    <w:rsid w:val="001A3D08"/>
    <w:rsid w:val="001A3D14"/>
    <w:rsid w:val="001A3D2D"/>
    <w:rsid w:val="001A3DF7"/>
    <w:rsid w:val="001A3F6F"/>
    <w:rsid w:val="001A3FF5"/>
    <w:rsid w:val="001A43EB"/>
    <w:rsid w:val="001A44E7"/>
    <w:rsid w:val="001A44F0"/>
    <w:rsid w:val="001A45B4"/>
    <w:rsid w:val="001A478F"/>
    <w:rsid w:val="001A47AD"/>
    <w:rsid w:val="001A49F4"/>
    <w:rsid w:val="001A4A70"/>
    <w:rsid w:val="001A4ADD"/>
    <w:rsid w:val="001A4D35"/>
    <w:rsid w:val="001A4FC9"/>
    <w:rsid w:val="001A52AA"/>
    <w:rsid w:val="001A540E"/>
    <w:rsid w:val="001A55B3"/>
    <w:rsid w:val="001A56C3"/>
    <w:rsid w:val="001A5784"/>
    <w:rsid w:val="001A582C"/>
    <w:rsid w:val="001A58BF"/>
    <w:rsid w:val="001A58FD"/>
    <w:rsid w:val="001A5993"/>
    <w:rsid w:val="001A5A8E"/>
    <w:rsid w:val="001A5ABF"/>
    <w:rsid w:val="001A5CAA"/>
    <w:rsid w:val="001A5CC6"/>
    <w:rsid w:val="001A5D7C"/>
    <w:rsid w:val="001A5E57"/>
    <w:rsid w:val="001A5EE8"/>
    <w:rsid w:val="001A6036"/>
    <w:rsid w:val="001A60B2"/>
    <w:rsid w:val="001A619B"/>
    <w:rsid w:val="001A6284"/>
    <w:rsid w:val="001A629B"/>
    <w:rsid w:val="001A6311"/>
    <w:rsid w:val="001A63DA"/>
    <w:rsid w:val="001A6585"/>
    <w:rsid w:val="001A65E7"/>
    <w:rsid w:val="001A68CA"/>
    <w:rsid w:val="001A68ED"/>
    <w:rsid w:val="001A6957"/>
    <w:rsid w:val="001A6A7A"/>
    <w:rsid w:val="001A6C6B"/>
    <w:rsid w:val="001A6C78"/>
    <w:rsid w:val="001A6FC5"/>
    <w:rsid w:val="001A707B"/>
    <w:rsid w:val="001A7114"/>
    <w:rsid w:val="001A713D"/>
    <w:rsid w:val="001A719F"/>
    <w:rsid w:val="001A72C1"/>
    <w:rsid w:val="001A761A"/>
    <w:rsid w:val="001A76F5"/>
    <w:rsid w:val="001A781B"/>
    <w:rsid w:val="001A78D8"/>
    <w:rsid w:val="001A7C3E"/>
    <w:rsid w:val="001A7D8D"/>
    <w:rsid w:val="001A7DAC"/>
    <w:rsid w:val="001A7ECF"/>
    <w:rsid w:val="001A7EE9"/>
    <w:rsid w:val="001A7F22"/>
    <w:rsid w:val="001B0048"/>
    <w:rsid w:val="001B0465"/>
    <w:rsid w:val="001B04FB"/>
    <w:rsid w:val="001B051A"/>
    <w:rsid w:val="001B07EF"/>
    <w:rsid w:val="001B094E"/>
    <w:rsid w:val="001B0AC9"/>
    <w:rsid w:val="001B0AEC"/>
    <w:rsid w:val="001B0B2E"/>
    <w:rsid w:val="001B0DE4"/>
    <w:rsid w:val="001B0DF0"/>
    <w:rsid w:val="001B0E0C"/>
    <w:rsid w:val="001B0E5F"/>
    <w:rsid w:val="001B1081"/>
    <w:rsid w:val="001B11B0"/>
    <w:rsid w:val="001B11BB"/>
    <w:rsid w:val="001B12C0"/>
    <w:rsid w:val="001B1500"/>
    <w:rsid w:val="001B1515"/>
    <w:rsid w:val="001B18C4"/>
    <w:rsid w:val="001B1955"/>
    <w:rsid w:val="001B19B8"/>
    <w:rsid w:val="001B1BC6"/>
    <w:rsid w:val="001B1D43"/>
    <w:rsid w:val="001B1D4C"/>
    <w:rsid w:val="001B1F5E"/>
    <w:rsid w:val="001B208E"/>
    <w:rsid w:val="001B21EC"/>
    <w:rsid w:val="001B255A"/>
    <w:rsid w:val="001B25EA"/>
    <w:rsid w:val="001B2688"/>
    <w:rsid w:val="001B269C"/>
    <w:rsid w:val="001B26F4"/>
    <w:rsid w:val="001B2962"/>
    <w:rsid w:val="001B2982"/>
    <w:rsid w:val="001B298F"/>
    <w:rsid w:val="001B29EA"/>
    <w:rsid w:val="001B2A69"/>
    <w:rsid w:val="001B2AE8"/>
    <w:rsid w:val="001B2B50"/>
    <w:rsid w:val="001B2D74"/>
    <w:rsid w:val="001B2D9A"/>
    <w:rsid w:val="001B300D"/>
    <w:rsid w:val="001B32F8"/>
    <w:rsid w:val="001B3334"/>
    <w:rsid w:val="001B348B"/>
    <w:rsid w:val="001B3520"/>
    <w:rsid w:val="001B35BE"/>
    <w:rsid w:val="001B3624"/>
    <w:rsid w:val="001B3737"/>
    <w:rsid w:val="001B37E0"/>
    <w:rsid w:val="001B38AD"/>
    <w:rsid w:val="001B3904"/>
    <w:rsid w:val="001B39DD"/>
    <w:rsid w:val="001B3A4D"/>
    <w:rsid w:val="001B3B7C"/>
    <w:rsid w:val="001B3C90"/>
    <w:rsid w:val="001B3E10"/>
    <w:rsid w:val="001B3FA6"/>
    <w:rsid w:val="001B40EE"/>
    <w:rsid w:val="001B427D"/>
    <w:rsid w:val="001B435E"/>
    <w:rsid w:val="001B43DE"/>
    <w:rsid w:val="001B4440"/>
    <w:rsid w:val="001B452B"/>
    <w:rsid w:val="001B460F"/>
    <w:rsid w:val="001B4741"/>
    <w:rsid w:val="001B487E"/>
    <w:rsid w:val="001B48F7"/>
    <w:rsid w:val="001B48FB"/>
    <w:rsid w:val="001B49A6"/>
    <w:rsid w:val="001B49CF"/>
    <w:rsid w:val="001B4BDE"/>
    <w:rsid w:val="001B4C0B"/>
    <w:rsid w:val="001B4C8A"/>
    <w:rsid w:val="001B4F25"/>
    <w:rsid w:val="001B4F9E"/>
    <w:rsid w:val="001B513B"/>
    <w:rsid w:val="001B51CE"/>
    <w:rsid w:val="001B51DA"/>
    <w:rsid w:val="001B5282"/>
    <w:rsid w:val="001B541A"/>
    <w:rsid w:val="001B5434"/>
    <w:rsid w:val="001B5471"/>
    <w:rsid w:val="001B5576"/>
    <w:rsid w:val="001B55A8"/>
    <w:rsid w:val="001B5A9A"/>
    <w:rsid w:val="001B5C6A"/>
    <w:rsid w:val="001B5D14"/>
    <w:rsid w:val="001B5EA1"/>
    <w:rsid w:val="001B6387"/>
    <w:rsid w:val="001B6542"/>
    <w:rsid w:val="001B655D"/>
    <w:rsid w:val="001B6598"/>
    <w:rsid w:val="001B6742"/>
    <w:rsid w:val="001B677A"/>
    <w:rsid w:val="001B6780"/>
    <w:rsid w:val="001B68B3"/>
    <w:rsid w:val="001B69E9"/>
    <w:rsid w:val="001B6A75"/>
    <w:rsid w:val="001B6A8C"/>
    <w:rsid w:val="001B6BDA"/>
    <w:rsid w:val="001B6C00"/>
    <w:rsid w:val="001B6D31"/>
    <w:rsid w:val="001B6D4A"/>
    <w:rsid w:val="001B6D78"/>
    <w:rsid w:val="001B6E72"/>
    <w:rsid w:val="001B6F23"/>
    <w:rsid w:val="001B702B"/>
    <w:rsid w:val="001B7056"/>
    <w:rsid w:val="001B7103"/>
    <w:rsid w:val="001B7139"/>
    <w:rsid w:val="001B717C"/>
    <w:rsid w:val="001B7181"/>
    <w:rsid w:val="001B7205"/>
    <w:rsid w:val="001B729A"/>
    <w:rsid w:val="001B72E4"/>
    <w:rsid w:val="001B732E"/>
    <w:rsid w:val="001B73E7"/>
    <w:rsid w:val="001B74E0"/>
    <w:rsid w:val="001B7503"/>
    <w:rsid w:val="001B7738"/>
    <w:rsid w:val="001B78B4"/>
    <w:rsid w:val="001B79F6"/>
    <w:rsid w:val="001B7B5A"/>
    <w:rsid w:val="001B7C2B"/>
    <w:rsid w:val="001B7D3D"/>
    <w:rsid w:val="001B7DA8"/>
    <w:rsid w:val="001B7DF2"/>
    <w:rsid w:val="001B7F8B"/>
    <w:rsid w:val="001B7FA2"/>
    <w:rsid w:val="001C0045"/>
    <w:rsid w:val="001C04BE"/>
    <w:rsid w:val="001C0712"/>
    <w:rsid w:val="001C087D"/>
    <w:rsid w:val="001C0B3C"/>
    <w:rsid w:val="001C0C9C"/>
    <w:rsid w:val="001C0D0B"/>
    <w:rsid w:val="001C0DDE"/>
    <w:rsid w:val="001C0EB2"/>
    <w:rsid w:val="001C0F9A"/>
    <w:rsid w:val="001C1116"/>
    <w:rsid w:val="001C128E"/>
    <w:rsid w:val="001C151E"/>
    <w:rsid w:val="001C17B1"/>
    <w:rsid w:val="001C1912"/>
    <w:rsid w:val="001C1920"/>
    <w:rsid w:val="001C1B03"/>
    <w:rsid w:val="001C1D5F"/>
    <w:rsid w:val="001C1DF0"/>
    <w:rsid w:val="001C1F3E"/>
    <w:rsid w:val="001C20A5"/>
    <w:rsid w:val="001C2160"/>
    <w:rsid w:val="001C223C"/>
    <w:rsid w:val="001C232E"/>
    <w:rsid w:val="001C25A6"/>
    <w:rsid w:val="001C2653"/>
    <w:rsid w:val="001C28B2"/>
    <w:rsid w:val="001C29C7"/>
    <w:rsid w:val="001C2A3E"/>
    <w:rsid w:val="001C2A78"/>
    <w:rsid w:val="001C2AC9"/>
    <w:rsid w:val="001C2B49"/>
    <w:rsid w:val="001C2C40"/>
    <w:rsid w:val="001C2C62"/>
    <w:rsid w:val="001C2DE8"/>
    <w:rsid w:val="001C2F55"/>
    <w:rsid w:val="001C2FBC"/>
    <w:rsid w:val="001C320A"/>
    <w:rsid w:val="001C322E"/>
    <w:rsid w:val="001C345C"/>
    <w:rsid w:val="001C3551"/>
    <w:rsid w:val="001C3584"/>
    <w:rsid w:val="001C3726"/>
    <w:rsid w:val="001C3AC2"/>
    <w:rsid w:val="001C3CB3"/>
    <w:rsid w:val="001C3DAC"/>
    <w:rsid w:val="001C3EFD"/>
    <w:rsid w:val="001C426E"/>
    <w:rsid w:val="001C43CA"/>
    <w:rsid w:val="001C4447"/>
    <w:rsid w:val="001C44C3"/>
    <w:rsid w:val="001C462A"/>
    <w:rsid w:val="001C4737"/>
    <w:rsid w:val="001C4739"/>
    <w:rsid w:val="001C47F7"/>
    <w:rsid w:val="001C484C"/>
    <w:rsid w:val="001C4977"/>
    <w:rsid w:val="001C4A1C"/>
    <w:rsid w:val="001C4AC7"/>
    <w:rsid w:val="001C4DB6"/>
    <w:rsid w:val="001C4E39"/>
    <w:rsid w:val="001C50D8"/>
    <w:rsid w:val="001C512E"/>
    <w:rsid w:val="001C523E"/>
    <w:rsid w:val="001C579C"/>
    <w:rsid w:val="001C5834"/>
    <w:rsid w:val="001C59E8"/>
    <w:rsid w:val="001C5AFB"/>
    <w:rsid w:val="001C5C25"/>
    <w:rsid w:val="001C5C9A"/>
    <w:rsid w:val="001C5D1A"/>
    <w:rsid w:val="001C5E52"/>
    <w:rsid w:val="001C5F45"/>
    <w:rsid w:val="001C60C9"/>
    <w:rsid w:val="001C61B0"/>
    <w:rsid w:val="001C630B"/>
    <w:rsid w:val="001C6385"/>
    <w:rsid w:val="001C6410"/>
    <w:rsid w:val="001C65F4"/>
    <w:rsid w:val="001C660F"/>
    <w:rsid w:val="001C6636"/>
    <w:rsid w:val="001C6648"/>
    <w:rsid w:val="001C6693"/>
    <w:rsid w:val="001C6740"/>
    <w:rsid w:val="001C6A08"/>
    <w:rsid w:val="001C6A81"/>
    <w:rsid w:val="001C6B2E"/>
    <w:rsid w:val="001C6C84"/>
    <w:rsid w:val="001C6EFC"/>
    <w:rsid w:val="001C6F13"/>
    <w:rsid w:val="001C7171"/>
    <w:rsid w:val="001C71D0"/>
    <w:rsid w:val="001C7329"/>
    <w:rsid w:val="001C7449"/>
    <w:rsid w:val="001C75DC"/>
    <w:rsid w:val="001C76EC"/>
    <w:rsid w:val="001C7887"/>
    <w:rsid w:val="001C7A3E"/>
    <w:rsid w:val="001C7B52"/>
    <w:rsid w:val="001C7C76"/>
    <w:rsid w:val="001C7E15"/>
    <w:rsid w:val="001D0016"/>
    <w:rsid w:val="001D009C"/>
    <w:rsid w:val="001D0144"/>
    <w:rsid w:val="001D02FE"/>
    <w:rsid w:val="001D03D5"/>
    <w:rsid w:val="001D0582"/>
    <w:rsid w:val="001D06BD"/>
    <w:rsid w:val="001D0804"/>
    <w:rsid w:val="001D080C"/>
    <w:rsid w:val="001D0918"/>
    <w:rsid w:val="001D0B63"/>
    <w:rsid w:val="001D0BF2"/>
    <w:rsid w:val="001D0CF7"/>
    <w:rsid w:val="001D0FAC"/>
    <w:rsid w:val="001D10B2"/>
    <w:rsid w:val="001D1143"/>
    <w:rsid w:val="001D1232"/>
    <w:rsid w:val="001D1234"/>
    <w:rsid w:val="001D12DD"/>
    <w:rsid w:val="001D136C"/>
    <w:rsid w:val="001D1374"/>
    <w:rsid w:val="001D1466"/>
    <w:rsid w:val="001D14A5"/>
    <w:rsid w:val="001D1559"/>
    <w:rsid w:val="001D16DF"/>
    <w:rsid w:val="001D18E8"/>
    <w:rsid w:val="001D1978"/>
    <w:rsid w:val="001D1A62"/>
    <w:rsid w:val="001D1B19"/>
    <w:rsid w:val="001D1B78"/>
    <w:rsid w:val="001D1BCF"/>
    <w:rsid w:val="001D1C67"/>
    <w:rsid w:val="001D1DFE"/>
    <w:rsid w:val="001D1F17"/>
    <w:rsid w:val="001D20A5"/>
    <w:rsid w:val="001D2167"/>
    <w:rsid w:val="001D216D"/>
    <w:rsid w:val="001D21A5"/>
    <w:rsid w:val="001D21C5"/>
    <w:rsid w:val="001D222B"/>
    <w:rsid w:val="001D223A"/>
    <w:rsid w:val="001D2363"/>
    <w:rsid w:val="001D25DB"/>
    <w:rsid w:val="001D263C"/>
    <w:rsid w:val="001D26A2"/>
    <w:rsid w:val="001D2737"/>
    <w:rsid w:val="001D2AA0"/>
    <w:rsid w:val="001D2B67"/>
    <w:rsid w:val="001D2D1E"/>
    <w:rsid w:val="001D2D3D"/>
    <w:rsid w:val="001D2D42"/>
    <w:rsid w:val="001D2E61"/>
    <w:rsid w:val="001D2E81"/>
    <w:rsid w:val="001D2E8F"/>
    <w:rsid w:val="001D2E90"/>
    <w:rsid w:val="001D3087"/>
    <w:rsid w:val="001D30A8"/>
    <w:rsid w:val="001D30D0"/>
    <w:rsid w:val="001D30F4"/>
    <w:rsid w:val="001D3121"/>
    <w:rsid w:val="001D33E1"/>
    <w:rsid w:val="001D33F4"/>
    <w:rsid w:val="001D341E"/>
    <w:rsid w:val="001D36A0"/>
    <w:rsid w:val="001D3883"/>
    <w:rsid w:val="001D39F0"/>
    <w:rsid w:val="001D3A5F"/>
    <w:rsid w:val="001D3BFC"/>
    <w:rsid w:val="001D3E9B"/>
    <w:rsid w:val="001D3F8E"/>
    <w:rsid w:val="001D3FAB"/>
    <w:rsid w:val="001D3FFD"/>
    <w:rsid w:val="001D4047"/>
    <w:rsid w:val="001D4181"/>
    <w:rsid w:val="001D4341"/>
    <w:rsid w:val="001D47EE"/>
    <w:rsid w:val="001D47FA"/>
    <w:rsid w:val="001D482F"/>
    <w:rsid w:val="001D4BB9"/>
    <w:rsid w:val="001D4D65"/>
    <w:rsid w:val="001D4EDF"/>
    <w:rsid w:val="001D50CB"/>
    <w:rsid w:val="001D512B"/>
    <w:rsid w:val="001D5350"/>
    <w:rsid w:val="001D53C0"/>
    <w:rsid w:val="001D54B3"/>
    <w:rsid w:val="001D5526"/>
    <w:rsid w:val="001D554A"/>
    <w:rsid w:val="001D5568"/>
    <w:rsid w:val="001D5574"/>
    <w:rsid w:val="001D5630"/>
    <w:rsid w:val="001D56C1"/>
    <w:rsid w:val="001D5797"/>
    <w:rsid w:val="001D57E2"/>
    <w:rsid w:val="001D592B"/>
    <w:rsid w:val="001D592E"/>
    <w:rsid w:val="001D59F3"/>
    <w:rsid w:val="001D59FE"/>
    <w:rsid w:val="001D5D82"/>
    <w:rsid w:val="001D5FFF"/>
    <w:rsid w:val="001D60AF"/>
    <w:rsid w:val="001D6289"/>
    <w:rsid w:val="001D6297"/>
    <w:rsid w:val="001D6382"/>
    <w:rsid w:val="001D65C2"/>
    <w:rsid w:val="001D6616"/>
    <w:rsid w:val="001D66ED"/>
    <w:rsid w:val="001D6743"/>
    <w:rsid w:val="001D68C4"/>
    <w:rsid w:val="001D68E9"/>
    <w:rsid w:val="001D6BDC"/>
    <w:rsid w:val="001D6D56"/>
    <w:rsid w:val="001D6F31"/>
    <w:rsid w:val="001D6F38"/>
    <w:rsid w:val="001D717E"/>
    <w:rsid w:val="001D72E2"/>
    <w:rsid w:val="001D7381"/>
    <w:rsid w:val="001D7528"/>
    <w:rsid w:val="001D7634"/>
    <w:rsid w:val="001D7642"/>
    <w:rsid w:val="001D7667"/>
    <w:rsid w:val="001D7726"/>
    <w:rsid w:val="001D7765"/>
    <w:rsid w:val="001D7AA2"/>
    <w:rsid w:val="001D7B52"/>
    <w:rsid w:val="001D7C1C"/>
    <w:rsid w:val="001E0259"/>
    <w:rsid w:val="001E02FA"/>
    <w:rsid w:val="001E03C7"/>
    <w:rsid w:val="001E0455"/>
    <w:rsid w:val="001E0528"/>
    <w:rsid w:val="001E0604"/>
    <w:rsid w:val="001E062D"/>
    <w:rsid w:val="001E0792"/>
    <w:rsid w:val="001E0887"/>
    <w:rsid w:val="001E08DB"/>
    <w:rsid w:val="001E0A15"/>
    <w:rsid w:val="001E0A2C"/>
    <w:rsid w:val="001E0A62"/>
    <w:rsid w:val="001E0E42"/>
    <w:rsid w:val="001E0ED3"/>
    <w:rsid w:val="001E0F53"/>
    <w:rsid w:val="001E1214"/>
    <w:rsid w:val="001E1295"/>
    <w:rsid w:val="001E12D8"/>
    <w:rsid w:val="001E1401"/>
    <w:rsid w:val="001E14C5"/>
    <w:rsid w:val="001E14F6"/>
    <w:rsid w:val="001E1516"/>
    <w:rsid w:val="001E1531"/>
    <w:rsid w:val="001E15DF"/>
    <w:rsid w:val="001E15FD"/>
    <w:rsid w:val="001E1699"/>
    <w:rsid w:val="001E16CE"/>
    <w:rsid w:val="001E1B30"/>
    <w:rsid w:val="001E1B89"/>
    <w:rsid w:val="001E1BC0"/>
    <w:rsid w:val="001E1E38"/>
    <w:rsid w:val="001E1ED6"/>
    <w:rsid w:val="001E1F88"/>
    <w:rsid w:val="001E207D"/>
    <w:rsid w:val="001E2263"/>
    <w:rsid w:val="001E2402"/>
    <w:rsid w:val="001E245F"/>
    <w:rsid w:val="001E2466"/>
    <w:rsid w:val="001E2489"/>
    <w:rsid w:val="001E24DE"/>
    <w:rsid w:val="001E2584"/>
    <w:rsid w:val="001E25A7"/>
    <w:rsid w:val="001E27C8"/>
    <w:rsid w:val="001E2968"/>
    <w:rsid w:val="001E2B91"/>
    <w:rsid w:val="001E2CE1"/>
    <w:rsid w:val="001E2EA0"/>
    <w:rsid w:val="001E2FA1"/>
    <w:rsid w:val="001E3018"/>
    <w:rsid w:val="001E30B8"/>
    <w:rsid w:val="001E30BF"/>
    <w:rsid w:val="001E30DF"/>
    <w:rsid w:val="001E314D"/>
    <w:rsid w:val="001E3171"/>
    <w:rsid w:val="001E3179"/>
    <w:rsid w:val="001E3245"/>
    <w:rsid w:val="001E33EE"/>
    <w:rsid w:val="001E3441"/>
    <w:rsid w:val="001E34C8"/>
    <w:rsid w:val="001E3513"/>
    <w:rsid w:val="001E35C4"/>
    <w:rsid w:val="001E3623"/>
    <w:rsid w:val="001E3A51"/>
    <w:rsid w:val="001E3CE9"/>
    <w:rsid w:val="001E3D5A"/>
    <w:rsid w:val="001E3E85"/>
    <w:rsid w:val="001E3EB3"/>
    <w:rsid w:val="001E408C"/>
    <w:rsid w:val="001E4172"/>
    <w:rsid w:val="001E4205"/>
    <w:rsid w:val="001E4491"/>
    <w:rsid w:val="001E4493"/>
    <w:rsid w:val="001E44B5"/>
    <w:rsid w:val="001E461E"/>
    <w:rsid w:val="001E47A6"/>
    <w:rsid w:val="001E47AB"/>
    <w:rsid w:val="001E47FD"/>
    <w:rsid w:val="001E4817"/>
    <w:rsid w:val="001E4A26"/>
    <w:rsid w:val="001E4D59"/>
    <w:rsid w:val="001E4F47"/>
    <w:rsid w:val="001E4F4F"/>
    <w:rsid w:val="001E4FB8"/>
    <w:rsid w:val="001E4FD5"/>
    <w:rsid w:val="001E5101"/>
    <w:rsid w:val="001E510B"/>
    <w:rsid w:val="001E513A"/>
    <w:rsid w:val="001E513E"/>
    <w:rsid w:val="001E5185"/>
    <w:rsid w:val="001E52A1"/>
    <w:rsid w:val="001E547F"/>
    <w:rsid w:val="001E57EF"/>
    <w:rsid w:val="001E580C"/>
    <w:rsid w:val="001E5842"/>
    <w:rsid w:val="001E58F8"/>
    <w:rsid w:val="001E593E"/>
    <w:rsid w:val="001E598A"/>
    <w:rsid w:val="001E5B2C"/>
    <w:rsid w:val="001E5BA5"/>
    <w:rsid w:val="001E5BEB"/>
    <w:rsid w:val="001E5BF8"/>
    <w:rsid w:val="001E5EFC"/>
    <w:rsid w:val="001E620F"/>
    <w:rsid w:val="001E6255"/>
    <w:rsid w:val="001E6364"/>
    <w:rsid w:val="001E6424"/>
    <w:rsid w:val="001E6427"/>
    <w:rsid w:val="001E6540"/>
    <w:rsid w:val="001E6634"/>
    <w:rsid w:val="001E66FB"/>
    <w:rsid w:val="001E67D5"/>
    <w:rsid w:val="001E68B9"/>
    <w:rsid w:val="001E6974"/>
    <w:rsid w:val="001E69D5"/>
    <w:rsid w:val="001E6AB3"/>
    <w:rsid w:val="001E6C12"/>
    <w:rsid w:val="001E6D50"/>
    <w:rsid w:val="001E6D67"/>
    <w:rsid w:val="001E6DD3"/>
    <w:rsid w:val="001E6FDB"/>
    <w:rsid w:val="001E7073"/>
    <w:rsid w:val="001E71AA"/>
    <w:rsid w:val="001E720D"/>
    <w:rsid w:val="001E72A7"/>
    <w:rsid w:val="001E72C1"/>
    <w:rsid w:val="001E734B"/>
    <w:rsid w:val="001E7376"/>
    <w:rsid w:val="001E7456"/>
    <w:rsid w:val="001E74E7"/>
    <w:rsid w:val="001E775A"/>
    <w:rsid w:val="001E7761"/>
    <w:rsid w:val="001E77C4"/>
    <w:rsid w:val="001E7828"/>
    <w:rsid w:val="001E7939"/>
    <w:rsid w:val="001E7A0F"/>
    <w:rsid w:val="001E7BC0"/>
    <w:rsid w:val="001E7C26"/>
    <w:rsid w:val="001E7C4C"/>
    <w:rsid w:val="001E7CA1"/>
    <w:rsid w:val="001E7CFB"/>
    <w:rsid w:val="001E7F68"/>
    <w:rsid w:val="001F002E"/>
    <w:rsid w:val="001F00C6"/>
    <w:rsid w:val="001F0139"/>
    <w:rsid w:val="001F0158"/>
    <w:rsid w:val="001F0459"/>
    <w:rsid w:val="001F0726"/>
    <w:rsid w:val="001F07B4"/>
    <w:rsid w:val="001F07E6"/>
    <w:rsid w:val="001F0AC3"/>
    <w:rsid w:val="001F0CFE"/>
    <w:rsid w:val="001F0D8A"/>
    <w:rsid w:val="001F0DAF"/>
    <w:rsid w:val="001F1036"/>
    <w:rsid w:val="001F10EB"/>
    <w:rsid w:val="001F114D"/>
    <w:rsid w:val="001F1169"/>
    <w:rsid w:val="001F1185"/>
    <w:rsid w:val="001F11F3"/>
    <w:rsid w:val="001F11FA"/>
    <w:rsid w:val="001F1213"/>
    <w:rsid w:val="001F1321"/>
    <w:rsid w:val="001F1346"/>
    <w:rsid w:val="001F136D"/>
    <w:rsid w:val="001F1514"/>
    <w:rsid w:val="001F157F"/>
    <w:rsid w:val="001F1604"/>
    <w:rsid w:val="001F164D"/>
    <w:rsid w:val="001F1661"/>
    <w:rsid w:val="001F1819"/>
    <w:rsid w:val="001F19FD"/>
    <w:rsid w:val="001F1ACA"/>
    <w:rsid w:val="001F1B2B"/>
    <w:rsid w:val="001F1BBE"/>
    <w:rsid w:val="001F1CB1"/>
    <w:rsid w:val="001F1DEF"/>
    <w:rsid w:val="001F1E12"/>
    <w:rsid w:val="001F1EB9"/>
    <w:rsid w:val="001F1F27"/>
    <w:rsid w:val="001F1F3B"/>
    <w:rsid w:val="001F23B0"/>
    <w:rsid w:val="001F23FB"/>
    <w:rsid w:val="001F245C"/>
    <w:rsid w:val="001F2508"/>
    <w:rsid w:val="001F2652"/>
    <w:rsid w:val="001F2665"/>
    <w:rsid w:val="001F2682"/>
    <w:rsid w:val="001F28BD"/>
    <w:rsid w:val="001F28D2"/>
    <w:rsid w:val="001F2B4D"/>
    <w:rsid w:val="001F2D2D"/>
    <w:rsid w:val="001F2D5D"/>
    <w:rsid w:val="001F2FC9"/>
    <w:rsid w:val="001F313B"/>
    <w:rsid w:val="001F313F"/>
    <w:rsid w:val="001F31EA"/>
    <w:rsid w:val="001F327D"/>
    <w:rsid w:val="001F32B7"/>
    <w:rsid w:val="001F33D3"/>
    <w:rsid w:val="001F354E"/>
    <w:rsid w:val="001F361B"/>
    <w:rsid w:val="001F3622"/>
    <w:rsid w:val="001F3668"/>
    <w:rsid w:val="001F36D9"/>
    <w:rsid w:val="001F381C"/>
    <w:rsid w:val="001F386D"/>
    <w:rsid w:val="001F38CD"/>
    <w:rsid w:val="001F3917"/>
    <w:rsid w:val="001F39E3"/>
    <w:rsid w:val="001F3A79"/>
    <w:rsid w:val="001F3ABB"/>
    <w:rsid w:val="001F3BDA"/>
    <w:rsid w:val="001F3BE7"/>
    <w:rsid w:val="001F3C66"/>
    <w:rsid w:val="001F3C8C"/>
    <w:rsid w:val="001F3D0F"/>
    <w:rsid w:val="001F3DA5"/>
    <w:rsid w:val="001F3F0F"/>
    <w:rsid w:val="001F406B"/>
    <w:rsid w:val="001F410B"/>
    <w:rsid w:val="001F414C"/>
    <w:rsid w:val="001F4187"/>
    <w:rsid w:val="001F469C"/>
    <w:rsid w:val="001F480B"/>
    <w:rsid w:val="001F4968"/>
    <w:rsid w:val="001F4A48"/>
    <w:rsid w:val="001F4C2A"/>
    <w:rsid w:val="001F4C9B"/>
    <w:rsid w:val="001F4DBB"/>
    <w:rsid w:val="001F5035"/>
    <w:rsid w:val="001F533C"/>
    <w:rsid w:val="001F54BE"/>
    <w:rsid w:val="001F554F"/>
    <w:rsid w:val="001F5592"/>
    <w:rsid w:val="001F5809"/>
    <w:rsid w:val="001F582E"/>
    <w:rsid w:val="001F58D2"/>
    <w:rsid w:val="001F5AB4"/>
    <w:rsid w:val="001F5C0E"/>
    <w:rsid w:val="001F5E28"/>
    <w:rsid w:val="001F5E37"/>
    <w:rsid w:val="001F6092"/>
    <w:rsid w:val="001F62A8"/>
    <w:rsid w:val="001F640F"/>
    <w:rsid w:val="001F69BC"/>
    <w:rsid w:val="001F6A2F"/>
    <w:rsid w:val="001F6ADE"/>
    <w:rsid w:val="001F6C7F"/>
    <w:rsid w:val="001F6C91"/>
    <w:rsid w:val="001F6E2E"/>
    <w:rsid w:val="001F6E9B"/>
    <w:rsid w:val="001F6EE7"/>
    <w:rsid w:val="001F6F62"/>
    <w:rsid w:val="001F71FA"/>
    <w:rsid w:val="001F720B"/>
    <w:rsid w:val="001F7352"/>
    <w:rsid w:val="001F737E"/>
    <w:rsid w:val="001F7471"/>
    <w:rsid w:val="001F758B"/>
    <w:rsid w:val="001F76D2"/>
    <w:rsid w:val="001F786D"/>
    <w:rsid w:val="001F7939"/>
    <w:rsid w:val="001F7B52"/>
    <w:rsid w:val="001F7BA4"/>
    <w:rsid w:val="001F7CB0"/>
    <w:rsid w:val="001F7D72"/>
    <w:rsid w:val="001F7DB8"/>
    <w:rsid w:val="001F7DCB"/>
    <w:rsid w:val="001F7E51"/>
    <w:rsid w:val="001F7FD5"/>
    <w:rsid w:val="00200060"/>
    <w:rsid w:val="002001B8"/>
    <w:rsid w:val="002002C4"/>
    <w:rsid w:val="00200345"/>
    <w:rsid w:val="00200399"/>
    <w:rsid w:val="00200479"/>
    <w:rsid w:val="00200489"/>
    <w:rsid w:val="00200582"/>
    <w:rsid w:val="00200677"/>
    <w:rsid w:val="002008C7"/>
    <w:rsid w:val="00200970"/>
    <w:rsid w:val="00200973"/>
    <w:rsid w:val="002009D7"/>
    <w:rsid w:val="00200A72"/>
    <w:rsid w:val="00200B61"/>
    <w:rsid w:val="00200B6B"/>
    <w:rsid w:val="00200D19"/>
    <w:rsid w:val="0020117B"/>
    <w:rsid w:val="002012B7"/>
    <w:rsid w:val="00201435"/>
    <w:rsid w:val="002014F2"/>
    <w:rsid w:val="002015AF"/>
    <w:rsid w:val="00201740"/>
    <w:rsid w:val="00201895"/>
    <w:rsid w:val="00201B8D"/>
    <w:rsid w:val="00201C99"/>
    <w:rsid w:val="00201D57"/>
    <w:rsid w:val="00201E41"/>
    <w:rsid w:val="00201FC4"/>
    <w:rsid w:val="00201FD1"/>
    <w:rsid w:val="00201FDC"/>
    <w:rsid w:val="0020239D"/>
    <w:rsid w:val="00202451"/>
    <w:rsid w:val="002025C0"/>
    <w:rsid w:val="00202649"/>
    <w:rsid w:val="0020270E"/>
    <w:rsid w:val="002027BC"/>
    <w:rsid w:val="002028E1"/>
    <w:rsid w:val="00202975"/>
    <w:rsid w:val="00202983"/>
    <w:rsid w:val="002029BA"/>
    <w:rsid w:val="00202AC2"/>
    <w:rsid w:val="00202B79"/>
    <w:rsid w:val="00202D0A"/>
    <w:rsid w:val="00202E09"/>
    <w:rsid w:val="00202E13"/>
    <w:rsid w:val="00202F72"/>
    <w:rsid w:val="00202FE9"/>
    <w:rsid w:val="0020305E"/>
    <w:rsid w:val="00203091"/>
    <w:rsid w:val="0020327F"/>
    <w:rsid w:val="00203442"/>
    <w:rsid w:val="00203534"/>
    <w:rsid w:val="002035AB"/>
    <w:rsid w:val="00203714"/>
    <w:rsid w:val="00203762"/>
    <w:rsid w:val="00203924"/>
    <w:rsid w:val="00203955"/>
    <w:rsid w:val="002039C1"/>
    <w:rsid w:val="00203A23"/>
    <w:rsid w:val="00203A95"/>
    <w:rsid w:val="00203AF5"/>
    <w:rsid w:val="00203C79"/>
    <w:rsid w:val="00204014"/>
    <w:rsid w:val="0020413E"/>
    <w:rsid w:val="002041DA"/>
    <w:rsid w:val="002041DB"/>
    <w:rsid w:val="00204338"/>
    <w:rsid w:val="0020436A"/>
    <w:rsid w:val="00204520"/>
    <w:rsid w:val="00204566"/>
    <w:rsid w:val="00204796"/>
    <w:rsid w:val="00204834"/>
    <w:rsid w:val="00204992"/>
    <w:rsid w:val="00204CC3"/>
    <w:rsid w:val="00204D9E"/>
    <w:rsid w:val="00204E3A"/>
    <w:rsid w:val="00204EFF"/>
    <w:rsid w:val="00204F2C"/>
    <w:rsid w:val="00204F95"/>
    <w:rsid w:val="002053A4"/>
    <w:rsid w:val="002053AF"/>
    <w:rsid w:val="002053DE"/>
    <w:rsid w:val="002059F2"/>
    <w:rsid w:val="00205A2A"/>
    <w:rsid w:val="00205A9A"/>
    <w:rsid w:val="00205C25"/>
    <w:rsid w:val="00205CE9"/>
    <w:rsid w:val="00205E0C"/>
    <w:rsid w:val="00205F00"/>
    <w:rsid w:val="002065E4"/>
    <w:rsid w:val="002065F4"/>
    <w:rsid w:val="002066BB"/>
    <w:rsid w:val="00206A7F"/>
    <w:rsid w:val="00206AD4"/>
    <w:rsid w:val="00206B8B"/>
    <w:rsid w:val="00206BBB"/>
    <w:rsid w:val="00206C1C"/>
    <w:rsid w:val="00206D21"/>
    <w:rsid w:val="00206D4A"/>
    <w:rsid w:val="00206E2D"/>
    <w:rsid w:val="0020703C"/>
    <w:rsid w:val="0020706E"/>
    <w:rsid w:val="00207175"/>
    <w:rsid w:val="002072C4"/>
    <w:rsid w:val="00207349"/>
    <w:rsid w:val="002074AF"/>
    <w:rsid w:val="00207677"/>
    <w:rsid w:val="0020771F"/>
    <w:rsid w:val="002078F8"/>
    <w:rsid w:val="002079B1"/>
    <w:rsid w:val="00207A16"/>
    <w:rsid w:val="00207A57"/>
    <w:rsid w:val="00207C9C"/>
    <w:rsid w:val="00207E8E"/>
    <w:rsid w:val="00210010"/>
    <w:rsid w:val="0021007B"/>
    <w:rsid w:val="0021024A"/>
    <w:rsid w:val="0021027E"/>
    <w:rsid w:val="002102C6"/>
    <w:rsid w:val="002104C3"/>
    <w:rsid w:val="002104EE"/>
    <w:rsid w:val="00210586"/>
    <w:rsid w:val="0021069A"/>
    <w:rsid w:val="0021070C"/>
    <w:rsid w:val="00210779"/>
    <w:rsid w:val="00210782"/>
    <w:rsid w:val="0021086F"/>
    <w:rsid w:val="00210AD3"/>
    <w:rsid w:val="00210BD2"/>
    <w:rsid w:val="00210C29"/>
    <w:rsid w:val="00210C3F"/>
    <w:rsid w:val="00210C73"/>
    <w:rsid w:val="00210D33"/>
    <w:rsid w:val="00210F8C"/>
    <w:rsid w:val="00211135"/>
    <w:rsid w:val="0021113D"/>
    <w:rsid w:val="00211140"/>
    <w:rsid w:val="00211658"/>
    <w:rsid w:val="002116DE"/>
    <w:rsid w:val="002117AC"/>
    <w:rsid w:val="0021196C"/>
    <w:rsid w:val="00211AB3"/>
    <w:rsid w:val="00211B24"/>
    <w:rsid w:val="00211D24"/>
    <w:rsid w:val="00211EBF"/>
    <w:rsid w:val="00211F21"/>
    <w:rsid w:val="00211F74"/>
    <w:rsid w:val="00211FED"/>
    <w:rsid w:val="00212059"/>
    <w:rsid w:val="0021210E"/>
    <w:rsid w:val="00212293"/>
    <w:rsid w:val="0021235E"/>
    <w:rsid w:val="00212435"/>
    <w:rsid w:val="0021264F"/>
    <w:rsid w:val="002126DF"/>
    <w:rsid w:val="00212743"/>
    <w:rsid w:val="002127DA"/>
    <w:rsid w:val="00212880"/>
    <w:rsid w:val="00212BA0"/>
    <w:rsid w:val="00212BBC"/>
    <w:rsid w:val="00212CD4"/>
    <w:rsid w:val="00212EA3"/>
    <w:rsid w:val="00212F42"/>
    <w:rsid w:val="0021301F"/>
    <w:rsid w:val="0021317A"/>
    <w:rsid w:val="0021317B"/>
    <w:rsid w:val="002131C3"/>
    <w:rsid w:val="002132A3"/>
    <w:rsid w:val="002132A4"/>
    <w:rsid w:val="002132E2"/>
    <w:rsid w:val="00213435"/>
    <w:rsid w:val="0021349B"/>
    <w:rsid w:val="00213730"/>
    <w:rsid w:val="00213774"/>
    <w:rsid w:val="002137B1"/>
    <w:rsid w:val="0021384A"/>
    <w:rsid w:val="00213986"/>
    <w:rsid w:val="002139EC"/>
    <w:rsid w:val="00213A67"/>
    <w:rsid w:val="00213D60"/>
    <w:rsid w:val="00213DF1"/>
    <w:rsid w:val="00213E01"/>
    <w:rsid w:val="00213E58"/>
    <w:rsid w:val="00213EB5"/>
    <w:rsid w:val="002140A8"/>
    <w:rsid w:val="002141D7"/>
    <w:rsid w:val="00214358"/>
    <w:rsid w:val="002145A3"/>
    <w:rsid w:val="002145D9"/>
    <w:rsid w:val="00214602"/>
    <w:rsid w:val="00214608"/>
    <w:rsid w:val="00214690"/>
    <w:rsid w:val="00214846"/>
    <w:rsid w:val="00214965"/>
    <w:rsid w:val="002149F1"/>
    <w:rsid w:val="00214A31"/>
    <w:rsid w:val="00214A7A"/>
    <w:rsid w:val="00214A94"/>
    <w:rsid w:val="00214BD0"/>
    <w:rsid w:val="00214E9E"/>
    <w:rsid w:val="00214F74"/>
    <w:rsid w:val="00214F90"/>
    <w:rsid w:val="00214FF1"/>
    <w:rsid w:val="00215074"/>
    <w:rsid w:val="002150FE"/>
    <w:rsid w:val="00215126"/>
    <w:rsid w:val="0021527E"/>
    <w:rsid w:val="002153DE"/>
    <w:rsid w:val="00215473"/>
    <w:rsid w:val="002154DE"/>
    <w:rsid w:val="00215575"/>
    <w:rsid w:val="00215588"/>
    <w:rsid w:val="00215645"/>
    <w:rsid w:val="002156C2"/>
    <w:rsid w:val="0021579A"/>
    <w:rsid w:val="0021588E"/>
    <w:rsid w:val="0021589E"/>
    <w:rsid w:val="00215A13"/>
    <w:rsid w:val="00215A22"/>
    <w:rsid w:val="00215BE9"/>
    <w:rsid w:val="00215CD3"/>
    <w:rsid w:val="00215D4D"/>
    <w:rsid w:val="00215E7E"/>
    <w:rsid w:val="00215F6B"/>
    <w:rsid w:val="00215FEF"/>
    <w:rsid w:val="00216180"/>
    <w:rsid w:val="00216226"/>
    <w:rsid w:val="0021631E"/>
    <w:rsid w:val="002163FA"/>
    <w:rsid w:val="00216444"/>
    <w:rsid w:val="002164C5"/>
    <w:rsid w:val="002165E6"/>
    <w:rsid w:val="00216740"/>
    <w:rsid w:val="00216947"/>
    <w:rsid w:val="002169B9"/>
    <w:rsid w:val="00216AF5"/>
    <w:rsid w:val="00216BBF"/>
    <w:rsid w:val="00216C24"/>
    <w:rsid w:val="00216EF7"/>
    <w:rsid w:val="00216F45"/>
    <w:rsid w:val="00216F6F"/>
    <w:rsid w:val="00217003"/>
    <w:rsid w:val="00217012"/>
    <w:rsid w:val="00217621"/>
    <w:rsid w:val="002176B2"/>
    <w:rsid w:val="002176D0"/>
    <w:rsid w:val="002177C8"/>
    <w:rsid w:val="00217865"/>
    <w:rsid w:val="002178FB"/>
    <w:rsid w:val="00217974"/>
    <w:rsid w:val="002179B9"/>
    <w:rsid w:val="00217A2B"/>
    <w:rsid w:val="00217B1C"/>
    <w:rsid w:val="00217B71"/>
    <w:rsid w:val="00217B7B"/>
    <w:rsid w:val="00217C4F"/>
    <w:rsid w:val="00217EB0"/>
    <w:rsid w:val="00217F69"/>
    <w:rsid w:val="00220058"/>
    <w:rsid w:val="002204F2"/>
    <w:rsid w:val="00220566"/>
    <w:rsid w:val="002206C1"/>
    <w:rsid w:val="002207CB"/>
    <w:rsid w:val="00220830"/>
    <w:rsid w:val="0022084F"/>
    <w:rsid w:val="00220874"/>
    <w:rsid w:val="002209AD"/>
    <w:rsid w:val="00220A88"/>
    <w:rsid w:val="00220A8B"/>
    <w:rsid w:val="00220AD7"/>
    <w:rsid w:val="00220C5C"/>
    <w:rsid w:val="00220ED4"/>
    <w:rsid w:val="00220FC3"/>
    <w:rsid w:val="002210F8"/>
    <w:rsid w:val="002212E1"/>
    <w:rsid w:val="0022145B"/>
    <w:rsid w:val="002214F3"/>
    <w:rsid w:val="0022162B"/>
    <w:rsid w:val="00221992"/>
    <w:rsid w:val="00221A27"/>
    <w:rsid w:val="00221ACB"/>
    <w:rsid w:val="00221BDB"/>
    <w:rsid w:val="00221C8E"/>
    <w:rsid w:val="00221D88"/>
    <w:rsid w:val="00221E52"/>
    <w:rsid w:val="00221EC6"/>
    <w:rsid w:val="00221EF6"/>
    <w:rsid w:val="0022206B"/>
    <w:rsid w:val="00222077"/>
    <w:rsid w:val="00222160"/>
    <w:rsid w:val="0022228D"/>
    <w:rsid w:val="002222D2"/>
    <w:rsid w:val="002223B8"/>
    <w:rsid w:val="0022243F"/>
    <w:rsid w:val="00222524"/>
    <w:rsid w:val="002225CB"/>
    <w:rsid w:val="00222652"/>
    <w:rsid w:val="0022270A"/>
    <w:rsid w:val="0022271C"/>
    <w:rsid w:val="00222855"/>
    <w:rsid w:val="00222901"/>
    <w:rsid w:val="002229E1"/>
    <w:rsid w:val="00222A50"/>
    <w:rsid w:val="00222F1A"/>
    <w:rsid w:val="00222FE8"/>
    <w:rsid w:val="00223103"/>
    <w:rsid w:val="002232F3"/>
    <w:rsid w:val="002236EA"/>
    <w:rsid w:val="002236EF"/>
    <w:rsid w:val="002238E9"/>
    <w:rsid w:val="00223926"/>
    <w:rsid w:val="002239B3"/>
    <w:rsid w:val="002239FE"/>
    <w:rsid w:val="00223A9F"/>
    <w:rsid w:val="00223AA4"/>
    <w:rsid w:val="00223B96"/>
    <w:rsid w:val="00223C84"/>
    <w:rsid w:val="00223DB6"/>
    <w:rsid w:val="00223E99"/>
    <w:rsid w:val="00224165"/>
    <w:rsid w:val="0022425D"/>
    <w:rsid w:val="00224405"/>
    <w:rsid w:val="0022452F"/>
    <w:rsid w:val="0022489E"/>
    <w:rsid w:val="002248C9"/>
    <w:rsid w:val="00224CA3"/>
    <w:rsid w:val="00224D2B"/>
    <w:rsid w:val="00224D80"/>
    <w:rsid w:val="00224D95"/>
    <w:rsid w:val="00224E51"/>
    <w:rsid w:val="00224FE1"/>
    <w:rsid w:val="00225200"/>
    <w:rsid w:val="0022526A"/>
    <w:rsid w:val="00225275"/>
    <w:rsid w:val="00225424"/>
    <w:rsid w:val="00225519"/>
    <w:rsid w:val="00225603"/>
    <w:rsid w:val="002259BE"/>
    <w:rsid w:val="00225C53"/>
    <w:rsid w:val="00225CB5"/>
    <w:rsid w:val="00225FB9"/>
    <w:rsid w:val="00226184"/>
    <w:rsid w:val="002261DA"/>
    <w:rsid w:val="002261F2"/>
    <w:rsid w:val="002263D0"/>
    <w:rsid w:val="002266BB"/>
    <w:rsid w:val="00226950"/>
    <w:rsid w:val="00226AB3"/>
    <w:rsid w:val="00226B08"/>
    <w:rsid w:val="00226B50"/>
    <w:rsid w:val="00226DA2"/>
    <w:rsid w:val="002270CB"/>
    <w:rsid w:val="00227310"/>
    <w:rsid w:val="002273B8"/>
    <w:rsid w:val="00227473"/>
    <w:rsid w:val="002274CB"/>
    <w:rsid w:val="00227539"/>
    <w:rsid w:val="002276BA"/>
    <w:rsid w:val="00227846"/>
    <w:rsid w:val="00227899"/>
    <w:rsid w:val="002278CB"/>
    <w:rsid w:val="002278E2"/>
    <w:rsid w:val="0022792F"/>
    <w:rsid w:val="00227992"/>
    <w:rsid w:val="002279F0"/>
    <w:rsid w:val="00227A64"/>
    <w:rsid w:val="00227A9A"/>
    <w:rsid w:val="00227B08"/>
    <w:rsid w:val="00227B6B"/>
    <w:rsid w:val="00227BD3"/>
    <w:rsid w:val="00227CD3"/>
    <w:rsid w:val="00227DD6"/>
    <w:rsid w:val="00227ECD"/>
    <w:rsid w:val="00227F6E"/>
    <w:rsid w:val="0023028A"/>
    <w:rsid w:val="00230309"/>
    <w:rsid w:val="0023059E"/>
    <w:rsid w:val="00230741"/>
    <w:rsid w:val="002307F7"/>
    <w:rsid w:val="002308CB"/>
    <w:rsid w:val="00230E71"/>
    <w:rsid w:val="00230E8D"/>
    <w:rsid w:val="00230EBF"/>
    <w:rsid w:val="00231041"/>
    <w:rsid w:val="002310D7"/>
    <w:rsid w:val="0023112B"/>
    <w:rsid w:val="002311D5"/>
    <w:rsid w:val="0023166B"/>
    <w:rsid w:val="00231802"/>
    <w:rsid w:val="0023188F"/>
    <w:rsid w:val="00231973"/>
    <w:rsid w:val="00231A59"/>
    <w:rsid w:val="00231C89"/>
    <w:rsid w:val="00231D08"/>
    <w:rsid w:val="00231DAA"/>
    <w:rsid w:val="00231E95"/>
    <w:rsid w:val="00231EB0"/>
    <w:rsid w:val="00231ED9"/>
    <w:rsid w:val="00231EED"/>
    <w:rsid w:val="00231F42"/>
    <w:rsid w:val="00231FE2"/>
    <w:rsid w:val="002320E9"/>
    <w:rsid w:val="0023221F"/>
    <w:rsid w:val="0023231D"/>
    <w:rsid w:val="002323CB"/>
    <w:rsid w:val="00232438"/>
    <w:rsid w:val="002324A1"/>
    <w:rsid w:val="00232608"/>
    <w:rsid w:val="0023263F"/>
    <w:rsid w:val="0023266F"/>
    <w:rsid w:val="002326E6"/>
    <w:rsid w:val="0023270C"/>
    <w:rsid w:val="002328BD"/>
    <w:rsid w:val="002328C9"/>
    <w:rsid w:val="002328DC"/>
    <w:rsid w:val="002329DF"/>
    <w:rsid w:val="00232B50"/>
    <w:rsid w:val="00232BB8"/>
    <w:rsid w:val="00232C88"/>
    <w:rsid w:val="00232CAB"/>
    <w:rsid w:val="00232D05"/>
    <w:rsid w:val="00232D4D"/>
    <w:rsid w:val="00232E27"/>
    <w:rsid w:val="00232F3F"/>
    <w:rsid w:val="00232FDD"/>
    <w:rsid w:val="00233040"/>
    <w:rsid w:val="002330CD"/>
    <w:rsid w:val="00233113"/>
    <w:rsid w:val="00233120"/>
    <w:rsid w:val="0023331B"/>
    <w:rsid w:val="002333DF"/>
    <w:rsid w:val="00233440"/>
    <w:rsid w:val="00233498"/>
    <w:rsid w:val="002334AF"/>
    <w:rsid w:val="00233542"/>
    <w:rsid w:val="00233696"/>
    <w:rsid w:val="00233987"/>
    <w:rsid w:val="00233B65"/>
    <w:rsid w:val="00233B94"/>
    <w:rsid w:val="00233E1B"/>
    <w:rsid w:val="00233E31"/>
    <w:rsid w:val="00234097"/>
    <w:rsid w:val="00234103"/>
    <w:rsid w:val="0023421F"/>
    <w:rsid w:val="00234293"/>
    <w:rsid w:val="002343A8"/>
    <w:rsid w:val="00234687"/>
    <w:rsid w:val="002346B2"/>
    <w:rsid w:val="0023485E"/>
    <w:rsid w:val="00234A26"/>
    <w:rsid w:val="00234A6B"/>
    <w:rsid w:val="00234A8A"/>
    <w:rsid w:val="00234C98"/>
    <w:rsid w:val="00234D83"/>
    <w:rsid w:val="00234E49"/>
    <w:rsid w:val="002351EF"/>
    <w:rsid w:val="00235225"/>
    <w:rsid w:val="00235432"/>
    <w:rsid w:val="00235612"/>
    <w:rsid w:val="00235984"/>
    <w:rsid w:val="00235D8D"/>
    <w:rsid w:val="00235E3A"/>
    <w:rsid w:val="00235F06"/>
    <w:rsid w:val="00235FAB"/>
    <w:rsid w:val="00235FB1"/>
    <w:rsid w:val="002360F9"/>
    <w:rsid w:val="00236122"/>
    <w:rsid w:val="00236260"/>
    <w:rsid w:val="002362F0"/>
    <w:rsid w:val="00236360"/>
    <w:rsid w:val="002363E8"/>
    <w:rsid w:val="00236587"/>
    <w:rsid w:val="002366AF"/>
    <w:rsid w:val="002366D3"/>
    <w:rsid w:val="0023672D"/>
    <w:rsid w:val="002367A7"/>
    <w:rsid w:val="002367B2"/>
    <w:rsid w:val="00236BCC"/>
    <w:rsid w:val="00236C7E"/>
    <w:rsid w:val="00236D12"/>
    <w:rsid w:val="00236DDA"/>
    <w:rsid w:val="002370CF"/>
    <w:rsid w:val="002371BC"/>
    <w:rsid w:val="0023721B"/>
    <w:rsid w:val="00237262"/>
    <w:rsid w:val="00237263"/>
    <w:rsid w:val="0023738D"/>
    <w:rsid w:val="002373BD"/>
    <w:rsid w:val="002373D8"/>
    <w:rsid w:val="00237416"/>
    <w:rsid w:val="00237506"/>
    <w:rsid w:val="002375E1"/>
    <w:rsid w:val="002375EE"/>
    <w:rsid w:val="00237607"/>
    <w:rsid w:val="002376FA"/>
    <w:rsid w:val="0023785A"/>
    <w:rsid w:val="00237982"/>
    <w:rsid w:val="002379CA"/>
    <w:rsid w:val="002379E5"/>
    <w:rsid w:val="00237C96"/>
    <w:rsid w:val="00237D52"/>
    <w:rsid w:val="00237DAA"/>
    <w:rsid w:val="00237DE9"/>
    <w:rsid w:val="0024002F"/>
    <w:rsid w:val="00240075"/>
    <w:rsid w:val="0024007F"/>
    <w:rsid w:val="002401D6"/>
    <w:rsid w:val="00240261"/>
    <w:rsid w:val="00240305"/>
    <w:rsid w:val="00240315"/>
    <w:rsid w:val="0024037C"/>
    <w:rsid w:val="0024044B"/>
    <w:rsid w:val="00240495"/>
    <w:rsid w:val="002404A0"/>
    <w:rsid w:val="00240564"/>
    <w:rsid w:val="002405F9"/>
    <w:rsid w:val="002406D9"/>
    <w:rsid w:val="00240760"/>
    <w:rsid w:val="00240821"/>
    <w:rsid w:val="00240835"/>
    <w:rsid w:val="002408DE"/>
    <w:rsid w:val="00240977"/>
    <w:rsid w:val="00240A94"/>
    <w:rsid w:val="00240BBB"/>
    <w:rsid w:val="00240C6D"/>
    <w:rsid w:val="00240CCA"/>
    <w:rsid w:val="0024118A"/>
    <w:rsid w:val="002411D5"/>
    <w:rsid w:val="002412E7"/>
    <w:rsid w:val="00241312"/>
    <w:rsid w:val="002414E9"/>
    <w:rsid w:val="00241500"/>
    <w:rsid w:val="0024155B"/>
    <w:rsid w:val="002417F7"/>
    <w:rsid w:val="00241B12"/>
    <w:rsid w:val="00241D59"/>
    <w:rsid w:val="00241FFC"/>
    <w:rsid w:val="00242339"/>
    <w:rsid w:val="002423BC"/>
    <w:rsid w:val="0024253E"/>
    <w:rsid w:val="002426E4"/>
    <w:rsid w:val="002429AE"/>
    <w:rsid w:val="00242A80"/>
    <w:rsid w:val="00242B4D"/>
    <w:rsid w:val="00242BD3"/>
    <w:rsid w:val="00242BF4"/>
    <w:rsid w:val="00242C24"/>
    <w:rsid w:val="00242DCD"/>
    <w:rsid w:val="00243342"/>
    <w:rsid w:val="00243410"/>
    <w:rsid w:val="00243429"/>
    <w:rsid w:val="0024348A"/>
    <w:rsid w:val="0024364E"/>
    <w:rsid w:val="002436CE"/>
    <w:rsid w:val="00243C06"/>
    <w:rsid w:val="00243C4D"/>
    <w:rsid w:val="00243CE4"/>
    <w:rsid w:val="00243F2E"/>
    <w:rsid w:val="002441F6"/>
    <w:rsid w:val="00244316"/>
    <w:rsid w:val="0024444B"/>
    <w:rsid w:val="00244454"/>
    <w:rsid w:val="002444E5"/>
    <w:rsid w:val="0024450E"/>
    <w:rsid w:val="00244590"/>
    <w:rsid w:val="002445E6"/>
    <w:rsid w:val="00244624"/>
    <w:rsid w:val="0024483A"/>
    <w:rsid w:val="00244D49"/>
    <w:rsid w:val="00244E64"/>
    <w:rsid w:val="00244ECC"/>
    <w:rsid w:val="0024517E"/>
    <w:rsid w:val="002452DA"/>
    <w:rsid w:val="00245366"/>
    <w:rsid w:val="002453F4"/>
    <w:rsid w:val="00245433"/>
    <w:rsid w:val="002455C6"/>
    <w:rsid w:val="0024564E"/>
    <w:rsid w:val="00245A41"/>
    <w:rsid w:val="00245A93"/>
    <w:rsid w:val="00245D93"/>
    <w:rsid w:val="00245DBF"/>
    <w:rsid w:val="00245E85"/>
    <w:rsid w:val="00246016"/>
    <w:rsid w:val="002461AC"/>
    <w:rsid w:val="0024625B"/>
    <w:rsid w:val="002462A9"/>
    <w:rsid w:val="0024641E"/>
    <w:rsid w:val="002464D9"/>
    <w:rsid w:val="0024671C"/>
    <w:rsid w:val="00246760"/>
    <w:rsid w:val="00246777"/>
    <w:rsid w:val="0024679A"/>
    <w:rsid w:val="00246872"/>
    <w:rsid w:val="00246B1C"/>
    <w:rsid w:val="00246B27"/>
    <w:rsid w:val="00246B2D"/>
    <w:rsid w:val="00246C21"/>
    <w:rsid w:val="00246EB5"/>
    <w:rsid w:val="00246EE9"/>
    <w:rsid w:val="002471D0"/>
    <w:rsid w:val="002472F0"/>
    <w:rsid w:val="002472FE"/>
    <w:rsid w:val="00247669"/>
    <w:rsid w:val="00247682"/>
    <w:rsid w:val="002477A8"/>
    <w:rsid w:val="002478BF"/>
    <w:rsid w:val="002479A3"/>
    <w:rsid w:val="002479B8"/>
    <w:rsid w:val="00247A74"/>
    <w:rsid w:val="00247A91"/>
    <w:rsid w:val="00247AFE"/>
    <w:rsid w:val="00247D3D"/>
    <w:rsid w:val="00247FA3"/>
    <w:rsid w:val="00247FF5"/>
    <w:rsid w:val="00250135"/>
    <w:rsid w:val="002501C9"/>
    <w:rsid w:val="00250328"/>
    <w:rsid w:val="00250398"/>
    <w:rsid w:val="0025085B"/>
    <w:rsid w:val="0025091F"/>
    <w:rsid w:val="0025092B"/>
    <w:rsid w:val="00250A24"/>
    <w:rsid w:val="00250BA5"/>
    <w:rsid w:val="00250C70"/>
    <w:rsid w:val="00250C77"/>
    <w:rsid w:val="00250CC8"/>
    <w:rsid w:val="00250F8A"/>
    <w:rsid w:val="002511A5"/>
    <w:rsid w:val="00251275"/>
    <w:rsid w:val="00251299"/>
    <w:rsid w:val="0025152A"/>
    <w:rsid w:val="0025165E"/>
    <w:rsid w:val="00251AB6"/>
    <w:rsid w:val="00251AFE"/>
    <w:rsid w:val="00251BD6"/>
    <w:rsid w:val="00251D6E"/>
    <w:rsid w:val="00251E68"/>
    <w:rsid w:val="00251EA6"/>
    <w:rsid w:val="00252102"/>
    <w:rsid w:val="002523C4"/>
    <w:rsid w:val="002523CD"/>
    <w:rsid w:val="0025255C"/>
    <w:rsid w:val="0025257F"/>
    <w:rsid w:val="00252702"/>
    <w:rsid w:val="00252838"/>
    <w:rsid w:val="0025298F"/>
    <w:rsid w:val="002529D1"/>
    <w:rsid w:val="00252A4B"/>
    <w:rsid w:val="00252BB4"/>
    <w:rsid w:val="00252BF9"/>
    <w:rsid w:val="00252CB1"/>
    <w:rsid w:val="00252D94"/>
    <w:rsid w:val="00252E47"/>
    <w:rsid w:val="00253164"/>
    <w:rsid w:val="002531C2"/>
    <w:rsid w:val="0025327A"/>
    <w:rsid w:val="002533B1"/>
    <w:rsid w:val="00253462"/>
    <w:rsid w:val="0025353B"/>
    <w:rsid w:val="00253626"/>
    <w:rsid w:val="00253658"/>
    <w:rsid w:val="00253680"/>
    <w:rsid w:val="002537EF"/>
    <w:rsid w:val="00253826"/>
    <w:rsid w:val="00253A8D"/>
    <w:rsid w:val="00253AB7"/>
    <w:rsid w:val="00253B68"/>
    <w:rsid w:val="00253C2C"/>
    <w:rsid w:val="00253C5E"/>
    <w:rsid w:val="0025414D"/>
    <w:rsid w:val="00254178"/>
    <w:rsid w:val="002541B8"/>
    <w:rsid w:val="002543F5"/>
    <w:rsid w:val="002544E7"/>
    <w:rsid w:val="00254553"/>
    <w:rsid w:val="002545CB"/>
    <w:rsid w:val="00254639"/>
    <w:rsid w:val="0025469F"/>
    <w:rsid w:val="0025482D"/>
    <w:rsid w:val="002549C4"/>
    <w:rsid w:val="00254A2F"/>
    <w:rsid w:val="00254ABC"/>
    <w:rsid w:val="00254B3E"/>
    <w:rsid w:val="00254B6E"/>
    <w:rsid w:val="00254CB8"/>
    <w:rsid w:val="00254D08"/>
    <w:rsid w:val="00254F30"/>
    <w:rsid w:val="00254F98"/>
    <w:rsid w:val="002550BA"/>
    <w:rsid w:val="00255214"/>
    <w:rsid w:val="00255301"/>
    <w:rsid w:val="002553A1"/>
    <w:rsid w:val="002555E0"/>
    <w:rsid w:val="00255799"/>
    <w:rsid w:val="002559FF"/>
    <w:rsid w:val="00255A5C"/>
    <w:rsid w:val="00255A9A"/>
    <w:rsid w:val="00255E3A"/>
    <w:rsid w:val="00255E6B"/>
    <w:rsid w:val="00255F37"/>
    <w:rsid w:val="00255FA5"/>
    <w:rsid w:val="002562FA"/>
    <w:rsid w:val="00256479"/>
    <w:rsid w:val="002564B3"/>
    <w:rsid w:val="00256528"/>
    <w:rsid w:val="002565D7"/>
    <w:rsid w:val="0025679F"/>
    <w:rsid w:val="00256846"/>
    <w:rsid w:val="0025689E"/>
    <w:rsid w:val="00256BA3"/>
    <w:rsid w:val="00256D0D"/>
    <w:rsid w:val="00256E97"/>
    <w:rsid w:val="0025702F"/>
    <w:rsid w:val="00257232"/>
    <w:rsid w:val="002572C2"/>
    <w:rsid w:val="002572C9"/>
    <w:rsid w:val="0025739E"/>
    <w:rsid w:val="0025746C"/>
    <w:rsid w:val="00257667"/>
    <w:rsid w:val="00257677"/>
    <w:rsid w:val="00257705"/>
    <w:rsid w:val="0025782A"/>
    <w:rsid w:val="00257857"/>
    <w:rsid w:val="00257A0F"/>
    <w:rsid w:val="00257A56"/>
    <w:rsid w:val="00257A86"/>
    <w:rsid w:val="00257B80"/>
    <w:rsid w:val="00257BED"/>
    <w:rsid w:val="00257C4A"/>
    <w:rsid w:val="00257C7E"/>
    <w:rsid w:val="00257D0F"/>
    <w:rsid w:val="00257D34"/>
    <w:rsid w:val="00257D4C"/>
    <w:rsid w:val="00257FBA"/>
    <w:rsid w:val="00260012"/>
    <w:rsid w:val="002606B2"/>
    <w:rsid w:val="0026074F"/>
    <w:rsid w:val="00260771"/>
    <w:rsid w:val="0026085A"/>
    <w:rsid w:val="0026088B"/>
    <w:rsid w:val="002609B9"/>
    <w:rsid w:val="00260A97"/>
    <w:rsid w:val="00260BCE"/>
    <w:rsid w:val="00260C2A"/>
    <w:rsid w:val="00260C8F"/>
    <w:rsid w:val="00260CB8"/>
    <w:rsid w:val="00260EA8"/>
    <w:rsid w:val="00260EF3"/>
    <w:rsid w:val="0026108D"/>
    <w:rsid w:val="002611D9"/>
    <w:rsid w:val="0026122F"/>
    <w:rsid w:val="00261393"/>
    <w:rsid w:val="00261744"/>
    <w:rsid w:val="00261879"/>
    <w:rsid w:val="00261911"/>
    <w:rsid w:val="00261933"/>
    <w:rsid w:val="00261942"/>
    <w:rsid w:val="00261B33"/>
    <w:rsid w:val="00261D48"/>
    <w:rsid w:val="00261DF6"/>
    <w:rsid w:val="0026202C"/>
    <w:rsid w:val="00262147"/>
    <w:rsid w:val="0026222F"/>
    <w:rsid w:val="00262635"/>
    <w:rsid w:val="00262672"/>
    <w:rsid w:val="00262928"/>
    <w:rsid w:val="00262A3E"/>
    <w:rsid w:val="00262CF6"/>
    <w:rsid w:val="00262E03"/>
    <w:rsid w:val="00262ED5"/>
    <w:rsid w:val="00262FC9"/>
    <w:rsid w:val="00263073"/>
    <w:rsid w:val="00263135"/>
    <w:rsid w:val="00263360"/>
    <w:rsid w:val="00263399"/>
    <w:rsid w:val="002634A3"/>
    <w:rsid w:val="00263794"/>
    <w:rsid w:val="00263905"/>
    <w:rsid w:val="002639DC"/>
    <w:rsid w:val="00263B1A"/>
    <w:rsid w:val="00263BF1"/>
    <w:rsid w:val="00263C83"/>
    <w:rsid w:val="00263DDB"/>
    <w:rsid w:val="00263F70"/>
    <w:rsid w:val="00263FA8"/>
    <w:rsid w:val="00263FC5"/>
    <w:rsid w:val="0026422C"/>
    <w:rsid w:val="002643F5"/>
    <w:rsid w:val="00264687"/>
    <w:rsid w:val="002646E4"/>
    <w:rsid w:val="002647AE"/>
    <w:rsid w:val="0026482F"/>
    <w:rsid w:val="00264C70"/>
    <w:rsid w:val="00264D7E"/>
    <w:rsid w:val="00264DB3"/>
    <w:rsid w:val="00264E08"/>
    <w:rsid w:val="002651D5"/>
    <w:rsid w:val="00265215"/>
    <w:rsid w:val="00265733"/>
    <w:rsid w:val="00265735"/>
    <w:rsid w:val="002657D3"/>
    <w:rsid w:val="002658C6"/>
    <w:rsid w:val="002659AE"/>
    <w:rsid w:val="00265ABF"/>
    <w:rsid w:val="00265BDB"/>
    <w:rsid w:val="00265CAA"/>
    <w:rsid w:val="00265CDC"/>
    <w:rsid w:val="00265CF7"/>
    <w:rsid w:val="00265D87"/>
    <w:rsid w:val="00265DC9"/>
    <w:rsid w:val="0026611B"/>
    <w:rsid w:val="00266220"/>
    <w:rsid w:val="00266316"/>
    <w:rsid w:val="00266339"/>
    <w:rsid w:val="0026638C"/>
    <w:rsid w:val="002667A3"/>
    <w:rsid w:val="002667AC"/>
    <w:rsid w:val="00266A61"/>
    <w:rsid w:val="00266B23"/>
    <w:rsid w:val="00266B53"/>
    <w:rsid w:val="00266B8B"/>
    <w:rsid w:val="00266C37"/>
    <w:rsid w:val="00266C3C"/>
    <w:rsid w:val="00266CC8"/>
    <w:rsid w:val="00266DEC"/>
    <w:rsid w:val="00266EB6"/>
    <w:rsid w:val="00266EE3"/>
    <w:rsid w:val="0026708A"/>
    <w:rsid w:val="002670DC"/>
    <w:rsid w:val="002670ED"/>
    <w:rsid w:val="00267113"/>
    <w:rsid w:val="002674A0"/>
    <w:rsid w:val="0026754C"/>
    <w:rsid w:val="0026769E"/>
    <w:rsid w:val="002678A9"/>
    <w:rsid w:val="00267AC8"/>
    <w:rsid w:val="00267B91"/>
    <w:rsid w:val="00267BCE"/>
    <w:rsid w:val="00267CE9"/>
    <w:rsid w:val="00267D35"/>
    <w:rsid w:val="00267D5B"/>
    <w:rsid w:val="00267DAA"/>
    <w:rsid w:val="00267E67"/>
    <w:rsid w:val="00267EDD"/>
    <w:rsid w:val="00267F67"/>
    <w:rsid w:val="0027048E"/>
    <w:rsid w:val="00270563"/>
    <w:rsid w:val="002706AE"/>
    <w:rsid w:val="0027077D"/>
    <w:rsid w:val="002707BC"/>
    <w:rsid w:val="002708BF"/>
    <w:rsid w:val="0027094C"/>
    <w:rsid w:val="00270964"/>
    <w:rsid w:val="002709B5"/>
    <w:rsid w:val="002709C6"/>
    <w:rsid w:val="002709D8"/>
    <w:rsid w:val="00270A9A"/>
    <w:rsid w:val="00270B74"/>
    <w:rsid w:val="00270CAD"/>
    <w:rsid w:val="00270D0E"/>
    <w:rsid w:val="00270DC8"/>
    <w:rsid w:val="00270EC0"/>
    <w:rsid w:val="00270F35"/>
    <w:rsid w:val="00271187"/>
    <w:rsid w:val="00271554"/>
    <w:rsid w:val="002715B9"/>
    <w:rsid w:val="00271648"/>
    <w:rsid w:val="00271720"/>
    <w:rsid w:val="002719E2"/>
    <w:rsid w:val="00271C7C"/>
    <w:rsid w:val="00271CD0"/>
    <w:rsid w:val="00271CEE"/>
    <w:rsid w:val="00271D73"/>
    <w:rsid w:val="00271D74"/>
    <w:rsid w:val="00271FD0"/>
    <w:rsid w:val="002722E6"/>
    <w:rsid w:val="00272328"/>
    <w:rsid w:val="0027242E"/>
    <w:rsid w:val="00272492"/>
    <w:rsid w:val="002725A1"/>
    <w:rsid w:val="00272754"/>
    <w:rsid w:val="00272823"/>
    <w:rsid w:val="00272AD0"/>
    <w:rsid w:val="00272B43"/>
    <w:rsid w:val="00272C04"/>
    <w:rsid w:val="00272D26"/>
    <w:rsid w:val="00272D76"/>
    <w:rsid w:val="00272F1E"/>
    <w:rsid w:val="00273029"/>
    <w:rsid w:val="00273037"/>
    <w:rsid w:val="002731BF"/>
    <w:rsid w:val="002733E5"/>
    <w:rsid w:val="0027397E"/>
    <w:rsid w:val="00273B15"/>
    <w:rsid w:val="00273B7F"/>
    <w:rsid w:val="00273C68"/>
    <w:rsid w:val="00273C8B"/>
    <w:rsid w:val="00273E92"/>
    <w:rsid w:val="002744E8"/>
    <w:rsid w:val="002744FD"/>
    <w:rsid w:val="002745FC"/>
    <w:rsid w:val="0027472F"/>
    <w:rsid w:val="0027479B"/>
    <w:rsid w:val="002747A2"/>
    <w:rsid w:val="00274857"/>
    <w:rsid w:val="00274A6A"/>
    <w:rsid w:val="00274E9C"/>
    <w:rsid w:val="00274F25"/>
    <w:rsid w:val="00274FC5"/>
    <w:rsid w:val="002754B3"/>
    <w:rsid w:val="00275528"/>
    <w:rsid w:val="00275585"/>
    <w:rsid w:val="002755C0"/>
    <w:rsid w:val="002757D0"/>
    <w:rsid w:val="00275A3D"/>
    <w:rsid w:val="00275CDD"/>
    <w:rsid w:val="00275D2A"/>
    <w:rsid w:val="00275D50"/>
    <w:rsid w:val="00275D76"/>
    <w:rsid w:val="00275E93"/>
    <w:rsid w:val="00275EA6"/>
    <w:rsid w:val="002765B9"/>
    <w:rsid w:val="0027680B"/>
    <w:rsid w:val="00276933"/>
    <w:rsid w:val="00276A7C"/>
    <w:rsid w:val="00276C2A"/>
    <w:rsid w:val="00276C76"/>
    <w:rsid w:val="00276CCA"/>
    <w:rsid w:val="00276D9C"/>
    <w:rsid w:val="00276E31"/>
    <w:rsid w:val="00276FBC"/>
    <w:rsid w:val="00277443"/>
    <w:rsid w:val="002776A7"/>
    <w:rsid w:val="002776A9"/>
    <w:rsid w:val="00277733"/>
    <w:rsid w:val="00277784"/>
    <w:rsid w:val="002779B6"/>
    <w:rsid w:val="00277ADE"/>
    <w:rsid w:val="00277BDA"/>
    <w:rsid w:val="00277C8C"/>
    <w:rsid w:val="00277D64"/>
    <w:rsid w:val="00277DF9"/>
    <w:rsid w:val="00277E23"/>
    <w:rsid w:val="00277F1E"/>
    <w:rsid w:val="00280116"/>
    <w:rsid w:val="0028039C"/>
    <w:rsid w:val="0028043C"/>
    <w:rsid w:val="00280583"/>
    <w:rsid w:val="0028062F"/>
    <w:rsid w:val="00280636"/>
    <w:rsid w:val="0028077C"/>
    <w:rsid w:val="002807DA"/>
    <w:rsid w:val="002809E0"/>
    <w:rsid w:val="00280AEC"/>
    <w:rsid w:val="00280C65"/>
    <w:rsid w:val="00280D63"/>
    <w:rsid w:val="00280E5C"/>
    <w:rsid w:val="00280F04"/>
    <w:rsid w:val="00280F40"/>
    <w:rsid w:val="00280FD0"/>
    <w:rsid w:val="00281081"/>
    <w:rsid w:val="002810D1"/>
    <w:rsid w:val="002810FF"/>
    <w:rsid w:val="002811EC"/>
    <w:rsid w:val="00281296"/>
    <w:rsid w:val="002812F6"/>
    <w:rsid w:val="0028150C"/>
    <w:rsid w:val="0028163A"/>
    <w:rsid w:val="002816D1"/>
    <w:rsid w:val="00281725"/>
    <w:rsid w:val="0028172A"/>
    <w:rsid w:val="00281843"/>
    <w:rsid w:val="002819D2"/>
    <w:rsid w:val="00281AFA"/>
    <w:rsid w:val="00281B28"/>
    <w:rsid w:val="00281C25"/>
    <w:rsid w:val="00281C33"/>
    <w:rsid w:val="00281D67"/>
    <w:rsid w:val="00281D7A"/>
    <w:rsid w:val="00281DA5"/>
    <w:rsid w:val="00281DBA"/>
    <w:rsid w:val="00281F0E"/>
    <w:rsid w:val="00282076"/>
    <w:rsid w:val="00282174"/>
    <w:rsid w:val="002821A6"/>
    <w:rsid w:val="002822BC"/>
    <w:rsid w:val="002823EC"/>
    <w:rsid w:val="00282578"/>
    <w:rsid w:val="002825E5"/>
    <w:rsid w:val="00282734"/>
    <w:rsid w:val="002827BA"/>
    <w:rsid w:val="00282889"/>
    <w:rsid w:val="00282969"/>
    <w:rsid w:val="00282A72"/>
    <w:rsid w:val="00282B60"/>
    <w:rsid w:val="00282E5C"/>
    <w:rsid w:val="00282E93"/>
    <w:rsid w:val="00282FF9"/>
    <w:rsid w:val="002830A2"/>
    <w:rsid w:val="002832DC"/>
    <w:rsid w:val="0028330A"/>
    <w:rsid w:val="00283341"/>
    <w:rsid w:val="0028341E"/>
    <w:rsid w:val="0028352B"/>
    <w:rsid w:val="00283564"/>
    <w:rsid w:val="00283648"/>
    <w:rsid w:val="002836B0"/>
    <w:rsid w:val="002837C7"/>
    <w:rsid w:val="002838AD"/>
    <w:rsid w:val="00283927"/>
    <w:rsid w:val="0028392C"/>
    <w:rsid w:val="00283A8A"/>
    <w:rsid w:val="00283A92"/>
    <w:rsid w:val="00283AA5"/>
    <w:rsid w:val="00283C56"/>
    <w:rsid w:val="00283D15"/>
    <w:rsid w:val="00283D36"/>
    <w:rsid w:val="00283F9E"/>
    <w:rsid w:val="00284119"/>
    <w:rsid w:val="002841A0"/>
    <w:rsid w:val="002843DF"/>
    <w:rsid w:val="002844BC"/>
    <w:rsid w:val="00284586"/>
    <w:rsid w:val="002845AE"/>
    <w:rsid w:val="002845F3"/>
    <w:rsid w:val="00284740"/>
    <w:rsid w:val="00284872"/>
    <w:rsid w:val="00284A81"/>
    <w:rsid w:val="00284AF8"/>
    <w:rsid w:val="00284B35"/>
    <w:rsid w:val="00284C29"/>
    <w:rsid w:val="00284DD1"/>
    <w:rsid w:val="00285001"/>
    <w:rsid w:val="002850BD"/>
    <w:rsid w:val="00285103"/>
    <w:rsid w:val="0028517A"/>
    <w:rsid w:val="0028537C"/>
    <w:rsid w:val="00285666"/>
    <w:rsid w:val="00285781"/>
    <w:rsid w:val="0028581F"/>
    <w:rsid w:val="00285931"/>
    <w:rsid w:val="002859A2"/>
    <w:rsid w:val="00285A14"/>
    <w:rsid w:val="00285A2A"/>
    <w:rsid w:val="00285BB4"/>
    <w:rsid w:val="00285BBE"/>
    <w:rsid w:val="00285BE9"/>
    <w:rsid w:val="00285E9E"/>
    <w:rsid w:val="0028603D"/>
    <w:rsid w:val="0028608B"/>
    <w:rsid w:val="0028614A"/>
    <w:rsid w:val="002861A5"/>
    <w:rsid w:val="002861B6"/>
    <w:rsid w:val="00286314"/>
    <w:rsid w:val="00286401"/>
    <w:rsid w:val="00286436"/>
    <w:rsid w:val="0028659A"/>
    <w:rsid w:val="0028663F"/>
    <w:rsid w:val="00286778"/>
    <w:rsid w:val="0028693C"/>
    <w:rsid w:val="00286A6D"/>
    <w:rsid w:val="00286BAA"/>
    <w:rsid w:val="00286CD6"/>
    <w:rsid w:val="00286CD8"/>
    <w:rsid w:val="00286D1B"/>
    <w:rsid w:val="00286D3D"/>
    <w:rsid w:val="00286EAA"/>
    <w:rsid w:val="00286F5C"/>
    <w:rsid w:val="00287010"/>
    <w:rsid w:val="00287108"/>
    <w:rsid w:val="00287125"/>
    <w:rsid w:val="0028721E"/>
    <w:rsid w:val="002873A5"/>
    <w:rsid w:val="00287481"/>
    <w:rsid w:val="00287523"/>
    <w:rsid w:val="00287544"/>
    <w:rsid w:val="002875F1"/>
    <w:rsid w:val="002876FB"/>
    <w:rsid w:val="0028783E"/>
    <w:rsid w:val="00287869"/>
    <w:rsid w:val="002878A2"/>
    <w:rsid w:val="00287A79"/>
    <w:rsid w:val="00287AD1"/>
    <w:rsid w:val="00287B93"/>
    <w:rsid w:val="00287D85"/>
    <w:rsid w:val="00287EAF"/>
    <w:rsid w:val="00287F8F"/>
    <w:rsid w:val="00287F99"/>
    <w:rsid w:val="00290592"/>
    <w:rsid w:val="00290615"/>
    <w:rsid w:val="0029076E"/>
    <w:rsid w:val="00290773"/>
    <w:rsid w:val="002907C4"/>
    <w:rsid w:val="0029095B"/>
    <w:rsid w:val="00290A0A"/>
    <w:rsid w:val="00290DEC"/>
    <w:rsid w:val="00290DFF"/>
    <w:rsid w:val="00291016"/>
    <w:rsid w:val="00291031"/>
    <w:rsid w:val="00291122"/>
    <w:rsid w:val="0029112C"/>
    <w:rsid w:val="00291293"/>
    <w:rsid w:val="002913AA"/>
    <w:rsid w:val="002913B1"/>
    <w:rsid w:val="002913EC"/>
    <w:rsid w:val="002914BA"/>
    <w:rsid w:val="00291609"/>
    <w:rsid w:val="0029161B"/>
    <w:rsid w:val="00291677"/>
    <w:rsid w:val="002916E2"/>
    <w:rsid w:val="00291ABC"/>
    <w:rsid w:val="00291B1F"/>
    <w:rsid w:val="00291BAB"/>
    <w:rsid w:val="00291C50"/>
    <w:rsid w:val="00291DDC"/>
    <w:rsid w:val="00291E1C"/>
    <w:rsid w:val="00291E52"/>
    <w:rsid w:val="0029217A"/>
    <w:rsid w:val="002922F5"/>
    <w:rsid w:val="0029231B"/>
    <w:rsid w:val="002924E7"/>
    <w:rsid w:val="002927D1"/>
    <w:rsid w:val="00292815"/>
    <w:rsid w:val="002928C5"/>
    <w:rsid w:val="00292A89"/>
    <w:rsid w:val="00292B08"/>
    <w:rsid w:val="00292CDD"/>
    <w:rsid w:val="00292D7E"/>
    <w:rsid w:val="00292D86"/>
    <w:rsid w:val="00292DEC"/>
    <w:rsid w:val="00292ED7"/>
    <w:rsid w:val="002931C0"/>
    <w:rsid w:val="00293254"/>
    <w:rsid w:val="0029334F"/>
    <w:rsid w:val="00293585"/>
    <w:rsid w:val="002935DC"/>
    <w:rsid w:val="0029376D"/>
    <w:rsid w:val="00293812"/>
    <w:rsid w:val="00293935"/>
    <w:rsid w:val="00293D44"/>
    <w:rsid w:val="00293E2F"/>
    <w:rsid w:val="00293E70"/>
    <w:rsid w:val="00293F8D"/>
    <w:rsid w:val="0029402E"/>
    <w:rsid w:val="00294056"/>
    <w:rsid w:val="002940E2"/>
    <w:rsid w:val="002941FD"/>
    <w:rsid w:val="00294226"/>
    <w:rsid w:val="0029427C"/>
    <w:rsid w:val="002942BC"/>
    <w:rsid w:val="00294488"/>
    <w:rsid w:val="0029453A"/>
    <w:rsid w:val="00294581"/>
    <w:rsid w:val="00294593"/>
    <w:rsid w:val="00294608"/>
    <w:rsid w:val="00294719"/>
    <w:rsid w:val="002949EF"/>
    <w:rsid w:val="00294A37"/>
    <w:rsid w:val="00294ADC"/>
    <w:rsid w:val="00294B49"/>
    <w:rsid w:val="00294BC0"/>
    <w:rsid w:val="00294C5C"/>
    <w:rsid w:val="00294C82"/>
    <w:rsid w:val="00294D64"/>
    <w:rsid w:val="00294E0F"/>
    <w:rsid w:val="00294E4F"/>
    <w:rsid w:val="00294E58"/>
    <w:rsid w:val="00294E5F"/>
    <w:rsid w:val="00294E78"/>
    <w:rsid w:val="00294ED1"/>
    <w:rsid w:val="00294F21"/>
    <w:rsid w:val="00294F76"/>
    <w:rsid w:val="002950FB"/>
    <w:rsid w:val="00295115"/>
    <w:rsid w:val="0029515B"/>
    <w:rsid w:val="00295222"/>
    <w:rsid w:val="00295309"/>
    <w:rsid w:val="00295350"/>
    <w:rsid w:val="00295439"/>
    <w:rsid w:val="00295447"/>
    <w:rsid w:val="00295558"/>
    <w:rsid w:val="002956E6"/>
    <w:rsid w:val="002956F7"/>
    <w:rsid w:val="002956F8"/>
    <w:rsid w:val="00295768"/>
    <w:rsid w:val="0029576C"/>
    <w:rsid w:val="002958A5"/>
    <w:rsid w:val="00295A96"/>
    <w:rsid w:val="00295AA6"/>
    <w:rsid w:val="00295B1C"/>
    <w:rsid w:val="00295C29"/>
    <w:rsid w:val="00295C57"/>
    <w:rsid w:val="00295EBB"/>
    <w:rsid w:val="00295F25"/>
    <w:rsid w:val="00295F53"/>
    <w:rsid w:val="00296118"/>
    <w:rsid w:val="0029612C"/>
    <w:rsid w:val="00296183"/>
    <w:rsid w:val="00296265"/>
    <w:rsid w:val="0029626D"/>
    <w:rsid w:val="0029658E"/>
    <w:rsid w:val="0029660D"/>
    <w:rsid w:val="00296614"/>
    <w:rsid w:val="00296619"/>
    <w:rsid w:val="0029674E"/>
    <w:rsid w:val="00296BA3"/>
    <w:rsid w:val="00296BD2"/>
    <w:rsid w:val="00296C0B"/>
    <w:rsid w:val="00296C6D"/>
    <w:rsid w:val="00296D0C"/>
    <w:rsid w:val="00296D66"/>
    <w:rsid w:val="00296D96"/>
    <w:rsid w:val="00296E04"/>
    <w:rsid w:val="00296EBD"/>
    <w:rsid w:val="00296F24"/>
    <w:rsid w:val="00296F27"/>
    <w:rsid w:val="00296F45"/>
    <w:rsid w:val="00296FAF"/>
    <w:rsid w:val="00297093"/>
    <w:rsid w:val="00297277"/>
    <w:rsid w:val="00297283"/>
    <w:rsid w:val="002972B5"/>
    <w:rsid w:val="0029736A"/>
    <w:rsid w:val="00297406"/>
    <w:rsid w:val="00297414"/>
    <w:rsid w:val="00297423"/>
    <w:rsid w:val="00297436"/>
    <w:rsid w:val="00297503"/>
    <w:rsid w:val="002975ED"/>
    <w:rsid w:val="00297705"/>
    <w:rsid w:val="002979B6"/>
    <w:rsid w:val="002979DF"/>
    <w:rsid w:val="00297CC3"/>
    <w:rsid w:val="00297D55"/>
    <w:rsid w:val="00297E29"/>
    <w:rsid w:val="00297ED7"/>
    <w:rsid w:val="00297F08"/>
    <w:rsid w:val="002A01B6"/>
    <w:rsid w:val="002A020E"/>
    <w:rsid w:val="002A0328"/>
    <w:rsid w:val="002A04E4"/>
    <w:rsid w:val="002A0651"/>
    <w:rsid w:val="002A06C4"/>
    <w:rsid w:val="002A07BB"/>
    <w:rsid w:val="002A0861"/>
    <w:rsid w:val="002A09A8"/>
    <w:rsid w:val="002A0B48"/>
    <w:rsid w:val="002A0B7E"/>
    <w:rsid w:val="002A0BAE"/>
    <w:rsid w:val="002A0C56"/>
    <w:rsid w:val="002A0E1A"/>
    <w:rsid w:val="002A0F42"/>
    <w:rsid w:val="002A0FD6"/>
    <w:rsid w:val="002A0FE4"/>
    <w:rsid w:val="002A1153"/>
    <w:rsid w:val="002A1268"/>
    <w:rsid w:val="002A1335"/>
    <w:rsid w:val="002A13CE"/>
    <w:rsid w:val="002A14E2"/>
    <w:rsid w:val="002A1545"/>
    <w:rsid w:val="002A1596"/>
    <w:rsid w:val="002A16C5"/>
    <w:rsid w:val="002A1A55"/>
    <w:rsid w:val="002A1A73"/>
    <w:rsid w:val="002A1DAD"/>
    <w:rsid w:val="002A1E1F"/>
    <w:rsid w:val="002A1E71"/>
    <w:rsid w:val="002A1FC3"/>
    <w:rsid w:val="002A1FC4"/>
    <w:rsid w:val="002A201A"/>
    <w:rsid w:val="002A2088"/>
    <w:rsid w:val="002A2154"/>
    <w:rsid w:val="002A216E"/>
    <w:rsid w:val="002A22DD"/>
    <w:rsid w:val="002A22F1"/>
    <w:rsid w:val="002A2381"/>
    <w:rsid w:val="002A24C5"/>
    <w:rsid w:val="002A2536"/>
    <w:rsid w:val="002A253C"/>
    <w:rsid w:val="002A26FF"/>
    <w:rsid w:val="002A282B"/>
    <w:rsid w:val="002A28A1"/>
    <w:rsid w:val="002A296C"/>
    <w:rsid w:val="002A29B9"/>
    <w:rsid w:val="002A2A32"/>
    <w:rsid w:val="002A2A47"/>
    <w:rsid w:val="002A2BC2"/>
    <w:rsid w:val="002A2C22"/>
    <w:rsid w:val="002A2C94"/>
    <w:rsid w:val="002A2D29"/>
    <w:rsid w:val="002A2DEA"/>
    <w:rsid w:val="002A3256"/>
    <w:rsid w:val="002A3361"/>
    <w:rsid w:val="002A336E"/>
    <w:rsid w:val="002A3B02"/>
    <w:rsid w:val="002A3B43"/>
    <w:rsid w:val="002A3E8B"/>
    <w:rsid w:val="002A3ECD"/>
    <w:rsid w:val="002A3F47"/>
    <w:rsid w:val="002A3FE7"/>
    <w:rsid w:val="002A4482"/>
    <w:rsid w:val="002A451F"/>
    <w:rsid w:val="002A4570"/>
    <w:rsid w:val="002A45BE"/>
    <w:rsid w:val="002A4759"/>
    <w:rsid w:val="002A4802"/>
    <w:rsid w:val="002A4820"/>
    <w:rsid w:val="002A4DBD"/>
    <w:rsid w:val="002A507D"/>
    <w:rsid w:val="002A521D"/>
    <w:rsid w:val="002A53E4"/>
    <w:rsid w:val="002A545A"/>
    <w:rsid w:val="002A5506"/>
    <w:rsid w:val="002A5512"/>
    <w:rsid w:val="002A562D"/>
    <w:rsid w:val="002A588F"/>
    <w:rsid w:val="002A59CF"/>
    <w:rsid w:val="002A5B8C"/>
    <w:rsid w:val="002A5C07"/>
    <w:rsid w:val="002A5D4E"/>
    <w:rsid w:val="002A5DB1"/>
    <w:rsid w:val="002A5E45"/>
    <w:rsid w:val="002A5E95"/>
    <w:rsid w:val="002A5F0C"/>
    <w:rsid w:val="002A60A8"/>
    <w:rsid w:val="002A60D0"/>
    <w:rsid w:val="002A621F"/>
    <w:rsid w:val="002A6244"/>
    <w:rsid w:val="002A632B"/>
    <w:rsid w:val="002A63AD"/>
    <w:rsid w:val="002A64C9"/>
    <w:rsid w:val="002A64E9"/>
    <w:rsid w:val="002A659C"/>
    <w:rsid w:val="002A668E"/>
    <w:rsid w:val="002A676B"/>
    <w:rsid w:val="002A67DF"/>
    <w:rsid w:val="002A6947"/>
    <w:rsid w:val="002A6BE3"/>
    <w:rsid w:val="002A6BE9"/>
    <w:rsid w:val="002A6CA0"/>
    <w:rsid w:val="002A6CCD"/>
    <w:rsid w:val="002A6D26"/>
    <w:rsid w:val="002A6DD3"/>
    <w:rsid w:val="002A6E86"/>
    <w:rsid w:val="002A70A4"/>
    <w:rsid w:val="002A7371"/>
    <w:rsid w:val="002A7531"/>
    <w:rsid w:val="002A7620"/>
    <w:rsid w:val="002A762C"/>
    <w:rsid w:val="002A78B0"/>
    <w:rsid w:val="002A78D2"/>
    <w:rsid w:val="002A7911"/>
    <w:rsid w:val="002A7918"/>
    <w:rsid w:val="002A7AEA"/>
    <w:rsid w:val="002A7B08"/>
    <w:rsid w:val="002A7B33"/>
    <w:rsid w:val="002A7B69"/>
    <w:rsid w:val="002A7D05"/>
    <w:rsid w:val="002A7D14"/>
    <w:rsid w:val="002A7E5C"/>
    <w:rsid w:val="002A7F2B"/>
    <w:rsid w:val="002A7F91"/>
    <w:rsid w:val="002B0055"/>
    <w:rsid w:val="002B014F"/>
    <w:rsid w:val="002B016C"/>
    <w:rsid w:val="002B0286"/>
    <w:rsid w:val="002B02BF"/>
    <w:rsid w:val="002B04DF"/>
    <w:rsid w:val="002B0529"/>
    <w:rsid w:val="002B05DD"/>
    <w:rsid w:val="002B0817"/>
    <w:rsid w:val="002B0832"/>
    <w:rsid w:val="002B09F1"/>
    <w:rsid w:val="002B0A42"/>
    <w:rsid w:val="002B0A80"/>
    <w:rsid w:val="002B0ABF"/>
    <w:rsid w:val="002B0AC5"/>
    <w:rsid w:val="002B0E8F"/>
    <w:rsid w:val="002B1092"/>
    <w:rsid w:val="002B1264"/>
    <w:rsid w:val="002B1308"/>
    <w:rsid w:val="002B13AC"/>
    <w:rsid w:val="002B13D9"/>
    <w:rsid w:val="002B14CB"/>
    <w:rsid w:val="002B162A"/>
    <w:rsid w:val="002B18E3"/>
    <w:rsid w:val="002B1A0F"/>
    <w:rsid w:val="002B1A1C"/>
    <w:rsid w:val="002B1A56"/>
    <w:rsid w:val="002B1DC9"/>
    <w:rsid w:val="002B1F13"/>
    <w:rsid w:val="002B2002"/>
    <w:rsid w:val="002B2093"/>
    <w:rsid w:val="002B20D6"/>
    <w:rsid w:val="002B22D3"/>
    <w:rsid w:val="002B2331"/>
    <w:rsid w:val="002B23CF"/>
    <w:rsid w:val="002B2408"/>
    <w:rsid w:val="002B2617"/>
    <w:rsid w:val="002B2782"/>
    <w:rsid w:val="002B2799"/>
    <w:rsid w:val="002B29BE"/>
    <w:rsid w:val="002B29C2"/>
    <w:rsid w:val="002B2B8B"/>
    <w:rsid w:val="002B2CE8"/>
    <w:rsid w:val="002B2D94"/>
    <w:rsid w:val="002B2E8A"/>
    <w:rsid w:val="002B2FC5"/>
    <w:rsid w:val="002B2FE5"/>
    <w:rsid w:val="002B30D0"/>
    <w:rsid w:val="002B319D"/>
    <w:rsid w:val="002B337E"/>
    <w:rsid w:val="002B34E7"/>
    <w:rsid w:val="002B36A2"/>
    <w:rsid w:val="002B36EA"/>
    <w:rsid w:val="002B3806"/>
    <w:rsid w:val="002B3862"/>
    <w:rsid w:val="002B398C"/>
    <w:rsid w:val="002B39B4"/>
    <w:rsid w:val="002B3A19"/>
    <w:rsid w:val="002B3B45"/>
    <w:rsid w:val="002B3BC7"/>
    <w:rsid w:val="002B3BDC"/>
    <w:rsid w:val="002B3D44"/>
    <w:rsid w:val="002B3EEA"/>
    <w:rsid w:val="002B4085"/>
    <w:rsid w:val="002B41F7"/>
    <w:rsid w:val="002B44A0"/>
    <w:rsid w:val="002B4561"/>
    <w:rsid w:val="002B45EF"/>
    <w:rsid w:val="002B4633"/>
    <w:rsid w:val="002B485C"/>
    <w:rsid w:val="002B49AA"/>
    <w:rsid w:val="002B49B0"/>
    <w:rsid w:val="002B49E6"/>
    <w:rsid w:val="002B4A42"/>
    <w:rsid w:val="002B4AAC"/>
    <w:rsid w:val="002B4BA3"/>
    <w:rsid w:val="002B4D2B"/>
    <w:rsid w:val="002B4D4D"/>
    <w:rsid w:val="002B4D4F"/>
    <w:rsid w:val="002B4F13"/>
    <w:rsid w:val="002B4FC1"/>
    <w:rsid w:val="002B5145"/>
    <w:rsid w:val="002B5363"/>
    <w:rsid w:val="002B5414"/>
    <w:rsid w:val="002B5610"/>
    <w:rsid w:val="002B562E"/>
    <w:rsid w:val="002B56E9"/>
    <w:rsid w:val="002B56F7"/>
    <w:rsid w:val="002B570B"/>
    <w:rsid w:val="002B57A3"/>
    <w:rsid w:val="002B5810"/>
    <w:rsid w:val="002B5B30"/>
    <w:rsid w:val="002B5C56"/>
    <w:rsid w:val="002B5FEC"/>
    <w:rsid w:val="002B631D"/>
    <w:rsid w:val="002B636E"/>
    <w:rsid w:val="002B637D"/>
    <w:rsid w:val="002B6881"/>
    <w:rsid w:val="002B6909"/>
    <w:rsid w:val="002B6A11"/>
    <w:rsid w:val="002B6ADD"/>
    <w:rsid w:val="002B6B9E"/>
    <w:rsid w:val="002B6E4A"/>
    <w:rsid w:val="002B6E69"/>
    <w:rsid w:val="002B7275"/>
    <w:rsid w:val="002B72AA"/>
    <w:rsid w:val="002B731F"/>
    <w:rsid w:val="002B73CC"/>
    <w:rsid w:val="002B753B"/>
    <w:rsid w:val="002B75D0"/>
    <w:rsid w:val="002B7727"/>
    <w:rsid w:val="002B7942"/>
    <w:rsid w:val="002B79CF"/>
    <w:rsid w:val="002B7A9E"/>
    <w:rsid w:val="002B7B73"/>
    <w:rsid w:val="002B7ECB"/>
    <w:rsid w:val="002B7F14"/>
    <w:rsid w:val="002C0326"/>
    <w:rsid w:val="002C0383"/>
    <w:rsid w:val="002C03E4"/>
    <w:rsid w:val="002C055B"/>
    <w:rsid w:val="002C06F9"/>
    <w:rsid w:val="002C07ED"/>
    <w:rsid w:val="002C086E"/>
    <w:rsid w:val="002C0A1B"/>
    <w:rsid w:val="002C0B80"/>
    <w:rsid w:val="002C0B84"/>
    <w:rsid w:val="002C0CF0"/>
    <w:rsid w:val="002C0D3A"/>
    <w:rsid w:val="002C0D3B"/>
    <w:rsid w:val="002C0D5F"/>
    <w:rsid w:val="002C0D62"/>
    <w:rsid w:val="002C0D90"/>
    <w:rsid w:val="002C0DAC"/>
    <w:rsid w:val="002C0F8A"/>
    <w:rsid w:val="002C0FB2"/>
    <w:rsid w:val="002C101F"/>
    <w:rsid w:val="002C109B"/>
    <w:rsid w:val="002C1124"/>
    <w:rsid w:val="002C11C6"/>
    <w:rsid w:val="002C1336"/>
    <w:rsid w:val="002C1455"/>
    <w:rsid w:val="002C145D"/>
    <w:rsid w:val="002C150E"/>
    <w:rsid w:val="002C153D"/>
    <w:rsid w:val="002C17C3"/>
    <w:rsid w:val="002C1811"/>
    <w:rsid w:val="002C1AA5"/>
    <w:rsid w:val="002C1CF9"/>
    <w:rsid w:val="002C1D75"/>
    <w:rsid w:val="002C1F97"/>
    <w:rsid w:val="002C1FB8"/>
    <w:rsid w:val="002C1FE0"/>
    <w:rsid w:val="002C2106"/>
    <w:rsid w:val="002C2398"/>
    <w:rsid w:val="002C2493"/>
    <w:rsid w:val="002C2581"/>
    <w:rsid w:val="002C26B5"/>
    <w:rsid w:val="002C2731"/>
    <w:rsid w:val="002C2AFB"/>
    <w:rsid w:val="002C2D63"/>
    <w:rsid w:val="002C2D73"/>
    <w:rsid w:val="002C2DA4"/>
    <w:rsid w:val="002C2F08"/>
    <w:rsid w:val="002C2F67"/>
    <w:rsid w:val="002C2F86"/>
    <w:rsid w:val="002C2FCB"/>
    <w:rsid w:val="002C336B"/>
    <w:rsid w:val="002C373E"/>
    <w:rsid w:val="002C3767"/>
    <w:rsid w:val="002C3831"/>
    <w:rsid w:val="002C38DC"/>
    <w:rsid w:val="002C3960"/>
    <w:rsid w:val="002C3B88"/>
    <w:rsid w:val="002C3C2E"/>
    <w:rsid w:val="002C3E58"/>
    <w:rsid w:val="002C41FA"/>
    <w:rsid w:val="002C43C0"/>
    <w:rsid w:val="002C454E"/>
    <w:rsid w:val="002C45B3"/>
    <w:rsid w:val="002C4654"/>
    <w:rsid w:val="002C475B"/>
    <w:rsid w:val="002C476D"/>
    <w:rsid w:val="002C4A8A"/>
    <w:rsid w:val="002C4AFE"/>
    <w:rsid w:val="002C4B04"/>
    <w:rsid w:val="002C4C7D"/>
    <w:rsid w:val="002C4D2B"/>
    <w:rsid w:val="002C4D62"/>
    <w:rsid w:val="002C4D81"/>
    <w:rsid w:val="002C4E94"/>
    <w:rsid w:val="002C513B"/>
    <w:rsid w:val="002C5497"/>
    <w:rsid w:val="002C5662"/>
    <w:rsid w:val="002C5681"/>
    <w:rsid w:val="002C56CB"/>
    <w:rsid w:val="002C59FE"/>
    <w:rsid w:val="002C5B58"/>
    <w:rsid w:val="002C5BB0"/>
    <w:rsid w:val="002C5C22"/>
    <w:rsid w:val="002C5CB0"/>
    <w:rsid w:val="002C5EED"/>
    <w:rsid w:val="002C60A9"/>
    <w:rsid w:val="002C60DD"/>
    <w:rsid w:val="002C6290"/>
    <w:rsid w:val="002C63E2"/>
    <w:rsid w:val="002C66FE"/>
    <w:rsid w:val="002C6793"/>
    <w:rsid w:val="002C67F8"/>
    <w:rsid w:val="002C68B5"/>
    <w:rsid w:val="002C68D5"/>
    <w:rsid w:val="002C6907"/>
    <w:rsid w:val="002C6B07"/>
    <w:rsid w:val="002C6C19"/>
    <w:rsid w:val="002C6C7E"/>
    <w:rsid w:val="002C6D3A"/>
    <w:rsid w:val="002C6EF9"/>
    <w:rsid w:val="002C6F45"/>
    <w:rsid w:val="002C6FA7"/>
    <w:rsid w:val="002C704A"/>
    <w:rsid w:val="002C71AA"/>
    <w:rsid w:val="002C71FC"/>
    <w:rsid w:val="002C73A2"/>
    <w:rsid w:val="002C758C"/>
    <w:rsid w:val="002C75AA"/>
    <w:rsid w:val="002C75E0"/>
    <w:rsid w:val="002C75E9"/>
    <w:rsid w:val="002C77C9"/>
    <w:rsid w:val="002C7856"/>
    <w:rsid w:val="002C78E3"/>
    <w:rsid w:val="002C79AB"/>
    <w:rsid w:val="002C7AEE"/>
    <w:rsid w:val="002C7B8F"/>
    <w:rsid w:val="002C7B97"/>
    <w:rsid w:val="002C7BA6"/>
    <w:rsid w:val="002C7BF5"/>
    <w:rsid w:val="002C7CA1"/>
    <w:rsid w:val="002C7EB1"/>
    <w:rsid w:val="002C7F19"/>
    <w:rsid w:val="002C7F2B"/>
    <w:rsid w:val="002C7F8C"/>
    <w:rsid w:val="002D0204"/>
    <w:rsid w:val="002D03BD"/>
    <w:rsid w:val="002D03C3"/>
    <w:rsid w:val="002D0485"/>
    <w:rsid w:val="002D04C1"/>
    <w:rsid w:val="002D058D"/>
    <w:rsid w:val="002D0601"/>
    <w:rsid w:val="002D06D5"/>
    <w:rsid w:val="002D06E8"/>
    <w:rsid w:val="002D0923"/>
    <w:rsid w:val="002D094F"/>
    <w:rsid w:val="002D09A0"/>
    <w:rsid w:val="002D09CA"/>
    <w:rsid w:val="002D09EB"/>
    <w:rsid w:val="002D09FE"/>
    <w:rsid w:val="002D0A34"/>
    <w:rsid w:val="002D0A73"/>
    <w:rsid w:val="002D0AB2"/>
    <w:rsid w:val="002D0ADC"/>
    <w:rsid w:val="002D0B06"/>
    <w:rsid w:val="002D0B6D"/>
    <w:rsid w:val="002D0CC8"/>
    <w:rsid w:val="002D0F66"/>
    <w:rsid w:val="002D10F0"/>
    <w:rsid w:val="002D12FE"/>
    <w:rsid w:val="002D146A"/>
    <w:rsid w:val="002D1708"/>
    <w:rsid w:val="002D1855"/>
    <w:rsid w:val="002D195D"/>
    <w:rsid w:val="002D1967"/>
    <w:rsid w:val="002D1C1D"/>
    <w:rsid w:val="002D1E35"/>
    <w:rsid w:val="002D1E7C"/>
    <w:rsid w:val="002D1F78"/>
    <w:rsid w:val="002D2141"/>
    <w:rsid w:val="002D21F4"/>
    <w:rsid w:val="002D2581"/>
    <w:rsid w:val="002D2855"/>
    <w:rsid w:val="002D289B"/>
    <w:rsid w:val="002D28D2"/>
    <w:rsid w:val="002D2B3A"/>
    <w:rsid w:val="002D2BD6"/>
    <w:rsid w:val="002D30AA"/>
    <w:rsid w:val="002D328B"/>
    <w:rsid w:val="002D32AF"/>
    <w:rsid w:val="002D3321"/>
    <w:rsid w:val="002D3336"/>
    <w:rsid w:val="002D337A"/>
    <w:rsid w:val="002D33BB"/>
    <w:rsid w:val="002D3443"/>
    <w:rsid w:val="002D3518"/>
    <w:rsid w:val="002D365D"/>
    <w:rsid w:val="002D385D"/>
    <w:rsid w:val="002D3A15"/>
    <w:rsid w:val="002D3A51"/>
    <w:rsid w:val="002D3D40"/>
    <w:rsid w:val="002D3E87"/>
    <w:rsid w:val="002D3F01"/>
    <w:rsid w:val="002D4083"/>
    <w:rsid w:val="002D40A5"/>
    <w:rsid w:val="002D40BB"/>
    <w:rsid w:val="002D41D3"/>
    <w:rsid w:val="002D4256"/>
    <w:rsid w:val="002D42CB"/>
    <w:rsid w:val="002D442C"/>
    <w:rsid w:val="002D44A7"/>
    <w:rsid w:val="002D450F"/>
    <w:rsid w:val="002D4660"/>
    <w:rsid w:val="002D4773"/>
    <w:rsid w:val="002D4874"/>
    <w:rsid w:val="002D4947"/>
    <w:rsid w:val="002D4AC2"/>
    <w:rsid w:val="002D4B20"/>
    <w:rsid w:val="002D4D32"/>
    <w:rsid w:val="002D4D8D"/>
    <w:rsid w:val="002D4F5C"/>
    <w:rsid w:val="002D4F9A"/>
    <w:rsid w:val="002D4FE6"/>
    <w:rsid w:val="002D5005"/>
    <w:rsid w:val="002D514F"/>
    <w:rsid w:val="002D53B4"/>
    <w:rsid w:val="002D5636"/>
    <w:rsid w:val="002D5755"/>
    <w:rsid w:val="002D59DE"/>
    <w:rsid w:val="002D5A77"/>
    <w:rsid w:val="002D5A84"/>
    <w:rsid w:val="002D5AE4"/>
    <w:rsid w:val="002D5B7F"/>
    <w:rsid w:val="002D5C2D"/>
    <w:rsid w:val="002D5D73"/>
    <w:rsid w:val="002D5E10"/>
    <w:rsid w:val="002D5EDC"/>
    <w:rsid w:val="002D5FF5"/>
    <w:rsid w:val="002D6064"/>
    <w:rsid w:val="002D61E9"/>
    <w:rsid w:val="002D61FF"/>
    <w:rsid w:val="002D6311"/>
    <w:rsid w:val="002D63D4"/>
    <w:rsid w:val="002D667A"/>
    <w:rsid w:val="002D66A9"/>
    <w:rsid w:val="002D66F5"/>
    <w:rsid w:val="002D6727"/>
    <w:rsid w:val="002D67E0"/>
    <w:rsid w:val="002D6905"/>
    <w:rsid w:val="002D6990"/>
    <w:rsid w:val="002D6EC9"/>
    <w:rsid w:val="002D6EDE"/>
    <w:rsid w:val="002D6F6A"/>
    <w:rsid w:val="002D6FD6"/>
    <w:rsid w:val="002D705F"/>
    <w:rsid w:val="002D7160"/>
    <w:rsid w:val="002D71E3"/>
    <w:rsid w:val="002D7260"/>
    <w:rsid w:val="002D7279"/>
    <w:rsid w:val="002D7387"/>
    <w:rsid w:val="002D742C"/>
    <w:rsid w:val="002D76E9"/>
    <w:rsid w:val="002D76F5"/>
    <w:rsid w:val="002D773F"/>
    <w:rsid w:val="002D780C"/>
    <w:rsid w:val="002D7820"/>
    <w:rsid w:val="002D7B42"/>
    <w:rsid w:val="002D7EEE"/>
    <w:rsid w:val="002E0060"/>
    <w:rsid w:val="002E0120"/>
    <w:rsid w:val="002E020E"/>
    <w:rsid w:val="002E02AE"/>
    <w:rsid w:val="002E0411"/>
    <w:rsid w:val="002E0576"/>
    <w:rsid w:val="002E06B0"/>
    <w:rsid w:val="002E0715"/>
    <w:rsid w:val="002E07E6"/>
    <w:rsid w:val="002E0858"/>
    <w:rsid w:val="002E0899"/>
    <w:rsid w:val="002E0920"/>
    <w:rsid w:val="002E0AE1"/>
    <w:rsid w:val="002E0B9B"/>
    <w:rsid w:val="002E0CC8"/>
    <w:rsid w:val="002E0D0E"/>
    <w:rsid w:val="002E0FAF"/>
    <w:rsid w:val="002E100C"/>
    <w:rsid w:val="002E106F"/>
    <w:rsid w:val="002E116C"/>
    <w:rsid w:val="002E1432"/>
    <w:rsid w:val="002E14EA"/>
    <w:rsid w:val="002E1512"/>
    <w:rsid w:val="002E1767"/>
    <w:rsid w:val="002E19D1"/>
    <w:rsid w:val="002E1B5E"/>
    <w:rsid w:val="002E1D6E"/>
    <w:rsid w:val="002E1E6B"/>
    <w:rsid w:val="002E20F0"/>
    <w:rsid w:val="002E2469"/>
    <w:rsid w:val="002E246F"/>
    <w:rsid w:val="002E2508"/>
    <w:rsid w:val="002E25A3"/>
    <w:rsid w:val="002E26FA"/>
    <w:rsid w:val="002E27C9"/>
    <w:rsid w:val="002E283E"/>
    <w:rsid w:val="002E2D11"/>
    <w:rsid w:val="002E2E95"/>
    <w:rsid w:val="002E319C"/>
    <w:rsid w:val="002E31DD"/>
    <w:rsid w:val="002E31EF"/>
    <w:rsid w:val="002E33E4"/>
    <w:rsid w:val="002E3445"/>
    <w:rsid w:val="002E3483"/>
    <w:rsid w:val="002E3565"/>
    <w:rsid w:val="002E36AC"/>
    <w:rsid w:val="002E36DB"/>
    <w:rsid w:val="002E371C"/>
    <w:rsid w:val="002E3842"/>
    <w:rsid w:val="002E38D1"/>
    <w:rsid w:val="002E3924"/>
    <w:rsid w:val="002E3A52"/>
    <w:rsid w:val="002E3A53"/>
    <w:rsid w:val="002E3BC2"/>
    <w:rsid w:val="002E3BCC"/>
    <w:rsid w:val="002E3C7E"/>
    <w:rsid w:val="002E3CC1"/>
    <w:rsid w:val="002E3CF8"/>
    <w:rsid w:val="002E3F4C"/>
    <w:rsid w:val="002E404F"/>
    <w:rsid w:val="002E40AC"/>
    <w:rsid w:val="002E4103"/>
    <w:rsid w:val="002E415E"/>
    <w:rsid w:val="002E43A4"/>
    <w:rsid w:val="002E46B7"/>
    <w:rsid w:val="002E46C7"/>
    <w:rsid w:val="002E4904"/>
    <w:rsid w:val="002E494A"/>
    <w:rsid w:val="002E4A33"/>
    <w:rsid w:val="002E4A66"/>
    <w:rsid w:val="002E4AFA"/>
    <w:rsid w:val="002E4B3E"/>
    <w:rsid w:val="002E4B47"/>
    <w:rsid w:val="002E4C78"/>
    <w:rsid w:val="002E4C99"/>
    <w:rsid w:val="002E4D35"/>
    <w:rsid w:val="002E4DBE"/>
    <w:rsid w:val="002E4ECB"/>
    <w:rsid w:val="002E4FF4"/>
    <w:rsid w:val="002E5046"/>
    <w:rsid w:val="002E52E0"/>
    <w:rsid w:val="002E5302"/>
    <w:rsid w:val="002E535E"/>
    <w:rsid w:val="002E5368"/>
    <w:rsid w:val="002E57EA"/>
    <w:rsid w:val="002E593F"/>
    <w:rsid w:val="002E59F6"/>
    <w:rsid w:val="002E5EAB"/>
    <w:rsid w:val="002E6103"/>
    <w:rsid w:val="002E61F1"/>
    <w:rsid w:val="002E6276"/>
    <w:rsid w:val="002E62A1"/>
    <w:rsid w:val="002E632F"/>
    <w:rsid w:val="002E6385"/>
    <w:rsid w:val="002E656B"/>
    <w:rsid w:val="002E673B"/>
    <w:rsid w:val="002E6767"/>
    <w:rsid w:val="002E679A"/>
    <w:rsid w:val="002E6986"/>
    <w:rsid w:val="002E69BE"/>
    <w:rsid w:val="002E6AA9"/>
    <w:rsid w:val="002E6BB1"/>
    <w:rsid w:val="002E6C0E"/>
    <w:rsid w:val="002E6CB2"/>
    <w:rsid w:val="002E6CF0"/>
    <w:rsid w:val="002E6DFB"/>
    <w:rsid w:val="002E6F95"/>
    <w:rsid w:val="002E7023"/>
    <w:rsid w:val="002E7079"/>
    <w:rsid w:val="002E70D3"/>
    <w:rsid w:val="002E7222"/>
    <w:rsid w:val="002E7337"/>
    <w:rsid w:val="002E737D"/>
    <w:rsid w:val="002E73B3"/>
    <w:rsid w:val="002E74E1"/>
    <w:rsid w:val="002E75D4"/>
    <w:rsid w:val="002E77AB"/>
    <w:rsid w:val="002E77C8"/>
    <w:rsid w:val="002E77F5"/>
    <w:rsid w:val="002E79C1"/>
    <w:rsid w:val="002E7B3B"/>
    <w:rsid w:val="002E7BB2"/>
    <w:rsid w:val="002E7BF9"/>
    <w:rsid w:val="002E7D4F"/>
    <w:rsid w:val="002E7E1F"/>
    <w:rsid w:val="002E7E67"/>
    <w:rsid w:val="002E7E7F"/>
    <w:rsid w:val="002E7F49"/>
    <w:rsid w:val="002F0030"/>
    <w:rsid w:val="002F00FB"/>
    <w:rsid w:val="002F0150"/>
    <w:rsid w:val="002F033D"/>
    <w:rsid w:val="002F049A"/>
    <w:rsid w:val="002F05C8"/>
    <w:rsid w:val="002F06AB"/>
    <w:rsid w:val="002F06C3"/>
    <w:rsid w:val="002F07D5"/>
    <w:rsid w:val="002F097D"/>
    <w:rsid w:val="002F09E9"/>
    <w:rsid w:val="002F0B42"/>
    <w:rsid w:val="002F0D94"/>
    <w:rsid w:val="002F0E4E"/>
    <w:rsid w:val="002F0EC1"/>
    <w:rsid w:val="002F0EC6"/>
    <w:rsid w:val="002F0F1C"/>
    <w:rsid w:val="002F0F5C"/>
    <w:rsid w:val="002F121B"/>
    <w:rsid w:val="002F13FD"/>
    <w:rsid w:val="002F157E"/>
    <w:rsid w:val="002F1705"/>
    <w:rsid w:val="002F17FC"/>
    <w:rsid w:val="002F1968"/>
    <w:rsid w:val="002F19B5"/>
    <w:rsid w:val="002F1A99"/>
    <w:rsid w:val="002F1B9B"/>
    <w:rsid w:val="002F1BBF"/>
    <w:rsid w:val="002F1CD2"/>
    <w:rsid w:val="002F1E23"/>
    <w:rsid w:val="002F1FC3"/>
    <w:rsid w:val="002F20DF"/>
    <w:rsid w:val="002F2344"/>
    <w:rsid w:val="002F240F"/>
    <w:rsid w:val="002F2562"/>
    <w:rsid w:val="002F25DC"/>
    <w:rsid w:val="002F2705"/>
    <w:rsid w:val="002F2727"/>
    <w:rsid w:val="002F28D1"/>
    <w:rsid w:val="002F2965"/>
    <w:rsid w:val="002F2AEC"/>
    <w:rsid w:val="002F2D3B"/>
    <w:rsid w:val="002F2D95"/>
    <w:rsid w:val="002F2FA7"/>
    <w:rsid w:val="002F316B"/>
    <w:rsid w:val="002F3580"/>
    <w:rsid w:val="002F35F0"/>
    <w:rsid w:val="002F3619"/>
    <w:rsid w:val="002F367C"/>
    <w:rsid w:val="002F36AC"/>
    <w:rsid w:val="002F36E4"/>
    <w:rsid w:val="002F3746"/>
    <w:rsid w:val="002F387E"/>
    <w:rsid w:val="002F3D69"/>
    <w:rsid w:val="002F3DD3"/>
    <w:rsid w:val="002F3E1A"/>
    <w:rsid w:val="002F3EE8"/>
    <w:rsid w:val="002F41CA"/>
    <w:rsid w:val="002F41F6"/>
    <w:rsid w:val="002F4340"/>
    <w:rsid w:val="002F4388"/>
    <w:rsid w:val="002F43FC"/>
    <w:rsid w:val="002F4488"/>
    <w:rsid w:val="002F44E9"/>
    <w:rsid w:val="002F460A"/>
    <w:rsid w:val="002F4626"/>
    <w:rsid w:val="002F463E"/>
    <w:rsid w:val="002F4803"/>
    <w:rsid w:val="002F48B1"/>
    <w:rsid w:val="002F4C4F"/>
    <w:rsid w:val="002F4C83"/>
    <w:rsid w:val="002F4CFE"/>
    <w:rsid w:val="002F4D99"/>
    <w:rsid w:val="002F4E5A"/>
    <w:rsid w:val="002F4ED6"/>
    <w:rsid w:val="002F4EFD"/>
    <w:rsid w:val="002F4FA0"/>
    <w:rsid w:val="002F5055"/>
    <w:rsid w:val="002F51A5"/>
    <w:rsid w:val="002F523C"/>
    <w:rsid w:val="002F547A"/>
    <w:rsid w:val="002F54AF"/>
    <w:rsid w:val="002F54DC"/>
    <w:rsid w:val="002F55E9"/>
    <w:rsid w:val="002F55FB"/>
    <w:rsid w:val="002F5690"/>
    <w:rsid w:val="002F56E3"/>
    <w:rsid w:val="002F57AF"/>
    <w:rsid w:val="002F57D3"/>
    <w:rsid w:val="002F5835"/>
    <w:rsid w:val="002F58F8"/>
    <w:rsid w:val="002F5A79"/>
    <w:rsid w:val="002F5E78"/>
    <w:rsid w:val="002F5FEB"/>
    <w:rsid w:val="002F624C"/>
    <w:rsid w:val="002F62EE"/>
    <w:rsid w:val="002F6310"/>
    <w:rsid w:val="002F64E8"/>
    <w:rsid w:val="002F65B7"/>
    <w:rsid w:val="002F65E0"/>
    <w:rsid w:val="002F6796"/>
    <w:rsid w:val="002F6A71"/>
    <w:rsid w:val="002F6C3F"/>
    <w:rsid w:val="002F6D0B"/>
    <w:rsid w:val="002F6DE8"/>
    <w:rsid w:val="002F6F3A"/>
    <w:rsid w:val="002F7134"/>
    <w:rsid w:val="002F714A"/>
    <w:rsid w:val="002F73BE"/>
    <w:rsid w:val="002F75A7"/>
    <w:rsid w:val="002F765C"/>
    <w:rsid w:val="002F766B"/>
    <w:rsid w:val="002F76AF"/>
    <w:rsid w:val="002F7873"/>
    <w:rsid w:val="002F7917"/>
    <w:rsid w:val="002F798F"/>
    <w:rsid w:val="002F79DF"/>
    <w:rsid w:val="002F7C56"/>
    <w:rsid w:val="002F7D12"/>
    <w:rsid w:val="002F7D4C"/>
    <w:rsid w:val="002F7E03"/>
    <w:rsid w:val="002F7E09"/>
    <w:rsid w:val="002F7E56"/>
    <w:rsid w:val="002F7F0B"/>
    <w:rsid w:val="002F7F0F"/>
    <w:rsid w:val="003001D3"/>
    <w:rsid w:val="003004C1"/>
    <w:rsid w:val="00300571"/>
    <w:rsid w:val="00300589"/>
    <w:rsid w:val="003009B7"/>
    <w:rsid w:val="00300A05"/>
    <w:rsid w:val="00300A25"/>
    <w:rsid w:val="00300B8C"/>
    <w:rsid w:val="00300C9D"/>
    <w:rsid w:val="00300EBE"/>
    <w:rsid w:val="003011AA"/>
    <w:rsid w:val="003012F5"/>
    <w:rsid w:val="0030130A"/>
    <w:rsid w:val="00301350"/>
    <w:rsid w:val="00301391"/>
    <w:rsid w:val="00301615"/>
    <w:rsid w:val="00301829"/>
    <w:rsid w:val="0030186B"/>
    <w:rsid w:val="003018E2"/>
    <w:rsid w:val="003018E6"/>
    <w:rsid w:val="00301904"/>
    <w:rsid w:val="003019BE"/>
    <w:rsid w:val="00301B19"/>
    <w:rsid w:val="00301C8D"/>
    <w:rsid w:val="00301CE6"/>
    <w:rsid w:val="00301D71"/>
    <w:rsid w:val="00301D74"/>
    <w:rsid w:val="003020AB"/>
    <w:rsid w:val="003020CF"/>
    <w:rsid w:val="00302133"/>
    <w:rsid w:val="0030217D"/>
    <w:rsid w:val="003024AE"/>
    <w:rsid w:val="00302556"/>
    <w:rsid w:val="0030256C"/>
    <w:rsid w:val="00302589"/>
    <w:rsid w:val="003025A3"/>
    <w:rsid w:val="003025BF"/>
    <w:rsid w:val="003026A3"/>
    <w:rsid w:val="003028CB"/>
    <w:rsid w:val="00302906"/>
    <w:rsid w:val="00302958"/>
    <w:rsid w:val="00302C23"/>
    <w:rsid w:val="00302D8C"/>
    <w:rsid w:val="00303018"/>
    <w:rsid w:val="00303131"/>
    <w:rsid w:val="00303193"/>
    <w:rsid w:val="00303319"/>
    <w:rsid w:val="0030347F"/>
    <w:rsid w:val="00303497"/>
    <w:rsid w:val="00303541"/>
    <w:rsid w:val="00303601"/>
    <w:rsid w:val="00303614"/>
    <w:rsid w:val="00303718"/>
    <w:rsid w:val="00303841"/>
    <w:rsid w:val="003038A3"/>
    <w:rsid w:val="003039E8"/>
    <w:rsid w:val="00303A02"/>
    <w:rsid w:val="00303A1E"/>
    <w:rsid w:val="00303B81"/>
    <w:rsid w:val="00303C58"/>
    <w:rsid w:val="00303D7D"/>
    <w:rsid w:val="00303DC8"/>
    <w:rsid w:val="00303DD8"/>
    <w:rsid w:val="00303DF9"/>
    <w:rsid w:val="00303E0C"/>
    <w:rsid w:val="00303E6C"/>
    <w:rsid w:val="00303F63"/>
    <w:rsid w:val="003040A9"/>
    <w:rsid w:val="0030427A"/>
    <w:rsid w:val="003043AD"/>
    <w:rsid w:val="00304434"/>
    <w:rsid w:val="003044BC"/>
    <w:rsid w:val="003044F3"/>
    <w:rsid w:val="00304690"/>
    <w:rsid w:val="003046A3"/>
    <w:rsid w:val="00304716"/>
    <w:rsid w:val="00304A71"/>
    <w:rsid w:val="00304C59"/>
    <w:rsid w:val="00304D56"/>
    <w:rsid w:val="00304FB5"/>
    <w:rsid w:val="00304FF0"/>
    <w:rsid w:val="0030504C"/>
    <w:rsid w:val="003050E4"/>
    <w:rsid w:val="00305254"/>
    <w:rsid w:val="003052A2"/>
    <w:rsid w:val="00305385"/>
    <w:rsid w:val="003053DD"/>
    <w:rsid w:val="00305499"/>
    <w:rsid w:val="0030550F"/>
    <w:rsid w:val="003055DC"/>
    <w:rsid w:val="003057F3"/>
    <w:rsid w:val="0030582F"/>
    <w:rsid w:val="003058A9"/>
    <w:rsid w:val="003058FD"/>
    <w:rsid w:val="00305916"/>
    <w:rsid w:val="003059D8"/>
    <w:rsid w:val="00305A92"/>
    <w:rsid w:val="00305B08"/>
    <w:rsid w:val="00305BF8"/>
    <w:rsid w:val="00305BFB"/>
    <w:rsid w:val="00305D4B"/>
    <w:rsid w:val="00305E7F"/>
    <w:rsid w:val="00305EC4"/>
    <w:rsid w:val="00305F1E"/>
    <w:rsid w:val="00305F49"/>
    <w:rsid w:val="003060CD"/>
    <w:rsid w:val="00306162"/>
    <w:rsid w:val="00306397"/>
    <w:rsid w:val="003064B4"/>
    <w:rsid w:val="00306559"/>
    <w:rsid w:val="003065D2"/>
    <w:rsid w:val="0030684B"/>
    <w:rsid w:val="003069D4"/>
    <w:rsid w:val="003069EB"/>
    <w:rsid w:val="00306A58"/>
    <w:rsid w:val="00306A5B"/>
    <w:rsid w:val="00306BDD"/>
    <w:rsid w:val="00306CD5"/>
    <w:rsid w:val="00306E06"/>
    <w:rsid w:val="00306E5E"/>
    <w:rsid w:val="00307144"/>
    <w:rsid w:val="0030721C"/>
    <w:rsid w:val="003072CD"/>
    <w:rsid w:val="00307327"/>
    <w:rsid w:val="00307648"/>
    <w:rsid w:val="003077AF"/>
    <w:rsid w:val="0030799D"/>
    <w:rsid w:val="003079C6"/>
    <w:rsid w:val="00307B47"/>
    <w:rsid w:val="00307B9A"/>
    <w:rsid w:val="00307BEC"/>
    <w:rsid w:val="00307C18"/>
    <w:rsid w:val="00307D1C"/>
    <w:rsid w:val="00307D97"/>
    <w:rsid w:val="00307F36"/>
    <w:rsid w:val="00307F6E"/>
    <w:rsid w:val="00307F8C"/>
    <w:rsid w:val="0031015F"/>
    <w:rsid w:val="00310270"/>
    <w:rsid w:val="003102A9"/>
    <w:rsid w:val="0031030B"/>
    <w:rsid w:val="00310364"/>
    <w:rsid w:val="00310426"/>
    <w:rsid w:val="0031092D"/>
    <w:rsid w:val="003109BD"/>
    <w:rsid w:val="003109D7"/>
    <w:rsid w:val="00310C4C"/>
    <w:rsid w:val="00310C7A"/>
    <w:rsid w:val="00310CA0"/>
    <w:rsid w:val="00310D60"/>
    <w:rsid w:val="00310D8A"/>
    <w:rsid w:val="00310F8A"/>
    <w:rsid w:val="00311063"/>
    <w:rsid w:val="00311273"/>
    <w:rsid w:val="00311284"/>
    <w:rsid w:val="0031181E"/>
    <w:rsid w:val="0031188E"/>
    <w:rsid w:val="003118B6"/>
    <w:rsid w:val="00311A76"/>
    <w:rsid w:val="00311B80"/>
    <w:rsid w:val="00311BBE"/>
    <w:rsid w:val="00311C5E"/>
    <w:rsid w:val="00311D8C"/>
    <w:rsid w:val="003120E1"/>
    <w:rsid w:val="003120FA"/>
    <w:rsid w:val="00312132"/>
    <w:rsid w:val="00312229"/>
    <w:rsid w:val="0031238D"/>
    <w:rsid w:val="0031249B"/>
    <w:rsid w:val="003126B1"/>
    <w:rsid w:val="00312723"/>
    <w:rsid w:val="003127B4"/>
    <w:rsid w:val="00312856"/>
    <w:rsid w:val="003129FD"/>
    <w:rsid w:val="003129FF"/>
    <w:rsid w:val="00312ADE"/>
    <w:rsid w:val="00312BFB"/>
    <w:rsid w:val="00312D10"/>
    <w:rsid w:val="00312D21"/>
    <w:rsid w:val="00312E53"/>
    <w:rsid w:val="00312EA9"/>
    <w:rsid w:val="0031302F"/>
    <w:rsid w:val="00313078"/>
    <w:rsid w:val="003131F8"/>
    <w:rsid w:val="0031324C"/>
    <w:rsid w:val="003132C8"/>
    <w:rsid w:val="003133DD"/>
    <w:rsid w:val="00313571"/>
    <w:rsid w:val="003136E5"/>
    <w:rsid w:val="00313772"/>
    <w:rsid w:val="003137E5"/>
    <w:rsid w:val="003138AD"/>
    <w:rsid w:val="003138E6"/>
    <w:rsid w:val="00313C33"/>
    <w:rsid w:val="00313C37"/>
    <w:rsid w:val="00313C60"/>
    <w:rsid w:val="0031402D"/>
    <w:rsid w:val="003141EF"/>
    <w:rsid w:val="003142F7"/>
    <w:rsid w:val="003143C2"/>
    <w:rsid w:val="003144DE"/>
    <w:rsid w:val="003144FE"/>
    <w:rsid w:val="003145CB"/>
    <w:rsid w:val="00314842"/>
    <w:rsid w:val="003149B1"/>
    <w:rsid w:val="003149CD"/>
    <w:rsid w:val="00314A6C"/>
    <w:rsid w:val="00314A96"/>
    <w:rsid w:val="00314AF3"/>
    <w:rsid w:val="00314C71"/>
    <w:rsid w:val="00314C85"/>
    <w:rsid w:val="00314D83"/>
    <w:rsid w:val="0031500E"/>
    <w:rsid w:val="0031511B"/>
    <w:rsid w:val="00315195"/>
    <w:rsid w:val="00315294"/>
    <w:rsid w:val="003152C0"/>
    <w:rsid w:val="003152EE"/>
    <w:rsid w:val="00315307"/>
    <w:rsid w:val="00315344"/>
    <w:rsid w:val="00315646"/>
    <w:rsid w:val="003157DB"/>
    <w:rsid w:val="00315920"/>
    <w:rsid w:val="0031598C"/>
    <w:rsid w:val="00315A49"/>
    <w:rsid w:val="00315B85"/>
    <w:rsid w:val="00315E7C"/>
    <w:rsid w:val="00315F9A"/>
    <w:rsid w:val="0031613A"/>
    <w:rsid w:val="003161AD"/>
    <w:rsid w:val="00316544"/>
    <w:rsid w:val="00316683"/>
    <w:rsid w:val="003167DC"/>
    <w:rsid w:val="00316809"/>
    <w:rsid w:val="00316B7B"/>
    <w:rsid w:val="00316BDF"/>
    <w:rsid w:val="00316D13"/>
    <w:rsid w:val="00316E30"/>
    <w:rsid w:val="00316E49"/>
    <w:rsid w:val="00316E6B"/>
    <w:rsid w:val="00316E7C"/>
    <w:rsid w:val="00317204"/>
    <w:rsid w:val="0031720B"/>
    <w:rsid w:val="0031743E"/>
    <w:rsid w:val="00317502"/>
    <w:rsid w:val="003175C4"/>
    <w:rsid w:val="003175FD"/>
    <w:rsid w:val="00317714"/>
    <w:rsid w:val="003177A2"/>
    <w:rsid w:val="003177F9"/>
    <w:rsid w:val="00317A28"/>
    <w:rsid w:val="00317BB1"/>
    <w:rsid w:val="00317CDC"/>
    <w:rsid w:val="00317D57"/>
    <w:rsid w:val="00317DA1"/>
    <w:rsid w:val="00317DAF"/>
    <w:rsid w:val="00317E85"/>
    <w:rsid w:val="00317E8A"/>
    <w:rsid w:val="00320050"/>
    <w:rsid w:val="00320085"/>
    <w:rsid w:val="003200B4"/>
    <w:rsid w:val="00320147"/>
    <w:rsid w:val="003201B3"/>
    <w:rsid w:val="003202AB"/>
    <w:rsid w:val="003202B7"/>
    <w:rsid w:val="003202BB"/>
    <w:rsid w:val="003202CE"/>
    <w:rsid w:val="0032037B"/>
    <w:rsid w:val="0032041E"/>
    <w:rsid w:val="00320451"/>
    <w:rsid w:val="003206B7"/>
    <w:rsid w:val="003206BD"/>
    <w:rsid w:val="003206BF"/>
    <w:rsid w:val="00320829"/>
    <w:rsid w:val="00320876"/>
    <w:rsid w:val="00320C37"/>
    <w:rsid w:val="00320F36"/>
    <w:rsid w:val="00320F3B"/>
    <w:rsid w:val="00320F8B"/>
    <w:rsid w:val="00321047"/>
    <w:rsid w:val="003210F5"/>
    <w:rsid w:val="00321129"/>
    <w:rsid w:val="003211C8"/>
    <w:rsid w:val="003212A1"/>
    <w:rsid w:val="003212DC"/>
    <w:rsid w:val="0032145F"/>
    <w:rsid w:val="003214D4"/>
    <w:rsid w:val="003215B6"/>
    <w:rsid w:val="0032167B"/>
    <w:rsid w:val="0032178D"/>
    <w:rsid w:val="003217EE"/>
    <w:rsid w:val="00321956"/>
    <w:rsid w:val="00321CBA"/>
    <w:rsid w:val="00321EAD"/>
    <w:rsid w:val="00321F6A"/>
    <w:rsid w:val="00321FE5"/>
    <w:rsid w:val="003220B5"/>
    <w:rsid w:val="00322128"/>
    <w:rsid w:val="00322253"/>
    <w:rsid w:val="00322413"/>
    <w:rsid w:val="00322697"/>
    <w:rsid w:val="003228E9"/>
    <w:rsid w:val="003229C0"/>
    <w:rsid w:val="00322BBF"/>
    <w:rsid w:val="00322C05"/>
    <w:rsid w:val="00322C11"/>
    <w:rsid w:val="00322C55"/>
    <w:rsid w:val="00322E51"/>
    <w:rsid w:val="00322EBE"/>
    <w:rsid w:val="0032319E"/>
    <w:rsid w:val="0032333B"/>
    <w:rsid w:val="0032333F"/>
    <w:rsid w:val="003235A2"/>
    <w:rsid w:val="00323663"/>
    <w:rsid w:val="003238DF"/>
    <w:rsid w:val="00323921"/>
    <w:rsid w:val="00323DEE"/>
    <w:rsid w:val="00323EA2"/>
    <w:rsid w:val="00323EC8"/>
    <w:rsid w:val="00323F0A"/>
    <w:rsid w:val="00324037"/>
    <w:rsid w:val="003240CF"/>
    <w:rsid w:val="00324196"/>
    <w:rsid w:val="003241BD"/>
    <w:rsid w:val="0032433B"/>
    <w:rsid w:val="00324382"/>
    <w:rsid w:val="00324388"/>
    <w:rsid w:val="003244B7"/>
    <w:rsid w:val="003244D6"/>
    <w:rsid w:val="00324654"/>
    <w:rsid w:val="003247B3"/>
    <w:rsid w:val="0032487D"/>
    <w:rsid w:val="003248B7"/>
    <w:rsid w:val="0032498C"/>
    <w:rsid w:val="00324B17"/>
    <w:rsid w:val="00324B2C"/>
    <w:rsid w:val="00324E74"/>
    <w:rsid w:val="00324FAE"/>
    <w:rsid w:val="00325020"/>
    <w:rsid w:val="0032506E"/>
    <w:rsid w:val="00325180"/>
    <w:rsid w:val="003251EB"/>
    <w:rsid w:val="00325241"/>
    <w:rsid w:val="0032537D"/>
    <w:rsid w:val="00325580"/>
    <w:rsid w:val="00325609"/>
    <w:rsid w:val="003257C4"/>
    <w:rsid w:val="0032581D"/>
    <w:rsid w:val="00325858"/>
    <w:rsid w:val="00325872"/>
    <w:rsid w:val="0032589E"/>
    <w:rsid w:val="0032590F"/>
    <w:rsid w:val="00325A66"/>
    <w:rsid w:val="00325E11"/>
    <w:rsid w:val="00325E26"/>
    <w:rsid w:val="00326185"/>
    <w:rsid w:val="00326345"/>
    <w:rsid w:val="0032639E"/>
    <w:rsid w:val="003264BE"/>
    <w:rsid w:val="003265D7"/>
    <w:rsid w:val="003266F1"/>
    <w:rsid w:val="003267CD"/>
    <w:rsid w:val="003267D6"/>
    <w:rsid w:val="003268DD"/>
    <w:rsid w:val="00326924"/>
    <w:rsid w:val="00326A23"/>
    <w:rsid w:val="00326A69"/>
    <w:rsid w:val="00326A83"/>
    <w:rsid w:val="00326B90"/>
    <w:rsid w:val="00326C85"/>
    <w:rsid w:val="00326E0A"/>
    <w:rsid w:val="00326FEF"/>
    <w:rsid w:val="00327009"/>
    <w:rsid w:val="00327187"/>
    <w:rsid w:val="00327193"/>
    <w:rsid w:val="003271B7"/>
    <w:rsid w:val="00327257"/>
    <w:rsid w:val="003272F8"/>
    <w:rsid w:val="00327379"/>
    <w:rsid w:val="00327464"/>
    <w:rsid w:val="003274D8"/>
    <w:rsid w:val="00327624"/>
    <w:rsid w:val="00327671"/>
    <w:rsid w:val="0032777A"/>
    <w:rsid w:val="003278AB"/>
    <w:rsid w:val="0032799A"/>
    <w:rsid w:val="00327A96"/>
    <w:rsid w:val="00327B28"/>
    <w:rsid w:val="00327CBA"/>
    <w:rsid w:val="00327CC1"/>
    <w:rsid w:val="00327EBA"/>
    <w:rsid w:val="00327ED6"/>
    <w:rsid w:val="00327F0C"/>
    <w:rsid w:val="00330324"/>
    <w:rsid w:val="003305B4"/>
    <w:rsid w:val="003307C8"/>
    <w:rsid w:val="0033084C"/>
    <w:rsid w:val="00330892"/>
    <w:rsid w:val="003308E6"/>
    <w:rsid w:val="00330908"/>
    <w:rsid w:val="00330A43"/>
    <w:rsid w:val="00330A90"/>
    <w:rsid w:val="00330C5E"/>
    <w:rsid w:val="00330F94"/>
    <w:rsid w:val="00330FDD"/>
    <w:rsid w:val="003310A0"/>
    <w:rsid w:val="003310D4"/>
    <w:rsid w:val="00331241"/>
    <w:rsid w:val="00331288"/>
    <w:rsid w:val="0033136A"/>
    <w:rsid w:val="003313A0"/>
    <w:rsid w:val="003313DF"/>
    <w:rsid w:val="0033155F"/>
    <w:rsid w:val="003315A9"/>
    <w:rsid w:val="00331654"/>
    <w:rsid w:val="0033178B"/>
    <w:rsid w:val="0033190B"/>
    <w:rsid w:val="003319F6"/>
    <w:rsid w:val="00331A77"/>
    <w:rsid w:val="00331A9F"/>
    <w:rsid w:val="00331AAE"/>
    <w:rsid w:val="00331C72"/>
    <w:rsid w:val="00331C81"/>
    <w:rsid w:val="00331CC8"/>
    <w:rsid w:val="00331D16"/>
    <w:rsid w:val="00331D29"/>
    <w:rsid w:val="00331E4C"/>
    <w:rsid w:val="00331ED3"/>
    <w:rsid w:val="00331FA3"/>
    <w:rsid w:val="0033217C"/>
    <w:rsid w:val="0033225E"/>
    <w:rsid w:val="0033228D"/>
    <w:rsid w:val="003322B1"/>
    <w:rsid w:val="003324CC"/>
    <w:rsid w:val="00332577"/>
    <w:rsid w:val="00332584"/>
    <w:rsid w:val="003325CE"/>
    <w:rsid w:val="0033261A"/>
    <w:rsid w:val="003326B4"/>
    <w:rsid w:val="0033275B"/>
    <w:rsid w:val="003327EE"/>
    <w:rsid w:val="00332891"/>
    <w:rsid w:val="003328AB"/>
    <w:rsid w:val="00332980"/>
    <w:rsid w:val="00332A57"/>
    <w:rsid w:val="00332A80"/>
    <w:rsid w:val="00332F15"/>
    <w:rsid w:val="00332F3A"/>
    <w:rsid w:val="00332F3C"/>
    <w:rsid w:val="00332F73"/>
    <w:rsid w:val="00333019"/>
    <w:rsid w:val="0033315C"/>
    <w:rsid w:val="0033315E"/>
    <w:rsid w:val="00333177"/>
    <w:rsid w:val="003331F8"/>
    <w:rsid w:val="00333438"/>
    <w:rsid w:val="00333672"/>
    <w:rsid w:val="003336B6"/>
    <w:rsid w:val="0033389E"/>
    <w:rsid w:val="00333A47"/>
    <w:rsid w:val="00333CD1"/>
    <w:rsid w:val="00333F25"/>
    <w:rsid w:val="00334035"/>
    <w:rsid w:val="003341F3"/>
    <w:rsid w:val="0033431E"/>
    <w:rsid w:val="003343A9"/>
    <w:rsid w:val="00334488"/>
    <w:rsid w:val="00334528"/>
    <w:rsid w:val="0033459F"/>
    <w:rsid w:val="003348EB"/>
    <w:rsid w:val="0033497B"/>
    <w:rsid w:val="003349AD"/>
    <w:rsid w:val="00334AD9"/>
    <w:rsid w:val="00334C94"/>
    <w:rsid w:val="00334FFA"/>
    <w:rsid w:val="00335135"/>
    <w:rsid w:val="003351E5"/>
    <w:rsid w:val="003352A6"/>
    <w:rsid w:val="0033533E"/>
    <w:rsid w:val="003354D7"/>
    <w:rsid w:val="00335608"/>
    <w:rsid w:val="00335648"/>
    <w:rsid w:val="003357FE"/>
    <w:rsid w:val="0033586F"/>
    <w:rsid w:val="0033589A"/>
    <w:rsid w:val="003358C7"/>
    <w:rsid w:val="0033591F"/>
    <w:rsid w:val="00335948"/>
    <w:rsid w:val="00335A5E"/>
    <w:rsid w:val="00335B29"/>
    <w:rsid w:val="00335B6C"/>
    <w:rsid w:val="00335B93"/>
    <w:rsid w:val="00335BF9"/>
    <w:rsid w:val="00335C4C"/>
    <w:rsid w:val="00335CB3"/>
    <w:rsid w:val="00335D2E"/>
    <w:rsid w:val="00336016"/>
    <w:rsid w:val="00336041"/>
    <w:rsid w:val="00336219"/>
    <w:rsid w:val="00336388"/>
    <w:rsid w:val="00336445"/>
    <w:rsid w:val="00336453"/>
    <w:rsid w:val="003364FB"/>
    <w:rsid w:val="00336608"/>
    <w:rsid w:val="0033661D"/>
    <w:rsid w:val="00336741"/>
    <w:rsid w:val="003367B7"/>
    <w:rsid w:val="00336854"/>
    <w:rsid w:val="00336A84"/>
    <w:rsid w:val="00336B0A"/>
    <w:rsid w:val="00336CA5"/>
    <w:rsid w:val="00336CB2"/>
    <w:rsid w:val="00336D00"/>
    <w:rsid w:val="00336DFF"/>
    <w:rsid w:val="00336E01"/>
    <w:rsid w:val="00336EF5"/>
    <w:rsid w:val="0033702F"/>
    <w:rsid w:val="0033718E"/>
    <w:rsid w:val="003372FE"/>
    <w:rsid w:val="00337461"/>
    <w:rsid w:val="0033746C"/>
    <w:rsid w:val="00337483"/>
    <w:rsid w:val="00337640"/>
    <w:rsid w:val="003376F4"/>
    <w:rsid w:val="003377BC"/>
    <w:rsid w:val="00337846"/>
    <w:rsid w:val="00337886"/>
    <w:rsid w:val="00337997"/>
    <w:rsid w:val="003379F0"/>
    <w:rsid w:val="00337AD7"/>
    <w:rsid w:val="00337BF7"/>
    <w:rsid w:val="00337EC0"/>
    <w:rsid w:val="00337EF2"/>
    <w:rsid w:val="00337FDA"/>
    <w:rsid w:val="0034015B"/>
    <w:rsid w:val="003404AA"/>
    <w:rsid w:val="00340602"/>
    <w:rsid w:val="00340631"/>
    <w:rsid w:val="003406C6"/>
    <w:rsid w:val="00340751"/>
    <w:rsid w:val="003407F3"/>
    <w:rsid w:val="003408B4"/>
    <w:rsid w:val="0034090C"/>
    <w:rsid w:val="00340AAA"/>
    <w:rsid w:val="00340ADB"/>
    <w:rsid w:val="00340BDE"/>
    <w:rsid w:val="00340CF0"/>
    <w:rsid w:val="00340D30"/>
    <w:rsid w:val="00340E26"/>
    <w:rsid w:val="00340EF4"/>
    <w:rsid w:val="00340F10"/>
    <w:rsid w:val="00341056"/>
    <w:rsid w:val="00341098"/>
    <w:rsid w:val="00341330"/>
    <w:rsid w:val="00341442"/>
    <w:rsid w:val="00341606"/>
    <w:rsid w:val="00341624"/>
    <w:rsid w:val="0034163A"/>
    <w:rsid w:val="00341738"/>
    <w:rsid w:val="0034182D"/>
    <w:rsid w:val="003418CB"/>
    <w:rsid w:val="00341906"/>
    <w:rsid w:val="0034190F"/>
    <w:rsid w:val="003419F4"/>
    <w:rsid w:val="00341AE6"/>
    <w:rsid w:val="00341D4D"/>
    <w:rsid w:val="00341E0F"/>
    <w:rsid w:val="00341E26"/>
    <w:rsid w:val="00341EE0"/>
    <w:rsid w:val="0034204E"/>
    <w:rsid w:val="0034214B"/>
    <w:rsid w:val="003423CB"/>
    <w:rsid w:val="0034269F"/>
    <w:rsid w:val="00342A23"/>
    <w:rsid w:val="00342A94"/>
    <w:rsid w:val="00342AC0"/>
    <w:rsid w:val="00342B24"/>
    <w:rsid w:val="00342D6C"/>
    <w:rsid w:val="00342DAF"/>
    <w:rsid w:val="00342E60"/>
    <w:rsid w:val="00342E61"/>
    <w:rsid w:val="00342E65"/>
    <w:rsid w:val="00342EA1"/>
    <w:rsid w:val="00342F38"/>
    <w:rsid w:val="00342FDE"/>
    <w:rsid w:val="00343159"/>
    <w:rsid w:val="00343360"/>
    <w:rsid w:val="00343367"/>
    <w:rsid w:val="003435B1"/>
    <w:rsid w:val="0034380D"/>
    <w:rsid w:val="00343AC4"/>
    <w:rsid w:val="00343B4E"/>
    <w:rsid w:val="00343DC9"/>
    <w:rsid w:val="00343E84"/>
    <w:rsid w:val="00343EBF"/>
    <w:rsid w:val="003440EB"/>
    <w:rsid w:val="003442D4"/>
    <w:rsid w:val="003444A0"/>
    <w:rsid w:val="003444C4"/>
    <w:rsid w:val="0034457E"/>
    <w:rsid w:val="003445E3"/>
    <w:rsid w:val="00344642"/>
    <w:rsid w:val="00344788"/>
    <w:rsid w:val="003447AE"/>
    <w:rsid w:val="00344906"/>
    <w:rsid w:val="00344976"/>
    <w:rsid w:val="003449DF"/>
    <w:rsid w:val="00344AEF"/>
    <w:rsid w:val="00344C9D"/>
    <w:rsid w:val="00344CDA"/>
    <w:rsid w:val="00344DCA"/>
    <w:rsid w:val="00344EC9"/>
    <w:rsid w:val="00344F05"/>
    <w:rsid w:val="003450D9"/>
    <w:rsid w:val="00345127"/>
    <w:rsid w:val="00345208"/>
    <w:rsid w:val="003453D4"/>
    <w:rsid w:val="00345818"/>
    <w:rsid w:val="00345894"/>
    <w:rsid w:val="00345A9D"/>
    <w:rsid w:val="00345C68"/>
    <w:rsid w:val="00345E68"/>
    <w:rsid w:val="00345FD0"/>
    <w:rsid w:val="003462E0"/>
    <w:rsid w:val="003463B2"/>
    <w:rsid w:val="003465DA"/>
    <w:rsid w:val="00346664"/>
    <w:rsid w:val="00346825"/>
    <w:rsid w:val="00346BE6"/>
    <w:rsid w:val="00346C55"/>
    <w:rsid w:val="00346D93"/>
    <w:rsid w:val="00346F47"/>
    <w:rsid w:val="00346FA5"/>
    <w:rsid w:val="00346FD0"/>
    <w:rsid w:val="00347035"/>
    <w:rsid w:val="00347352"/>
    <w:rsid w:val="00347385"/>
    <w:rsid w:val="003473F6"/>
    <w:rsid w:val="0034745C"/>
    <w:rsid w:val="0034756B"/>
    <w:rsid w:val="0034761F"/>
    <w:rsid w:val="0034764C"/>
    <w:rsid w:val="00347744"/>
    <w:rsid w:val="00347780"/>
    <w:rsid w:val="00347784"/>
    <w:rsid w:val="003478F0"/>
    <w:rsid w:val="00347AB5"/>
    <w:rsid w:val="00347C41"/>
    <w:rsid w:val="00347F30"/>
    <w:rsid w:val="00347FCC"/>
    <w:rsid w:val="00350004"/>
    <w:rsid w:val="003500F4"/>
    <w:rsid w:val="003501FB"/>
    <w:rsid w:val="003502AF"/>
    <w:rsid w:val="003502D9"/>
    <w:rsid w:val="00350414"/>
    <w:rsid w:val="00350454"/>
    <w:rsid w:val="00350466"/>
    <w:rsid w:val="00350522"/>
    <w:rsid w:val="00350597"/>
    <w:rsid w:val="003507AC"/>
    <w:rsid w:val="003507B2"/>
    <w:rsid w:val="00350802"/>
    <w:rsid w:val="00350829"/>
    <w:rsid w:val="0035090F"/>
    <w:rsid w:val="00350910"/>
    <w:rsid w:val="00350BD1"/>
    <w:rsid w:val="00350D41"/>
    <w:rsid w:val="00350DC2"/>
    <w:rsid w:val="00350F8C"/>
    <w:rsid w:val="00351056"/>
    <w:rsid w:val="00351318"/>
    <w:rsid w:val="003515D4"/>
    <w:rsid w:val="003516FC"/>
    <w:rsid w:val="00351834"/>
    <w:rsid w:val="00351B1E"/>
    <w:rsid w:val="00351C0A"/>
    <w:rsid w:val="00351E42"/>
    <w:rsid w:val="00351FC4"/>
    <w:rsid w:val="00351FD9"/>
    <w:rsid w:val="003520C5"/>
    <w:rsid w:val="0035227B"/>
    <w:rsid w:val="003522BD"/>
    <w:rsid w:val="003522ED"/>
    <w:rsid w:val="00352528"/>
    <w:rsid w:val="00352739"/>
    <w:rsid w:val="00352849"/>
    <w:rsid w:val="003528C6"/>
    <w:rsid w:val="003528DD"/>
    <w:rsid w:val="00352985"/>
    <w:rsid w:val="00352A16"/>
    <w:rsid w:val="00352BFE"/>
    <w:rsid w:val="00352CDE"/>
    <w:rsid w:val="00352D3A"/>
    <w:rsid w:val="00352E4D"/>
    <w:rsid w:val="00352F07"/>
    <w:rsid w:val="00353013"/>
    <w:rsid w:val="0035311E"/>
    <w:rsid w:val="00353335"/>
    <w:rsid w:val="0035378B"/>
    <w:rsid w:val="003539E5"/>
    <w:rsid w:val="00353C5F"/>
    <w:rsid w:val="00353D92"/>
    <w:rsid w:val="00353DCB"/>
    <w:rsid w:val="00353EC0"/>
    <w:rsid w:val="00353F48"/>
    <w:rsid w:val="00353F8D"/>
    <w:rsid w:val="00353FB4"/>
    <w:rsid w:val="0035410F"/>
    <w:rsid w:val="0035424D"/>
    <w:rsid w:val="003543A3"/>
    <w:rsid w:val="00354424"/>
    <w:rsid w:val="0035445E"/>
    <w:rsid w:val="00354473"/>
    <w:rsid w:val="003544ED"/>
    <w:rsid w:val="003545F5"/>
    <w:rsid w:val="00354651"/>
    <w:rsid w:val="00354687"/>
    <w:rsid w:val="003548F4"/>
    <w:rsid w:val="00354B29"/>
    <w:rsid w:val="00354D62"/>
    <w:rsid w:val="00354F14"/>
    <w:rsid w:val="00354FD6"/>
    <w:rsid w:val="0035501B"/>
    <w:rsid w:val="003552BC"/>
    <w:rsid w:val="00355304"/>
    <w:rsid w:val="00355395"/>
    <w:rsid w:val="003555A9"/>
    <w:rsid w:val="00355786"/>
    <w:rsid w:val="0035588C"/>
    <w:rsid w:val="00355A90"/>
    <w:rsid w:val="00355B52"/>
    <w:rsid w:val="00355C70"/>
    <w:rsid w:val="00355D3C"/>
    <w:rsid w:val="00355D4C"/>
    <w:rsid w:val="00355DAF"/>
    <w:rsid w:val="00355E62"/>
    <w:rsid w:val="00355F0A"/>
    <w:rsid w:val="00355F6A"/>
    <w:rsid w:val="00355F75"/>
    <w:rsid w:val="003561D6"/>
    <w:rsid w:val="003561D8"/>
    <w:rsid w:val="00356234"/>
    <w:rsid w:val="0035630B"/>
    <w:rsid w:val="0035658F"/>
    <w:rsid w:val="003566D1"/>
    <w:rsid w:val="00356738"/>
    <w:rsid w:val="00356853"/>
    <w:rsid w:val="003568F5"/>
    <w:rsid w:val="00356973"/>
    <w:rsid w:val="00356C17"/>
    <w:rsid w:val="00356CB9"/>
    <w:rsid w:val="00357052"/>
    <w:rsid w:val="00357129"/>
    <w:rsid w:val="003571F6"/>
    <w:rsid w:val="003577EC"/>
    <w:rsid w:val="0035780D"/>
    <w:rsid w:val="00357A34"/>
    <w:rsid w:val="00357B37"/>
    <w:rsid w:val="00357BAA"/>
    <w:rsid w:val="00357C2A"/>
    <w:rsid w:val="00357C5F"/>
    <w:rsid w:val="00357F1A"/>
    <w:rsid w:val="0036007F"/>
    <w:rsid w:val="0036015D"/>
    <w:rsid w:val="003602C5"/>
    <w:rsid w:val="0036038C"/>
    <w:rsid w:val="003603A5"/>
    <w:rsid w:val="003603D4"/>
    <w:rsid w:val="0036048E"/>
    <w:rsid w:val="00360519"/>
    <w:rsid w:val="00360549"/>
    <w:rsid w:val="0036074C"/>
    <w:rsid w:val="003607F7"/>
    <w:rsid w:val="0036087B"/>
    <w:rsid w:val="00360B94"/>
    <w:rsid w:val="00360CA9"/>
    <w:rsid w:val="00360DC0"/>
    <w:rsid w:val="00360DCB"/>
    <w:rsid w:val="00360F3F"/>
    <w:rsid w:val="00360F42"/>
    <w:rsid w:val="003610AC"/>
    <w:rsid w:val="00361178"/>
    <w:rsid w:val="003614EE"/>
    <w:rsid w:val="0036168C"/>
    <w:rsid w:val="00361773"/>
    <w:rsid w:val="00361848"/>
    <w:rsid w:val="00361A25"/>
    <w:rsid w:val="00361B8C"/>
    <w:rsid w:val="00361B91"/>
    <w:rsid w:val="00361B97"/>
    <w:rsid w:val="00361BF8"/>
    <w:rsid w:val="00361C7E"/>
    <w:rsid w:val="00361D9E"/>
    <w:rsid w:val="00362203"/>
    <w:rsid w:val="0036223E"/>
    <w:rsid w:val="00362518"/>
    <w:rsid w:val="003625CD"/>
    <w:rsid w:val="003626E2"/>
    <w:rsid w:val="00362712"/>
    <w:rsid w:val="00362717"/>
    <w:rsid w:val="003627D5"/>
    <w:rsid w:val="0036287B"/>
    <w:rsid w:val="003628C0"/>
    <w:rsid w:val="00362ACF"/>
    <w:rsid w:val="00362B27"/>
    <w:rsid w:val="00362E17"/>
    <w:rsid w:val="00362EC7"/>
    <w:rsid w:val="00362FC1"/>
    <w:rsid w:val="0036311D"/>
    <w:rsid w:val="0036330E"/>
    <w:rsid w:val="0036338B"/>
    <w:rsid w:val="003633A3"/>
    <w:rsid w:val="003633CD"/>
    <w:rsid w:val="0036340E"/>
    <w:rsid w:val="00363480"/>
    <w:rsid w:val="00363572"/>
    <w:rsid w:val="0036366F"/>
    <w:rsid w:val="0036385F"/>
    <w:rsid w:val="003638BD"/>
    <w:rsid w:val="0036391C"/>
    <w:rsid w:val="003639C7"/>
    <w:rsid w:val="003639E5"/>
    <w:rsid w:val="00363B32"/>
    <w:rsid w:val="00363B56"/>
    <w:rsid w:val="00363B97"/>
    <w:rsid w:val="00363BBE"/>
    <w:rsid w:val="00363D43"/>
    <w:rsid w:val="00363D9D"/>
    <w:rsid w:val="00363DC0"/>
    <w:rsid w:val="00363E8E"/>
    <w:rsid w:val="003641CD"/>
    <w:rsid w:val="00364349"/>
    <w:rsid w:val="00364371"/>
    <w:rsid w:val="00364427"/>
    <w:rsid w:val="0036449C"/>
    <w:rsid w:val="003644B0"/>
    <w:rsid w:val="003644EF"/>
    <w:rsid w:val="00364607"/>
    <w:rsid w:val="003646FB"/>
    <w:rsid w:val="0036475F"/>
    <w:rsid w:val="003648ED"/>
    <w:rsid w:val="00364A1F"/>
    <w:rsid w:val="00364A2F"/>
    <w:rsid w:val="00364A3D"/>
    <w:rsid w:val="00364AB1"/>
    <w:rsid w:val="00364AB3"/>
    <w:rsid w:val="00364AC2"/>
    <w:rsid w:val="00364B20"/>
    <w:rsid w:val="00364D20"/>
    <w:rsid w:val="00364D2F"/>
    <w:rsid w:val="00364DBB"/>
    <w:rsid w:val="00364DC0"/>
    <w:rsid w:val="00364FEF"/>
    <w:rsid w:val="0036503A"/>
    <w:rsid w:val="00365077"/>
    <w:rsid w:val="0036516B"/>
    <w:rsid w:val="00365170"/>
    <w:rsid w:val="0036519F"/>
    <w:rsid w:val="003653E5"/>
    <w:rsid w:val="00365516"/>
    <w:rsid w:val="0036553B"/>
    <w:rsid w:val="00365569"/>
    <w:rsid w:val="00365579"/>
    <w:rsid w:val="0036565B"/>
    <w:rsid w:val="0036565E"/>
    <w:rsid w:val="00365715"/>
    <w:rsid w:val="00365774"/>
    <w:rsid w:val="0036590B"/>
    <w:rsid w:val="00365ACF"/>
    <w:rsid w:val="00365C46"/>
    <w:rsid w:val="00365DF2"/>
    <w:rsid w:val="00365ECD"/>
    <w:rsid w:val="00365F19"/>
    <w:rsid w:val="00366003"/>
    <w:rsid w:val="003660C3"/>
    <w:rsid w:val="003660DC"/>
    <w:rsid w:val="00366124"/>
    <w:rsid w:val="00366129"/>
    <w:rsid w:val="0036613A"/>
    <w:rsid w:val="00366373"/>
    <w:rsid w:val="00366390"/>
    <w:rsid w:val="003663E9"/>
    <w:rsid w:val="0036655E"/>
    <w:rsid w:val="00366583"/>
    <w:rsid w:val="00366668"/>
    <w:rsid w:val="003667DB"/>
    <w:rsid w:val="00366807"/>
    <w:rsid w:val="0036686C"/>
    <w:rsid w:val="003668BA"/>
    <w:rsid w:val="00366ACE"/>
    <w:rsid w:val="00366B12"/>
    <w:rsid w:val="00366C33"/>
    <w:rsid w:val="00366CD9"/>
    <w:rsid w:val="00366EFA"/>
    <w:rsid w:val="00367017"/>
    <w:rsid w:val="003670E3"/>
    <w:rsid w:val="0036746A"/>
    <w:rsid w:val="0036752C"/>
    <w:rsid w:val="00367580"/>
    <w:rsid w:val="003678F6"/>
    <w:rsid w:val="003678F9"/>
    <w:rsid w:val="00367A0C"/>
    <w:rsid w:val="00367A2D"/>
    <w:rsid w:val="00367B38"/>
    <w:rsid w:val="00367B96"/>
    <w:rsid w:val="00367CDD"/>
    <w:rsid w:val="00367CED"/>
    <w:rsid w:val="00367D17"/>
    <w:rsid w:val="00367D5E"/>
    <w:rsid w:val="00367E75"/>
    <w:rsid w:val="00367EA6"/>
    <w:rsid w:val="00370142"/>
    <w:rsid w:val="0037023B"/>
    <w:rsid w:val="003702B7"/>
    <w:rsid w:val="003702E6"/>
    <w:rsid w:val="003704EA"/>
    <w:rsid w:val="00370538"/>
    <w:rsid w:val="00370699"/>
    <w:rsid w:val="0037083C"/>
    <w:rsid w:val="003709BF"/>
    <w:rsid w:val="00370A87"/>
    <w:rsid w:val="00370B0A"/>
    <w:rsid w:val="00370B9E"/>
    <w:rsid w:val="00370CE5"/>
    <w:rsid w:val="00370DB0"/>
    <w:rsid w:val="00370F43"/>
    <w:rsid w:val="0037127E"/>
    <w:rsid w:val="00371317"/>
    <w:rsid w:val="0037133B"/>
    <w:rsid w:val="003713AD"/>
    <w:rsid w:val="0037141D"/>
    <w:rsid w:val="00371497"/>
    <w:rsid w:val="00371661"/>
    <w:rsid w:val="0037179B"/>
    <w:rsid w:val="00371868"/>
    <w:rsid w:val="003719EB"/>
    <w:rsid w:val="00371ABD"/>
    <w:rsid w:val="00371BA0"/>
    <w:rsid w:val="00371C0F"/>
    <w:rsid w:val="00371CA5"/>
    <w:rsid w:val="00371CBF"/>
    <w:rsid w:val="00371D6E"/>
    <w:rsid w:val="00371D96"/>
    <w:rsid w:val="00371E0C"/>
    <w:rsid w:val="0037201A"/>
    <w:rsid w:val="00372259"/>
    <w:rsid w:val="003722A8"/>
    <w:rsid w:val="003723AB"/>
    <w:rsid w:val="00372507"/>
    <w:rsid w:val="003725D5"/>
    <w:rsid w:val="00372653"/>
    <w:rsid w:val="003726A6"/>
    <w:rsid w:val="00372763"/>
    <w:rsid w:val="003727BC"/>
    <w:rsid w:val="0037280D"/>
    <w:rsid w:val="003729D5"/>
    <w:rsid w:val="00372BBA"/>
    <w:rsid w:val="00372C32"/>
    <w:rsid w:val="00372D2A"/>
    <w:rsid w:val="00372D37"/>
    <w:rsid w:val="00372DF7"/>
    <w:rsid w:val="00372E7C"/>
    <w:rsid w:val="003732E6"/>
    <w:rsid w:val="0037333B"/>
    <w:rsid w:val="00373355"/>
    <w:rsid w:val="00373669"/>
    <w:rsid w:val="0037371D"/>
    <w:rsid w:val="00373930"/>
    <w:rsid w:val="00373990"/>
    <w:rsid w:val="003739A5"/>
    <w:rsid w:val="003739BB"/>
    <w:rsid w:val="00373C32"/>
    <w:rsid w:val="00373E71"/>
    <w:rsid w:val="00373EE1"/>
    <w:rsid w:val="00373FAB"/>
    <w:rsid w:val="00374022"/>
    <w:rsid w:val="0037426B"/>
    <w:rsid w:val="00374325"/>
    <w:rsid w:val="00374381"/>
    <w:rsid w:val="003745B0"/>
    <w:rsid w:val="0037471C"/>
    <w:rsid w:val="003748C8"/>
    <w:rsid w:val="00374921"/>
    <w:rsid w:val="003749A0"/>
    <w:rsid w:val="00374CBB"/>
    <w:rsid w:val="00374D59"/>
    <w:rsid w:val="00374D91"/>
    <w:rsid w:val="00374DB8"/>
    <w:rsid w:val="00374F88"/>
    <w:rsid w:val="0037509E"/>
    <w:rsid w:val="003751D4"/>
    <w:rsid w:val="0037528D"/>
    <w:rsid w:val="0037544F"/>
    <w:rsid w:val="0037556F"/>
    <w:rsid w:val="0037590E"/>
    <w:rsid w:val="00375A1D"/>
    <w:rsid w:val="00375B68"/>
    <w:rsid w:val="00375D36"/>
    <w:rsid w:val="00375DF7"/>
    <w:rsid w:val="00375DF9"/>
    <w:rsid w:val="00375E63"/>
    <w:rsid w:val="00375F21"/>
    <w:rsid w:val="00375FCE"/>
    <w:rsid w:val="00376122"/>
    <w:rsid w:val="00376126"/>
    <w:rsid w:val="003761A0"/>
    <w:rsid w:val="00376247"/>
    <w:rsid w:val="003762F3"/>
    <w:rsid w:val="0037631F"/>
    <w:rsid w:val="00376611"/>
    <w:rsid w:val="0037663B"/>
    <w:rsid w:val="0037686E"/>
    <w:rsid w:val="0037689B"/>
    <w:rsid w:val="00376915"/>
    <w:rsid w:val="0037694D"/>
    <w:rsid w:val="00376A1C"/>
    <w:rsid w:val="00376A33"/>
    <w:rsid w:val="00376D06"/>
    <w:rsid w:val="00376DA9"/>
    <w:rsid w:val="00376E1F"/>
    <w:rsid w:val="00377092"/>
    <w:rsid w:val="003771D5"/>
    <w:rsid w:val="00377268"/>
    <w:rsid w:val="003772FC"/>
    <w:rsid w:val="0037740F"/>
    <w:rsid w:val="003774A0"/>
    <w:rsid w:val="00377642"/>
    <w:rsid w:val="0037771A"/>
    <w:rsid w:val="00377965"/>
    <w:rsid w:val="00377A88"/>
    <w:rsid w:val="00377B7C"/>
    <w:rsid w:val="00377BA4"/>
    <w:rsid w:val="00377C49"/>
    <w:rsid w:val="00377C68"/>
    <w:rsid w:val="00377D31"/>
    <w:rsid w:val="00377EB7"/>
    <w:rsid w:val="00377F65"/>
    <w:rsid w:val="00380098"/>
    <w:rsid w:val="003800DD"/>
    <w:rsid w:val="0038017E"/>
    <w:rsid w:val="0038039B"/>
    <w:rsid w:val="0038053D"/>
    <w:rsid w:val="00380583"/>
    <w:rsid w:val="003805B6"/>
    <w:rsid w:val="0038067C"/>
    <w:rsid w:val="003808CE"/>
    <w:rsid w:val="00380A2C"/>
    <w:rsid w:val="00380AC6"/>
    <w:rsid w:val="00380B0F"/>
    <w:rsid w:val="00380B16"/>
    <w:rsid w:val="00380CA1"/>
    <w:rsid w:val="00380DC0"/>
    <w:rsid w:val="00380E8F"/>
    <w:rsid w:val="00380EA4"/>
    <w:rsid w:val="00380F36"/>
    <w:rsid w:val="0038113A"/>
    <w:rsid w:val="003811B4"/>
    <w:rsid w:val="0038139E"/>
    <w:rsid w:val="003813AE"/>
    <w:rsid w:val="0038143E"/>
    <w:rsid w:val="00381458"/>
    <w:rsid w:val="00381479"/>
    <w:rsid w:val="003814C4"/>
    <w:rsid w:val="003815C0"/>
    <w:rsid w:val="003816F2"/>
    <w:rsid w:val="0038173E"/>
    <w:rsid w:val="003817F3"/>
    <w:rsid w:val="00381985"/>
    <w:rsid w:val="00381A5F"/>
    <w:rsid w:val="00381A63"/>
    <w:rsid w:val="00381C1B"/>
    <w:rsid w:val="00381E63"/>
    <w:rsid w:val="00382037"/>
    <w:rsid w:val="0038229E"/>
    <w:rsid w:val="0038236C"/>
    <w:rsid w:val="00382962"/>
    <w:rsid w:val="0038297D"/>
    <w:rsid w:val="00382A85"/>
    <w:rsid w:val="00382C0C"/>
    <w:rsid w:val="00382D05"/>
    <w:rsid w:val="00382D39"/>
    <w:rsid w:val="00382D7E"/>
    <w:rsid w:val="00382E30"/>
    <w:rsid w:val="00382E91"/>
    <w:rsid w:val="00382F2B"/>
    <w:rsid w:val="00383076"/>
    <w:rsid w:val="00383113"/>
    <w:rsid w:val="003831BD"/>
    <w:rsid w:val="00383426"/>
    <w:rsid w:val="00383587"/>
    <w:rsid w:val="003835EE"/>
    <w:rsid w:val="003835FC"/>
    <w:rsid w:val="00383609"/>
    <w:rsid w:val="00383694"/>
    <w:rsid w:val="00383800"/>
    <w:rsid w:val="00383829"/>
    <w:rsid w:val="00383A8F"/>
    <w:rsid w:val="00383B33"/>
    <w:rsid w:val="00383B55"/>
    <w:rsid w:val="00383CA8"/>
    <w:rsid w:val="00383D4B"/>
    <w:rsid w:val="00383E0A"/>
    <w:rsid w:val="00383EDB"/>
    <w:rsid w:val="003841C9"/>
    <w:rsid w:val="003842F3"/>
    <w:rsid w:val="00384363"/>
    <w:rsid w:val="00384583"/>
    <w:rsid w:val="0038468A"/>
    <w:rsid w:val="00384721"/>
    <w:rsid w:val="00384786"/>
    <w:rsid w:val="003847AB"/>
    <w:rsid w:val="00384898"/>
    <w:rsid w:val="0038496B"/>
    <w:rsid w:val="00384AB4"/>
    <w:rsid w:val="00384AF4"/>
    <w:rsid w:val="00384BFF"/>
    <w:rsid w:val="00384E6A"/>
    <w:rsid w:val="00384ECE"/>
    <w:rsid w:val="003851BA"/>
    <w:rsid w:val="0038525F"/>
    <w:rsid w:val="00385331"/>
    <w:rsid w:val="00385338"/>
    <w:rsid w:val="00385379"/>
    <w:rsid w:val="0038541F"/>
    <w:rsid w:val="003856AB"/>
    <w:rsid w:val="00385892"/>
    <w:rsid w:val="003858DF"/>
    <w:rsid w:val="00385974"/>
    <w:rsid w:val="003859BE"/>
    <w:rsid w:val="00385B32"/>
    <w:rsid w:val="00385B56"/>
    <w:rsid w:val="00385C2F"/>
    <w:rsid w:val="00385D18"/>
    <w:rsid w:val="00385D33"/>
    <w:rsid w:val="00385DFD"/>
    <w:rsid w:val="00385E97"/>
    <w:rsid w:val="00385EB1"/>
    <w:rsid w:val="003860E6"/>
    <w:rsid w:val="0038624E"/>
    <w:rsid w:val="00386524"/>
    <w:rsid w:val="00386584"/>
    <w:rsid w:val="0038658D"/>
    <w:rsid w:val="003865F6"/>
    <w:rsid w:val="00386729"/>
    <w:rsid w:val="003867A2"/>
    <w:rsid w:val="003867E6"/>
    <w:rsid w:val="00386822"/>
    <w:rsid w:val="003868E5"/>
    <w:rsid w:val="00386C24"/>
    <w:rsid w:val="00386C6B"/>
    <w:rsid w:val="00386C98"/>
    <w:rsid w:val="00386F52"/>
    <w:rsid w:val="003870CF"/>
    <w:rsid w:val="00387360"/>
    <w:rsid w:val="003875F5"/>
    <w:rsid w:val="003877EB"/>
    <w:rsid w:val="00387BB7"/>
    <w:rsid w:val="00387CB7"/>
    <w:rsid w:val="00387F64"/>
    <w:rsid w:val="003900A6"/>
    <w:rsid w:val="003900E2"/>
    <w:rsid w:val="00390661"/>
    <w:rsid w:val="003907E5"/>
    <w:rsid w:val="00390803"/>
    <w:rsid w:val="00390ACC"/>
    <w:rsid w:val="00390CAC"/>
    <w:rsid w:val="00390D82"/>
    <w:rsid w:val="00390D94"/>
    <w:rsid w:val="00390DD3"/>
    <w:rsid w:val="00390ECD"/>
    <w:rsid w:val="00390FEF"/>
    <w:rsid w:val="003911C4"/>
    <w:rsid w:val="003911FE"/>
    <w:rsid w:val="0039130F"/>
    <w:rsid w:val="00391377"/>
    <w:rsid w:val="0039148D"/>
    <w:rsid w:val="00391530"/>
    <w:rsid w:val="00391557"/>
    <w:rsid w:val="00391712"/>
    <w:rsid w:val="003918D3"/>
    <w:rsid w:val="00391BF2"/>
    <w:rsid w:val="00391DD9"/>
    <w:rsid w:val="00391DE4"/>
    <w:rsid w:val="00391E1B"/>
    <w:rsid w:val="00391EEF"/>
    <w:rsid w:val="00391FCC"/>
    <w:rsid w:val="00392087"/>
    <w:rsid w:val="003922B0"/>
    <w:rsid w:val="00392433"/>
    <w:rsid w:val="00392548"/>
    <w:rsid w:val="0039268D"/>
    <w:rsid w:val="0039272B"/>
    <w:rsid w:val="0039296C"/>
    <w:rsid w:val="00392A52"/>
    <w:rsid w:val="00392A5C"/>
    <w:rsid w:val="00392CF4"/>
    <w:rsid w:val="00392E41"/>
    <w:rsid w:val="00392E88"/>
    <w:rsid w:val="00392EE7"/>
    <w:rsid w:val="00392F5D"/>
    <w:rsid w:val="00393032"/>
    <w:rsid w:val="0039328D"/>
    <w:rsid w:val="00393336"/>
    <w:rsid w:val="00393597"/>
    <w:rsid w:val="003937B0"/>
    <w:rsid w:val="003937F9"/>
    <w:rsid w:val="00393829"/>
    <w:rsid w:val="0039392C"/>
    <w:rsid w:val="00393980"/>
    <w:rsid w:val="00393BCD"/>
    <w:rsid w:val="00393DC5"/>
    <w:rsid w:val="00393F4F"/>
    <w:rsid w:val="003940D4"/>
    <w:rsid w:val="00394180"/>
    <w:rsid w:val="003941D5"/>
    <w:rsid w:val="0039431A"/>
    <w:rsid w:val="003943D0"/>
    <w:rsid w:val="003944DB"/>
    <w:rsid w:val="0039450F"/>
    <w:rsid w:val="00394541"/>
    <w:rsid w:val="0039462B"/>
    <w:rsid w:val="00394709"/>
    <w:rsid w:val="0039473F"/>
    <w:rsid w:val="003947A5"/>
    <w:rsid w:val="00394AEA"/>
    <w:rsid w:val="00394B8F"/>
    <w:rsid w:val="00394BC1"/>
    <w:rsid w:val="00394C27"/>
    <w:rsid w:val="00394CE6"/>
    <w:rsid w:val="00394D4A"/>
    <w:rsid w:val="00394E22"/>
    <w:rsid w:val="00394E6F"/>
    <w:rsid w:val="00395130"/>
    <w:rsid w:val="00395193"/>
    <w:rsid w:val="0039520B"/>
    <w:rsid w:val="0039529A"/>
    <w:rsid w:val="00395362"/>
    <w:rsid w:val="003953D0"/>
    <w:rsid w:val="00395484"/>
    <w:rsid w:val="003954C7"/>
    <w:rsid w:val="00395547"/>
    <w:rsid w:val="00395575"/>
    <w:rsid w:val="0039558C"/>
    <w:rsid w:val="00395886"/>
    <w:rsid w:val="003958D7"/>
    <w:rsid w:val="00395AAA"/>
    <w:rsid w:val="00395C74"/>
    <w:rsid w:val="00395CD7"/>
    <w:rsid w:val="003961B1"/>
    <w:rsid w:val="0039642A"/>
    <w:rsid w:val="003964E3"/>
    <w:rsid w:val="003965B0"/>
    <w:rsid w:val="0039672D"/>
    <w:rsid w:val="003967DD"/>
    <w:rsid w:val="00396AC0"/>
    <w:rsid w:val="00396ACF"/>
    <w:rsid w:val="00396D3D"/>
    <w:rsid w:val="0039702A"/>
    <w:rsid w:val="003970A4"/>
    <w:rsid w:val="003970FC"/>
    <w:rsid w:val="00397130"/>
    <w:rsid w:val="00397188"/>
    <w:rsid w:val="0039719C"/>
    <w:rsid w:val="00397223"/>
    <w:rsid w:val="00397248"/>
    <w:rsid w:val="003972E1"/>
    <w:rsid w:val="00397369"/>
    <w:rsid w:val="00397391"/>
    <w:rsid w:val="00397418"/>
    <w:rsid w:val="003975B3"/>
    <w:rsid w:val="003975DB"/>
    <w:rsid w:val="00397674"/>
    <w:rsid w:val="00397824"/>
    <w:rsid w:val="00397835"/>
    <w:rsid w:val="00397952"/>
    <w:rsid w:val="00397955"/>
    <w:rsid w:val="003979EE"/>
    <w:rsid w:val="00397B03"/>
    <w:rsid w:val="00397BFA"/>
    <w:rsid w:val="00397E10"/>
    <w:rsid w:val="00397ED4"/>
    <w:rsid w:val="003A012E"/>
    <w:rsid w:val="003A01FB"/>
    <w:rsid w:val="003A0473"/>
    <w:rsid w:val="003A0734"/>
    <w:rsid w:val="003A07B9"/>
    <w:rsid w:val="003A08CE"/>
    <w:rsid w:val="003A0ADD"/>
    <w:rsid w:val="003A0C39"/>
    <w:rsid w:val="003A0D0B"/>
    <w:rsid w:val="003A0E37"/>
    <w:rsid w:val="003A0E52"/>
    <w:rsid w:val="003A0F3E"/>
    <w:rsid w:val="003A105D"/>
    <w:rsid w:val="003A109E"/>
    <w:rsid w:val="003A1151"/>
    <w:rsid w:val="003A1190"/>
    <w:rsid w:val="003A1193"/>
    <w:rsid w:val="003A122C"/>
    <w:rsid w:val="003A1400"/>
    <w:rsid w:val="003A145A"/>
    <w:rsid w:val="003A1559"/>
    <w:rsid w:val="003A1672"/>
    <w:rsid w:val="003A188E"/>
    <w:rsid w:val="003A18EF"/>
    <w:rsid w:val="003A1944"/>
    <w:rsid w:val="003A1964"/>
    <w:rsid w:val="003A1BDC"/>
    <w:rsid w:val="003A1C25"/>
    <w:rsid w:val="003A1C41"/>
    <w:rsid w:val="003A1C5B"/>
    <w:rsid w:val="003A1F58"/>
    <w:rsid w:val="003A210C"/>
    <w:rsid w:val="003A217B"/>
    <w:rsid w:val="003A2199"/>
    <w:rsid w:val="003A22BD"/>
    <w:rsid w:val="003A22D1"/>
    <w:rsid w:val="003A24A9"/>
    <w:rsid w:val="003A2512"/>
    <w:rsid w:val="003A2666"/>
    <w:rsid w:val="003A266E"/>
    <w:rsid w:val="003A26FB"/>
    <w:rsid w:val="003A2BB2"/>
    <w:rsid w:val="003A2BEC"/>
    <w:rsid w:val="003A2D56"/>
    <w:rsid w:val="003A2DD3"/>
    <w:rsid w:val="003A2DDB"/>
    <w:rsid w:val="003A32BD"/>
    <w:rsid w:val="003A3485"/>
    <w:rsid w:val="003A3530"/>
    <w:rsid w:val="003A357E"/>
    <w:rsid w:val="003A35DE"/>
    <w:rsid w:val="003A3A00"/>
    <w:rsid w:val="003A3A1E"/>
    <w:rsid w:val="003A3A49"/>
    <w:rsid w:val="003A3B4E"/>
    <w:rsid w:val="003A3E04"/>
    <w:rsid w:val="003A3E31"/>
    <w:rsid w:val="003A3F12"/>
    <w:rsid w:val="003A40A7"/>
    <w:rsid w:val="003A42C5"/>
    <w:rsid w:val="003A42D8"/>
    <w:rsid w:val="003A4385"/>
    <w:rsid w:val="003A449E"/>
    <w:rsid w:val="003A4519"/>
    <w:rsid w:val="003A4560"/>
    <w:rsid w:val="003A45D7"/>
    <w:rsid w:val="003A4912"/>
    <w:rsid w:val="003A491A"/>
    <w:rsid w:val="003A4973"/>
    <w:rsid w:val="003A49EA"/>
    <w:rsid w:val="003A4B10"/>
    <w:rsid w:val="003A4BAB"/>
    <w:rsid w:val="003A4BE3"/>
    <w:rsid w:val="003A4CBF"/>
    <w:rsid w:val="003A4F2F"/>
    <w:rsid w:val="003A4F84"/>
    <w:rsid w:val="003A521E"/>
    <w:rsid w:val="003A5411"/>
    <w:rsid w:val="003A54B0"/>
    <w:rsid w:val="003A5578"/>
    <w:rsid w:val="003A59C0"/>
    <w:rsid w:val="003A5A2C"/>
    <w:rsid w:val="003A5A4E"/>
    <w:rsid w:val="003A5A69"/>
    <w:rsid w:val="003A5AF1"/>
    <w:rsid w:val="003A5C5B"/>
    <w:rsid w:val="003A5D2E"/>
    <w:rsid w:val="003A6361"/>
    <w:rsid w:val="003A63CD"/>
    <w:rsid w:val="003A645B"/>
    <w:rsid w:val="003A652F"/>
    <w:rsid w:val="003A6557"/>
    <w:rsid w:val="003A6640"/>
    <w:rsid w:val="003A66EE"/>
    <w:rsid w:val="003A66F0"/>
    <w:rsid w:val="003A6726"/>
    <w:rsid w:val="003A67F0"/>
    <w:rsid w:val="003A6813"/>
    <w:rsid w:val="003A6832"/>
    <w:rsid w:val="003A684D"/>
    <w:rsid w:val="003A6979"/>
    <w:rsid w:val="003A69F7"/>
    <w:rsid w:val="003A6A3D"/>
    <w:rsid w:val="003A6A88"/>
    <w:rsid w:val="003A6B1D"/>
    <w:rsid w:val="003A6B58"/>
    <w:rsid w:val="003A6BE1"/>
    <w:rsid w:val="003A6E55"/>
    <w:rsid w:val="003A6EA0"/>
    <w:rsid w:val="003A6EA8"/>
    <w:rsid w:val="003A7072"/>
    <w:rsid w:val="003A72DB"/>
    <w:rsid w:val="003A7357"/>
    <w:rsid w:val="003A73D1"/>
    <w:rsid w:val="003A74BF"/>
    <w:rsid w:val="003A74F0"/>
    <w:rsid w:val="003A7845"/>
    <w:rsid w:val="003A7898"/>
    <w:rsid w:val="003A78CE"/>
    <w:rsid w:val="003A7B0D"/>
    <w:rsid w:val="003A7C09"/>
    <w:rsid w:val="003A7F0C"/>
    <w:rsid w:val="003B016B"/>
    <w:rsid w:val="003B01CE"/>
    <w:rsid w:val="003B0440"/>
    <w:rsid w:val="003B0781"/>
    <w:rsid w:val="003B0783"/>
    <w:rsid w:val="003B08DC"/>
    <w:rsid w:val="003B0B14"/>
    <w:rsid w:val="003B0B68"/>
    <w:rsid w:val="003B0C85"/>
    <w:rsid w:val="003B0CC7"/>
    <w:rsid w:val="003B0D5D"/>
    <w:rsid w:val="003B0DCC"/>
    <w:rsid w:val="003B0E44"/>
    <w:rsid w:val="003B103F"/>
    <w:rsid w:val="003B10AB"/>
    <w:rsid w:val="003B1135"/>
    <w:rsid w:val="003B124A"/>
    <w:rsid w:val="003B124E"/>
    <w:rsid w:val="003B1261"/>
    <w:rsid w:val="003B1464"/>
    <w:rsid w:val="003B1493"/>
    <w:rsid w:val="003B1497"/>
    <w:rsid w:val="003B165F"/>
    <w:rsid w:val="003B19D0"/>
    <w:rsid w:val="003B1BA0"/>
    <w:rsid w:val="003B1CA5"/>
    <w:rsid w:val="003B1D51"/>
    <w:rsid w:val="003B1E3C"/>
    <w:rsid w:val="003B1FB9"/>
    <w:rsid w:val="003B203B"/>
    <w:rsid w:val="003B2159"/>
    <w:rsid w:val="003B22AC"/>
    <w:rsid w:val="003B237D"/>
    <w:rsid w:val="003B23CB"/>
    <w:rsid w:val="003B246C"/>
    <w:rsid w:val="003B25E9"/>
    <w:rsid w:val="003B2602"/>
    <w:rsid w:val="003B262B"/>
    <w:rsid w:val="003B270A"/>
    <w:rsid w:val="003B2712"/>
    <w:rsid w:val="003B288F"/>
    <w:rsid w:val="003B28D0"/>
    <w:rsid w:val="003B28EF"/>
    <w:rsid w:val="003B2C25"/>
    <w:rsid w:val="003B2C2E"/>
    <w:rsid w:val="003B2D1C"/>
    <w:rsid w:val="003B2ECD"/>
    <w:rsid w:val="003B2EFB"/>
    <w:rsid w:val="003B2F31"/>
    <w:rsid w:val="003B2F63"/>
    <w:rsid w:val="003B3413"/>
    <w:rsid w:val="003B344D"/>
    <w:rsid w:val="003B36B6"/>
    <w:rsid w:val="003B36EC"/>
    <w:rsid w:val="003B36F8"/>
    <w:rsid w:val="003B371A"/>
    <w:rsid w:val="003B37B6"/>
    <w:rsid w:val="003B38A0"/>
    <w:rsid w:val="003B3903"/>
    <w:rsid w:val="003B395E"/>
    <w:rsid w:val="003B39AC"/>
    <w:rsid w:val="003B3B46"/>
    <w:rsid w:val="003B3B52"/>
    <w:rsid w:val="003B3BC6"/>
    <w:rsid w:val="003B3C1E"/>
    <w:rsid w:val="003B3C3D"/>
    <w:rsid w:val="003B3D34"/>
    <w:rsid w:val="003B3DFA"/>
    <w:rsid w:val="003B3F7C"/>
    <w:rsid w:val="003B3FE3"/>
    <w:rsid w:val="003B42DA"/>
    <w:rsid w:val="003B442D"/>
    <w:rsid w:val="003B4471"/>
    <w:rsid w:val="003B4478"/>
    <w:rsid w:val="003B45A0"/>
    <w:rsid w:val="003B46DE"/>
    <w:rsid w:val="003B4838"/>
    <w:rsid w:val="003B4846"/>
    <w:rsid w:val="003B4885"/>
    <w:rsid w:val="003B493C"/>
    <w:rsid w:val="003B49D0"/>
    <w:rsid w:val="003B4AD4"/>
    <w:rsid w:val="003B4AE3"/>
    <w:rsid w:val="003B4B3B"/>
    <w:rsid w:val="003B4B5C"/>
    <w:rsid w:val="003B4C54"/>
    <w:rsid w:val="003B4DB0"/>
    <w:rsid w:val="003B4E2D"/>
    <w:rsid w:val="003B4E41"/>
    <w:rsid w:val="003B4EB6"/>
    <w:rsid w:val="003B4FC1"/>
    <w:rsid w:val="003B4FEE"/>
    <w:rsid w:val="003B501C"/>
    <w:rsid w:val="003B5393"/>
    <w:rsid w:val="003B5584"/>
    <w:rsid w:val="003B55B4"/>
    <w:rsid w:val="003B55BA"/>
    <w:rsid w:val="003B58AA"/>
    <w:rsid w:val="003B59E3"/>
    <w:rsid w:val="003B5A02"/>
    <w:rsid w:val="003B5A62"/>
    <w:rsid w:val="003B5BD2"/>
    <w:rsid w:val="003B5C43"/>
    <w:rsid w:val="003B5C79"/>
    <w:rsid w:val="003B5DD7"/>
    <w:rsid w:val="003B5E6E"/>
    <w:rsid w:val="003B5E77"/>
    <w:rsid w:val="003B5ED7"/>
    <w:rsid w:val="003B5F41"/>
    <w:rsid w:val="003B6130"/>
    <w:rsid w:val="003B6218"/>
    <w:rsid w:val="003B6371"/>
    <w:rsid w:val="003B658A"/>
    <w:rsid w:val="003B6680"/>
    <w:rsid w:val="003B66DE"/>
    <w:rsid w:val="003B67C7"/>
    <w:rsid w:val="003B681C"/>
    <w:rsid w:val="003B684D"/>
    <w:rsid w:val="003B6889"/>
    <w:rsid w:val="003B6A07"/>
    <w:rsid w:val="003B6A71"/>
    <w:rsid w:val="003B6ACF"/>
    <w:rsid w:val="003B6B7B"/>
    <w:rsid w:val="003B6BC6"/>
    <w:rsid w:val="003B6BE4"/>
    <w:rsid w:val="003B6BF4"/>
    <w:rsid w:val="003B6C2E"/>
    <w:rsid w:val="003B6C74"/>
    <w:rsid w:val="003B6D5D"/>
    <w:rsid w:val="003B6DB0"/>
    <w:rsid w:val="003B6DC3"/>
    <w:rsid w:val="003B6E45"/>
    <w:rsid w:val="003B70F8"/>
    <w:rsid w:val="003B723E"/>
    <w:rsid w:val="003B73A6"/>
    <w:rsid w:val="003B73E2"/>
    <w:rsid w:val="003B744C"/>
    <w:rsid w:val="003B7475"/>
    <w:rsid w:val="003B74A9"/>
    <w:rsid w:val="003B74C0"/>
    <w:rsid w:val="003B757C"/>
    <w:rsid w:val="003B75BD"/>
    <w:rsid w:val="003B76CB"/>
    <w:rsid w:val="003B7792"/>
    <w:rsid w:val="003B7A0A"/>
    <w:rsid w:val="003B7A4E"/>
    <w:rsid w:val="003B7BFE"/>
    <w:rsid w:val="003B7D0A"/>
    <w:rsid w:val="003B7D0E"/>
    <w:rsid w:val="003B7D63"/>
    <w:rsid w:val="003B7D9E"/>
    <w:rsid w:val="003B7E1C"/>
    <w:rsid w:val="003B7E6C"/>
    <w:rsid w:val="003B7EF5"/>
    <w:rsid w:val="003B7F86"/>
    <w:rsid w:val="003C000B"/>
    <w:rsid w:val="003C0054"/>
    <w:rsid w:val="003C037E"/>
    <w:rsid w:val="003C0426"/>
    <w:rsid w:val="003C049D"/>
    <w:rsid w:val="003C0502"/>
    <w:rsid w:val="003C0825"/>
    <w:rsid w:val="003C0C84"/>
    <w:rsid w:val="003C0CDA"/>
    <w:rsid w:val="003C0E53"/>
    <w:rsid w:val="003C0FAD"/>
    <w:rsid w:val="003C113F"/>
    <w:rsid w:val="003C1199"/>
    <w:rsid w:val="003C11D8"/>
    <w:rsid w:val="003C1202"/>
    <w:rsid w:val="003C1256"/>
    <w:rsid w:val="003C1262"/>
    <w:rsid w:val="003C1407"/>
    <w:rsid w:val="003C1720"/>
    <w:rsid w:val="003C17B3"/>
    <w:rsid w:val="003C17CE"/>
    <w:rsid w:val="003C18BC"/>
    <w:rsid w:val="003C19F1"/>
    <w:rsid w:val="003C1A0D"/>
    <w:rsid w:val="003C1AC1"/>
    <w:rsid w:val="003C1D1D"/>
    <w:rsid w:val="003C1D23"/>
    <w:rsid w:val="003C1D8B"/>
    <w:rsid w:val="003C1E89"/>
    <w:rsid w:val="003C206D"/>
    <w:rsid w:val="003C209D"/>
    <w:rsid w:val="003C20A2"/>
    <w:rsid w:val="003C2229"/>
    <w:rsid w:val="003C23AC"/>
    <w:rsid w:val="003C24C7"/>
    <w:rsid w:val="003C258E"/>
    <w:rsid w:val="003C2728"/>
    <w:rsid w:val="003C2A65"/>
    <w:rsid w:val="003C2BF2"/>
    <w:rsid w:val="003C2DB6"/>
    <w:rsid w:val="003C2DC9"/>
    <w:rsid w:val="003C2FFA"/>
    <w:rsid w:val="003C3010"/>
    <w:rsid w:val="003C306F"/>
    <w:rsid w:val="003C308B"/>
    <w:rsid w:val="003C308E"/>
    <w:rsid w:val="003C3257"/>
    <w:rsid w:val="003C3262"/>
    <w:rsid w:val="003C32F7"/>
    <w:rsid w:val="003C3632"/>
    <w:rsid w:val="003C364B"/>
    <w:rsid w:val="003C381C"/>
    <w:rsid w:val="003C3A6E"/>
    <w:rsid w:val="003C3B43"/>
    <w:rsid w:val="003C3CFE"/>
    <w:rsid w:val="003C4024"/>
    <w:rsid w:val="003C41AC"/>
    <w:rsid w:val="003C44CE"/>
    <w:rsid w:val="003C4539"/>
    <w:rsid w:val="003C46A8"/>
    <w:rsid w:val="003C47C4"/>
    <w:rsid w:val="003C4860"/>
    <w:rsid w:val="003C48B3"/>
    <w:rsid w:val="003C48CE"/>
    <w:rsid w:val="003C49D2"/>
    <w:rsid w:val="003C49F3"/>
    <w:rsid w:val="003C4A19"/>
    <w:rsid w:val="003C4AB7"/>
    <w:rsid w:val="003C4BCD"/>
    <w:rsid w:val="003C4CF4"/>
    <w:rsid w:val="003C4ECE"/>
    <w:rsid w:val="003C4FCC"/>
    <w:rsid w:val="003C5142"/>
    <w:rsid w:val="003C51E6"/>
    <w:rsid w:val="003C5204"/>
    <w:rsid w:val="003C5235"/>
    <w:rsid w:val="003C52BD"/>
    <w:rsid w:val="003C5350"/>
    <w:rsid w:val="003C5893"/>
    <w:rsid w:val="003C58C1"/>
    <w:rsid w:val="003C5913"/>
    <w:rsid w:val="003C597B"/>
    <w:rsid w:val="003C5BF3"/>
    <w:rsid w:val="003C5C2A"/>
    <w:rsid w:val="003C5EA5"/>
    <w:rsid w:val="003C6418"/>
    <w:rsid w:val="003C6449"/>
    <w:rsid w:val="003C651D"/>
    <w:rsid w:val="003C665E"/>
    <w:rsid w:val="003C6772"/>
    <w:rsid w:val="003C694E"/>
    <w:rsid w:val="003C6C9B"/>
    <w:rsid w:val="003C6D24"/>
    <w:rsid w:val="003C6DF6"/>
    <w:rsid w:val="003C6E72"/>
    <w:rsid w:val="003C6EC5"/>
    <w:rsid w:val="003C6F7C"/>
    <w:rsid w:val="003C6FB4"/>
    <w:rsid w:val="003C70B9"/>
    <w:rsid w:val="003C73A6"/>
    <w:rsid w:val="003C75B9"/>
    <w:rsid w:val="003C7657"/>
    <w:rsid w:val="003C7669"/>
    <w:rsid w:val="003C76C5"/>
    <w:rsid w:val="003C76CB"/>
    <w:rsid w:val="003C76F8"/>
    <w:rsid w:val="003C774B"/>
    <w:rsid w:val="003C774F"/>
    <w:rsid w:val="003C77DC"/>
    <w:rsid w:val="003C784E"/>
    <w:rsid w:val="003C7976"/>
    <w:rsid w:val="003C7A97"/>
    <w:rsid w:val="003C7ACB"/>
    <w:rsid w:val="003C7B99"/>
    <w:rsid w:val="003C7BFE"/>
    <w:rsid w:val="003C7D18"/>
    <w:rsid w:val="003C7D38"/>
    <w:rsid w:val="003C7EBB"/>
    <w:rsid w:val="003C7F0B"/>
    <w:rsid w:val="003C7FBE"/>
    <w:rsid w:val="003D00BB"/>
    <w:rsid w:val="003D0244"/>
    <w:rsid w:val="003D0397"/>
    <w:rsid w:val="003D03A8"/>
    <w:rsid w:val="003D03DF"/>
    <w:rsid w:val="003D0414"/>
    <w:rsid w:val="003D0541"/>
    <w:rsid w:val="003D0699"/>
    <w:rsid w:val="003D06D5"/>
    <w:rsid w:val="003D0785"/>
    <w:rsid w:val="003D07DC"/>
    <w:rsid w:val="003D0941"/>
    <w:rsid w:val="003D0B3C"/>
    <w:rsid w:val="003D0B59"/>
    <w:rsid w:val="003D0B87"/>
    <w:rsid w:val="003D0C08"/>
    <w:rsid w:val="003D0C23"/>
    <w:rsid w:val="003D0E5E"/>
    <w:rsid w:val="003D0F07"/>
    <w:rsid w:val="003D104A"/>
    <w:rsid w:val="003D1081"/>
    <w:rsid w:val="003D1112"/>
    <w:rsid w:val="003D1148"/>
    <w:rsid w:val="003D1404"/>
    <w:rsid w:val="003D140B"/>
    <w:rsid w:val="003D141B"/>
    <w:rsid w:val="003D167C"/>
    <w:rsid w:val="003D16CE"/>
    <w:rsid w:val="003D17CD"/>
    <w:rsid w:val="003D1A8A"/>
    <w:rsid w:val="003D1B43"/>
    <w:rsid w:val="003D1B89"/>
    <w:rsid w:val="003D1C3B"/>
    <w:rsid w:val="003D1D4B"/>
    <w:rsid w:val="003D1E6C"/>
    <w:rsid w:val="003D1F32"/>
    <w:rsid w:val="003D2034"/>
    <w:rsid w:val="003D2172"/>
    <w:rsid w:val="003D22C4"/>
    <w:rsid w:val="003D235E"/>
    <w:rsid w:val="003D2382"/>
    <w:rsid w:val="003D23F1"/>
    <w:rsid w:val="003D2415"/>
    <w:rsid w:val="003D2501"/>
    <w:rsid w:val="003D2547"/>
    <w:rsid w:val="003D264B"/>
    <w:rsid w:val="003D281B"/>
    <w:rsid w:val="003D2835"/>
    <w:rsid w:val="003D289D"/>
    <w:rsid w:val="003D2B16"/>
    <w:rsid w:val="003D2C0E"/>
    <w:rsid w:val="003D2DF4"/>
    <w:rsid w:val="003D2E58"/>
    <w:rsid w:val="003D2EBB"/>
    <w:rsid w:val="003D2F20"/>
    <w:rsid w:val="003D3011"/>
    <w:rsid w:val="003D31CE"/>
    <w:rsid w:val="003D3224"/>
    <w:rsid w:val="003D334D"/>
    <w:rsid w:val="003D33E4"/>
    <w:rsid w:val="003D3486"/>
    <w:rsid w:val="003D34FC"/>
    <w:rsid w:val="003D3547"/>
    <w:rsid w:val="003D35A2"/>
    <w:rsid w:val="003D35C6"/>
    <w:rsid w:val="003D3601"/>
    <w:rsid w:val="003D368C"/>
    <w:rsid w:val="003D3699"/>
    <w:rsid w:val="003D370A"/>
    <w:rsid w:val="003D38CF"/>
    <w:rsid w:val="003D39C1"/>
    <w:rsid w:val="003D3B82"/>
    <w:rsid w:val="003D3C03"/>
    <w:rsid w:val="003D3C89"/>
    <w:rsid w:val="003D3D4E"/>
    <w:rsid w:val="003D3DD6"/>
    <w:rsid w:val="003D407B"/>
    <w:rsid w:val="003D40B6"/>
    <w:rsid w:val="003D430A"/>
    <w:rsid w:val="003D4346"/>
    <w:rsid w:val="003D4496"/>
    <w:rsid w:val="003D45C5"/>
    <w:rsid w:val="003D46BC"/>
    <w:rsid w:val="003D4814"/>
    <w:rsid w:val="003D48CD"/>
    <w:rsid w:val="003D4975"/>
    <w:rsid w:val="003D49DA"/>
    <w:rsid w:val="003D49F2"/>
    <w:rsid w:val="003D4CC8"/>
    <w:rsid w:val="003D4E85"/>
    <w:rsid w:val="003D4F8C"/>
    <w:rsid w:val="003D507A"/>
    <w:rsid w:val="003D50A7"/>
    <w:rsid w:val="003D5643"/>
    <w:rsid w:val="003D572D"/>
    <w:rsid w:val="003D57ED"/>
    <w:rsid w:val="003D5846"/>
    <w:rsid w:val="003D585E"/>
    <w:rsid w:val="003D5CC7"/>
    <w:rsid w:val="003D5D8B"/>
    <w:rsid w:val="003D5EA1"/>
    <w:rsid w:val="003D5EA3"/>
    <w:rsid w:val="003D5EB5"/>
    <w:rsid w:val="003D61A8"/>
    <w:rsid w:val="003D6203"/>
    <w:rsid w:val="003D6253"/>
    <w:rsid w:val="003D6324"/>
    <w:rsid w:val="003D6461"/>
    <w:rsid w:val="003D64EF"/>
    <w:rsid w:val="003D6720"/>
    <w:rsid w:val="003D677A"/>
    <w:rsid w:val="003D677F"/>
    <w:rsid w:val="003D680B"/>
    <w:rsid w:val="003D6815"/>
    <w:rsid w:val="003D6871"/>
    <w:rsid w:val="003D68D2"/>
    <w:rsid w:val="003D6AFB"/>
    <w:rsid w:val="003D6DB9"/>
    <w:rsid w:val="003D6EB7"/>
    <w:rsid w:val="003D6EE9"/>
    <w:rsid w:val="003D6F4C"/>
    <w:rsid w:val="003D6FCF"/>
    <w:rsid w:val="003D700C"/>
    <w:rsid w:val="003D7105"/>
    <w:rsid w:val="003D71DE"/>
    <w:rsid w:val="003D7269"/>
    <w:rsid w:val="003D7352"/>
    <w:rsid w:val="003D738E"/>
    <w:rsid w:val="003D749E"/>
    <w:rsid w:val="003D7555"/>
    <w:rsid w:val="003D76F1"/>
    <w:rsid w:val="003D772B"/>
    <w:rsid w:val="003D78AE"/>
    <w:rsid w:val="003D78C0"/>
    <w:rsid w:val="003D797F"/>
    <w:rsid w:val="003D7BEF"/>
    <w:rsid w:val="003D7C49"/>
    <w:rsid w:val="003D7C7F"/>
    <w:rsid w:val="003D7CB7"/>
    <w:rsid w:val="003D7D63"/>
    <w:rsid w:val="003D7D64"/>
    <w:rsid w:val="003D7EB5"/>
    <w:rsid w:val="003D7FDE"/>
    <w:rsid w:val="003E010D"/>
    <w:rsid w:val="003E01C4"/>
    <w:rsid w:val="003E02A7"/>
    <w:rsid w:val="003E032A"/>
    <w:rsid w:val="003E0364"/>
    <w:rsid w:val="003E0424"/>
    <w:rsid w:val="003E05B4"/>
    <w:rsid w:val="003E07E3"/>
    <w:rsid w:val="003E08C1"/>
    <w:rsid w:val="003E08F4"/>
    <w:rsid w:val="003E095D"/>
    <w:rsid w:val="003E09F4"/>
    <w:rsid w:val="003E0A86"/>
    <w:rsid w:val="003E0AA6"/>
    <w:rsid w:val="003E0ABE"/>
    <w:rsid w:val="003E0CC6"/>
    <w:rsid w:val="003E0D2B"/>
    <w:rsid w:val="003E0DD0"/>
    <w:rsid w:val="003E0E48"/>
    <w:rsid w:val="003E0EB2"/>
    <w:rsid w:val="003E1045"/>
    <w:rsid w:val="003E10CE"/>
    <w:rsid w:val="003E11AC"/>
    <w:rsid w:val="003E131E"/>
    <w:rsid w:val="003E1398"/>
    <w:rsid w:val="003E1526"/>
    <w:rsid w:val="003E1595"/>
    <w:rsid w:val="003E16FB"/>
    <w:rsid w:val="003E1757"/>
    <w:rsid w:val="003E178E"/>
    <w:rsid w:val="003E17EB"/>
    <w:rsid w:val="003E18B6"/>
    <w:rsid w:val="003E19E0"/>
    <w:rsid w:val="003E19E1"/>
    <w:rsid w:val="003E1A30"/>
    <w:rsid w:val="003E1A52"/>
    <w:rsid w:val="003E1A79"/>
    <w:rsid w:val="003E1AAF"/>
    <w:rsid w:val="003E1AE6"/>
    <w:rsid w:val="003E1C13"/>
    <w:rsid w:val="003E1D2A"/>
    <w:rsid w:val="003E1E8C"/>
    <w:rsid w:val="003E1E9C"/>
    <w:rsid w:val="003E1F9C"/>
    <w:rsid w:val="003E1FAA"/>
    <w:rsid w:val="003E201D"/>
    <w:rsid w:val="003E21A2"/>
    <w:rsid w:val="003E21E7"/>
    <w:rsid w:val="003E21EB"/>
    <w:rsid w:val="003E2247"/>
    <w:rsid w:val="003E2271"/>
    <w:rsid w:val="003E2275"/>
    <w:rsid w:val="003E2575"/>
    <w:rsid w:val="003E2692"/>
    <w:rsid w:val="003E27C4"/>
    <w:rsid w:val="003E27CA"/>
    <w:rsid w:val="003E27FD"/>
    <w:rsid w:val="003E2830"/>
    <w:rsid w:val="003E2874"/>
    <w:rsid w:val="003E2B41"/>
    <w:rsid w:val="003E2BE3"/>
    <w:rsid w:val="003E2D01"/>
    <w:rsid w:val="003E2E25"/>
    <w:rsid w:val="003E2E40"/>
    <w:rsid w:val="003E2EB7"/>
    <w:rsid w:val="003E2F15"/>
    <w:rsid w:val="003E2FF1"/>
    <w:rsid w:val="003E31AF"/>
    <w:rsid w:val="003E3306"/>
    <w:rsid w:val="003E367A"/>
    <w:rsid w:val="003E3720"/>
    <w:rsid w:val="003E373F"/>
    <w:rsid w:val="003E3893"/>
    <w:rsid w:val="003E39B7"/>
    <w:rsid w:val="003E3C94"/>
    <w:rsid w:val="003E3D15"/>
    <w:rsid w:val="003E3D1C"/>
    <w:rsid w:val="003E3DB2"/>
    <w:rsid w:val="003E3E02"/>
    <w:rsid w:val="003E3EAB"/>
    <w:rsid w:val="003E3F31"/>
    <w:rsid w:val="003E3F45"/>
    <w:rsid w:val="003E3F96"/>
    <w:rsid w:val="003E4093"/>
    <w:rsid w:val="003E40E7"/>
    <w:rsid w:val="003E4136"/>
    <w:rsid w:val="003E4186"/>
    <w:rsid w:val="003E418F"/>
    <w:rsid w:val="003E424B"/>
    <w:rsid w:val="003E42EB"/>
    <w:rsid w:val="003E4494"/>
    <w:rsid w:val="003E450C"/>
    <w:rsid w:val="003E4548"/>
    <w:rsid w:val="003E45FE"/>
    <w:rsid w:val="003E466D"/>
    <w:rsid w:val="003E46AC"/>
    <w:rsid w:val="003E46E0"/>
    <w:rsid w:val="003E4860"/>
    <w:rsid w:val="003E49C2"/>
    <w:rsid w:val="003E4A8C"/>
    <w:rsid w:val="003E4C20"/>
    <w:rsid w:val="003E4CDD"/>
    <w:rsid w:val="003E4E8A"/>
    <w:rsid w:val="003E540A"/>
    <w:rsid w:val="003E5536"/>
    <w:rsid w:val="003E56FD"/>
    <w:rsid w:val="003E5711"/>
    <w:rsid w:val="003E5712"/>
    <w:rsid w:val="003E5790"/>
    <w:rsid w:val="003E57AF"/>
    <w:rsid w:val="003E582A"/>
    <w:rsid w:val="003E586A"/>
    <w:rsid w:val="003E58C2"/>
    <w:rsid w:val="003E593B"/>
    <w:rsid w:val="003E5A35"/>
    <w:rsid w:val="003E5BBE"/>
    <w:rsid w:val="003E5CFD"/>
    <w:rsid w:val="003E5D95"/>
    <w:rsid w:val="003E5F94"/>
    <w:rsid w:val="003E5FF3"/>
    <w:rsid w:val="003E6200"/>
    <w:rsid w:val="003E6285"/>
    <w:rsid w:val="003E66BD"/>
    <w:rsid w:val="003E67DB"/>
    <w:rsid w:val="003E6899"/>
    <w:rsid w:val="003E69DE"/>
    <w:rsid w:val="003E6AE9"/>
    <w:rsid w:val="003E6B67"/>
    <w:rsid w:val="003E6BB6"/>
    <w:rsid w:val="003E6C16"/>
    <w:rsid w:val="003E6CA2"/>
    <w:rsid w:val="003E6D60"/>
    <w:rsid w:val="003E6EC4"/>
    <w:rsid w:val="003E6FD8"/>
    <w:rsid w:val="003E7052"/>
    <w:rsid w:val="003E7166"/>
    <w:rsid w:val="003E736B"/>
    <w:rsid w:val="003E7459"/>
    <w:rsid w:val="003E7595"/>
    <w:rsid w:val="003E75E2"/>
    <w:rsid w:val="003E769D"/>
    <w:rsid w:val="003E78EA"/>
    <w:rsid w:val="003E78FE"/>
    <w:rsid w:val="003E7A9F"/>
    <w:rsid w:val="003E7C2F"/>
    <w:rsid w:val="003E7D1E"/>
    <w:rsid w:val="003E7E06"/>
    <w:rsid w:val="003E7F84"/>
    <w:rsid w:val="003F00BD"/>
    <w:rsid w:val="003F0314"/>
    <w:rsid w:val="003F0401"/>
    <w:rsid w:val="003F0473"/>
    <w:rsid w:val="003F04C5"/>
    <w:rsid w:val="003F04FB"/>
    <w:rsid w:val="003F05EE"/>
    <w:rsid w:val="003F0900"/>
    <w:rsid w:val="003F0987"/>
    <w:rsid w:val="003F0A97"/>
    <w:rsid w:val="003F0BB5"/>
    <w:rsid w:val="003F0BF4"/>
    <w:rsid w:val="003F0D83"/>
    <w:rsid w:val="003F0FEF"/>
    <w:rsid w:val="003F11CC"/>
    <w:rsid w:val="003F11D1"/>
    <w:rsid w:val="003F12B2"/>
    <w:rsid w:val="003F12C5"/>
    <w:rsid w:val="003F135B"/>
    <w:rsid w:val="003F15EF"/>
    <w:rsid w:val="003F1951"/>
    <w:rsid w:val="003F1A58"/>
    <w:rsid w:val="003F1A95"/>
    <w:rsid w:val="003F1AFA"/>
    <w:rsid w:val="003F1C66"/>
    <w:rsid w:val="003F2446"/>
    <w:rsid w:val="003F2643"/>
    <w:rsid w:val="003F26C1"/>
    <w:rsid w:val="003F270F"/>
    <w:rsid w:val="003F2726"/>
    <w:rsid w:val="003F2773"/>
    <w:rsid w:val="003F27E0"/>
    <w:rsid w:val="003F28CB"/>
    <w:rsid w:val="003F2FCE"/>
    <w:rsid w:val="003F31C8"/>
    <w:rsid w:val="003F31E5"/>
    <w:rsid w:val="003F33C0"/>
    <w:rsid w:val="003F3444"/>
    <w:rsid w:val="003F36D6"/>
    <w:rsid w:val="003F371C"/>
    <w:rsid w:val="003F3850"/>
    <w:rsid w:val="003F3A1E"/>
    <w:rsid w:val="003F3A95"/>
    <w:rsid w:val="003F3C9D"/>
    <w:rsid w:val="003F3DE0"/>
    <w:rsid w:val="003F3ECD"/>
    <w:rsid w:val="003F4008"/>
    <w:rsid w:val="003F4028"/>
    <w:rsid w:val="003F4119"/>
    <w:rsid w:val="003F4128"/>
    <w:rsid w:val="003F4210"/>
    <w:rsid w:val="003F425A"/>
    <w:rsid w:val="003F42D5"/>
    <w:rsid w:val="003F45E1"/>
    <w:rsid w:val="003F4652"/>
    <w:rsid w:val="003F46CF"/>
    <w:rsid w:val="003F478C"/>
    <w:rsid w:val="003F4869"/>
    <w:rsid w:val="003F4918"/>
    <w:rsid w:val="003F4A82"/>
    <w:rsid w:val="003F4B37"/>
    <w:rsid w:val="003F4B8C"/>
    <w:rsid w:val="003F4C09"/>
    <w:rsid w:val="003F4F1E"/>
    <w:rsid w:val="003F5065"/>
    <w:rsid w:val="003F50B9"/>
    <w:rsid w:val="003F5284"/>
    <w:rsid w:val="003F5347"/>
    <w:rsid w:val="003F5486"/>
    <w:rsid w:val="003F54B3"/>
    <w:rsid w:val="003F56FD"/>
    <w:rsid w:val="003F579F"/>
    <w:rsid w:val="003F5A6F"/>
    <w:rsid w:val="003F5B8C"/>
    <w:rsid w:val="003F5CD6"/>
    <w:rsid w:val="003F5D42"/>
    <w:rsid w:val="003F5F83"/>
    <w:rsid w:val="003F609E"/>
    <w:rsid w:val="003F6122"/>
    <w:rsid w:val="003F61C5"/>
    <w:rsid w:val="003F63BA"/>
    <w:rsid w:val="003F6431"/>
    <w:rsid w:val="003F6442"/>
    <w:rsid w:val="003F64B6"/>
    <w:rsid w:val="003F6706"/>
    <w:rsid w:val="003F6853"/>
    <w:rsid w:val="003F69B3"/>
    <w:rsid w:val="003F6AB1"/>
    <w:rsid w:val="003F7015"/>
    <w:rsid w:val="003F7086"/>
    <w:rsid w:val="003F7361"/>
    <w:rsid w:val="003F7390"/>
    <w:rsid w:val="003F7494"/>
    <w:rsid w:val="003F74AE"/>
    <w:rsid w:val="003F74E8"/>
    <w:rsid w:val="003F758D"/>
    <w:rsid w:val="003F75C1"/>
    <w:rsid w:val="003F773F"/>
    <w:rsid w:val="003F77DC"/>
    <w:rsid w:val="003F7A94"/>
    <w:rsid w:val="003F7CEC"/>
    <w:rsid w:val="003F7E0D"/>
    <w:rsid w:val="004001CF"/>
    <w:rsid w:val="004001E9"/>
    <w:rsid w:val="0040036C"/>
    <w:rsid w:val="00400450"/>
    <w:rsid w:val="00400647"/>
    <w:rsid w:val="00400664"/>
    <w:rsid w:val="00400748"/>
    <w:rsid w:val="004007B2"/>
    <w:rsid w:val="00400949"/>
    <w:rsid w:val="00400986"/>
    <w:rsid w:val="0040099D"/>
    <w:rsid w:val="004009D3"/>
    <w:rsid w:val="00400A57"/>
    <w:rsid w:val="00400B29"/>
    <w:rsid w:val="00400B52"/>
    <w:rsid w:val="00400B5D"/>
    <w:rsid w:val="00400C7F"/>
    <w:rsid w:val="00400DDC"/>
    <w:rsid w:val="0040104E"/>
    <w:rsid w:val="00401062"/>
    <w:rsid w:val="004010B1"/>
    <w:rsid w:val="004014B4"/>
    <w:rsid w:val="004016CC"/>
    <w:rsid w:val="00401A53"/>
    <w:rsid w:val="00401A8A"/>
    <w:rsid w:val="00401A9F"/>
    <w:rsid w:val="00401D06"/>
    <w:rsid w:val="00401D40"/>
    <w:rsid w:val="00401DC0"/>
    <w:rsid w:val="00401DC5"/>
    <w:rsid w:val="004020FC"/>
    <w:rsid w:val="00402184"/>
    <w:rsid w:val="004021F8"/>
    <w:rsid w:val="004022F8"/>
    <w:rsid w:val="00402355"/>
    <w:rsid w:val="00402476"/>
    <w:rsid w:val="00402491"/>
    <w:rsid w:val="004024B7"/>
    <w:rsid w:val="00402533"/>
    <w:rsid w:val="0040263A"/>
    <w:rsid w:val="00402671"/>
    <w:rsid w:val="00402808"/>
    <w:rsid w:val="00402809"/>
    <w:rsid w:val="00402821"/>
    <w:rsid w:val="004028BF"/>
    <w:rsid w:val="00402912"/>
    <w:rsid w:val="00402CBF"/>
    <w:rsid w:val="00402D19"/>
    <w:rsid w:val="00402FB5"/>
    <w:rsid w:val="004031F1"/>
    <w:rsid w:val="0040325E"/>
    <w:rsid w:val="00403563"/>
    <w:rsid w:val="00403848"/>
    <w:rsid w:val="00403896"/>
    <w:rsid w:val="00403B81"/>
    <w:rsid w:val="00403C6B"/>
    <w:rsid w:val="00403EB7"/>
    <w:rsid w:val="00403F8C"/>
    <w:rsid w:val="00404010"/>
    <w:rsid w:val="004042FD"/>
    <w:rsid w:val="00404418"/>
    <w:rsid w:val="0040445C"/>
    <w:rsid w:val="0040454B"/>
    <w:rsid w:val="00404764"/>
    <w:rsid w:val="004049F7"/>
    <w:rsid w:val="00404B37"/>
    <w:rsid w:val="00404E30"/>
    <w:rsid w:val="00404E69"/>
    <w:rsid w:val="00404EBD"/>
    <w:rsid w:val="00404F40"/>
    <w:rsid w:val="0040504B"/>
    <w:rsid w:val="00405111"/>
    <w:rsid w:val="00405145"/>
    <w:rsid w:val="004051CB"/>
    <w:rsid w:val="0040522E"/>
    <w:rsid w:val="00405256"/>
    <w:rsid w:val="004052F2"/>
    <w:rsid w:val="0040531F"/>
    <w:rsid w:val="00405345"/>
    <w:rsid w:val="004053E5"/>
    <w:rsid w:val="0040560D"/>
    <w:rsid w:val="00405913"/>
    <w:rsid w:val="00405A44"/>
    <w:rsid w:val="00405BF4"/>
    <w:rsid w:val="00405CAE"/>
    <w:rsid w:val="00405D45"/>
    <w:rsid w:val="00405E52"/>
    <w:rsid w:val="00405F7D"/>
    <w:rsid w:val="004061EA"/>
    <w:rsid w:val="0040628D"/>
    <w:rsid w:val="004062BD"/>
    <w:rsid w:val="0040650E"/>
    <w:rsid w:val="00406726"/>
    <w:rsid w:val="00406760"/>
    <w:rsid w:val="00406803"/>
    <w:rsid w:val="0040691E"/>
    <w:rsid w:val="004069B1"/>
    <w:rsid w:val="00406A66"/>
    <w:rsid w:val="00406BC0"/>
    <w:rsid w:val="00406C1A"/>
    <w:rsid w:val="00406C37"/>
    <w:rsid w:val="00406C4E"/>
    <w:rsid w:val="00406DCB"/>
    <w:rsid w:val="00406E97"/>
    <w:rsid w:val="004070D0"/>
    <w:rsid w:val="0040720E"/>
    <w:rsid w:val="00407253"/>
    <w:rsid w:val="0040727C"/>
    <w:rsid w:val="004073CE"/>
    <w:rsid w:val="00407569"/>
    <w:rsid w:val="0040758A"/>
    <w:rsid w:val="00407712"/>
    <w:rsid w:val="00407726"/>
    <w:rsid w:val="00407A57"/>
    <w:rsid w:val="00407B17"/>
    <w:rsid w:val="00407BBA"/>
    <w:rsid w:val="00407BC6"/>
    <w:rsid w:val="00407C13"/>
    <w:rsid w:val="00407C39"/>
    <w:rsid w:val="00407DBC"/>
    <w:rsid w:val="00407E70"/>
    <w:rsid w:val="00407E93"/>
    <w:rsid w:val="00410214"/>
    <w:rsid w:val="00410342"/>
    <w:rsid w:val="00410386"/>
    <w:rsid w:val="004103A1"/>
    <w:rsid w:val="00410482"/>
    <w:rsid w:val="0041074F"/>
    <w:rsid w:val="0041076F"/>
    <w:rsid w:val="00410909"/>
    <w:rsid w:val="00410BFE"/>
    <w:rsid w:val="00410C23"/>
    <w:rsid w:val="00410CC5"/>
    <w:rsid w:val="00410E60"/>
    <w:rsid w:val="00410E78"/>
    <w:rsid w:val="00410FA8"/>
    <w:rsid w:val="00411477"/>
    <w:rsid w:val="004114FF"/>
    <w:rsid w:val="004116A9"/>
    <w:rsid w:val="00411706"/>
    <w:rsid w:val="0041176A"/>
    <w:rsid w:val="00411957"/>
    <w:rsid w:val="004119A0"/>
    <w:rsid w:val="00411A6D"/>
    <w:rsid w:val="00411AE5"/>
    <w:rsid w:val="00411B31"/>
    <w:rsid w:val="00411B48"/>
    <w:rsid w:val="00411C9E"/>
    <w:rsid w:val="00411D28"/>
    <w:rsid w:val="00411F1C"/>
    <w:rsid w:val="00412023"/>
    <w:rsid w:val="0041207D"/>
    <w:rsid w:val="00412218"/>
    <w:rsid w:val="0041231E"/>
    <w:rsid w:val="0041258E"/>
    <w:rsid w:val="00412752"/>
    <w:rsid w:val="004128E8"/>
    <w:rsid w:val="00412917"/>
    <w:rsid w:val="00412979"/>
    <w:rsid w:val="004129DE"/>
    <w:rsid w:val="00412A21"/>
    <w:rsid w:val="00412AF6"/>
    <w:rsid w:val="00412B3F"/>
    <w:rsid w:val="00412B55"/>
    <w:rsid w:val="00412C23"/>
    <w:rsid w:val="00412C90"/>
    <w:rsid w:val="00412D22"/>
    <w:rsid w:val="00412DFF"/>
    <w:rsid w:val="00412E1F"/>
    <w:rsid w:val="00412E31"/>
    <w:rsid w:val="00412E97"/>
    <w:rsid w:val="00412E9D"/>
    <w:rsid w:val="00412F28"/>
    <w:rsid w:val="00412F92"/>
    <w:rsid w:val="004131E2"/>
    <w:rsid w:val="00413349"/>
    <w:rsid w:val="004134FD"/>
    <w:rsid w:val="00413834"/>
    <w:rsid w:val="00413978"/>
    <w:rsid w:val="00413BED"/>
    <w:rsid w:val="00413C36"/>
    <w:rsid w:val="00413DA5"/>
    <w:rsid w:val="00413E2A"/>
    <w:rsid w:val="00413E52"/>
    <w:rsid w:val="00413E66"/>
    <w:rsid w:val="00413FB7"/>
    <w:rsid w:val="00413FF2"/>
    <w:rsid w:val="00414041"/>
    <w:rsid w:val="0041433F"/>
    <w:rsid w:val="00414378"/>
    <w:rsid w:val="00414398"/>
    <w:rsid w:val="004143D2"/>
    <w:rsid w:val="00414509"/>
    <w:rsid w:val="00414587"/>
    <w:rsid w:val="00414641"/>
    <w:rsid w:val="00414946"/>
    <w:rsid w:val="00414B98"/>
    <w:rsid w:val="00414E4C"/>
    <w:rsid w:val="00414F68"/>
    <w:rsid w:val="0041506C"/>
    <w:rsid w:val="004150B8"/>
    <w:rsid w:val="004150DF"/>
    <w:rsid w:val="004151AA"/>
    <w:rsid w:val="00415289"/>
    <w:rsid w:val="0041542C"/>
    <w:rsid w:val="004154E7"/>
    <w:rsid w:val="00415625"/>
    <w:rsid w:val="004157DA"/>
    <w:rsid w:val="004158BD"/>
    <w:rsid w:val="004159A8"/>
    <w:rsid w:val="00415B72"/>
    <w:rsid w:val="00415B96"/>
    <w:rsid w:val="00415BBC"/>
    <w:rsid w:val="00415C36"/>
    <w:rsid w:val="00415C83"/>
    <w:rsid w:val="00415DD8"/>
    <w:rsid w:val="00415FA8"/>
    <w:rsid w:val="00415FE2"/>
    <w:rsid w:val="004160D7"/>
    <w:rsid w:val="00416232"/>
    <w:rsid w:val="004162F7"/>
    <w:rsid w:val="00416468"/>
    <w:rsid w:val="004164C2"/>
    <w:rsid w:val="004164E6"/>
    <w:rsid w:val="00416556"/>
    <w:rsid w:val="00416661"/>
    <w:rsid w:val="00416846"/>
    <w:rsid w:val="004168E4"/>
    <w:rsid w:val="00416A79"/>
    <w:rsid w:val="00416DD5"/>
    <w:rsid w:val="00416E75"/>
    <w:rsid w:val="00417110"/>
    <w:rsid w:val="004171C1"/>
    <w:rsid w:val="0041722C"/>
    <w:rsid w:val="004172AA"/>
    <w:rsid w:val="004173C0"/>
    <w:rsid w:val="004173C8"/>
    <w:rsid w:val="00417497"/>
    <w:rsid w:val="0041753B"/>
    <w:rsid w:val="0041756B"/>
    <w:rsid w:val="00417612"/>
    <w:rsid w:val="0041766E"/>
    <w:rsid w:val="00417711"/>
    <w:rsid w:val="00417790"/>
    <w:rsid w:val="00417878"/>
    <w:rsid w:val="00417897"/>
    <w:rsid w:val="004178BB"/>
    <w:rsid w:val="00417B2E"/>
    <w:rsid w:val="00417BC8"/>
    <w:rsid w:val="00417D5C"/>
    <w:rsid w:val="00417DD6"/>
    <w:rsid w:val="00417E72"/>
    <w:rsid w:val="00417ED8"/>
    <w:rsid w:val="00417FE6"/>
    <w:rsid w:val="00420072"/>
    <w:rsid w:val="0042010C"/>
    <w:rsid w:val="0042024A"/>
    <w:rsid w:val="004202BA"/>
    <w:rsid w:val="004202CD"/>
    <w:rsid w:val="00420358"/>
    <w:rsid w:val="004207CC"/>
    <w:rsid w:val="004207CE"/>
    <w:rsid w:val="00420813"/>
    <w:rsid w:val="004208F0"/>
    <w:rsid w:val="0042096B"/>
    <w:rsid w:val="00420984"/>
    <w:rsid w:val="004209BF"/>
    <w:rsid w:val="004209CD"/>
    <w:rsid w:val="00420A9D"/>
    <w:rsid w:val="00420B43"/>
    <w:rsid w:val="00420D92"/>
    <w:rsid w:val="00420E29"/>
    <w:rsid w:val="00420F80"/>
    <w:rsid w:val="00421073"/>
    <w:rsid w:val="004212BC"/>
    <w:rsid w:val="004213BC"/>
    <w:rsid w:val="0042159A"/>
    <w:rsid w:val="00421757"/>
    <w:rsid w:val="0042185A"/>
    <w:rsid w:val="00421948"/>
    <w:rsid w:val="00421A60"/>
    <w:rsid w:val="00421B25"/>
    <w:rsid w:val="00421B40"/>
    <w:rsid w:val="00421BB0"/>
    <w:rsid w:val="00421C76"/>
    <w:rsid w:val="00421F6F"/>
    <w:rsid w:val="00421F8A"/>
    <w:rsid w:val="0042236A"/>
    <w:rsid w:val="004223A5"/>
    <w:rsid w:val="004224C3"/>
    <w:rsid w:val="004229DC"/>
    <w:rsid w:val="00422C25"/>
    <w:rsid w:val="00422D07"/>
    <w:rsid w:val="00422DCB"/>
    <w:rsid w:val="00422E7A"/>
    <w:rsid w:val="00422F2E"/>
    <w:rsid w:val="00422FA4"/>
    <w:rsid w:val="00422FE0"/>
    <w:rsid w:val="0042301E"/>
    <w:rsid w:val="00423183"/>
    <w:rsid w:val="0042337D"/>
    <w:rsid w:val="00423453"/>
    <w:rsid w:val="004234CB"/>
    <w:rsid w:val="00423529"/>
    <w:rsid w:val="00423623"/>
    <w:rsid w:val="004238DA"/>
    <w:rsid w:val="004238EB"/>
    <w:rsid w:val="00423A1C"/>
    <w:rsid w:val="00423D25"/>
    <w:rsid w:val="00423DC9"/>
    <w:rsid w:val="00423E0F"/>
    <w:rsid w:val="00423EE0"/>
    <w:rsid w:val="00424108"/>
    <w:rsid w:val="00424193"/>
    <w:rsid w:val="004241AF"/>
    <w:rsid w:val="004242A3"/>
    <w:rsid w:val="00424413"/>
    <w:rsid w:val="004244D5"/>
    <w:rsid w:val="00424576"/>
    <w:rsid w:val="004245C3"/>
    <w:rsid w:val="00424726"/>
    <w:rsid w:val="00424831"/>
    <w:rsid w:val="00424835"/>
    <w:rsid w:val="004249CE"/>
    <w:rsid w:val="00424C1C"/>
    <w:rsid w:val="00424D94"/>
    <w:rsid w:val="00424DE5"/>
    <w:rsid w:val="00424E0D"/>
    <w:rsid w:val="00424F82"/>
    <w:rsid w:val="004250E4"/>
    <w:rsid w:val="0042510B"/>
    <w:rsid w:val="0042512D"/>
    <w:rsid w:val="0042518B"/>
    <w:rsid w:val="004251D4"/>
    <w:rsid w:val="004252B6"/>
    <w:rsid w:val="0042534D"/>
    <w:rsid w:val="0042546B"/>
    <w:rsid w:val="00425533"/>
    <w:rsid w:val="0042553F"/>
    <w:rsid w:val="00425644"/>
    <w:rsid w:val="0042576C"/>
    <w:rsid w:val="0042581E"/>
    <w:rsid w:val="0042599D"/>
    <w:rsid w:val="00425AFF"/>
    <w:rsid w:val="00425B55"/>
    <w:rsid w:val="00425D78"/>
    <w:rsid w:val="00425DF0"/>
    <w:rsid w:val="00425F1A"/>
    <w:rsid w:val="00425F42"/>
    <w:rsid w:val="0042600B"/>
    <w:rsid w:val="00426014"/>
    <w:rsid w:val="00426053"/>
    <w:rsid w:val="0042619A"/>
    <w:rsid w:val="004261C7"/>
    <w:rsid w:val="004265C0"/>
    <w:rsid w:val="00426618"/>
    <w:rsid w:val="0042662F"/>
    <w:rsid w:val="004268B7"/>
    <w:rsid w:val="00426974"/>
    <w:rsid w:val="00426C6E"/>
    <w:rsid w:val="00426ECA"/>
    <w:rsid w:val="00426F60"/>
    <w:rsid w:val="0042720E"/>
    <w:rsid w:val="00427306"/>
    <w:rsid w:val="004273E9"/>
    <w:rsid w:val="004274CE"/>
    <w:rsid w:val="00427724"/>
    <w:rsid w:val="00427804"/>
    <w:rsid w:val="004278CE"/>
    <w:rsid w:val="00427925"/>
    <w:rsid w:val="004279AB"/>
    <w:rsid w:val="00427A25"/>
    <w:rsid w:val="00427A52"/>
    <w:rsid w:val="00427AC6"/>
    <w:rsid w:val="00427CB6"/>
    <w:rsid w:val="00427D62"/>
    <w:rsid w:val="00430008"/>
    <w:rsid w:val="00430018"/>
    <w:rsid w:val="0043010E"/>
    <w:rsid w:val="00430130"/>
    <w:rsid w:val="0043014F"/>
    <w:rsid w:val="004301BD"/>
    <w:rsid w:val="004302D1"/>
    <w:rsid w:val="00430627"/>
    <w:rsid w:val="004306ED"/>
    <w:rsid w:val="00430A8E"/>
    <w:rsid w:val="00430A9F"/>
    <w:rsid w:val="00430AC2"/>
    <w:rsid w:val="00430B80"/>
    <w:rsid w:val="00430F00"/>
    <w:rsid w:val="00431240"/>
    <w:rsid w:val="004312B6"/>
    <w:rsid w:val="00431555"/>
    <w:rsid w:val="00431649"/>
    <w:rsid w:val="004316AE"/>
    <w:rsid w:val="0043184E"/>
    <w:rsid w:val="0043187F"/>
    <w:rsid w:val="00431988"/>
    <w:rsid w:val="004319BB"/>
    <w:rsid w:val="00431B6D"/>
    <w:rsid w:val="00431BFF"/>
    <w:rsid w:val="00431C87"/>
    <w:rsid w:val="00431EC1"/>
    <w:rsid w:val="0043212A"/>
    <w:rsid w:val="00432144"/>
    <w:rsid w:val="0043224D"/>
    <w:rsid w:val="00432253"/>
    <w:rsid w:val="00432400"/>
    <w:rsid w:val="0043243E"/>
    <w:rsid w:val="00432454"/>
    <w:rsid w:val="0043246E"/>
    <w:rsid w:val="004325DE"/>
    <w:rsid w:val="0043281E"/>
    <w:rsid w:val="0043298C"/>
    <w:rsid w:val="00432AD4"/>
    <w:rsid w:val="00432B18"/>
    <w:rsid w:val="00432BC1"/>
    <w:rsid w:val="00432D0B"/>
    <w:rsid w:val="00432D9E"/>
    <w:rsid w:val="00432F96"/>
    <w:rsid w:val="00433123"/>
    <w:rsid w:val="00433190"/>
    <w:rsid w:val="00433203"/>
    <w:rsid w:val="00433204"/>
    <w:rsid w:val="0043325D"/>
    <w:rsid w:val="0043327B"/>
    <w:rsid w:val="004334BD"/>
    <w:rsid w:val="004335EB"/>
    <w:rsid w:val="0043364D"/>
    <w:rsid w:val="00433819"/>
    <w:rsid w:val="004338C9"/>
    <w:rsid w:val="00433909"/>
    <w:rsid w:val="004339FD"/>
    <w:rsid w:val="00433B5C"/>
    <w:rsid w:val="00433BD2"/>
    <w:rsid w:val="00433C23"/>
    <w:rsid w:val="00433D62"/>
    <w:rsid w:val="00433E77"/>
    <w:rsid w:val="00433F94"/>
    <w:rsid w:val="00433FB6"/>
    <w:rsid w:val="004343E4"/>
    <w:rsid w:val="00434489"/>
    <w:rsid w:val="00434594"/>
    <w:rsid w:val="00434602"/>
    <w:rsid w:val="00434652"/>
    <w:rsid w:val="004346E6"/>
    <w:rsid w:val="00434816"/>
    <w:rsid w:val="0043482D"/>
    <w:rsid w:val="00434881"/>
    <w:rsid w:val="0043493E"/>
    <w:rsid w:val="00434A0E"/>
    <w:rsid w:val="00434C6F"/>
    <w:rsid w:val="00434CFC"/>
    <w:rsid w:val="00434E4F"/>
    <w:rsid w:val="00434E8D"/>
    <w:rsid w:val="00434EB6"/>
    <w:rsid w:val="00434EF2"/>
    <w:rsid w:val="00434EFF"/>
    <w:rsid w:val="00434F2F"/>
    <w:rsid w:val="00434FD8"/>
    <w:rsid w:val="004351A2"/>
    <w:rsid w:val="004354E8"/>
    <w:rsid w:val="00435514"/>
    <w:rsid w:val="00435B0F"/>
    <w:rsid w:val="00435B8D"/>
    <w:rsid w:val="00435E2C"/>
    <w:rsid w:val="00435EDC"/>
    <w:rsid w:val="0043609E"/>
    <w:rsid w:val="004360E5"/>
    <w:rsid w:val="00436115"/>
    <w:rsid w:val="00436477"/>
    <w:rsid w:val="00436538"/>
    <w:rsid w:val="0043654D"/>
    <w:rsid w:val="004365D1"/>
    <w:rsid w:val="004365E3"/>
    <w:rsid w:val="004365FA"/>
    <w:rsid w:val="004367C1"/>
    <w:rsid w:val="0043680A"/>
    <w:rsid w:val="004369A1"/>
    <w:rsid w:val="004369B7"/>
    <w:rsid w:val="00436A00"/>
    <w:rsid w:val="00436AA2"/>
    <w:rsid w:val="00436AD9"/>
    <w:rsid w:val="00436AFF"/>
    <w:rsid w:val="00436C3B"/>
    <w:rsid w:val="00436CA8"/>
    <w:rsid w:val="00436D87"/>
    <w:rsid w:val="00437189"/>
    <w:rsid w:val="00437195"/>
    <w:rsid w:val="004371AA"/>
    <w:rsid w:val="004372EF"/>
    <w:rsid w:val="00437521"/>
    <w:rsid w:val="00437583"/>
    <w:rsid w:val="00437628"/>
    <w:rsid w:val="00437676"/>
    <w:rsid w:val="00437772"/>
    <w:rsid w:val="00437B83"/>
    <w:rsid w:val="00437C79"/>
    <w:rsid w:val="00440016"/>
    <w:rsid w:val="004400D2"/>
    <w:rsid w:val="0044019F"/>
    <w:rsid w:val="0044020E"/>
    <w:rsid w:val="0044023C"/>
    <w:rsid w:val="00440369"/>
    <w:rsid w:val="004405F1"/>
    <w:rsid w:val="00440604"/>
    <w:rsid w:val="00440973"/>
    <w:rsid w:val="0044098D"/>
    <w:rsid w:val="004409F5"/>
    <w:rsid w:val="00440AB7"/>
    <w:rsid w:val="00440B8C"/>
    <w:rsid w:val="00440BA6"/>
    <w:rsid w:val="00441006"/>
    <w:rsid w:val="00441143"/>
    <w:rsid w:val="00441221"/>
    <w:rsid w:val="0044127B"/>
    <w:rsid w:val="0044129B"/>
    <w:rsid w:val="004413B2"/>
    <w:rsid w:val="004415E4"/>
    <w:rsid w:val="00441766"/>
    <w:rsid w:val="00441970"/>
    <w:rsid w:val="0044199D"/>
    <w:rsid w:val="00441C4A"/>
    <w:rsid w:val="00441C7D"/>
    <w:rsid w:val="00441CF4"/>
    <w:rsid w:val="00441D81"/>
    <w:rsid w:val="00441EA4"/>
    <w:rsid w:val="00441ECE"/>
    <w:rsid w:val="00441FFD"/>
    <w:rsid w:val="004420CB"/>
    <w:rsid w:val="0044226D"/>
    <w:rsid w:val="0044233A"/>
    <w:rsid w:val="004423DC"/>
    <w:rsid w:val="0044255D"/>
    <w:rsid w:val="00442A24"/>
    <w:rsid w:val="00442DBE"/>
    <w:rsid w:val="00442E12"/>
    <w:rsid w:val="00442EBD"/>
    <w:rsid w:val="00442EF6"/>
    <w:rsid w:val="00442FF8"/>
    <w:rsid w:val="0044306C"/>
    <w:rsid w:val="004430E8"/>
    <w:rsid w:val="00443103"/>
    <w:rsid w:val="004432CA"/>
    <w:rsid w:val="0044334D"/>
    <w:rsid w:val="00443418"/>
    <w:rsid w:val="00443643"/>
    <w:rsid w:val="00443644"/>
    <w:rsid w:val="0044366C"/>
    <w:rsid w:val="00443703"/>
    <w:rsid w:val="00443916"/>
    <w:rsid w:val="004439FB"/>
    <w:rsid w:val="00443C5E"/>
    <w:rsid w:val="00443CE8"/>
    <w:rsid w:val="00443D55"/>
    <w:rsid w:val="00443EAD"/>
    <w:rsid w:val="00443FBF"/>
    <w:rsid w:val="00444002"/>
    <w:rsid w:val="0044434E"/>
    <w:rsid w:val="0044457C"/>
    <w:rsid w:val="00444590"/>
    <w:rsid w:val="00444621"/>
    <w:rsid w:val="0044470B"/>
    <w:rsid w:val="00444784"/>
    <w:rsid w:val="00444810"/>
    <w:rsid w:val="00444843"/>
    <w:rsid w:val="004449F4"/>
    <w:rsid w:val="00444C85"/>
    <w:rsid w:val="00444D26"/>
    <w:rsid w:val="00444E0A"/>
    <w:rsid w:val="00444FD8"/>
    <w:rsid w:val="00445093"/>
    <w:rsid w:val="004452D6"/>
    <w:rsid w:val="00445368"/>
    <w:rsid w:val="00445447"/>
    <w:rsid w:val="004455B3"/>
    <w:rsid w:val="004458CB"/>
    <w:rsid w:val="0044593F"/>
    <w:rsid w:val="00445A8D"/>
    <w:rsid w:val="00445E9E"/>
    <w:rsid w:val="00445ECA"/>
    <w:rsid w:val="004460C3"/>
    <w:rsid w:val="0044610F"/>
    <w:rsid w:val="0044657F"/>
    <w:rsid w:val="00446667"/>
    <w:rsid w:val="004466D3"/>
    <w:rsid w:val="004467A1"/>
    <w:rsid w:val="004468BF"/>
    <w:rsid w:val="00446912"/>
    <w:rsid w:val="00446960"/>
    <w:rsid w:val="00446BDF"/>
    <w:rsid w:val="00446E7B"/>
    <w:rsid w:val="004470E6"/>
    <w:rsid w:val="004471B4"/>
    <w:rsid w:val="00447261"/>
    <w:rsid w:val="004473F2"/>
    <w:rsid w:val="004473F9"/>
    <w:rsid w:val="0044749D"/>
    <w:rsid w:val="00447B7B"/>
    <w:rsid w:val="00447D44"/>
    <w:rsid w:val="00447E54"/>
    <w:rsid w:val="00447F10"/>
    <w:rsid w:val="00447FBD"/>
    <w:rsid w:val="0045003A"/>
    <w:rsid w:val="0045040B"/>
    <w:rsid w:val="00450778"/>
    <w:rsid w:val="004507C7"/>
    <w:rsid w:val="0045099E"/>
    <w:rsid w:val="004509E9"/>
    <w:rsid w:val="004509F6"/>
    <w:rsid w:val="00450A54"/>
    <w:rsid w:val="00450B1D"/>
    <w:rsid w:val="00450D89"/>
    <w:rsid w:val="00450DAB"/>
    <w:rsid w:val="00450E87"/>
    <w:rsid w:val="00450EF5"/>
    <w:rsid w:val="00450F13"/>
    <w:rsid w:val="00450F53"/>
    <w:rsid w:val="00450F57"/>
    <w:rsid w:val="00451185"/>
    <w:rsid w:val="00451276"/>
    <w:rsid w:val="004512FA"/>
    <w:rsid w:val="00451371"/>
    <w:rsid w:val="00451373"/>
    <w:rsid w:val="0045151C"/>
    <w:rsid w:val="00451589"/>
    <w:rsid w:val="0045169A"/>
    <w:rsid w:val="00451774"/>
    <w:rsid w:val="004517C9"/>
    <w:rsid w:val="004517DC"/>
    <w:rsid w:val="0045192B"/>
    <w:rsid w:val="00451B7F"/>
    <w:rsid w:val="00451BA2"/>
    <w:rsid w:val="00451BFC"/>
    <w:rsid w:val="00451DB5"/>
    <w:rsid w:val="00451DCA"/>
    <w:rsid w:val="00451EF4"/>
    <w:rsid w:val="00452063"/>
    <w:rsid w:val="00452095"/>
    <w:rsid w:val="004521EF"/>
    <w:rsid w:val="004522A4"/>
    <w:rsid w:val="00452338"/>
    <w:rsid w:val="0045269E"/>
    <w:rsid w:val="00452768"/>
    <w:rsid w:val="00452BE8"/>
    <w:rsid w:val="00452D14"/>
    <w:rsid w:val="00452E74"/>
    <w:rsid w:val="00452F2F"/>
    <w:rsid w:val="004531A4"/>
    <w:rsid w:val="004531AA"/>
    <w:rsid w:val="00453208"/>
    <w:rsid w:val="0045334D"/>
    <w:rsid w:val="00453377"/>
    <w:rsid w:val="004533A8"/>
    <w:rsid w:val="004533E1"/>
    <w:rsid w:val="00453497"/>
    <w:rsid w:val="004535A7"/>
    <w:rsid w:val="0045372E"/>
    <w:rsid w:val="0045376E"/>
    <w:rsid w:val="00453775"/>
    <w:rsid w:val="0045383B"/>
    <w:rsid w:val="004538F8"/>
    <w:rsid w:val="00453920"/>
    <w:rsid w:val="00453B29"/>
    <w:rsid w:val="00453C16"/>
    <w:rsid w:val="00453C34"/>
    <w:rsid w:val="00453D15"/>
    <w:rsid w:val="00453E8A"/>
    <w:rsid w:val="00453F3F"/>
    <w:rsid w:val="00453F8E"/>
    <w:rsid w:val="00453FC2"/>
    <w:rsid w:val="00453FD4"/>
    <w:rsid w:val="00454101"/>
    <w:rsid w:val="00454175"/>
    <w:rsid w:val="004542DD"/>
    <w:rsid w:val="0045431A"/>
    <w:rsid w:val="0045431B"/>
    <w:rsid w:val="00454489"/>
    <w:rsid w:val="0045452E"/>
    <w:rsid w:val="00454551"/>
    <w:rsid w:val="0045465C"/>
    <w:rsid w:val="00454777"/>
    <w:rsid w:val="004547D6"/>
    <w:rsid w:val="00454809"/>
    <w:rsid w:val="0045483D"/>
    <w:rsid w:val="00454A52"/>
    <w:rsid w:val="00454AD8"/>
    <w:rsid w:val="00454B06"/>
    <w:rsid w:val="00454D3F"/>
    <w:rsid w:val="00454D9A"/>
    <w:rsid w:val="00454E49"/>
    <w:rsid w:val="00454E99"/>
    <w:rsid w:val="00454F5F"/>
    <w:rsid w:val="004551C8"/>
    <w:rsid w:val="0045532E"/>
    <w:rsid w:val="00455348"/>
    <w:rsid w:val="00455485"/>
    <w:rsid w:val="00455544"/>
    <w:rsid w:val="004555CD"/>
    <w:rsid w:val="004555EC"/>
    <w:rsid w:val="00455894"/>
    <w:rsid w:val="00455AB6"/>
    <w:rsid w:val="00455AE4"/>
    <w:rsid w:val="00455AFC"/>
    <w:rsid w:val="00455B15"/>
    <w:rsid w:val="00455C24"/>
    <w:rsid w:val="00455E48"/>
    <w:rsid w:val="00455E5F"/>
    <w:rsid w:val="00455F04"/>
    <w:rsid w:val="00455F76"/>
    <w:rsid w:val="00455F9D"/>
    <w:rsid w:val="004561D3"/>
    <w:rsid w:val="004563E5"/>
    <w:rsid w:val="0045646A"/>
    <w:rsid w:val="00456486"/>
    <w:rsid w:val="004565E6"/>
    <w:rsid w:val="004568E0"/>
    <w:rsid w:val="00456924"/>
    <w:rsid w:val="00456978"/>
    <w:rsid w:val="00456993"/>
    <w:rsid w:val="00456BFF"/>
    <w:rsid w:val="00456C0B"/>
    <w:rsid w:val="00456CC3"/>
    <w:rsid w:val="00456D26"/>
    <w:rsid w:val="00456EAA"/>
    <w:rsid w:val="00456EDD"/>
    <w:rsid w:val="00456F12"/>
    <w:rsid w:val="00456F2D"/>
    <w:rsid w:val="00456F66"/>
    <w:rsid w:val="00457013"/>
    <w:rsid w:val="00457135"/>
    <w:rsid w:val="004574EF"/>
    <w:rsid w:val="0045755D"/>
    <w:rsid w:val="0045767A"/>
    <w:rsid w:val="00457876"/>
    <w:rsid w:val="00457969"/>
    <w:rsid w:val="004579E9"/>
    <w:rsid w:val="00457BA7"/>
    <w:rsid w:val="00457D4F"/>
    <w:rsid w:val="00457E0C"/>
    <w:rsid w:val="00460200"/>
    <w:rsid w:val="0046034B"/>
    <w:rsid w:val="0046035C"/>
    <w:rsid w:val="00460388"/>
    <w:rsid w:val="0046048E"/>
    <w:rsid w:val="004604AD"/>
    <w:rsid w:val="004605D3"/>
    <w:rsid w:val="00460743"/>
    <w:rsid w:val="004607BF"/>
    <w:rsid w:val="004609B8"/>
    <w:rsid w:val="004609D8"/>
    <w:rsid w:val="00460BD9"/>
    <w:rsid w:val="00460BEB"/>
    <w:rsid w:val="00460C1F"/>
    <w:rsid w:val="00460C27"/>
    <w:rsid w:val="00460C82"/>
    <w:rsid w:val="004610BC"/>
    <w:rsid w:val="00461163"/>
    <w:rsid w:val="00461203"/>
    <w:rsid w:val="004613D5"/>
    <w:rsid w:val="004614A2"/>
    <w:rsid w:val="004614C0"/>
    <w:rsid w:val="004616CD"/>
    <w:rsid w:val="004616E8"/>
    <w:rsid w:val="004616EC"/>
    <w:rsid w:val="00461805"/>
    <w:rsid w:val="00461854"/>
    <w:rsid w:val="004619A6"/>
    <w:rsid w:val="004619D8"/>
    <w:rsid w:val="00461BFA"/>
    <w:rsid w:val="00461C00"/>
    <w:rsid w:val="00461C26"/>
    <w:rsid w:val="00461CA0"/>
    <w:rsid w:val="00461E05"/>
    <w:rsid w:val="00461E39"/>
    <w:rsid w:val="00461F9E"/>
    <w:rsid w:val="00461FF1"/>
    <w:rsid w:val="004621C9"/>
    <w:rsid w:val="0046233A"/>
    <w:rsid w:val="0046240B"/>
    <w:rsid w:val="004624A7"/>
    <w:rsid w:val="004624F7"/>
    <w:rsid w:val="004624FF"/>
    <w:rsid w:val="0046276D"/>
    <w:rsid w:val="004627D6"/>
    <w:rsid w:val="004628A2"/>
    <w:rsid w:val="0046295D"/>
    <w:rsid w:val="00462A3B"/>
    <w:rsid w:val="00462A3D"/>
    <w:rsid w:val="00462A5E"/>
    <w:rsid w:val="00462D00"/>
    <w:rsid w:val="00462D46"/>
    <w:rsid w:val="00462F45"/>
    <w:rsid w:val="00463185"/>
    <w:rsid w:val="004631A4"/>
    <w:rsid w:val="00463414"/>
    <w:rsid w:val="00463443"/>
    <w:rsid w:val="004636A8"/>
    <w:rsid w:val="00463702"/>
    <w:rsid w:val="004637B3"/>
    <w:rsid w:val="00463903"/>
    <w:rsid w:val="00463EC9"/>
    <w:rsid w:val="00463F58"/>
    <w:rsid w:val="00463F5B"/>
    <w:rsid w:val="00463F63"/>
    <w:rsid w:val="0046412B"/>
    <w:rsid w:val="004641C0"/>
    <w:rsid w:val="0046433B"/>
    <w:rsid w:val="00464347"/>
    <w:rsid w:val="004644AC"/>
    <w:rsid w:val="0046450D"/>
    <w:rsid w:val="00464613"/>
    <w:rsid w:val="004646E2"/>
    <w:rsid w:val="004646E7"/>
    <w:rsid w:val="00464870"/>
    <w:rsid w:val="004649C0"/>
    <w:rsid w:val="00464A26"/>
    <w:rsid w:val="00464B4A"/>
    <w:rsid w:val="00464B61"/>
    <w:rsid w:val="00464BDF"/>
    <w:rsid w:val="0046509A"/>
    <w:rsid w:val="004650DB"/>
    <w:rsid w:val="004655AA"/>
    <w:rsid w:val="004655B7"/>
    <w:rsid w:val="0046582C"/>
    <w:rsid w:val="00465C34"/>
    <w:rsid w:val="00465C5C"/>
    <w:rsid w:val="00465F87"/>
    <w:rsid w:val="0046633A"/>
    <w:rsid w:val="00466380"/>
    <w:rsid w:val="00466549"/>
    <w:rsid w:val="004667A6"/>
    <w:rsid w:val="004668C1"/>
    <w:rsid w:val="004668C2"/>
    <w:rsid w:val="00466996"/>
    <w:rsid w:val="00466A82"/>
    <w:rsid w:val="00466C96"/>
    <w:rsid w:val="00466EB1"/>
    <w:rsid w:val="00466ECC"/>
    <w:rsid w:val="00466FEF"/>
    <w:rsid w:val="0046703F"/>
    <w:rsid w:val="0046727D"/>
    <w:rsid w:val="00467357"/>
    <w:rsid w:val="00467449"/>
    <w:rsid w:val="00467464"/>
    <w:rsid w:val="004674FA"/>
    <w:rsid w:val="00467512"/>
    <w:rsid w:val="00467959"/>
    <w:rsid w:val="00467B0D"/>
    <w:rsid w:val="00467C83"/>
    <w:rsid w:val="004708B9"/>
    <w:rsid w:val="00470952"/>
    <w:rsid w:val="00470AD9"/>
    <w:rsid w:val="00470ADC"/>
    <w:rsid w:val="00470B46"/>
    <w:rsid w:val="00470BCE"/>
    <w:rsid w:val="00470C56"/>
    <w:rsid w:val="00470D0B"/>
    <w:rsid w:val="00470D33"/>
    <w:rsid w:val="00470D7C"/>
    <w:rsid w:val="00470DB8"/>
    <w:rsid w:val="00470E4C"/>
    <w:rsid w:val="00470EAC"/>
    <w:rsid w:val="00470FB7"/>
    <w:rsid w:val="0047101C"/>
    <w:rsid w:val="004710A7"/>
    <w:rsid w:val="004710E6"/>
    <w:rsid w:val="004711CF"/>
    <w:rsid w:val="004712D9"/>
    <w:rsid w:val="0047130C"/>
    <w:rsid w:val="004713BD"/>
    <w:rsid w:val="0047157C"/>
    <w:rsid w:val="004715A2"/>
    <w:rsid w:val="004715AF"/>
    <w:rsid w:val="0047165D"/>
    <w:rsid w:val="00471661"/>
    <w:rsid w:val="00471664"/>
    <w:rsid w:val="004716F7"/>
    <w:rsid w:val="004717EB"/>
    <w:rsid w:val="00471848"/>
    <w:rsid w:val="00471AFF"/>
    <w:rsid w:val="00471B39"/>
    <w:rsid w:val="00471BA3"/>
    <w:rsid w:val="00471BF8"/>
    <w:rsid w:val="00471C27"/>
    <w:rsid w:val="00471C67"/>
    <w:rsid w:val="00471CA8"/>
    <w:rsid w:val="00471D29"/>
    <w:rsid w:val="00471DE0"/>
    <w:rsid w:val="00471E17"/>
    <w:rsid w:val="00471F38"/>
    <w:rsid w:val="004720AF"/>
    <w:rsid w:val="0047229F"/>
    <w:rsid w:val="004722C2"/>
    <w:rsid w:val="00472622"/>
    <w:rsid w:val="004728A7"/>
    <w:rsid w:val="004728DE"/>
    <w:rsid w:val="00472A94"/>
    <w:rsid w:val="00472AD2"/>
    <w:rsid w:val="00472B0B"/>
    <w:rsid w:val="00472BDA"/>
    <w:rsid w:val="00472CA4"/>
    <w:rsid w:val="00472F46"/>
    <w:rsid w:val="004730A2"/>
    <w:rsid w:val="00473156"/>
    <w:rsid w:val="00473186"/>
    <w:rsid w:val="0047321D"/>
    <w:rsid w:val="00473342"/>
    <w:rsid w:val="00473383"/>
    <w:rsid w:val="00473506"/>
    <w:rsid w:val="0047358D"/>
    <w:rsid w:val="0047360F"/>
    <w:rsid w:val="00473660"/>
    <w:rsid w:val="00473756"/>
    <w:rsid w:val="0047391E"/>
    <w:rsid w:val="00473B1B"/>
    <w:rsid w:val="00473BD1"/>
    <w:rsid w:val="00474019"/>
    <w:rsid w:val="0047404B"/>
    <w:rsid w:val="004740CD"/>
    <w:rsid w:val="0047410B"/>
    <w:rsid w:val="0047413A"/>
    <w:rsid w:val="0047422B"/>
    <w:rsid w:val="00474280"/>
    <w:rsid w:val="004742B9"/>
    <w:rsid w:val="00474322"/>
    <w:rsid w:val="00474447"/>
    <w:rsid w:val="004744FF"/>
    <w:rsid w:val="0047453F"/>
    <w:rsid w:val="00474772"/>
    <w:rsid w:val="004747D1"/>
    <w:rsid w:val="004748AF"/>
    <w:rsid w:val="00474937"/>
    <w:rsid w:val="004749AF"/>
    <w:rsid w:val="00474A70"/>
    <w:rsid w:val="00474ADE"/>
    <w:rsid w:val="00474C69"/>
    <w:rsid w:val="00474CC1"/>
    <w:rsid w:val="00474D3D"/>
    <w:rsid w:val="00474D90"/>
    <w:rsid w:val="00474E83"/>
    <w:rsid w:val="00474EE4"/>
    <w:rsid w:val="00474EFC"/>
    <w:rsid w:val="00474F8E"/>
    <w:rsid w:val="00474FB1"/>
    <w:rsid w:val="00474FDE"/>
    <w:rsid w:val="00474FF8"/>
    <w:rsid w:val="00475155"/>
    <w:rsid w:val="0047517C"/>
    <w:rsid w:val="00475263"/>
    <w:rsid w:val="00475281"/>
    <w:rsid w:val="004752DA"/>
    <w:rsid w:val="0047539F"/>
    <w:rsid w:val="0047545A"/>
    <w:rsid w:val="00475795"/>
    <w:rsid w:val="00475860"/>
    <w:rsid w:val="00475995"/>
    <w:rsid w:val="00475A0B"/>
    <w:rsid w:val="00475A42"/>
    <w:rsid w:val="00475ACC"/>
    <w:rsid w:val="00475BBB"/>
    <w:rsid w:val="00475D53"/>
    <w:rsid w:val="00475DFB"/>
    <w:rsid w:val="00475E23"/>
    <w:rsid w:val="00475EF9"/>
    <w:rsid w:val="00476021"/>
    <w:rsid w:val="00476086"/>
    <w:rsid w:val="004760CD"/>
    <w:rsid w:val="00476183"/>
    <w:rsid w:val="00476349"/>
    <w:rsid w:val="00476534"/>
    <w:rsid w:val="00476777"/>
    <w:rsid w:val="00476846"/>
    <w:rsid w:val="0047687F"/>
    <w:rsid w:val="004768A2"/>
    <w:rsid w:val="00476A55"/>
    <w:rsid w:val="00476D4C"/>
    <w:rsid w:val="00476EA4"/>
    <w:rsid w:val="00476EB4"/>
    <w:rsid w:val="00476ED8"/>
    <w:rsid w:val="00476F44"/>
    <w:rsid w:val="00477106"/>
    <w:rsid w:val="00477211"/>
    <w:rsid w:val="0047725A"/>
    <w:rsid w:val="004772D6"/>
    <w:rsid w:val="004774C0"/>
    <w:rsid w:val="004774F0"/>
    <w:rsid w:val="00477622"/>
    <w:rsid w:val="004776A9"/>
    <w:rsid w:val="00477722"/>
    <w:rsid w:val="0047779C"/>
    <w:rsid w:val="004777BC"/>
    <w:rsid w:val="00477A3A"/>
    <w:rsid w:val="00477AAD"/>
    <w:rsid w:val="00477B63"/>
    <w:rsid w:val="00477B70"/>
    <w:rsid w:val="00477CB5"/>
    <w:rsid w:val="00477D1B"/>
    <w:rsid w:val="00477F43"/>
    <w:rsid w:val="00477F90"/>
    <w:rsid w:val="00477FAB"/>
    <w:rsid w:val="00477FE4"/>
    <w:rsid w:val="00480151"/>
    <w:rsid w:val="004801E8"/>
    <w:rsid w:val="0048036D"/>
    <w:rsid w:val="004804B9"/>
    <w:rsid w:val="0048069B"/>
    <w:rsid w:val="004806B0"/>
    <w:rsid w:val="004806FE"/>
    <w:rsid w:val="004807BA"/>
    <w:rsid w:val="004807FB"/>
    <w:rsid w:val="0048082A"/>
    <w:rsid w:val="00480912"/>
    <w:rsid w:val="004809E2"/>
    <w:rsid w:val="00480A32"/>
    <w:rsid w:val="00480A42"/>
    <w:rsid w:val="00480C16"/>
    <w:rsid w:val="00480D92"/>
    <w:rsid w:val="00480DAF"/>
    <w:rsid w:val="00480DFC"/>
    <w:rsid w:val="00480F55"/>
    <w:rsid w:val="004810BE"/>
    <w:rsid w:val="004811F3"/>
    <w:rsid w:val="00481232"/>
    <w:rsid w:val="0048135C"/>
    <w:rsid w:val="00481441"/>
    <w:rsid w:val="00481450"/>
    <w:rsid w:val="004814A2"/>
    <w:rsid w:val="00481617"/>
    <w:rsid w:val="00481654"/>
    <w:rsid w:val="00481693"/>
    <w:rsid w:val="0048177F"/>
    <w:rsid w:val="00481797"/>
    <w:rsid w:val="004817E9"/>
    <w:rsid w:val="00481B86"/>
    <w:rsid w:val="00481CE3"/>
    <w:rsid w:val="00481D82"/>
    <w:rsid w:val="00481DA1"/>
    <w:rsid w:val="00481E6C"/>
    <w:rsid w:val="00481F93"/>
    <w:rsid w:val="00481F9F"/>
    <w:rsid w:val="004820CD"/>
    <w:rsid w:val="004820DE"/>
    <w:rsid w:val="00482151"/>
    <w:rsid w:val="0048222B"/>
    <w:rsid w:val="0048237C"/>
    <w:rsid w:val="004824FF"/>
    <w:rsid w:val="00482658"/>
    <w:rsid w:val="0048294B"/>
    <w:rsid w:val="004829E4"/>
    <w:rsid w:val="00482AF3"/>
    <w:rsid w:val="00482D08"/>
    <w:rsid w:val="00482D87"/>
    <w:rsid w:val="004830F9"/>
    <w:rsid w:val="00483194"/>
    <w:rsid w:val="004831AB"/>
    <w:rsid w:val="004832EF"/>
    <w:rsid w:val="00483327"/>
    <w:rsid w:val="00483350"/>
    <w:rsid w:val="00483354"/>
    <w:rsid w:val="00483397"/>
    <w:rsid w:val="004834BD"/>
    <w:rsid w:val="00483669"/>
    <w:rsid w:val="004836D9"/>
    <w:rsid w:val="0048372D"/>
    <w:rsid w:val="00483885"/>
    <w:rsid w:val="00483B87"/>
    <w:rsid w:val="00483BA3"/>
    <w:rsid w:val="00483C44"/>
    <w:rsid w:val="00483D65"/>
    <w:rsid w:val="00483DA8"/>
    <w:rsid w:val="00483E6C"/>
    <w:rsid w:val="0048413A"/>
    <w:rsid w:val="004841EF"/>
    <w:rsid w:val="004841F2"/>
    <w:rsid w:val="00484272"/>
    <w:rsid w:val="0048438E"/>
    <w:rsid w:val="004843EB"/>
    <w:rsid w:val="004844AF"/>
    <w:rsid w:val="0048453B"/>
    <w:rsid w:val="00484545"/>
    <w:rsid w:val="004845C8"/>
    <w:rsid w:val="004846EC"/>
    <w:rsid w:val="0048496C"/>
    <w:rsid w:val="00484A2A"/>
    <w:rsid w:val="00484CA1"/>
    <w:rsid w:val="00484E09"/>
    <w:rsid w:val="00484F20"/>
    <w:rsid w:val="00485052"/>
    <w:rsid w:val="00485076"/>
    <w:rsid w:val="004850BF"/>
    <w:rsid w:val="004851C5"/>
    <w:rsid w:val="004851CD"/>
    <w:rsid w:val="00485260"/>
    <w:rsid w:val="004854DC"/>
    <w:rsid w:val="00485949"/>
    <w:rsid w:val="004859AB"/>
    <w:rsid w:val="004859C3"/>
    <w:rsid w:val="00485A1B"/>
    <w:rsid w:val="00485EA3"/>
    <w:rsid w:val="00485F8E"/>
    <w:rsid w:val="00485F97"/>
    <w:rsid w:val="00485FE6"/>
    <w:rsid w:val="004860EF"/>
    <w:rsid w:val="004860F4"/>
    <w:rsid w:val="0048618D"/>
    <w:rsid w:val="004861CF"/>
    <w:rsid w:val="0048620A"/>
    <w:rsid w:val="00486282"/>
    <w:rsid w:val="0048630C"/>
    <w:rsid w:val="00486526"/>
    <w:rsid w:val="004865F7"/>
    <w:rsid w:val="004866E0"/>
    <w:rsid w:val="0048673C"/>
    <w:rsid w:val="00486787"/>
    <w:rsid w:val="004867B7"/>
    <w:rsid w:val="0048692A"/>
    <w:rsid w:val="00486981"/>
    <w:rsid w:val="004869BA"/>
    <w:rsid w:val="004869F3"/>
    <w:rsid w:val="00486B9F"/>
    <w:rsid w:val="00486DB8"/>
    <w:rsid w:val="0048719F"/>
    <w:rsid w:val="00487232"/>
    <w:rsid w:val="00487334"/>
    <w:rsid w:val="00487442"/>
    <w:rsid w:val="0048770E"/>
    <w:rsid w:val="0048786F"/>
    <w:rsid w:val="004878EA"/>
    <w:rsid w:val="00487982"/>
    <w:rsid w:val="00487C4F"/>
    <w:rsid w:val="00487D2B"/>
    <w:rsid w:val="004905BD"/>
    <w:rsid w:val="004907B3"/>
    <w:rsid w:val="00490E9F"/>
    <w:rsid w:val="00491023"/>
    <w:rsid w:val="00491085"/>
    <w:rsid w:val="00491156"/>
    <w:rsid w:val="004911ED"/>
    <w:rsid w:val="004913BC"/>
    <w:rsid w:val="00491405"/>
    <w:rsid w:val="004914DE"/>
    <w:rsid w:val="0049157E"/>
    <w:rsid w:val="004916D7"/>
    <w:rsid w:val="0049188F"/>
    <w:rsid w:val="004919C3"/>
    <w:rsid w:val="00491A06"/>
    <w:rsid w:val="00491A17"/>
    <w:rsid w:val="00491B32"/>
    <w:rsid w:val="00491C80"/>
    <w:rsid w:val="00491D97"/>
    <w:rsid w:val="004920BF"/>
    <w:rsid w:val="004920CE"/>
    <w:rsid w:val="004920E7"/>
    <w:rsid w:val="00492184"/>
    <w:rsid w:val="004921D9"/>
    <w:rsid w:val="00492286"/>
    <w:rsid w:val="00492331"/>
    <w:rsid w:val="00492436"/>
    <w:rsid w:val="0049244E"/>
    <w:rsid w:val="00492511"/>
    <w:rsid w:val="00492572"/>
    <w:rsid w:val="0049268D"/>
    <w:rsid w:val="004926B7"/>
    <w:rsid w:val="004926C5"/>
    <w:rsid w:val="0049277B"/>
    <w:rsid w:val="00492834"/>
    <w:rsid w:val="00492986"/>
    <w:rsid w:val="0049299A"/>
    <w:rsid w:val="004929D5"/>
    <w:rsid w:val="00492AAD"/>
    <w:rsid w:val="00492AF6"/>
    <w:rsid w:val="00492B25"/>
    <w:rsid w:val="00492B46"/>
    <w:rsid w:val="00492C8E"/>
    <w:rsid w:val="00492CD5"/>
    <w:rsid w:val="00492D60"/>
    <w:rsid w:val="00492D92"/>
    <w:rsid w:val="00492EA5"/>
    <w:rsid w:val="00493072"/>
    <w:rsid w:val="00493129"/>
    <w:rsid w:val="00493261"/>
    <w:rsid w:val="004932DD"/>
    <w:rsid w:val="004932EC"/>
    <w:rsid w:val="0049345C"/>
    <w:rsid w:val="00493674"/>
    <w:rsid w:val="00493681"/>
    <w:rsid w:val="004936F1"/>
    <w:rsid w:val="004936FF"/>
    <w:rsid w:val="00493798"/>
    <w:rsid w:val="0049392B"/>
    <w:rsid w:val="00493BD1"/>
    <w:rsid w:val="00493ECD"/>
    <w:rsid w:val="00493ED8"/>
    <w:rsid w:val="00493FA8"/>
    <w:rsid w:val="004944B6"/>
    <w:rsid w:val="004944F1"/>
    <w:rsid w:val="00494808"/>
    <w:rsid w:val="00494891"/>
    <w:rsid w:val="004949FC"/>
    <w:rsid w:val="004949FE"/>
    <w:rsid w:val="00494AF0"/>
    <w:rsid w:val="00494B45"/>
    <w:rsid w:val="00494CD7"/>
    <w:rsid w:val="00494F5E"/>
    <w:rsid w:val="00494FD6"/>
    <w:rsid w:val="0049503C"/>
    <w:rsid w:val="004951F1"/>
    <w:rsid w:val="00495399"/>
    <w:rsid w:val="004953C5"/>
    <w:rsid w:val="0049541A"/>
    <w:rsid w:val="00495440"/>
    <w:rsid w:val="00495692"/>
    <w:rsid w:val="00495961"/>
    <w:rsid w:val="00495EB7"/>
    <w:rsid w:val="00495F46"/>
    <w:rsid w:val="00495FC2"/>
    <w:rsid w:val="00496052"/>
    <w:rsid w:val="004961C8"/>
    <w:rsid w:val="004961DD"/>
    <w:rsid w:val="0049648F"/>
    <w:rsid w:val="0049649E"/>
    <w:rsid w:val="00496545"/>
    <w:rsid w:val="00496713"/>
    <w:rsid w:val="00496744"/>
    <w:rsid w:val="00496B29"/>
    <w:rsid w:val="00496BAD"/>
    <w:rsid w:val="00496BF5"/>
    <w:rsid w:val="00496C32"/>
    <w:rsid w:val="00496ECC"/>
    <w:rsid w:val="0049700F"/>
    <w:rsid w:val="00497093"/>
    <w:rsid w:val="004970C4"/>
    <w:rsid w:val="00497118"/>
    <w:rsid w:val="00497176"/>
    <w:rsid w:val="00497280"/>
    <w:rsid w:val="0049729D"/>
    <w:rsid w:val="004972CB"/>
    <w:rsid w:val="00497462"/>
    <w:rsid w:val="00497537"/>
    <w:rsid w:val="0049791D"/>
    <w:rsid w:val="0049796B"/>
    <w:rsid w:val="004979A8"/>
    <w:rsid w:val="00497AFC"/>
    <w:rsid w:val="00497B29"/>
    <w:rsid w:val="00497B6F"/>
    <w:rsid w:val="004A0024"/>
    <w:rsid w:val="004A00A1"/>
    <w:rsid w:val="004A01E4"/>
    <w:rsid w:val="004A02B2"/>
    <w:rsid w:val="004A03C1"/>
    <w:rsid w:val="004A04E5"/>
    <w:rsid w:val="004A058C"/>
    <w:rsid w:val="004A05C4"/>
    <w:rsid w:val="004A069D"/>
    <w:rsid w:val="004A0734"/>
    <w:rsid w:val="004A0751"/>
    <w:rsid w:val="004A07B9"/>
    <w:rsid w:val="004A07DB"/>
    <w:rsid w:val="004A0853"/>
    <w:rsid w:val="004A0A21"/>
    <w:rsid w:val="004A0A27"/>
    <w:rsid w:val="004A0B1B"/>
    <w:rsid w:val="004A0BCA"/>
    <w:rsid w:val="004A0CE6"/>
    <w:rsid w:val="004A0F04"/>
    <w:rsid w:val="004A0F22"/>
    <w:rsid w:val="004A1063"/>
    <w:rsid w:val="004A10C6"/>
    <w:rsid w:val="004A111A"/>
    <w:rsid w:val="004A11A2"/>
    <w:rsid w:val="004A1285"/>
    <w:rsid w:val="004A12B8"/>
    <w:rsid w:val="004A131D"/>
    <w:rsid w:val="004A14B0"/>
    <w:rsid w:val="004A14E4"/>
    <w:rsid w:val="004A1577"/>
    <w:rsid w:val="004A15C9"/>
    <w:rsid w:val="004A15E1"/>
    <w:rsid w:val="004A15E2"/>
    <w:rsid w:val="004A1B78"/>
    <w:rsid w:val="004A1BDF"/>
    <w:rsid w:val="004A1E27"/>
    <w:rsid w:val="004A1E83"/>
    <w:rsid w:val="004A1F26"/>
    <w:rsid w:val="004A1F2F"/>
    <w:rsid w:val="004A1F65"/>
    <w:rsid w:val="004A2088"/>
    <w:rsid w:val="004A20D9"/>
    <w:rsid w:val="004A20F2"/>
    <w:rsid w:val="004A2106"/>
    <w:rsid w:val="004A2126"/>
    <w:rsid w:val="004A2183"/>
    <w:rsid w:val="004A21BF"/>
    <w:rsid w:val="004A2287"/>
    <w:rsid w:val="004A22FE"/>
    <w:rsid w:val="004A2498"/>
    <w:rsid w:val="004A254A"/>
    <w:rsid w:val="004A25DE"/>
    <w:rsid w:val="004A2811"/>
    <w:rsid w:val="004A2AD0"/>
    <w:rsid w:val="004A2ADF"/>
    <w:rsid w:val="004A2B7C"/>
    <w:rsid w:val="004A2BEE"/>
    <w:rsid w:val="004A2C31"/>
    <w:rsid w:val="004A2C7B"/>
    <w:rsid w:val="004A2D43"/>
    <w:rsid w:val="004A2D68"/>
    <w:rsid w:val="004A2E45"/>
    <w:rsid w:val="004A2E6A"/>
    <w:rsid w:val="004A2E99"/>
    <w:rsid w:val="004A2F0B"/>
    <w:rsid w:val="004A3085"/>
    <w:rsid w:val="004A32B9"/>
    <w:rsid w:val="004A3590"/>
    <w:rsid w:val="004A3624"/>
    <w:rsid w:val="004A36FD"/>
    <w:rsid w:val="004A37E0"/>
    <w:rsid w:val="004A38FE"/>
    <w:rsid w:val="004A3A0E"/>
    <w:rsid w:val="004A3A83"/>
    <w:rsid w:val="004A3ADA"/>
    <w:rsid w:val="004A3C2E"/>
    <w:rsid w:val="004A3D1E"/>
    <w:rsid w:val="004A3E70"/>
    <w:rsid w:val="004A3E83"/>
    <w:rsid w:val="004A3EA1"/>
    <w:rsid w:val="004A4002"/>
    <w:rsid w:val="004A402B"/>
    <w:rsid w:val="004A4061"/>
    <w:rsid w:val="004A42FE"/>
    <w:rsid w:val="004A45C2"/>
    <w:rsid w:val="004A46D0"/>
    <w:rsid w:val="004A472E"/>
    <w:rsid w:val="004A4833"/>
    <w:rsid w:val="004A49B2"/>
    <w:rsid w:val="004A4A2A"/>
    <w:rsid w:val="004A4BDC"/>
    <w:rsid w:val="004A4BFD"/>
    <w:rsid w:val="004A4CB0"/>
    <w:rsid w:val="004A4D4D"/>
    <w:rsid w:val="004A4E41"/>
    <w:rsid w:val="004A4F8D"/>
    <w:rsid w:val="004A4FDE"/>
    <w:rsid w:val="004A4FE5"/>
    <w:rsid w:val="004A50DA"/>
    <w:rsid w:val="004A51BC"/>
    <w:rsid w:val="004A51F1"/>
    <w:rsid w:val="004A52A4"/>
    <w:rsid w:val="004A5648"/>
    <w:rsid w:val="004A567B"/>
    <w:rsid w:val="004A59AF"/>
    <w:rsid w:val="004A5AA0"/>
    <w:rsid w:val="004A5BF8"/>
    <w:rsid w:val="004A5C98"/>
    <w:rsid w:val="004A5C9F"/>
    <w:rsid w:val="004A5CD8"/>
    <w:rsid w:val="004A5D97"/>
    <w:rsid w:val="004A5EC3"/>
    <w:rsid w:val="004A5F61"/>
    <w:rsid w:val="004A615B"/>
    <w:rsid w:val="004A62FE"/>
    <w:rsid w:val="004A6383"/>
    <w:rsid w:val="004A641F"/>
    <w:rsid w:val="004A6497"/>
    <w:rsid w:val="004A6516"/>
    <w:rsid w:val="004A654E"/>
    <w:rsid w:val="004A6669"/>
    <w:rsid w:val="004A6875"/>
    <w:rsid w:val="004A6A4E"/>
    <w:rsid w:val="004A6CC9"/>
    <w:rsid w:val="004A6DF3"/>
    <w:rsid w:val="004A6E6F"/>
    <w:rsid w:val="004A6F3F"/>
    <w:rsid w:val="004A6FF4"/>
    <w:rsid w:val="004A7027"/>
    <w:rsid w:val="004A7051"/>
    <w:rsid w:val="004A727E"/>
    <w:rsid w:val="004A732E"/>
    <w:rsid w:val="004A7395"/>
    <w:rsid w:val="004A7463"/>
    <w:rsid w:val="004A748B"/>
    <w:rsid w:val="004A7640"/>
    <w:rsid w:val="004A764B"/>
    <w:rsid w:val="004A789E"/>
    <w:rsid w:val="004A7971"/>
    <w:rsid w:val="004A7AD8"/>
    <w:rsid w:val="004A7CF4"/>
    <w:rsid w:val="004A7D30"/>
    <w:rsid w:val="004A7D6F"/>
    <w:rsid w:val="004A7E1F"/>
    <w:rsid w:val="004A7E8F"/>
    <w:rsid w:val="004A7EA5"/>
    <w:rsid w:val="004A7EC1"/>
    <w:rsid w:val="004A7F20"/>
    <w:rsid w:val="004A7FAF"/>
    <w:rsid w:val="004B0336"/>
    <w:rsid w:val="004B0645"/>
    <w:rsid w:val="004B07B1"/>
    <w:rsid w:val="004B085D"/>
    <w:rsid w:val="004B088F"/>
    <w:rsid w:val="004B0949"/>
    <w:rsid w:val="004B0C3B"/>
    <w:rsid w:val="004B0CD0"/>
    <w:rsid w:val="004B0F10"/>
    <w:rsid w:val="004B0F46"/>
    <w:rsid w:val="004B10A8"/>
    <w:rsid w:val="004B116A"/>
    <w:rsid w:val="004B1243"/>
    <w:rsid w:val="004B133A"/>
    <w:rsid w:val="004B134F"/>
    <w:rsid w:val="004B151F"/>
    <w:rsid w:val="004B18A3"/>
    <w:rsid w:val="004B18CE"/>
    <w:rsid w:val="004B193B"/>
    <w:rsid w:val="004B1951"/>
    <w:rsid w:val="004B19B9"/>
    <w:rsid w:val="004B1BF5"/>
    <w:rsid w:val="004B1CAE"/>
    <w:rsid w:val="004B1DC1"/>
    <w:rsid w:val="004B1F85"/>
    <w:rsid w:val="004B2232"/>
    <w:rsid w:val="004B22B1"/>
    <w:rsid w:val="004B2326"/>
    <w:rsid w:val="004B2339"/>
    <w:rsid w:val="004B23B4"/>
    <w:rsid w:val="004B24DA"/>
    <w:rsid w:val="004B254B"/>
    <w:rsid w:val="004B26D8"/>
    <w:rsid w:val="004B28B5"/>
    <w:rsid w:val="004B2A0E"/>
    <w:rsid w:val="004B2BBF"/>
    <w:rsid w:val="004B2CA9"/>
    <w:rsid w:val="004B2CAF"/>
    <w:rsid w:val="004B2CF5"/>
    <w:rsid w:val="004B2D69"/>
    <w:rsid w:val="004B2E12"/>
    <w:rsid w:val="004B2E75"/>
    <w:rsid w:val="004B2EA8"/>
    <w:rsid w:val="004B2FB1"/>
    <w:rsid w:val="004B30B4"/>
    <w:rsid w:val="004B310A"/>
    <w:rsid w:val="004B3340"/>
    <w:rsid w:val="004B334F"/>
    <w:rsid w:val="004B3589"/>
    <w:rsid w:val="004B361F"/>
    <w:rsid w:val="004B383C"/>
    <w:rsid w:val="004B391F"/>
    <w:rsid w:val="004B399E"/>
    <w:rsid w:val="004B3CCB"/>
    <w:rsid w:val="004B3E5A"/>
    <w:rsid w:val="004B3F3C"/>
    <w:rsid w:val="004B3F3E"/>
    <w:rsid w:val="004B4000"/>
    <w:rsid w:val="004B4079"/>
    <w:rsid w:val="004B4173"/>
    <w:rsid w:val="004B4234"/>
    <w:rsid w:val="004B4243"/>
    <w:rsid w:val="004B430A"/>
    <w:rsid w:val="004B43DD"/>
    <w:rsid w:val="004B4464"/>
    <w:rsid w:val="004B4625"/>
    <w:rsid w:val="004B4658"/>
    <w:rsid w:val="004B466A"/>
    <w:rsid w:val="004B4675"/>
    <w:rsid w:val="004B4779"/>
    <w:rsid w:val="004B4DAA"/>
    <w:rsid w:val="004B4EEA"/>
    <w:rsid w:val="004B508C"/>
    <w:rsid w:val="004B519E"/>
    <w:rsid w:val="004B51F3"/>
    <w:rsid w:val="004B51F9"/>
    <w:rsid w:val="004B5554"/>
    <w:rsid w:val="004B56AD"/>
    <w:rsid w:val="004B56EE"/>
    <w:rsid w:val="004B5902"/>
    <w:rsid w:val="004B5BB0"/>
    <w:rsid w:val="004B5C43"/>
    <w:rsid w:val="004B61A1"/>
    <w:rsid w:val="004B61DE"/>
    <w:rsid w:val="004B621A"/>
    <w:rsid w:val="004B632D"/>
    <w:rsid w:val="004B6360"/>
    <w:rsid w:val="004B637E"/>
    <w:rsid w:val="004B6411"/>
    <w:rsid w:val="004B647B"/>
    <w:rsid w:val="004B64B4"/>
    <w:rsid w:val="004B6586"/>
    <w:rsid w:val="004B663E"/>
    <w:rsid w:val="004B6688"/>
    <w:rsid w:val="004B6806"/>
    <w:rsid w:val="004B6A7F"/>
    <w:rsid w:val="004B6C8B"/>
    <w:rsid w:val="004B6C92"/>
    <w:rsid w:val="004B6D17"/>
    <w:rsid w:val="004B6D58"/>
    <w:rsid w:val="004B6F6E"/>
    <w:rsid w:val="004B73F9"/>
    <w:rsid w:val="004B74AA"/>
    <w:rsid w:val="004B753F"/>
    <w:rsid w:val="004B7596"/>
    <w:rsid w:val="004B765D"/>
    <w:rsid w:val="004B7720"/>
    <w:rsid w:val="004B7872"/>
    <w:rsid w:val="004B7948"/>
    <w:rsid w:val="004B7A5E"/>
    <w:rsid w:val="004B7B4F"/>
    <w:rsid w:val="004B7B83"/>
    <w:rsid w:val="004B7BB9"/>
    <w:rsid w:val="004B7F3D"/>
    <w:rsid w:val="004C00D0"/>
    <w:rsid w:val="004C01A7"/>
    <w:rsid w:val="004C044B"/>
    <w:rsid w:val="004C0559"/>
    <w:rsid w:val="004C0673"/>
    <w:rsid w:val="004C0892"/>
    <w:rsid w:val="004C0996"/>
    <w:rsid w:val="004C0AAA"/>
    <w:rsid w:val="004C0CA5"/>
    <w:rsid w:val="004C0EFB"/>
    <w:rsid w:val="004C1012"/>
    <w:rsid w:val="004C104D"/>
    <w:rsid w:val="004C1124"/>
    <w:rsid w:val="004C125D"/>
    <w:rsid w:val="004C1278"/>
    <w:rsid w:val="004C12BD"/>
    <w:rsid w:val="004C131F"/>
    <w:rsid w:val="004C156D"/>
    <w:rsid w:val="004C15B0"/>
    <w:rsid w:val="004C19E7"/>
    <w:rsid w:val="004C1B95"/>
    <w:rsid w:val="004C1DAD"/>
    <w:rsid w:val="004C1DCB"/>
    <w:rsid w:val="004C20D5"/>
    <w:rsid w:val="004C2180"/>
    <w:rsid w:val="004C2210"/>
    <w:rsid w:val="004C243B"/>
    <w:rsid w:val="004C2677"/>
    <w:rsid w:val="004C2782"/>
    <w:rsid w:val="004C278C"/>
    <w:rsid w:val="004C282F"/>
    <w:rsid w:val="004C291A"/>
    <w:rsid w:val="004C2BA5"/>
    <w:rsid w:val="004C2D7E"/>
    <w:rsid w:val="004C2FA4"/>
    <w:rsid w:val="004C2FBA"/>
    <w:rsid w:val="004C302C"/>
    <w:rsid w:val="004C31EF"/>
    <w:rsid w:val="004C3216"/>
    <w:rsid w:val="004C3384"/>
    <w:rsid w:val="004C34C2"/>
    <w:rsid w:val="004C34EB"/>
    <w:rsid w:val="004C3739"/>
    <w:rsid w:val="004C37AF"/>
    <w:rsid w:val="004C3A23"/>
    <w:rsid w:val="004C3A8D"/>
    <w:rsid w:val="004C3AD5"/>
    <w:rsid w:val="004C3C60"/>
    <w:rsid w:val="004C3C9B"/>
    <w:rsid w:val="004C40D3"/>
    <w:rsid w:val="004C4116"/>
    <w:rsid w:val="004C4147"/>
    <w:rsid w:val="004C417D"/>
    <w:rsid w:val="004C4397"/>
    <w:rsid w:val="004C4433"/>
    <w:rsid w:val="004C44B2"/>
    <w:rsid w:val="004C468F"/>
    <w:rsid w:val="004C46F3"/>
    <w:rsid w:val="004C4770"/>
    <w:rsid w:val="004C4899"/>
    <w:rsid w:val="004C48BC"/>
    <w:rsid w:val="004C48FB"/>
    <w:rsid w:val="004C4A1B"/>
    <w:rsid w:val="004C4B57"/>
    <w:rsid w:val="004C4C4B"/>
    <w:rsid w:val="004C4C5B"/>
    <w:rsid w:val="004C4C89"/>
    <w:rsid w:val="004C4CCB"/>
    <w:rsid w:val="004C4EB2"/>
    <w:rsid w:val="004C4FED"/>
    <w:rsid w:val="004C5108"/>
    <w:rsid w:val="004C52FC"/>
    <w:rsid w:val="004C5365"/>
    <w:rsid w:val="004C5483"/>
    <w:rsid w:val="004C55C1"/>
    <w:rsid w:val="004C5688"/>
    <w:rsid w:val="004C56B3"/>
    <w:rsid w:val="004C56F0"/>
    <w:rsid w:val="004C58E0"/>
    <w:rsid w:val="004C5A3A"/>
    <w:rsid w:val="004C5B7A"/>
    <w:rsid w:val="004C5D15"/>
    <w:rsid w:val="004C5D56"/>
    <w:rsid w:val="004C5D86"/>
    <w:rsid w:val="004C5DCD"/>
    <w:rsid w:val="004C5F06"/>
    <w:rsid w:val="004C5F6F"/>
    <w:rsid w:val="004C6008"/>
    <w:rsid w:val="004C60A7"/>
    <w:rsid w:val="004C60F1"/>
    <w:rsid w:val="004C6154"/>
    <w:rsid w:val="004C62CB"/>
    <w:rsid w:val="004C6315"/>
    <w:rsid w:val="004C63CB"/>
    <w:rsid w:val="004C63E0"/>
    <w:rsid w:val="004C6435"/>
    <w:rsid w:val="004C6640"/>
    <w:rsid w:val="004C672B"/>
    <w:rsid w:val="004C679C"/>
    <w:rsid w:val="004C69B8"/>
    <w:rsid w:val="004C6A75"/>
    <w:rsid w:val="004C6B18"/>
    <w:rsid w:val="004C6B5F"/>
    <w:rsid w:val="004C6BA3"/>
    <w:rsid w:val="004C6C36"/>
    <w:rsid w:val="004C6C5F"/>
    <w:rsid w:val="004C6D3A"/>
    <w:rsid w:val="004C6D66"/>
    <w:rsid w:val="004C7024"/>
    <w:rsid w:val="004C7026"/>
    <w:rsid w:val="004C72E0"/>
    <w:rsid w:val="004C730C"/>
    <w:rsid w:val="004C7327"/>
    <w:rsid w:val="004C7418"/>
    <w:rsid w:val="004C76B4"/>
    <w:rsid w:val="004C7784"/>
    <w:rsid w:val="004C7788"/>
    <w:rsid w:val="004C77EB"/>
    <w:rsid w:val="004C7997"/>
    <w:rsid w:val="004C7B83"/>
    <w:rsid w:val="004C7C07"/>
    <w:rsid w:val="004C7C61"/>
    <w:rsid w:val="004C7CB8"/>
    <w:rsid w:val="004C7E0F"/>
    <w:rsid w:val="004C7F1A"/>
    <w:rsid w:val="004C7FB0"/>
    <w:rsid w:val="004D0087"/>
    <w:rsid w:val="004D00E7"/>
    <w:rsid w:val="004D011C"/>
    <w:rsid w:val="004D0225"/>
    <w:rsid w:val="004D0358"/>
    <w:rsid w:val="004D0370"/>
    <w:rsid w:val="004D03FA"/>
    <w:rsid w:val="004D0453"/>
    <w:rsid w:val="004D049B"/>
    <w:rsid w:val="004D056C"/>
    <w:rsid w:val="004D0631"/>
    <w:rsid w:val="004D0739"/>
    <w:rsid w:val="004D0826"/>
    <w:rsid w:val="004D082A"/>
    <w:rsid w:val="004D093F"/>
    <w:rsid w:val="004D09EB"/>
    <w:rsid w:val="004D0E12"/>
    <w:rsid w:val="004D0EE6"/>
    <w:rsid w:val="004D0FD5"/>
    <w:rsid w:val="004D1187"/>
    <w:rsid w:val="004D142D"/>
    <w:rsid w:val="004D1498"/>
    <w:rsid w:val="004D14F5"/>
    <w:rsid w:val="004D1526"/>
    <w:rsid w:val="004D1535"/>
    <w:rsid w:val="004D1776"/>
    <w:rsid w:val="004D17BF"/>
    <w:rsid w:val="004D17EC"/>
    <w:rsid w:val="004D1DA4"/>
    <w:rsid w:val="004D1E92"/>
    <w:rsid w:val="004D1EAB"/>
    <w:rsid w:val="004D1F51"/>
    <w:rsid w:val="004D21AF"/>
    <w:rsid w:val="004D2448"/>
    <w:rsid w:val="004D246C"/>
    <w:rsid w:val="004D248B"/>
    <w:rsid w:val="004D253D"/>
    <w:rsid w:val="004D25D4"/>
    <w:rsid w:val="004D2644"/>
    <w:rsid w:val="004D2668"/>
    <w:rsid w:val="004D2768"/>
    <w:rsid w:val="004D27DA"/>
    <w:rsid w:val="004D2874"/>
    <w:rsid w:val="004D28E8"/>
    <w:rsid w:val="004D2902"/>
    <w:rsid w:val="004D2AF3"/>
    <w:rsid w:val="004D2F70"/>
    <w:rsid w:val="004D3148"/>
    <w:rsid w:val="004D33D4"/>
    <w:rsid w:val="004D3415"/>
    <w:rsid w:val="004D3670"/>
    <w:rsid w:val="004D3835"/>
    <w:rsid w:val="004D39FF"/>
    <w:rsid w:val="004D3BD9"/>
    <w:rsid w:val="004D3CD0"/>
    <w:rsid w:val="004D3D72"/>
    <w:rsid w:val="004D3EE6"/>
    <w:rsid w:val="004D4162"/>
    <w:rsid w:val="004D45E4"/>
    <w:rsid w:val="004D4677"/>
    <w:rsid w:val="004D46C6"/>
    <w:rsid w:val="004D482C"/>
    <w:rsid w:val="004D48BE"/>
    <w:rsid w:val="004D48D3"/>
    <w:rsid w:val="004D48F1"/>
    <w:rsid w:val="004D496F"/>
    <w:rsid w:val="004D4A95"/>
    <w:rsid w:val="004D4A9C"/>
    <w:rsid w:val="004D4BD1"/>
    <w:rsid w:val="004D4C34"/>
    <w:rsid w:val="004D4D02"/>
    <w:rsid w:val="004D4DAA"/>
    <w:rsid w:val="004D4E60"/>
    <w:rsid w:val="004D4E67"/>
    <w:rsid w:val="004D4F32"/>
    <w:rsid w:val="004D519D"/>
    <w:rsid w:val="004D51D9"/>
    <w:rsid w:val="004D51F6"/>
    <w:rsid w:val="004D53EE"/>
    <w:rsid w:val="004D54DB"/>
    <w:rsid w:val="004D55B6"/>
    <w:rsid w:val="004D59FC"/>
    <w:rsid w:val="004D5B33"/>
    <w:rsid w:val="004D5C6C"/>
    <w:rsid w:val="004D5CF4"/>
    <w:rsid w:val="004D5D42"/>
    <w:rsid w:val="004D5DE5"/>
    <w:rsid w:val="004D5E71"/>
    <w:rsid w:val="004D5E73"/>
    <w:rsid w:val="004D601A"/>
    <w:rsid w:val="004D6025"/>
    <w:rsid w:val="004D60CE"/>
    <w:rsid w:val="004D6155"/>
    <w:rsid w:val="004D6293"/>
    <w:rsid w:val="004D63D3"/>
    <w:rsid w:val="004D64AA"/>
    <w:rsid w:val="004D65BC"/>
    <w:rsid w:val="004D663E"/>
    <w:rsid w:val="004D66B3"/>
    <w:rsid w:val="004D68EA"/>
    <w:rsid w:val="004D6A42"/>
    <w:rsid w:val="004D6B4A"/>
    <w:rsid w:val="004D6ECC"/>
    <w:rsid w:val="004D6F3C"/>
    <w:rsid w:val="004D6F72"/>
    <w:rsid w:val="004D6F79"/>
    <w:rsid w:val="004D6F90"/>
    <w:rsid w:val="004D7093"/>
    <w:rsid w:val="004D70C7"/>
    <w:rsid w:val="004D7412"/>
    <w:rsid w:val="004D752C"/>
    <w:rsid w:val="004D7858"/>
    <w:rsid w:val="004D7922"/>
    <w:rsid w:val="004D79A4"/>
    <w:rsid w:val="004D79CB"/>
    <w:rsid w:val="004D7B56"/>
    <w:rsid w:val="004D7BDD"/>
    <w:rsid w:val="004D7C1E"/>
    <w:rsid w:val="004D7E3A"/>
    <w:rsid w:val="004E011E"/>
    <w:rsid w:val="004E02AB"/>
    <w:rsid w:val="004E0311"/>
    <w:rsid w:val="004E042A"/>
    <w:rsid w:val="004E0691"/>
    <w:rsid w:val="004E07D4"/>
    <w:rsid w:val="004E08BA"/>
    <w:rsid w:val="004E0965"/>
    <w:rsid w:val="004E0968"/>
    <w:rsid w:val="004E09CE"/>
    <w:rsid w:val="004E0BDC"/>
    <w:rsid w:val="004E0CB0"/>
    <w:rsid w:val="004E0CD9"/>
    <w:rsid w:val="004E0E45"/>
    <w:rsid w:val="004E0F4D"/>
    <w:rsid w:val="004E0FA8"/>
    <w:rsid w:val="004E10A7"/>
    <w:rsid w:val="004E1278"/>
    <w:rsid w:val="004E159A"/>
    <w:rsid w:val="004E15DB"/>
    <w:rsid w:val="004E15E0"/>
    <w:rsid w:val="004E1792"/>
    <w:rsid w:val="004E17EC"/>
    <w:rsid w:val="004E1866"/>
    <w:rsid w:val="004E18FB"/>
    <w:rsid w:val="004E1920"/>
    <w:rsid w:val="004E199E"/>
    <w:rsid w:val="004E1A10"/>
    <w:rsid w:val="004E1AF2"/>
    <w:rsid w:val="004E1B02"/>
    <w:rsid w:val="004E1DA3"/>
    <w:rsid w:val="004E1F01"/>
    <w:rsid w:val="004E1F47"/>
    <w:rsid w:val="004E2000"/>
    <w:rsid w:val="004E20D5"/>
    <w:rsid w:val="004E2121"/>
    <w:rsid w:val="004E21F8"/>
    <w:rsid w:val="004E22B1"/>
    <w:rsid w:val="004E23E7"/>
    <w:rsid w:val="004E24C1"/>
    <w:rsid w:val="004E2598"/>
    <w:rsid w:val="004E25B2"/>
    <w:rsid w:val="004E2707"/>
    <w:rsid w:val="004E2723"/>
    <w:rsid w:val="004E2742"/>
    <w:rsid w:val="004E27A6"/>
    <w:rsid w:val="004E2A8A"/>
    <w:rsid w:val="004E2ACC"/>
    <w:rsid w:val="004E2ACE"/>
    <w:rsid w:val="004E2B5E"/>
    <w:rsid w:val="004E2EDF"/>
    <w:rsid w:val="004E2FD3"/>
    <w:rsid w:val="004E3048"/>
    <w:rsid w:val="004E30AF"/>
    <w:rsid w:val="004E32F5"/>
    <w:rsid w:val="004E344B"/>
    <w:rsid w:val="004E3508"/>
    <w:rsid w:val="004E3634"/>
    <w:rsid w:val="004E3855"/>
    <w:rsid w:val="004E3AAA"/>
    <w:rsid w:val="004E3BA3"/>
    <w:rsid w:val="004E3C69"/>
    <w:rsid w:val="004E3D0B"/>
    <w:rsid w:val="004E3E3B"/>
    <w:rsid w:val="004E3E4C"/>
    <w:rsid w:val="004E40C7"/>
    <w:rsid w:val="004E42D3"/>
    <w:rsid w:val="004E439F"/>
    <w:rsid w:val="004E4425"/>
    <w:rsid w:val="004E451B"/>
    <w:rsid w:val="004E4657"/>
    <w:rsid w:val="004E47E6"/>
    <w:rsid w:val="004E4861"/>
    <w:rsid w:val="004E4898"/>
    <w:rsid w:val="004E4AA6"/>
    <w:rsid w:val="004E4E12"/>
    <w:rsid w:val="004E4E24"/>
    <w:rsid w:val="004E4F81"/>
    <w:rsid w:val="004E4FF5"/>
    <w:rsid w:val="004E52F5"/>
    <w:rsid w:val="004E5306"/>
    <w:rsid w:val="004E5687"/>
    <w:rsid w:val="004E56FC"/>
    <w:rsid w:val="004E5744"/>
    <w:rsid w:val="004E59DE"/>
    <w:rsid w:val="004E5A6E"/>
    <w:rsid w:val="004E5AC8"/>
    <w:rsid w:val="004E5B4E"/>
    <w:rsid w:val="004E5D2E"/>
    <w:rsid w:val="004E5DC0"/>
    <w:rsid w:val="004E5E0D"/>
    <w:rsid w:val="004E5E7D"/>
    <w:rsid w:val="004E623E"/>
    <w:rsid w:val="004E637D"/>
    <w:rsid w:val="004E63A7"/>
    <w:rsid w:val="004E64AD"/>
    <w:rsid w:val="004E65C6"/>
    <w:rsid w:val="004E669A"/>
    <w:rsid w:val="004E6833"/>
    <w:rsid w:val="004E6985"/>
    <w:rsid w:val="004E6990"/>
    <w:rsid w:val="004E6CF7"/>
    <w:rsid w:val="004E6F8C"/>
    <w:rsid w:val="004E6F96"/>
    <w:rsid w:val="004E7030"/>
    <w:rsid w:val="004E7093"/>
    <w:rsid w:val="004E70CB"/>
    <w:rsid w:val="004E7186"/>
    <w:rsid w:val="004E71E2"/>
    <w:rsid w:val="004E72F7"/>
    <w:rsid w:val="004E7560"/>
    <w:rsid w:val="004E76F0"/>
    <w:rsid w:val="004E775D"/>
    <w:rsid w:val="004E79D8"/>
    <w:rsid w:val="004E7B68"/>
    <w:rsid w:val="004E7C45"/>
    <w:rsid w:val="004E7CF5"/>
    <w:rsid w:val="004E7D00"/>
    <w:rsid w:val="004E7E38"/>
    <w:rsid w:val="004E7ECD"/>
    <w:rsid w:val="004E7F0E"/>
    <w:rsid w:val="004E7F57"/>
    <w:rsid w:val="004E7FFA"/>
    <w:rsid w:val="004F0170"/>
    <w:rsid w:val="004F01C9"/>
    <w:rsid w:val="004F01F1"/>
    <w:rsid w:val="004F02A3"/>
    <w:rsid w:val="004F032C"/>
    <w:rsid w:val="004F0584"/>
    <w:rsid w:val="004F05C5"/>
    <w:rsid w:val="004F0648"/>
    <w:rsid w:val="004F069A"/>
    <w:rsid w:val="004F06CE"/>
    <w:rsid w:val="004F06EE"/>
    <w:rsid w:val="004F0720"/>
    <w:rsid w:val="004F0811"/>
    <w:rsid w:val="004F08E5"/>
    <w:rsid w:val="004F099A"/>
    <w:rsid w:val="004F09D3"/>
    <w:rsid w:val="004F0A28"/>
    <w:rsid w:val="004F0B55"/>
    <w:rsid w:val="004F0DE4"/>
    <w:rsid w:val="004F0E00"/>
    <w:rsid w:val="004F0E57"/>
    <w:rsid w:val="004F1259"/>
    <w:rsid w:val="004F129B"/>
    <w:rsid w:val="004F139B"/>
    <w:rsid w:val="004F150A"/>
    <w:rsid w:val="004F15C1"/>
    <w:rsid w:val="004F1894"/>
    <w:rsid w:val="004F198F"/>
    <w:rsid w:val="004F1B4A"/>
    <w:rsid w:val="004F1DA6"/>
    <w:rsid w:val="004F1F42"/>
    <w:rsid w:val="004F1F9E"/>
    <w:rsid w:val="004F2156"/>
    <w:rsid w:val="004F21AB"/>
    <w:rsid w:val="004F21B3"/>
    <w:rsid w:val="004F232B"/>
    <w:rsid w:val="004F2379"/>
    <w:rsid w:val="004F239A"/>
    <w:rsid w:val="004F2407"/>
    <w:rsid w:val="004F246A"/>
    <w:rsid w:val="004F247A"/>
    <w:rsid w:val="004F2523"/>
    <w:rsid w:val="004F2569"/>
    <w:rsid w:val="004F26E7"/>
    <w:rsid w:val="004F274C"/>
    <w:rsid w:val="004F2A0C"/>
    <w:rsid w:val="004F2E04"/>
    <w:rsid w:val="004F2E26"/>
    <w:rsid w:val="004F2E44"/>
    <w:rsid w:val="004F2E5C"/>
    <w:rsid w:val="004F2EC4"/>
    <w:rsid w:val="004F2F5D"/>
    <w:rsid w:val="004F3107"/>
    <w:rsid w:val="004F31EC"/>
    <w:rsid w:val="004F366B"/>
    <w:rsid w:val="004F3724"/>
    <w:rsid w:val="004F3995"/>
    <w:rsid w:val="004F39DA"/>
    <w:rsid w:val="004F3BA5"/>
    <w:rsid w:val="004F3C82"/>
    <w:rsid w:val="004F3D84"/>
    <w:rsid w:val="004F3D98"/>
    <w:rsid w:val="004F3DCD"/>
    <w:rsid w:val="004F3EDB"/>
    <w:rsid w:val="004F403D"/>
    <w:rsid w:val="004F4109"/>
    <w:rsid w:val="004F4250"/>
    <w:rsid w:val="004F4296"/>
    <w:rsid w:val="004F42B6"/>
    <w:rsid w:val="004F4432"/>
    <w:rsid w:val="004F449E"/>
    <w:rsid w:val="004F45A7"/>
    <w:rsid w:val="004F487A"/>
    <w:rsid w:val="004F4A8B"/>
    <w:rsid w:val="004F4B4C"/>
    <w:rsid w:val="004F4DCC"/>
    <w:rsid w:val="004F4DF0"/>
    <w:rsid w:val="004F5094"/>
    <w:rsid w:val="004F50FE"/>
    <w:rsid w:val="004F519C"/>
    <w:rsid w:val="004F5296"/>
    <w:rsid w:val="004F5297"/>
    <w:rsid w:val="004F535B"/>
    <w:rsid w:val="004F53C1"/>
    <w:rsid w:val="004F5561"/>
    <w:rsid w:val="004F56A5"/>
    <w:rsid w:val="004F56AD"/>
    <w:rsid w:val="004F576E"/>
    <w:rsid w:val="004F5792"/>
    <w:rsid w:val="004F585A"/>
    <w:rsid w:val="004F59A7"/>
    <w:rsid w:val="004F5E27"/>
    <w:rsid w:val="004F6157"/>
    <w:rsid w:val="004F6166"/>
    <w:rsid w:val="004F620C"/>
    <w:rsid w:val="004F6280"/>
    <w:rsid w:val="004F62B7"/>
    <w:rsid w:val="004F62EA"/>
    <w:rsid w:val="004F634B"/>
    <w:rsid w:val="004F645C"/>
    <w:rsid w:val="004F64BC"/>
    <w:rsid w:val="004F64DF"/>
    <w:rsid w:val="004F6539"/>
    <w:rsid w:val="004F6694"/>
    <w:rsid w:val="004F67F1"/>
    <w:rsid w:val="004F67F3"/>
    <w:rsid w:val="004F68AA"/>
    <w:rsid w:val="004F695D"/>
    <w:rsid w:val="004F69AF"/>
    <w:rsid w:val="004F6A28"/>
    <w:rsid w:val="004F6A78"/>
    <w:rsid w:val="004F6D45"/>
    <w:rsid w:val="004F6D90"/>
    <w:rsid w:val="004F6FAA"/>
    <w:rsid w:val="004F7046"/>
    <w:rsid w:val="004F7182"/>
    <w:rsid w:val="004F718A"/>
    <w:rsid w:val="004F7197"/>
    <w:rsid w:val="004F722F"/>
    <w:rsid w:val="004F723A"/>
    <w:rsid w:val="004F73C2"/>
    <w:rsid w:val="004F7575"/>
    <w:rsid w:val="004F766D"/>
    <w:rsid w:val="004F77BB"/>
    <w:rsid w:val="004F7817"/>
    <w:rsid w:val="004F78DF"/>
    <w:rsid w:val="004F79AB"/>
    <w:rsid w:val="004F7ABD"/>
    <w:rsid w:val="004F7C9D"/>
    <w:rsid w:val="004F7D46"/>
    <w:rsid w:val="004F7E60"/>
    <w:rsid w:val="004F7EAF"/>
    <w:rsid w:val="004F7F73"/>
    <w:rsid w:val="005003D6"/>
    <w:rsid w:val="00500496"/>
    <w:rsid w:val="0050056E"/>
    <w:rsid w:val="005005C8"/>
    <w:rsid w:val="005006F2"/>
    <w:rsid w:val="005006F9"/>
    <w:rsid w:val="0050099C"/>
    <w:rsid w:val="00500A15"/>
    <w:rsid w:val="00500A43"/>
    <w:rsid w:val="00500B8E"/>
    <w:rsid w:val="00500BBA"/>
    <w:rsid w:val="00500D62"/>
    <w:rsid w:val="00500ED7"/>
    <w:rsid w:val="00500F56"/>
    <w:rsid w:val="00501011"/>
    <w:rsid w:val="00501024"/>
    <w:rsid w:val="005011A0"/>
    <w:rsid w:val="0050122C"/>
    <w:rsid w:val="00501230"/>
    <w:rsid w:val="00501258"/>
    <w:rsid w:val="005014E3"/>
    <w:rsid w:val="005014FA"/>
    <w:rsid w:val="00501606"/>
    <w:rsid w:val="00501825"/>
    <w:rsid w:val="00501968"/>
    <w:rsid w:val="00501A18"/>
    <w:rsid w:val="00501A1B"/>
    <w:rsid w:val="00501B37"/>
    <w:rsid w:val="00501C82"/>
    <w:rsid w:val="00501E51"/>
    <w:rsid w:val="00501E9C"/>
    <w:rsid w:val="00501F00"/>
    <w:rsid w:val="00502084"/>
    <w:rsid w:val="005022EB"/>
    <w:rsid w:val="0050253E"/>
    <w:rsid w:val="0050262D"/>
    <w:rsid w:val="005028C7"/>
    <w:rsid w:val="0050299A"/>
    <w:rsid w:val="00502B04"/>
    <w:rsid w:val="00502B56"/>
    <w:rsid w:val="00502B57"/>
    <w:rsid w:val="00502F41"/>
    <w:rsid w:val="00502F75"/>
    <w:rsid w:val="00502F80"/>
    <w:rsid w:val="0050300A"/>
    <w:rsid w:val="00503035"/>
    <w:rsid w:val="00503043"/>
    <w:rsid w:val="0050317C"/>
    <w:rsid w:val="005032AA"/>
    <w:rsid w:val="005033BF"/>
    <w:rsid w:val="005034F7"/>
    <w:rsid w:val="00503579"/>
    <w:rsid w:val="00503679"/>
    <w:rsid w:val="00503730"/>
    <w:rsid w:val="005038C0"/>
    <w:rsid w:val="005038C7"/>
    <w:rsid w:val="005038D1"/>
    <w:rsid w:val="0050394C"/>
    <w:rsid w:val="00503A42"/>
    <w:rsid w:val="00503A9B"/>
    <w:rsid w:val="00503AEE"/>
    <w:rsid w:val="00503B4B"/>
    <w:rsid w:val="00503C43"/>
    <w:rsid w:val="00503DD3"/>
    <w:rsid w:val="0050425C"/>
    <w:rsid w:val="00504352"/>
    <w:rsid w:val="005043A7"/>
    <w:rsid w:val="005044DF"/>
    <w:rsid w:val="005045BC"/>
    <w:rsid w:val="005045F7"/>
    <w:rsid w:val="0050474E"/>
    <w:rsid w:val="005047F3"/>
    <w:rsid w:val="00504832"/>
    <w:rsid w:val="00504962"/>
    <w:rsid w:val="005049C9"/>
    <w:rsid w:val="00504C1D"/>
    <w:rsid w:val="00504C9F"/>
    <w:rsid w:val="00504CC3"/>
    <w:rsid w:val="00504FC6"/>
    <w:rsid w:val="0050504C"/>
    <w:rsid w:val="005051C2"/>
    <w:rsid w:val="005052DB"/>
    <w:rsid w:val="005052F1"/>
    <w:rsid w:val="005054B2"/>
    <w:rsid w:val="0050559D"/>
    <w:rsid w:val="0050566B"/>
    <w:rsid w:val="005058C2"/>
    <w:rsid w:val="005058F0"/>
    <w:rsid w:val="00505924"/>
    <w:rsid w:val="005059C7"/>
    <w:rsid w:val="00505BDF"/>
    <w:rsid w:val="00505CC6"/>
    <w:rsid w:val="00505CDA"/>
    <w:rsid w:val="00505EA2"/>
    <w:rsid w:val="00505FD8"/>
    <w:rsid w:val="0050601B"/>
    <w:rsid w:val="005060DD"/>
    <w:rsid w:val="00506120"/>
    <w:rsid w:val="0050626B"/>
    <w:rsid w:val="00506274"/>
    <w:rsid w:val="005064A2"/>
    <w:rsid w:val="00506555"/>
    <w:rsid w:val="005066E6"/>
    <w:rsid w:val="0050672D"/>
    <w:rsid w:val="0050676F"/>
    <w:rsid w:val="005067FD"/>
    <w:rsid w:val="005069DA"/>
    <w:rsid w:val="00506B0B"/>
    <w:rsid w:val="00506BE2"/>
    <w:rsid w:val="00506C5A"/>
    <w:rsid w:val="00506E16"/>
    <w:rsid w:val="00506FC5"/>
    <w:rsid w:val="00507469"/>
    <w:rsid w:val="00507551"/>
    <w:rsid w:val="005075A5"/>
    <w:rsid w:val="0050772F"/>
    <w:rsid w:val="00507772"/>
    <w:rsid w:val="0050798A"/>
    <w:rsid w:val="00507B04"/>
    <w:rsid w:val="00507DF0"/>
    <w:rsid w:val="00507EEA"/>
    <w:rsid w:val="00507FCA"/>
    <w:rsid w:val="00510090"/>
    <w:rsid w:val="0051019B"/>
    <w:rsid w:val="0051049E"/>
    <w:rsid w:val="00510546"/>
    <w:rsid w:val="005106B8"/>
    <w:rsid w:val="005106BB"/>
    <w:rsid w:val="005107DB"/>
    <w:rsid w:val="00510B71"/>
    <w:rsid w:val="00510E20"/>
    <w:rsid w:val="00511086"/>
    <w:rsid w:val="005110C6"/>
    <w:rsid w:val="00511217"/>
    <w:rsid w:val="0051133D"/>
    <w:rsid w:val="005113A4"/>
    <w:rsid w:val="00511495"/>
    <w:rsid w:val="005114D4"/>
    <w:rsid w:val="0051165D"/>
    <w:rsid w:val="00511873"/>
    <w:rsid w:val="00511882"/>
    <w:rsid w:val="00511994"/>
    <w:rsid w:val="005119C7"/>
    <w:rsid w:val="00511AB5"/>
    <w:rsid w:val="00511C64"/>
    <w:rsid w:val="00511DAB"/>
    <w:rsid w:val="00511E98"/>
    <w:rsid w:val="00511EA5"/>
    <w:rsid w:val="00512084"/>
    <w:rsid w:val="005120F2"/>
    <w:rsid w:val="0051221A"/>
    <w:rsid w:val="005122A4"/>
    <w:rsid w:val="005122B9"/>
    <w:rsid w:val="005122D3"/>
    <w:rsid w:val="00512340"/>
    <w:rsid w:val="005123AE"/>
    <w:rsid w:val="00512575"/>
    <w:rsid w:val="00512656"/>
    <w:rsid w:val="0051265B"/>
    <w:rsid w:val="005126FD"/>
    <w:rsid w:val="00512A21"/>
    <w:rsid w:val="00512BCA"/>
    <w:rsid w:val="00512C9D"/>
    <w:rsid w:val="00512FC2"/>
    <w:rsid w:val="0051345C"/>
    <w:rsid w:val="00513725"/>
    <w:rsid w:val="005137F9"/>
    <w:rsid w:val="00513880"/>
    <w:rsid w:val="005138EE"/>
    <w:rsid w:val="00513C32"/>
    <w:rsid w:val="00513E07"/>
    <w:rsid w:val="00513E4B"/>
    <w:rsid w:val="00513F61"/>
    <w:rsid w:val="0051407F"/>
    <w:rsid w:val="005141F8"/>
    <w:rsid w:val="0051423E"/>
    <w:rsid w:val="005145A8"/>
    <w:rsid w:val="0051464B"/>
    <w:rsid w:val="005146F5"/>
    <w:rsid w:val="0051475F"/>
    <w:rsid w:val="00514829"/>
    <w:rsid w:val="005148D7"/>
    <w:rsid w:val="00514A11"/>
    <w:rsid w:val="00514B05"/>
    <w:rsid w:val="00514BE5"/>
    <w:rsid w:val="00514C5F"/>
    <w:rsid w:val="00514E2C"/>
    <w:rsid w:val="00514ED2"/>
    <w:rsid w:val="00514F7E"/>
    <w:rsid w:val="00514F95"/>
    <w:rsid w:val="0051506B"/>
    <w:rsid w:val="0051524D"/>
    <w:rsid w:val="005152DA"/>
    <w:rsid w:val="00515333"/>
    <w:rsid w:val="005153B9"/>
    <w:rsid w:val="00515415"/>
    <w:rsid w:val="0051551C"/>
    <w:rsid w:val="005155C3"/>
    <w:rsid w:val="005157AB"/>
    <w:rsid w:val="00515B7C"/>
    <w:rsid w:val="00515C1B"/>
    <w:rsid w:val="00515C74"/>
    <w:rsid w:val="00515DD4"/>
    <w:rsid w:val="00516047"/>
    <w:rsid w:val="00516097"/>
    <w:rsid w:val="0051627A"/>
    <w:rsid w:val="00516357"/>
    <w:rsid w:val="0051652F"/>
    <w:rsid w:val="005166E9"/>
    <w:rsid w:val="005168F6"/>
    <w:rsid w:val="00516994"/>
    <w:rsid w:val="00516A56"/>
    <w:rsid w:val="00516B4D"/>
    <w:rsid w:val="00516B79"/>
    <w:rsid w:val="00516BBF"/>
    <w:rsid w:val="00516C3D"/>
    <w:rsid w:val="00516D0D"/>
    <w:rsid w:val="00516D32"/>
    <w:rsid w:val="00516DB0"/>
    <w:rsid w:val="00516FA4"/>
    <w:rsid w:val="00517142"/>
    <w:rsid w:val="0051728E"/>
    <w:rsid w:val="005172C4"/>
    <w:rsid w:val="005172C8"/>
    <w:rsid w:val="00517306"/>
    <w:rsid w:val="0051732C"/>
    <w:rsid w:val="00517340"/>
    <w:rsid w:val="005173EF"/>
    <w:rsid w:val="0051746A"/>
    <w:rsid w:val="00517694"/>
    <w:rsid w:val="00517726"/>
    <w:rsid w:val="005178AC"/>
    <w:rsid w:val="00517918"/>
    <w:rsid w:val="00517940"/>
    <w:rsid w:val="00517956"/>
    <w:rsid w:val="00517958"/>
    <w:rsid w:val="005179AA"/>
    <w:rsid w:val="00517AC0"/>
    <w:rsid w:val="00517DAE"/>
    <w:rsid w:val="00517DFD"/>
    <w:rsid w:val="00517E52"/>
    <w:rsid w:val="00517E6D"/>
    <w:rsid w:val="00517EC4"/>
    <w:rsid w:val="00517F4A"/>
    <w:rsid w:val="005200F4"/>
    <w:rsid w:val="005201A0"/>
    <w:rsid w:val="005202ED"/>
    <w:rsid w:val="00520345"/>
    <w:rsid w:val="00520430"/>
    <w:rsid w:val="005206EE"/>
    <w:rsid w:val="00520829"/>
    <w:rsid w:val="00520A39"/>
    <w:rsid w:val="00520A94"/>
    <w:rsid w:val="00520AC2"/>
    <w:rsid w:val="00520B1A"/>
    <w:rsid w:val="00520B3E"/>
    <w:rsid w:val="00520B67"/>
    <w:rsid w:val="00520CB6"/>
    <w:rsid w:val="00520CEC"/>
    <w:rsid w:val="00521051"/>
    <w:rsid w:val="005211DD"/>
    <w:rsid w:val="0052166B"/>
    <w:rsid w:val="0052175B"/>
    <w:rsid w:val="005217F3"/>
    <w:rsid w:val="00521844"/>
    <w:rsid w:val="0052194B"/>
    <w:rsid w:val="00521951"/>
    <w:rsid w:val="005219A6"/>
    <w:rsid w:val="00521A6C"/>
    <w:rsid w:val="00521C15"/>
    <w:rsid w:val="00521ED2"/>
    <w:rsid w:val="00521ED4"/>
    <w:rsid w:val="00521FDB"/>
    <w:rsid w:val="00522113"/>
    <w:rsid w:val="005221D7"/>
    <w:rsid w:val="005222A2"/>
    <w:rsid w:val="005222D3"/>
    <w:rsid w:val="00522402"/>
    <w:rsid w:val="005224B0"/>
    <w:rsid w:val="0052250B"/>
    <w:rsid w:val="005225D9"/>
    <w:rsid w:val="0052260E"/>
    <w:rsid w:val="0052261E"/>
    <w:rsid w:val="00522739"/>
    <w:rsid w:val="0052288C"/>
    <w:rsid w:val="00522992"/>
    <w:rsid w:val="00522ADE"/>
    <w:rsid w:val="00522AE6"/>
    <w:rsid w:val="00522B1A"/>
    <w:rsid w:val="00522C49"/>
    <w:rsid w:val="00522FBD"/>
    <w:rsid w:val="005231A8"/>
    <w:rsid w:val="005235F9"/>
    <w:rsid w:val="005236F0"/>
    <w:rsid w:val="005237F3"/>
    <w:rsid w:val="005239A3"/>
    <w:rsid w:val="005239F5"/>
    <w:rsid w:val="00523B20"/>
    <w:rsid w:val="00523D41"/>
    <w:rsid w:val="00523E07"/>
    <w:rsid w:val="00523FF8"/>
    <w:rsid w:val="0052405B"/>
    <w:rsid w:val="00524174"/>
    <w:rsid w:val="00524582"/>
    <w:rsid w:val="005246E6"/>
    <w:rsid w:val="00524770"/>
    <w:rsid w:val="0052479E"/>
    <w:rsid w:val="00524A6F"/>
    <w:rsid w:val="00524AB8"/>
    <w:rsid w:val="00524B01"/>
    <w:rsid w:val="00524B20"/>
    <w:rsid w:val="00524D1A"/>
    <w:rsid w:val="00524D7C"/>
    <w:rsid w:val="00524DF1"/>
    <w:rsid w:val="00524E81"/>
    <w:rsid w:val="00524ECB"/>
    <w:rsid w:val="00524F80"/>
    <w:rsid w:val="00525144"/>
    <w:rsid w:val="00525283"/>
    <w:rsid w:val="005253A1"/>
    <w:rsid w:val="00525534"/>
    <w:rsid w:val="0052554A"/>
    <w:rsid w:val="0052559F"/>
    <w:rsid w:val="005256A5"/>
    <w:rsid w:val="00525729"/>
    <w:rsid w:val="00525755"/>
    <w:rsid w:val="005258B6"/>
    <w:rsid w:val="005259AB"/>
    <w:rsid w:val="00525AD7"/>
    <w:rsid w:val="00525B16"/>
    <w:rsid w:val="00525C88"/>
    <w:rsid w:val="00525D7C"/>
    <w:rsid w:val="00525DAC"/>
    <w:rsid w:val="00525DB9"/>
    <w:rsid w:val="00525EC0"/>
    <w:rsid w:val="00526077"/>
    <w:rsid w:val="005262D4"/>
    <w:rsid w:val="00526305"/>
    <w:rsid w:val="00526778"/>
    <w:rsid w:val="005267FA"/>
    <w:rsid w:val="0052694F"/>
    <w:rsid w:val="00526A61"/>
    <w:rsid w:val="00526A67"/>
    <w:rsid w:val="00526B12"/>
    <w:rsid w:val="00527028"/>
    <w:rsid w:val="00527030"/>
    <w:rsid w:val="00527185"/>
    <w:rsid w:val="00527484"/>
    <w:rsid w:val="0052755A"/>
    <w:rsid w:val="005276AE"/>
    <w:rsid w:val="0052781F"/>
    <w:rsid w:val="005278FF"/>
    <w:rsid w:val="00527A6D"/>
    <w:rsid w:val="00527ADE"/>
    <w:rsid w:val="00527B10"/>
    <w:rsid w:val="00527B7D"/>
    <w:rsid w:val="00527C52"/>
    <w:rsid w:val="00527C70"/>
    <w:rsid w:val="00527ED9"/>
    <w:rsid w:val="00527F34"/>
    <w:rsid w:val="0053003D"/>
    <w:rsid w:val="005300AC"/>
    <w:rsid w:val="00530229"/>
    <w:rsid w:val="0053042E"/>
    <w:rsid w:val="00530547"/>
    <w:rsid w:val="005305D7"/>
    <w:rsid w:val="0053074C"/>
    <w:rsid w:val="005309F7"/>
    <w:rsid w:val="00530A70"/>
    <w:rsid w:val="00530AF1"/>
    <w:rsid w:val="00530AF7"/>
    <w:rsid w:val="00530B80"/>
    <w:rsid w:val="00530C76"/>
    <w:rsid w:val="00530E0A"/>
    <w:rsid w:val="00530EA8"/>
    <w:rsid w:val="00530EC1"/>
    <w:rsid w:val="00530FAC"/>
    <w:rsid w:val="00531075"/>
    <w:rsid w:val="005310E4"/>
    <w:rsid w:val="0053127A"/>
    <w:rsid w:val="005312CF"/>
    <w:rsid w:val="005314E8"/>
    <w:rsid w:val="00531527"/>
    <w:rsid w:val="005315B4"/>
    <w:rsid w:val="005316BA"/>
    <w:rsid w:val="00531A92"/>
    <w:rsid w:val="00531A9A"/>
    <w:rsid w:val="00531A9D"/>
    <w:rsid w:val="00531BE8"/>
    <w:rsid w:val="00531CD9"/>
    <w:rsid w:val="00531D84"/>
    <w:rsid w:val="005320B7"/>
    <w:rsid w:val="005321C0"/>
    <w:rsid w:val="00532364"/>
    <w:rsid w:val="00532426"/>
    <w:rsid w:val="0053249D"/>
    <w:rsid w:val="0053291F"/>
    <w:rsid w:val="0053297F"/>
    <w:rsid w:val="00532AEB"/>
    <w:rsid w:val="00532CE8"/>
    <w:rsid w:val="00532DD1"/>
    <w:rsid w:val="00532EE6"/>
    <w:rsid w:val="005330F0"/>
    <w:rsid w:val="0053326F"/>
    <w:rsid w:val="005332F3"/>
    <w:rsid w:val="005333CD"/>
    <w:rsid w:val="005334C7"/>
    <w:rsid w:val="005337FD"/>
    <w:rsid w:val="00533993"/>
    <w:rsid w:val="00533A04"/>
    <w:rsid w:val="00533AA0"/>
    <w:rsid w:val="00533B4B"/>
    <w:rsid w:val="00533BC2"/>
    <w:rsid w:val="00533BD8"/>
    <w:rsid w:val="00533C73"/>
    <w:rsid w:val="00533D58"/>
    <w:rsid w:val="00533E46"/>
    <w:rsid w:val="00533E9A"/>
    <w:rsid w:val="0053404E"/>
    <w:rsid w:val="00534099"/>
    <w:rsid w:val="0053420C"/>
    <w:rsid w:val="00534297"/>
    <w:rsid w:val="005342D3"/>
    <w:rsid w:val="005342E0"/>
    <w:rsid w:val="0053466C"/>
    <w:rsid w:val="00534731"/>
    <w:rsid w:val="00534813"/>
    <w:rsid w:val="00534894"/>
    <w:rsid w:val="00534908"/>
    <w:rsid w:val="0053493D"/>
    <w:rsid w:val="00534A0F"/>
    <w:rsid w:val="00534A74"/>
    <w:rsid w:val="00534D8E"/>
    <w:rsid w:val="00534DD2"/>
    <w:rsid w:val="00534DD4"/>
    <w:rsid w:val="00534E05"/>
    <w:rsid w:val="00534E19"/>
    <w:rsid w:val="00534EDC"/>
    <w:rsid w:val="00534F43"/>
    <w:rsid w:val="00535015"/>
    <w:rsid w:val="00535126"/>
    <w:rsid w:val="00535261"/>
    <w:rsid w:val="005352E8"/>
    <w:rsid w:val="00535315"/>
    <w:rsid w:val="005353F0"/>
    <w:rsid w:val="005353FB"/>
    <w:rsid w:val="005356A7"/>
    <w:rsid w:val="005356AC"/>
    <w:rsid w:val="0053571B"/>
    <w:rsid w:val="0053586C"/>
    <w:rsid w:val="005359A4"/>
    <w:rsid w:val="00535B5B"/>
    <w:rsid w:val="00535C73"/>
    <w:rsid w:val="00536019"/>
    <w:rsid w:val="0053608E"/>
    <w:rsid w:val="005360F6"/>
    <w:rsid w:val="00536283"/>
    <w:rsid w:val="0053632A"/>
    <w:rsid w:val="005364C9"/>
    <w:rsid w:val="005364DC"/>
    <w:rsid w:val="005364F3"/>
    <w:rsid w:val="0053686C"/>
    <w:rsid w:val="0053687A"/>
    <w:rsid w:val="0053695F"/>
    <w:rsid w:val="00536B10"/>
    <w:rsid w:val="00536C5B"/>
    <w:rsid w:val="00536CBF"/>
    <w:rsid w:val="00536D32"/>
    <w:rsid w:val="00536D89"/>
    <w:rsid w:val="00536EBE"/>
    <w:rsid w:val="005370FC"/>
    <w:rsid w:val="0053716F"/>
    <w:rsid w:val="005371F8"/>
    <w:rsid w:val="00537437"/>
    <w:rsid w:val="00537440"/>
    <w:rsid w:val="00537459"/>
    <w:rsid w:val="00537665"/>
    <w:rsid w:val="005378E7"/>
    <w:rsid w:val="0053791D"/>
    <w:rsid w:val="005379B8"/>
    <w:rsid w:val="00537A54"/>
    <w:rsid w:val="00537A94"/>
    <w:rsid w:val="00537A9A"/>
    <w:rsid w:val="00537BFF"/>
    <w:rsid w:val="00537CA0"/>
    <w:rsid w:val="00537E47"/>
    <w:rsid w:val="00537EBF"/>
    <w:rsid w:val="00537F7A"/>
    <w:rsid w:val="00540043"/>
    <w:rsid w:val="0054006C"/>
    <w:rsid w:val="005403AD"/>
    <w:rsid w:val="00540497"/>
    <w:rsid w:val="0054058F"/>
    <w:rsid w:val="00540718"/>
    <w:rsid w:val="0054080A"/>
    <w:rsid w:val="0054086E"/>
    <w:rsid w:val="0054088F"/>
    <w:rsid w:val="0054093B"/>
    <w:rsid w:val="0054093E"/>
    <w:rsid w:val="00540ABC"/>
    <w:rsid w:val="00540B47"/>
    <w:rsid w:val="00540D96"/>
    <w:rsid w:val="00540EB1"/>
    <w:rsid w:val="00540F08"/>
    <w:rsid w:val="00541055"/>
    <w:rsid w:val="0054110D"/>
    <w:rsid w:val="00541181"/>
    <w:rsid w:val="005411B0"/>
    <w:rsid w:val="00541545"/>
    <w:rsid w:val="00541780"/>
    <w:rsid w:val="0054186E"/>
    <w:rsid w:val="005418AA"/>
    <w:rsid w:val="005418D9"/>
    <w:rsid w:val="0054197F"/>
    <w:rsid w:val="00541C50"/>
    <w:rsid w:val="00541C67"/>
    <w:rsid w:val="00541CFE"/>
    <w:rsid w:val="00541D6F"/>
    <w:rsid w:val="00541D7C"/>
    <w:rsid w:val="00541D8C"/>
    <w:rsid w:val="00541E14"/>
    <w:rsid w:val="00541E48"/>
    <w:rsid w:val="00541EA0"/>
    <w:rsid w:val="00542457"/>
    <w:rsid w:val="00542712"/>
    <w:rsid w:val="00542795"/>
    <w:rsid w:val="005427D5"/>
    <w:rsid w:val="00542804"/>
    <w:rsid w:val="005428F7"/>
    <w:rsid w:val="00542971"/>
    <w:rsid w:val="005429D7"/>
    <w:rsid w:val="00542BDD"/>
    <w:rsid w:val="00542DC6"/>
    <w:rsid w:val="00542F13"/>
    <w:rsid w:val="00542FB1"/>
    <w:rsid w:val="005430A4"/>
    <w:rsid w:val="00543125"/>
    <w:rsid w:val="00543285"/>
    <w:rsid w:val="005434DC"/>
    <w:rsid w:val="0054350E"/>
    <w:rsid w:val="00543721"/>
    <w:rsid w:val="0054377D"/>
    <w:rsid w:val="00543835"/>
    <w:rsid w:val="00543BBD"/>
    <w:rsid w:val="00543C05"/>
    <w:rsid w:val="00543C72"/>
    <w:rsid w:val="00543D91"/>
    <w:rsid w:val="00543DCF"/>
    <w:rsid w:val="00543DD2"/>
    <w:rsid w:val="00543E58"/>
    <w:rsid w:val="00543F09"/>
    <w:rsid w:val="00544215"/>
    <w:rsid w:val="00544236"/>
    <w:rsid w:val="0054426E"/>
    <w:rsid w:val="005443A1"/>
    <w:rsid w:val="005444F8"/>
    <w:rsid w:val="00544728"/>
    <w:rsid w:val="005447C7"/>
    <w:rsid w:val="0054481D"/>
    <w:rsid w:val="0054490F"/>
    <w:rsid w:val="005449D0"/>
    <w:rsid w:val="005449DC"/>
    <w:rsid w:val="005449DF"/>
    <w:rsid w:val="00544A37"/>
    <w:rsid w:val="00544DFC"/>
    <w:rsid w:val="00544E6D"/>
    <w:rsid w:val="00544EBD"/>
    <w:rsid w:val="00544F58"/>
    <w:rsid w:val="00544F60"/>
    <w:rsid w:val="005450C9"/>
    <w:rsid w:val="005450D3"/>
    <w:rsid w:val="0054510E"/>
    <w:rsid w:val="00545423"/>
    <w:rsid w:val="005454EA"/>
    <w:rsid w:val="00545502"/>
    <w:rsid w:val="0054562D"/>
    <w:rsid w:val="00545634"/>
    <w:rsid w:val="00545821"/>
    <w:rsid w:val="0054593C"/>
    <w:rsid w:val="005459AE"/>
    <w:rsid w:val="00545A5E"/>
    <w:rsid w:val="00545D1C"/>
    <w:rsid w:val="00545DF0"/>
    <w:rsid w:val="00545E08"/>
    <w:rsid w:val="00545E49"/>
    <w:rsid w:val="00545E72"/>
    <w:rsid w:val="00545F59"/>
    <w:rsid w:val="00545FB8"/>
    <w:rsid w:val="005461E4"/>
    <w:rsid w:val="0054644E"/>
    <w:rsid w:val="00546777"/>
    <w:rsid w:val="0054682C"/>
    <w:rsid w:val="00546860"/>
    <w:rsid w:val="00546924"/>
    <w:rsid w:val="0054696E"/>
    <w:rsid w:val="00546998"/>
    <w:rsid w:val="005469ED"/>
    <w:rsid w:val="00546A46"/>
    <w:rsid w:val="00546A66"/>
    <w:rsid w:val="00546B1C"/>
    <w:rsid w:val="00546B92"/>
    <w:rsid w:val="00546F93"/>
    <w:rsid w:val="00547162"/>
    <w:rsid w:val="0054716B"/>
    <w:rsid w:val="0054732F"/>
    <w:rsid w:val="00547358"/>
    <w:rsid w:val="0054751A"/>
    <w:rsid w:val="005479DB"/>
    <w:rsid w:val="00547ABB"/>
    <w:rsid w:val="00547C2B"/>
    <w:rsid w:val="00547CE9"/>
    <w:rsid w:val="00547CF9"/>
    <w:rsid w:val="00547F21"/>
    <w:rsid w:val="0055021E"/>
    <w:rsid w:val="00550324"/>
    <w:rsid w:val="005503F4"/>
    <w:rsid w:val="0055052F"/>
    <w:rsid w:val="005505D0"/>
    <w:rsid w:val="005505D5"/>
    <w:rsid w:val="005506E7"/>
    <w:rsid w:val="005506F8"/>
    <w:rsid w:val="0055080F"/>
    <w:rsid w:val="005509C5"/>
    <w:rsid w:val="00550B8D"/>
    <w:rsid w:val="00550CF3"/>
    <w:rsid w:val="00550DD6"/>
    <w:rsid w:val="00550E18"/>
    <w:rsid w:val="00550E33"/>
    <w:rsid w:val="00550E36"/>
    <w:rsid w:val="00550FBB"/>
    <w:rsid w:val="00551087"/>
    <w:rsid w:val="0055117C"/>
    <w:rsid w:val="0055124D"/>
    <w:rsid w:val="00551262"/>
    <w:rsid w:val="00551276"/>
    <w:rsid w:val="005512C0"/>
    <w:rsid w:val="0055142B"/>
    <w:rsid w:val="00551575"/>
    <w:rsid w:val="005515AE"/>
    <w:rsid w:val="0055163E"/>
    <w:rsid w:val="00551691"/>
    <w:rsid w:val="00551702"/>
    <w:rsid w:val="005517C9"/>
    <w:rsid w:val="005517EF"/>
    <w:rsid w:val="00551822"/>
    <w:rsid w:val="00551A00"/>
    <w:rsid w:val="00551ACD"/>
    <w:rsid w:val="00551B56"/>
    <w:rsid w:val="00551B68"/>
    <w:rsid w:val="00551BA1"/>
    <w:rsid w:val="00551D7B"/>
    <w:rsid w:val="00551E62"/>
    <w:rsid w:val="00551E7E"/>
    <w:rsid w:val="00552078"/>
    <w:rsid w:val="005520A7"/>
    <w:rsid w:val="005520E8"/>
    <w:rsid w:val="00552190"/>
    <w:rsid w:val="0055222A"/>
    <w:rsid w:val="005522E8"/>
    <w:rsid w:val="0055255E"/>
    <w:rsid w:val="00552884"/>
    <w:rsid w:val="005528E1"/>
    <w:rsid w:val="00552A34"/>
    <w:rsid w:val="00552C02"/>
    <w:rsid w:val="00552D96"/>
    <w:rsid w:val="00552E31"/>
    <w:rsid w:val="00552E98"/>
    <w:rsid w:val="00552F96"/>
    <w:rsid w:val="00553225"/>
    <w:rsid w:val="0055345B"/>
    <w:rsid w:val="00553485"/>
    <w:rsid w:val="005534A4"/>
    <w:rsid w:val="005534D3"/>
    <w:rsid w:val="005534FD"/>
    <w:rsid w:val="0055355F"/>
    <w:rsid w:val="00553631"/>
    <w:rsid w:val="00553779"/>
    <w:rsid w:val="00553913"/>
    <w:rsid w:val="0055399E"/>
    <w:rsid w:val="00553A63"/>
    <w:rsid w:val="00553AE9"/>
    <w:rsid w:val="00553BDD"/>
    <w:rsid w:val="00553C3A"/>
    <w:rsid w:val="00553CBC"/>
    <w:rsid w:val="00553CC1"/>
    <w:rsid w:val="00553D3D"/>
    <w:rsid w:val="00553DA9"/>
    <w:rsid w:val="00553F47"/>
    <w:rsid w:val="00553F90"/>
    <w:rsid w:val="005540B6"/>
    <w:rsid w:val="00554313"/>
    <w:rsid w:val="005543B9"/>
    <w:rsid w:val="005543C1"/>
    <w:rsid w:val="005545DD"/>
    <w:rsid w:val="005546F6"/>
    <w:rsid w:val="005547EC"/>
    <w:rsid w:val="00554875"/>
    <w:rsid w:val="005548F9"/>
    <w:rsid w:val="00554A93"/>
    <w:rsid w:val="00554DAE"/>
    <w:rsid w:val="00554E30"/>
    <w:rsid w:val="00554E3D"/>
    <w:rsid w:val="00554E66"/>
    <w:rsid w:val="00554F9A"/>
    <w:rsid w:val="005553DF"/>
    <w:rsid w:val="005553EE"/>
    <w:rsid w:val="0055546E"/>
    <w:rsid w:val="0055555F"/>
    <w:rsid w:val="005555BF"/>
    <w:rsid w:val="00555616"/>
    <w:rsid w:val="00555702"/>
    <w:rsid w:val="005558B0"/>
    <w:rsid w:val="00555970"/>
    <w:rsid w:val="00555AF3"/>
    <w:rsid w:val="00555AFF"/>
    <w:rsid w:val="00555B4C"/>
    <w:rsid w:val="00555BA9"/>
    <w:rsid w:val="00555BAD"/>
    <w:rsid w:val="00555C19"/>
    <w:rsid w:val="00555D30"/>
    <w:rsid w:val="00555DCA"/>
    <w:rsid w:val="00555E8B"/>
    <w:rsid w:val="00555EA9"/>
    <w:rsid w:val="005561A7"/>
    <w:rsid w:val="005562D4"/>
    <w:rsid w:val="00556370"/>
    <w:rsid w:val="005564D4"/>
    <w:rsid w:val="00556542"/>
    <w:rsid w:val="00556770"/>
    <w:rsid w:val="0055690F"/>
    <w:rsid w:val="00556A18"/>
    <w:rsid w:val="00556AA4"/>
    <w:rsid w:val="00556B04"/>
    <w:rsid w:val="00556CB3"/>
    <w:rsid w:val="00556DBF"/>
    <w:rsid w:val="00556F1F"/>
    <w:rsid w:val="005570A5"/>
    <w:rsid w:val="00557117"/>
    <w:rsid w:val="00557288"/>
    <w:rsid w:val="0055738F"/>
    <w:rsid w:val="005574BD"/>
    <w:rsid w:val="0055756C"/>
    <w:rsid w:val="005577B3"/>
    <w:rsid w:val="005577FE"/>
    <w:rsid w:val="00557914"/>
    <w:rsid w:val="00557A60"/>
    <w:rsid w:val="00557A6B"/>
    <w:rsid w:val="00557CEE"/>
    <w:rsid w:val="00557CFB"/>
    <w:rsid w:val="00557D15"/>
    <w:rsid w:val="00557DBD"/>
    <w:rsid w:val="00557FB7"/>
    <w:rsid w:val="0056001E"/>
    <w:rsid w:val="005600C0"/>
    <w:rsid w:val="00560191"/>
    <w:rsid w:val="005601B1"/>
    <w:rsid w:val="00560218"/>
    <w:rsid w:val="0056028D"/>
    <w:rsid w:val="00560290"/>
    <w:rsid w:val="005604E9"/>
    <w:rsid w:val="00560516"/>
    <w:rsid w:val="005607E0"/>
    <w:rsid w:val="00560876"/>
    <w:rsid w:val="005609FD"/>
    <w:rsid w:val="00560A51"/>
    <w:rsid w:val="00560AF2"/>
    <w:rsid w:val="00560BEB"/>
    <w:rsid w:val="00560D82"/>
    <w:rsid w:val="00560E3D"/>
    <w:rsid w:val="005610AA"/>
    <w:rsid w:val="005610C1"/>
    <w:rsid w:val="00561258"/>
    <w:rsid w:val="00561388"/>
    <w:rsid w:val="00561399"/>
    <w:rsid w:val="005613A3"/>
    <w:rsid w:val="005613F4"/>
    <w:rsid w:val="00561459"/>
    <w:rsid w:val="00561502"/>
    <w:rsid w:val="005615C2"/>
    <w:rsid w:val="005615CE"/>
    <w:rsid w:val="00561995"/>
    <w:rsid w:val="00561A7D"/>
    <w:rsid w:val="00561B92"/>
    <w:rsid w:val="00561C3C"/>
    <w:rsid w:val="00562083"/>
    <w:rsid w:val="005620CC"/>
    <w:rsid w:val="00562161"/>
    <w:rsid w:val="0056225F"/>
    <w:rsid w:val="005622B6"/>
    <w:rsid w:val="005622D7"/>
    <w:rsid w:val="005623E0"/>
    <w:rsid w:val="0056264B"/>
    <w:rsid w:val="0056281F"/>
    <w:rsid w:val="00562A63"/>
    <w:rsid w:val="00562B02"/>
    <w:rsid w:val="00562B6F"/>
    <w:rsid w:val="00562D96"/>
    <w:rsid w:val="00562F30"/>
    <w:rsid w:val="00563129"/>
    <w:rsid w:val="005632AF"/>
    <w:rsid w:val="0056339E"/>
    <w:rsid w:val="0056345D"/>
    <w:rsid w:val="005634B3"/>
    <w:rsid w:val="00563558"/>
    <w:rsid w:val="00563695"/>
    <w:rsid w:val="005636F1"/>
    <w:rsid w:val="005637FD"/>
    <w:rsid w:val="00563910"/>
    <w:rsid w:val="005639A6"/>
    <w:rsid w:val="00563A62"/>
    <w:rsid w:val="00563A78"/>
    <w:rsid w:val="00563AAF"/>
    <w:rsid w:val="00563BE4"/>
    <w:rsid w:val="00563C5F"/>
    <w:rsid w:val="00563CE0"/>
    <w:rsid w:val="00563D31"/>
    <w:rsid w:val="00563D58"/>
    <w:rsid w:val="00563DC6"/>
    <w:rsid w:val="00563EFC"/>
    <w:rsid w:val="00563F4E"/>
    <w:rsid w:val="00564028"/>
    <w:rsid w:val="00564070"/>
    <w:rsid w:val="00564357"/>
    <w:rsid w:val="005643BB"/>
    <w:rsid w:val="005645DD"/>
    <w:rsid w:val="005646CD"/>
    <w:rsid w:val="005647C4"/>
    <w:rsid w:val="00564811"/>
    <w:rsid w:val="00564822"/>
    <w:rsid w:val="0056488E"/>
    <w:rsid w:val="00564935"/>
    <w:rsid w:val="005649A4"/>
    <w:rsid w:val="00564A27"/>
    <w:rsid w:val="00564B88"/>
    <w:rsid w:val="00564BB1"/>
    <w:rsid w:val="00564E65"/>
    <w:rsid w:val="00564F00"/>
    <w:rsid w:val="00564F37"/>
    <w:rsid w:val="00564F49"/>
    <w:rsid w:val="005650C4"/>
    <w:rsid w:val="005651AC"/>
    <w:rsid w:val="00565261"/>
    <w:rsid w:val="00565328"/>
    <w:rsid w:val="0056537E"/>
    <w:rsid w:val="00565657"/>
    <w:rsid w:val="005656A5"/>
    <w:rsid w:val="005657F2"/>
    <w:rsid w:val="00565826"/>
    <w:rsid w:val="00565863"/>
    <w:rsid w:val="00565998"/>
    <w:rsid w:val="005659B4"/>
    <w:rsid w:val="005659ED"/>
    <w:rsid w:val="00565AAD"/>
    <w:rsid w:val="00565AB6"/>
    <w:rsid w:val="00565D18"/>
    <w:rsid w:val="00565ED0"/>
    <w:rsid w:val="00565F30"/>
    <w:rsid w:val="00565F65"/>
    <w:rsid w:val="00566148"/>
    <w:rsid w:val="00566370"/>
    <w:rsid w:val="00566486"/>
    <w:rsid w:val="0056676B"/>
    <w:rsid w:val="00566863"/>
    <w:rsid w:val="005668C8"/>
    <w:rsid w:val="005669D5"/>
    <w:rsid w:val="00566B38"/>
    <w:rsid w:val="00566B48"/>
    <w:rsid w:val="00566B4A"/>
    <w:rsid w:val="00566BDE"/>
    <w:rsid w:val="00566D23"/>
    <w:rsid w:val="00566ED5"/>
    <w:rsid w:val="00566FA1"/>
    <w:rsid w:val="00567043"/>
    <w:rsid w:val="00567080"/>
    <w:rsid w:val="0056709A"/>
    <w:rsid w:val="005670ED"/>
    <w:rsid w:val="00567112"/>
    <w:rsid w:val="005672CB"/>
    <w:rsid w:val="00567315"/>
    <w:rsid w:val="00567423"/>
    <w:rsid w:val="005674F7"/>
    <w:rsid w:val="005674FB"/>
    <w:rsid w:val="00567530"/>
    <w:rsid w:val="00567701"/>
    <w:rsid w:val="00567707"/>
    <w:rsid w:val="00567715"/>
    <w:rsid w:val="00567719"/>
    <w:rsid w:val="0056780C"/>
    <w:rsid w:val="00567A7A"/>
    <w:rsid w:val="00567A9C"/>
    <w:rsid w:val="00567CA5"/>
    <w:rsid w:val="00567D4C"/>
    <w:rsid w:val="00567F39"/>
    <w:rsid w:val="00570046"/>
    <w:rsid w:val="00570097"/>
    <w:rsid w:val="0057016A"/>
    <w:rsid w:val="00570316"/>
    <w:rsid w:val="00570434"/>
    <w:rsid w:val="00570570"/>
    <w:rsid w:val="0057063E"/>
    <w:rsid w:val="0057064D"/>
    <w:rsid w:val="00570838"/>
    <w:rsid w:val="005708BA"/>
    <w:rsid w:val="00570998"/>
    <w:rsid w:val="005709ED"/>
    <w:rsid w:val="00570AD3"/>
    <w:rsid w:val="00570B4B"/>
    <w:rsid w:val="00570C37"/>
    <w:rsid w:val="00570E93"/>
    <w:rsid w:val="00570F08"/>
    <w:rsid w:val="005710DF"/>
    <w:rsid w:val="005710F6"/>
    <w:rsid w:val="0057115F"/>
    <w:rsid w:val="005711E8"/>
    <w:rsid w:val="00571261"/>
    <w:rsid w:val="005713DC"/>
    <w:rsid w:val="005716EC"/>
    <w:rsid w:val="0057189D"/>
    <w:rsid w:val="005719FB"/>
    <w:rsid w:val="00571AA4"/>
    <w:rsid w:val="00571BBE"/>
    <w:rsid w:val="00571CDF"/>
    <w:rsid w:val="00571CE7"/>
    <w:rsid w:val="00571DB8"/>
    <w:rsid w:val="00571E76"/>
    <w:rsid w:val="00571F9A"/>
    <w:rsid w:val="00572022"/>
    <w:rsid w:val="00572348"/>
    <w:rsid w:val="0057244A"/>
    <w:rsid w:val="005724AE"/>
    <w:rsid w:val="005725E9"/>
    <w:rsid w:val="00572634"/>
    <w:rsid w:val="00572660"/>
    <w:rsid w:val="005726E7"/>
    <w:rsid w:val="0057291C"/>
    <w:rsid w:val="00572991"/>
    <w:rsid w:val="00572B14"/>
    <w:rsid w:val="00572BDD"/>
    <w:rsid w:val="00572CA4"/>
    <w:rsid w:val="00572D4A"/>
    <w:rsid w:val="00572D8F"/>
    <w:rsid w:val="00572DA2"/>
    <w:rsid w:val="00572FB6"/>
    <w:rsid w:val="005730A8"/>
    <w:rsid w:val="0057316D"/>
    <w:rsid w:val="00573276"/>
    <w:rsid w:val="00573285"/>
    <w:rsid w:val="005732F0"/>
    <w:rsid w:val="00573395"/>
    <w:rsid w:val="005733C3"/>
    <w:rsid w:val="005733ED"/>
    <w:rsid w:val="005733FB"/>
    <w:rsid w:val="005734B9"/>
    <w:rsid w:val="005734EB"/>
    <w:rsid w:val="00573518"/>
    <w:rsid w:val="0057355B"/>
    <w:rsid w:val="00573687"/>
    <w:rsid w:val="0057379E"/>
    <w:rsid w:val="005738C9"/>
    <w:rsid w:val="005738D2"/>
    <w:rsid w:val="00573923"/>
    <w:rsid w:val="005739D0"/>
    <w:rsid w:val="005739D2"/>
    <w:rsid w:val="00573BDA"/>
    <w:rsid w:val="00573DB6"/>
    <w:rsid w:val="00573F07"/>
    <w:rsid w:val="00573FC8"/>
    <w:rsid w:val="005740A0"/>
    <w:rsid w:val="005741EB"/>
    <w:rsid w:val="00574203"/>
    <w:rsid w:val="005744E4"/>
    <w:rsid w:val="005747E3"/>
    <w:rsid w:val="00574803"/>
    <w:rsid w:val="00574915"/>
    <w:rsid w:val="005749B1"/>
    <w:rsid w:val="00574AAD"/>
    <w:rsid w:val="00574AF7"/>
    <w:rsid w:val="00574C32"/>
    <w:rsid w:val="00574F80"/>
    <w:rsid w:val="00575299"/>
    <w:rsid w:val="005752B7"/>
    <w:rsid w:val="00575341"/>
    <w:rsid w:val="00575477"/>
    <w:rsid w:val="00575616"/>
    <w:rsid w:val="00575837"/>
    <w:rsid w:val="00575889"/>
    <w:rsid w:val="005758A9"/>
    <w:rsid w:val="00575AE6"/>
    <w:rsid w:val="00575B69"/>
    <w:rsid w:val="00575BE7"/>
    <w:rsid w:val="00575DD9"/>
    <w:rsid w:val="00576200"/>
    <w:rsid w:val="005762CA"/>
    <w:rsid w:val="005762CB"/>
    <w:rsid w:val="0057635F"/>
    <w:rsid w:val="00576661"/>
    <w:rsid w:val="005766BC"/>
    <w:rsid w:val="00576773"/>
    <w:rsid w:val="005769C4"/>
    <w:rsid w:val="005769E6"/>
    <w:rsid w:val="00576AFA"/>
    <w:rsid w:val="00576B0C"/>
    <w:rsid w:val="00576C7B"/>
    <w:rsid w:val="00576EA9"/>
    <w:rsid w:val="00576EE4"/>
    <w:rsid w:val="005770E9"/>
    <w:rsid w:val="00577165"/>
    <w:rsid w:val="0057749F"/>
    <w:rsid w:val="00577647"/>
    <w:rsid w:val="005776A7"/>
    <w:rsid w:val="005776BD"/>
    <w:rsid w:val="00577782"/>
    <w:rsid w:val="00577797"/>
    <w:rsid w:val="00577850"/>
    <w:rsid w:val="005778D7"/>
    <w:rsid w:val="00577A1F"/>
    <w:rsid w:val="00577A78"/>
    <w:rsid w:val="00577AA4"/>
    <w:rsid w:val="00577B01"/>
    <w:rsid w:val="00577BCC"/>
    <w:rsid w:val="00577C50"/>
    <w:rsid w:val="00577CAD"/>
    <w:rsid w:val="00577CCB"/>
    <w:rsid w:val="00577D6E"/>
    <w:rsid w:val="00577EAF"/>
    <w:rsid w:val="00580018"/>
    <w:rsid w:val="0058003D"/>
    <w:rsid w:val="0058009B"/>
    <w:rsid w:val="005800A0"/>
    <w:rsid w:val="005800C2"/>
    <w:rsid w:val="00580229"/>
    <w:rsid w:val="0058023A"/>
    <w:rsid w:val="00580372"/>
    <w:rsid w:val="005803E9"/>
    <w:rsid w:val="0058040E"/>
    <w:rsid w:val="00580480"/>
    <w:rsid w:val="00580481"/>
    <w:rsid w:val="005805EC"/>
    <w:rsid w:val="00580784"/>
    <w:rsid w:val="005807AF"/>
    <w:rsid w:val="00580A29"/>
    <w:rsid w:val="00580A5E"/>
    <w:rsid w:val="00580A6E"/>
    <w:rsid w:val="00580D6B"/>
    <w:rsid w:val="00580E90"/>
    <w:rsid w:val="00580F33"/>
    <w:rsid w:val="00580F41"/>
    <w:rsid w:val="00580FB0"/>
    <w:rsid w:val="00580FC2"/>
    <w:rsid w:val="00580FE4"/>
    <w:rsid w:val="00581049"/>
    <w:rsid w:val="005810C0"/>
    <w:rsid w:val="005810F3"/>
    <w:rsid w:val="00581300"/>
    <w:rsid w:val="00581493"/>
    <w:rsid w:val="005814B8"/>
    <w:rsid w:val="0058153A"/>
    <w:rsid w:val="00581618"/>
    <w:rsid w:val="0058174F"/>
    <w:rsid w:val="005817AA"/>
    <w:rsid w:val="005818C2"/>
    <w:rsid w:val="0058197B"/>
    <w:rsid w:val="00581A13"/>
    <w:rsid w:val="00581A2F"/>
    <w:rsid w:val="00581AA1"/>
    <w:rsid w:val="00581C71"/>
    <w:rsid w:val="00581CB1"/>
    <w:rsid w:val="00581D3E"/>
    <w:rsid w:val="00581D9B"/>
    <w:rsid w:val="00581EA3"/>
    <w:rsid w:val="00581EB4"/>
    <w:rsid w:val="00581FA5"/>
    <w:rsid w:val="00582031"/>
    <w:rsid w:val="005820FA"/>
    <w:rsid w:val="005822A7"/>
    <w:rsid w:val="00582314"/>
    <w:rsid w:val="0058231D"/>
    <w:rsid w:val="0058242D"/>
    <w:rsid w:val="0058245A"/>
    <w:rsid w:val="005824A3"/>
    <w:rsid w:val="0058281F"/>
    <w:rsid w:val="00582AA7"/>
    <w:rsid w:val="00582BA1"/>
    <w:rsid w:val="00582E4B"/>
    <w:rsid w:val="00582E80"/>
    <w:rsid w:val="00582E92"/>
    <w:rsid w:val="00582F66"/>
    <w:rsid w:val="0058321A"/>
    <w:rsid w:val="0058342B"/>
    <w:rsid w:val="005834BC"/>
    <w:rsid w:val="005834EF"/>
    <w:rsid w:val="00583606"/>
    <w:rsid w:val="0058360F"/>
    <w:rsid w:val="0058363A"/>
    <w:rsid w:val="005836B0"/>
    <w:rsid w:val="005837BE"/>
    <w:rsid w:val="0058386B"/>
    <w:rsid w:val="00583883"/>
    <w:rsid w:val="00583A4F"/>
    <w:rsid w:val="00583AFD"/>
    <w:rsid w:val="00583B3E"/>
    <w:rsid w:val="00583B81"/>
    <w:rsid w:val="00583C75"/>
    <w:rsid w:val="00583E8D"/>
    <w:rsid w:val="00583ECD"/>
    <w:rsid w:val="00583F6B"/>
    <w:rsid w:val="00583F75"/>
    <w:rsid w:val="0058422F"/>
    <w:rsid w:val="00584269"/>
    <w:rsid w:val="00584366"/>
    <w:rsid w:val="00584471"/>
    <w:rsid w:val="0058447B"/>
    <w:rsid w:val="00584763"/>
    <w:rsid w:val="005847A3"/>
    <w:rsid w:val="005847D8"/>
    <w:rsid w:val="00584838"/>
    <w:rsid w:val="0058492D"/>
    <w:rsid w:val="0058492E"/>
    <w:rsid w:val="00584946"/>
    <w:rsid w:val="005849B9"/>
    <w:rsid w:val="00584B51"/>
    <w:rsid w:val="00584C75"/>
    <w:rsid w:val="00584C8C"/>
    <w:rsid w:val="00584D28"/>
    <w:rsid w:val="00584D68"/>
    <w:rsid w:val="00584DCE"/>
    <w:rsid w:val="00584E97"/>
    <w:rsid w:val="00585052"/>
    <w:rsid w:val="00585086"/>
    <w:rsid w:val="0058511B"/>
    <w:rsid w:val="00585138"/>
    <w:rsid w:val="00585287"/>
    <w:rsid w:val="0058547D"/>
    <w:rsid w:val="00585560"/>
    <w:rsid w:val="0058556B"/>
    <w:rsid w:val="005855D4"/>
    <w:rsid w:val="005857A9"/>
    <w:rsid w:val="005857B2"/>
    <w:rsid w:val="005857DD"/>
    <w:rsid w:val="0058580C"/>
    <w:rsid w:val="005858CC"/>
    <w:rsid w:val="0058590B"/>
    <w:rsid w:val="00585951"/>
    <w:rsid w:val="00585A12"/>
    <w:rsid w:val="00585AD2"/>
    <w:rsid w:val="00585B81"/>
    <w:rsid w:val="00585C25"/>
    <w:rsid w:val="00585CA0"/>
    <w:rsid w:val="00585FBD"/>
    <w:rsid w:val="005861D8"/>
    <w:rsid w:val="005863E8"/>
    <w:rsid w:val="005865B9"/>
    <w:rsid w:val="00586728"/>
    <w:rsid w:val="005867DF"/>
    <w:rsid w:val="005867F2"/>
    <w:rsid w:val="005868BE"/>
    <w:rsid w:val="00586986"/>
    <w:rsid w:val="005869C8"/>
    <w:rsid w:val="00586B16"/>
    <w:rsid w:val="00586CAE"/>
    <w:rsid w:val="00586DA8"/>
    <w:rsid w:val="00586EC6"/>
    <w:rsid w:val="00586F04"/>
    <w:rsid w:val="00586F90"/>
    <w:rsid w:val="00587037"/>
    <w:rsid w:val="0058706D"/>
    <w:rsid w:val="00587111"/>
    <w:rsid w:val="005871A5"/>
    <w:rsid w:val="005873F2"/>
    <w:rsid w:val="00587406"/>
    <w:rsid w:val="005874B3"/>
    <w:rsid w:val="005874DA"/>
    <w:rsid w:val="005874FC"/>
    <w:rsid w:val="00587542"/>
    <w:rsid w:val="0058769E"/>
    <w:rsid w:val="005876A0"/>
    <w:rsid w:val="005876CC"/>
    <w:rsid w:val="005878AE"/>
    <w:rsid w:val="005878D3"/>
    <w:rsid w:val="00587906"/>
    <w:rsid w:val="00587963"/>
    <w:rsid w:val="00587B1D"/>
    <w:rsid w:val="00587B30"/>
    <w:rsid w:val="00587CFB"/>
    <w:rsid w:val="00587DF5"/>
    <w:rsid w:val="00587F5E"/>
    <w:rsid w:val="00587F8C"/>
    <w:rsid w:val="005900D0"/>
    <w:rsid w:val="00590106"/>
    <w:rsid w:val="00590400"/>
    <w:rsid w:val="005904D7"/>
    <w:rsid w:val="00590508"/>
    <w:rsid w:val="00590670"/>
    <w:rsid w:val="005908B6"/>
    <w:rsid w:val="0059099D"/>
    <w:rsid w:val="00590A04"/>
    <w:rsid w:val="00590B78"/>
    <w:rsid w:val="00590B96"/>
    <w:rsid w:val="00590C7F"/>
    <w:rsid w:val="00590CCF"/>
    <w:rsid w:val="00590EBA"/>
    <w:rsid w:val="00590F56"/>
    <w:rsid w:val="00591043"/>
    <w:rsid w:val="00591085"/>
    <w:rsid w:val="00591254"/>
    <w:rsid w:val="005912E0"/>
    <w:rsid w:val="00591540"/>
    <w:rsid w:val="005915F8"/>
    <w:rsid w:val="00591751"/>
    <w:rsid w:val="0059176E"/>
    <w:rsid w:val="00591775"/>
    <w:rsid w:val="00591886"/>
    <w:rsid w:val="005919FE"/>
    <w:rsid w:val="00591B72"/>
    <w:rsid w:val="00591BDF"/>
    <w:rsid w:val="00591C4A"/>
    <w:rsid w:val="00591D25"/>
    <w:rsid w:val="00591E39"/>
    <w:rsid w:val="00591E43"/>
    <w:rsid w:val="00591E7C"/>
    <w:rsid w:val="00591EBA"/>
    <w:rsid w:val="00591F9E"/>
    <w:rsid w:val="00591FD3"/>
    <w:rsid w:val="0059202F"/>
    <w:rsid w:val="00592053"/>
    <w:rsid w:val="005920DD"/>
    <w:rsid w:val="00592106"/>
    <w:rsid w:val="0059219D"/>
    <w:rsid w:val="0059221D"/>
    <w:rsid w:val="0059230F"/>
    <w:rsid w:val="005923B1"/>
    <w:rsid w:val="005923DD"/>
    <w:rsid w:val="00592439"/>
    <w:rsid w:val="005926EE"/>
    <w:rsid w:val="0059270D"/>
    <w:rsid w:val="00592F54"/>
    <w:rsid w:val="005930EC"/>
    <w:rsid w:val="00593246"/>
    <w:rsid w:val="005933D0"/>
    <w:rsid w:val="0059361D"/>
    <w:rsid w:val="0059366E"/>
    <w:rsid w:val="005939FB"/>
    <w:rsid w:val="00593D98"/>
    <w:rsid w:val="00593E5B"/>
    <w:rsid w:val="00593F91"/>
    <w:rsid w:val="0059419A"/>
    <w:rsid w:val="0059484F"/>
    <w:rsid w:val="0059486A"/>
    <w:rsid w:val="00594892"/>
    <w:rsid w:val="00594938"/>
    <w:rsid w:val="00594AFB"/>
    <w:rsid w:val="00594BC9"/>
    <w:rsid w:val="00594D9B"/>
    <w:rsid w:val="00594F24"/>
    <w:rsid w:val="0059503C"/>
    <w:rsid w:val="00595096"/>
    <w:rsid w:val="00595127"/>
    <w:rsid w:val="00595290"/>
    <w:rsid w:val="00595332"/>
    <w:rsid w:val="0059545A"/>
    <w:rsid w:val="00595522"/>
    <w:rsid w:val="0059561A"/>
    <w:rsid w:val="00595799"/>
    <w:rsid w:val="00595961"/>
    <w:rsid w:val="00595987"/>
    <w:rsid w:val="00595AA7"/>
    <w:rsid w:val="00595C3D"/>
    <w:rsid w:val="00595D3D"/>
    <w:rsid w:val="00595D49"/>
    <w:rsid w:val="00595E1C"/>
    <w:rsid w:val="00596058"/>
    <w:rsid w:val="0059609B"/>
    <w:rsid w:val="00596209"/>
    <w:rsid w:val="00596315"/>
    <w:rsid w:val="00596426"/>
    <w:rsid w:val="0059656C"/>
    <w:rsid w:val="005965E3"/>
    <w:rsid w:val="0059661C"/>
    <w:rsid w:val="005968B3"/>
    <w:rsid w:val="005968BE"/>
    <w:rsid w:val="005968C7"/>
    <w:rsid w:val="00596A26"/>
    <w:rsid w:val="00596AE2"/>
    <w:rsid w:val="00596C0F"/>
    <w:rsid w:val="00596C4A"/>
    <w:rsid w:val="00596D04"/>
    <w:rsid w:val="00596DE8"/>
    <w:rsid w:val="00596ED4"/>
    <w:rsid w:val="00596F72"/>
    <w:rsid w:val="00596FE2"/>
    <w:rsid w:val="005970E5"/>
    <w:rsid w:val="0059711F"/>
    <w:rsid w:val="00597299"/>
    <w:rsid w:val="00597429"/>
    <w:rsid w:val="005974CE"/>
    <w:rsid w:val="00597574"/>
    <w:rsid w:val="005975BE"/>
    <w:rsid w:val="0059763D"/>
    <w:rsid w:val="005978D2"/>
    <w:rsid w:val="00597A80"/>
    <w:rsid w:val="00597A81"/>
    <w:rsid w:val="00597CEB"/>
    <w:rsid w:val="00597EA0"/>
    <w:rsid w:val="00597EA1"/>
    <w:rsid w:val="005A0009"/>
    <w:rsid w:val="005A01D2"/>
    <w:rsid w:val="005A01E7"/>
    <w:rsid w:val="005A01F4"/>
    <w:rsid w:val="005A02A2"/>
    <w:rsid w:val="005A02A4"/>
    <w:rsid w:val="005A039A"/>
    <w:rsid w:val="005A03A9"/>
    <w:rsid w:val="005A0462"/>
    <w:rsid w:val="005A04AF"/>
    <w:rsid w:val="005A0529"/>
    <w:rsid w:val="005A066C"/>
    <w:rsid w:val="005A0741"/>
    <w:rsid w:val="005A088B"/>
    <w:rsid w:val="005A089C"/>
    <w:rsid w:val="005A08BE"/>
    <w:rsid w:val="005A0976"/>
    <w:rsid w:val="005A0999"/>
    <w:rsid w:val="005A0ACC"/>
    <w:rsid w:val="005A0B2C"/>
    <w:rsid w:val="005A0C16"/>
    <w:rsid w:val="005A0D03"/>
    <w:rsid w:val="005A1063"/>
    <w:rsid w:val="005A107B"/>
    <w:rsid w:val="005A1084"/>
    <w:rsid w:val="005A109C"/>
    <w:rsid w:val="005A10A2"/>
    <w:rsid w:val="005A1124"/>
    <w:rsid w:val="005A1272"/>
    <w:rsid w:val="005A155C"/>
    <w:rsid w:val="005A1767"/>
    <w:rsid w:val="005A17CC"/>
    <w:rsid w:val="005A17D9"/>
    <w:rsid w:val="005A1BC5"/>
    <w:rsid w:val="005A1C2C"/>
    <w:rsid w:val="005A1CA0"/>
    <w:rsid w:val="005A1CD2"/>
    <w:rsid w:val="005A1CED"/>
    <w:rsid w:val="005A1D0C"/>
    <w:rsid w:val="005A1D87"/>
    <w:rsid w:val="005A1E1F"/>
    <w:rsid w:val="005A1F8E"/>
    <w:rsid w:val="005A202C"/>
    <w:rsid w:val="005A216C"/>
    <w:rsid w:val="005A25D1"/>
    <w:rsid w:val="005A28BE"/>
    <w:rsid w:val="005A299A"/>
    <w:rsid w:val="005A2A7A"/>
    <w:rsid w:val="005A2AB6"/>
    <w:rsid w:val="005A2D28"/>
    <w:rsid w:val="005A2DB1"/>
    <w:rsid w:val="005A2DC2"/>
    <w:rsid w:val="005A2E08"/>
    <w:rsid w:val="005A3047"/>
    <w:rsid w:val="005A31E2"/>
    <w:rsid w:val="005A3264"/>
    <w:rsid w:val="005A3291"/>
    <w:rsid w:val="005A33B4"/>
    <w:rsid w:val="005A352B"/>
    <w:rsid w:val="005A37AB"/>
    <w:rsid w:val="005A3873"/>
    <w:rsid w:val="005A3926"/>
    <w:rsid w:val="005A3B69"/>
    <w:rsid w:val="005A3C2F"/>
    <w:rsid w:val="005A3D33"/>
    <w:rsid w:val="005A3D61"/>
    <w:rsid w:val="005A40B6"/>
    <w:rsid w:val="005A40FB"/>
    <w:rsid w:val="005A4118"/>
    <w:rsid w:val="005A41B8"/>
    <w:rsid w:val="005A4259"/>
    <w:rsid w:val="005A434F"/>
    <w:rsid w:val="005A43C0"/>
    <w:rsid w:val="005A4444"/>
    <w:rsid w:val="005A4667"/>
    <w:rsid w:val="005A4758"/>
    <w:rsid w:val="005A4840"/>
    <w:rsid w:val="005A48C4"/>
    <w:rsid w:val="005A48D4"/>
    <w:rsid w:val="005A48E3"/>
    <w:rsid w:val="005A4A55"/>
    <w:rsid w:val="005A4B58"/>
    <w:rsid w:val="005A4BA9"/>
    <w:rsid w:val="005A4BDB"/>
    <w:rsid w:val="005A4C09"/>
    <w:rsid w:val="005A4C27"/>
    <w:rsid w:val="005A4C3A"/>
    <w:rsid w:val="005A4D2C"/>
    <w:rsid w:val="005A4E29"/>
    <w:rsid w:val="005A4E9D"/>
    <w:rsid w:val="005A5068"/>
    <w:rsid w:val="005A51DC"/>
    <w:rsid w:val="005A5233"/>
    <w:rsid w:val="005A5380"/>
    <w:rsid w:val="005A5519"/>
    <w:rsid w:val="005A555E"/>
    <w:rsid w:val="005A564D"/>
    <w:rsid w:val="005A5673"/>
    <w:rsid w:val="005A57BB"/>
    <w:rsid w:val="005A5803"/>
    <w:rsid w:val="005A5A3D"/>
    <w:rsid w:val="005A5B24"/>
    <w:rsid w:val="005A5D7E"/>
    <w:rsid w:val="005A5EDA"/>
    <w:rsid w:val="005A5FB2"/>
    <w:rsid w:val="005A5FB8"/>
    <w:rsid w:val="005A60EC"/>
    <w:rsid w:val="005A615F"/>
    <w:rsid w:val="005A6212"/>
    <w:rsid w:val="005A63ED"/>
    <w:rsid w:val="005A6519"/>
    <w:rsid w:val="005A662A"/>
    <w:rsid w:val="005A67B5"/>
    <w:rsid w:val="005A699A"/>
    <w:rsid w:val="005A6ADB"/>
    <w:rsid w:val="005A6CCD"/>
    <w:rsid w:val="005A6D36"/>
    <w:rsid w:val="005A6EBE"/>
    <w:rsid w:val="005A7045"/>
    <w:rsid w:val="005A7379"/>
    <w:rsid w:val="005A7483"/>
    <w:rsid w:val="005A74B0"/>
    <w:rsid w:val="005A74FB"/>
    <w:rsid w:val="005A752E"/>
    <w:rsid w:val="005A755D"/>
    <w:rsid w:val="005A75A6"/>
    <w:rsid w:val="005A773F"/>
    <w:rsid w:val="005A7849"/>
    <w:rsid w:val="005A7A71"/>
    <w:rsid w:val="005A7ACC"/>
    <w:rsid w:val="005A7B14"/>
    <w:rsid w:val="005A7B90"/>
    <w:rsid w:val="005A7BA8"/>
    <w:rsid w:val="005A7E3D"/>
    <w:rsid w:val="005A7E46"/>
    <w:rsid w:val="005A7EF2"/>
    <w:rsid w:val="005A7F69"/>
    <w:rsid w:val="005B0139"/>
    <w:rsid w:val="005B018C"/>
    <w:rsid w:val="005B02F4"/>
    <w:rsid w:val="005B0338"/>
    <w:rsid w:val="005B0358"/>
    <w:rsid w:val="005B0433"/>
    <w:rsid w:val="005B046E"/>
    <w:rsid w:val="005B04CE"/>
    <w:rsid w:val="005B057F"/>
    <w:rsid w:val="005B05C5"/>
    <w:rsid w:val="005B05D8"/>
    <w:rsid w:val="005B068B"/>
    <w:rsid w:val="005B07C4"/>
    <w:rsid w:val="005B0914"/>
    <w:rsid w:val="005B0944"/>
    <w:rsid w:val="005B094F"/>
    <w:rsid w:val="005B09FE"/>
    <w:rsid w:val="005B0A1F"/>
    <w:rsid w:val="005B0AF3"/>
    <w:rsid w:val="005B0C31"/>
    <w:rsid w:val="005B0CFC"/>
    <w:rsid w:val="005B0D04"/>
    <w:rsid w:val="005B0D40"/>
    <w:rsid w:val="005B0DD2"/>
    <w:rsid w:val="005B0F9D"/>
    <w:rsid w:val="005B10C4"/>
    <w:rsid w:val="005B1253"/>
    <w:rsid w:val="005B127F"/>
    <w:rsid w:val="005B133F"/>
    <w:rsid w:val="005B13D8"/>
    <w:rsid w:val="005B13DB"/>
    <w:rsid w:val="005B15F2"/>
    <w:rsid w:val="005B15FA"/>
    <w:rsid w:val="005B1639"/>
    <w:rsid w:val="005B16AD"/>
    <w:rsid w:val="005B18BB"/>
    <w:rsid w:val="005B1A2E"/>
    <w:rsid w:val="005B1B32"/>
    <w:rsid w:val="005B1CCC"/>
    <w:rsid w:val="005B1D4E"/>
    <w:rsid w:val="005B1F32"/>
    <w:rsid w:val="005B2188"/>
    <w:rsid w:val="005B239C"/>
    <w:rsid w:val="005B24AB"/>
    <w:rsid w:val="005B24B1"/>
    <w:rsid w:val="005B24DE"/>
    <w:rsid w:val="005B2511"/>
    <w:rsid w:val="005B254B"/>
    <w:rsid w:val="005B2579"/>
    <w:rsid w:val="005B25BA"/>
    <w:rsid w:val="005B2684"/>
    <w:rsid w:val="005B26A2"/>
    <w:rsid w:val="005B27EC"/>
    <w:rsid w:val="005B2898"/>
    <w:rsid w:val="005B29A5"/>
    <w:rsid w:val="005B2A0F"/>
    <w:rsid w:val="005B2A6F"/>
    <w:rsid w:val="005B2AB5"/>
    <w:rsid w:val="005B2B27"/>
    <w:rsid w:val="005B2E73"/>
    <w:rsid w:val="005B3194"/>
    <w:rsid w:val="005B3496"/>
    <w:rsid w:val="005B34FA"/>
    <w:rsid w:val="005B3509"/>
    <w:rsid w:val="005B3514"/>
    <w:rsid w:val="005B3595"/>
    <w:rsid w:val="005B35F4"/>
    <w:rsid w:val="005B3744"/>
    <w:rsid w:val="005B398F"/>
    <w:rsid w:val="005B3A2D"/>
    <w:rsid w:val="005B3A8F"/>
    <w:rsid w:val="005B3E5F"/>
    <w:rsid w:val="005B3F03"/>
    <w:rsid w:val="005B3F4F"/>
    <w:rsid w:val="005B3F9B"/>
    <w:rsid w:val="005B3FE9"/>
    <w:rsid w:val="005B404D"/>
    <w:rsid w:val="005B4184"/>
    <w:rsid w:val="005B421E"/>
    <w:rsid w:val="005B4249"/>
    <w:rsid w:val="005B43EA"/>
    <w:rsid w:val="005B45CC"/>
    <w:rsid w:val="005B47FF"/>
    <w:rsid w:val="005B4832"/>
    <w:rsid w:val="005B4852"/>
    <w:rsid w:val="005B48B7"/>
    <w:rsid w:val="005B49A2"/>
    <w:rsid w:val="005B4A65"/>
    <w:rsid w:val="005B4B35"/>
    <w:rsid w:val="005B4BA5"/>
    <w:rsid w:val="005B4D04"/>
    <w:rsid w:val="005B4FF8"/>
    <w:rsid w:val="005B5027"/>
    <w:rsid w:val="005B503F"/>
    <w:rsid w:val="005B53C9"/>
    <w:rsid w:val="005B548A"/>
    <w:rsid w:val="005B551B"/>
    <w:rsid w:val="005B5670"/>
    <w:rsid w:val="005B58BB"/>
    <w:rsid w:val="005B5953"/>
    <w:rsid w:val="005B5C48"/>
    <w:rsid w:val="005B5D96"/>
    <w:rsid w:val="005B5FAF"/>
    <w:rsid w:val="005B60CF"/>
    <w:rsid w:val="005B60DB"/>
    <w:rsid w:val="005B612F"/>
    <w:rsid w:val="005B61FE"/>
    <w:rsid w:val="005B62BF"/>
    <w:rsid w:val="005B62F8"/>
    <w:rsid w:val="005B6309"/>
    <w:rsid w:val="005B6395"/>
    <w:rsid w:val="005B6612"/>
    <w:rsid w:val="005B6769"/>
    <w:rsid w:val="005B68B4"/>
    <w:rsid w:val="005B68C3"/>
    <w:rsid w:val="005B696A"/>
    <w:rsid w:val="005B698B"/>
    <w:rsid w:val="005B6B83"/>
    <w:rsid w:val="005B6C3B"/>
    <w:rsid w:val="005B6CAE"/>
    <w:rsid w:val="005B6D33"/>
    <w:rsid w:val="005B6DFF"/>
    <w:rsid w:val="005B6EFF"/>
    <w:rsid w:val="005B6F33"/>
    <w:rsid w:val="005B6F66"/>
    <w:rsid w:val="005B7039"/>
    <w:rsid w:val="005B7122"/>
    <w:rsid w:val="005B72B2"/>
    <w:rsid w:val="005B7499"/>
    <w:rsid w:val="005B75A5"/>
    <w:rsid w:val="005B76AE"/>
    <w:rsid w:val="005B76D8"/>
    <w:rsid w:val="005B7853"/>
    <w:rsid w:val="005B78FB"/>
    <w:rsid w:val="005B7AB9"/>
    <w:rsid w:val="005B7C2F"/>
    <w:rsid w:val="005B7C5C"/>
    <w:rsid w:val="005B7D23"/>
    <w:rsid w:val="005B7DF0"/>
    <w:rsid w:val="005B7E28"/>
    <w:rsid w:val="005B7EDF"/>
    <w:rsid w:val="005B7FCC"/>
    <w:rsid w:val="005C0051"/>
    <w:rsid w:val="005C04B1"/>
    <w:rsid w:val="005C05B8"/>
    <w:rsid w:val="005C069F"/>
    <w:rsid w:val="005C0797"/>
    <w:rsid w:val="005C07D8"/>
    <w:rsid w:val="005C09E1"/>
    <w:rsid w:val="005C0B4C"/>
    <w:rsid w:val="005C0BE1"/>
    <w:rsid w:val="005C0C0A"/>
    <w:rsid w:val="005C0D1F"/>
    <w:rsid w:val="005C0D2F"/>
    <w:rsid w:val="005C0DF9"/>
    <w:rsid w:val="005C0E55"/>
    <w:rsid w:val="005C0EB3"/>
    <w:rsid w:val="005C0F48"/>
    <w:rsid w:val="005C0FCD"/>
    <w:rsid w:val="005C16B5"/>
    <w:rsid w:val="005C16C7"/>
    <w:rsid w:val="005C16F8"/>
    <w:rsid w:val="005C1757"/>
    <w:rsid w:val="005C1949"/>
    <w:rsid w:val="005C1A75"/>
    <w:rsid w:val="005C1B93"/>
    <w:rsid w:val="005C1BB7"/>
    <w:rsid w:val="005C1C2A"/>
    <w:rsid w:val="005C1CA0"/>
    <w:rsid w:val="005C1E76"/>
    <w:rsid w:val="005C1FAF"/>
    <w:rsid w:val="005C20E6"/>
    <w:rsid w:val="005C213C"/>
    <w:rsid w:val="005C2215"/>
    <w:rsid w:val="005C2314"/>
    <w:rsid w:val="005C24CE"/>
    <w:rsid w:val="005C2640"/>
    <w:rsid w:val="005C27C5"/>
    <w:rsid w:val="005C286B"/>
    <w:rsid w:val="005C28D0"/>
    <w:rsid w:val="005C294B"/>
    <w:rsid w:val="005C29C8"/>
    <w:rsid w:val="005C2A59"/>
    <w:rsid w:val="005C2AAD"/>
    <w:rsid w:val="005C2AD0"/>
    <w:rsid w:val="005C2BC5"/>
    <w:rsid w:val="005C2BDE"/>
    <w:rsid w:val="005C2C0B"/>
    <w:rsid w:val="005C2C35"/>
    <w:rsid w:val="005C2C47"/>
    <w:rsid w:val="005C2D7A"/>
    <w:rsid w:val="005C2FC5"/>
    <w:rsid w:val="005C2FDF"/>
    <w:rsid w:val="005C301D"/>
    <w:rsid w:val="005C3188"/>
    <w:rsid w:val="005C340F"/>
    <w:rsid w:val="005C3480"/>
    <w:rsid w:val="005C36C1"/>
    <w:rsid w:val="005C3892"/>
    <w:rsid w:val="005C396D"/>
    <w:rsid w:val="005C3C18"/>
    <w:rsid w:val="005C42DA"/>
    <w:rsid w:val="005C42DC"/>
    <w:rsid w:val="005C4483"/>
    <w:rsid w:val="005C4495"/>
    <w:rsid w:val="005C45E9"/>
    <w:rsid w:val="005C460D"/>
    <w:rsid w:val="005C4CDD"/>
    <w:rsid w:val="005C4E1E"/>
    <w:rsid w:val="005C4FF9"/>
    <w:rsid w:val="005C505D"/>
    <w:rsid w:val="005C50C9"/>
    <w:rsid w:val="005C5128"/>
    <w:rsid w:val="005C51E8"/>
    <w:rsid w:val="005C52B9"/>
    <w:rsid w:val="005C55B3"/>
    <w:rsid w:val="005C5601"/>
    <w:rsid w:val="005C56A2"/>
    <w:rsid w:val="005C57E3"/>
    <w:rsid w:val="005C58AB"/>
    <w:rsid w:val="005C597C"/>
    <w:rsid w:val="005C59ED"/>
    <w:rsid w:val="005C5CAC"/>
    <w:rsid w:val="005C5CB6"/>
    <w:rsid w:val="005C6056"/>
    <w:rsid w:val="005C6292"/>
    <w:rsid w:val="005C630D"/>
    <w:rsid w:val="005C6435"/>
    <w:rsid w:val="005C657B"/>
    <w:rsid w:val="005C658E"/>
    <w:rsid w:val="005C674A"/>
    <w:rsid w:val="005C6869"/>
    <w:rsid w:val="005C69A7"/>
    <w:rsid w:val="005C6A17"/>
    <w:rsid w:val="005C6A8B"/>
    <w:rsid w:val="005C6BA8"/>
    <w:rsid w:val="005C6CE8"/>
    <w:rsid w:val="005C6DC6"/>
    <w:rsid w:val="005C707B"/>
    <w:rsid w:val="005C72A1"/>
    <w:rsid w:val="005C7389"/>
    <w:rsid w:val="005C742A"/>
    <w:rsid w:val="005C7518"/>
    <w:rsid w:val="005C7641"/>
    <w:rsid w:val="005C76BD"/>
    <w:rsid w:val="005C773E"/>
    <w:rsid w:val="005C77AC"/>
    <w:rsid w:val="005C791C"/>
    <w:rsid w:val="005C7CE8"/>
    <w:rsid w:val="005C7D44"/>
    <w:rsid w:val="005C7D6D"/>
    <w:rsid w:val="005C7DAE"/>
    <w:rsid w:val="005C7F4A"/>
    <w:rsid w:val="005D00AD"/>
    <w:rsid w:val="005D00F6"/>
    <w:rsid w:val="005D0196"/>
    <w:rsid w:val="005D01A8"/>
    <w:rsid w:val="005D01E7"/>
    <w:rsid w:val="005D0276"/>
    <w:rsid w:val="005D02E5"/>
    <w:rsid w:val="005D031F"/>
    <w:rsid w:val="005D034A"/>
    <w:rsid w:val="005D0404"/>
    <w:rsid w:val="005D04DD"/>
    <w:rsid w:val="005D05B7"/>
    <w:rsid w:val="005D0803"/>
    <w:rsid w:val="005D0869"/>
    <w:rsid w:val="005D089C"/>
    <w:rsid w:val="005D095B"/>
    <w:rsid w:val="005D0A2F"/>
    <w:rsid w:val="005D0B32"/>
    <w:rsid w:val="005D0B3B"/>
    <w:rsid w:val="005D0B5F"/>
    <w:rsid w:val="005D0CBA"/>
    <w:rsid w:val="005D0D3B"/>
    <w:rsid w:val="005D0E66"/>
    <w:rsid w:val="005D0F3D"/>
    <w:rsid w:val="005D0F47"/>
    <w:rsid w:val="005D0FF5"/>
    <w:rsid w:val="005D112E"/>
    <w:rsid w:val="005D1217"/>
    <w:rsid w:val="005D16A1"/>
    <w:rsid w:val="005D18F7"/>
    <w:rsid w:val="005D1AE8"/>
    <w:rsid w:val="005D1B19"/>
    <w:rsid w:val="005D1C8D"/>
    <w:rsid w:val="005D1F0D"/>
    <w:rsid w:val="005D1FAA"/>
    <w:rsid w:val="005D201B"/>
    <w:rsid w:val="005D205B"/>
    <w:rsid w:val="005D20FF"/>
    <w:rsid w:val="005D220A"/>
    <w:rsid w:val="005D2221"/>
    <w:rsid w:val="005D2389"/>
    <w:rsid w:val="005D2572"/>
    <w:rsid w:val="005D26C3"/>
    <w:rsid w:val="005D2A1D"/>
    <w:rsid w:val="005D2BC8"/>
    <w:rsid w:val="005D2E16"/>
    <w:rsid w:val="005D2E4C"/>
    <w:rsid w:val="005D306D"/>
    <w:rsid w:val="005D3091"/>
    <w:rsid w:val="005D3095"/>
    <w:rsid w:val="005D3127"/>
    <w:rsid w:val="005D315C"/>
    <w:rsid w:val="005D3243"/>
    <w:rsid w:val="005D33BA"/>
    <w:rsid w:val="005D352F"/>
    <w:rsid w:val="005D35CC"/>
    <w:rsid w:val="005D377B"/>
    <w:rsid w:val="005D3852"/>
    <w:rsid w:val="005D38FE"/>
    <w:rsid w:val="005D3BC3"/>
    <w:rsid w:val="005D3BDE"/>
    <w:rsid w:val="005D3BF2"/>
    <w:rsid w:val="005D3D1F"/>
    <w:rsid w:val="005D3D70"/>
    <w:rsid w:val="005D3E84"/>
    <w:rsid w:val="005D447A"/>
    <w:rsid w:val="005D44A0"/>
    <w:rsid w:val="005D44D0"/>
    <w:rsid w:val="005D450D"/>
    <w:rsid w:val="005D463A"/>
    <w:rsid w:val="005D4AB5"/>
    <w:rsid w:val="005D4ABA"/>
    <w:rsid w:val="005D4D50"/>
    <w:rsid w:val="005D5033"/>
    <w:rsid w:val="005D508F"/>
    <w:rsid w:val="005D50A2"/>
    <w:rsid w:val="005D5102"/>
    <w:rsid w:val="005D51F0"/>
    <w:rsid w:val="005D51F9"/>
    <w:rsid w:val="005D5219"/>
    <w:rsid w:val="005D53C3"/>
    <w:rsid w:val="005D548D"/>
    <w:rsid w:val="005D5879"/>
    <w:rsid w:val="005D5A45"/>
    <w:rsid w:val="005D5AED"/>
    <w:rsid w:val="005D5B05"/>
    <w:rsid w:val="005D5B58"/>
    <w:rsid w:val="005D5D1C"/>
    <w:rsid w:val="005D5D4E"/>
    <w:rsid w:val="005D5D82"/>
    <w:rsid w:val="005D62D7"/>
    <w:rsid w:val="005D63FF"/>
    <w:rsid w:val="005D6481"/>
    <w:rsid w:val="005D6506"/>
    <w:rsid w:val="005D6606"/>
    <w:rsid w:val="005D66CB"/>
    <w:rsid w:val="005D67FA"/>
    <w:rsid w:val="005D6849"/>
    <w:rsid w:val="005D6980"/>
    <w:rsid w:val="005D6CF9"/>
    <w:rsid w:val="005D6F21"/>
    <w:rsid w:val="005D6F3F"/>
    <w:rsid w:val="005D6F57"/>
    <w:rsid w:val="005D6FD2"/>
    <w:rsid w:val="005D7156"/>
    <w:rsid w:val="005D723C"/>
    <w:rsid w:val="005D730C"/>
    <w:rsid w:val="005D733C"/>
    <w:rsid w:val="005D7395"/>
    <w:rsid w:val="005D73B9"/>
    <w:rsid w:val="005D763F"/>
    <w:rsid w:val="005D7863"/>
    <w:rsid w:val="005D7CC0"/>
    <w:rsid w:val="005D7DF8"/>
    <w:rsid w:val="005D7EC4"/>
    <w:rsid w:val="005D7F31"/>
    <w:rsid w:val="005D7F57"/>
    <w:rsid w:val="005DFF8F"/>
    <w:rsid w:val="005E031C"/>
    <w:rsid w:val="005E0322"/>
    <w:rsid w:val="005E0329"/>
    <w:rsid w:val="005E033D"/>
    <w:rsid w:val="005E036B"/>
    <w:rsid w:val="005E0789"/>
    <w:rsid w:val="005E07A6"/>
    <w:rsid w:val="005E07B3"/>
    <w:rsid w:val="005E08C7"/>
    <w:rsid w:val="005E0998"/>
    <w:rsid w:val="005E0AF1"/>
    <w:rsid w:val="005E0B03"/>
    <w:rsid w:val="005E0CD1"/>
    <w:rsid w:val="005E0ED0"/>
    <w:rsid w:val="005E0EFD"/>
    <w:rsid w:val="005E0FA6"/>
    <w:rsid w:val="005E0FB7"/>
    <w:rsid w:val="005E10F5"/>
    <w:rsid w:val="005E1101"/>
    <w:rsid w:val="005E1125"/>
    <w:rsid w:val="005E11F7"/>
    <w:rsid w:val="005E12E2"/>
    <w:rsid w:val="005E137C"/>
    <w:rsid w:val="005E14BB"/>
    <w:rsid w:val="005E155D"/>
    <w:rsid w:val="005E16D8"/>
    <w:rsid w:val="005E171A"/>
    <w:rsid w:val="005E176A"/>
    <w:rsid w:val="005E1778"/>
    <w:rsid w:val="005E186A"/>
    <w:rsid w:val="005E196A"/>
    <w:rsid w:val="005E1A06"/>
    <w:rsid w:val="005E1B07"/>
    <w:rsid w:val="005E1BD5"/>
    <w:rsid w:val="005E1C9E"/>
    <w:rsid w:val="005E1D92"/>
    <w:rsid w:val="005E1DFE"/>
    <w:rsid w:val="005E1F80"/>
    <w:rsid w:val="005E2160"/>
    <w:rsid w:val="005E2248"/>
    <w:rsid w:val="005E23F0"/>
    <w:rsid w:val="005E2520"/>
    <w:rsid w:val="005E26B8"/>
    <w:rsid w:val="005E27EC"/>
    <w:rsid w:val="005E29A4"/>
    <w:rsid w:val="005E2A11"/>
    <w:rsid w:val="005E2CC9"/>
    <w:rsid w:val="005E2D42"/>
    <w:rsid w:val="005E2EFF"/>
    <w:rsid w:val="005E2F69"/>
    <w:rsid w:val="005E3117"/>
    <w:rsid w:val="005E311E"/>
    <w:rsid w:val="005E3397"/>
    <w:rsid w:val="005E36E3"/>
    <w:rsid w:val="005E37FB"/>
    <w:rsid w:val="005E3898"/>
    <w:rsid w:val="005E394D"/>
    <w:rsid w:val="005E3969"/>
    <w:rsid w:val="005E39E5"/>
    <w:rsid w:val="005E3A31"/>
    <w:rsid w:val="005E3A32"/>
    <w:rsid w:val="005E3BD9"/>
    <w:rsid w:val="005E3C39"/>
    <w:rsid w:val="005E3C61"/>
    <w:rsid w:val="005E3D61"/>
    <w:rsid w:val="005E3DCC"/>
    <w:rsid w:val="005E3F9F"/>
    <w:rsid w:val="005E4168"/>
    <w:rsid w:val="005E4228"/>
    <w:rsid w:val="005E42D5"/>
    <w:rsid w:val="005E439D"/>
    <w:rsid w:val="005E45F3"/>
    <w:rsid w:val="005E465F"/>
    <w:rsid w:val="005E4707"/>
    <w:rsid w:val="005E4788"/>
    <w:rsid w:val="005E47A5"/>
    <w:rsid w:val="005E47E7"/>
    <w:rsid w:val="005E4965"/>
    <w:rsid w:val="005E499D"/>
    <w:rsid w:val="005E49D8"/>
    <w:rsid w:val="005E4BA9"/>
    <w:rsid w:val="005E4D47"/>
    <w:rsid w:val="005E4FBA"/>
    <w:rsid w:val="005E4FD3"/>
    <w:rsid w:val="005E515F"/>
    <w:rsid w:val="005E521D"/>
    <w:rsid w:val="005E5267"/>
    <w:rsid w:val="005E52AC"/>
    <w:rsid w:val="005E52C5"/>
    <w:rsid w:val="005E5408"/>
    <w:rsid w:val="005E541F"/>
    <w:rsid w:val="005E55A7"/>
    <w:rsid w:val="005E55EE"/>
    <w:rsid w:val="005E5820"/>
    <w:rsid w:val="005E582D"/>
    <w:rsid w:val="005E58B9"/>
    <w:rsid w:val="005E58FB"/>
    <w:rsid w:val="005E5A22"/>
    <w:rsid w:val="005E5B07"/>
    <w:rsid w:val="005E5B1D"/>
    <w:rsid w:val="005E5C27"/>
    <w:rsid w:val="005E5E6E"/>
    <w:rsid w:val="005E5E94"/>
    <w:rsid w:val="005E5F9C"/>
    <w:rsid w:val="005E5FD6"/>
    <w:rsid w:val="005E6041"/>
    <w:rsid w:val="005E6120"/>
    <w:rsid w:val="005E61BF"/>
    <w:rsid w:val="005E636B"/>
    <w:rsid w:val="005E6421"/>
    <w:rsid w:val="005E6533"/>
    <w:rsid w:val="005E65C1"/>
    <w:rsid w:val="005E67F2"/>
    <w:rsid w:val="005E683C"/>
    <w:rsid w:val="005E696E"/>
    <w:rsid w:val="005E699D"/>
    <w:rsid w:val="005E6AA8"/>
    <w:rsid w:val="005E6EF5"/>
    <w:rsid w:val="005E6F34"/>
    <w:rsid w:val="005E6F75"/>
    <w:rsid w:val="005E6F83"/>
    <w:rsid w:val="005E7012"/>
    <w:rsid w:val="005E707A"/>
    <w:rsid w:val="005E709B"/>
    <w:rsid w:val="005E7385"/>
    <w:rsid w:val="005E7396"/>
    <w:rsid w:val="005E73D0"/>
    <w:rsid w:val="005E73F5"/>
    <w:rsid w:val="005E74BA"/>
    <w:rsid w:val="005E7906"/>
    <w:rsid w:val="005E7937"/>
    <w:rsid w:val="005E7995"/>
    <w:rsid w:val="005E79D0"/>
    <w:rsid w:val="005E79D4"/>
    <w:rsid w:val="005E7ABE"/>
    <w:rsid w:val="005E7BB4"/>
    <w:rsid w:val="005E7C44"/>
    <w:rsid w:val="005E7D49"/>
    <w:rsid w:val="005EC353"/>
    <w:rsid w:val="005F005F"/>
    <w:rsid w:val="005F0292"/>
    <w:rsid w:val="005F0623"/>
    <w:rsid w:val="005F0652"/>
    <w:rsid w:val="005F066A"/>
    <w:rsid w:val="005F0844"/>
    <w:rsid w:val="005F08C3"/>
    <w:rsid w:val="005F08FF"/>
    <w:rsid w:val="005F09CA"/>
    <w:rsid w:val="005F0B36"/>
    <w:rsid w:val="005F0BEB"/>
    <w:rsid w:val="005F0DDE"/>
    <w:rsid w:val="005F0EEF"/>
    <w:rsid w:val="005F0F67"/>
    <w:rsid w:val="005F114A"/>
    <w:rsid w:val="005F11AF"/>
    <w:rsid w:val="005F138D"/>
    <w:rsid w:val="005F145B"/>
    <w:rsid w:val="005F1558"/>
    <w:rsid w:val="005F163C"/>
    <w:rsid w:val="005F16EA"/>
    <w:rsid w:val="005F1949"/>
    <w:rsid w:val="005F1B21"/>
    <w:rsid w:val="005F1C13"/>
    <w:rsid w:val="005F1CA0"/>
    <w:rsid w:val="005F1F15"/>
    <w:rsid w:val="005F202E"/>
    <w:rsid w:val="005F20DD"/>
    <w:rsid w:val="005F2269"/>
    <w:rsid w:val="005F2307"/>
    <w:rsid w:val="005F23C3"/>
    <w:rsid w:val="005F2501"/>
    <w:rsid w:val="005F2978"/>
    <w:rsid w:val="005F29AF"/>
    <w:rsid w:val="005F2A69"/>
    <w:rsid w:val="005F2ADA"/>
    <w:rsid w:val="005F2BCE"/>
    <w:rsid w:val="005F2C8C"/>
    <w:rsid w:val="005F2E69"/>
    <w:rsid w:val="005F30A4"/>
    <w:rsid w:val="005F3312"/>
    <w:rsid w:val="005F3394"/>
    <w:rsid w:val="005F34B3"/>
    <w:rsid w:val="005F34DD"/>
    <w:rsid w:val="005F34FC"/>
    <w:rsid w:val="005F3800"/>
    <w:rsid w:val="005F3825"/>
    <w:rsid w:val="005F38AC"/>
    <w:rsid w:val="005F38CF"/>
    <w:rsid w:val="005F399D"/>
    <w:rsid w:val="005F39EC"/>
    <w:rsid w:val="005F39F6"/>
    <w:rsid w:val="005F3B10"/>
    <w:rsid w:val="005F3BE7"/>
    <w:rsid w:val="005F3CC5"/>
    <w:rsid w:val="005F3D66"/>
    <w:rsid w:val="005F3D9C"/>
    <w:rsid w:val="005F3DE9"/>
    <w:rsid w:val="005F3EE9"/>
    <w:rsid w:val="005F4085"/>
    <w:rsid w:val="005F40F0"/>
    <w:rsid w:val="005F4114"/>
    <w:rsid w:val="005F42A7"/>
    <w:rsid w:val="005F42F0"/>
    <w:rsid w:val="005F43E8"/>
    <w:rsid w:val="005F441C"/>
    <w:rsid w:val="005F44E8"/>
    <w:rsid w:val="005F44EB"/>
    <w:rsid w:val="005F45BA"/>
    <w:rsid w:val="005F468A"/>
    <w:rsid w:val="005F46A1"/>
    <w:rsid w:val="005F4961"/>
    <w:rsid w:val="005F49CF"/>
    <w:rsid w:val="005F4A6C"/>
    <w:rsid w:val="005F4A72"/>
    <w:rsid w:val="005F4A77"/>
    <w:rsid w:val="005F4BE3"/>
    <w:rsid w:val="005F4E4A"/>
    <w:rsid w:val="005F50D8"/>
    <w:rsid w:val="005F50ED"/>
    <w:rsid w:val="005F5111"/>
    <w:rsid w:val="005F5167"/>
    <w:rsid w:val="005F52BE"/>
    <w:rsid w:val="005F5327"/>
    <w:rsid w:val="005F5392"/>
    <w:rsid w:val="005F539F"/>
    <w:rsid w:val="005F54A8"/>
    <w:rsid w:val="005F5548"/>
    <w:rsid w:val="005F582B"/>
    <w:rsid w:val="005F5865"/>
    <w:rsid w:val="005F5B3E"/>
    <w:rsid w:val="005F5B4B"/>
    <w:rsid w:val="005F5BFC"/>
    <w:rsid w:val="005F5C1B"/>
    <w:rsid w:val="005F5C72"/>
    <w:rsid w:val="005F5CDF"/>
    <w:rsid w:val="005F5D20"/>
    <w:rsid w:val="005F5D22"/>
    <w:rsid w:val="005F5D76"/>
    <w:rsid w:val="005F5F53"/>
    <w:rsid w:val="005F5F6B"/>
    <w:rsid w:val="005F6276"/>
    <w:rsid w:val="005F6449"/>
    <w:rsid w:val="005F6532"/>
    <w:rsid w:val="005F699D"/>
    <w:rsid w:val="005F6A59"/>
    <w:rsid w:val="005F6B54"/>
    <w:rsid w:val="005F6C8D"/>
    <w:rsid w:val="005F6D0E"/>
    <w:rsid w:val="005F6D7A"/>
    <w:rsid w:val="005F7026"/>
    <w:rsid w:val="005F7042"/>
    <w:rsid w:val="005F70A2"/>
    <w:rsid w:val="005F710B"/>
    <w:rsid w:val="005F725C"/>
    <w:rsid w:val="005F72EB"/>
    <w:rsid w:val="005F7348"/>
    <w:rsid w:val="005F73EB"/>
    <w:rsid w:val="005F7797"/>
    <w:rsid w:val="005F77CD"/>
    <w:rsid w:val="005F7B01"/>
    <w:rsid w:val="005F7CF1"/>
    <w:rsid w:val="005F7D78"/>
    <w:rsid w:val="005F7E24"/>
    <w:rsid w:val="005F7E35"/>
    <w:rsid w:val="005F7F83"/>
    <w:rsid w:val="00600168"/>
    <w:rsid w:val="0060036F"/>
    <w:rsid w:val="00600412"/>
    <w:rsid w:val="0060055B"/>
    <w:rsid w:val="00600768"/>
    <w:rsid w:val="0060077D"/>
    <w:rsid w:val="00600816"/>
    <w:rsid w:val="00600955"/>
    <w:rsid w:val="00600B28"/>
    <w:rsid w:val="00600B2B"/>
    <w:rsid w:val="00600C56"/>
    <w:rsid w:val="00600C8B"/>
    <w:rsid w:val="00600D55"/>
    <w:rsid w:val="00600E22"/>
    <w:rsid w:val="0060129F"/>
    <w:rsid w:val="0060149B"/>
    <w:rsid w:val="006014D5"/>
    <w:rsid w:val="00601620"/>
    <w:rsid w:val="00601622"/>
    <w:rsid w:val="00601648"/>
    <w:rsid w:val="006018B3"/>
    <w:rsid w:val="00601B13"/>
    <w:rsid w:val="00601BC0"/>
    <w:rsid w:val="00601E7A"/>
    <w:rsid w:val="0060217C"/>
    <w:rsid w:val="006021CE"/>
    <w:rsid w:val="00602324"/>
    <w:rsid w:val="0060233B"/>
    <w:rsid w:val="006024B6"/>
    <w:rsid w:val="00602641"/>
    <w:rsid w:val="00602686"/>
    <w:rsid w:val="006026E6"/>
    <w:rsid w:val="0060278C"/>
    <w:rsid w:val="006027F3"/>
    <w:rsid w:val="00602833"/>
    <w:rsid w:val="0060289D"/>
    <w:rsid w:val="006029B5"/>
    <w:rsid w:val="00602E24"/>
    <w:rsid w:val="00602E25"/>
    <w:rsid w:val="00602E34"/>
    <w:rsid w:val="00602E99"/>
    <w:rsid w:val="00602ECE"/>
    <w:rsid w:val="0060307C"/>
    <w:rsid w:val="0060322A"/>
    <w:rsid w:val="006032C6"/>
    <w:rsid w:val="00603561"/>
    <w:rsid w:val="00603650"/>
    <w:rsid w:val="00603699"/>
    <w:rsid w:val="006039A1"/>
    <w:rsid w:val="00603A1E"/>
    <w:rsid w:val="00603C17"/>
    <w:rsid w:val="00603C44"/>
    <w:rsid w:val="00603E18"/>
    <w:rsid w:val="006040BB"/>
    <w:rsid w:val="00604143"/>
    <w:rsid w:val="00604182"/>
    <w:rsid w:val="00604219"/>
    <w:rsid w:val="0060427B"/>
    <w:rsid w:val="006043ED"/>
    <w:rsid w:val="0060456E"/>
    <w:rsid w:val="006046D8"/>
    <w:rsid w:val="006046DE"/>
    <w:rsid w:val="00604782"/>
    <w:rsid w:val="00604793"/>
    <w:rsid w:val="00604883"/>
    <w:rsid w:val="00604A59"/>
    <w:rsid w:val="00604A9A"/>
    <w:rsid w:val="00604ADA"/>
    <w:rsid w:val="00604B81"/>
    <w:rsid w:val="00604C3F"/>
    <w:rsid w:val="00604CD6"/>
    <w:rsid w:val="00605166"/>
    <w:rsid w:val="006051F7"/>
    <w:rsid w:val="0060520B"/>
    <w:rsid w:val="00605227"/>
    <w:rsid w:val="00605251"/>
    <w:rsid w:val="006052B1"/>
    <w:rsid w:val="006052FD"/>
    <w:rsid w:val="00605468"/>
    <w:rsid w:val="006054CA"/>
    <w:rsid w:val="006055CD"/>
    <w:rsid w:val="006055DE"/>
    <w:rsid w:val="0060579A"/>
    <w:rsid w:val="006058F3"/>
    <w:rsid w:val="0060591E"/>
    <w:rsid w:val="006059F7"/>
    <w:rsid w:val="00605A8A"/>
    <w:rsid w:val="00605EAB"/>
    <w:rsid w:val="00605F5F"/>
    <w:rsid w:val="00605F79"/>
    <w:rsid w:val="006060A2"/>
    <w:rsid w:val="00606487"/>
    <w:rsid w:val="00606AC4"/>
    <w:rsid w:val="00606B4D"/>
    <w:rsid w:val="00606B7D"/>
    <w:rsid w:val="00606D6D"/>
    <w:rsid w:val="00606D8E"/>
    <w:rsid w:val="00607127"/>
    <w:rsid w:val="006071D6"/>
    <w:rsid w:val="00607296"/>
    <w:rsid w:val="006072C0"/>
    <w:rsid w:val="00607368"/>
    <w:rsid w:val="00607723"/>
    <w:rsid w:val="00607740"/>
    <w:rsid w:val="006078B3"/>
    <w:rsid w:val="00607964"/>
    <w:rsid w:val="00607B47"/>
    <w:rsid w:val="00607C9C"/>
    <w:rsid w:val="00607EF3"/>
    <w:rsid w:val="00607EF7"/>
    <w:rsid w:val="00607FBD"/>
    <w:rsid w:val="00607FC8"/>
    <w:rsid w:val="00610003"/>
    <w:rsid w:val="0061025E"/>
    <w:rsid w:val="00610285"/>
    <w:rsid w:val="006102EA"/>
    <w:rsid w:val="006106DF"/>
    <w:rsid w:val="00610777"/>
    <w:rsid w:val="00610943"/>
    <w:rsid w:val="00610971"/>
    <w:rsid w:val="006109F7"/>
    <w:rsid w:val="00610AFC"/>
    <w:rsid w:val="00610BC2"/>
    <w:rsid w:val="00610D76"/>
    <w:rsid w:val="00610E19"/>
    <w:rsid w:val="00610F67"/>
    <w:rsid w:val="00610F8C"/>
    <w:rsid w:val="00610F9A"/>
    <w:rsid w:val="006110C5"/>
    <w:rsid w:val="006110D0"/>
    <w:rsid w:val="006110DC"/>
    <w:rsid w:val="006110FC"/>
    <w:rsid w:val="0061124C"/>
    <w:rsid w:val="00611270"/>
    <w:rsid w:val="00611293"/>
    <w:rsid w:val="006112EF"/>
    <w:rsid w:val="006112F9"/>
    <w:rsid w:val="00611526"/>
    <w:rsid w:val="00611537"/>
    <w:rsid w:val="006115A5"/>
    <w:rsid w:val="006115BC"/>
    <w:rsid w:val="00611663"/>
    <w:rsid w:val="0061190F"/>
    <w:rsid w:val="00611A4B"/>
    <w:rsid w:val="00611B17"/>
    <w:rsid w:val="00611BF5"/>
    <w:rsid w:val="00611DCC"/>
    <w:rsid w:val="00611DD8"/>
    <w:rsid w:val="00611DFD"/>
    <w:rsid w:val="00611ED3"/>
    <w:rsid w:val="00611F4A"/>
    <w:rsid w:val="00611F9B"/>
    <w:rsid w:val="006123C0"/>
    <w:rsid w:val="006123D6"/>
    <w:rsid w:val="006124B7"/>
    <w:rsid w:val="00612548"/>
    <w:rsid w:val="00612676"/>
    <w:rsid w:val="00612717"/>
    <w:rsid w:val="00612A3C"/>
    <w:rsid w:val="00612C50"/>
    <w:rsid w:val="0061307E"/>
    <w:rsid w:val="006130A1"/>
    <w:rsid w:val="00613280"/>
    <w:rsid w:val="006132D8"/>
    <w:rsid w:val="00613303"/>
    <w:rsid w:val="00613335"/>
    <w:rsid w:val="0061347F"/>
    <w:rsid w:val="00613C20"/>
    <w:rsid w:val="00613D51"/>
    <w:rsid w:val="0061410A"/>
    <w:rsid w:val="0061410B"/>
    <w:rsid w:val="00614177"/>
    <w:rsid w:val="006141D1"/>
    <w:rsid w:val="00614247"/>
    <w:rsid w:val="006142AA"/>
    <w:rsid w:val="00614404"/>
    <w:rsid w:val="006144F8"/>
    <w:rsid w:val="00614578"/>
    <w:rsid w:val="00614931"/>
    <w:rsid w:val="00614AF9"/>
    <w:rsid w:val="00614B83"/>
    <w:rsid w:val="00614D8A"/>
    <w:rsid w:val="00614DD9"/>
    <w:rsid w:val="00614E14"/>
    <w:rsid w:val="00614ED2"/>
    <w:rsid w:val="00614F1D"/>
    <w:rsid w:val="0061516F"/>
    <w:rsid w:val="006151EE"/>
    <w:rsid w:val="006152C1"/>
    <w:rsid w:val="006158CC"/>
    <w:rsid w:val="00615977"/>
    <w:rsid w:val="00615ABF"/>
    <w:rsid w:val="00615C6C"/>
    <w:rsid w:val="00615CAF"/>
    <w:rsid w:val="00615CB6"/>
    <w:rsid w:val="00615D97"/>
    <w:rsid w:val="00615DFC"/>
    <w:rsid w:val="00615F73"/>
    <w:rsid w:val="006160EA"/>
    <w:rsid w:val="00616179"/>
    <w:rsid w:val="006161B9"/>
    <w:rsid w:val="00616414"/>
    <w:rsid w:val="00616486"/>
    <w:rsid w:val="006165FE"/>
    <w:rsid w:val="0061660E"/>
    <w:rsid w:val="006166EA"/>
    <w:rsid w:val="006169DD"/>
    <w:rsid w:val="00616B32"/>
    <w:rsid w:val="00616C8F"/>
    <w:rsid w:val="00616C95"/>
    <w:rsid w:val="006170CD"/>
    <w:rsid w:val="0061718A"/>
    <w:rsid w:val="00617221"/>
    <w:rsid w:val="0061723F"/>
    <w:rsid w:val="00617315"/>
    <w:rsid w:val="006174D1"/>
    <w:rsid w:val="00617837"/>
    <w:rsid w:val="00617956"/>
    <w:rsid w:val="00617987"/>
    <w:rsid w:val="0061798D"/>
    <w:rsid w:val="00617A56"/>
    <w:rsid w:val="00617B3F"/>
    <w:rsid w:val="00617BD0"/>
    <w:rsid w:val="00617D41"/>
    <w:rsid w:val="00617DA8"/>
    <w:rsid w:val="00617E50"/>
    <w:rsid w:val="006201FC"/>
    <w:rsid w:val="006204C3"/>
    <w:rsid w:val="00620596"/>
    <w:rsid w:val="0062059A"/>
    <w:rsid w:val="0062064C"/>
    <w:rsid w:val="0062077F"/>
    <w:rsid w:val="006208EF"/>
    <w:rsid w:val="0062098F"/>
    <w:rsid w:val="00620990"/>
    <w:rsid w:val="0062099E"/>
    <w:rsid w:val="006209D8"/>
    <w:rsid w:val="00620A77"/>
    <w:rsid w:val="00620AE6"/>
    <w:rsid w:val="00620BBE"/>
    <w:rsid w:val="00620C71"/>
    <w:rsid w:val="00620E22"/>
    <w:rsid w:val="00620E2A"/>
    <w:rsid w:val="00620ED7"/>
    <w:rsid w:val="00620F1F"/>
    <w:rsid w:val="0062106B"/>
    <w:rsid w:val="00621140"/>
    <w:rsid w:val="0062118B"/>
    <w:rsid w:val="0062120D"/>
    <w:rsid w:val="0062124D"/>
    <w:rsid w:val="006219BD"/>
    <w:rsid w:val="006219E9"/>
    <w:rsid w:val="00621A68"/>
    <w:rsid w:val="00621CB3"/>
    <w:rsid w:val="00621D29"/>
    <w:rsid w:val="00621DE8"/>
    <w:rsid w:val="00621F23"/>
    <w:rsid w:val="00621F55"/>
    <w:rsid w:val="0062240A"/>
    <w:rsid w:val="006225AD"/>
    <w:rsid w:val="0062265A"/>
    <w:rsid w:val="006227BD"/>
    <w:rsid w:val="00622900"/>
    <w:rsid w:val="00622952"/>
    <w:rsid w:val="006229F2"/>
    <w:rsid w:val="00622AAE"/>
    <w:rsid w:val="00622B5C"/>
    <w:rsid w:val="00622D68"/>
    <w:rsid w:val="00622F1F"/>
    <w:rsid w:val="00622F70"/>
    <w:rsid w:val="00622F7C"/>
    <w:rsid w:val="00622FDC"/>
    <w:rsid w:val="006230BE"/>
    <w:rsid w:val="006230E7"/>
    <w:rsid w:val="006230FB"/>
    <w:rsid w:val="0062318F"/>
    <w:rsid w:val="006232C7"/>
    <w:rsid w:val="006232F8"/>
    <w:rsid w:val="00623343"/>
    <w:rsid w:val="006233C7"/>
    <w:rsid w:val="006234D4"/>
    <w:rsid w:val="00623535"/>
    <w:rsid w:val="006236CF"/>
    <w:rsid w:val="0062386D"/>
    <w:rsid w:val="00623B6D"/>
    <w:rsid w:val="00623B83"/>
    <w:rsid w:val="00623B9C"/>
    <w:rsid w:val="00623C0D"/>
    <w:rsid w:val="00623C6A"/>
    <w:rsid w:val="00623C88"/>
    <w:rsid w:val="00623D40"/>
    <w:rsid w:val="00623E80"/>
    <w:rsid w:val="00624009"/>
    <w:rsid w:val="006240E2"/>
    <w:rsid w:val="006242AE"/>
    <w:rsid w:val="006243F7"/>
    <w:rsid w:val="0062444E"/>
    <w:rsid w:val="00624471"/>
    <w:rsid w:val="006244B9"/>
    <w:rsid w:val="0062459C"/>
    <w:rsid w:val="00624633"/>
    <w:rsid w:val="006246D2"/>
    <w:rsid w:val="0062479B"/>
    <w:rsid w:val="006247E5"/>
    <w:rsid w:val="006247ED"/>
    <w:rsid w:val="00624A75"/>
    <w:rsid w:val="00624AB0"/>
    <w:rsid w:val="00624B46"/>
    <w:rsid w:val="00624B4C"/>
    <w:rsid w:val="00624C2B"/>
    <w:rsid w:val="00624CA5"/>
    <w:rsid w:val="00624D68"/>
    <w:rsid w:val="00624DE4"/>
    <w:rsid w:val="00624DEB"/>
    <w:rsid w:val="00624EE1"/>
    <w:rsid w:val="00624F37"/>
    <w:rsid w:val="00624F83"/>
    <w:rsid w:val="00624FF6"/>
    <w:rsid w:val="0062502C"/>
    <w:rsid w:val="00625161"/>
    <w:rsid w:val="006252A9"/>
    <w:rsid w:val="0062530F"/>
    <w:rsid w:val="006253A5"/>
    <w:rsid w:val="006253ED"/>
    <w:rsid w:val="00625444"/>
    <w:rsid w:val="00625521"/>
    <w:rsid w:val="00625610"/>
    <w:rsid w:val="0062561A"/>
    <w:rsid w:val="006256AB"/>
    <w:rsid w:val="006256F8"/>
    <w:rsid w:val="006257CA"/>
    <w:rsid w:val="006258EA"/>
    <w:rsid w:val="00625904"/>
    <w:rsid w:val="00625934"/>
    <w:rsid w:val="00625D69"/>
    <w:rsid w:val="00625D7B"/>
    <w:rsid w:val="00625D90"/>
    <w:rsid w:val="00625DAB"/>
    <w:rsid w:val="00625DE9"/>
    <w:rsid w:val="00625E3E"/>
    <w:rsid w:val="00626017"/>
    <w:rsid w:val="006261AC"/>
    <w:rsid w:val="006261D0"/>
    <w:rsid w:val="00626201"/>
    <w:rsid w:val="0062622D"/>
    <w:rsid w:val="00626282"/>
    <w:rsid w:val="00626372"/>
    <w:rsid w:val="006263A3"/>
    <w:rsid w:val="00626414"/>
    <w:rsid w:val="006265F9"/>
    <w:rsid w:val="00626609"/>
    <w:rsid w:val="006266E3"/>
    <w:rsid w:val="0062672B"/>
    <w:rsid w:val="006269CC"/>
    <w:rsid w:val="00626AA5"/>
    <w:rsid w:val="00626B44"/>
    <w:rsid w:val="00626C0C"/>
    <w:rsid w:val="00626DA0"/>
    <w:rsid w:val="00626DF5"/>
    <w:rsid w:val="00626E57"/>
    <w:rsid w:val="00627095"/>
    <w:rsid w:val="006271F4"/>
    <w:rsid w:val="0062727F"/>
    <w:rsid w:val="0062745B"/>
    <w:rsid w:val="006275C9"/>
    <w:rsid w:val="00627640"/>
    <w:rsid w:val="006277C9"/>
    <w:rsid w:val="006278B4"/>
    <w:rsid w:val="00627915"/>
    <w:rsid w:val="00627AB2"/>
    <w:rsid w:val="00627ABB"/>
    <w:rsid w:val="00627C71"/>
    <w:rsid w:val="00627CED"/>
    <w:rsid w:val="00627EA4"/>
    <w:rsid w:val="00627EAD"/>
    <w:rsid w:val="00627EB3"/>
    <w:rsid w:val="00627EFD"/>
    <w:rsid w:val="00630232"/>
    <w:rsid w:val="006302A0"/>
    <w:rsid w:val="00630309"/>
    <w:rsid w:val="0063032F"/>
    <w:rsid w:val="00630331"/>
    <w:rsid w:val="00630486"/>
    <w:rsid w:val="006304B1"/>
    <w:rsid w:val="00630690"/>
    <w:rsid w:val="0063081A"/>
    <w:rsid w:val="006308BE"/>
    <w:rsid w:val="00630941"/>
    <w:rsid w:val="0063097C"/>
    <w:rsid w:val="006309CD"/>
    <w:rsid w:val="00630A81"/>
    <w:rsid w:val="00630ACF"/>
    <w:rsid w:val="00630ADD"/>
    <w:rsid w:val="00630B37"/>
    <w:rsid w:val="00630B5E"/>
    <w:rsid w:val="00630CDB"/>
    <w:rsid w:val="00630D20"/>
    <w:rsid w:val="00630DB4"/>
    <w:rsid w:val="00630E93"/>
    <w:rsid w:val="00631042"/>
    <w:rsid w:val="006310B3"/>
    <w:rsid w:val="00631138"/>
    <w:rsid w:val="006311CC"/>
    <w:rsid w:val="006312B9"/>
    <w:rsid w:val="006312BE"/>
    <w:rsid w:val="0063145A"/>
    <w:rsid w:val="006314D9"/>
    <w:rsid w:val="00631553"/>
    <w:rsid w:val="00631570"/>
    <w:rsid w:val="006315D3"/>
    <w:rsid w:val="0063167D"/>
    <w:rsid w:val="0063171A"/>
    <w:rsid w:val="006317EC"/>
    <w:rsid w:val="00631805"/>
    <w:rsid w:val="00631843"/>
    <w:rsid w:val="00631906"/>
    <w:rsid w:val="00631922"/>
    <w:rsid w:val="00631AF7"/>
    <w:rsid w:val="00631BDF"/>
    <w:rsid w:val="00631E8F"/>
    <w:rsid w:val="00631F0D"/>
    <w:rsid w:val="00631F1D"/>
    <w:rsid w:val="00631F84"/>
    <w:rsid w:val="00632035"/>
    <w:rsid w:val="00632119"/>
    <w:rsid w:val="00632210"/>
    <w:rsid w:val="00632216"/>
    <w:rsid w:val="00632426"/>
    <w:rsid w:val="0063242B"/>
    <w:rsid w:val="0063247F"/>
    <w:rsid w:val="006325C2"/>
    <w:rsid w:val="00632701"/>
    <w:rsid w:val="00632758"/>
    <w:rsid w:val="006328F0"/>
    <w:rsid w:val="00632929"/>
    <w:rsid w:val="00632AB0"/>
    <w:rsid w:val="00632D17"/>
    <w:rsid w:val="00632F48"/>
    <w:rsid w:val="00632FC1"/>
    <w:rsid w:val="00633161"/>
    <w:rsid w:val="00633280"/>
    <w:rsid w:val="00633285"/>
    <w:rsid w:val="006332C7"/>
    <w:rsid w:val="00633410"/>
    <w:rsid w:val="0063345A"/>
    <w:rsid w:val="006335CC"/>
    <w:rsid w:val="0063362D"/>
    <w:rsid w:val="00633739"/>
    <w:rsid w:val="00633749"/>
    <w:rsid w:val="00633A12"/>
    <w:rsid w:val="00633A35"/>
    <w:rsid w:val="00633D5F"/>
    <w:rsid w:val="00633EA1"/>
    <w:rsid w:val="00633EC7"/>
    <w:rsid w:val="00633F56"/>
    <w:rsid w:val="00633F74"/>
    <w:rsid w:val="00633FFC"/>
    <w:rsid w:val="00634089"/>
    <w:rsid w:val="0063429E"/>
    <w:rsid w:val="00634449"/>
    <w:rsid w:val="0063446A"/>
    <w:rsid w:val="006347E9"/>
    <w:rsid w:val="006348C3"/>
    <w:rsid w:val="00634B93"/>
    <w:rsid w:val="00634BAE"/>
    <w:rsid w:val="00634BFF"/>
    <w:rsid w:val="00634DB8"/>
    <w:rsid w:val="00634F69"/>
    <w:rsid w:val="00634FEE"/>
    <w:rsid w:val="00635049"/>
    <w:rsid w:val="006350C4"/>
    <w:rsid w:val="006351F4"/>
    <w:rsid w:val="0063525F"/>
    <w:rsid w:val="00635569"/>
    <w:rsid w:val="006355CA"/>
    <w:rsid w:val="00635631"/>
    <w:rsid w:val="00635752"/>
    <w:rsid w:val="00635821"/>
    <w:rsid w:val="006359A1"/>
    <w:rsid w:val="006359D4"/>
    <w:rsid w:val="00635C16"/>
    <w:rsid w:val="00635D06"/>
    <w:rsid w:val="006361D5"/>
    <w:rsid w:val="00636253"/>
    <w:rsid w:val="0063642C"/>
    <w:rsid w:val="0063660E"/>
    <w:rsid w:val="00636651"/>
    <w:rsid w:val="00636729"/>
    <w:rsid w:val="0063677F"/>
    <w:rsid w:val="006367EC"/>
    <w:rsid w:val="00636838"/>
    <w:rsid w:val="0063698C"/>
    <w:rsid w:val="006369BC"/>
    <w:rsid w:val="00636A85"/>
    <w:rsid w:val="00636B08"/>
    <w:rsid w:val="00636B4B"/>
    <w:rsid w:val="00636B7D"/>
    <w:rsid w:val="00636BA0"/>
    <w:rsid w:val="00636C83"/>
    <w:rsid w:val="00636D84"/>
    <w:rsid w:val="00637269"/>
    <w:rsid w:val="006372F8"/>
    <w:rsid w:val="0063735A"/>
    <w:rsid w:val="006374ED"/>
    <w:rsid w:val="00637589"/>
    <w:rsid w:val="006375AB"/>
    <w:rsid w:val="006375B8"/>
    <w:rsid w:val="00637667"/>
    <w:rsid w:val="006378CF"/>
    <w:rsid w:val="00637BAA"/>
    <w:rsid w:val="00637C77"/>
    <w:rsid w:val="00637C87"/>
    <w:rsid w:val="00640107"/>
    <w:rsid w:val="0064016F"/>
    <w:rsid w:val="006401D9"/>
    <w:rsid w:val="0064029C"/>
    <w:rsid w:val="0064039B"/>
    <w:rsid w:val="00640435"/>
    <w:rsid w:val="00640532"/>
    <w:rsid w:val="00640594"/>
    <w:rsid w:val="006405E7"/>
    <w:rsid w:val="006406BD"/>
    <w:rsid w:val="00640AA4"/>
    <w:rsid w:val="00640C37"/>
    <w:rsid w:val="00640D70"/>
    <w:rsid w:val="00640E29"/>
    <w:rsid w:val="00640EE0"/>
    <w:rsid w:val="00640F06"/>
    <w:rsid w:val="006411DA"/>
    <w:rsid w:val="00641263"/>
    <w:rsid w:val="0064166D"/>
    <w:rsid w:val="006417BC"/>
    <w:rsid w:val="0064187E"/>
    <w:rsid w:val="006419F0"/>
    <w:rsid w:val="00641A10"/>
    <w:rsid w:val="00641A63"/>
    <w:rsid w:val="00641A8C"/>
    <w:rsid w:val="00641A8D"/>
    <w:rsid w:val="00641ED8"/>
    <w:rsid w:val="00641FA8"/>
    <w:rsid w:val="00641FF0"/>
    <w:rsid w:val="00642049"/>
    <w:rsid w:val="00642090"/>
    <w:rsid w:val="006423AA"/>
    <w:rsid w:val="00642400"/>
    <w:rsid w:val="0064240E"/>
    <w:rsid w:val="00642558"/>
    <w:rsid w:val="006425BC"/>
    <w:rsid w:val="0064274F"/>
    <w:rsid w:val="006427CD"/>
    <w:rsid w:val="006428D5"/>
    <w:rsid w:val="00642AAD"/>
    <w:rsid w:val="00642B28"/>
    <w:rsid w:val="00642C96"/>
    <w:rsid w:val="00642E1C"/>
    <w:rsid w:val="00642E76"/>
    <w:rsid w:val="00642E93"/>
    <w:rsid w:val="00642EB1"/>
    <w:rsid w:val="00642F2C"/>
    <w:rsid w:val="0064312F"/>
    <w:rsid w:val="006431AC"/>
    <w:rsid w:val="00643321"/>
    <w:rsid w:val="00643327"/>
    <w:rsid w:val="006433AA"/>
    <w:rsid w:val="006433F8"/>
    <w:rsid w:val="00643447"/>
    <w:rsid w:val="0064367E"/>
    <w:rsid w:val="006438B2"/>
    <w:rsid w:val="00643A49"/>
    <w:rsid w:val="00643BB5"/>
    <w:rsid w:val="00643BFF"/>
    <w:rsid w:val="00643C15"/>
    <w:rsid w:val="00643E1C"/>
    <w:rsid w:val="00643F48"/>
    <w:rsid w:val="00644022"/>
    <w:rsid w:val="00644131"/>
    <w:rsid w:val="0064419B"/>
    <w:rsid w:val="006441E1"/>
    <w:rsid w:val="00644420"/>
    <w:rsid w:val="006445D8"/>
    <w:rsid w:val="006448C7"/>
    <w:rsid w:val="00644950"/>
    <w:rsid w:val="006449BD"/>
    <w:rsid w:val="00644D9A"/>
    <w:rsid w:val="00644DC3"/>
    <w:rsid w:val="00644E07"/>
    <w:rsid w:val="00644E2C"/>
    <w:rsid w:val="00644E90"/>
    <w:rsid w:val="00645142"/>
    <w:rsid w:val="0064514F"/>
    <w:rsid w:val="00645390"/>
    <w:rsid w:val="006454ED"/>
    <w:rsid w:val="006455E3"/>
    <w:rsid w:val="006456F0"/>
    <w:rsid w:val="00645702"/>
    <w:rsid w:val="0064589A"/>
    <w:rsid w:val="00645975"/>
    <w:rsid w:val="006459AD"/>
    <w:rsid w:val="006459E1"/>
    <w:rsid w:val="00645A27"/>
    <w:rsid w:val="00645A46"/>
    <w:rsid w:val="00645A7B"/>
    <w:rsid w:val="00645C85"/>
    <w:rsid w:val="00645CEC"/>
    <w:rsid w:val="00645DC0"/>
    <w:rsid w:val="00646137"/>
    <w:rsid w:val="006461E1"/>
    <w:rsid w:val="00646296"/>
    <w:rsid w:val="006462F8"/>
    <w:rsid w:val="00646440"/>
    <w:rsid w:val="00646483"/>
    <w:rsid w:val="00646491"/>
    <w:rsid w:val="006465BB"/>
    <w:rsid w:val="006466B0"/>
    <w:rsid w:val="006466C8"/>
    <w:rsid w:val="0064670F"/>
    <w:rsid w:val="00646858"/>
    <w:rsid w:val="00646999"/>
    <w:rsid w:val="006469AD"/>
    <w:rsid w:val="006469C6"/>
    <w:rsid w:val="00646B4E"/>
    <w:rsid w:val="00646DC5"/>
    <w:rsid w:val="00646DDD"/>
    <w:rsid w:val="006471AA"/>
    <w:rsid w:val="006471DE"/>
    <w:rsid w:val="006472C9"/>
    <w:rsid w:val="0064739B"/>
    <w:rsid w:val="0064749C"/>
    <w:rsid w:val="00647595"/>
    <w:rsid w:val="00647626"/>
    <w:rsid w:val="00647811"/>
    <w:rsid w:val="00647B58"/>
    <w:rsid w:val="00647B94"/>
    <w:rsid w:val="00647CAE"/>
    <w:rsid w:val="00647DC9"/>
    <w:rsid w:val="00647DD0"/>
    <w:rsid w:val="00647E17"/>
    <w:rsid w:val="00650224"/>
    <w:rsid w:val="0065026C"/>
    <w:rsid w:val="006504DB"/>
    <w:rsid w:val="00650513"/>
    <w:rsid w:val="006505E9"/>
    <w:rsid w:val="006506B3"/>
    <w:rsid w:val="006506FC"/>
    <w:rsid w:val="0065070F"/>
    <w:rsid w:val="00650786"/>
    <w:rsid w:val="006507CD"/>
    <w:rsid w:val="0065080E"/>
    <w:rsid w:val="00650892"/>
    <w:rsid w:val="006508A0"/>
    <w:rsid w:val="006508C6"/>
    <w:rsid w:val="00650924"/>
    <w:rsid w:val="00650A91"/>
    <w:rsid w:val="00650B02"/>
    <w:rsid w:val="00650C04"/>
    <w:rsid w:val="00650CE2"/>
    <w:rsid w:val="00650DD4"/>
    <w:rsid w:val="00650EB1"/>
    <w:rsid w:val="00650F68"/>
    <w:rsid w:val="0065105E"/>
    <w:rsid w:val="006511B8"/>
    <w:rsid w:val="00651229"/>
    <w:rsid w:val="006514AA"/>
    <w:rsid w:val="00651569"/>
    <w:rsid w:val="0065158A"/>
    <w:rsid w:val="00651881"/>
    <w:rsid w:val="00651B49"/>
    <w:rsid w:val="00651B69"/>
    <w:rsid w:val="00651BC7"/>
    <w:rsid w:val="00651C39"/>
    <w:rsid w:val="00651CD9"/>
    <w:rsid w:val="00651F55"/>
    <w:rsid w:val="00651F80"/>
    <w:rsid w:val="00652128"/>
    <w:rsid w:val="0065219D"/>
    <w:rsid w:val="00652292"/>
    <w:rsid w:val="00652318"/>
    <w:rsid w:val="0065232E"/>
    <w:rsid w:val="0065235A"/>
    <w:rsid w:val="00652452"/>
    <w:rsid w:val="0065248A"/>
    <w:rsid w:val="006527B4"/>
    <w:rsid w:val="00652830"/>
    <w:rsid w:val="006529A1"/>
    <w:rsid w:val="00652D84"/>
    <w:rsid w:val="00652DCA"/>
    <w:rsid w:val="00652E9C"/>
    <w:rsid w:val="00652ED2"/>
    <w:rsid w:val="00653027"/>
    <w:rsid w:val="00653179"/>
    <w:rsid w:val="006532C8"/>
    <w:rsid w:val="00653342"/>
    <w:rsid w:val="006534B8"/>
    <w:rsid w:val="006535B5"/>
    <w:rsid w:val="00653617"/>
    <w:rsid w:val="006536C7"/>
    <w:rsid w:val="006536FD"/>
    <w:rsid w:val="006537E7"/>
    <w:rsid w:val="00653874"/>
    <w:rsid w:val="00653989"/>
    <w:rsid w:val="00653A37"/>
    <w:rsid w:val="00653B71"/>
    <w:rsid w:val="00653BED"/>
    <w:rsid w:val="00653D37"/>
    <w:rsid w:val="00653DA8"/>
    <w:rsid w:val="00653ED4"/>
    <w:rsid w:val="0065400C"/>
    <w:rsid w:val="00654109"/>
    <w:rsid w:val="00654140"/>
    <w:rsid w:val="0065424D"/>
    <w:rsid w:val="0065427B"/>
    <w:rsid w:val="0065427E"/>
    <w:rsid w:val="006543AA"/>
    <w:rsid w:val="00654659"/>
    <w:rsid w:val="00654817"/>
    <w:rsid w:val="00654940"/>
    <w:rsid w:val="00654BB3"/>
    <w:rsid w:val="00654BE6"/>
    <w:rsid w:val="00654E42"/>
    <w:rsid w:val="00655102"/>
    <w:rsid w:val="0065511E"/>
    <w:rsid w:val="006551B5"/>
    <w:rsid w:val="00655224"/>
    <w:rsid w:val="0065524C"/>
    <w:rsid w:val="006552BC"/>
    <w:rsid w:val="0065568E"/>
    <w:rsid w:val="00655699"/>
    <w:rsid w:val="006556AB"/>
    <w:rsid w:val="0065581D"/>
    <w:rsid w:val="006558E6"/>
    <w:rsid w:val="00655925"/>
    <w:rsid w:val="00655947"/>
    <w:rsid w:val="006559D6"/>
    <w:rsid w:val="00655C1B"/>
    <w:rsid w:val="00655DAA"/>
    <w:rsid w:val="006560EA"/>
    <w:rsid w:val="00656167"/>
    <w:rsid w:val="006562D0"/>
    <w:rsid w:val="00656442"/>
    <w:rsid w:val="00656488"/>
    <w:rsid w:val="006564E3"/>
    <w:rsid w:val="006566D4"/>
    <w:rsid w:val="00656802"/>
    <w:rsid w:val="0065695C"/>
    <w:rsid w:val="00656964"/>
    <w:rsid w:val="00656A72"/>
    <w:rsid w:val="00656AB1"/>
    <w:rsid w:val="00656C1E"/>
    <w:rsid w:val="00656CCE"/>
    <w:rsid w:val="00657002"/>
    <w:rsid w:val="0065707C"/>
    <w:rsid w:val="006570D5"/>
    <w:rsid w:val="0065717E"/>
    <w:rsid w:val="006571A7"/>
    <w:rsid w:val="006571F7"/>
    <w:rsid w:val="006572A5"/>
    <w:rsid w:val="00657330"/>
    <w:rsid w:val="00657416"/>
    <w:rsid w:val="00657472"/>
    <w:rsid w:val="006574CB"/>
    <w:rsid w:val="0065770D"/>
    <w:rsid w:val="00657877"/>
    <w:rsid w:val="006578BB"/>
    <w:rsid w:val="0065793D"/>
    <w:rsid w:val="00657977"/>
    <w:rsid w:val="00657AC7"/>
    <w:rsid w:val="00657B4D"/>
    <w:rsid w:val="00657C08"/>
    <w:rsid w:val="00657C55"/>
    <w:rsid w:val="00657CC3"/>
    <w:rsid w:val="00660197"/>
    <w:rsid w:val="00660243"/>
    <w:rsid w:val="006602BF"/>
    <w:rsid w:val="006602E3"/>
    <w:rsid w:val="00660338"/>
    <w:rsid w:val="00660571"/>
    <w:rsid w:val="00660642"/>
    <w:rsid w:val="0066081C"/>
    <w:rsid w:val="0066089A"/>
    <w:rsid w:val="006608C7"/>
    <w:rsid w:val="006608ED"/>
    <w:rsid w:val="00660917"/>
    <w:rsid w:val="006609A6"/>
    <w:rsid w:val="00660A58"/>
    <w:rsid w:val="00660A6C"/>
    <w:rsid w:val="00660C10"/>
    <w:rsid w:val="00660C14"/>
    <w:rsid w:val="00660CE9"/>
    <w:rsid w:val="00660DA2"/>
    <w:rsid w:val="00660E9C"/>
    <w:rsid w:val="00661011"/>
    <w:rsid w:val="0066109A"/>
    <w:rsid w:val="0066113C"/>
    <w:rsid w:val="00661311"/>
    <w:rsid w:val="00661576"/>
    <w:rsid w:val="006615D9"/>
    <w:rsid w:val="00661600"/>
    <w:rsid w:val="00661606"/>
    <w:rsid w:val="00661766"/>
    <w:rsid w:val="00661810"/>
    <w:rsid w:val="00661835"/>
    <w:rsid w:val="006619A4"/>
    <w:rsid w:val="006619E6"/>
    <w:rsid w:val="00661A42"/>
    <w:rsid w:val="00661AEE"/>
    <w:rsid w:val="00661B23"/>
    <w:rsid w:val="00661BD6"/>
    <w:rsid w:val="00661DAE"/>
    <w:rsid w:val="00661E4E"/>
    <w:rsid w:val="00661E7E"/>
    <w:rsid w:val="00661F0F"/>
    <w:rsid w:val="00661F1F"/>
    <w:rsid w:val="00662029"/>
    <w:rsid w:val="006621A5"/>
    <w:rsid w:val="006621CE"/>
    <w:rsid w:val="006621DD"/>
    <w:rsid w:val="00662348"/>
    <w:rsid w:val="00662400"/>
    <w:rsid w:val="00662490"/>
    <w:rsid w:val="006624FB"/>
    <w:rsid w:val="0066273C"/>
    <w:rsid w:val="006627A4"/>
    <w:rsid w:val="006628F4"/>
    <w:rsid w:val="00662993"/>
    <w:rsid w:val="00662AF6"/>
    <w:rsid w:val="00662BAF"/>
    <w:rsid w:val="00662BDC"/>
    <w:rsid w:val="00662E34"/>
    <w:rsid w:val="00662E7E"/>
    <w:rsid w:val="00662F19"/>
    <w:rsid w:val="00662F3C"/>
    <w:rsid w:val="00662F55"/>
    <w:rsid w:val="00663033"/>
    <w:rsid w:val="006630AC"/>
    <w:rsid w:val="006632CA"/>
    <w:rsid w:val="0066331E"/>
    <w:rsid w:val="00663731"/>
    <w:rsid w:val="00663785"/>
    <w:rsid w:val="006637D1"/>
    <w:rsid w:val="0066381F"/>
    <w:rsid w:val="006638F6"/>
    <w:rsid w:val="006639EC"/>
    <w:rsid w:val="00663A32"/>
    <w:rsid w:val="00663AA9"/>
    <w:rsid w:val="00663D3C"/>
    <w:rsid w:val="00663D7A"/>
    <w:rsid w:val="00663E42"/>
    <w:rsid w:val="00663E7A"/>
    <w:rsid w:val="00664040"/>
    <w:rsid w:val="00664386"/>
    <w:rsid w:val="006643B4"/>
    <w:rsid w:val="006644A3"/>
    <w:rsid w:val="006645D5"/>
    <w:rsid w:val="00664608"/>
    <w:rsid w:val="0066465F"/>
    <w:rsid w:val="00664997"/>
    <w:rsid w:val="00664A74"/>
    <w:rsid w:val="00664AB5"/>
    <w:rsid w:val="00664CC2"/>
    <w:rsid w:val="00664D1C"/>
    <w:rsid w:val="00664D2C"/>
    <w:rsid w:val="00664E4E"/>
    <w:rsid w:val="00664F3C"/>
    <w:rsid w:val="00664F54"/>
    <w:rsid w:val="0066504C"/>
    <w:rsid w:val="00665064"/>
    <w:rsid w:val="006651A1"/>
    <w:rsid w:val="00665330"/>
    <w:rsid w:val="0066536F"/>
    <w:rsid w:val="006653AE"/>
    <w:rsid w:val="006653F0"/>
    <w:rsid w:val="006654DC"/>
    <w:rsid w:val="00665587"/>
    <w:rsid w:val="006655E5"/>
    <w:rsid w:val="006657F7"/>
    <w:rsid w:val="00665805"/>
    <w:rsid w:val="0066592D"/>
    <w:rsid w:val="00665A79"/>
    <w:rsid w:val="00665B9B"/>
    <w:rsid w:val="00665BDA"/>
    <w:rsid w:val="00665C70"/>
    <w:rsid w:val="00665D29"/>
    <w:rsid w:val="00665DD3"/>
    <w:rsid w:val="00665EB6"/>
    <w:rsid w:val="00665F9D"/>
    <w:rsid w:val="006661BD"/>
    <w:rsid w:val="006661F7"/>
    <w:rsid w:val="00666209"/>
    <w:rsid w:val="006663EE"/>
    <w:rsid w:val="0066646F"/>
    <w:rsid w:val="006664DE"/>
    <w:rsid w:val="00666518"/>
    <w:rsid w:val="00666603"/>
    <w:rsid w:val="00666955"/>
    <w:rsid w:val="00666B1F"/>
    <w:rsid w:val="00666B36"/>
    <w:rsid w:val="00666BDD"/>
    <w:rsid w:val="00666C2C"/>
    <w:rsid w:val="00666C9D"/>
    <w:rsid w:val="00666D33"/>
    <w:rsid w:val="00666E3C"/>
    <w:rsid w:val="00666EF8"/>
    <w:rsid w:val="00666F2A"/>
    <w:rsid w:val="00666F2F"/>
    <w:rsid w:val="00666F89"/>
    <w:rsid w:val="00667078"/>
    <w:rsid w:val="0066708F"/>
    <w:rsid w:val="006670B1"/>
    <w:rsid w:val="0066717B"/>
    <w:rsid w:val="006672E0"/>
    <w:rsid w:val="00667306"/>
    <w:rsid w:val="0066735F"/>
    <w:rsid w:val="006673F1"/>
    <w:rsid w:val="006675E7"/>
    <w:rsid w:val="00667610"/>
    <w:rsid w:val="006676DE"/>
    <w:rsid w:val="0066782B"/>
    <w:rsid w:val="00667994"/>
    <w:rsid w:val="006679FA"/>
    <w:rsid w:val="00667AF9"/>
    <w:rsid w:val="00667B7E"/>
    <w:rsid w:val="00667D42"/>
    <w:rsid w:val="00667D62"/>
    <w:rsid w:val="00670078"/>
    <w:rsid w:val="006700B6"/>
    <w:rsid w:val="0067015D"/>
    <w:rsid w:val="0067023B"/>
    <w:rsid w:val="006703EB"/>
    <w:rsid w:val="006704A6"/>
    <w:rsid w:val="006705A6"/>
    <w:rsid w:val="00670684"/>
    <w:rsid w:val="006707C2"/>
    <w:rsid w:val="00670879"/>
    <w:rsid w:val="006708A9"/>
    <w:rsid w:val="00670A4F"/>
    <w:rsid w:val="00670BB6"/>
    <w:rsid w:val="00670BDF"/>
    <w:rsid w:val="00670E61"/>
    <w:rsid w:val="00670F3E"/>
    <w:rsid w:val="00670F74"/>
    <w:rsid w:val="006712B3"/>
    <w:rsid w:val="006713A6"/>
    <w:rsid w:val="00671444"/>
    <w:rsid w:val="006715DB"/>
    <w:rsid w:val="006716B4"/>
    <w:rsid w:val="00671731"/>
    <w:rsid w:val="0067174A"/>
    <w:rsid w:val="00671929"/>
    <w:rsid w:val="00671941"/>
    <w:rsid w:val="006719AB"/>
    <w:rsid w:val="006719CD"/>
    <w:rsid w:val="006719D3"/>
    <w:rsid w:val="00671ADB"/>
    <w:rsid w:val="00671BEC"/>
    <w:rsid w:val="00671D2D"/>
    <w:rsid w:val="00671DA2"/>
    <w:rsid w:val="00671ECF"/>
    <w:rsid w:val="0067208C"/>
    <w:rsid w:val="006720DF"/>
    <w:rsid w:val="00672269"/>
    <w:rsid w:val="006722BD"/>
    <w:rsid w:val="0067242F"/>
    <w:rsid w:val="006724DB"/>
    <w:rsid w:val="006725E1"/>
    <w:rsid w:val="00672615"/>
    <w:rsid w:val="0067287A"/>
    <w:rsid w:val="0067290A"/>
    <w:rsid w:val="00672C22"/>
    <w:rsid w:val="0067315E"/>
    <w:rsid w:val="0067321F"/>
    <w:rsid w:val="00673249"/>
    <w:rsid w:val="006732E4"/>
    <w:rsid w:val="006734D9"/>
    <w:rsid w:val="0067356C"/>
    <w:rsid w:val="006736CF"/>
    <w:rsid w:val="0067387B"/>
    <w:rsid w:val="006738AD"/>
    <w:rsid w:val="006738DA"/>
    <w:rsid w:val="00673A52"/>
    <w:rsid w:val="00673B05"/>
    <w:rsid w:val="00673B2C"/>
    <w:rsid w:val="00673BC2"/>
    <w:rsid w:val="00673C1F"/>
    <w:rsid w:val="00673C6F"/>
    <w:rsid w:val="00673DE9"/>
    <w:rsid w:val="00673DEF"/>
    <w:rsid w:val="00673E01"/>
    <w:rsid w:val="00673E17"/>
    <w:rsid w:val="00673E29"/>
    <w:rsid w:val="00673F2C"/>
    <w:rsid w:val="00673F6B"/>
    <w:rsid w:val="00674006"/>
    <w:rsid w:val="0067429B"/>
    <w:rsid w:val="00674483"/>
    <w:rsid w:val="00674542"/>
    <w:rsid w:val="006747D5"/>
    <w:rsid w:val="006749E7"/>
    <w:rsid w:val="00674C33"/>
    <w:rsid w:val="00674DA4"/>
    <w:rsid w:val="00674EE3"/>
    <w:rsid w:val="00674F2A"/>
    <w:rsid w:val="006750D5"/>
    <w:rsid w:val="00675175"/>
    <w:rsid w:val="006751F6"/>
    <w:rsid w:val="0067528B"/>
    <w:rsid w:val="006752F1"/>
    <w:rsid w:val="0067538A"/>
    <w:rsid w:val="006757F1"/>
    <w:rsid w:val="006758C3"/>
    <w:rsid w:val="00675A1F"/>
    <w:rsid w:val="00675AAE"/>
    <w:rsid w:val="00675C3A"/>
    <w:rsid w:val="00675E4A"/>
    <w:rsid w:val="00675EAF"/>
    <w:rsid w:val="00675EE0"/>
    <w:rsid w:val="00675F25"/>
    <w:rsid w:val="00675FA8"/>
    <w:rsid w:val="00676309"/>
    <w:rsid w:val="006764B7"/>
    <w:rsid w:val="00676579"/>
    <w:rsid w:val="006765FC"/>
    <w:rsid w:val="0067663E"/>
    <w:rsid w:val="00676787"/>
    <w:rsid w:val="00676883"/>
    <w:rsid w:val="00676ABD"/>
    <w:rsid w:val="00676C15"/>
    <w:rsid w:val="00676CAC"/>
    <w:rsid w:val="00677091"/>
    <w:rsid w:val="006770DA"/>
    <w:rsid w:val="0067712F"/>
    <w:rsid w:val="00677180"/>
    <w:rsid w:val="00677181"/>
    <w:rsid w:val="00677324"/>
    <w:rsid w:val="0067741C"/>
    <w:rsid w:val="0067760F"/>
    <w:rsid w:val="006776E9"/>
    <w:rsid w:val="006779FD"/>
    <w:rsid w:val="00677A49"/>
    <w:rsid w:val="00677A99"/>
    <w:rsid w:val="00677B9B"/>
    <w:rsid w:val="00677CC0"/>
    <w:rsid w:val="00677EA4"/>
    <w:rsid w:val="00677FF8"/>
    <w:rsid w:val="00680026"/>
    <w:rsid w:val="0068003C"/>
    <w:rsid w:val="006802BE"/>
    <w:rsid w:val="006803EC"/>
    <w:rsid w:val="00680456"/>
    <w:rsid w:val="00680543"/>
    <w:rsid w:val="0068054C"/>
    <w:rsid w:val="00680639"/>
    <w:rsid w:val="00680641"/>
    <w:rsid w:val="006806A1"/>
    <w:rsid w:val="00680897"/>
    <w:rsid w:val="0068089E"/>
    <w:rsid w:val="00680BCA"/>
    <w:rsid w:val="00680C6C"/>
    <w:rsid w:val="00680D2D"/>
    <w:rsid w:val="00680DA6"/>
    <w:rsid w:val="00680E48"/>
    <w:rsid w:val="00680F97"/>
    <w:rsid w:val="006811D6"/>
    <w:rsid w:val="00681296"/>
    <w:rsid w:val="00681539"/>
    <w:rsid w:val="00681545"/>
    <w:rsid w:val="0068154C"/>
    <w:rsid w:val="00681560"/>
    <w:rsid w:val="006816CE"/>
    <w:rsid w:val="00681809"/>
    <w:rsid w:val="006818AB"/>
    <w:rsid w:val="00681B44"/>
    <w:rsid w:val="00681B95"/>
    <w:rsid w:val="00681EC0"/>
    <w:rsid w:val="00681F8E"/>
    <w:rsid w:val="0068228D"/>
    <w:rsid w:val="006822C4"/>
    <w:rsid w:val="0068231D"/>
    <w:rsid w:val="00682406"/>
    <w:rsid w:val="0068251F"/>
    <w:rsid w:val="00682620"/>
    <w:rsid w:val="00682721"/>
    <w:rsid w:val="00682750"/>
    <w:rsid w:val="0068281B"/>
    <w:rsid w:val="0068285F"/>
    <w:rsid w:val="00682863"/>
    <w:rsid w:val="006829BD"/>
    <w:rsid w:val="00682A45"/>
    <w:rsid w:val="00682BAC"/>
    <w:rsid w:val="00682C2A"/>
    <w:rsid w:val="00682D97"/>
    <w:rsid w:val="00682F42"/>
    <w:rsid w:val="00683123"/>
    <w:rsid w:val="00683194"/>
    <w:rsid w:val="006831E5"/>
    <w:rsid w:val="00683202"/>
    <w:rsid w:val="00683267"/>
    <w:rsid w:val="00683410"/>
    <w:rsid w:val="00683451"/>
    <w:rsid w:val="006834A0"/>
    <w:rsid w:val="006834B9"/>
    <w:rsid w:val="006834FC"/>
    <w:rsid w:val="0068374D"/>
    <w:rsid w:val="00683867"/>
    <w:rsid w:val="00683881"/>
    <w:rsid w:val="006839D7"/>
    <w:rsid w:val="006839FC"/>
    <w:rsid w:val="00683B08"/>
    <w:rsid w:val="00683BE5"/>
    <w:rsid w:val="00683C08"/>
    <w:rsid w:val="00683CE3"/>
    <w:rsid w:val="00683D32"/>
    <w:rsid w:val="00683DB3"/>
    <w:rsid w:val="00683E45"/>
    <w:rsid w:val="00683F01"/>
    <w:rsid w:val="00683F3E"/>
    <w:rsid w:val="00683FBA"/>
    <w:rsid w:val="0068403E"/>
    <w:rsid w:val="006840AB"/>
    <w:rsid w:val="006841F0"/>
    <w:rsid w:val="00684231"/>
    <w:rsid w:val="006842B4"/>
    <w:rsid w:val="00684311"/>
    <w:rsid w:val="00684440"/>
    <w:rsid w:val="0068477E"/>
    <w:rsid w:val="00684865"/>
    <w:rsid w:val="00684889"/>
    <w:rsid w:val="006848ED"/>
    <w:rsid w:val="00684AF5"/>
    <w:rsid w:val="00684B08"/>
    <w:rsid w:val="00684BB8"/>
    <w:rsid w:val="00684C52"/>
    <w:rsid w:val="00684D16"/>
    <w:rsid w:val="00684D2D"/>
    <w:rsid w:val="00684D33"/>
    <w:rsid w:val="00684D52"/>
    <w:rsid w:val="00684F5F"/>
    <w:rsid w:val="00685133"/>
    <w:rsid w:val="00685288"/>
    <w:rsid w:val="006852D1"/>
    <w:rsid w:val="006852DD"/>
    <w:rsid w:val="006853A0"/>
    <w:rsid w:val="00685511"/>
    <w:rsid w:val="0068565B"/>
    <w:rsid w:val="0068568C"/>
    <w:rsid w:val="006858C3"/>
    <w:rsid w:val="00685929"/>
    <w:rsid w:val="006859CC"/>
    <w:rsid w:val="006859E3"/>
    <w:rsid w:val="00685E45"/>
    <w:rsid w:val="00685F9E"/>
    <w:rsid w:val="00686010"/>
    <w:rsid w:val="0068607C"/>
    <w:rsid w:val="00686174"/>
    <w:rsid w:val="006861F6"/>
    <w:rsid w:val="00686264"/>
    <w:rsid w:val="0068658C"/>
    <w:rsid w:val="006865AF"/>
    <w:rsid w:val="00686643"/>
    <w:rsid w:val="006866F5"/>
    <w:rsid w:val="00686785"/>
    <w:rsid w:val="006868F4"/>
    <w:rsid w:val="006869A4"/>
    <w:rsid w:val="006869D7"/>
    <w:rsid w:val="006869F0"/>
    <w:rsid w:val="00686AA7"/>
    <w:rsid w:val="00686BDA"/>
    <w:rsid w:val="00686DB9"/>
    <w:rsid w:val="00686E48"/>
    <w:rsid w:val="00686EAD"/>
    <w:rsid w:val="00686EC5"/>
    <w:rsid w:val="00686EE7"/>
    <w:rsid w:val="00686F62"/>
    <w:rsid w:val="00686F9A"/>
    <w:rsid w:val="00687158"/>
    <w:rsid w:val="0068715E"/>
    <w:rsid w:val="006871FB"/>
    <w:rsid w:val="0068733A"/>
    <w:rsid w:val="0068736D"/>
    <w:rsid w:val="00687468"/>
    <w:rsid w:val="006875E4"/>
    <w:rsid w:val="00687615"/>
    <w:rsid w:val="00687722"/>
    <w:rsid w:val="00687832"/>
    <w:rsid w:val="006878B0"/>
    <w:rsid w:val="006878FD"/>
    <w:rsid w:val="006879E0"/>
    <w:rsid w:val="00687D9C"/>
    <w:rsid w:val="00687F0F"/>
    <w:rsid w:val="00690046"/>
    <w:rsid w:val="006900AD"/>
    <w:rsid w:val="006901F1"/>
    <w:rsid w:val="0069020B"/>
    <w:rsid w:val="00690339"/>
    <w:rsid w:val="006904ED"/>
    <w:rsid w:val="006905BE"/>
    <w:rsid w:val="006906F8"/>
    <w:rsid w:val="00690839"/>
    <w:rsid w:val="006908CC"/>
    <w:rsid w:val="00690A9E"/>
    <w:rsid w:val="00690DD0"/>
    <w:rsid w:val="00690DF7"/>
    <w:rsid w:val="00690E7A"/>
    <w:rsid w:val="00691468"/>
    <w:rsid w:val="006914E1"/>
    <w:rsid w:val="00691584"/>
    <w:rsid w:val="0069158C"/>
    <w:rsid w:val="006915E8"/>
    <w:rsid w:val="00691B65"/>
    <w:rsid w:val="00691BD5"/>
    <w:rsid w:val="00691C87"/>
    <w:rsid w:val="00691CC5"/>
    <w:rsid w:val="00691D31"/>
    <w:rsid w:val="006921F3"/>
    <w:rsid w:val="0069223E"/>
    <w:rsid w:val="00692257"/>
    <w:rsid w:val="0069234B"/>
    <w:rsid w:val="00692592"/>
    <w:rsid w:val="006925A9"/>
    <w:rsid w:val="00692713"/>
    <w:rsid w:val="00692759"/>
    <w:rsid w:val="00692811"/>
    <w:rsid w:val="0069299C"/>
    <w:rsid w:val="00692C8C"/>
    <w:rsid w:val="00692DC2"/>
    <w:rsid w:val="00692DDD"/>
    <w:rsid w:val="00692EC3"/>
    <w:rsid w:val="00693025"/>
    <w:rsid w:val="00693169"/>
    <w:rsid w:val="006931DC"/>
    <w:rsid w:val="0069328F"/>
    <w:rsid w:val="00693356"/>
    <w:rsid w:val="00693534"/>
    <w:rsid w:val="006935BE"/>
    <w:rsid w:val="006935C3"/>
    <w:rsid w:val="00693607"/>
    <w:rsid w:val="00693612"/>
    <w:rsid w:val="0069369B"/>
    <w:rsid w:val="00693776"/>
    <w:rsid w:val="00693938"/>
    <w:rsid w:val="00693A4A"/>
    <w:rsid w:val="00693AD4"/>
    <w:rsid w:val="00693C40"/>
    <w:rsid w:val="00693D13"/>
    <w:rsid w:val="00693E9C"/>
    <w:rsid w:val="00693EA0"/>
    <w:rsid w:val="00694004"/>
    <w:rsid w:val="00694177"/>
    <w:rsid w:val="00694202"/>
    <w:rsid w:val="00694254"/>
    <w:rsid w:val="00694276"/>
    <w:rsid w:val="00694353"/>
    <w:rsid w:val="0069449E"/>
    <w:rsid w:val="00694508"/>
    <w:rsid w:val="00694530"/>
    <w:rsid w:val="00694596"/>
    <w:rsid w:val="006945FD"/>
    <w:rsid w:val="00694747"/>
    <w:rsid w:val="006948E2"/>
    <w:rsid w:val="00694910"/>
    <w:rsid w:val="006949A8"/>
    <w:rsid w:val="00694A70"/>
    <w:rsid w:val="00694AD0"/>
    <w:rsid w:val="00694B02"/>
    <w:rsid w:val="00694C83"/>
    <w:rsid w:val="00694F4E"/>
    <w:rsid w:val="00694FF0"/>
    <w:rsid w:val="0069500B"/>
    <w:rsid w:val="0069525D"/>
    <w:rsid w:val="00695582"/>
    <w:rsid w:val="006958EB"/>
    <w:rsid w:val="00695A4A"/>
    <w:rsid w:val="00695AA7"/>
    <w:rsid w:val="00695B28"/>
    <w:rsid w:val="00695B5B"/>
    <w:rsid w:val="00695BA3"/>
    <w:rsid w:val="00695C2C"/>
    <w:rsid w:val="00695C96"/>
    <w:rsid w:val="00695D05"/>
    <w:rsid w:val="00695D91"/>
    <w:rsid w:val="00695DBF"/>
    <w:rsid w:val="00695FEE"/>
    <w:rsid w:val="006960AC"/>
    <w:rsid w:val="00696144"/>
    <w:rsid w:val="0069614B"/>
    <w:rsid w:val="006961ED"/>
    <w:rsid w:val="006962BB"/>
    <w:rsid w:val="0069631D"/>
    <w:rsid w:val="006963CF"/>
    <w:rsid w:val="00696426"/>
    <w:rsid w:val="006965A1"/>
    <w:rsid w:val="006965F4"/>
    <w:rsid w:val="0069666A"/>
    <w:rsid w:val="006966E0"/>
    <w:rsid w:val="006966E2"/>
    <w:rsid w:val="0069672D"/>
    <w:rsid w:val="00696736"/>
    <w:rsid w:val="006967D2"/>
    <w:rsid w:val="006967E4"/>
    <w:rsid w:val="0069684E"/>
    <w:rsid w:val="00696936"/>
    <w:rsid w:val="0069698A"/>
    <w:rsid w:val="00696B85"/>
    <w:rsid w:val="00696BA1"/>
    <w:rsid w:val="00696BBC"/>
    <w:rsid w:val="00696C5B"/>
    <w:rsid w:val="00696D27"/>
    <w:rsid w:val="00696D94"/>
    <w:rsid w:val="00696DA7"/>
    <w:rsid w:val="00696DF4"/>
    <w:rsid w:val="00696E0C"/>
    <w:rsid w:val="00696E1A"/>
    <w:rsid w:val="006970D8"/>
    <w:rsid w:val="00697275"/>
    <w:rsid w:val="00697304"/>
    <w:rsid w:val="0069748B"/>
    <w:rsid w:val="006975E0"/>
    <w:rsid w:val="006977A2"/>
    <w:rsid w:val="00697B15"/>
    <w:rsid w:val="00697C04"/>
    <w:rsid w:val="00697C4E"/>
    <w:rsid w:val="00697C7A"/>
    <w:rsid w:val="00697D4A"/>
    <w:rsid w:val="00697D65"/>
    <w:rsid w:val="00697E0C"/>
    <w:rsid w:val="00697F0D"/>
    <w:rsid w:val="00697F0E"/>
    <w:rsid w:val="00697FD2"/>
    <w:rsid w:val="006A00D4"/>
    <w:rsid w:val="006A0232"/>
    <w:rsid w:val="006A0417"/>
    <w:rsid w:val="006A0612"/>
    <w:rsid w:val="006A083C"/>
    <w:rsid w:val="006A0ABA"/>
    <w:rsid w:val="006A0B23"/>
    <w:rsid w:val="006A0BD9"/>
    <w:rsid w:val="006A0C6C"/>
    <w:rsid w:val="006A0D15"/>
    <w:rsid w:val="006A0E97"/>
    <w:rsid w:val="006A0EE1"/>
    <w:rsid w:val="006A0FC4"/>
    <w:rsid w:val="006A10B9"/>
    <w:rsid w:val="006A1299"/>
    <w:rsid w:val="006A1314"/>
    <w:rsid w:val="006A13C6"/>
    <w:rsid w:val="006A13E3"/>
    <w:rsid w:val="006A1429"/>
    <w:rsid w:val="006A1543"/>
    <w:rsid w:val="006A16D4"/>
    <w:rsid w:val="006A19BC"/>
    <w:rsid w:val="006A1ABD"/>
    <w:rsid w:val="006A1B53"/>
    <w:rsid w:val="006A1C69"/>
    <w:rsid w:val="006A1C79"/>
    <w:rsid w:val="006A1E38"/>
    <w:rsid w:val="006A1EE2"/>
    <w:rsid w:val="006A1F05"/>
    <w:rsid w:val="006A20AA"/>
    <w:rsid w:val="006A2201"/>
    <w:rsid w:val="006A22F4"/>
    <w:rsid w:val="006A2444"/>
    <w:rsid w:val="006A24DA"/>
    <w:rsid w:val="006A2549"/>
    <w:rsid w:val="006A26CD"/>
    <w:rsid w:val="006A27D0"/>
    <w:rsid w:val="006A294A"/>
    <w:rsid w:val="006A29C9"/>
    <w:rsid w:val="006A2ACE"/>
    <w:rsid w:val="006A2B7D"/>
    <w:rsid w:val="006A2BD0"/>
    <w:rsid w:val="006A2BE6"/>
    <w:rsid w:val="006A2D47"/>
    <w:rsid w:val="006A2E25"/>
    <w:rsid w:val="006A3265"/>
    <w:rsid w:val="006A337F"/>
    <w:rsid w:val="006A3530"/>
    <w:rsid w:val="006A39C0"/>
    <w:rsid w:val="006A3B89"/>
    <w:rsid w:val="006A3BAC"/>
    <w:rsid w:val="006A3BB4"/>
    <w:rsid w:val="006A3E37"/>
    <w:rsid w:val="006A3FA8"/>
    <w:rsid w:val="006A3FD8"/>
    <w:rsid w:val="006A408B"/>
    <w:rsid w:val="006A4122"/>
    <w:rsid w:val="006A419E"/>
    <w:rsid w:val="006A41DD"/>
    <w:rsid w:val="006A421B"/>
    <w:rsid w:val="006A4339"/>
    <w:rsid w:val="006A440B"/>
    <w:rsid w:val="006A44CF"/>
    <w:rsid w:val="006A4587"/>
    <w:rsid w:val="006A45D5"/>
    <w:rsid w:val="006A4A17"/>
    <w:rsid w:val="006A4A50"/>
    <w:rsid w:val="006A4B8E"/>
    <w:rsid w:val="006A4BF3"/>
    <w:rsid w:val="006A4C25"/>
    <w:rsid w:val="006A4C41"/>
    <w:rsid w:val="006A4E77"/>
    <w:rsid w:val="006A4EC3"/>
    <w:rsid w:val="006A4FC4"/>
    <w:rsid w:val="006A4FD7"/>
    <w:rsid w:val="006A500F"/>
    <w:rsid w:val="006A5046"/>
    <w:rsid w:val="006A5055"/>
    <w:rsid w:val="006A52D6"/>
    <w:rsid w:val="006A5493"/>
    <w:rsid w:val="006A54B2"/>
    <w:rsid w:val="006A5559"/>
    <w:rsid w:val="006A55D1"/>
    <w:rsid w:val="006A55FF"/>
    <w:rsid w:val="006A5663"/>
    <w:rsid w:val="006A5717"/>
    <w:rsid w:val="006A5A54"/>
    <w:rsid w:val="006A5A73"/>
    <w:rsid w:val="006A5BAA"/>
    <w:rsid w:val="006A5BD7"/>
    <w:rsid w:val="006A5D6C"/>
    <w:rsid w:val="006A5D7F"/>
    <w:rsid w:val="006A5DB3"/>
    <w:rsid w:val="006A5DDA"/>
    <w:rsid w:val="006A5F6D"/>
    <w:rsid w:val="006A6279"/>
    <w:rsid w:val="006A6448"/>
    <w:rsid w:val="006A65F3"/>
    <w:rsid w:val="006A670F"/>
    <w:rsid w:val="006A6848"/>
    <w:rsid w:val="006A6A64"/>
    <w:rsid w:val="006A6AF5"/>
    <w:rsid w:val="006A6BA3"/>
    <w:rsid w:val="006A6C66"/>
    <w:rsid w:val="006A6FC4"/>
    <w:rsid w:val="006A7194"/>
    <w:rsid w:val="006A71BD"/>
    <w:rsid w:val="006A731E"/>
    <w:rsid w:val="006A73D6"/>
    <w:rsid w:val="006A745E"/>
    <w:rsid w:val="006A746D"/>
    <w:rsid w:val="006A74C2"/>
    <w:rsid w:val="006A74DB"/>
    <w:rsid w:val="006A7697"/>
    <w:rsid w:val="006A7985"/>
    <w:rsid w:val="006A7A8E"/>
    <w:rsid w:val="006A7C3A"/>
    <w:rsid w:val="006A7E78"/>
    <w:rsid w:val="006A7EA6"/>
    <w:rsid w:val="006A7EFD"/>
    <w:rsid w:val="006B0011"/>
    <w:rsid w:val="006B0079"/>
    <w:rsid w:val="006B0080"/>
    <w:rsid w:val="006B00AD"/>
    <w:rsid w:val="006B01DF"/>
    <w:rsid w:val="006B0235"/>
    <w:rsid w:val="006B0296"/>
    <w:rsid w:val="006B02AF"/>
    <w:rsid w:val="006B0471"/>
    <w:rsid w:val="006B04D9"/>
    <w:rsid w:val="006B0503"/>
    <w:rsid w:val="006B0648"/>
    <w:rsid w:val="006B077C"/>
    <w:rsid w:val="006B0981"/>
    <w:rsid w:val="006B0BCC"/>
    <w:rsid w:val="006B0C4A"/>
    <w:rsid w:val="006B0DBB"/>
    <w:rsid w:val="006B0E4D"/>
    <w:rsid w:val="006B0F1B"/>
    <w:rsid w:val="006B1253"/>
    <w:rsid w:val="006B12A8"/>
    <w:rsid w:val="006B1304"/>
    <w:rsid w:val="006B134E"/>
    <w:rsid w:val="006B1391"/>
    <w:rsid w:val="006B145F"/>
    <w:rsid w:val="006B147C"/>
    <w:rsid w:val="006B14A1"/>
    <w:rsid w:val="006B152F"/>
    <w:rsid w:val="006B183D"/>
    <w:rsid w:val="006B190D"/>
    <w:rsid w:val="006B191D"/>
    <w:rsid w:val="006B19B5"/>
    <w:rsid w:val="006B1A01"/>
    <w:rsid w:val="006B1ABC"/>
    <w:rsid w:val="006B1C0C"/>
    <w:rsid w:val="006B1CCB"/>
    <w:rsid w:val="006B1CFD"/>
    <w:rsid w:val="006B1D31"/>
    <w:rsid w:val="006B1EC0"/>
    <w:rsid w:val="006B1EFB"/>
    <w:rsid w:val="006B2027"/>
    <w:rsid w:val="006B20C9"/>
    <w:rsid w:val="006B2108"/>
    <w:rsid w:val="006B214B"/>
    <w:rsid w:val="006B21E9"/>
    <w:rsid w:val="006B2663"/>
    <w:rsid w:val="006B27DC"/>
    <w:rsid w:val="006B2833"/>
    <w:rsid w:val="006B28AB"/>
    <w:rsid w:val="006B292B"/>
    <w:rsid w:val="006B2992"/>
    <w:rsid w:val="006B29A6"/>
    <w:rsid w:val="006B2B46"/>
    <w:rsid w:val="006B2EA8"/>
    <w:rsid w:val="006B2FA1"/>
    <w:rsid w:val="006B2FA3"/>
    <w:rsid w:val="006B2FCE"/>
    <w:rsid w:val="006B3073"/>
    <w:rsid w:val="006B320B"/>
    <w:rsid w:val="006B3282"/>
    <w:rsid w:val="006B3439"/>
    <w:rsid w:val="006B34F3"/>
    <w:rsid w:val="006B35D2"/>
    <w:rsid w:val="006B360C"/>
    <w:rsid w:val="006B3660"/>
    <w:rsid w:val="006B3685"/>
    <w:rsid w:val="006B3838"/>
    <w:rsid w:val="006B38EC"/>
    <w:rsid w:val="006B390F"/>
    <w:rsid w:val="006B3B4C"/>
    <w:rsid w:val="006B3C64"/>
    <w:rsid w:val="006B3D28"/>
    <w:rsid w:val="006B3DAD"/>
    <w:rsid w:val="006B3E1F"/>
    <w:rsid w:val="006B3F22"/>
    <w:rsid w:val="006B3FF6"/>
    <w:rsid w:val="006B415A"/>
    <w:rsid w:val="006B41D6"/>
    <w:rsid w:val="006B4235"/>
    <w:rsid w:val="006B4243"/>
    <w:rsid w:val="006B4377"/>
    <w:rsid w:val="006B455D"/>
    <w:rsid w:val="006B4614"/>
    <w:rsid w:val="006B4725"/>
    <w:rsid w:val="006B481D"/>
    <w:rsid w:val="006B485A"/>
    <w:rsid w:val="006B4957"/>
    <w:rsid w:val="006B4A04"/>
    <w:rsid w:val="006B4AA1"/>
    <w:rsid w:val="006B4B59"/>
    <w:rsid w:val="006B4BCD"/>
    <w:rsid w:val="006B4D9E"/>
    <w:rsid w:val="006B4E64"/>
    <w:rsid w:val="006B4EAF"/>
    <w:rsid w:val="006B4FC0"/>
    <w:rsid w:val="006B50E2"/>
    <w:rsid w:val="006B50F0"/>
    <w:rsid w:val="006B51CA"/>
    <w:rsid w:val="006B5287"/>
    <w:rsid w:val="006B53D9"/>
    <w:rsid w:val="006B5444"/>
    <w:rsid w:val="006B5489"/>
    <w:rsid w:val="006B54BF"/>
    <w:rsid w:val="006B577F"/>
    <w:rsid w:val="006B57D1"/>
    <w:rsid w:val="006B5898"/>
    <w:rsid w:val="006B5B62"/>
    <w:rsid w:val="006B5D4C"/>
    <w:rsid w:val="006B5D8C"/>
    <w:rsid w:val="006B5DE4"/>
    <w:rsid w:val="006B5F09"/>
    <w:rsid w:val="006B5F78"/>
    <w:rsid w:val="006B602E"/>
    <w:rsid w:val="006B6095"/>
    <w:rsid w:val="006B61C2"/>
    <w:rsid w:val="006B61E3"/>
    <w:rsid w:val="006B6205"/>
    <w:rsid w:val="006B632C"/>
    <w:rsid w:val="006B6333"/>
    <w:rsid w:val="006B638C"/>
    <w:rsid w:val="006B63A1"/>
    <w:rsid w:val="006B64C5"/>
    <w:rsid w:val="006B652C"/>
    <w:rsid w:val="006B6674"/>
    <w:rsid w:val="006B66C5"/>
    <w:rsid w:val="006B67DE"/>
    <w:rsid w:val="006B6B33"/>
    <w:rsid w:val="006B6D70"/>
    <w:rsid w:val="006B6D74"/>
    <w:rsid w:val="006B6DD9"/>
    <w:rsid w:val="006B6DFA"/>
    <w:rsid w:val="006B6ED3"/>
    <w:rsid w:val="006B6F29"/>
    <w:rsid w:val="006B6FF3"/>
    <w:rsid w:val="006B71CC"/>
    <w:rsid w:val="006B71EE"/>
    <w:rsid w:val="006B737F"/>
    <w:rsid w:val="006B77FF"/>
    <w:rsid w:val="006B79BD"/>
    <w:rsid w:val="006B7A96"/>
    <w:rsid w:val="006B7AB3"/>
    <w:rsid w:val="006B7AC3"/>
    <w:rsid w:val="006B7B02"/>
    <w:rsid w:val="006B7BE3"/>
    <w:rsid w:val="006B7C01"/>
    <w:rsid w:val="006B7C73"/>
    <w:rsid w:val="006B7DC2"/>
    <w:rsid w:val="006B7F17"/>
    <w:rsid w:val="006B7F73"/>
    <w:rsid w:val="006C0508"/>
    <w:rsid w:val="006C07B5"/>
    <w:rsid w:val="006C07EB"/>
    <w:rsid w:val="006C0870"/>
    <w:rsid w:val="006C0926"/>
    <w:rsid w:val="006C0BD1"/>
    <w:rsid w:val="006C0CB5"/>
    <w:rsid w:val="006C0D52"/>
    <w:rsid w:val="006C0E32"/>
    <w:rsid w:val="006C0E78"/>
    <w:rsid w:val="006C0F0C"/>
    <w:rsid w:val="006C1031"/>
    <w:rsid w:val="006C10BE"/>
    <w:rsid w:val="006C10D8"/>
    <w:rsid w:val="006C1349"/>
    <w:rsid w:val="006C137C"/>
    <w:rsid w:val="006C1460"/>
    <w:rsid w:val="006C14F8"/>
    <w:rsid w:val="006C15D3"/>
    <w:rsid w:val="006C171D"/>
    <w:rsid w:val="006C19C4"/>
    <w:rsid w:val="006C1A9B"/>
    <w:rsid w:val="006C1AD8"/>
    <w:rsid w:val="006C1CAC"/>
    <w:rsid w:val="006C1DD6"/>
    <w:rsid w:val="006C1E2F"/>
    <w:rsid w:val="006C1E45"/>
    <w:rsid w:val="006C1F1E"/>
    <w:rsid w:val="006C1F22"/>
    <w:rsid w:val="006C1FE7"/>
    <w:rsid w:val="006C2073"/>
    <w:rsid w:val="006C2103"/>
    <w:rsid w:val="006C2188"/>
    <w:rsid w:val="006C2254"/>
    <w:rsid w:val="006C2256"/>
    <w:rsid w:val="006C238E"/>
    <w:rsid w:val="006C245F"/>
    <w:rsid w:val="006C25F5"/>
    <w:rsid w:val="006C2606"/>
    <w:rsid w:val="006C2829"/>
    <w:rsid w:val="006C284D"/>
    <w:rsid w:val="006C28A4"/>
    <w:rsid w:val="006C28B2"/>
    <w:rsid w:val="006C290F"/>
    <w:rsid w:val="006C2AD8"/>
    <w:rsid w:val="006C2B3F"/>
    <w:rsid w:val="006C2B99"/>
    <w:rsid w:val="006C2BE2"/>
    <w:rsid w:val="006C2C35"/>
    <w:rsid w:val="006C2DF3"/>
    <w:rsid w:val="006C2F30"/>
    <w:rsid w:val="006C3282"/>
    <w:rsid w:val="006C32C8"/>
    <w:rsid w:val="006C32E2"/>
    <w:rsid w:val="006C3376"/>
    <w:rsid w:val="006C362E"/>
    <w:rsid w:val="006C3657"/>
    <w:rsid w:val="006C38C5"/>
    <w:rsid w:val="006C38E4"/>
    <w:rsid w:val="006C399E"/>
    <w:rsid w:val="006C3D46"/>
    <w:rsid w:val="006C3D54"/>
    <w:rsid w:val="006C3E4E"/>
    <w:rsid w:val="006C3EF5"/>
    <w:rsid w:val="006C3F6B"/>
    <w:rsid w:val="006C3F95"/>
    <w:rsid w:val="006C403F"/>
    <w:rsid w:val="006C40F7"/>
    <w:rsid w:val="006C4234"/>
    <w:rsid w:val="006C42A4"/>
    <w:rsid w:val="006C42C5"/>
    <w:rsid w:val="006C42F2"/>
    <w:rsid w:val="006C43A3"/>
    <w:rsid w:val="006C44CC"/>
    <w:rsid w:val="006C45AD"/>
    <w:rsid w:val="006C45BE"/>
    <w:rsid w:val="006C45DF"/>
    <w:rsid w:val="006C45E7"/>
    <w:rsid w:val="006C4607"/>
    <w:rsid w:val="006C463E"/>
    <w:rsid w:val="006C4987"/>
    <w:rsid w:val="006C4C93"/>
    <w:rsid w:val="006C4CBB"/>
    <w:rsid w:val="006C4D83"/>
    <w:rsid w:val="006C4E41"/>
    <w:rsid w:val="006C500A"/>
    <w:rsid w:val="006C5097"/>
    <w:rsid w:val="006C520D"/>
    <w:rsid w:val="006C528F"/>
    <w:rsid w:val="006C52DF"/>
    <w:rsid w:val="006C565B"/>
    <w:rsid w:val="006C57A2"/>
    <w:rsid w:val="006C57AC"/>
    <w:rsid w:val="006C57E3"/>
    <w:rsid w:val="006C58CD"/>
    <w:rsid w:val="006C59F9"/>
    <w:rsid w:val="006C5CC6"/>
    <w:rsid w:val="006C5F42"/>
    <w:rsid w:val="006C604A"/>
    <w:rsid w:val="006C6284"/>
    <w:rsid w:val="006C62E5"/>
    <w:rsid w:val="006C644E"/>
    <w:rsid w:val="006C66EE"/>
    <w:rsid w:val="006C6700"/>
    <w:rsid w:val="006C67AE"/>
    <w:rsid w:val="006C69DD"/>
    <w:rsid w:val="006C6A23"/>
    <w:rsid w:val="006C6A4E"/>
    <w:rsid w:val="006C6B53"/>
    <w:rsid w:val="006C6DA1"/>
    <w:rsid w:val="006C6F84"/>
    <w:rsid w:val="006C6FBF"/>
    <w:rsid w:val="006C702E"/>
    <w:rsid w:val="006C7038"/>
    <w:rsid w:val="006C7187"/>
    <w:rsid w:val="006C72EE"/>
    <w:rsid w:val="006C740C"/>
    <w:rsid w:val="006C7524"/>
    <w:rsid w:val="006C75A1"/>
    <w:rsid w:val="006C75D7"/>
    <w:rsid w:val="006C7632"/>
    <w:rsid w:val="006C7867"/>
    <w:rsid w:val="006C789E"/>
    <w:rsid w:val="006C7B0A"/>
    <w:rsid w:val="006C7B26"/>
    <w:rsid w:val="006C7C78"/>
    <w:rsid w:val="006C7CF0"/>
    <w:rsid w:val="006C7D8B"/>
    <w:rsid w:val="006C7EB1"/>
    <w:rsid w:val="006C7F5F"/>
    <w:rsid w:val="006D0028"/>
    <w:rsid w:val="006D0070"/>
    <w:rsid w:val="006D01C1"/>
    <w:rsid w:val="006D0265"/>
    <w:rsid w:val="006D02AB"/>
    <w:rsid w:val="006D0303"/>
    <w:rsid w:val="006D0369"/>
    <w:rsid w:val="006D0574"/>
    <w:rsid w:val="006D0742"/>
    <w:rsid w:val="006D075F"/>
    <w:rsid w:val="006D08A2"/>
    <w:rsid w:val="006D0953"/>
    <w:rsid w:val="006D0BF7"/>
    <w:rsid w:val="006D0C40"/>
    <w:rsid w:val="006D0F98"/>
    <w:rsid w:val="006D1063"/>
    <w:rsid w:val="006D14C6"/>
    <w:rsid w:val="006D16DC"/>
    <w:rsid w:val="006D1B16"/>
    <w:rsid w:val="006D1C5B"/>
    <w:rsid w:val="006D1DC3"/>
    <w:rsid w:val="006D1EB9"/>
    <w:rsid w:val="006D2026"/>
    <w:rsid w:val="006D20BC"/>
    <w:rsid w:val="006D2283"/>
    <w:rsid w:val="006D22C3"/>
    <w:rsid w:val="006D2431"/>
    <w:rsid w:val="006D2458"/>
    <w:rsid w:val="006D24AC"/>
    <w:rsid w:val="006D24BA"/>
    <w:rsid w:val="006D2532"/>
    <w:rsid w:val="006D2689"/>
    <w:rsid w:val="006D26B2"/>
    <w:rsid w:val="006D2860"/>
    <w:rsid w:val="006D29C0"/>
    <w:rsid w:val="006D2B94"/>
    <w:rsid w:val="006D2C6D"/>
    <w:rsid w:val="006D2CB9"/>
    <w:rsid w:val="006D2FD5"/>
    <w:rsid w:val="006D30F1"/>
    <w:rsid w:val="006D32EE"/>
    <w:rsid w:val="006D33B2"/>
    <w:rsid w:val="006D33D2"/>
    <w:rsid w:val="006D3486"/>
    <w:rsid w:val="006D3653"/>
    <w:rsid w:val="006D384E"/>
    <w:rsid w:val="006D390E"/>
    <w:rsid w:val="006D3977"/>
    <w:rsid w:val="006D3988"/>
    <w:rsid w:val="006D39C5"/>
    <w:rsid w:val="006D39E4"/>
    <w:rsid w:val="006D3A01"/>
    <w:rsid w:val="006D3A30"/>
    <w:rsid w:val="006D3BDF"/>
    <w:rsid w:val="006D3C17"/>
    <w:rsid w:val="006D3D7C"/>
    <w:rsid w:val="006D3FAF"/>
    <w:rsid w:val="006D3FFA"/>
    <w:rsid w:val="006D4005"/>
    <w:rsid w:val="006D4169"/>
    <w:rsid w:val="006D41DC"/>
    <w:rsid w:val="006D4224"/>
    <w:rsid w:val="006D42D5"/>
    <w:rsid w:val="006D4455"/>
    <w:rsid w:val="006D4499"/>
    <w:rsid w:val="006D45D0"/>
    <w:rsid w:val="006D46AE"/>
    <w:rsid w:val="006D47EC"/>
    <w:rsid w:val="006D4B50"/>
    <w:rsid w:val="006D4B79"/>
    <w:rsid w:val="006D4C6C"/>
    <w:rsid w:val="006D50E6"/>
    <w:rsid w:val="006D50FB"/>
    <w:rsid w:val="006D5187"/>
    <w:rsid w:val="006D52D2"/>
    <w:rsid w:val="006D5483"/>
    <w:rsid w:val="006D554B"/>
    <w:rsid w:val="006D5593"/>
    <w:rsid w:val="006D5676"/>
    <w:rsid w:val="006D56AA"/>
    <w:rsid w:val="006D5A38"/>
    <w:rsid w:val="006D5A53"/>
    <w:rsid w:val="006D5A61"/>
    <w:rsid w:val="006D5A70"/>
    <w:rsid w:val="006D5B8A"/>
    <w:rsid w:val="006D5C1C"/>
    <w:rsid w:val="006D5D37"/>
    <w:rsid w:val="006D5E8D"/>
    <w:rsid w:val="006D5E94"/>
    <w:rsid w:val="006D5EEA"/>
    <w:rsid w:val="006D5FD2"/>
    <w:rsid w:val="006D5FE3"/>
    <w:rsid w:val="006D5FFB"/>
    <w:rsid w:val="006D60FD"/>
    <w:rsid w:val="006D6612"/>
    <w:rsid w:val="006D663A"/>
    <w:rsid w:val="006D66D3"/>
    <w:rsid w:val="006D68EB"/>
    <w:rsid w:val="006D6B02"/>
    <w:rsid w:val="006D6B26"/>
    <w:rsid w:val="006D6C87"/>
    <w:rsid w:val="006D6EBA"/>
    <w:rsid w:val="006D6EE9"/>
    <w:rsid w:val="006D6EFB"/>
    <w:rsid w:val="006D6F0F"/>
    <w:rsid w:val="006D6F8E"/>
    <w:rsid w:val="006D701A"/>
    <w:rsid w:val="006D71C6"/>
    <w:rsid w:val="006D738B"/>
    <w:rsid w:val="006D743D"/>
    <w:rsid w:val="006D746D"/>
    <w:rsid w:val="006D7477"/>
    <w:rsid w:val="006D7481"/>
    <w:rsid w:val="006D75ED"/>
    <w:rsid w:val="006D783D"/>
    <w:rsid w:val="006D79F0"/>
    <w:rsid w:val="006D7A51"/>
    <w:rsid w:val="006D7AC6"/>
    <w:rsid w:val="006D7C61"/>
    <w:rsid w:val="006D7C66"/>
    <w:rsid w:val="006D7CF8"/>
    <w:rsid w:val="006D7D52"/>
    <w:rsid w:val="006D7D5A"/>
    <w:rsid w:val="006D7DF0"/>
    <w:rsid w:val="006D7F08"/>
    <w:rsid w:val="006E021A"/>
    <w:rsid w:val="006E02F4"/>
    <w:rsid w:val="006E034F"/>
    <w:rsid w:val="006E0358"/>
    <w:rsid w:val="006E0451"/>
    <w:rsid w:val="006E058D"/>
    <w:rsid w:val="006E059E"/>
    <w:rsid w:val="006E05FE"/>
    <w:rsid w:val="006E0747"/>
    <w:rsid w:val="006E09D3"/>
    <w:rsid w:val="006E0C2A"/>
    <w:rsid w:val="006E0C46"/>
    <w:rsid w:val="006E0DA7"/>
    <w:rsid w:val="006E1045"/>
    <w:rsid w:val="006E1122"/>
    <w:rsid w:val="006E1163"/>
    <w:rsid w:val="006E11A3"/>
    <w:rsid w:val="006E11A9"/>
    <w:rsid w:val="006E12B6"/>
    <w:rsid w:val="006E12D6"/>
    <w:rsid w:val="006E1321"/>
    <w:rsid w:val="006E133D"/>
    <w:rsid w:val="006E1482"/>
    <w:rsid w:val="006E14DF"/>
    <w:rsid w:val="006E15B8"/>
    <w:rsid w:val="006E15BB"/>
    <w:rsid w:val="006E15F9"/>
    <w:rsid w:val="006E1670"/>
    <w:rsid w:val="006E170A"/>
    <w:rsid w:val="006E180F"/>
    <w:rsid w:val="006E1855"/>
    <w:rsid w:val="006E1C02"/>
    <w:rsid w:val="006E1D13"/>
    <w:rsid w:val="006E1D79"/>
    <w:rsid w:val="006E1D7F"/>
    <w:rsid w:val="006E1D8C"/>
    <w:rsid w:val="006E1D94"/>
    <w:rsid w:val="006E1E1C"/>
    <w:rsid w:val="006E1E57"/>
    <w:rsid w:val="006E1E97"/>
    <w:rsid w:val="006E1FF7"/>
    <w:rsid w:val="006E2036"/>
    <w:rsid w:val="006E20F3"/>
    <w:rsid w:val="006E2212"/>
    <w:rsid w:val="006E229D"/>
    <w:rsid w:val="006E22D9"/>
    <w:rsid w:val="006E2505"/>
    <w:rsid w:val="006E267C"/>
    <w:rsid w:val="006E26CF"/>
    <w:rsid w:val="006E26D2"/>
    <w:rsid w:val="006E2899"/>
    <w:rsid w:val="006E2D0E"/>
    <w:rsid w:val="006E2D48"/>
    <w:rsid w:val="006E2D6E"/>
    <w:rsid w:val="006E2F4D"/>
    <w:rsid w:val="006E3016"/>
    <w:rsid w:val="006E3110"/>
    <w:rsid w:val="006E3116"/>
    <w:rsid w:val="006E3259"/>
    <w:rsid w:val="006E33BF"/>
    <w:rsid w:val="006E34B3"/>
    <w:rsid w:val="006E350B"/>
    <w:rsid w:val="006E3644"/>
    <w:rsid w:val="006E381B"/>
    <w:rsid w:val="006E3A65"/>
    <w:rsid w:val="006E3B79"/>
    <w:rsid w:val="006E3B7E"/>
    <w:rsid w:val="006E3CF1"/>
    <w:rsid w:val="006E3D74"/>
    <w:rsid w:val="006E3E62"/>
    <w:rsid w:val="006E3EBD"/>
    <w:rsid w:val="006E40C6"/>
    <w:rsid w:val="006E43E2"/>
    <w:rsid w:val="006E4401"/>
    <w:rsid w:val="006E4481"/>
    <w:rsid w:val="006E4594"/>
    <w:rsid w:val="006E4679"/>
    <w:rsid w:val="006E468A"/>
    <w:rsid w:val="006E46FB"/>
    <w:rsid w:val="006E474E"/>
    <w:rsid w:val="006E4804"/>
    <w:rsid w:val="006E493C"/>
    <w:rsid w:val="006E4A05"/>
    <w:rsid w:val="006E4AED"/>
    <w:rsid w:val="006E4B3A"/>
    <w:rsid w:val="006E4C4E"/>
    <w:rsid w:val="006E5026"/>
    <w:rsid w:val="006E504B"/>
    <w:rsid w:val="006E504D"/>
    <w:rsid w:val="006E5095"/>
    <w:rsid w:val="006E50D2"/>
    <w:rsid w:val="006E5180"/>
    <w:rsid w:val="006E5289"/>
    <w:rsid w:val="006E5372"/>
    <w:rsid w:val="006E543B"/>
    <w:rsid w:val="006E5536"/>
    <w:rsid w:val="006E5578"/>
    <w:rsid w:val="006E5664"/>
    <w:rsid w:val="006E574D"/>
    <w:rsid w:val="006E5750"/>
    <w:rsid w:val="006E5788"/>
    <w:rsid w:val="006E59AF"/>
    <w:rsid w:val="006E59B5"/>
    <w:rsid w:val="006E5BBC"/>
    <w:rsid w:val="006E5C77"/>
    <w:rsid w:val="006E5DDC"/>
    <w:rsid w:val="006E5DFC"/>
    <w:rsid w:val="006E5E97"/>
    <w:rsid w:val="006E61F9"/>
    <w:rsid w:val="006E6226"/>
    <w:rsid w:val="006E62BB"/>
    <w:rsid w:val="006E62F5"/>
    <w:rsid w:val="006E6544"/>
    <w:rsid w:val="006E6627"/>
    <w:rsid w:val="006E67D9"/>
    <w:rsid w:val="006E6947"/>
    <w:rsid w:val="006E698D"/>
    <w:rsid w:val="006E699A"/>
    <w:rsid w:val="006E6A32"/>
    <w:rsid w:val="006E6A92"/>
    <w:rsid w:val="006E6B69"/>
    <w:rsid w:val="006E6BA9"/>
    <w:rsid w:val="006E6C24"/>
    <w:rsid w:val="006E6D72"/>
    <w:rsid w:val="006E6E88"/>
    <w:rsid w:val="006E6EEB"/>
    <w:rsid w:val="006E6F15"/>
    <w:rsid w:val="006E6F37"/>
    <w:rsid w:val="006E6F45"/>
    <w:rsid w:val="006E6FBB"/>
    <w:rsid w:val="006E712B"/>
    <w:rsid w:val="006E732E"/>
    <w:rsid w:val="006E73A3"/>
    <w:rsid w:val="006E742E"/>
    <w:rsid w:val="006E7564"/>
    <w:rsid w:val="006E7591"/>
    <w:rsid w:val="006E75A5"/>
    <w:rsid w:val="006E7678"/>
    <w:rsid w:val="006E767D"/>
    <w:rsid w:val="006E7784"/>
    <w:rsid w:val="006E77EA"/>
    <w:rsid w:val="006E7A23"/>
    <w:rsid w:val="006E7AA1"/>
    <w:rsid w:val="006E7AB3"/>
    <w:rsid w:val="006E7BAA"/>
    <w:rsid w:val="006E7CAA"/>
    <w:rsid w:val="006E7E7C"/>
    <w:rsid w:val="006E7ECD"/>
    <w:rsid w:val="006E7F5D"/>
    <w:rsid w:val="006E7F83"/>
    <w:rsid w:val="006E7FBD"/>
    <w:rsid w:val="006F03FE"/>
    <w:rsid w:val="006F0489"/>
    <w:rsid w:val="006F049A"/>
    <w:rsid w:val="006F0601"/>
    <w:rsid w:val="006F06AB"/>
    <w:rsid w:val="006F070C"/>
    <w:rsid w:val="006F074F"/>
    <w:rsid w:val="006F08C5"/>
    <w:rsid w:val="006F0B8B"/>
    <w:rsid w:val="006F0D0D"/>
    <w:rsid w:val="006F0E04"/>
    <w:rsid w:val="006F0E10"/>
    <w:rsid w:val="006F0FBC"/>
    <w:rsid w:val="006F14C5"/>
    <w:rsid w:val="006F15D9"/>
    <w:rsid w:val="006F1702"/>
    <w:rsid w:val="006F18C1"/>
    <w:rsid w:val="006F1A8B"/>
    <w:rsid w:val="006F1C1D"/>
    <w:rsid w:val="006F1D0A"/>
    <w:rsid w:val="006F1D17"/>
    <w:rsid w:val="006F1D5E"/>
    <w:rsid w:val="006F1FCE"/>
    <w:rsid w:val="006F20A1"/>
    <w:rsid w:val="006F20A9"/>
    <w:rsid w:val="006F22D3"/>
    <w:rsid w:val="006F246E"/>
    <w:rsid w:val="006F25CA"/>
    <w:rsid w:val="006F2627"/>
    <w:rsid w:val="006F271C"/>
    <w:rsid w:val="006F28EA"/>
    <w:rsid w:val="006F29C2"/>
    <w:rsid w:val="006F29D2"/>
    <w:rsid w:val="006F29FD"/>
    <w:rsid w:val="006F2D5C"/>
    <w:rsid w:val="006F2DF5"/>
    <w:rsid w:val="006F2DF6"/>
    <w:rsid w:val="006F2E0F"/>
    <w:rsid w:val="006F2EB7"/>
    <w:rsid w:val="006F3127"/>
    <w:rsid w:val="006F3295"/>
    <w:rsid w:val="006F32D6"/>
    <w:rsid w:val="006F33DE"/>
    <w:rsid w:val="006F34F7"/>
    <w:rsid w:val="006F36B5"/>
    <w:rsid w:val="006F3700"/>
    <w:rsid w:val="006F3719"/>
    <w:rsid w:val="006F3780"/>
    <w:rsid w:val="006F378E"/>
    <w:rsid w:val="006F3991"/>
    <w:rsid w:val="006F39C1"/>
    <w:rsid w:val="006F39DF"/>
    <w:rsid w:val="006F39F8"/>
    <w:rsid w:val="006F3A6C"/>
    <w:rsid w:val="006F3B5D"/>
    <w:rsid w:val="006F3C74"/>
    <w:rsid w:val="006F3DB8"/>
    <w:rsid w:val="006F3DD1"/>
    <w:rsid w:val="006F3E83"/>
    <w:rsid w:val="006F3EAA"/>
    <w:rsid w:val="006F4287"/>
    <w:rsid w:val="006F42EE"/>
    <w:rsid w:val="006F43EE"/>
    <w:rsid w:val="006F4415"/>
    <w:rsid w:val="006F446D"/>
    <w:rsid w:val="006F45F2"/>
    <w:rsid w:val="006F46C5"/>
    <w:rsid w:val="006F482C"/>
    <w:rsid w:val="006F485A"/>
    <w:rsid w:val="006F48C4"/>
    <w:rsid w:val="006F4BB7"/>
    <w:rsid w:val="006F4C67"/>
    <w:rsid w:val="006F4CEE"/>
    <w:rsid w:val="006F4F06"/>
    <w:rsid w:val="006F4FB9"/>
    <w:rsid w:val="006F51E6"/>
    <w:rsid w:val="006F52C6"/>
    <w:rsid w:val="006F52DD"/>
    <w:rsid w:val="006F5379"/>
    <w:rsid w:val="006F54D3"/>
    <w:rsid w:val="006F5518"/>
    <w:rsid w:val="006F5769"/>
    <w:rsid w:val="006F57F4"/>
    <w:rsid w:val="006F5936"/>
    <w:rsid w:val="006F59BB"/>
    <w:rsid w:val="006F59FD"/>
    <w:rsid w:val="006F5A3A"/>
    <w:rsid w:val="006F5A43"/>
    <w:rsid w:val="006F5A4C"/>
    <w:rsid w:val="006F5AF3"/>
    <w:rsid w:val="006F5D12"/>
    <w:rsid w:val="006F5D6E"/>
    <w:rsid w:val="006F5E3F"/>
    <w:rsid w:val="006F5E9D"/>
    <w:rsid w:val="006F5EB9"/>
    <w:rsid w:val="006F5F7E"/>
    <w:rsid w:val="006F610E"/>
    <w:rsid w:val="006F612D"/>
    <w:rsid w:val="006F627F"/>
    <w:rsid w:val="006F6296"/>
    <w:rsid w:val="006F62E6"/>
    <w:rsid w:val="006F6356"/>
    <w:rsid w:val="006F6400"/>
    <w:rsid w:val="006F6474"/>
    <w:rsid w:val="006F6510"/>
    <w:rsid w:val="006F6536"/>
    <w:rsid w:val="006F66C1"/>
    <w:rsid w:val="006F67DE"/>
    <w:rsid w:val="006F68BB"/>
    <w:rsid w:val="006F68C0"/>
    <w:rsid w:val="006F6968"/>
    <w:rsid w:val="006F6A5A"/>
    <w:rsid w:val="006F6AB3"/>
    <w:rsid w:val="006F6BE4"/>
    <w:rsid w:val="006F6E24"/>
    <w:rsid w:val="006F6E91"/>
    <w:rsid w:val="006F6E9F"/>
    <w:rsid w:val="006F6F0F"/>
    <w:rsid w:val="006F6F82"/>
    <w:rsid w:val="006F6FDD"/>
    <w:rsid w:val="006F7057"/>
    <w:rsid w:val="006F71C3"/>
    <w:rsid w:val="006F73CB"/>
    <w:rsid w:val="006F742D"/>
    <w:rsid w:val="006F74E9"/>
    <w:rsid w:val="006F7559"/>
    <w:rsid w:val="006F7594"/>
    <w:rsid w:val="006F7649"/>
    <w:rsid w:val="006F788F"/>
    <w:rsid w:val="006F798A"/>
    <w:rsid w:val="006F79B3"/>
    <w:rsid w:val="006F7C37"/>
    <w:rsid w:val="007001E2"/>
    <w:rsid w:val="007003B5"/>
    <w:rsid w:val="0070051F"/>
    <w:rsid w:val="007005A5"/>
    <w:rsid w:val="007005BF"/>
    <w:rsid w:val="0070063A"/>
    <w:rsid w:val="00700771"/>
    <w:rsid w:val="007008AC"/>
    <w:rsid w:val="007008E8"/>
    <w:rsid w:val="0070101A"/>
    <w:rsid w:val="007011F8"/>
    <w:rsid w:val="0070164B"/>
    <w:rsid w:val="00701955"/>
    <w:rsid w:val="00701B0B"/>
    <w:rsid w:val="00701EB4"/>
    <w:rsid w:val="00701F2B"/>
    <w:rsid w:val="00702098"/>
    <w:rsid w:val="00702329"/>
    <w:rsid w:val="00702379"/>
    <w:rsid w:val="00702383"/>
    <w:rsid w:val="00702787"/>
    <w:rsid w:val="00702835"/>
    <w:rsid w:val="00702886"/>
    <w:rsid w:val="007029D9"/>
    <w:rsid w:val="00702B3E"/>
    <w:rsid w:val="00702B67"/>
    <w:rsid w:val="00702DCB"/>
    <w:rsid w:val="00702E86"/>
    <w:rsid w:val="00702E92"/>
    <w:rsid w:val="007030CF"/>
    <w:rsid w:val="00703160"/>
    <w:rsid w:val="00703473"/>
    <w:rsid w:val="00703584"/>
    <w:rsid w:val="007035A6"/>
    <w:rsid w:val="007035BD"/>
    <w:rsid w:val="007036EC"/>
    <w:rsid w:val="007036FF"/>
    <w:rsid w:val="0070375C"/>
    <w:rsid w:val="00703B94"/>
    <w:rsid w:val="00703CB1"/>
    <w:rsid w:val="00703CBB"/>
    <w:rsid w:val="00703CC6"/>
    <w:rsid w:val="00703DAC"/>
    <w:rsid w:val="00703EA2"/>
    <w:rsid w:val="00703F6C"/>
    <w:rsid w:val="00703FCD"/>
    <w:rsid w:val="00704249"/>
    <w:rsid w:val="0070429E"/>
    <w:rsid w:val="007042A5"/>
    <w:rsid w:val="0070438A"/>
    <w:rsid w:val="007043D6"/>
    <w:rsid w:val="00704897"/>
    <w:rsid w:val="007048D6"/>
    <w:rsid w:val="00704AB9"/>
    <w:rsid w:val="00704C2D"/>
    <w:rsid w:val="00704C69"/>
    <w:rsid w:val="00704DFC"/>
    <w:rsid w:val="00705160"/>
    <w:rsid w:val="0070524B"/>
    <w:rsid w:val="0070525F"/>
    <w:rsid w:val="007056C7"/>
    <w:rsid w:val="0070571B"/>
    <w:rsid w:val="007057F9"/>
    <w:rsid w:val="007058EF"/>
    <w:rsid w:val="00705A4A"/>
    <w:rsid w:val="00705B5C"/>
    <w:rsid w:val="00705B6F"/>
    <w:rsid w:val="00705D85"/>
    <w:rsid w:val="00705FA9"/>
    <w:rsid w:val="00706062"/>
    <w:rsid w:val="0070615D"/>
    <w:rsid w:val="007061DD"/>
    <w:rsid w:val="00706200"/>
    <w:rsid w:val="007062E6"/>
    <w:rsid w:val="00706402"/>
    <w:rsid w:val="0070650C"/>
    <w:rsid w:val="0070653B"/>
    <w:rsid w:val="00706626"/>
    <w:rsid w:val="00706717"/>
    <w:rsid w:val="007068AC"/>
    <w:rsid w:val="00706ABE"/>
    <w:rsid w:val="00706AF6"/>
    <w:rsid w:val="00706C67"/>
    <w:rsid w:val="00706DE0"/>
    <w:rsid w:val="00707231"/>
    <w:rsid w:val="0070742E"/>
    <w:rsid w:val="00707569"/>
    <w:rsid w:val="007076F7"/>
    <w:rsid w:val="00707D2F"/>
    <w:rsid w:val="00710060"/>
    <w:rsid w:val="007103D5"/>
    <w:rsid w:val="007103E8"/>
    <w:rsid w:val="0071049D"/>
    <w:rsid w:val="0071049E"/>
    <w:rsid w:val="00710531"/>
    <w:rsid w:val="00710778"/>
    <w:rsid w:val="007107BB"/>
    <w:rsid w:val="00710805"/>
    <w:rsid w:val="0071085A"/>
    <w:rsid w:val="00710929"/>
    <w:rsid w:val="00710A46"/>
    <w:rsid w:val="00710C43"/>
    <w:rsid w:val="00710CD2"/>
    <w:rsid w:val="00710E4F"/>
    <w:rsid w:val="00710F1C"/>
    <w:rsid w:val="00710FE2"/>
    <w:rsid w:val="0071104C"/>
    <w:rsid w:val="007110B4"/>
    <w:rsid w:val="00711104"/>
    <w:rsid w:val="00711236"/>
    <w:rsid w:val="00711318"/>
    <w:rsid w:val="00711447"/>
    <w:rsid w:val="007114AE"/>
    <w:rsid w:val="0071157F"/>
    <w:rsid w:val="007115CA"/>
    <w:rsid w:val="0071164C"/>
    <w:rsid w:val="0071171E"/>
    <w:rsid w:val="00711756"/>
    <w:rsid w:val="007117AB"/>
    <w:rsid w:val="007118CE"/>
    <w:rsid w:val="0071196D"/>
    <w:rsid w:val="007119C9"/>
    <w:rsid w:val="00711A56"/>
    <w:rsid w:val="00711C7C"/>
    <w:rsid w:val="00711CDC"/>
    <w:rsid w:val="00711D28"/>
    <w:rsid w:val="00711F49"/>
    <w:rsid w:val="00711F62"/>
    <w:rsid w:val="007121C9"/>
    <w:rsid w:val="00712311"/>
    <w:rsid w:val="00712328"/>
    <w:rsid w:val="00712366"/>
    <w:rsid w:val="0071239E"/>
    <w:rsid w:val="00712666"/>
    <w:rsid w:val="007126DC"/>
    <w:rsid w:val="007127B1"/>
    <w:rsid w:val="007127E5"/>
    <w:rsid w:val="007129C4"/>
    <w:rsid w:val="007129EF"/>
    <w:rsid w:val="007129F4"/>
    <w:rsid w:val="00712A06"/>
    <w:rsid w:val="00712B41"/>
    <w:rsid w:val="00712BDD"/>
    <w:rsid w:val="00712C9F"/>
    <w:rsid w:val="00712CA4"/>
    <w:rsid w:val="00712CD9"/>
    <w:rsid w:val="00712D4B"/>
    <w:rsid w:val="00712ECA"/>
    <w:rsid w:val="00712F8E"/>
    <w:rsid w:val="00713145"/>
    <w:rsid w:val="007131F0"/>
    <w:rsid w:val="00713445"/>
    <w:rsid w:val="0071350F"/>
    <w:rsid w:val="0071373B"/>
    <w:rsid w:val="0071383F"/>
    <w:rsid w:val="00713CF3"/>
    <w:rsid w:val="00713E29"/>
    <w:rsid w:val="00713E54"/>
    <w:rsid w:val="00713E72"/>
    <w:rsid w:val="00713E7A"/>
    <w:rsid w:val="00713E9D"/>
    <w:rsid w:val="00713EB3"/>
    <w:rsid w:val="00714027"/>
    <w:rsid w:val="007140BC"/>
    <w:rsid w:val="00714110"/>
    <w:rsid w:val="00714177"/>
    <w:rsid w:val="007141B8"/>
    <w:rsid w:val="007141CE"/>
    <w:rsid w:val="00714230"/>
    <w:rsid w:val="00714285"/>
    <w:rsid w:val="00714361"/>
    <w:rsid w:val="007143C6"/>
    <w:rsid w:val="007143CF"/>
    <w:rsid w:val="00714400"/>
    <w:rsid w:val="00714458"/>
    <w:rsid w:val="007144D3"/>
    <w:rsid w:val="007144F0"/>
    <w:rsid w:val="007145EF"/>
    <w:rsid w:val="00714793"/>
    <w:rsid w:val="007147C2"/>
    <w:rsid w:val="0071485E"/>
    <w:rsid w:val="0071487E"/>
    <w:rsid w:val="00714A60"/>
    <w:rsid w:val="00714B0B"/>
    <w:rsid w:val="00714C24"/>
    <w:rsid w:val="00714D17"/>
    <w:rsid w:val="00714DCA"/>
    <w:rsid w:val="00714E4D"/>
    <w:rsid w:val="00714E57"/>
    <w:rsid w:val="007152E8"/>
    <w:rsid w:val="00715690"/>
    <w:rsid w:val="007156ED"/>
    <w:rsid w:val="00715738"/>
    <w:rsid w:val="00715949"/>
    <w:rsid w:val="00715C32"/>
    <w:rsid w:val="00715D31"/>
    <w:rsid w:val="00715D42"/>
    <w:rsid w:val="00715D67"/>
    <w:rsid w:val="00715E89"/>
    <w:rsid w:val="00715EB7"/>
    <w:rsid w:val="00715EFE"/>
    <w:rsid w:val="007160E9"/>
    <w:rsid w:val="007162A4"/>
    <w:rsid w:val="007162DA"/>
    <w:rsid w:val="00716368"/>
    <w:rsid w:val="0071650F"/>
    <w:rsid w:val="00716525"/>
    <w:rsid w:val="0071674C"/>
    <w:rsid w:val="0071678D"/>
    <w:rsid w:val="007167A1"/>
    <w:rsid w:val="007168E0"/>
    <w:rsid w:val="00716A8D"/>
    <w:rsid w:val="00716AAC"/>
    <w:rsid w:val="00716B46"/>
    <w:rsid w:val="00716BC6"/>
    <w:rsid w:val="00716C3C"/>
    <w:rsid w:val="00716C3D"/>
    <w:rsid w:val="00716C96"/>
    <w:rsid w:val="00716E0A"/>
    <w:rsid w:val="00716E0D"/>
    <w:rsid w:val="00716E90"/>
    <w:rsid w:val="0071704B"/>
    <w:rsid w:val="00717203"/>
    <w:rsid w:val="007172A3"/>
    <w:rsid w:val="007174AE"/>
    <w:rsid w:val="007175D2"/>
    <w:rsid w:val="007175E8"/>
    <w:rsid w:val="0071763A"/>
    <w:rsid w:val="007177A4"/>
    <w:rsid w:val="00717869"/>
    <w:rsid w:val="00717AF4"/>
    <w:rsid w:val="00717D3E"/>
    <w:rsid w:val="00717E33"/>
    <w:rsid w:val="00717E43"/>
    <w:rsid w:val="00717F17"/>
    <w:rsid w:val="00717FB1"/>
    <w:rsid w:val="00717FC7"/>
    <w:rsid w:val="007202CF"/>
    <w:rsid w:val="007203CF"/>
    <w:rsid w:val="00720421"/>
    <w:rsid w:val="00720493"/>
    <w:rsid w:val="007204D7"/>
    <w:rsid w:val="0072050D"/>
    <w:rsid w:val="0072055C"/>
    <w:rsid w:val="0072069A"/>
    <w:rsid w:val="00720774"/>
    <w:rsid w:val="007207E1"/>
    <w:rsid w:val="00720AC1"/>
    <w:rsid w:val="00720C07"/>
    <w:rsid w:val="00720C0B"/>
    <w:rsid w:val="00720C1A"/>
    <w:rsid w:val="00720C4F"/>
    <w:rsid w:val="00720CF6"/>
    <w:rsid w:val="00720E96"/>
    <w:rsid w:val="00720E97"/>
    <w:rsid w:val="00720EFA"/>
    <w:rsid w:val="0072107A"/>
    <w:rsid w:val="0072117B"/>
    <w:rsid w:val="007211A2"/>
    <w:rsid w:val="007212C5"/>
    <w:rsid w:val="00721307"/>
    <w:rsid w:val="00721352"/>
    <w:rsid w:val="00721428"/>
    <w:rsid w:val="007215B3"/>
    <w:rsid w:val="007215BA"/>
    <w:rsid w:val="00721646"/>
    <w:rsid w:val="00721876"/>
    <w:rsid w:val="00721B44"/>
    <w:rsid w:val="00721DAA"/>
    <w:rsid w:val="00721F24"/>
    <w:rsid w:val="00721F32"/>
    <w:rsid w:val="00721F57"/>
    <w:rsid w:val="00721F5A"/>
    <w:rsid w:val="00722127"/>
    <w:rsid w:val="00722144"/>
    <w:rsid w:val="0072214F"/>
    <w:rsid w:val="00722156"/>
    <w:rsid w:val="007221BE"/>
    <w:rsid w:val="0072223A"/>
    <w:rsid w:val="007223B3"/>
    <w:rsid w:val="007223D6"/>
    <w:rsid w:val="00722404"/>
    <w:rsid w:val="0072241E"/>
    <w:rsid w:val="00722561"/>
    <w:rsid w:val="00722575"/>
    <w:rsid w:val="0072259F"/>
    <w:rsid w:val="007225FE"/>
    <w:rsid w:val="00722657"/>
    <w:rsid w:val="0072283E"/>
    <w:rsid w:val="007228AB"/>
    <w:rsid w:val="007228E0"/>
    <w:rsid w:val="00722945"/>
    <w:rsid w:val="0072297A"/>
    <w:rsid w:val="00722A5F"/>
    <w:rsid w:val="00722A8C"/>
    <w:rsid w:val="00722C85"/>
    <w:rsid w:val="00722DDD"/>
    <w:rsid w:val="00723099"/>
    <w:rsid w:val="007230A0"/>
    <w:rsid w:val="00723168"/>
    <w:rsid w:val="007231D6"/>
    <w:rsid w:val="007232F0"/>
    <w:rsid w:val="007233B5"/>
    <w:rsid w:val="00723555"/>
    <w:rsid w:val="00723645"/>
    <w:rsid w:val="007238A4"/>
    <w:rsid w:val="00723ADC"/>
    <w:rsid w:val="0072413B"/>
    <w:rsid w:val="0072419D"/>
    <w:rsid w:val="00724618"/>
    <w:rsid w:val="00724653"/>
    <w:rsid w:val="007246AC"/>
    <w:rsid w:val="007247CB"/>
    <w:rsid w:val="007247DE"/>
    <w:rsid w:val="0072497B"/>
    <w:rsid w:val="00724AC4"/>
    <w:rsid w:val="00724B02"/>
    <w:rsid w:val="00724D52"/>
    <w:rsid w:val="00724ECF"/>
    <w:rsid w:val="00724F4B"/>
    <w:rsid w:val="00725057"/>
    <w:rsid w:val="0072517B"/>
    <w:rsid w:val="007252C5"/>
    <w:rsid w:val="00725549"/>
    <w:rsid w:val="00725646"/>
    <w:rsid w:val="0072568F"/>
    <w:rsid w:val="00725738"/>
    <w:rsid w:val="00725837"/>
    <w:rsid w:val="00725C31"/>
    <w:rsid w:val="00725D7B"/>
    <w:rsid w:val="00725DC5"/>
    <w:rsid w:val="00725DFC"/>
    <w:rsid w:val="007260F7"/>
    <w:rsid w:val="007261C1"/>
    <w:rsid w:val="007264E7"/>
    <w:rsid w:val="0072650B"/>
    <w:rsid w:val="00726558"/>
    <w:rsid w:val="0072657E"/>
    <w:rsid w:val="00726595"/>
    <w:rsid w:val="0072660C"/>
    <w:rsid w:val="00726B42"/>
    <w:rsid w:val="00726B6D"/>
    <w:rsid w:val="00726BF4"/>
    <w:rsid w:val="00726CA0"/>
    <w:rsid w:val="00726D12"/>
    <w:rsid w:val="0072705C"/>
    <w:rsid w:val="0072709B"/>
    <w:rsid w:val="0072711A"/>
    <w:rsid w:val="00727182"/>
    <w:rsid w:val="0072735C"/>
    <w:rsid w:val="007276C6"/>
    <w:rsid w:val="00727755"/>
    <w:rsid w:val="007277A6"/>
    <w:rsid w:val="00727810"/>
    <w:rsid w:val="007278CB"/>
    <w:rsid w:val="00727B8C"/>
    <w:rsid w:val="00727B93"/>
    <w:rsid w:val="00727D60"/>
    <w:rsid w:val="00727DE6"/>
    <w:rsid w:val="00727EBE"/>
    <w:rsid w:val="0073000E"/>
    <w:rsid w:val="007301E9"/>
    <w:rsid w:val="0073022D"/>
    <w:rsid w:val="00730292"/>
    <w:rsid w:val="0073035E"/>
    <w:rsid w:val="0073050D"/>
    <w:rsid w:val="0073052A"/>
    <w:rsid w:val="0073054B"/>
    <w:rsid w:val="007305DA"/>
    <w:rsid w:val="00730784"/>
    <w:rsid w:val="007307E5"/>
    <w:rsid w:val="007308A5"/>
    <w:rsid w:val="00730959"/>
    <w:rsid w:val="007309E3"/>
    <w:rsid w:val="00730A3C"/>
    <w:rsid w:val="00730B92"/>
    <w:rsid w:val="00730B9E"/>
    <w:rsid w:val="00730D90"/>
    <w:rsid w:val="007310FE"/>
    <w:rsid w:val="00731255"/>
    <w:rsid w:val="007312EF"/>
    <w:rsid w:val="007315E9"/>
    <w:rsid w:val="00731740"/>
    <w:rsid w:val="007317A9"/>
    <w:rsid w:val="00731841"/>
    <w:rsid w:val="007318AA"/>
    <w:rsid w:val="007318CB"/>
    <w:rsid w:val="00731B1B"/>
    <w:rsid w:val="007321F1"/>
    <w:rsid w:val="007322D5"/>
    <w:rsid w:val="00732349"/>
    <w:rsid w:val="00732496"/>
    <w:rsid w:val="0073259A"/>
    <w:rsid w:val="00732759"/>
    <w:rsid w:val="00732827"/>
    <w:rsid w:val="00732A3B"/>
    <w:rsid w:val="00732B71"/>
    <w:rsid w:val="00732B90"/>
    <w:rsid w:val="00732BFC"/>
    <w:rsid w:val="00732D84"/>
    <w:rsid w:val="00732DDC"/>
    <w:rsid w:val="00732DE4"/>
    <w:rsid w:val="00732E37"/>
    <w:rsid w:val="00732EF2"/>
    <w:rsid w:val="00732F84"/>
    <w:rsid w:val="007330F9"/>
    <w:rsid w:val="00733377"/>
    <w:rsid w:val="00733407"/>
    <w:rsid w:val="00733684"/>
    <w:rsid w:val="00733853"/>
    <w:rsid w:val="00733ACD"/>
    <w:rsid w:val="00733C79"/>
    <w:rsid w:val="00733D94"/>
    <w:rsid w:val="00733DB4"/>
    <w:rsid w:val="00733E97"/>
    <w:rsid w:val="00733FA6"/>
    <w:rsid w:val="0073404A"/>
    <w:rsid w:val="0073405D"/>
    <w:rsid w:val="00734207"/>
    <w:rsid w:val="00734358"/>
    <w:rsid w:val="0073447A"/>
    <w:rsid w:val="00734496"/>
    <w:rsid w:val="0073455F"/>
    <w:rsid w:val="00734632"/>
    <w:rsid w:val="00734779"/>
    <w:rsid w:val="007347B0"/>
    <w:rsid w:val="00734805"/>
    <w:rsid w:val="00734A94"/>
    <w:rsid w:val="00734B1D"/>
    <w:rsid w:val="00734CFA"/>
    <w:rsid w:val="00734D6A"/>
    <w:rsid w:val="00734D72"/>
    <w:rsid w:val="00734E30"/>
    <w:rsid w:val="00734F3F"/>
    <w:rsid w:val="0073526E"/>
    <w:rsid w:val="00735353"/>
    <w:rsid w:val="00735360"/>
    <w:rsid w:val="00735489"/>
    <w:rsid w:val="007354B8"/>
    <w:rsid w:val="007354EE"/>
    <w:rsid w:val="007355AB"/>
    <w:rsid w:val="00735621"/>
    <w:rsid w:val="0073579A"/>
    <w:rsid w:val="007357D0"/>
    <w:rsid w:val="00735919"/>
    <w:rsid w:val="007359CA"/>
    <w:rsid w:val="00735A3D"/>
    <w:rsid w:val="00735AEA"/>
    <w:rsid w:val="00735BEA"/>
    <w:rsid w:val="00735CFD"/>
    <w:rsid w:val="00735D0E"/>
    <w:rsid w:val="00735E1A"/>
    <w:rsid w:val="00735E21"/>
    <w:rsid w:val="00735F89"/>
    <w:rsid w:val="00736183"/>
    <w:rsid w:val="0073622E"/>
    <w:rsid w:val="00736315"/>
    <w:rsid w:val="00736364"/>
    <w:rsid w:val="007363B6"/>
    <w:rsid w:val="007366CC"/>
    <w:rsid w:val="007366E8"/>
    <w:rsid w:val="007369C0"/>
    <w:rsid w:val="00736A41"/>
    <w:rsid w:val="00736AC8"/>
    <w:rsid w:val="00736B02"/>
    <w:rsid w:val="00736B20"/>
    <w:rsid w:val="00736BEE"/>
    <w:rsid w:val="00736C4A"/>
    <w:rsid w:val="00736CDF"/>
    <w:rsid w:val="00736D08"/>
    <w:rsid w:val="00736DD6"/>
    <w:rsid w:val="00736FB7"/>
    <w:rsid w:val="00736FDF"/>
    <w:rsid w:val="007370DF"/>
    <w:rsid w:val="00737151"/>
    <w:rsid w:val="00737299"/>
    <w:rsid w:val="007374DE"/>
    <w:rsid w:val="00737633"/>
    <w:rsid w:val="00737A58"/>
    <w:rsid w:val="00737B30"/>
    <w:rsid w:val="00737B46"/>
    <w:rsid w:val="00737C66"/>
    <w:rsid w:val="00737CEB"/>
    <w:rsid w:val="00737E85"/>
    <w:rsid w:val="00737FC9"/>
    <w:rsid w:val="007400B6"/>
    <w:rsid w:val="00740102"/>
    <w:rsid w:val="0074015D"/>
    <w:rsid w:val="00740198"/>
    <w:rsid w:val="00740298"/>
    <w:rsid w:val="00740383"/>
    <w:rsid w:val="00740408"/>
    <w:rsid w:val="00740522"/>
    <w:rsid w:val="007406E9"/>
    <w:rsid w:val="007407E9"/>
    <w:rsid w:val="007408B8"/>
    <w:rsid w:val="00740980"/>
    <w:rsid w:val="007409FD"/>
    <w:rsid w:val="00740A9C"/>
    <w:rsid w:val="00740E14"/>
    <w:rsid w:val="00740E65"/>
    <w:rsid w:val="00741035"/>
    <w:rsid w:val="00741122"/>
    <w:rsid w:val="007412B9"/>
    <w:rsid w:val="007412ED"/>
    <w:rsid w:val="00741497"/>
    <w:rsid w:val="0074177C"/>
    <w:rsid w:val="007417A4"/>
    <w:rsid w:val="007417E8"/>
    <w:rsid w:val="007418A9"/>
    <w:rsid w:val="007418B5"/>
    <w:rsid w:val="007418EB"/>
    <w:rsid w:val="0074199C"/>
    <w:rsid w:val="00741AF0"/>
    <w:rsid w:val="00741CEB"/>
    <w:rsid w:val="00741CF0"/>
    <w:rsid w:val="00742069"/>
    <w:rsid w:val="0074208D"/>
    <w:rsid w:val="00742234"/>
    <w:rsid w:val="0074228D"/>
    <w:rsid w:val="00742374"/>
    <w:rsid w:val="007426DD"/>
    <w:rsid w:val="007428D8"/>
    <w:rsid w:val="00742B1E"/>
    <w:rsid w:val="00742B31"/>
    <w:rsid w:val="00742B4B"/>
    <w:rsid w:val="00742BB2"/>
    <w:rsid w:val="007430D0"/>
    <w:rsid w:val="00743240"/>
    <w:rsid w:val="007433EE"/>
    <w:rsid w:val="00743582"/>
    <w:rsid w:val="0074374F"/>
    <w:rsid w:val="007437F6"/>
    <w:rsid w:val="00743865"/>
    <w:rsid w:val="00743999"/>
    <w:rsid w:val="00743A11"/>
    <w:rsid w:val="00743BFE"/>
    <w:rsid w:val="00743C3A"/>
    <w:rsid w:val="00743C9A"/>
    <w:rsid w:val="00743CBA"/>
    <w:rsid w:val="00743DC5"/>
    <w:rsid w:val="00743DDA"/>
    <w:rsid w:val="00743E7C"/>
    <w:rsid w:val="00743F62"/>
    <w:rsid w:val="0074409C"/>
    <w:rsid w:val="0074427E"/>
    <w:rsid w:val="00744534"/>
    <w:rsid w:val="00744717"/>
    <w:rsid w:val="007448FA"/>
    <w:rsid w:val="00744BB1"/>
    <w:rsid w:val="00744C01"/>
    <w:rsid w:val="00744C47"/>
    <w:rsid w:val="00744CC9"/>
    <w:rsid w:val="00744CD4"/>
    <w:rsid w:val="00744CFB"/>
    <w:rsid w:val="00744E14"/>
    <w:rsid w:val="00744FFB"/>
    <w:rsid w:val="00745145"/>
    <w:rsid w:val="0074514C"/>
    <w:rsid w:val="007451E9"/>
    <w:rsid w:val="00745264"/>
    <w:rsid w:val="0074529F"/>
    <w:rsid w:val="00745673"/>
    <w:rsid w:val="00745684"/>
    <w:rsid w:val="007456A8"/>
    <w:rsid w:val="00745929"/>
    <w:rsid w:val="0074595A"/>
    <w:rsid w:val="00745A07"/>
    <w:rsid w:val="00745AAF"/>
    <w:rsid w:val="00745B72"/>
    <w:rsid w:val="00745F3C"/>
    <w:rsid w:val="00746213"/>
    <w:rsid w:val="00746228"/>
    <w:rsid w:val="00746238"/>
    <w:rsid w:val="0074675D"/>
    <w:rsid w:val="00746A38"/>
    <w:rsid w:val="00746BB3"/>
    <w:rsid w:val="00746D17"/>
    <w:rsid w:val="00746DE5"/>
    <w:rsid w:val="00746EA2"/>
    <w:rsid w:val="007471E2"/>
    <w:rsid w:val="00747252"/>
    <w:rsid w:val="00747403"/>
    <w:rsid w:val="00747422"/>
    <w:rsid w:val="00747611"/>
    <w:rsid w:val="00747666"/>
    <w:rsid w:val="00747717"/>
    <w:rsid w:val="00747720"/>
    <w:rsid w:val="007478D2"/>
    <w:rsid w:val="00747925"/>
    <w:rsid w:val="00747AD2"/>
    <w:rsid w:val="00747B0C"/>
    <w:rsid w:val="00747B45"/>
    <w:rsid w:val="00747C0B"/>
    <w:rsid w:val="00747C31"/>
    <w:rsid w:val="00747C99"/>
    <w:rsid w:val="00747CF0"/>
    <w:rsid w:val="00747DB3"/>
    <w:rsid w:val="00747F87"/>
    <w:rsid w:val="00747F9A"/>
    <w:rsid w:val="00750260"/>
    <w:rsid w:val="007502C9"/>
    <w:rsid w:val="007505EB"/>
    <w:rsid w:val="007506C6"/>
    <w:rsid w:val="0075075C"/>
    <w:rsid w:val="00750852"/>
    <w:rsid w:val="00750994"/>
    <w:rsid w:val="00750B7C"/>
    <w:rsid w:val="00750BD1"/>
    <w:rsid w:val="00750D80"/>
    <w:rsid w:val="00750DF9"/>
    <w:rsid w:val="00750F7D"/>
    <w:rsid w:val="00750FB2"/>
    <w:rsid w:val="007510E8"/>
    <w:rsid w:val="007512E9"/>
    <w:rsid w:val="00751311"/>
    <w:rsid w:val="00751478"/>
    <w:rsid w:val="00751554"/>
    <w:rsid w:val="007516FD"/>
    <w:rsid w:val="007517C2"/>
    <w:rsid w:val="0075196B"/>
    <w:rsid w:val="00751B45"/>
    <w:rsid w:val="00751CB7"/>
    <w:rsid w:val="00751D04"/>
    <w:rsid w:val="00751F97"/>
    <w:rsid w:val="00751FB1"/>
    <w:rsid w:val="00752037"/>
    <w:rsid w:val="007521D3"/>
    <w:rsid w:val="00752228"/>
    <w:rsid w:val="00752670"/>
    <w:rsid w:val="00752A00"/>
    <w:rsid w:val="00752BAE"/>
    <w:rsid w:val="00752D87"/>
    <w:rsid w:val="00752F85"/>
    <w:rsid w:val="00753079"/>
    <w:rsid w:val="0075308C"/>
    <w:rsid w:val="0075312A"/>
    <w:rsid w:val="00753243"/>
    <w:rsid w:val="00753265"/>
    <w:rsid w:val="007533B5"/>
    <w:rsid w:val="007533D7"/>
    <w:rsid w:val="007534C6"/>
    <w:rsid w:val="00753603"/>
    <w:rsid w:val="0075361D"/>
    <w:rsid w:val="00753778"/>
    <w:rsid w:val="007538A1"/>
    <w:rsid w:val="0075390D"/>
    <w:rsid w:val="007539E0"/>
    <w:rsid w:val="00753A53"/>
    <w:rsid w:val="00753AAC"/>
    <w:rsid w:val="00753B5A"/>
    <w:rsid w:val="00753B63"/>
    <w:rsid w:val="00753CC1"/>
    <w:rsid w:val="0075400E"/>
    <w:rsid w:val="007540A8"/>
    <w:rsid w:val="00754146"/>
    <w:rsid w:val="00754150"/>
    <w:rsid w:val="0075418D"/>
    <w:rsid w:val="007541D0"/>
    <w:rsid w:val="0075442B"/>
    <w:rsid w:val="0075450B"/>
    <w:rsid w:val="00754570"/>
    <w:rsid w:val="00754721"/>
    <w:rsid w:val="00754AAE"/>
    <w:rsid w:val="00754C03"/>
    <w:rsid w:val="00754CD3"/>
    <w:rsid w:val="00754E12"/>
    <w:rsid w:val="00754EFD"/>
    <w:rsid w:val="00754EFF"/>
    <w:rsid w:val="00754F7B"/>
    <w:rsid w:val="00755017"/>
    <w:rsid w:val="007550DA"/>
    <w:rsid w:val="007551CE"/>
    <w:rsid w:val="007553FD"/>
    <w:rsid w:val="007554CB"/>
    <w:rsid w:val="007554E7"/>
    <w:rsid w:val="007555EA"/>
    <w:rsid w:val="007555FF"/>
    <w:rsid w:val="0075574B"/>
    <w:rsid w:val="0075591B"/>
    <w:rsid w:val="0075593C"/>
    <w:rsid w:val="0075598F"/>
    <w:rsid w:val="00755CAB"/>
    <w:rsid w:val="00755CF6"/>
    <w:rsid w:val="00755D23"/>
    <w:rsid w:val="00755FEF"/>
    <w:rsid w:val="0075614E"/>
    <w:rsid w:val="00756179"/>
    <w:rsid w:val="007561BE"/>
    <w:rsid w:val="00756249"/>
    <w:rsid w:val="007562F8"/>
    <w:rsid w:val="007564AC"/>
    <w:rsid w:val="007565B0"/>
    <w:rsid w:val="007565EB"/>
    <w:rsid w:val="00756646"/>
    <w:rsid w:val="007566FE"/>
    <w:rsid w:val="0075674F"/>
    <w:rsid w:val="00756764"/>
    <w:rsid w:val="00756859"/>
    <w:rsid w:val="007568E9"/>
    <w:rsid w:val="00756DD8"/>
    <w:rsid w:val="007572AD"/>
    <w:rsid w:val="007574C8"/>
    <w:rsid w:val="007574F9"/>
    <w:rsid w:val="00757631"/>
    <w:rsid w:val="00757777"/>
    <w:rsid w:val="007577BD"/>
    <w:rsid w:val="007579BF"/>
    <w:rsid w:val="00757AEA"/>
    <w:rsid w:val="00757B39"/>
    <w:rsid w:val="00757C5A"/>
    <w:rsid w:val="00757D80"/>
    <w:rsid w:val="00757DD8"/>
    <w:rsid w:val="00757EFD"/>
    <w:rsid w:val="007601D6"/>
    <w:rsid w:val="007602BC"/>
    <w:rsid w:val="0076040D"/>
    <w:rsid w:val="00760461"/>
    <w:rsid w:val="007605BF"/>
    <w:rsid w:val="0076069D"/>
    <w:rsid w:val="0076075E"/>
    <w:rsid w:val="0076076D"/>
    <w:rsid w:val="007607DF"/>
    <w:rsid w:val="0076080E"/>
    <w:rsid w:val="00760914"/>
    <w:rsid w:val="007609DA"/>
    <w:rsid w:val="00760A8C"/>
    <w:rsid w:val="00760AA5"/>
    <w:rsid w:val="00760B54"/>
    <w:rsid w:val="00760BC0"/>
    <w:rsid w:val="00760D0B"/>
    <w:rsid w:val="00760E20"/>
    <w:rsid w:val="00760F1D"/>
    <w:rsid w:val="00761038"/>
    <w:rsid w:val="00761473"/>
    <w:rsid w:val="00761557"/>
    <w:rsid w:val="00761796"/>
    <w:rsid w:val="007617C4"/>
    <w:rsid w:val="00761928"/>
    <w:rsid w:val="00761A32"/>
    <w:rsid w:val="00761DD2"/>
    <w:rsid w:val="00761EC2"/>
    <w:rsid w:val="00761F8A"/>
    <w:rsid w:val="00761FB5"/>
    <w:rsid w:val="00762096"/>
    <w:rsid w:val="007621EE"/>
    <w:rsid w:val="0076226A"/>
    <w:rsid w:val="007623A3"/>
    <w:rsid w:val="00762500"/>
    <w:rsid w:val="007626DF"/>
    <w:rsid w:val="00762759"/>
    <w:rsid w:val="0076277A"/>
    <w:rsid w:val="007629E6"/>
    <w:rsid w:val="00762B4D"/>
    <w:rsid w:val="00762C47"/>
    <w:rsid w:val="00762C99"/>
    <w:rsid w:val="00762D74"/>
    <w:rsid w:val="00762E9D"/>
    <w:rsid w:val="0076315C"/>
    <w:rsid w:val="0076323A"/>
    <w:rsid w:val="007632AC"/>
    <w:rsid w:val="0076337F"/>
    <w:rsid w:val="0076345F"/>
    <w:rsid w:val="007637E8"/>
    <w:rsid w:val="00763B0B"/>
    <w:rsid w:val="00763B0F"/>
    <w:rsid w:val="00763C5F"/>
    <w:rsid w:val="00763C7C"/>
    <w:rsid w:val="00763D25"/>
    <w:rsid w:val="00763E6E"/>
    <w:rsid w:val="00763F6D"/>
    <w:rsid w:val="007640AE"/>
    <w:rsid w:val="00764180"/>
    <w:rsid w:val="007641AE"/>
    <w:rsid w:val="0076430A"/>
    <w:rsid w:val="00764361"/>
    <w:rsid w:val="00764502"/>
    <w:rsid w:val="00764559"/>
    <w:rsid w:val="00764583"/>
    <w:rsid w:val="007646AE"/>
    <w:rsid w:val="007647DA"/>
    <w:rsid w:val="0076480F"/>
    <w:rsid w:val="0076494E"/>
    <w:rsid w:val="00764A65"/>
    <w:rsid w:val="00764B2A"/>
    <w:rsid w:val="00764B84"/>
    <w:rsid w:val="00764BFE"/>
    <w:rsid w:val="00764C09"/>
    <w:rsid w:val="00764CA4"/>
    <w:rsid w:val="00765232"/>
    <w:rsid w:val="00765351"/>
    <w:rsid w:val="00765488"/>
    <w:rsid w:val="007654CA"/>
    <w:rsid w:val="00765537"/>
    <w:rsid w:val="007656B9"/>
    <w:rsid w:val="00765770"/>
    <w:rsid w:val="007657BA"/>
    <w:rsid w:val="007658DD"/>
    <w:rsid w:val="0076596D"/>
    <w:rsid w:val="00765A51"/>
    <w:rsid w:val="00765AC5"/>
    <w:rsid w:val="00765C26"/>
    <w:rsid w:val="00765C40"/>
    <w:rsid w:val="00765D25"/>
    <w:rsid w:val="00765D85"/>
    <w:rsid w:val="00765F93"/>
    <w:rsid w:val="00766038"/>
    <w:rsid w:val="00766110"/>
    <w:rsid w:val="00766163"/>
    <w:rsid w:val="007663F3"/>
    <w:rsid w:val="00766414"/>
    <w:rsid w:val="00766464"/>
    <w:rsid w:val="007664C5"/>
    <w:rsid w:val="007664E4"/>
    <w:rsid w:val="00766789"/>
    <w:rsid w:val="007667C5"/>
    <w:rsid w:val="00766852"/>
    <w:rsid w:val="0076689C"/>
    <w:rsid w:val="007668CD"/>
    <w:rsid w:val="00766913"/>
    <w:rsid w:val="007669F4"/>
    <w:rsid w:val="007669FA"/>
    <w:rsid w:val="00766A08"/>
    <w:rsid w:val="00766BB6"/>
    <w:rsid w:val="00766DB0"/>
    <w:rsid w:val="00766F7C"/>
    <w:rsid w:val="00767161"/>
    <w:rsid w:val="00767448"/>
    <w:rsid w:val="007677FE"/>
    <w:rsid w:val="007678AA"/>
    <w:rsid w:val="00767A4D"/>
    <w:rsid w:val="00767B1A"/>
    <w:rsid w:val="00767C96"/>
    <w:rsid w:val="00767C9F"/>
    <w:rsid w:val="00767D21"/>
    <w:rsid w:val="00767E11"/>
    <w:rsid w:val="007700EA"/>
    <w:rsid w:val="0077022F"/>
    <w:rsid w:val="007705F7"/>
    <w:rsid w:val="00770609"/>
    <w:rsid w:val="00770AE5"/>
    <w:rsid w:val="00770CF0"/>
    <w:rsid w:val="00770D16"/>
    <w:rsid w:val="00771027"/>
    <w:rsid w:val="00771051"/>
    <w:rsid w:val="0077119D"/>
    <w:rsid w:val="007712AD"/>
    <w:rsid w:val="007716A3"/>
    <w:rsid w:val="007716DC"/>
    <w:rsid w:val="00771754"/>
    <w:rsid w:val="00771A58"/>
    <w:rsid w:val="00771A5D"/>
    <w:rsid w:val="00771AB4"/>
    <w:rsid w:val="00771EEE"/>
    <w:rsid w:val="00771FD9"/>
    <w:rsid w:val="00772090"/>
    <w:rsid w:val="00772129"/>
    <w:rsid w:val="00772136"/>
    <w:rsid w:val="007721D4"/>
    <w:rsid w:val="007722D9"/>
    <w:rsid w:val="007724BD"/>
    <w:rsid w:val="00772542"/>
    <w:rsid w:val="007726FA"/>
    <w:rsid w:val="00772767"/>
    <w:rsid w:val="007727D1"/>
    <w:rsid w:val="00772863"/>
    <w:rsid w:val="00772A6B"/>
    <w:rsid w:val="00772AD6"/>
    <w:rsid w:val="00772C03"/>
    <w:rsid w:val="00772C9E"/>
    <w:rsid w:val="00772D15"/>
    <w:rsid w:val="00772D51"/>
    <w:rsid w:val="00772E7F"/>
    <w:rsid w:val="00772FBE"/>
    <w:rsid w:val="00773008"/>
    <w:rsid w:val="007730CD"/>
    <w:rsid w:val="0077315E"/>
    <w:rsid w:val="0077332D"/>
    <w:rsid w:val="00773552"/>
    <w:rsid w:val="007736E4"/>
    <w:rsid w:val="007737A2"/>
    <w:rsid w:val="007737F8"/>
    <w:rsid w:val="00773814"/>
    <w:rsid w:val="007738B0"/>
    <w:rsid w:val="007739A4"/>
    <w:rsid w:val="00773A66"/>
    <w:rsid w:val="00773B58"/>
    <w:rsid w:val="00773D81"/>
    <w:rsid w:val="00773DBF"/>
    <w:rsid w:val="00773DDF"/>
    <w:rsid w:val="00773F6C"/>
    <w:rsid w:val="00773F9D"/>
    <w:rsid w:val="007741BF"/>
    <w:rsid w:val="00774250"/>
    <w:rsid w:val="00774312"/>
    <w:rsid w:val="007743E2"/>
    <w:rsid w:val="00774451"/>
    <w:rsid w:val="00774453"/>
    <w:rsid w:val="00774536"/>
    <w:rsid w:val="00774555"/>
    <w:rsid w:val="00774588"/>
    <w:rsid w:val="007745BC"/>
    <w:rsid w:val="007745E4"/>
    <w:rsid w:val="007745EF"/>
    <w:rsid w:val="00774608"/>
    <w:rsid w:val="007748B7"/>
    <w:rsid w:val="007749BC"/>
    <w:rsid w:val="00774A87"/>
    <w:rsid w:val="00774AF6"/>
    <w:rsid w:val="00774BDA"/>
    <w:rsid w:val="00774BF0"/>
    <w:rsid w:val="00774C2A"/>
    <w:rsid w:val="00774CB5"/>
    <w:rsid w:val="00774D30"/>
    <w:rsid w:val="00774E38"/>
    <w:rsid w:val="00774EFF"/>
    <w:rsid w:val="00775066"/>
    <w:rsid w:val="007750BB"/>
    <w:rsid w:val="007750C5"/>
    <w:rsid w:val="00775283"/>
    <w:rsid w:val="00775285"/>
    <w:rsid w:val="007753A4"/>
    <w:rsid w:val="007754D8"/>
    <w:rsid w:val="00775581"/>
    <w:rsid w:val="00775681"/>
    <w:rsid w:val="007756FB"/>
    <w:rsid w:val="007759FD"/>
    <w:rsid w:val="00775D15"/>
    <w:rsid w:val="00775D53"/>
    <w:rsid w:val="00775E62"/>
    <w:rsid w:val="00775FFF"/>
    <w:rsid w:val="00776071"/>
    <w:rsid w:val="00776082"/>
    <w:rsid w:val="00776206"/>
    <w:rsid w:val="0077626F"/>
    <w:rsid w:val="00776286"/>
    <w:rsid w:val="0077640D"/>
    <w:rsid w:val="007764DA"/>
    <w:rsid w:val="00776614"/>
    <w:rsid w:val="0077670C"/>
    <w:rsid w:val="00776717"/>
    <w:rsid w:val="007769B1"/>
    <w:rsid w:val="00776A28"/>
    <w:rsid w:val="00776B0D"/>
    <w:rsid w:val="00776C5A"/>
    <w:rsid w:val="00776EAB"/>
    <w:rsid w:val="0077715D"/>
    <w:rsid w:val="007771C9"/>
    <w:rsid w:val="007775F9"/>
    <w:rsid w:val="007776B9"/>
    <w:rsid w:val="00777707"/>
    <w:rsid w:val="0077777D"/>
    <w:rsid w:val="007777AD"/>
    <w:rsid w:val="00777925"/>
    <w:rsid w:val="007779C4"/>
    <w:rsid w:val="00777A24"/>
    <w:rsid w:val="00777AA7"/>
    <w:rsid w:val="00777B3D"/>
    <w:rsid w:val="00777C32"/>
    <w:rsid w:val="00777D0B"/>
    <w:rsid w:val="00777EE1"/>
    <w:rsid w:val="00777F4A"/>
    <w:rsid w:val="00777F7C"/>
    <w:rsid w:val="00777FE4"/>
    <w:rsid w:val="0078000F"/>
    <w:rsid w:val="00780156"/>
    <w:rsid w:val="007801E1"/>
    <w:rsid w:val="00780272"/>
    <w:rsid w:val="00780381"/>
    <w:rsid w:val="00780406"/>
    <w:rsid w:val="007804A5"/>
    <w:rsid w:val="0078071F"/>
    <w:rsid w:val="007807E8"/>
    <w:rsid w:val="007807E9"/>
    <w:rsid w:val="0078085E"/>
    <w:rsid w:val="007809CC"/>
    <w:rsid w:val="00780A94"/>
    <w:rsid w:val="00780AD1"/>
    <w:rsid w:val="00780B1A"/>
    <w:rsid w:val="00780BAF"/>
    <w:rsid w:val="00780C92"/>
    <w:rsid w:val="00780D10"/>
    <w:rsid w:val="00780DFD"/>
    <w:rsid w:val="00780F13"/>
    <w:rsid w:val="00781229"/>
    <w:rsid w:val="0078124C"/>
    <w:rsid w:val="0078132B"/>
    <w:rsid w:val="0078135A"/>
    <w:rsid w:val="0078139C"/>
    <w:rsid w:val="0078141A"/>
    <w:rsid w:val="00781579"/>
    <w:rsid w:val="007815C0"/>
    <w:rsid w:val="00781712"/>
    <w:rsid w:val="0078181A"/>
    <w:rsid w:val="0078190D"/>
    <w:rsid w:val="00781972"/>
    <w:rsid w:val="007819EB"/>
    <w:rsid w:val="007819F9"/>
    <w:rsid w:val="00781A35"/>
    <w:rsid w:val="00781B04"/>
    <w:rsid w:val="00781D36"/>
    <w:rsid w:val="00781D39"/>
    <w:rsid w:val="00781DA1"/>
    <w:rsid w:val="00781DF4"/>
    <w:rsid w:val="00781F40"/>
    <w:rsid w:val="00781FF1"/>
    <w:rsid w:val="0078200E"/>
    <w:rsid w:val="00782100"/>
    <w:rsid w:val="00782460"/>
    <w:rsid w:val="00782691"/>
    <w:rsid w:val="0078276B"/>
    <w:rsid w:val="00782839"/>
    <w:rsid w:val="0078286E"/>
    <w:rsid w:val="007828D5"/>
    <w:rsid w:val="00782974"/>
    <w:rsid w:val="007829A4"/>
    <w:rsid w:val="00782BE0"/>
    <w:rsid w:val="00782C75"/>
    <w:rsid w:val="00782C95"/>
    <w:rsid w:val="00782D54"/>
    <w:rsid w:val="00782D60"/>
    <w:rsid w:val="00782E46"/>
    <w:rsid w:val="00782E94"/>
    <w:rsid w:val="00782F27"/>
    <w:rsid w:val="00782F36"/>
    <w:rsid w:val="0078301C"/>
    <w:rsid w:val="00783067"/>
    <w:rsid w:val="007831D6"/>
    <w:rsid w:val="00783325"/>
    <w:rsid w:val="0078341C"/>
    <w:rsid w:val="0078348F"/>
    <w:rsid w:val="00783608"/>
    <w:rsid w:val="007837A4"/>
    <w:rsid w:val="007837EE"/>
    <w:rsid w:val="007839B7"/>
    <w:rsid w:val="00783A97"/>
    <w:rsid w:val="00783BF1"/>
    <w:rsid w:val="00783F45"/>
    <w:rsid w:val="0078401D"/>
    <w:rsid w:val="00784031"/>
    <w:rsid w:val="00784057"/>
    <w:rsid w:val="00784189"/>
    <w:rsid w:val="007842A9"/>
    <w:rsid w:val="00784468"/>
    <w:rsid w:val="00784531"/>
    <w:rsid w:val="00784552"/>
    <w:rsid w:val="00784584"/>
    <w:rsid w:val="0078458B"/>
    <w:rsid w:val="007846C4"/>
    <w:rsid w:val="007846CC"/>
    <w:rsid w:val="007846D5"/>
    <w:rsid w:val="0078471A"/>
    <w:rsid w:val="0078487F"/>
    <w:rsid w:val="00784881"/>
    <w:rsid w:val="007848F9"/>
    <w:rsid w:val="00784A36"/>
    <w:rsid w:val="00784A71"/>
    <w:rsid w:val="00784ABD"/>
    <w:rsid w:val="00784B99"/>
    <w:rsid w:val="00784C39"/>
    <w:rsid w:val="00784CDF"/>
    <w:rsid w:val="00784DFF"/>
    <w:rsid w:val="00784EF7"/>
    <w:rsid w:val="00784FD2"/>
    <w:rsid w:val="00785191"/>
    <w:rsid w:val="00785593"/>
    <w:rsid w:val="00785642"/>
    <w:rsid w:val="00785853"/>
    <w:rsid w:val="00785981"/>
    <w:rsid w:val="0078598B"/>
    <w:rsid w:val="00785AC6"/>
    <w:rsid w:val="00785C51"/>
    <w:rsid w:val="00785C5D"/>
    <w:rsid w:val="00785CFC"/>
    <w:rsid w:val="00785D5E"/>
    <w:rsid w:val="00785DD0"/>
    <w:rsid w:val="00786005"/>
    <w:rsid w:val="0078603A"/>
    <w:rsid w:val="0078609F"/>
    <w:rsid w:val="00786374"/>
    <w:rsid w:val="00786469"/>
    <w:rsid w:val="00786697"/>
    <w:rsid w:val="00786775"/>
    <w:rsid w:val="00786869"/>
    <w:rsid w:val="00786972"/>
    <w:rsid w:val="007869D9"/>
    <w:rsid w:val="00786A11"/>
    <w:rsid w:val="00786B82"/>
    <w:rsid w:val="00786C27"/>
    <w:rsid w:val="00786E8B"/>
    <w:rsid w:val="00786EBB"/>
    <w:rsid w:val="00786EFF"/>
    <w:rsid w:val="00786F12"/>
    <w:rsid w:val="0078703E"/>
    <w:rsid w:val="007870B0"/>
    <w:rsid w:val="00787392"/>
    <w:rsid w:val="0078746E"/>
    <w:rsid w:val="007874B1"/>
    <w:rsid w:val="007877A3"/>
    <w:rsid w:val="00787A24"/>
    <w:rsid w:val="00787A37"/>
    <w:rsid w:val="00787C6C"/>
    <w:rsid w:val="00787EAE"/>
    <w:rsid w:val="00787F18"/>
    <w:rsid w:val="00787F73"/>
    <w:rsid w:val="00790195"/>
    <w:rsid w:val="0079032A"/>
    <w:rsid w:val="0079041A"/>
    <w:rsid w:val="00790501"/>
    <w:rsid w:val="007905CA"/>
    <w:rsid w:val="007906E7"/>
    <w:rsid w:val="0079089D"/>
    <w:rsid w:val="007908C5"/>
    <w:rsid w:val="00790A5D"/>
    <w:rsid w:val="00790BEF"/>
    <w:rsid w:val="00790C1B"/>
    <w:rsid w:val="00790F09"/>
    <w:rsid w:val="00791071"/>
    <w:rsid w:val="00791199"/>
    <w:rsid w:val="00791617"/>
    <w:rsid w:val="007916B8"/>
    <w:rsid w:val="007916F8"/>
    <w:rsid w:val="00791804"/>
    <w:rsid w:val="007919FD"/>
    <w:rsid w:val="00791A4C"/>
    <w:rsid w:val="00791ACA"/>
    <w:rsid w:val="00791BD0"/>
    <w:rsid w:val="00791C42"/>
    <w:rsid w:val="00791FD9"/>
    <w:rsid w:val="00792042"/>
    <w:rsid w:val="0079242B"/>
    <w:rsid w:val="00792508"/>
    <w:rsid w:val="007925AA"/>
    <w:rsid w:val="007925F2"/>
    <w:rsid w:val="00792677"/>
    <w:rsid w:val="007926C6"/>
    <w:rsid w:val="00792700"/>
    <w:rsid w:val="0079271A"/>
    <w:rsid w:val="0079273E"/>
    <w:rsid w:val="00792788"/>
    <w:rsid w:val="007927DC"/>
    <w:rsid w:val="00792868"/>
    <w:rsid w:val="007928C9"/>
    <w:rsid w:val="007928D5"/>
    <w:rsid w:val="00792B18"/>
    <w:rsid w:val="00792B69"/>
    <w:rsid w:val="00792D34"/>
    <w:rsid w:val="00792DC2"/>
    <w:rsid w:val="00792E96"/>
    <w:rsid w:val="00792F04"/>
    <w:rsid w:val="00792F2F"/>
    <w:rsid w:val="00792FEA"/>
    <w:rsid w:val="00793112"/>
    <w:rsid w:val="00793195"/>
    <w:rsid w:val="00793197"/>
    <w:rsid w:val="0079328D"/>
    <w:rsid w:val="007934E4"/>
    <w:rsid w:val="0079358A"/>
    <w:rsid w:val="007935C0"/>
    <w:rsid w:val="0079364E"/>
    <w:rsid w:val="00793780"/>
    <w:rsid w:val="00793850"/>
    <w:rsid w:val="007938D7"/>
    <w:rsid w:val="007938FA"/>
    <w:rsid w:val="007938FF"/>
    <w:rsid w:val="00793911"/>
    <w:rsid w:val="00793920"/>
    <w:rsid w:val="00793AF7"/>
    <w:rsid w:val="00793BF6"/>
    <w:rsid w:val="00793C63"/>
    <w:rsid w:val="00793CC3"/>
    <w:rsid w:val="00793DB2"/>
    <w:rsid w:val="00793F60"/>
    <w:rsid w:val="00794074"/>
    <w:rsid w:val="007940B5"/>
    <w:rsid w:val="0079413C"/>
    <w:rsid w:val="007941F4"/>
    <w:rsid w:val="00794220"/>
    <w:rsid w:val="0079433D"/>
    <w:rsid w:val="00794582"/>
    <w:rsid w:val="00794619"/>
    <w:rsid w:val="0079481D"/>
    <w:rsid w:val="007948EB"/>
    <w:rsid w:val="00794948"/>
    <w:rsid w:val="00794A1E"/>
    <w:rsid w:val="00794C47"/>
    <w:rsid w:val="00794CB4"/>
    <w:rsid w:val="00794EA4"/>
    <w:rsid w:val="00794F0C"/>
    <w:rsid w:val="00794FE8"/>
    <w:rsid w:val="007951A0"/>
    <w:rsid w:val="007951E5"/>
    <w:rsid w:val="00795206"/>
    <w:rsid w:val="00795283"/>
    <w:rsid w:val="00795381"/>
    <w:rsid w:val="007953B2"/>
    <w:rsid w:val="0079540F"/>
    <w:rsid w:val="00795555"/>
    <w:rsid w:val="0079559C"/>
    <w:rsid w:val="007955C6"/>
    <w:rsid w:val="007956C8"/>
    <w:rsid w:val="007958DE"/>
    <w:rsid w:val="00795A5C"/>
    <w:rsid w:val="00795B98"/>
    <w:rsid w:val="00795C73"/>
    <w:rsid w:val="00795C98"/>
    <w:rsid w:val="00795D0B"/>
    <w:rsid w:val="00795D94"/>
    <w:rsid w:val="00795E44"/>
    <w:rsid w:val="00795E8C"/>
    <w:rsid w:val="00795EA4"/>
    <w:rsid w:val="00795F44"/>
    <w:rsid w:val="0079609F"/>
    <w:rsid w:val="00796225"/>
    <w:rsid w:val="0079630A"/>
    <w:rsid w:val="007963AF"/>
    <w:rsid w:val="00796455"/>
    <w:rsid w:val="007964B5"/>
    <w:rsid w:val="00796515"/>
    <w:rsid w:val="00796647"/>
    <w:rsid w:val="00796773"/>
    <w:rsid w:val="00796A02"/>
    <w:rsid w:val="00796AA1"/>
    <w:rsid w:val="00796AC6"/>
    <w:rsid w:val="00796B30"/>
    <w:rsid w:val="00796B4E"/>
    <w:rsid w:val="00796C22"/>
    <w:rsid w:val="00796D41"/>
    <w:rsid w:val="00796E54"/>
    <w:rsid w:val="00796E64"/>
    <w:rsid w:val="00796F5B"/>
    <w:rsid w:val="0079705A"/>
    <w:rsid w:val="00797177"/>
    <w:rsid w:val="007972DC"/>
    <w:rsid w:val="00797438"/>
    <w:rsid w:val="0079752A"/>
    <w:rsid w:val="007975C8"/>
    <w:rsid w:val="00797761"/>
    <w:rsid w:val="007977DC"/>
    <w:rsid w:val="00797805"/>
    <w:rsid w:val="00797892"/>
    <w:rsid w:val="00797ACF"/>
    <w:rsid w:val="00797BD7"/>
    <w:rsid w:val="00797CDC"/>
    <w:rsid w:val="00797D1E"/>
    <w:rsid w:val="00797EC1"/>
    <w:rsid w:val="00797F2B"/>
    <w:rsid w:val="00797FF3"/>
    <w:rsid w:val="007A00CE"/>
    <w:rsid w:val="007A010B"/>
    <w:rsid w:val="007A0151"/>
    <w:rsid w:val="007A0164"/>
    <w:rsid w:val="007A0284"/>
    <w:rsid w:val="007A03E2"/>
    <w:rsid w:val="007A0473"/>
    <w:rsid w:val="007A0809"/>
    <w:rsid w:val="007A0949"/>
    <w:rsid w:val="007A09C8"/>
    <w:rsid w:val="007A09D6"/>
    <w:rsid w:val="007A0A90"/>
    <w:rsid w:val="007A0B08"/>
    <w:rsid w:val="007A0BCA"/>
    <w:rsid w:val="007A0DC3"/>
    <w:rsid w:val="007A0DEF"/>
    <w:rsid w:val="007A0EB5"/>
    <w:rsid w:val="007A1269"/>
    <w:rsid w:val="007A1291"/>
    <w:rsid w:val="007A1463"/>
    <w:rsid w:val="007A147C"/>
    <w:rsid w:val="007A15C5"/>
    <w:rsid w:val="007A15DC"/>
    <w:rsid w:val="007A167A"/>
    <w:rsid w:val="007A177A"/>
    <w:rsid w:val="007A179F"/>
    <w:rsid w:val="007A187E"/>
    <w:rsid w:val="007A1988"/>
    <w:rsid w:val="007A1AF0"/>
    <w:rsid w:val="007A1B8A"/>
    <w:rsid w:val="007A1C34"/>
    <w:rsid w:val="007A1C6A"/>
    <w:rsid w:val="007A1C9D"/>
    <w:rsid w:val="007A1CB1"/>
    <w:rsid w:val="007A1E56"/>
    <w:rsid w:val="007A1E88"/>
    <w:rsid w:val="007A1EBE"/>
    <w:rsid w:val="007A1F6E"/>
    <w:rsid w:val="007A1FEE"/>
    <w:rsid w:val="007A2007"/>
    <w:rsid w:val="007A2359"/>
    <w:rsid w:val="007A23A0"/>
    <w:rsid w:val="007A25BD"/>
    <w:rsid w:val="007A2659"/>
    <w:rsid w:val="007A26AF"/>
    <w:rsid w:val="007A26BB"/>
    <w:rsid w:val="007A286F"/>
    <w:rsid w:val="007A2A06"/>
    <w:rsid w:val="007A2A71"/>
    <w:rsid w:val="007A2AC5"/>
    <w:rsid w:val="007A2B35"/>
    <w:rsid w:val="007A2B7D"/>
    <w:rsid w:val="007A2BAB"/>
    <w:rsid w:val="007A2C42"/>
    <w:rsid w:val="007A2D3E"/>
    <w:rsid w:val="007A2DEA"/>
    <w:rsid w:val="007A2DF7"/>
    <w:rsid w:val="007A2F85"/>
    <w:rsid w:val="007A3477"/>
    <w:rsid w:val="007A3605"/>
    <w:rsid w:val="007A3685"/>
    <w:rsid w:val="007A36E5"/>
    <w:rsid w:val="007A37EB"/>
    <w:rsid w:val="007A3932"/>
    <w:rsid w:val="007A3B46"/>
    <w:rsid w:val="007A3B87"/>
    <w:rsid w:val="007A3BC3"/>
    <w:rsid w:val="007A3BED"/>
    <w:rsid w:val="007A3E6A"/>
    <w:rsid w:val="007A3E6D"/>
    <w:rsid w:val="007A3FF6"/>
    <w:rsid w:val="007A4250"/>
    <w:rsid w:val="007A42DD"/>
    <w:rsid w:val="007A44AD"/>
    <w:rsid w:val="007A44B7"/>
    <w:rsid w:val="007A44BA"/>
    <w:rsid w:val="007A44EB"/>
    <w:rsid w:val="007A46CE"/>
    <w:rsid w:val="007A49DC"/>
    <w:rsid w:val="007A4A1F"/>
    <w:rsid w:val="007A4B78"/>
    <w:rsid w:val="007A4C07"/>
    <w:rsid w:val="007A4F3C"/>
    <w:rsid w:val="007A4FA8"/>
    <w:rsid w:val="007A510B"/>
    <w:rsid w:val="007A513E"/>
    <w:rsid w:val="007A5249"/>
    <w:rsid w:val="007A5366"/>
    <w:rsid w:val="007A554E"/>
    <w:rsid w:val="007A5630"/>
    <w:rsid w:val="007A5850"/>
    <w:rsid w:val="007A5893"/>
    <w:rsid w:val="007A5A61"/>
    <w:rsid w:val="007A5A70"/>
    <w:rsid w:val="007A5C78"/>
    <w:rsid w:val="007A5D12"/>
    <w:rsid w:val="007A5FEE"/>
    <w:rsid w:val="007A607C"/>
    <w:rsid w:val="007A6146"/>
    <w:rsid w:val="007A62CC"/>
    <w:rsid w:val="007A63D9"/>
    <w:rsid w:val="007A642D"/>
    <w:rsid w:val="007A6468"/>
    <w:rsid w:val="007A65AB"/>
    <w:rsid w:val="007A65F6"/>
    <w:rsid w:val="007A663A"/>
    <w:rsid w:val="007A666D"/>
    <w:rsid w:val="007A6677"/>
    <w:rsid w:val="007A667D"/>
    <w:rsid w:val="007A690D"/>
    <w:rsid w:val="007A695F"/>
    <w:rsid w:val="007A6A04"/>
    <w:rsid w:val="007A6A57"/>
    <w:rsid w:val="007A6AC2"/>
    <w:rsid w:val="007A6BA4"/>
    <w:rsid w:val="007A6BE0"/>
    <w:rsid w:val="007A6BFE"/>
    <w:rsid w:val="007A6CBE"/>
    <w:rsid w:val="007A6D9D"/>
    <w:rsid w:val="007A6F3D"/>
    <w:rsid w:val="007A6FDD"/>
    <w:rsid w:val="007A6FEB"/>
    <w:rsid w:val="007A7152"/>
    <w:rsid w:val="007A71C4"/>
    <w:rsid w:val="007A736F"/>
    <w:rsid w:val="007A7451"/>
    <w:rsid w:val="007A7705"/>
    <w:rsid w:val="007A77FD"/>
    <w:rsid w:val="007A796E"/>
    <w:rsid w:val="007A7C9D"/>
    <w:rsid w:val="007A7CDF"/>
    <w:rsid w:val="007A7D3E"/>
    <w:rsid w:val="007A7EEE"/>
    <w:rsid w:val="007A7F8C"/>
    <w:rsid w:val="007A7FAE"/>
    <w:rsid w:val="007B0048"/>
    <w:rsid w:val="007B0063"/>
    <w:rsid w:val="007B007C"/>
    <w:rsid w:val="007B00AD"/>
    <w:rsid w:val="007B00F7"/>
    <w:rsid w:val="007B0365"/>
    <w:rsid w:val="007B03F6"/>
    <w:rsid w:val="007B0415"/>
    <w:rsid w:val="007B0652"/>
    <w:rsid w:val="007B0703"/>
    <w:rsid w:val="007B0938"/>
    <w:rsid w:val="007B0998"/>
    <w:rsid w:val="007B09F4"/>
    <w:rsid w:val="007B0A61"/>
    <w:rsid w:val="007B0B05"/>
    <w:rsid w:val="007B0B28"/>
    <w:rsid w:val="007B0DC6"/>
    <w:rsid w:val="007B0DCD"/>
    <w:rsid w:val="007B0E29"/>
    <w:rsid w:val="007B0ED5"/>
    <w:rsid w:val="007B0F71"/>
    <w:rsid w:val="007B102F"/>
    <w:rsid w:val="007B11EF"/>
    <w:rsid w:val="007B13BA"/>
    <w:rsid w:val="007B13EA"/>
    <w:rsid w:val="007B1419"/>
    <w:rsid w:val="007B179D"/>
    <w:rsid w:val="007B17CA"/>
    <w:rsid w:val="007B184C"/>
    <w:rsid w:val="007B1971"/>
    <w:rsid w:val="007B1A93"/>
    <w:rsid w:val="007B1CEE"/>
    <w:rsid w:val="007B1E79"/>
    <w:rsid w:val="007B1EF5"/>
    <w:rsid w:val="007B1F03"/>
    <w:rsid w:val="007B1F38"/>
    <w:rsid w:val="007B2016"/>
    <w:rsid w:val="007B201E"/>
    <w:rsid w:val="007B206F"/>
    <w:rsid w:val="007B24A0"/>
    <w:rsid w:val="007B26F0"/>
    <w:rsid w:val="007B27EA"/>
    <w:rsid w:val="007B28E4"/>
    <w:rsid w:val="007B2915"/>
    <w:rsid w:val="007B2BB5"/>
    <w:rsid w:val="007B2C49"/>
    <w:rsid w:val="007B2E24"/>
    <w:rsid w:val="007B3029"/>
    <w:rsid w:val="007B30BB"/>
    <w:rsid w:val="007B3147"/>
    <w:rsid w:val="007B3226"/>
    <w:rsid w:val="007B323D"/>
    <w:rsid w:val="007B32F1"/>
    <w:rsid w:val="007B32FE"/>
    <w:rsid w:val="007B34A4"/>
    <w:rsid w:val="007B35C3"/>
    <w:rsid w:val="007B3625"/>
    <w:rsid w:val="007B367E"/>
    <w:rsid w:val="007B37AD"/>
    <w:rsid w:val="007B3832"/>
    <w:rsid w:val="007B383D"/>
    <w:rsid w:val="007B38D2"/>
    <w:rsid w:val="007B3AA8"/>
    <w:rsid w:val="007B3C2B"/>
    <w:rsid w:val="007B3CB0"/>
    <w:rsid w:val="007B3D52"/>
    <w:rsid w:val="007B3DE9"/>
    <w:rsid w:val="007B3E71"/>
    <w:rsid w:val="007B3F43"/>
    <w:rsid w:val="007B3F48"/>
    <w:rsid w:val="007B429C"/>
    <w:rsid w:val="007B440D"/>
    <w:rsid w:val="007B4478"/>
    <w:rsid w:val="007B456A"/>
    <w:rsid w:val="007B45D2"/>
    <w:rsid w:val="007B45FD"/>
    <w:rsid w:val="007B46F9"/>
    <w:rsid w:val="007B47A0"/>
    <w:rsid w:val="007B4A0B"/>
    <w:rsid w:val="007B4C6D"/>
    <w:rsid w:val="007B4D7A"/>
    <w:rsid w:val="007B4E72"/>
    <w:rsid w:val="007B4E8F"/>
    <w:rsid w:val="007B5012"/>
    <w:rsid w:val="007B5121"/>
    <w:rsid w:val="007B518C"/>
    <w:rsid w:val="007B5345"/>
    <w:rsid w:val="007B5356"/>
    <w:rsid w:val="007B539C"/>
    <w:rsid w:val="007B53CF"/>
    <w:rsid w:val="007B53DD"/>
    <w:rsid w:val="007B5516"/>
    <w:rsid w:val="007B55CF"/>
    <w:rsid w:val="007B5661"/>
    <w:rsid w:val="007B59DA"/>
    <w:rsid w:val="007B5B35"/>
    <w:rsid w:val="007B5BC0"/>
    <w:rsid w:val="007B5BF3"/>
    <w:rsid w:val="007B5C26"/>
    <w:rsid w:val="007B5DFE"/>
    <w:rsid w:val="007B5E04"/>
    <w:rsid w:val="007B5E78"/>
    <w:rsid w:val="007B5E7E"/>
    <w:rsid w:val="007B5F7B"/>
    <w:rsid w:val="007B5FAB"/>
    <w:rsid w:val="007B5FB2"/>
    <w:rsid w:val="007B5FE0"/>
    <w:rsid w:val="007B614C"/>
    <w:rsid w:val="007B61E1"/>
    <w:rsid w:val="007B6385"/>
    <w:rsid w:val="007B6466"/>
    <w:rsid w:val="007B658C"/>
    <w:rsid w:val="007B65C9"/>
    <w:rsid w:val="007B66F0"/>
    <w:rsid w:val="007B68D1"/>
    <w:rsid w:val="007B690D"/>
    <w:rsid w:val="007B6916"/>
    <w:rsid w:val="007B691D"/>
    <w:rsid w:val="007B6B20"/>
    <w:rsid w:val="007B6C87"/>
    <w:rsid w:val="007B6F17"/>
    <w:rsid w:val="007B6F52"/>
    <w:rsid w:val="007B6FAF"/>
    <w:rsid w:val="007B7235"/>
    <w:rsid w:val="007B72E3"/>
    <w:rsid w:val="007B7343"/>
    <w:rsid w:val="007B75CF"/>
    <w:rsid w:val="007B77A6"/>
    <w:rsid w:val="007B7AA0"/>
    <w:rsid w:val="007B7BE3"/>
    <w:rsid w:val="007B7C84"/>
    <w:rsid w:val="007B7E52"/>
    <w:rsid w:val="007C019A"/>
    <w:rsid w:val="007C023A"/>
    <w:rsid w:val="007C039C"/>
    <w:rsid w:val="007C067C"/>
    <w:rsid w:val="007C076D"/>
    <w:rsid w:val="007C0968"/>
    <w:rsid w:val="007C098D"/>
    <w:rsid w:val="007C0A9D"/>
    <w:rsid w:val="007C0B81"/>
    <w:rsid w:val="007C0BA5"/>
    <w:rsid w:val="007C0C25"/>
    <w:rsid w:val="007C0D02"/>
    <w:rsid w:val="007C0E16"/>
    <w:rsid w:val="007C114C"/>
    <w:rsid w:val="007C1182"/>
    <w:rsid w:val="007C126F"/>
    <w:rsid w:val="007C1337"/>
    <w:rsid w:val="007C159C"/>
    <w:rsid w:val="007C174B"/>
    <w:rsid w:val="007C1844"/>
    <w:rsid w:val="007C18F7"/>
    <w:rsid w:val="007C1920"/>
    <w:rsid w:val="007C1A78"/>
    <w:rsid w:val="007C1CFC"/>
    <w:rsid w:val="007C1D31"/>
    <w:rsid w:val="007C1D47"/>
    <w:rsid w:val="007C1DD7"/>
    <w:rsid w:val="007C206A"/>
    <w:rsid w:val="007C20C0"/>
    <w:rsid w:val="007C218C"/>
    <w:rsid w:val="007C22BC"/>
    <w:rsid w:val="007C24E4"/>
    <w:rsid w:val="007C252F"/>
    <w:rsid w:val="007C260C"/>
    <w:rsid w:val="007C26F5"/>
    <w:rsid w:val="007C2884"/>
    <w:rsid w:val="007C28E6"/>
    <w:rsid w:val="007C29B9"/>
    <w:rsid w:val="007C2BD9"/>
    <w:rsid w:val="007C2C44"/>
    <w:rsid w:val="007C2C5A"/>
    <w:rsid w:val="007C2CD2"/>
    <w:rsid w:val="007C2D6B"/>
    <w:rsid w:val="007C2F4C"/>
    <w:rsid w:val="007C32A6"/>
    <w:rsid w:val="007C34D5"/>
    <w:rsid w:val="007C3568"/>
    <w:rsid w:val="007C36B9"/>
    <w:rsid w:val="007C3822"/>
    <w:rsid w:val="007C38CC"/>
    <w:rsid w:val="007C3980"/>
    <w:rsid w:val="007C39CE"/>
    <w:rsid w:val="007C3A2C"/>
    <w:rsid w:val="007C3B29"/>
    <w:rsid w:val="007C3B8C"/>
    <w:rsid w:val="007C3BEB"/>
    <w:rsid w:val="007C3C94"/>
    <w:rsid w:val="007C3CDB"/>
    <w:rsid w:val="007C3CF2"/>
    <w:rsid w:val="007C3D10"/>
    <w:rsid w:val="007C4083"/>
    <w:rsid w:val="007C4260"/>
    <w:rsid w:val="007C4374"/>
    <w:rsid w:val="007C43A2"/>
    <w:rsid w:val="007C43F9"/>
    <w:rsid w:val="007C474E"/>
    <w:rsid w:val="007C495B"/>
    <w:rsid w:val="007C4B06"/>
    <w:rsid w:val="007C4B71"/>
    <w:rsid w:val="007C4B9B"/>
    <w:rsid w:val="007C4C99"/>
    <w:rsid w:val="007C4FD4"/>
    <w:rsid w:val="007C51F9"/>
    <w:rsid w:val="007C52BD"/>
    <w:rsid w:val="007C531B"/>
    <w:rsid w:val="007C53DF"/>
    <w:rsid w:val="007C5580"/>
    <w:rsid w:val="007C560B"/>
    <w:rsid w:val="007C5A42"/>
    <w:rsid w:val="007C5A9E"/>
    <w:rsid w:val="007C5AAC"/>
    <w:rsid w:val="007C5B29"/>
    <w:rsid w:val="007C5B5D"/>
    <w:rsid w:val="007C5BB8"/>
    <w:rsid w:val="007C5C35"/>
    <w:rsid w:val="007C5CEC"/>
    <w:rsid w:val="007C5D0E"/>
    <w:rsid w:val="007C5D79"/>
    <w:rsid w:val="007C5DA2"/>
    <w:rsid w:val="007C5E80"/>
    <w:rsid w:val="007C60A9"/>
    <w:rsid w:val="007C60E0"/>
    <w:rsid w:val="007C6185"/>
    <w:rsid w:val="007C61BC"/>
    <w:rsid w:val="007C638E"/>
    <w:rsid w:val="007C63AA"/>
    <w:rsid w:val="007C645D"/>
    <w:rsid w:val="007C647B"/>
    <w:rsid w:val="007C64ED"/>
    <w:rsid w:val="007C654B"/>
    <w:rsid w:val="007C65C9"/>
    <w:rsid w:val="007C65D8"/>
    <w:rsid w:val="007C67BB"/>
    <w:rsid w:val="007C67EA"/>
    <w:rsid w:val="007C6A52"/>
    <w:rsid w:val="007C6E2E"/>
    <w:rsid w:val="007C6FF6"/>
    <w:rsid w:val="007C702E"/>
    <w:rsid w:val="007C7074"/>
    <w:rsid w:val="007C70AC"/>
    <w:rsid w:val="007C7121"/>
    <w:rsid w:val="007C740A"/>
    <w:rsid w:val="007C745B"/>
    <w:rsid w:val="007C7473"/>
    <w:rsid w:val="007C7482"/>
    <w:rsid w:val="007C75C5"/>
    <w:rsid w:val="007C768A"/>
    <w:rsid w:val="007C7781"/>
    <w:rsid w:val="007C780E"/>
    <w:rsid w:val="007C7A28"/>
    <w:rsid w:val="007C7A8C"/>
    <w:rsid w:val="007C7B60"/>
    <w:rsid w:val="007C7C05"/>
    <w:rsid w:val="007C7C47"/>
    <w:rsid w:val="007C7C9E"/>
    <w:rsid w:val="007C7CE4"/>
    <w:rsid w:val="007C7E3A"/>
    <w:rsid w:val="007C7F6C"/>
    <w:rsid w:val="007D0080"/>
    <w:rsid w:val="007D00F1"/>
    <w:rsid w:val="007D0392"/>
    <w:rsid w:val="007D0429"/>
    <w:rsid w:val="007D0489"/>
    <w:rsid w:val="007D0643"/>
    <w:rsid w:val="007D0687"/>
    <w:rsid w:val="007D069B"/>
    <w:rsid w:val="007D0739"/>
    <w:rsid w:val="007D07BE"/>
    <w:rsid w:val="007D07C9"/>
    <w:rsid w:val="007D0AF7"/>
    <w:rsid w:val="007D0B71"/>
    <w:rsid w:val="007D0B9C"/>
    <w:rsid w:val="007D0DEA"/>
    <w:rsid w:val="007D0EEB"/>
    <w:rsid w:val="007D1058"/>
    <w:rsid w:val="007D12FF"/>
    <w:rsid w:val="007D1424"/>
    <w:rsid w:val="007D155D"/>
    <w:rsid w:val="007D156B"/>
    <w:rsid w:val="007D1625"/>
    <w:rsid w:val="007D1841"/>
    <w:rsid w:val="007D19AE"/>
    <w:rsid w:val="007D1ACF"/>
    <w:rsid w:val="007D1B0A"/>
    <w:rsid w:val="007D1F45"/>
    <w:rsid w:val="007D1FC5"/>
    <w:rsid w:val="007D2368"/>
    <w:rsid w:val="007D23AF"/>
    <w:rsid w:val="007D2539"/>
    <w:rsid w:val="007D26FA"/>
    <w:rsid w:val="007D2950"/>
    <w:rsid w:val="007D2960"/>
    <w:rsid w:val="007D2AA7"/>
    <w:rsid w:val="007D2B74"/>
    <w:rsid w:val="007D2DFA"/>
    <w:rsid w:val="007D2E08"/>
    <w:rsid w:val="007D2E69"/>
    <w:rsid w:val="007D2F21"/>
    <w:rsid w:val="007D3099"/>
    <w:rsid w:val="007D31D6"/>
    <w:rsid w:val="007D3278"/>
    <w:rsid w:val="007D336E"/>
    <w:rsid w:val="007D33F1"/>
    <w:rsid w:val="007D3419"/>
    <w:rsid w:val="007D3693"/>
    <w:rsid w:val="007D3739"/>
    <w:rsid w:val="007D3858"/>
    <w:rsid w:val="007D39F2"/>
    <w:rsid w:val="007D3B84"/>
    <w:rsid w:val="007D3CBA"/>
    <w:rsid w:val="007D3D19"/>
    <w:rsid w:val="007D3D26"/>
    <w:rsid w:val="007D3E79"/>
    <w:rsid w:val="007D3F0D"/>
    <w:rsid w:val="007D3F25"/>
    <w:rsid w:val="007D3FCF"/>
    <w:rsid w:val="007D401F"/>
    <w:rsid w:val="007D4087"/>
    <w:rsid w:val="007D40D6"/>
    <w:rsid w:val="007D412D"/>
    <w:rsid w:val="007D4259"/>
    <w:rsid w:val="007D4285"/>
    <w:rsid w:val="007D431C"/>
    <w:rsid w:val="007D4339"/>
    <w:rsid w:val="007D441E"/>
    <w:rsid w:val="007D4475"/>
    <w:rsid w:val="007D4494"/>
    <w:rsid w:val="007D4738"/>
    <w:rsid w:val="007D47B3"/>
    <w:rsid w:val="007D4866"/>
    <w:rsid w:val="007D4B8E"/>
    <w:rsid w:val="007D4CA6"/>
    <w:rsid w:val="007D4D83"/>
    <w:rsid w:val="007D4EAB"/>
    <w:rsid w:val="007D4F4B"/>
    <w:rsid w:val="007D4F69"/>
    <w:rsid w:val="007D5002"/>
    <w:rsid w:val="007D5005"/>
    <w:rsid w:val="007D52AA"/>
    <w:rsid w:val="007D5302"/>
    <w:rsid w:val="007D54C7"/>
    <w:rsid w:val="007D5657"/>
    <w:rsid w:val="007D573C"/>
    <w:rsid w:val="007D5741"/>
    <w:rsid w:val="007D5750"/>
    <w:rsid w:val="007D57B4"/>
    <w:rsid w:val="007D588A"/>
    <w:rsid w:val="007D58A4"/>
    <w:rsid w:val="007D58C1"/>
    <w:rsid w:val="007D59EA"/>
    <w:rsid w:val="007D59FD"/>
    <w:rsid w:val="007D5A18"/>
    <w:rsid w:val="007D5A5B"/>
    <w:rsid w:val="007D5D65"/>
    <w:rsid w:val="007D5DEB"/>
    <w:rsid w:val="007D5E3A"/>
    <w:rsid w:val="007D5E7D"/>
    <w:rsid w:val="007D5EAC"/>
    <w:rsid w:val="007D5F33"/>
    <w:rsid w:val="007D5F4B"/>
    <w:rsid w:val="007D5FA0"/>
    <w:rsid w:val="007D64A8"/>
    <w:rsid w:val="007D6521"/>
    <w:rsid w:val="007D6524"/>
    <w:rsid w:val="007D6642"/>
    <w:rsid w:val="007D6902"/>
    <w:rsid w:val="007D69AB"/>
    <w:rsid w:val="007D6A74"/>
    <w:rsid w:val="007D6BDA"/>
    <w:rsid w:val="007D6C4C"/>
    <w:rsid w:val="007D6D41"/>
    <w:rsid w:val="007D6DC1"/>
    <w:rsid w:val="007D6E37"/>
    <w:rsid w:val="007D6F0D"/>
    <w:rsid w:val="007D71A5"/>
    <w:rsid w:val="007D724A"/>
    <w:rsid w:val="007D72AB"/>
    <w:rsid w:val="007D7328"/>
    <w:rsid w:val="007D7498"/>
    <w:rsid w:val="007D74A1"/>
    <w:rsid w:val="007D74D8"/>
    <w:rsid w:val="007D785A"/>
    <w:rsid w:val="007D78DD"/>
    <w:rsid w:val="007D78E9"/>
    <w:rsid w:val="007D7963"/>
    <w:rsid w:val="007D79D6"/>
    <w:rsid w:val="007D7B41"/>
    <w:rsid w:val="007D7DAC"/>
    <w:rsid w:val="007D7DBF"/>
    <w:rsid w:val="007D7E41"/>
    <w:rsid w:val="007D7F53"/>
    <w:rsid w:val="007D7FA7"/>
    <w:rsid w:val="007E0019"/>
    <w:rsid w:val="007E0083"/>
    <w:rsid w:val="007E011D"/>
    <w:rsid w:val="007E03E2"/>
    <w:rsid w:val="007E0523"/>
    <w:rsid w:val="007E08D9"/>
    <w:rsid w:val="007E0903"/>
    <w:rsid w:val="007E0B38"/>
    <w:rsid w:val="007E0B7D"/>
    <w:rsid w:val="007E0CAD"/>
    <w:rsid w:val="007E0E2F"/>
    <w:rsid w:val="007E0F8E"/>
    <w:rsid w:val="007E10B0"/>
    <w:rsid w:val="007E12D5"/>
    <w:rsid w:val="007E1361"/>
    <w:rsid w:val="007E138A"/>
    <w:rsid w:val="007E14AA"/>
    <w:rsid w:val="007E14CB"/>
    <w:rsid w:val="007E14D3"/>
    <w:rsid w:val="007E1B79"/>
    <w:rsid w:val="007E1D0C"/>
    <w:rsid w:val="007E1DF4"/>
    <w:rsid w:val="007E1F45"/>
    <w:rsid w:val="007E1F7F"/>
    <w:rsid w:val="007E2001"/>
    <w:rsid w:val="007E2084"/>
    <w:rsid w:val="007E21E9"/>
    <w:rsid w:val="007E2329"/>
    <w:rsid w:val="007E2419"/>
    <w:rsid w:val="007E24EE"/>
    <w:rsid w:val="007E24F8"/>
    <w:rsid w:val="007E25DF"/>
    <w:rsid w:val="007E27CA"/>
    <w:rsid w:val="007E2A6C"/>
    <w:rsid w:val="007E2C4C"/>
    <w:rsid w:val="007E2F96"/>
    <w:rsid w:val="007E2FBC"/>
    <w:rsid w:val="007E3211"/>
    <w:rsid w:val="007E340B"/>
    <w:rsid w:val="007E344A"/>
    <w:rsid w:val="007E34A6"/>
    <w:rsid w:val="007E362F"/>
    <w:rsid w:val="007E3683"/>
    <w:rsid w:val="007E380A"/>
    <w:rsid w:val="007E3B14"/>
    <w:rsid w:val="007E3B63"/>
    <w:rsid w:val="007E3C49"/>
    <w:rsid w:val="007E3D29"/>
    <w:rsid w:val="007E3D6B"/>
    <w:rsid w:val="007E3D84"/>
    <w:rsid w:val="007E3ED0"/>
    <w:rsid w:val="007E3EEA"/>
    <w:rsid w:val="007E3F35"/>
    <w:rsid w:val="007E4178"/>
    <w:rsid w:val="007E41C2"/>
    <w:rsid w:val="007E41D3"/>
    <w:rsid w:val="007E427F"/>
    <w:rsid w:val="007E4353"/>
    <w:rsid w:val="007E4495"/>
    <w:rsid w:val="007E4597"/>
    <w:rsid w:val="007E466B"/>
    <w:rsid w:val="007E475E"/>
    <w:rsid w:val="007E48FC"/>
    <w:rsid w:val="007E4ABC"/>
    <w:rsid w:val="007E4BA7"/>
    <w:rsid w:val="007E4DB7"/>
    <w:rsid w:val="007E4E47"/>
    <w:rsid w:val="007E4E7A"/>
    <w:rsid w:val="007E4F40"/>
    <w:rsid w:val="007E4F8B"/>
    <w:rsid w:val="007E51E5"/>
    <w:rsid w:val="007E5284"/>
    <w:rsid w:val="007E548D"/>
    <w:rsid w:val="007E551B"/>
    <w:rsid w:val="007E5543"/>
    <w:rsid w:val="007E55DF"/>
    <w:rsid w:val="007E560D"/>
    <w:rsid w:val="007E572D"/>
    <w:rsid w:val="007E5A51"/>
    <w:rsid w:val="007E5B91"/>
    <w:rsid w:val="007E5BC9"/>
    <w:rsid w:val="007E5BF6"/>
    <w:rsid w:val="007E5E5C"/>
    <w:rsid w:val="007E5F4D"/>
    <w:rsid w:val="007E601D"/>
    <w:rsid w:val="007E60CB"/>
    <w:rsid w:val="007E60F5"/>
    <w:rsid w:val="007E61DD"/>
    <w:rsid w:val="007E6239"/>
    <w:rsid w:val="007E630C"/>
    <w:rsid w:val="007E631D"/>
    <w:rsid w:val="007E63C1"/>
    <w:rsid w:val="007E65C5"/>
    <w:rsid w:val="007E6647"/>
    <w:rsid w:val="007E671A"/>
    <w:rsid w:val="007E68CA"/>
    <w:rsid w:val="007E6A9E"/>
    <w:rsid w:val="007E6B56"/>
    <w:rsid w:val="007E6C71"/>
    <w:rsid w:val="007E6D36"/>
    <w:rsid w:val="007E6DB2"/>
    <w:rsid w:val="007E6EEC"/>
    <w:rsid w:val="007E704B"/>
    <w:rsid w:val="007E716F"/>
    <w:rsid w:val="007E71A2"/>
    <w:rsid w:val="007E72B2"/>
    <w:rsid w:val="007E7483"/>
    <w:rsid w:val="007E74C1"/>
    <w:rsid w:val="007E75C0"/>
    <w:rsid w:val="007E77DA"/>
    <w:rsid w:val="007E77F3"/>
    <w:rsid w:val="007E7883"/>
    <w:rsid w:val="007E79F7"/>
    <w:rsid w:val="007E7B7B"/>
    <w:rsid w:val="007E7E0E"/>
    <w:rsid w:val="007F002C"/>
    <w:rsid w:val="007F0098"/>
    <w:rsid w:val="007F034F"/>
    <w:rsid w:val="007F058B"/>
    <w:rsid w:val="007F0635"/>
    <w:rsid w:val="007F06FC"/>
    <w:rsid w:val="007F07A9"/>
    <w:rsid w:val="007F07ED"/>
    <w:rsid w:val="007F0880"/>
    <w:rsid w:val="007F08D5"/>
    <w:rsid w:val="007F0945"/>
    <w:rsid w:val="007F0A0A"/>
    <w:rsid w:val="007F0A55"/>
    <w:rsid w:val="007F0A71"/>
    <w:rsid w:val="007F0AC1"/>
    <w:rsid w:val="007F0AC2"/>
    <w:rsid w:val="007F0D33"/>
    <w:rsid w:val="007F0FD4"/>
    <w:rsid w:val="007F1008"/>
    <w:rsid w:val="007F1120"/>
    <w:rsid w:val="007F1142"/>
    <w:rsid w:val="007F1288"/>
    <w:rsid w:val="007F1291"/>
    <w:rsid w:val="007F1408"/>
    <w:rsid w:val="007F14C4"/>
    <w:rsid w:val="007F1594"/>
    <w:rsid w:val="007F1762"/>
    <w:rsid w:val="007F1822"/>
    <w:rsid w:val="007F18B2"/>
    <w:rsid w:val="007F1965"/>
    <w:rsid w:val="007F197C"/>
    <w:rsid w:val="007F1AD9"/>
    <w:rsid w:val="007F1B6E"/>
    <w:rsid w:val="007F1C05"/>
    <w:rsid w:val="007F1C5D"/>
    <w:rsid w:val="007F1D61"/>
    <w:rsid w:val="007F1E37"/>
    <w:rsid w:val="007F1E9F"/>
    <w:rsid w:val="007F1F8E"/>
    <w:rsid w:val="007F205A"/>
    <w:rsid w:val="007F2214"/>
    <w:rsid w:val="007F2400"/>
    <w:rsid w:val="007F2458"/>
    <w:rsid w:val="007F250E"/>
    <w:rsid w:val="007F2607"/>
    <w:rsid w:val="007F2951"/>
    <w:rsid w:val="007F29BF"/>
    <w:rsid w:val="007F2ADD"/>
    <w:rsid w:val="007F2B82"/>
    <w:rsid w:val="007F2BD6"/>
    <w:rsid w:val="007F2CBF"/>
    <w:rsid w:val="007F2DC7"/>
    <w:rsid w:val="007F2EA2"/>
    <w:rsid w:val="007F2F78"/>
    <w:rsid w:val="007F2FE9"/>
    <w:rsid w:val="007F3000"/>
    <w:rsid w:val="007F3059"/>
    <w:rsid w:val="007F32AA"/>
    <w:rsid w:val="007F3530"/>
    <w:rsid w:val="007F3562"/>
    <w:rsid w:val="007F3957"/>
    <w:rsid w:val="007F3B55"/>
    <w:rsid w:val="007F41BC"/>
    <w:rsid w:val="007F42DB"/>
    <w:rsid w:val="007F4323"/>
    <w:rsid w:val="007F460D"/>
    <w:rsid w:val="007F4687"/>
    <w:rsid w:val="007F4812"/>
    <w:rsid w:val="007F4858"/>
    <w:rsid w:val="007F4888"/>
    <w:rsid w:val="007F4922"/>
    <w:rsid w:val="007F4BFC"/>
    <w:rsid w:val="007F4C34"/>
    <w:rsid w:val="007F4D7E"/>
    <w:rsid w:val="007F4E0D"/>
    <w:rsid w:val="007F5007"/>
    <w:rsid w:val="007F5447"/>
    <w:rsid w:val="007F56BE"/>
    <w:rsid w:val="007F56E2"/>
    <w:rsid w:val="007F57DE"/>
    <w:rsid w:val="007F5AA7"/>
    <w:rsid w:val="007F5AF4"/>
    <w:rsid w:val="007F5EED"/>
    <w:rsid w:val="007F5F79"/>
    <w:rsid w:val="007F6092"/>
    <w:rsid w:val="007F6163"/>
    <w:rsid w:val="007F61D8"/>
    <w:rsid w:val="007F6290"/>
    <w:rsid w:val="007F644C"/>
    <w:rsid w:val="007F6644"/>
    <w:rsid w:val="007F66AB"/>
    <w:rsid w:val="007F66AC"/>
    <w:rsid w:val="007F66E1"/>
    <w:rsid w:val="007F6934"/>
    <w:rsid w:val="007F694A"/>
    <w:rsid w:val="007F6A24"/>
    <w:rsid w:val="007F6A45"/>
    <w:rsid w:val="007F6ABB"/>
    <w:rsid w:val="007F6B3E"/>
    <w:rsid w:val="007F6CEF"/>
    <w:rsid w:val="007F7053"/>
    <w:rsid w:val="007F70AC"/>
    <w:rsid w:val="007F7100"/>
    <w:rsid w:val="007F7276"/>
    <w:rsid w:val="007F73A6"/>
    <w:rsid w:val="007F74A9"/>
    <w:rsid w:val="007F74CD"/>
    <w:rsid w:val="007F762C"/>
    <w:rsid w:val="007F77CA"/>
    <w:rsid w:val="007F785B"/>
    <w:rsid w:val="007F7865"/>
    <w:rsid w:val="007F7970"/>
    <w:rsid w:val="007F7CEA"/>
    <w:rsid w:val="007F7F01"/>
    <w:rsid w:val="007F7FA0"/>
    <w:rsid w:val="0080007A"/>
    <w:rsid w:val="00800198"/>
    <w:rsid w:val="00800237"/>
    <w:rsid w:val="00800320"/>
    <w:rsid w:val="0080033E"/>
    <w:rsid w:val="00800392"/>
    <w:rsid w:val="0080039A"/>
    <w:rsid w:val="0080049F"/>
    <w:rsid w:val="00800531"/>
    <w:rsid w:val="0080053D"/>
    <w:rsid w:val="0080057F"/>
    <w:rsid w:val="0080089B"/>
    <w:rsid w:val="008008E7"/>
    <w:rsid w:val="0080090E"/>
    <w:rsid w:val="00800ABD"/>
    <w:rsid w:val="00800B50"/>
    <w:rsid w:val="00800D20"/>
    <w:rsid w:val="00800E8D"/>
    <w:rsid w:val="00800EB6"/>
    <w:rsid w:val="00800F80"/>
    <w:rsid w:val="00801060"/>
    <w:rsid w:val="0080117C"/>
    <w:rsid w:val="00801266"/>
    <w:rsid w:val="008012E3"/>
    <w:rsid w:val="0080133A"/>
    <w:rsid w:val="00801444"/>
    <w:rsid w:val="0080156E"/>
    <w:rsid w:val="008016C2"/>
    <w:rsid w:val="00801761"/>
    <w:rsid w:val="008017D9"/>
    <w:rsid w:val="0080183C"/>
    <w:rsid w:val="00801857"/>
    <w:rsid w:val="00801A3E"/>
    <w:rsid w:val="00801B60"/>
    <w:rsid w:val="00801ED1"/>
    <w:rsid w:val="00801F4D"/>
    <w:rsid w:val="00801F9B"/>
    <w:rsid w:val="00802057"/>
    <w:rsid w:val="00802061"/>
    <w:rsid w:val="00802062"/>
    <w:rsid w:val="00802129"/>
    <w:rsid w:val="00802265"/>
    <w:rsid w:val="008023DC"/>
    <w:rsid w:val="008023F7"/>
    <w:rsid w:val="008024EF"/>
    <w:rsid w:val="00802575"/>
    <w:rsid w:val="0080271E"/>
    <w:rsid w:val="00802745"/>
    <w:rsid w:val="008027E0"/>
    <w:rsid w:val="008028DD"/>
    <w:rsid w:val="0080293A"/>
    <w:rsid w:val="0080297D"/>
    <w:rsid w:val="00802A15"/>
    <w:rsid w:val="00802A8C"/>
    <w:rsid w:val="00802AC6"/>
    <w:rsid w:val="00802C26"/>
    <w:rsid w:val="00802C44"/>
    <w:rsid w:val="00802C76"/>
    <w:rsid w:val="00802CB8"/>
    <w:rsid w:val="00802E12"/>
    <w:rsid w:val="00802E6B"/>
    <w:rsid w:val="00802F5B"/>
    <w:rsid w:val="00802FCC"/>
    <w:rsid w:val="00803087"/>
    <w:rsid w:val="008030FA"/>
    <w:rsid w:val="0080316C"/>
    <w:rsid w:val="0080324A"/>
    <w:rsid w:val="0080333C"/>
    <w:rsid w:val="0080335C"/>
    <w:rsid w:val="0080340E"/>
    <w:rsid w:val="00803543"/>
    <w:rsid w:val="008037F9"/>
    <w:rsid w:val="00803847"/>
    <w:rsid w:val="00803992"/>
    <w:rsid w:val="008039FF"/>
    <w:rsid w:val="00803A5C"/>
    <w:rsid w:val="00803D98"/>
    <w:rsid w:val="00803EB4"/>
    <w:rsid w:val="00803EBB"/>
    <w:rsid w:val="00803F09"/>
    <w:rsid w:val="00803F75"/>
    <w:rsid w:val="00803F95"/>
    <w:rsid w:val="00804215"/>
    <w:rsid w:val="00804223"/>
    <w:rsid w:val="00804260"/>
    <w:rsid w:val="008043B9"/>
    <w:rsid w:val="00804416"/>
    <w:rsid w:val="00804529"/>
    <w:rsid w:val="0080453E"/>
    <w:rsid w:val="008045D2"/>
    <w:rsid w:val="008045E5"/>
    <w:rsid w:val="008047AC"/>
    <w:rsid w:val="008047C5"/>
    <w:rsid w:val="00804877"/>
    <w:rsid w:val="008048CE"/>
    <w:rsid w:val="008048D6"/>
    <w:rsid w:val="008048E9"/>
    <w:rsid w:val="00804956"/>
    <w:rsid w:val="00804983"/>
    <w:rsid w:val="008049EA"/>
    <w:rsid w:val="00804BB3"/>
    <w:rsid w:val="00804C90"/>
    <w:rsid w:val="00804D2A"/>
    <w:rsid w:val="00804D34"/>
    <w:rsid w:val="00804D90"/>
    <w:rsid w:val="00804DE3"/>
    <w:rsid w:val="0080501C"/>
    <w:rsid w:val="0080508F"/>
    <w:rsid w:val="008050D1"/>
    <w:rsid w:val="008051A4"/>
    <w:rsid w:val="008051CB"/>
    <w:rsid w:val="0080522B"/>
    <w:rsid w:val="008054BF"/>
    <w:rsid w:val="008054E0"/>
    <w:rsid w:val="00805507"/>
    <w:rsid w:val="00805530"/>
    <w:rsid w:val="0080555D"/>
    <w:rsid w:val="0080582A"/>
    <w:rsid w:val="008058C0"/>
    <w:rsid w:val="00805A42"/>
    <w:rsid w:val="00805B0B"/>
    <w:rsid w:val="00805B60"/>
    <w:rsid w:val="00805CDD"/>
    <w:rsid w:val="00805D72"/>
    <w:rsid w:val="00805D83"/>
    <w:rsid w:val="00805E21"/>
    <w:rsid w:val="00805F58"/>
    <w:rsid w:val="0080613F"/>
    <w:rsid w:val="008061B0"/>
    <w:rsid w:val="0080635F"/>
    <w:rsid w:val="008063C3"/>
    <w:rsid w:val="008064BB"/>
    <w:rsid w:val="0080654C"/>
    <w:rsid w:val="00806572"/>
    <w:rsid w:val="00806674"/>
    <w:rsid w:val="00806701"/>
    <w:rsid w:val="00806793"/>
    <w:rsid w:val="008068DC"/>
    <w:rsid w:val="00806B16"/>
    <w:rsid w:val="00806B19"/>
    <w:rsid w:val="00806CBB"/>
    <w:rsid w:val="00806CD5"/>
    <w:rsid w:val="00806EC9"/>
    <w:rsid w:val="00806EFC"/>
    <w:rsid w:val="00806F46"/>
    <w:rsid w:val="008071A4"/>
    <w:rsid w:val="008071F3"/>
    <w:rsid w:val="00807253"/>
    <w:rsid w:val="008072C0"/>
    <w:rsid w:val="00807333"/>
    <w:rsid w:val="0080733F"/>
    <w:rsid w:val="00807418"/>
    <w:rsid w:val="00807463"/>
    <w:rsid w:val="008076AB"/>
    <w:rsid w:val="0080780B"/>
    <w:rsid w:val="008078EF"/>
    <w:rsid w:val="00807CD9"/>
    <w:rsid w:val="00807DF6"/>
    <w:rsid w:val="00807E2D"/>
    <w:rsid w:val="0081009C"/>
    <w:rsid w:val="008102A5"/>
    <w:rsid w:val="008102EB"/>
    <w:rsid w:val="008103E8"/>
    <w:rsid w:val="00810406"/>
    <w:rsid w:val="008104D0"/>
    <w:rsid w:val="008105B8"/>
    <w:rsid w:val="00810671"/>
    <w:rsid w:val="00810855"/>
    <w:rsid w:val="008108FC"/>
    <w:rsid w:val="008109D0"/>
    <w:rsid w:val="00810A14"/>
    <w:rsid w:val="00810B4D"/>
    <w:rsid w:val="00810DBB"/>
    <w:rsid w:val="00810EA3"/>
    <w:rsid w:val="00810F1B"/>
    <w:rsid w:val="0081107C"/>
    <w:rsid w:val="00811092"/>
    <w:rsid w:val="0081110F"/>
    <w:rsid w:val="008112E1"/>
    <w:rsid w:val="008112ED"/>
    <w:rsid w:val="008113B7"/>
    <w:rsid w:val="00811405"/>
    <w:rsid w:val="008114CF"/>
    <w:rsid w:val="008114EC"/>
    <w:rsid w:val="008115BD"/>
    <w:rsid w:val="0081164B"/>
    <w:rsid w:val="00811710"/>
    <w:rsid w:val="00811873"/>
    <w:rsid w:val="008119FF"/>
    <w:rsid w:val="00811B29"/>
    <w:rsid w:val="00811C18"/>
    <w:rsid w:val="00811C99"/>
    <w:rsid w:val="00811D14"/>
    <w:rsid w:val="00811E28"/>
    <w:rsid w:val="00811E67"/>
    <w:rsid w:val="00811E8E"/>
    <w:rsid w:val="00811FEA"/>
    <w:rsid w:val="00812141"/>
    <w:rsid w:val="008121A4"/>
    <w:rsid w:val="008121BB"/>
    <w:rsid w:val="008121FB"/>
    <w:rsid w:val="0081246B"/>
    <w:rsid w:val="00812655"/>
    <w:rsid w:val="008127CD"/>
    <w:rsid w:val="00812874"/>
    <w:rsid w:val="0081291E"/>
    <w:rsid w:val="00812A25"/>
    <w:rsid w:val="00812AAF"/>
    <w:rsid w:val="00812B71"/>
    <w:rsid w:val="00812C39"/>
    <w:rsid w:val="00812CB0"/>
    <w:rsid w:val="00812CF5"/>
    <w:rsid w:val="00812F03"/>
    <w:rsid w:val="00812F86"/>
    <w:rsid w:val="0081303F"/>
    <w:rsid w:val="00813201"/>
    <w:rsid w:val="0081329D"/>
    <w:rsid w:val="008132FA"/>
    <w:rsid w:val="00813344"/>
    <w:rsid w:val="008134F4"/>
    <w:rsid w:val="008135DE"/>
    <w:rsid w:val="00813657"/>
    <w:rsid w:val="008136EC"/>
    <w:rsid w:val="008137C9"/>
    <w:rsid w:val="008138D4"/>
    <w:rsid w:val="00813C19"/>
    <w:rsid w:val="00813C55"/>
    <w:rsid w:val="00813DB9"/>
    <w:rsid w:val="00813E5D"/>
    <w:rsid w:val="00813FD8"/>
    <w:rsid w:val="008140B5"/>
    <w:rsid w:val="00814204"/>
    <w:rsid w:val="0081420B"/>
    <w:rsid w:val="00814624"/>
    <w:rsid w:val="00814870"/>
    <w:rsid w:val="008148E8"/>
    <w:rsid w:val="008149EC"/>
    <w:rsid w:val="00814A93"/>
    <w:rsid w:val="00814B35"/>
    <w:rsid w:val="00814C4D"/>
    <w:rsid w:val="00814CC6"/>
    <w:rsid w:val="00814D8C"/>
    <w:rsid w:val="00814E32"/>
    <w:rsid w:val="00814E65"/>
    <w:rsid w:val="00814EF4"/>
    <w:rsid w:val="008150CF"/>
    <w:rsid w:val="008151B6"/>
    <w:rsid w:val="008152E7"/>
    <w:rsid w:val="00815357"/>
    <w:rsid w:val="00815388"/>
    <w:rsid w:val="0081544A"/>
    <w:rsid w:val="00815458"/>
    <w:rsid w:val="0081551F"/>
    <w:rsid w:val="00815580"/>
    <w:rsid w:val="008155AD"/>
    <w:rsid w:val="008157BB"/>
    <w:rsid w:val="00815862"/>
    <w:rsid w:val="008158DA"/>
    <w:rsid w:val="008159EB"/>
    <w:rsid w:val="008159F4"/>
    <w:rsid w:val="00815B72"/>
    <w:rsid w:val="00815CF6"/>
    <w:rsid w:val="00815E29"/>
    <w:rsid w:val="00815ECF"/>
    <w:rsid w:val="00816181"/>
    <w:rsid w:val="00816224"/>
    <w:rsid w:val="008162D1"/>
    <w:rsid w:val="008162E8"/>
    <w:rsid w:val="00816411"/>
    <w:rsid w:val="008166DD"/>
    <w:rsid w:val="00816790"/>
    <w:rsid w:val="0081682B"/>
    <w:rsid w:val="008168B3"/>
    <w:rsid w:val="008169E2"/>
    <w:rsid w:val="00816A65"/>
    <w:rsid w:val="00816B32"/>
    <w:rsid w:val="00816BEF"/>
    <w:rsid w:val="00816C9A"/>
    <w:rsid w:val="00816CAD"/>
    <w:rsid w:val="00816D8F"/>
    <w:rsid w:val="00816EE7"/>
    <w:rsid w:val="00816F0D"/>
    <w:rsid w:val="00816FCE"/>
    <w:rsid w:val="00817290"/>
    <w:rsid w:val="00817627"/>
    <w:rsid w:val="00817688"/>
    <w:rsid w:val="008177F0"/>
    <w:rsid w:val="0081782D"/>
    <w:rsid w:val="0081783C"/>
    <w:rsid w:val="0081784A"/>
    <w:rsid w:val="00817869"/>
    <w:rsid w:val="00817878"/>
    <w:rsid w:val="00817983"/>
    <w:rsid w:val="00817B3D"/>
    <w:rsid w:val="00817B71"/>
    <w:rsid w:val="00817D15"/>
    <w:rsid w:val="00817D85"/>
    <w:rsid w:val="00817EA3"/>
    <w:rsid w:val="00817FF9"/>
    <w:rsid w:val="00820090"/>
    <w:rsid w:val="00820312"/>
    <w:rsid w:val="0082032A"/>
    <w:rsid w:val="00820550"/>
    <w:rsid w:val="00820632"/>
    <w:rsid w:val="0082063F"/>
    <w:rsid w:val="0082067E"/>
    <w:rsid w:val="00820683"/>
    <w:rsid w:val="008206BB"/>
    <w:rsid w:val="008207BD"/>
    <w:rsid w:val="00820838"/>
    <w:rsid w:val="0082091F"/>
    <w:rsid w:val="0082093C"/>
    <w:rsid w:val="008209F9"/>
    <w:rsid w:val="00820A0F"/>
    <w:rsid w:val="00820AB2"/>
    <w:rsid w:val="00820C74"/>
    <w:rsid w:val="00820DE0"/>
    <w:rsid w:val="00820F1D"/>
    <w:rsid w:val="00820F38"/>
    <w:rsid w:val="008210B1"/>
    <w:rsid w:val="008210F9"/>
    <w:rsid w:val="0082166B"/>
    <w:rsid w:val="00821705"/>
    <w:rsid w:val="00821862"/>
    <w:rsid w:val="00821875"/>
    <w:rsid w:val="0082189C"/>
    <w:rsid w:val="00821BE4"/>
    <w:rsid w:val="00821DAC"/>
    <w:rsid w:val="00821E2D"/>
    <w:rsid w:val="00821E54"/>
    <w:rsid w:val="008222E6"/>
    <w:rsid w:val="00822452"/>
    <w:rsid w:val="008227B7"/>
    <w:rsid w:val="00822813"/>
    <w:rsid w:val="00822842"/>
    <w:rsid w:val="00822862"/>
    <w:rsid w:val="008229DD"/>
    <w:rsid w:val="00822B4B"/>
    <w:rsid w:val="00822CA3"/>
    <w:rsid w:val="00822E62"/>
    <w:rsid w:val="00822FC4"/>
    <w:rsid w:val="00823009"/>
    <w:rsid w:val="0082300E"/>
    <w:rsid w:val="00823190"/>
    <w:rsid w:val="0082326D"/>
    <w:rsid w:val="0082359C"/>
    <w:rsid w:val="00823730"/>
    <w:rsid w:val="00823754"/>
    <w:rsid w:val="0082378C"/>
    <w:rsid w:val="00823A05"/>
    <w:rsid w:val="00823B45"/>
    <w:rsid w:val="00823C3C"/>
    <w:rsid w:val="00823C5C"/>
    <w:rsid w:val="00823D4D"/>
    <w:rsid w:val="00823EF7"/>
    <w:rsid w:val="00823FEA"/>
    <w:rsid w:val="008241A0"/>
    <w:rsid w:val="00824234"/>
    <w:rsid w:val="008242F9"/>
    <w:rsid w:val="00824426"/>
    <w:rsid w:val="008244C6"/>
    <w:rsid w:val="008246DF"/>
    <w:rsid w:val="00824801"/>
    <w:rsid w:val="0082488B"/>
    <w:rsid w:val="0082490F"/>
    <w:rsid w:val="0082492C"/>
    <w:rsid w:val="0082496F"/>
    <w:rsid w:val="00824A81"/>
    <w:rsid w:val="00824B99"/>
    <w:rsid w:val="00824CEB"/>
    <w:rsid w:val="00824D27"/>
    <w:rsid w:val="00824FDA"/>
    <w:rsid w:val="008251A8"/>
    <w:rsid w:val="00825339"/>
    <w:rsid w:val="00825352"/>
    <w:rsid w:val="00825415"/>
    <w:rsid w:val="0082559D"/>
    <w:rsid w:val="0082572B"/>
    <w:rsid w:val="00825968"/>
    <w:rsid w:val="00825A75"/>
    <w:rsid w:val="00825B24"/>
    <w:rsid w:val="00825CAB"/>
    <w:rsid w:val="00825CDB"/>
    <w:rsid w:val="00825E2F"/>
    <w:rsid w:val="0082617A"/>
    <w:rsid w:val="008261A4"/>
    <w:rsid w:val="008261DA"/>
    <w:rsid w:val="00826426"/>
    <w:rsid w:val="00826560"/>
    <w:rsid w:val="00826632"/>
    <w:rsid w:val="00826686"/>
    <w:rsid w:val="008266B3"/>
    <w:rsid w:val="0082675A"/>
    <w:rsid w:val="0082675C"/>
    <w:rsid w:val="00826854"/>
    <w:rsid w:val="00826963"/>
    <w:rsid w:val="00826C93"/>
    <w:rsid w:val="00826E27"/>
    <w:rsid w:val="008270A7"/>
    <w:rsid w:val="008270ED"/>
    <w:rsid w:val="00827205"/>
    <w:rsid w:val="00827286"/>
    <w:rsid w:val="008273DF"/>
    <w:rsid w:val="008274D5"/>
    <w:rsid w:val="00827669"/>
    <w:rsid w:val="008276FD"/>
    <w:rsid w:val="00827804"/>
    <w:rsid w:val="0082788D"/>
    <w:rsid w:val="0082789B"/>
    <w:rsid w:val="0082798F"/>
    <w:rsid w:val="00827A77"/>
    <w:rsid w:val="00827A78"/>
    <w:rsid w:val="00827AC5"/>
    <w:rsid w:val="00827D67"/>
    <w:rsid w:val="00827DC9"/>
    <w:rsid w:val="00827F8A"/>
    <w:rsid w:val="0083000B"/>
    <w:rsid w:val="00830212"/>
    <w:rsid w:val="00830249"/>
    <w:rsid w:val="00830305"/>
    <w:rsid w:val="00830321"/>
    <w:rsid w:val="00830347"/>
    <w:rsid w:val="008304D2"/>
    <w:rsid w:val="00830573"/>
    <w:rsid w:val="00830722"/>
    <w:rsid w:val="0083086C"/>
    <w:rsid w:val="00830A6C"/>
    <w:rsid w:val="00830B9B"/>
    <w:rsid w:val="00830C48"/>
    <w:rsid w:val="00830D15"/>
    <w:rsid w:val="00830F1C"/>
    <w:rsid w:val="00830F92"/>
    <w:rsid w:val="00830FC5"/>
    <w:rsid w:val="00830FDC"/>
    <w:rsid w:val="00831475"/>
    <w:rsid w:val="008318AB"/>
    <w:rsid w:val="008319E5"/>
    <w:rsid w:val="00831A21"/>
    <w:rsid w:val="00831BC1"/>
    <w:rsid w:val="00831D7E"/>
    <w:rsid w:val="00831DA8"/>
    <w:rsid w:val="00831F3A"/>
    <w:rsid w:val="00831FA6"/>
    <w:rsid w:val="0083224A"/>
    <w:rsid w:val="008322F3"/>
    <w:rsid w:val="00832392"/>
    <w:rsid w:val="008324BD"/>
    <w:rsid w:val="008325E1"/>
    <w:rsid w:val="008326F9"/>
    <w:rsid w:val="00832794"/>
    <w:rsid w:val="00832880"/>
    <w:rsid w:val="008328D1"/>
    <w:rsid w:val="008328DF"/>
    <w:rsid w:val="00832941"/>
    <w:rsid w:val="00832A96"/>
    <w:rsid w:val="00832AB2"/>
    <w:rsid w:val="00832B8D"/>
    <w:rsid w:val="00832D58"/>
    <w:rsid w:val="00832D65"/>
    <w:rsid w:val="00832FEF"/>
    <w:rsid w:val="00833224"/>
    <w:rsid w:val="008332FE"/>
    <w:rsid w:val="0083331D"/>
    <w:rsid w:val="008333F8"/>
    <w:rsid w:val="00833444"/>
    <w:rsid w:val="00833472"/>
    <w:rsid w:val="0083356D"/>
    <w:rsid w:val="008335A2"/>
    <w:rsid w:val="0083364A"/>
    <w:rsid w:val="008337AF"/>
    <w:rsid w:val="008337BE"/>
    <w:rsid w:val="00833956"/>
    <w:rsid w:val="0083398E"/>
    <w:rsid w:val="008339E5"/>
    <w:rsid w:val="00833AF8"/>
    <w:rsid w:val="00833C47"/>
    <w:rsid w:val="00833C4A"/>
    <w:rsid w:val="00833CDA"/>
    <w:rsid w:val="00833D46"/>
    <w:rsid w:val="00833D88"/>
    <w:rsid w:val="00833FF8"/>
    <w:rsid w:val="008341BA"/>
    <w:rsid w:val="0083421F"/>
    <w:rsid w:val="0083437D"/>
    <w:rsid w:val="00834425"/>
    <w:rsid w:val="008344C8"/>
    <w:rsid w:val="008345DB"/>
    <w:rsid w:val="008347C5"/>
    <w:rsid w:val="00834953"/>
    <w:rsid w:val="00834995"/>
    <w:rsid w:val="00834B1D"/>
    <w:rsid w:val="00834BF8"/>
    <w:rsid w:val="00834C11"/>
    <w:rsid w:val="00834C13"/>
    <w:rsid w:val="00834D15"/>
    <w:rsid w:val="00834F8A"/>
    <w:rsid w:val="00835019"/>
    <w:rsid w:val="008353B2"/>
    <w:rsid w:val="00835544"/>
    <w:rsid w:val="0083563C"/>
    <w:rsid w:val="008357B7"/>
    <w:rsid w:val="0083593F"/>
    <w:rsid w:val="00835A05"/>
    <w:rsid w:val="00835B75"/>
    <w:rsid w:val="00835BD4"/>
    <w:rsid w:val="00835E35"/>
    <w:rsid w:val="00835F40"/>
    <w:rsid w:val="0083619E"/>
    <w:rsid w:val="008363DC"/>
    <w:rsid w:val="00836456"/>
    <w:rsid w:val="008366D6"/>
    <w:rsid w:val="00836797"/>
    <w:rsid w:val="008367E7"/>
    <w:rsid w:val="0083687E"/>
    <w:rsid w:val="008368FA"/>
    <w:rsid w:val="00836982"/>
    <w:rsid w:val="008369B8"/>
    <w:rsid w:val="008369D4"/>
    <w:rsid w:val="00836A4E"/>
    <w:rsid w:val="00836AB4"/>
    <w:rsid w:val="00836AE3"/>
    <w:rsid w:val="00836AE8"/>
    <w:rsid w:val="00836C29"/>
    <w:rsid w:val="00836CAA"/>
    <w:rsid w:val="00836FE1"/>
    <w:rsid w:val="00837075"/>
    <w:rsid w:val="008371C8"/>
    <w:rsid w:val="008371CE"/>
    <w:rsid w:val="0083723B"/>
    <w:rsid w:val="008373EC"/>
    <w:rsid w:val="0083757C"/>
    <w:rsid w:val="00837602"/>
    <w:rsid w:val="00837631"/>
    <w:rsid w:val="008378D3"/>
    <w:rsid w:val="00837950"/>
    <w:rsid w:val="00837A4C"/>
    <w:rsid w:val="00837A51"/>
    <w:rsid w:val="00837A61"/>
    <w:rsid w:val="00837E14"/>
    <w:rsid w:val="00837FFA"/>
    <w:rsid w:val="008400A4"/>
    <w:rsid w:val="008402D0"/>
    <w:rsid w:val="008403C1"/>
    <w:rsid w:val="00840488"/>
    <w:rsid w:val="008406A1"/>
    <w:rsid w:val="00840718"/>
    <w:rsid w:val="008407C7"/>
    <w:rsid w:val="00840943"/>
    <w:rsid w:val="0084095F"/>
    <w:rsid w:val="00840A40"/>
    <w:rsid w:val="00840AA1"/>
    <w:rsid w:val="00840BCC"/>
    <w:rsid w:val="00840C11"/>
    <w:rsid w:val="00840CC7"/>
    <w:rsid w:val="00840EE0"/>
    <w:rsid w:val="00840EEC"/>
    <w:rsid w:val="00840F42"/>
    <w:rsid w:val="00840F64"/>
    <w:rsid w:val="0084101E"/>
    <w:rsid w:val="0084123E"/>
    <w:rsid w:val="00841293"/>
    <w:rsid w:val="00841319"/>
    <w:rsid w:val="0084131F"/>
    <w:rsid w:val="008414CC"/>
    <w:rsid w:val="00841656"/>
    <w:rsid w:val="008416F0"/>
    <w:rsid w:val="0084189F"/>
    <w:rsid w:val="0084193F"/>
    <w:rsid w:val="00841DCA"/>
    <w:rsid w:val="00841DDC"/>
    <w:rsid w:val="00841E0A"/>
    <w:rsid w:val="0084227C"/>
    <w:rsid w:val="00842406"/>
    <w:rsid w:val="00842497"/>
    <w:rsid w:val="00842587"/>
    <w:rsid w:val="008425D7"/>
    <w:rsid w:val="0084266B"/>
    <w:rsid w:val="00842802"/>
    <w:rsid w:val="0084281A"/>
    <w:rsid w:val="008428F3"/>
    <w:rsid w:val="00842A02"/>
    <w:rsid w:val="00842A7A"/>
    <w:rsid w:val="00842BFB"/>
    <w:rsid w:val="00842C0A"/>
    <w:rsid w:val="00842CC6"/>
    <w:rsid w:val="00842CD1"/>
    <w:rsid w:val="00842E9F"/>
    <w:rsid w:val="008431EC"/>
    <w:rsid w:val="00843231"/>
    <w:rsid w:val="008432A2"/>
    <w:rsid w:val="0084339D"/>
    <w:rsid w:val="008435B3"/>
    <w:rsid w:val="00843683"/>
    <w:rsid w:val="008436B7"/>
    <w:rsid w:val="0084375A"/>
    <w:rsid w:val="008438B2"/>
    <w:rsid w:val="008438F2"/>
    <w:rsid w:val="00843909"/>
    <w:rsid w:val="008439A2"/>
    <w:rsid w:val="00843AEB"/>
    <w:rsid w:val="00843F6B"/>
    <w:rsid w:val="0084441A"/>
    <w:rsid w:val="008444B4"/>
    <w:rsid w:val="008444D5"/>
    <w:rsid w:val="00844537"/>
    <w:rsid w:val="008445AA"/>
    <w:rsid w:val="00844622"/>
    <w:rsid w:val="00844704"/>
    <w:rsid w:val="0084470B"/>
    <w:rsid w:val="008447A6"/>
    <w:rsid w:val="0084506D"/>
    <w:rsid w:val="008451A9"/>
    <w:rsid w:val="00845220"/>
    <w:rsid w:val="00845275"/>
    <w:rsid w:val="00845868"/>
    <w:rsid w:val="008458D8"/>
    <w:rsid w:val="00845978"/>
    <w:rsid w:val="00845982"/>
    <w:rsid w:val="00845997"/>
    <w:rsid w:val="008459C5"/>
    <w:rsid w:val="00845A95"/>
    <w:rsid w:val="00845BE0"/>
    <w:rsid w:val="00845C4F"/>
    <w:rsid w:val="00845F42"/>
    <w:rsid w:val="008464E6"/>
    <w:rsid w:val="00846617"/>
    <w:rsid w:val="00846627"/>
    <w:rsid w:val="00846639"/>
    <w:rsid w:val="008467A0"/>
    <w:rsid w:val="008468F1"/>
    <w:rsid w:val="00846CB1"/>
    <w:rsid w:val="00846D14"/>
    <w:rsid w:val="00846D68"/>
    <w:rsid w:val="00846D72"/>
    <w:rsid w:val="00846DFF"/>
    <w:rsid w:val="00846ED3"/>
    <w:rsid w:val="00846F5E"/>
    <w:rsid w:val="008470A8"/>
    <w:rsid w:val="008471BD"/>
    <w:rsid w:val="00847536"/>
    <w:rsid w:val="0084755E"/>
    <w:rsid w:val="008476CC"/>
    <w:rsid w:val="0084780E"/>
    <w:rsid w:val="00847839"/>
    <w:rsid w:val="008478C7"/>
    <w:rsid w:val="008479EF"/>
    <w:rsid w:val="008479F2"/>
    <w:rsid w:val="00847D02"/>
    <w:rsid w:val="00847E4E"/>
    <w:rsid w:val="00850008"/>
    <w:rsid w:val="0085002E"/>
    <w:rsid w:val="00850397"/>
    <w:rsid w:val="008503DD"/>
    <w:rsid w:val="008504F5"/>
    <w:rsid w:val="00850553"/>
    <w:rsid w:val="008505B9"/>
    <w:rsid w:val="008506AD"/>
    <w:rsid w:val="00850A84"/>
    <w:rsid w:val="00850A95"/>
    <w:rsid w:val="00850CA8"/>
    <w:rsid w:val="00850E8A"/>
    <w:rsid w:val="00851000"/>
    <w:rsid w:val="00851255"/>
    <w:rsid w:val="008514D9"/>
    <w:rsid w:val="0085152E"/>
    <w:rsid w:val="008515CF"/>
    <w:rsid w:val="00851712"/>
    <w:rsid w:val="00851776"/>
    <w:rsid w:val="008518C0"/>
    <w:rsid w:val="00851993"/>
    <w:rsid w:val="008519AB"/>
    <w:rsid w:val="00852007"/>
    <w:rsid w:val="00852011"/>
    <w:rsid w:val="00852089"/>
    <w:rsid w:val="008520BA"/>
    <w:rsid w:val="008520DE"/>
    <w:rsid w:val="0085215E"/>
    <w:rsid w:val="00852238"/>
    <w:rsid w:val="0085236D"/>
    <w:rsid w:val="0085242D"/>
    <w:rsid w:val="00852458"/>
    <w:rsid w:val="00852584"/>
    <w:rsid w:val="00852628"/>
    <w:rsid w:val="0085262A"/>
    <w:rsid w:val="008527CB"/>
    <w:rsid w:val="0085283F"/>
    <w:rsid w:val="00852869"/>
    <w:rsid w:val="00852A51"/>
    <w:rsid w:val="00852AF4"/>
    <w:rsid w:val="00852B1D"/>
    <w:rsid w:val="00852C5D"/>
    <w:rsid w:val="00852E2E"/>
    <w:rsid w:val="00852FD4"/>
    <w:rsid w:val="00853050"/>
    <w:rsid w:val="008531A0"/>
    <w:rsid w:val="008531C7"/>
    <w:rsid w:val="00853207"/>
    <w:rsid w:val="0085324C"/>
    <w:rsid w:val="00853271"/>
    <w:rsid w:val="008532CE"/>
    <w:rsid w:val="0085330A"/>
    <w:rsid w:val="00853377"/>
    <w:rsid w:val="0085356A"/>
    <w:rsid w:val="00853649"/>
    <w:rsid w:val="0085367A"/>
    <w:rsid w:val="0085374A"/>
    <w:rsid w:val="008537FA"/>
    <w:rsid w:val="00853AE2"/>
    <w:rsid w:val="00853AF5"/>
    <w:rsid w:val="00853AF8"/>
    <w:rsid w:val="00853BC7"/>
    <w:rsid w:val="00853C5D"/>
    <w:rsid w:val="00853F03"/>
    <w:rsid w:val="008543A4"/>
    <w:rsid w:val="008544A3"/>
    <w:rsid w:val="00854552"/>
    <w:rsid w:val="00854742"/>
    <w:rsid w:val="00854C0D"/>
    <w:rsid w:val="00854C11"/>
    <w:rsid w:val="00854C2F"/>
    <w:rsid w:val="00854D1F"/>
    <w:rsid w:val="00854DA7"/>
    <w:rsid w:val="00855246"/>
    <w:rsid w:val="00855291"/>
    <w:rsid w:val="008552B2"/>
    <w:rsid w:val="008553E0"/>
    <w:rsid w:val="008555AE"/>
    <w:rsid w:val="00855718"/>
    <w:rsid w:val="0085583A"/>
    <w:rsid w:val="00855B39"/>
    <w:rsid w:val="00855CE9"/>
    <w:rsid w:val="00855D21"/>
    <w:rsid w:val="00855E85"/>
    <w:rsid w:val="00855F56"/>
    <w:rsid w:val="00855FE3"/>
    <w:rsid w:val="00856024"/>
    <w:rsid w:val="00856116"/>
    <w:rsid w:val="008561B7"/>
    <w:rsid w:val="008562B4"/>
    <w:rsid w:val="008564EE"/>
    <w:rsid w:val="008565B4"/>
    <w:rsid w:val="0085664B"/>
    <w:rsid w:val="008569AA"/>
    <w:rsid w:val="00856A66"/>
    <w:rsid w:val="00856B02"/>
    <w:rsid w:val="00856C11"/>
    <w:rsid w:val="00856D14"/>
    <w:rsid w:val="00857016"/>
    <w:rsid w:val="008570DC"/>
    <w:rsid w:val="00857137"/>
    <w:rsid w:val="00857147"/>
    <w:rsid w:val="0085737F"/>
    <w:rsid w:val="008573CE"/>
    <w:rsid w:val="008575E8"/>
    <w:rsid w:val="00857B80"/>
    <w:rsid w:val="00857B9D"/>
    <w:rsid w:val="00857C83"/>
    <w:rsid w:val="00857D3A"/>
    <w:rsid w:val="00857E8E"/>
    <w:rsid w:val="00857FDC"/>
    <w:rsid w:val="00857FF2"/>
    <w:rsid w:val="0086015D"/>
    <w:rsid w:val="00860166"/>
    <w:rsid w:val="00860308"/>
    <w:rsid w:val="00860329"/>
    <w:rsid w:val="008603CD"/>
    <w:rsid w:val="008603CE"/>
    <w:rsid w:val="00860405"/>
    <w:rsid w:val="008604D3"/>
    <w:rsid w:val="008604D6"/>
    <w:rsid w:val="00860661"/>
    <w:rsid w:val="008606BB"/>
    <w:rsid w:val="00860757"/>
    <w:rsid w:val="00860A88"/>
    <w:rsid w:val="00860A9E"/>
    <w:rsid w:val="00860BA5"/>
    <w:rsid w:val="00860EF6"/>
    <w:rsid w:val="00860F42"/>
    <w:rsid w:val="00860FB9"/>
    <w:rsid w:val="008610C4"/>
    <w:rsid w:val="00861247"/>
    <w:rsid w:val="008612CF"/>
    <w:rsid w:val="0086148C"/>
    <w:rsid w:val="00861574"/>
    <w:rsid w:val="00861599"/>
    <w:rsid w:val="0086170C"/>
    <w:rsid w:val="0086171F"/>
    <w:rsid w:val="00861985"/>
    <w:rsid w:val="00861BD2"/>
    <w:rsid w:val="00861BD4"/>
    <w:rsid w:val="00861BF8"/>
    <w:rsid w:val="00861C1D"/>
    <w:rsid w:val="00861CEB"/>
    <w:rsid w:val="00861D97"/>
    <w:rsid w:val="00861E47"/>
    <w:rsid w:val="00861F95"/>
    <w:rsid w:val="00862080"/>
    <w:rsid w:val="008620EB"/>
    <w:rsid w:val="00862165"/>
    <w:rsid w:val="0086235F"/>
    <w:rsid w:val="0086244B"/>
    <w:rsid w:val="00862460"/>
    <w:rsid w:val="008628CB"/>
    <w:rsid w:val="0086298D"/>
    <w:rsid w:val="00862B63"/>
    <w:rsid w:val="00862BA4"/>
    <w:rsid w:val="00862C2F"/>
    <w:rsid w:val="00862E7D"/>
    <w:rsid w:val="008630AA"/>
    <w:rsid w:val="008630CE"/>
    <w:rsid w:val="008630F3"/>
    <w:rsid w:val="0086313A"/>
    <w:rsid w:val="00863293"/>
    <w:rsid w:val="0086337B"/>
    <w:rsid w:val="0086351B"/>
    <w:rsid w:val="008636EA"/>
    <w:rsid w:val="00863719"/>
    <w:rsid w:val="00863971"/>
    <w:rsid w:val="008639C3"/>
    <w:rsid w:val="00863A6F"/>
    <w:rsid w:val="00863BAC"/>
    <w:rsid w:val="00863D65"/>
    <w:rsid w:val="00863FCD"/>
    <w:rsid w:val="0086403B"/>
    <w:rsid w:val="0086406A"/>
    <w:rsid w:val="00864223"/>
    <w:rsid w:val="00864230"/>
    <w:rsid w:val="008642A0"/>
    <w:rsid w:val="0086432B"/>
    <w:rsid w:val="008643CC"/>
    <w:rsid w:val="008643DC"/>
    <w:rsid w:val="0086445E"/>
    <w:rsid w:val="008644F3"/>
    <w:rsid w:val="00864703"/>
    <w:rsid w:val="00864871"/>
    <w:rsid w:val="008649F8"/>
    <w:rsid w:val="00864ADF"/>
    <w:rsid w:val="00864C0C"/>
    <w:rsid w:val="00864C92"/>
    <w:rsid w:val="00864D5D"/>
    <w:rsid w:val="00864D60"/>
    <w:rsid w:val="00864F4F"/>
    <w:rsid w:val="00864F95"/>
    <w:rsid w:val="008651F4"/>
    <w:rsid w:val="00865465"/>
    <w:rsid w:val="0086546E"/>
    <w:rsid w:val="0086548E"/>
    <w:rsid w:val="008654AA"/>
    <w:rsid w:val="00865510"/>
    <w:rsid w:val="008655D9"/>
    <w:rsid w:val="00865648"/>
    <w:rsid w:val="00865779"/>
    <w:rsid w:val="00865797"/>
    <w:rsid w:val="0086583E"/>
    <w:rsid w:val="00865894"/>
    <w:rsid w:val="008658FC"/>
    <w:rsid w:val="0086592A"/>
    <w:rsid w:val="00865950"/>
    <w:rsid w:val="00865A03"/>
    <w:rsid w:val="00865B27"/>
    <w:rsid w:val="00865BF7"/>
    <w:rsid w:val="00865C8B"/>
    <w:rsid w:val="00865CDF"/>
    <w:rsid w:val="00865D04"/>
    <w:rsid w:val="00865E44"/>
    <w:rsid w:val="00865E5A"/>
    <w:rsid w:val="0086611C"/>
    <w:rsid w:val="00866147"/>
    <w:rsid w:val="0086626E"/>
    <w:rsid w:val="00866326"/>
    <w:rsid w:val="00866342"/>
    <w:rsid w:val="0086644E"/>
    <w:rsid w:val="008666F6"/>
    <w:rsid w:val="008668D3"/>
    <w:rsid w:val="0086690F"/>
    <w:rsid w:val="008669F5"/>
    <w:rsid w:val="00866B40"/>
    <w:rsid w:val="00866BAC"/>
    <w:rsid w:val="00866E2E"/>
    <w:rsid w:val="00866FE6"/>
    <w:rsid w:val="00867161"/>
    <w:rsid w:val="00867221"/>
    <w:rsid w:val="0086728B"/>
    <w:rsid w:val="008673B2"/>
    <w:rsid w:val="00867475"/>
    <w:rsid w:val="0086769C"/>
    <w:rsid w:val="0086772B"/>
    <w:rsid w:val="008677E4"/>
    <w:rsid w:val="00867909"/>
    <w:rsid w:val="00867AB1"/>
    <w:rsid w:val="00867B0F"/>
    <w:rsid w:val="00867B86"/>
    <w:rsid w:val="00867E36"/>
    <w:rsid w:val="00867F5F"/>
    <w:rsid w:val="00867F74"/>
    <w:rsid w:val="00867FB1"/>
    <w:rsid w:val="008703A9"/>
    <w:rsid w:val="008704A4"/>
    <w:rsid w:val="008705A4"/>
    <w:rsid w:val="008705C4"/>
    <w:rsid w:val="008705E3"/>
    <w:rsid w:val="008705F6"/>
    <w:rsid w:val="0087080C"/>
    <w:rsid w:val="00870812"/>
    <w:rsid w:val="0087089C"/>
    <w:rsid w:val="008708C0"/>
    <w:rsid w:val="008709BA"/>
    <w:rsid w:val="00870A37"/>
    <w:rsid w:val="00870D0A"/>
    <w:rsid w:val="00870F88"/>
    <w:rsid w:val="00871016"/>
    <w:rsid w:val="0087122D"/>
    <w:rsid w:val="0087135B"/>
    <w:rsid w:val="008713DB"/>
    <w:rsid w:val="00871534"/>
    <w:rsid w:val="0087158A"/>
    <w:rsid w:val="00871597"/>
    <w:rsid w:val="00871700"/>
    <w:rsid w:val="00871748"/>
    <w:rsid w:val="00871BAE"/>
    <w:rsid w:val="00871BE0"/>
    <w:rsid w:val="00871BFA"/>
    <w:rsid w:val="00871C11"/>
    <w:rsid w:val="00871E00"/>
    <w:rsid w:val="00871EA7"/>
    <w:rsid w:val="00871EB6"/>
    <w:rsid w:val="00871F52"/>
    <w:rsid w:val="00872150"/>
    <w:rsid w:val="00872243"/>
    <w:rsid w:val="0087224E"/>
    <w:rsid w:val="008722DE"/>
    <w:rsid w:val="008722F5"/>
    <w:rsid w:val="00872320"/>
    <w:rsid w:val="008723B7"/>
    <w:rsid w:val="00872483"/>
    <w:rsid w:val="008726A9"/>
    <w:rsid w:val="0087277D"/>
    <w:rsid w:val="008727B3"/>
    <w:rsid w:val="00872894"/>
    <w:rsid w:val="008728B1"/>
    <w:rsid w:val="0087290E"/>
    <w:rsid w:val="00872A0F"/>
    <w:rsid w:val="00872AF1"/>
    <w:rsid w:val="00872CC2"/>
    <w:rsid w:val="00872DDF"/>
    <w:rsid w:val="00872E56"/>
    <w:rsid w:val="00872EE5"/>
    <w:rsid w:val="00873096"/>
    <w:rsid w:val="00873124"/>
    <w:rsid w:val="00873129"/>
    <w:rsid w:val="0087312D"/>
    <w:rsid w:val="00873146"/>
    <w:rsid w:val="00873219"/>
    <w:rsid w:val="00873405"/>
    <w:rsid w:val="00873542"/>
    <w:rsid w:val="0087359B"/>
    <w:rsid w:val="00873608"/>
    <w:rsid w:val="00873651"/>
    <w:rsid w:val="00873663"/>
    <w:rsid w:val="008737B1"/>
    <w:rsid w:val="008737B5"/>
    <w:rsid w:val="00873832"/>
    <w:rsid w:val="00873949"/>
    <w:rsid w:val="00873B48"/>
    <w:rsid w:val="00873BCB"/>
    <w:rsid w:val="00873DC3"/>
    <w:rsid w:val="00874203"/>
    <w:rsid w:val="00874218"/>
    <w:rsid w:val="0087421F"/>
    <w:rsid w:val="0087422F"/>
    <w:rsid w:val="008742C5"/>
    <w:rsid w:val="0087441B"/>
    <w:rsid w:val="00874502"/>
    <w:rsid w:val="00874664"/>
    <w:rsid w:val="008747B9"/>
    <w:rsid w:val="008747DC"/>
    <w:rsid w:val="008747E3"/>
    <w:rsid w:val="00874817"/>
    <w:rsid w:val="00874983"/>
    <w:rsid w:val="00874C05"/>
    <w:rsid w:val="00874C79"/>
    <w:rsid w:val="00874F1F"/>
    <w:rsid w:val="00874FAE"/>
    <w:rsid w:val="00875281"/>
    <w:rsid w:val="00875A6A"/>
    <w:rsid w:val="00875BEE"/>
    <w:rsid w:val="00875F32"/>
    <w:rsid w:val="00876174"/>
    <w:rsid w:val="00876276"/>
    <w:rsid w:val="00876615"/>
    <w:rsid w:val="0087669F"/>
    <w:rsid w:val="008766D9"/>
    <w:rsid w:val="0087695F"/>
    <w:rsid w:val="00876998"/>
    <w:rsid w:val="008769A1"/>
    <w:rsid w:val="00876A1A"/>
    <w:rsid w:val="00876B54"/>
    <w:rsid w:val="00876BC9"/>
    <w:rsid w:val="0087739F"/>
    <w:rsid w:val="008773A7"/>
    <w:rsid w:val="008774AD"/>
    <w:rsid w:val="00877700"/>
    <w:rsid w:val="00877839"/>
    <w:rsid w:val="00877C5B"/>
    <w:rsid w:val="00877D95"/>
    <w:rsid w:val="00877DA3"/>
    <w:rsid w:val="00877E74"/>
    <w:rsid w:val="00880051"/>
    <w:rsid w:val="008804F6"/>
    <w:rsid w:val="00880531"/>
    <w:rsid w:val="0088078B"/>
    <w:rsid w:val="008807E6"/>
    <w:rsid w:val="00880948"/>
    <w:rsid w:val="00880A39"/>
    <w:rsid w:val="00880A46"/>
    <w:rsid w:val="00880A78"/>
    <w:rsid w:val="00880A97"/>
    <w:rsid w:val="00880C7F"/>
    <w:rsid w:val="00880FB9"/>
    <w:rsid w:val="00881136"/>
    <w:rsid w:val="00881240"/>
    <w:rsid w:val="00881320"/>
    <w:rsid w:val="008814F8"/>
    <w:rsid w:val="00881814"/>
    <w:rsid w:val="00881862"/>
    <w:rsid w:val="0088186C"/>
    <w:rsid w:val="00881894"/>
    <w:rsid w:val="00881ABB"/>
    <w:rsid w:val="00881BDE"/>
    <w:rsid w:val="00881E58"/>
    <w:rsid w:val="008820D5"/>
    <w:rsid w:val="008821BF"/>
    <w:rsid w:val="00882219"/>
    <w:rsid w:val="0088225F"/>
    <w:rsid w:val="008822CB"/>
    <w:rsid w:val="00882407"/>
    <w:rsid w:val="008824AE"/>
    <w:rsid w:val="00882691"/>
    <w:rsid w:val="008826BD"/>
    <w:rsid w:val="0088271B"/>
    <w:rsid w:val="008828A7"/>
    <w:rsid w:val="00882AC8"/>
    <w:rsid w:val="00882B86"/>
    <w:rsid w:val="00882D69"/>
    <w:rsid w:val="00882D6C"/>
    <w:rsid w:val="00882F76"/>
    <w:rsid w:val="00882FF0"/>
    <w:rsid w:val="008830AB"/>
    <w:rsid w:val="008830EB"/>
    <w:rsid w:val="00883197"/>
    <w:rsid w:val="00883393"/>
    <w:rsid w:val="0088352D"/>
    <w:rsid w:val="00883554"/>
    <w:rsid w:val="008837B8"/>
    <w:rsid w:val="00883998"/>
    <w:rsid w:val="00883A7C"/>
    <w:rsid w:val="00883E77"/>
    <w:rsid w:val="00883EFD"/>
    <w:rsid w:val="00884177"/>
    <w:rsid w:val="00884255"/>
    <w:rsid w:val="0088484F"/>
    <w:rsid w:val="0088485D"/>
    <w:rsid w:val="0088496F"/>
    <w:rsid w:val="00884A7C"/>
    <w:rsid w:val="00884AF1"/>
    <w:rsid w:val="00884C5B"/>
    <w:rsid w:val="00884DA9"/>
    <w:rsid w:val="00884E46"/>
    <w:rsid w:val="00884FF5"/>
    <w:rsid w:val="0088502D"/>
    <w:rsid w:val="0088519B"/>
    <w:rsid w:val="008851DF"/>
    <w:rsid w:val="008852A3"/>
    <w:rsid w:val="008852FB"/>
    <w:rsid w:val="008853E0"/>
    <w:rsid w:val="00885406"/>
    <w:rsid w:val="0088547C"/>
    <w:rsid w:val="00885540"/>
    <w:rsid w:val="00885595"/>
    <w:rsid w:val="008855E3"/>
    <w:rsid w:val="0088567A"/>
    <w:rsid w:val="008856F0"/>
    <w:rsid w:val="00885959"/>
    <w:rsid w:val="00885966"/>
    <w:rsid w:val="00885BDB"/>
    <w:rsid w:val="00885C79"/>
    <w:rsid w:val="00885CA9"/>
    <w:rsid w:val="00885D40"/>
    <w:rsid w:val="00885E97"/>
    <w:rsid w:val="00885EC0"/>
    <w:rsid w:val="00885FF1"/>
    <w:rsid w:val="00886007"/>
    <w:rsid w:val="008860CD"/>
    <w:rsid w:val="008861AE"/>
    <w:rsid w:val="00886217"/>
    <w:rsid w:val="00886333"/>
    <w:rsid w:val="0088650F"/>
    <w:rsid w:val="008866A7"/>
    <w:rsid w:val="008868A0"/>
    <w:rsid w:val="00886A8F"/>
    <w:rsid w:val="00886B16"/>
    <w:rsid w:val="00886C2E"/>
    <w:rsid w:val="00886C31"/>
    <w:rsid w:val="00886CE3"/>
    <w:rsid w:val="00886D5C"/>
    <w:rsid w:val="00886EBC"/>
    <w:rsid w:val="00886ED6"/>
    <w:rsid w:val="00886EEC"/>
    <w:rsid w:val="008870AF"/>
    <w:rsid w:val="0088719E"/>
    <w:rsid w:val="0088721C"/>
    <w:rsid w:val="0088762B"/>
    <w:rsid w:val="008876DB"/>
    <w:rsid w:val="008876FE"/>
    <w:rsid w:val="0088775C"/>
    <w:rsid w:val="008878CD"/>
    <w:rsid w:val="00887952"/>
    <w:rsid w:val="00887ACA"/>
    <w:rsid w:val="00887AF8"/>
    <w:rsid w:val="00887CAE"/>
    <w:rsid w:val="00887E1F"/>
    <w:rsid w:val="00887F17"/>
    <w:rsid w:val="00887F22"/>
    <w:rsid w:val="00887FC9"/>
    <w:rsid w:val="00890053"/>
    <w:rsid w:val="00890320"/>
    <w:rsid w:val="0089036C"/>
    <w:rsid w:val="0089042E"/>
    <w:rsid w:val="0089043D"/>
    <w:rsid w:val="008905AD"/>
    <w:rsid w:val="008905AE"/>
    <w:rsid w:val="008905CD"/>
    <w:rsid w:val="00890946"/>
    <w:rsid w:val="00890A68"/>
    <w:rsid w:val="00890D30"/>
    <w:rsid w:val="00890D54"/>
    <w:rsid w:val="00890DCC"/>
    <w:rsid w:val="00890EF6"/>
    <w:rsid w:val="00890F45"/>
    <w:rsid w:val="00891031"/>
    <w:rsid w:val="00891131"/>
    <w:rsid w:val="00891217"/>
    <w:rsid w:val="00891247"/>
    <w:rsid w:val="008912BD"/>
    <w:rsid w:val="008916AC"/>
    <w:rsid w:val="008917CD"/>
    <w:rsid w:val="008918B0"/>
    <w:rsid w:val="008919B8"/>
    <w:rsid w:val="00891A1E"/>
    <w:rsid w:val="00891A37"/>
    <w:rsid w:val="00891BB5"/>
    <w:rsid w:val="00891CF5"/>
    <w:rsid w:val="00891D3B"/>
    <w:rsid w:val="00891D43"/>
    <w:rsid w:val="00891DAC"/>
    <w:rsid w:val="00891DC5"/>
    <w:rsid w:val="00891F4D"/>
    <w:rsid w:val="00892148"/>
    <w:rsid w:val="00892154"/>
    <w:rsid w:val="0089217A"/>
    <w:rsid w:val="00892234"/>
    <w:rsid w:val="00892315"/>
    <w:rsid w:val="0089238D"/>
    <w:rsid w:val="00892393"/>
    <w:rsid w:val="008928BB"/>
    <w:rsid w:val="008928CE"/>
    <w:rsid w:val="0089293C"/>
    <w:rsid w:val="00892C3F"/>
    <w:rsid w:val="00892D85"/>
    <w:rsid w:val="00892F0C"/>
    <w:rsid w:val="00892F1D"/>
    <w:rsid w:val="00892FD0"/>
    <w:rsid w:val="00893056"/>
    <w:rsid w:val="0089308C"/>
    <w:rsid w:val="008930AA"/>
    <w:rsid w:val="00893115"/>
    <w:rsid w:val="00893118"/>
    <w:rsid w:val="0089333C"/>
    <w:rsid w:val="0089339C"/>
    <w:rsid w:val="008933B0"/>
    <w:rsid w:val="008933C6"/>
    <w:rsid w:val="008933F1"/>
    <w:rsid w:val="008934A4"/>
    <w:rsid w:val="00893522"/>
    <w:rsid w:val="0089356C"/>
    <w:rsid w:val="00893586"/>
    <w:rsid w:val="008935AF"/>
    <w:rsid w:val="00893772"/>
    <w:rsid w:val="00893921"/>
    <w:rsid w:val="00893A98"/>
    <w:rsid w:val="00893AB7"/>
    <w:rsid w:val="00893C42"/>
    <w:rsid w:val="00893C5F"/>
    <w:rsid w:val="00893F18"/>
    <w:rsid w:val="00894086"/>
    <w:rsid w:val="008944A9"/>
    <w:rsid w:val="00894533"/>
    <w:rsid w:val="00894644"/>
    <w:rsid w:val="00894737"/>
    <w:rsid w:val="00894838"/>
    <w:rsid w:val="008948A9"/>
    <w:rsid w:val="00894AD3"/>
    <w:rsid w:val="00894DE6"/>
    <w:rsid w:val="00894DF9"/>
    <w:rsid w:val="00894EA2"/>
    <w:rsid w:val="00894EF3"/>
    <w:rsid w:val="0089524D"/>
    <w:rsid w:val="00895597"/>
    <w:rsid w:val="008955E7"/>
    <w:rsid w:val="008957C1"/>
    <w:rsid w:val="0089588E"/>
    <w:rsid w:val="00895BDB"/>
    <w:rsid w:val="00895CF7"/>
    <w:rsid w:val="00895D61"/>
    <w:rsid w:val="00895D74"/>
    <w:rsid w:val="00895DB5"/>
    <w:rsid w:val="00895E4D"/>
    <w:rsid w:val="00895EBD"/>
    <w:rsid w:val="00895FC5"/>
    <w:rsid w:val="008960F1"/>
    <w:rsid w:val="0089612A"/>
    <w:rsid w:val="00896240"/>
    <w:rsid w:val="00896413"/>
    <w:rsid w:val="008965A2"/>
    <w:rsid w:val="008965C7"/>
    <w:rsid w:val="0089677E"/>
    <w:rsid w:val="008967F0"/>
    <w:rsid w:val="00896914"/>
    <w:rsid w:val="00896964"/>
    <w:rsid w:val="00896983"/>
    <w:rsid w:val="008969FE"/>
    <w:rsid w:val="00896A50"/>
    <w:rsid w:val="00896B7F"/>
    <w:rsid w:val="00896B90"/>
    <w:rsid w:val="00896BAF"/>
    <w:rsid w:val="00896DD6"/>
    <w:rsid w:val="00897057"/>
    <w:rsid w:val="008970A8"/>
    <w:rsid w:val="008970C4"/>
    <w:rsid w:val="008970F1"/>
    <w:rsid w:val="008971D1"/>
    <w:rsid w:val="00897269"/>
    <w:rsid w:val="00897399"/>
    <w:rsid w:val="008974B9"/>
    <w:rsid w:val="00897538"/>
    <w:rsid w:val="00897545"/>
    <w:rsid w:val="0089758F"/>
    <w:rsid w:val="008975D5"/>
    <w:rsid w:val="008977CF"/>
    <w:rsid w:val="008978B1"/>
    <w:rsid w:val="00897914"/>
    <w:rsid w:val="00897927"/>
    <w:rsid w:val="0089798D"/>
    <w:rsid w:val="00897C4F"/>
    <w:rsid w:val="00897E82"/>
    <w:rsid w:val="00897E8F"/>
    <w:rsid w:val="00897F41"/>
    <w:rsid w:val="00897FE3"/>
    <w:rsid w:val="008A0020"/>
    <w:rsid w:val="008A016A"/>
    <w:rsid w:val="008A0172"/>
    <w:rsid w:val="008A01D2"/>
    <w:rsid w:val="008A0212"/>
    <w:rsid w:val="008A024C"/>
    <w:rsid w:val="008A0337"/>
    <w:rsid w:val="008A0484"/>
    <w:rsid w:val="008A05CF"/>
    <w:rsid w:val="008A073B"/>
    <w:rsid w:val="008A0BA8"/>
    <w:rsid w:val="008A0BEE"/>
    <w:rsid w:val="008A0C0D"/>
    <w:rsid w:val="008A0C2C"/>
    <w:rsid w:val="008A0D67"/>
    <w:rsid w:val="008A0EAF"/>
    <w:rsid w:val="008A0F6F"/>
    <w:rsid w:val="008A10D0"/>
    <w:rsid w:val="008A131F"/>
    <w:rsid w:val="008A13A9"/>
    <w:rsid w:val="008A13DF"/>
    <w:rsid w:val="008A14F7"/>
    <w:rsid w:val="008A163A"/>
    <w:rsid w:val="008A1812"/>
    <w:rsid w:val="008A181B"/>
    <w:rsid w:val="008A191C"/>
    <w:rsid w:val="008A1935"/>
    <w:rsid w:val="008A1948"/>
    <w:rsid w:val="008A1A19"/>
    <w:rsid w:val="008A1CD8"/>
    <w:rsid w:val="008A1D9D"/>
    <w:rsid w:val="008A1ECF"/>
    <w:rsid w:val="008A1F95"/>
    <w:rsid w:val="008A1FCB"/>
    <w:rsid w:val="008A23C6"/>
    <w:rsid w:val="008A24B4"/>
    <w:rsid w:val="008A24BD"/>
    <w:rsid w:val="008A24D9"/>
    <w:rsid w:val="008A2606"/>
    <w:rsid w:val="008A262E"/>
    <w:rsid w:val="008A291F"/>
    <w:rsid w:val="008A29A6"/>
    <w:rsid w:val="008A2A1F"/>
    <w:rsid w:val="008A2AE8"/>
    <w:rsid w:val="008A2B6D"/>
    <w:rsid w:val="008A2D6E"/>
    <w:rsid w:val="008A2EC9"/>
    <w:rsid w:val="008A2EF0"/>
    <w:rsid w:val="008A2FF9"/>
    <w:rsid w:val="008A30EB"/>
    <w:rsid w:val="008A3153"/>
    <w:rsid w:val="008A3363"/>
    <w:rsid w:val="008A344E"/>
    <w:rsid w:val="008A34C8"/>
    <w:rsid w:val="008A350A"/>
    <w:rsid w:val="008A358B"/>
    <w:rsid w:val="008A35FE"/>
    <w:rsid w:val="008A361A"/>
    <w:rsid w:val="008A3642"/>
    <w:rsid w:val="008A36B2"/>
    <w:rsid w:val="008A375F"/>
    <w:rsid w:val="008A3771"/>
    <w:rsid w:val="008A38B1"/>
    <w:rsid w:val="008A391B"/>
    <w:rsid w:val="008A3DAE"/>
    <w:rsid w:val="008A3E21"/>
    <w:rsid w:val="008A3F89"/>
    <w:rsid w:val="008A3FD1"/>
    <w:rsid w:val="008A406F"/>
    <w:rsid w:val="008A4081"/>
    <w:rsid w:val="008A40AA"/>
    <w:rsid w:val="008A40C2"/>
    <w:rsid w:val="008A40C7"/>
    <w:rsid w:val="008A40D8"/>
    <w:rsid w:val="008A40FD"/>
    <w:rsid w:val="008A4256"/>
    <w:rsid w:val="008A44B5"/>
    <w:rsid w:val="008A4540"/>
    <w:rsid w:val="008A46F8"/>
    <w:rsid w:val="008A478F"/>
    <w:rsid w:val="008A47D4"/>
    <w:rsid w:val="008A4810"/>
    <w:rsid w:val="008A4840"/>
    <w:rsid w:val="008A48A1"/>
    <w:rsid w:val="008A48EA"/>
    <w:rsid w:val="008A4951"/>
    <w:rsid w:val="008A4A2B"/>
    <w:rsid w:val="008A4A2D"/>
    <w:rsid w:val="008A4A30"/>
    <w:rsid w:val="008A4B4F"/>
    <w:rsid w:val="008A4DA7"/>
    <w:rsid w:val="008A4E1B"/>
    <w:rsid w:val="008A4FDE"/>
    <w:rsid w:val="008A4FF1"/>
    <w:rsid w:val="008A50D0"/>
    <w:rsid w:val="008A5125"/>
    <w:rsid w:val="008A532F"/>
    <w:rsid w:val="008A5343"/>
    <w:rsid w:val="008A54F5"/>
    <w:rsid w:val="008A5574"/>
    <w:rsid w:val="008A5809"/>
    <w:rsid w:val="008A5813"/>
    <w:rsid w:val="008A5824"/>
    <w:rsid w:val="008A585F"/>
    <w:rsid w:val="008A593E"/>
    <w:rsid w:val="008A5AB5"/>
    <w:rsid w:val="008A5AD0"/>
    <w:rsid w:val="008A5EE4"/>
    <w:rsid w:val="008A60ED"/>
    <w:rsid w:val="008A614F"/>
    <w:rsid w:val="008A6C57"/>
    <w:rsid w:val="008A6C65"/>
    <w:rsid w:val="008A6C73"/>
    <w:rsid w:val="008A6DB5"/>
    <w:rsid w:val="008A6E81"/>
    <w:rsid w:val="008A6EBB"/>
    <w:rsid w:val="008A7188"/>
    <w:rsid w:val="008A71F8"/>
    <w:rsid w:val="008A74D6"/>
    <w:rsid w:val="008A74EB"/>
    <w:rsid w:val="008A75A1"/>
    <w:rsid w:val="008A7615"/>
    <w:rsid w:val="008A7734"/>
    <w:rsid w:val="008A791C"/>
    <w:rsid w:val="008A7934"/>
    <w:rsid w:val="008A7AD0"/>
    <w:rsid w:val="008A7AD3"/>
    <w:rsid w:val="008A7B33"/>
    <w:rsid w:val="008A7D13"/>
    <w:rsid w:val="008A7D5B"/>
    <w:rsid w:val="008A7EA5"/>
    <w:rsid w:val="008B00C4"/>
    <w:rsid w:val="008B01F0"/>
    <w:rsid w:val="008B02FF"/>
    <w:rsid w:val="008B032A"/>
    <w:rsid w:val="008B03AB"/>
    <w:rsid w:val="008B03B7"/>
    <w:rsid w:val="008B0525"/>
    <w:rsid w:val="008B055F"/>
    <w:rsid w:val="008B0589"/>
    <w:rsid w:val="008B0672"/>
    <w:rsid w:val="008B07AE"/>
    <w:rsid w:val="008B07CC"/>
    <w:rsid w:val="008B09E0"/>
    <w:rsid w:val="008B09ED"/>
    <w:rsid w:val="008B0B84"/>
    <w:rsid w:val="008B0BEF"/>
    <w:rsid w:val="008B0CF1"/>
    <w:rsid w:val="008B0DF7"/>
    <w:rsid w:val="008B0F15"/>
    <w:rsid w:val="008B0F18"/>
    <w:rsid w:val="008B10C1"/>
    <w:rsid w:val="008B1139"/>
    <w:rsid w:val="008B137B"/>
    <w:rsid w:val="008B13A1"/>
    <w:rsid w:val="008B13B1"/>
    <w:rsid w:val="008B14C9"/>
    <w:rsid w:val="008B186B"/>
    <w:rsid w:val="008B1883"/>
    <w:rsid w:val="008B1CEC"/>
    <w:rsid w:val="008B1D74"/>
    <w:rsid w:val="008B1E5C"/>
    <w:rsid w:val="008B1F48"/>
    <w:rsid w:val="008B2081"/>
    <w:rsid w:val="008B20C2"/>
    <w:rsid w:val="008B2253"/>
    <w:rsid w:val="008B23CD"/>
    <w:rsid w:val="008B23F6"/>
    <w:rsid w:val="008B23FA"/>
    <w:rsid w:val="008B2523"/>
    <w:rsid w:val="008B25A6"/>
    <w:rsid w:val="008B29FD"/>
    <w:rsid w:val="008B2C02"/>
    <w:rsid w:val="008B2C17"/>
    <w:rsid w:val="008B2D53"/>
    <w:rsid w:val="008B2E10"/>
    <w:rsid w:val="008B35A2"/>
    <w:rsid w:val="008B3674"/>
    <w:rsid w:val="008B36EC"/>
    <w:rsid w:val="008B3722"/>
    <w:rsid w:val="008B380B"/>
    <w:rsid w:val="008B3AB8"/>
    <w:rsid w:val="008B3CD2"/>
    <w:rsid w:val="008B3D53"/>
    <w:rsid w:val="008B3FEB"/>
    <w:rsid w:val="008B408E"/>
    <w:rsid w:val="008B4225"/>
    <w:rsid w:val="008B4274"/>
    <w:rsid w:val="008B42A7"/>
    <w:rsid w:val="008B437E"/>
    <w:rsid w:val="008B445E"/>
    <w:rsid w:val="008B476D"/>
    <w:rsid w:val="008B47BF"/>
    <w:rsid w:val="008B487A"/>
    <w:rsid w:val="008B48AD"/>
    <w:rsid w:val="008B49FE"/>
    <w:rsid w:val="008B4A13"/>
    <w:rsid w:val="008B4ACD"/>
    <w:rsid w:val="008B4CA3"/>
    <w:rsid w:val="008B4CAF"/>
    <w:rsid w:val="008B4CC2"/>
    <w:rsid w:val="008B522A"/>
    <w:rsid w:val="008B52B4"/>
    <w:rsid w:val="008B52C8"/>
    <w:rsid w:val="008B5323"/>
    <w:rsid w:val="008B53DC"/>
    <w:rsid w:val="008B54E5"/>
    <w:rsid w:val="008B54F8"/>
    <w:rsid w:val="008B556A"/>
    <w:rsid w:val="008B56DF"/>
    <w:rsid w:val="008B5724"/>
    <w:rsid w:val="008B5730"/>
    <w:rsid w:val="008B574A"/>
    <w:rsid w:val="008B59A6"/>
    <w:rsid w:val="008B5A2C"/>
    <w:rsid w:val="008B5B48"/>
    <w:rsid w:val="008B5BED"/>
    <w:rsid w:val="008B5C0B"/>
    <w:rsid w:val="008B5CF5"/>
    <w:rsid w:val="008B5D6A"/>
    <w:rsid w:val="008B5E1C"/>
    <w:rsid w:val="008B5E7C"/>
    <w:rsid w:val="008B5E9A"/>
    <w:rsid w:val="008B5FA4"/>
    <w:rsid w:val="008B5FAF"/>
    <w:rsid w:val="008B5FE6"/>
    <w:rsid w:val="008B618A"/>
    <w:rsid w:val="008B64FC"/>
    <w:rsid w:val="008B6510"/>
    <w:rsid w:val="008B66F1"/>
    <w:rsid w:val="008B6738"/>
    <w:rsid w:val="008B6850"/>
    <w:rsid w:val="008B690B"/>
    <w:rsid w:val="008B6C98"/>
    <w:rsid w:val="008B6E96"/>
    <w:rsid w:val="008B6F07"/>
    <w:rsid w:val="008B6FD9"/>
    <w:rsid w:val="008B7096"/>
    <w:rsid w:val="008B70F2"/>
    <w:rsid w:val="008B711E"/>
    <w:rsid w:val="008B72D3"/>
    <w:rsid w:val="008B7367"/>
    <w:rsid w:val="008B74BF"/>
    <w:rsid w:val="008B7533"/>
    <w:rsid w:val="008B7535"/>
    <w:rsid w:val="008B76BE"/>
    <w:rsid w:val="008B77D0"/>
    <w:rsid w:val="008B7916"/>
    <w:rsid w:val="008B79EC"/>
    <w:rsid w:val="008B7ADA"/>
    <w:rsid w:val="008B7BA8"/>
    <w:rsid w:val="008B7CCD"/>
    <w:rsid w:val="008B7E80"/>
    <w:rsid w:val="008B7F89"/>
    <w:rsid w:val="008B7FFD"/>
    <w:rsid w:val="008C01CD"/>
    <w:rsid w:val="008C0295"/>
    <w:rsid w:val="008C0429"/>
    <w:rsid w:val="008C04CC"/>
    <w:rsid w:val="008C0596"/>
    <w:rsid w:val="008C0621"/>
    <w:rsid w:val="008C066A"/>
    <w:rsid w:val="008C0740"/>
    <w:rsid w:val="008C0758"/>
    <w:rsid w:val="008C080F"/>
    <w:rsid w:val="008C094F"/>
    <w:rsid w:val="008C0B3F"/>
    <w:rsid w:val="008C0CD4"/>
    <w:rsid w:val="008C0CF8"/>
    <w:rsid w:val="008C0ED3"/>
    <w:rsid w:val="008C1251"/>
    <w:rsid w:val="008C12DD"/>
    <w:rsid w:val="008C13B3"/>
    <w:rsid w:val="008C1418"/>
    <w:rsid w:val="008C14BC"/>
    <w:rsid w:val="008C171F"/>
    <w:rsid w:val="008C18F3"/>
    <w:rsid w:val="008C1AC4"/>
    <w:rsid w:val="008C1B65"/>
    <w:rsid w:val="008C1B99"/>
    <w:rsid w:val="008C1C15"/>
    <w:rsid w:val="008C1CB4"/>
    <w:rsid w:val="008C1DD2"/>
    <w:rsid w:val="008C1EB7"/>
    <w:rsid w:val="008C1EE7"/>
    <w:rsid w:val="008C206D"/>
    <w:rsid w:val="008C208C"/>
    <w:rsid w:val="008C21A4"/>
    <w:rsid w:val="008C21C8"/>
    <w:rsid w:val="008C2271"/>
    <w:rsid w:val="008C2451"/>
    <w:rsid w:val="008C246B"/>
    <w:rsid w:val="008C2500"/>
    <w:rsid w:val="008C266D"/>
    <w:rsid w:val="008C2776"/>
    <w:rsid w:val="008C27E0"/>
    <w:rsid w:val="008C27ED"/>
    <w:rsid w:val="008C2922"/>
    <w:rsid w:val="008C2A5D"/>
    <w:rsid w:val="008C2B80"/>
    <w:rsid w:val="008C2BC0"/>
    <w:rsid w:val="008C2D33"/>
    <w:rsid w:val="008C2DB9"/>
    <w:rsid w:val="008C2DEA"/>
    <w:rsid w:val="008C2FBF"/>
    <w:rsid w:val="008C307F"/>
    <w:rsid w:val="008C326D"/>
    <w:rsid w:val="008C3273"/>
    <w:rsid w:val="008C32AE"/>
    <w:rsid w:val="008C32F2"/>
    <w:rsid w:val="008C331C"/>
    <w:rsid w:val="008C34D6"/>
    <w:rsid w:val="008C3601"/>
    <w:rsid w:val="008C366E"/>
    <w:rsid w:val="008C3939"/>
    <w:rsid w:val="008C3C79"/>
    <w:rsid w:val="008C3CEF"/>
    <w:rsid w:val="008C3D87"/>
    <w:rsid w:val="008C3E36"/>
    <w:rsid w:val="008C3F2C"/>
    <w:rsid w:val="008C4021"/>
    <w:rsid w:val="008C4088"/>
    <w:rsid w:val="008C42B8"/>
    <w:rsid w:val="008C4336"/>
    <w:rsid w:val="008C45B7"/>
    <w:rsid w:val="008C46E1"/>
    <w:rsid w:val="008C46F3"/>
    <w:rsid w:val="008C4A80"/>
    <w:rsid w:val="008C4B82"/>
    <w:rsid w:val="008C4E7F"/>
    <w:rsid w:val="008C4F55"/>
    <w:rsid w:val="008C526C"/>
    <w:rsid w:val="008C532E"/>
    <w:rsid w:val="008C53B6"/>
    <w:rsid w:val="008C53BB"/>
    <w:rsid w:val="008C54EE"/>
    <w:rsid w:val="008C5524"/>
    <w:rsid w:val="008C56D3"/>
    <w:rsid w:val="008C57B6"/>
    <w:rsid w:val="008C5833"/>
    <w:rsid w:val="008C58A6"/>
    <w:rsid w:val="008C58C9"/>
    <w:rsid w:val="008C59BC"/>
    <w:rsid w:val="008C59E4"/>
    <w:rsid w:val="008C5A41"/>
    <w:rsid w:val="008C5A6A"/>
    <w:rsid w:val="008C5B06"/>
    <w:rsid w:val="008C5BC0"/>
    <w:rsid w:val="008C5D3A"/>
    <w:rsid w:val="008C5DA5"/>
    <w:rsid w:val="008C5DD4"/>
    <w:rsid w:val="008C5E3C"/>
    <w:rsid w:val="008C5E4D"/>
    <w:rsid w:val="008C5F59"/>
    <w:rsid w:val="008C5F9D"/>
    <w:rsid w:val="008C6030"/>
    <w:rsid w:val="008C6391"/>
    <w:rsid w:val="008C655D"/>
    <w:rsid w:val="008C667E"/>
    <w:rsid w:val="008C677B"/>
    <w:rsid w:val="008C6825"/>
    <w:rsid w:val="008C68FA"/>
    <w:rsid w:val="008C6990"/>
    <w:rsid w:val="008C6ABB"/>
    <w:rsid w:val="008C6AC2"/>
    <w:rsid w:val="008C6B2B"/>
    <w:rsid w:val="008C6C1A"/>
    <w:rsid w:val="008C6D94"/>
    <w:rsid w:val="008C70C6"/>
    <w:rsid w:val="008C7164"/>
    <w:rsid w:val="008C7492"/>
    <w:rsid w:val="008C74F7"/>
    <w:rsid w:val="008C74F8"/>
    <w:rsid w:val="008C7516"/>
    <w:rsid w:val="008C75AD"/>
    <w:rsid w:val="008C773E"/>
    <w:rsid w:val="008C77F8"/>
    <w:rsid w:val="008C78D7"/>
    <w:rsid w:val="008C7917"/>
    <w:rsid w:val="008C7A51"/>
    <w:rsid w:val="008C7C73"/>
    <w:rsid w:val="008C7DFC"/>
    <w:rsid w:val="008C7E6F"/>
    <w:rsid w:val="008D0023"/>
    <w:rsid w:val="008D0089"/>
    <w:rsid w:val="008D0306"/>
    <w:rsid w:val="008D035D"/>
    <w:rsid w:val="008D03EA"/>
    <w:rsid w:val="008D0504"/>
    <w:rsid w:val="008D057D"/>
    <w:rsid w:val="008D071B"/>
    <w:rsid w:val="008D07F4"/>
    <w:rsid w:val="008D0820"/>
    <w:rsid w:val="008D0953"/>
    <w:rsid w:val="008D095A"/>
    <w:rsid w:val="008D0BBA"/>
    <w:rsid w:val="008D0C5A"/>
    <w:rsid w:val="008D0D09"/>
    <w:rsid w:val="008D0D35"/>
    <w:rsid w:val="008D0D67"/>
    <w:rsid w:val="008D0D9C"/>
    <w:rsid w:val="008D0E6D"/>
    <w:rsid w:val="008D107E"/>
    <w:rsid w:val="008D1183"/>
    <w:rsid w:val="008D1240"/>
    <w:rsid w:val="008D13BA"/>
    <w:rsid w:val="008D14A3"/>
    <w:rsid w:val="008D1501"/>
    <w:rsid w:val="008D163C"/>
    <w:rsid w:val="008D175D"/>
    <w:rsid w:val="008D19C8"/>
    <w:rsid w:val="008D1AF6"/>
    <w:rsid w:val="008D1B15"/>
    <w:rsid w:val="008D1B3A"/>
    <w:rsid w:val="008D1BD7"/>
    <w:rsid w:val="008D1DD9"/>
    <w:rsid w:val="008D1EF5"/>
    <w:rsid w:val="008D2326"/>
    <w:rsid w:val="008D23B1"/>
    <w:rsid w:val="008D2457"/>
    <w:rsid w:val="008D267C"/>
    <w:rsid w:val="008D27D1"/>
    <w:rsid w:val="008D2904"/>
    <w:rsid w:val="008D2983"/>
    <w:rsid w:val="008D2B1F"/>
    <w:rsid w:val="008D2B25"/>
    <w:rsid w:val="008D2F29"/>
    <w:rsid w:val="008D312B"/>
    <w:rsid w:val="008D314B"/>
    <w:rsid w:val="008D319C"/>
    <w:rsid w:val="008D32DF"/>
    <w:rsid w:val="008D33F7"/>
    <w:rsid w:val="008D3471"/>
    <w:rsid w:val="008D3472"/>
    <w:rsid w:val="008D35D7"/>
    <w:rsid w:val="008D3654"/>
    <w:rsid w:val="008D3670"/>
    <w:rsid w:val="008D3724"/>
    <w:rsid w:val="008D3755"/>
    <w:rsid w:val="008D377D"/>
    <w:rsid w:val="008D3920"/>
    <w:rsid w:val="008D3B69"/>
    <w:rsid w:val="008D3B82"/>
    <w:rsid w:val="008D3C71"/>
    <w:rsid w:val="008D3C7C"/>
    <w:rsid w:val="008D3CBA"/>
    <w:rsid w:val="008D3E53"/>
    <w:rsid w:val="008D400D"/>
    <w:rsid w:val="008D4034"/>
    <w:rsid w:val="008D4066"/>
    <w:rsid w:val="008D41BB"/>
    <w:rsid w:val="008D4244"/>
    <w:rsid w:val="008D4331"/>
    <w:rsid w:val="008D445D"/>
    <w:rsid w:val="008D4512"/>
    <w:rsid w:val="008D455D"/>
    <w:rsid w:val="008D46A0"/>
    <w:rsid w:val="008D46CB"/>
    <w:rsid w:val="008D46E5"/>
    <w:rsid w:val="008D46F3"/>
    <w:rsid w:val="008D4730"/>
    <w:rsid w:val="008D475E"/>
    <w:rsid w:val="008D4824"/>
    <w:rsid w:val="008D4830"/>
    <w:rsid w:val="008D4AD8"/>
    <w:rsid w:val="008D4BC3"/>
    <w:rsid w:val="008D4D5B"/>
    <w:rsid w:val="008D4DA0"/>
    <w:rsid w:val="008D500F"/>
    <w:rsid w:val="008D5051"/>
    <w:rsid w:val="008D5281"/>
    <w:rsid w:val="008D5289"/>
    <w:rsid w:val="008D528F"/>
    <w:rsid w:val="008D5442"/>
    <w:rsid w:val="008D5489"/>
    <w:rsid w:val="008D5504"/>
    <w:rsid w:val="008D55C7"/>
    <w:rsid w:val="008D5625"/>
    <w:rsid w:val="008D5765"/>
    <w:rsid w:val="008D598A"/>
    <w:rsid w:val="008D5E16"/>
    <w:rsid w:val="008D5F39"/>
    <w:rsid w:val="008D5F3F"/>
    <w:rsid w:val="008D6000"/>
    <w:rsid w:val="008D61C3"/>
    <w:rsid w:val="008D6231"/>
    <w:rsid w:val="008D623B"/>
    <w:rsid w:val="008D63D8"/>
    <w:rsid w:val="008D645E"/>
    <w:rsid w:val="008D65E2"/>
    <w:rsid w:val="008D69EB"/>
    <w:rsid w:val="008D6A65"/>
    <w:rsid w:val="008D6A78"/>
    <w:rsid w:val="008D6B69"/>
    <w:rsid w:val="008D6D3A"/>
    <w:rsid w:val="008D6E1D"/>
    <w:rsid w:val="008D6E3A"/>
    <w:rsid w:val="008D6E83"/>
    <w:rsid w:val="008D6E8A"/>
    <w:rsid w:val="008D6F09"/>
    <w:rsid w:val="008D6F46"/>
    <w:rsid w:val="008D7035"/>
    <w:rsid w:val="008D7137"/>
    <w:rsid w:val="008D734B"/>
    <w:rsid w:val="008D73EC"/>
    <w:rsid w:val="008D7538"/>
    <w:rsid w:val="008D7707"/>
    <w:rsid w:val="008D7792"/>
    <w:rsid w:val="008D77D6"/>
    <w:rsid w:val="008D7906"/>
    <w:rsid w:val="008D7A00"/>
    <w:rsid w:val="008D7D14"/>
    <w:rsid w:val="008D7D37"/>
    <w:rsid w:val="008E00FB"/>
    <w:rsid w:val="008E0465"/>
    <w:rsid w:val="008E0597"/>
    <w:rsid w:val="008E067E"/>
    <w:rsid w:val="008E0740"/>
    <w:rsid w:val="008E088C"/>
    <w:rsid w:val="008E08BE"/>
    <w:rsid w:val="008E096C"/>
    <w:rsid w:val="008E0A17"/>
    <w:rsid w:val="008E0C62"/>
    <w:rsid w:val="008E0DDD"/>
    <w:rsid w:val="008E0F46"/>
    <w:rsid w:val="008E0FB6"/>
    <w:rsid w:val="008E0FC0"/>
    <w:rsid w:val="008E10A4"/>
    <w:rsid w:val="008E1290"/>
    <w:rsid w:val="008E1490"/>
    <w:rsid w:val="008E14FA"/>
    <w:rsid w:val="008E151B"/>
    <w:rsid w:val="008E169C"/>
    <w:rsid w:val="008E176A"/>
    <w:rsid w:val="008E1770"/>
    <w:rsid w:val="008E1924"/>
    <w:rsid w:val="008E19EB"/>
    <w:rsid w:val="008E1A7C"/>
    <w:rsid w:val="008E1A8F"/>
    <w:rsid w:val="008E1B0B"/>
    <w:rsid w:val="008E1B24"/>
    <w:rsid w:val="008E1B59"/>
    <w:rsid w:val="008E1C17"/>
    <w:rsid w:val="008E1C9F"/>
    <w:rsid w:val="008E1ECB"/>
    <w:rsid w:val="008E1FAA"/>
    <w:rsid w:val="008E2022"/>
    <w:rsid w:val="008E2035"/>
    <w:rsid w:val="008E2327"/>
    <w:rsid w:val="008E2364"/>
    <w:rsid w:val="008E24A7"/>
    <w:rsid w:val="008E24B2"/>
    <w:rsid w:val="008E278F"/>
    <w:rsid w:val="008E2941"/>
    <w:rsid w:val="008E2A61"/>
    <w:rsid w:val="008E2B67"/>
    <w:rsid w:val="008E2C97"/>
    <w:rsid w:val="008E2DCB"/>
    <w:rsid w:val="008E2EAD"/>
    <w:rsid w:val="008E2ED9"/>
    <w:rsid w:val="008E2EF4"/>
    <w:rsid w:val="008E2F98"/>
    <w:rsid w:val="008E3130"/>
    <w:rsid w:val="008E32B4"/>
    <w:rsid w:val="008E3494"/>
    <w:rsid w:val="008E34B3"/>
    <w:rsid w:val="008E3508"/>
    <w:rsid w:val="008E367C"/>
    <w:rsid w:val="008E36A2"/>
    <w:rsid w:val="008E3785"/>
    <w:rsid w:val="008E389E"/>
    <w:rsid w:val="008E3A0C"/>
    <w:rsid w:val="008E3A21"/>
    <w:rsid w:val="008E3C14"/>
    <w:rsid w:val="008E3D82"/>
    <w:rsid w:val="008E413D"/>
    <w:rsid w:val="008E425F"/>
    <w:rsid w:val="008E42A6"/>
    <w:rsid w:val="008E436C"/>
    <w:rsid w:val="008E43B0"/>
    <w:rsid w:val="008E445E"/>
    <w:rsid w:val="008E46E3"/>
    <w:rsid w:val="008E477B"/>
    <w:rsid w:val="008E47FF"/>
    <w:rsid w:val="008E490F"/>
    <w:rsid w:val="008E4C19"/>
    <w:rsid w:val="008E4D85"/>
    <w:rsid w:val="008E502D"/>
    <w:rsid w:val="008E545D"/>
    <w:rsid w:val="008E5656"/>
    <w:rsid w:val="008E5663"/>
    <w:rsid w:val="008E5821"/>
    <w:rsid w:val="008E5E93"/>
    <w:rsid w:val="008E5F59"/>
    <w:rsid w:val="008E5FE4"/>
    <w:rsid w:val="008E6057"/>
    <w:rsid w:val="008E6183"/>
    <w:rsid w:val="008E6355"/>
    <w:rsid w:val="008E6377"/>
    <w:rsid w:val="008E63EB"/>
    <w:rsid w:val="008E6477"/>
    <w:rsid w:val="008E64C9"/>
    <w:rsid w:val="008E6530"/>
    <w:rsid w:val="008E6543"/>
    <w:rsid w:val="008E66D4"/>
    <w:rsid w:val="008E684B"/>
    <w:rsid w:val="008E686B"/>
    <w:rsid w:val="008E6A0B"/>
    <w:rsid w:val="008E6AD9"/>
    <w:rsid w:val="008E6DA9"/>
    <w:rsid w:val="008E6E9D"/>
    <w:rsid w:val="008E6F68"/>
    <w:rsid w:val="008E6FC7"/>
    <w:rsid w:val="008E70DB"/>
    <w:rsid w:val="008E71B9"/>
    <w:rsid w:val="008E73A8"/>
    <w:rsid w:val="008E7705"/>
    <w:rsid w:val="008E7896"/>
    <w:rsid w:val="008E789F"/>
    <w:rsid w:val="008E7A4B"/>
    <w:rsid w:val="008E7AED"/>
    <w:rsid w:val="008E7D4C"/>
    <w:rsid w:val="008E7DEF"/>
    <w:rsid w:val="008E7F68"/>
    <w:rsid w:val="008F0313"/>
    <w:rsid w:val="008F03C7"/>
    <w:rsid w:val="008F044D"/>
    <w:rsid w:val="008F0580"/>
    <w:rsid w:val="008F059F"/>
    <w:rsid w:val="008F0701"/>
    <w:rsid w:val="008F0880"/>
    <w:rsid w:val="008F08F3"/>
    <w:rsid w:val="008F0932"/>
    <w:rsid w:val="008F0A3C"/>
    <w:rsid w:val="008F0BB5"/>
    <w:rsid w:val="008F0E8B"/>
    <w:rsid w:val="008F0EF7"/>
    <w:rsid w:val="008F0F44"/>
    <w:rsid w:val="008F0FAB"/>
    <w:rsid w:val="008F0FE5"/>
    <w:rsid w:val="008F10B4"/>
    <w:rsid w:val="008F121A"/>
    <w:rsid w:val="008F13B0"/>
    <w:rsid w:val="008F13B3"/>
    <w:rsid w:val="008F1461"/>
    <w:rsid w:val="008F152D"/>
    <w:rsid w:val="008F1573"/>
    <w:rsid w:val="008F1620"/>
    <w:rsid w:val="008F16E2"/>
    <w:rsid w:val="008F1730"/>
    <w:rsid w:val="008F1877"/>
    <w:rsid w:val="008F18B1"/>
    <w:rsid w:val="008F1ACC"/>
    <w:rsid w:val="008F1B2C"/>
    <w:rsid w:val="008F1B7F"/>
    <w:rsid w:val="008F1C8C"/>
    <w:rsid w:val="008F1E13"/>
    <w:rsid w:val="008F1E7D"/>
    <w:rsid w:val="008F1F4C"/>
    <w:rsid w:val="008F2041"/>
    <w:rsid w:val="008F218E"/>
    <w:rsid w:val="008F2217"/>
    <w:rsid w:val="008F22B3"/>
    <w:rsid w:val="008F23EA"/>
    <w:rsid w:val="008F2463"/>
    <w:rsid w:val="008F24A8"/>
    <w:rsid w:val="008F2542"/>
    <w:rsid w:val="008F263E"/>
    <w:rsid w:val="008F2681"/>
    <w:rsid w:val="008F2697"/>
    <w:rsid w:val="008F289A"/>
    <w:rsid w:val="008F299A"/>
    <w:rsid w:val="008F2A90"/>
    <w:rsid w:val="008F2B65"/>
    <w:rsid w:val="008F2DBA"/>
    <w:rsid w:val="008F2E9B"/>
    <w:rsid w:val="008F2EBC"/>
    <w:rsid w:val="008F2ED7"/>
    <w:rsid w:val="008F2F85"/>
    <w:rsid w:val="008F2FA6"/>
    <w:rsid w:val="008F3047"/>
    <w:rsid w:val="008F315A"/>
    <w:rsid w:val="008F31E6"/>
    <w:rsid w:val="008F3413"/>
    <w:rsid w:val="008F3435"/>
    <w:rsid w:val="008F347B"/>
    <w:rsid w:val="008F352B"/>
    <w:rsid w:val="008F3589"/>
    <w:rsid w:val="008F38D2"/>
    <w:rsid w:val="008F3D1D"/>
    <w:rsid w:val="008F3DA1"/>
    <w:rsid w:val="008F3DD9"/>
    <w:rsid w:val="008F4134"/>
    <w:rsid w:val="008F459B"/>
    <w:rsid w:val="008F4612"/>
    <w:rsid w:val="008F4846"/>
    <w:rsid w:val="008F4912"/>
    <w:rsid w:val="008F4B28"/>
    <w:rsid w:val="008F4C17"/>
    <w:rsid w:val="008F4D35"/>
    <w:rsid w:val="008F4E98"/>
    <w:rsid w:val="008F502D"/>
    <w:rsid w:val="008F50CB"/>
    <w:rsid w:val="008F5185"/>
    <w:rsid w:val="008F5276"/>
    <w:rsid w:val="008F54E3"/>
    <w:rsid w:val="008F5567"/>
    <w:rsid w:val="008F5747"/>
    <w:rsid w:val="008F57B0"/>
    <w:rsid w:val="008F582C"/>
    <w:rsid w:val="008F5B5C"/>
    <w:rsid w:val="008F5B86"/>
    <w:rsid w:val="008F5BCF"/>
    <w:rsid w:val="008F5C0E"/>
    <w:rsid w:val="008F5DC6"/>
    <w:rsid w:val="008F5FA9"/>
    <w:rsid w:val="008F6081"/>
    <w:rsid w:val="008F6206"/>
    <w:rsid w:val="008F621A"/>
    <w:rsid w:val="008F62EF"/>
    <w:rsid w:val="008F6467"/>
    <w:rsid w:val="008F64FF"/>
    <w:rsid w:val="008F66E1"/>
    <w:rsid w:val="008F68ED"/>
    <w:rsid w:val="008F697C"/>
    <w:rsid w:val="008F6E12"/>
    <w:rsid w:val="008F6E70"/>
    <w:rsid w:val="008F6E89"/>
    <w:rsid w:val="008F6F73"/>
    <w:rsid w:val="008F70BF"/>
    <w:rsid w:val="008F727D"/>
    <w:rsid w:val="008F735D"/>
    <w:rsid w:val="008F7547"/>
    <w:rsid w:val="008F7575"/>
    <w:rsid w:val="008F7625"/>
    <w:rsid w:val="008F76DE"/>
    <w:rsid w:val="008F773F"/>
    <w:rsid w:val="008F7A5B"/>
    <w:rsid w:val="008F7A9F"/>
    <w:rsid w:val="008F7ACA"/>
    <w:rsid w:val="008F7D16"/>
    <w:rsid w:val="008F7D74"/>
    <w:rsid w:val="008F7D7B"/>
    <w:rsid w:val="008F7FFC"/>
    <w:rsid w:val="009000D2"/>
    <w:rsid w:val="00900241"/>
    <w:rsid w:val="009004B2"/>
    <w:rsid w:val="009007F6"/>
    <w:rsid w:val="009008B1"/>
    <w:rsid w:val="00900990"/>
    <w:rsid w:val="00900A87"/>
    <w:rsid w:val="00900A8F"/>
    <w:rsid w:val="00900AB9"/>
    <w:rsid w:val="00900ABE"/>
    <w:rsid w:val="00900B94"/>
    <w:rsid w:val="00900BA1"/>
    <w:rsid w:val="00900BDA"/>
    <w:rsid w:val="00900C82"/>
    <w:rsid w:val="00900E35"/>
    <w:rsid w:val="00900F64"/>
    <w:rsid w:val="00900F92"/>
    <w:rsid w:val="009011D9"/>
    <w:rsid w:val="00901213"/>
    <w:rsid w:val="0090122A"/>
    <w:rsid w:val="00901279"/>
    <w:rsid w:val="0090182F"/>
    <w:rsid w:val="0090183E"/>
    <w:rsid w:val="009019D3"/>
    <w:rsid w:val="009019F5"/>
    <w:rsid w:val="00901A2B"/>
    <w:rsid w:val="00901B36"/>
    <w:rsid w:val="00901B52"/>
    <w:rsid w:val="00901B78"/>
    <w:rsid w:val="00901CF7"/>
    <w:rsid w:val="00901E01"/>
    <w:rsid w:val="00901E81"/>
    <w:rsid w:val="00901FB9"/>
    <w:rsid w:val="009020F0"/>
    <w:rsid w:val="00902366"/>
    <w:rsid w:val="009024CC"/>
    <w:rsid w:val="00902A8E"/>
    <w:rsid w:val="00902B43"/>
    <w:rsid w:val="00902B51"/>
    <w:rsid w:val="00902BD2"/>
    <w:rsid w:val="00902C7A"/>
    <w:rsid w:val="00902F21"/>
    <w:rsid w:val="00903002"/>
    <w:rsid w:val="009031EC"/>
    <w:rsid w:val="0090329B"/>
    <w:rsid w:val="00903349"/>
    <w:rsid w:val="009034BA"/>
    <w:rsid w:val="00903529"/>
    <w:rsid w:val="009035C6"/>
    <w:rsid w:val="00903654"/>
    <w:rsid w:val="009037CB"/>
    <w:rsid w:val="009037FC"/>
    <w:rsid w:val="00903AC6"/>
    <w:rsid w:val="00903BFC"/>
    <w:rsid w:val="00903CD2"/>
    <w:rsid w:val="00903F82"/>
    <w:rsid w:val="00903F99"/>
    <w:rsid w:val="009041B6"/>
    <w:rsid w:val="009042D7"/>
    <w:rsid w:val="00904458"/>
    <w:rsid w:val="009044B4"/>
    <w:rsid w:val="00904594"/>
    <w:rsid w:val="00904627"/>
    <w:rsid w:val="009047AB"/>
    <w:rsid w:val="00904DB9"/>
    <w:rsid w:val="00904F40"/>
    <w:rsid w:val="0090500B"/>
    <w:rsid w:val="00905010"/>
    <w:rsid w:val="0090516D"/>
    <w:rsid w:val="009054A5"/>
    <w:rsid w:val="009054D4"/>
    <w:rsid w:val="009055FE"/>
    <w:rsid w:val="009057A7"/>
    <w:rsid w:val="009057EE"/>
    <w:rsid w:val="00905892"/>
    <w:rsid w:val="00905932"/>
    <w:rsid w:val="009059BD"/>
    <w:rsid w:val="009059C6"/>
    <w:rsid w:val="00905A1C"/>
    <w:rsid w:val="00905A62"/>
    <w:rsid w:val="00905CBA"/>
    <w:rsid w:val="00905D54"/>
    <w:rsid w:val="00905DA3"/>
    <w:rsid w:val="00905F44"/>
    <w:rsid w:val="00905F55"/>
    <w:rsid w:val="00905FC0"/>
    <w:rsid w:val="00906092"/>
    <w:rsid w:val="009060F0"/>
    <w:rsid w:val="009060FE"/>
    <w:rsid w:val="00906292"/>
    <w:rsid w:val="0090631B"/>
    <w:rsid w:val="0090635D"/>
    <w:rsid w:val="00906380"/>
    <w:rsid w:val="00906450"/>
    <w:rsid w:val="009066C9"/>
    <w:rsid w:val="009066CB"/>
    <w:rsid w:val="00906736"/>
    <w:rsid w:val="00906762"/>
    <w:rsid w:val="00906ACC"/>
    <w:rsid w:val="00906C81"/>
    <w:rsid w:val="00906CE6"/>
    <w:rsid w:val="00906D01"/>
    <w:rsid w:val="00906D10"/>
    <w:rsid w:val="00906EEF"/>
    <w:rsid w:val="00906F39"/>
    <w:rsid w:val="00906F9B"/>
    <w:rsid w:val="00907002"/>
    <w:rsid w:val="00907050"/>
    <w:rsid w:val="009070B1"/>
    <w:rsid w:val="00907107"/>
    <w:rsid w:val="0090743A"/>
    <w:rsid w:val="0090761A"/>
    <w:rsid w:val="009078BD"/>
    <w:rsid w:val="00907B68"/>
    <w:rsid w:val="00907D52"/>
    <w:rsid w:val="0091000D"/>
    <w:rsid w:val="00910103"/>
    <w:rsid w:val="00910180"/>
    <w:rsid w:val="0091045E"/>
    <w:rsid w:val="009104F8"/>
    <w:rsid w:val="00910504"/>
    <w:rsid w:val="0091056A"/>
    <w:rsid w:val="00910723"/>
    <w:rsid w:val="00910729"/>
    <w:rsid w:val="009107AF"/>
    <w:rsid w:val="009107B5"/>
    <w:rsid w:val="00910902"/>
    <w:rsid w:val="00910997"/>
    <w:rsid w:val="009109BA"/>
    <w:rsid w:val="00910A84"/>
    <w:rsid w:val="00910B7C"/>
    <w:rsid w:val="00910C08"/>
    <w:rsid w:val="00910C34"/>
    <w:rsid w:val="00910C8D"/>
    <w:rsid w:val="00910CDE"/>
    <w:rsid w:val="00910D3B"/>
    <w:rsid w:val="00910D61"/>
    <w:rsid w:val="0091105D"/>
    <w:rsid w:val="00911248"/>
    <w:rsid w:val="00911302"/>
    <w:rsid w:val="009113EC"/>
    <w:rsid w:val="0091149E"/>
    <w:rsid w:val="00911844"/>
    <w:rsid w:val="00911864"/>
    <w:rsid w:val="00911DBD"/>
    <w:rsid w:val="00911DC8"/>
    <w:rsid w:val="00911EA7"/>
    <w:rsid w:val="00911FA1"/>
    <w:rsid w:val="00911FB0"/>
    <w:rsid w:val="00911FE2"/>
    <w:rsid w:val="009120F3"/>
    <w:rsid w:val="009125C7"/>
    <w:rsid w:val="00912723"/>
    <w:rsid w:val="00912781"/>
    <w:rsid w:val="0091279F"/>
    <w:rsid w:val="009127A6"/>
    <w:rsid w:val="00912899"/>
    <w:rsid w:val="00912A4B"/>
    <w:rsid w:val="00912AF3"/>
    <w:rsid w:val="00912D9D"/>
    <w:rsid w:val="00912FDA"/>
    <w:rsid w:val="00912FEB"/>
    <w:rsid w:val="00913215"/>
    <w:rsid w:val="009134E8"/>
    <w:rsid w:val="00913534"/>
    <w:rsid w:val="00913541"/>
    <w:rsid w:val="009138C7"/>
    <w:rsid w:val="00913ACF"/>
    <w:rsid w:val="00913AEA"/>
    <w:rsid w:val="00913BEE"/>
    <w:rsid w:val="00913C35"/>
    <w:rsid w:val="00913D15"/>
    <w:rsid w:val="00913EDB"/>
    <w:rsid w:val="00913F1C"/>
    <w:rsid w:val="009141EB"/>
    <w:rsid w:val="0091438A"/>
    <w:rsid w:val="009143F4"/>
    <w:rsid w:val="00914642"/>
    <w:rsid w:val="009147DE"/>
    <w:rsid w:val="009148EC"/>
    <w:rsid w:val="009149FD"/>
    <w:rsid w:val="00914A12"/>
    <w:rsid w:val="00914A55"/>
    <w:rsid w:val="00914D60"/>
    <w:rsid w:val="009151E0"/>
    <w:rsid w:val="00915311"/>
    <w:rsid w:val="0091549D"/>
    <w:rsid w:val="0091552D"/>
    <w:rsid w:val="00915735"/>
    <w:rsid w:val="00915944"/>
    <w:rsid w:val="00915A3C"/>
    <w:rsid w:val="00915A48"/>
    <w:rsid w:val="00915A49"/>
    <w:rsid w:val="00915B0C"/>
    <w:rsid w:val="00915C57"/>
    <w:rsid w:val="00915C7B"/>
    <w:rsid w:val="00915F8D"/>
    <w:rsid w:val="00915F97"/>
    <w:rsid w:val="00916158"/>
    <w:rsid w:val="0091636E"/>
    <w:rsid w:val="0091641B"/>
    <w:rsid w:val="0091643B"/>
    <w:rsid w:val="009164C7"/>
    <w:rsid w:val="009164E9"/>
    <w:rsid w:val="00916662"/>
    <w:rsid w:val="009167F3"/>
    <w:rsid w:val="00916814"/>
    <w:rsid w:val="00916867"/>
    <w:rsid w:val="0091693F"/>
    <w:rsid w:val="00916D37"/>
    <w:rsid w:val="00916D99"/>
    <w:rsid w:val="00916E48"/>
    <w:rsid w:val="009170C1"/>
    <w:rsid w:val="009170FA"/>
    <w:rsid w:val="009171F5"/>
    <w:rsid w:val="009172CC"/>
    <w:rsid w:val="0091740C"/>
    <w:rsid w:val="0091740F"/>
    <w:rsid w:val="009174B2"/>
    <w:rsid w:val="0091766D"/>
    <w:rsid w:val="009176F2"/>
    <w:rsid w:val="009177C3"/>
    <w:rsid w:val="0091792B"/>
    <w:rsid w:val="00917950"/>
    <w:rsid w:val="009179C1"/>
    <w:rsid w:val="009179F9"/>
    <w:rsid w:val="00917C83"/>
    <w:rsid w:val="00917CA5"/>
    <w:rsid w:val="00917DBC"/>
    <w:rsid w:val="00917E74"/>
    <w:rsid w:val="00917F23"/>
    <w:rsid w:val="00917F9A"/>
    <w:rsid w:val="00917FA6"/>
    <w:rsid w:val="00917FEB"/>
    <w:rsid w:val="00920046"/>
    <w:rsid w:val="00920057"/>
    <w:rsid w:val="00920093"/>
    <w:rsid w:val="009200CE"/>
    <w:rsid w:val="0092027A"/>
    <w:rsid w:val="0092029E"/>
    <w:rsid w:val="009204DA"/>
    <w:rsid w:val="009205B9"/>
    <w:rsid w:val="0092070D"/>
    <w:rsid w:val="00920805"/>
    <w:rsid w:val="00920847"/>
    <w:rsid w:val="0092096C"/>
    <w:rsid w:val="00920986"/>
    <w:rsid w:val="009209E8"/>
    <w:rsid w:val="00920A01"/>
    <w:rsid w:val="00920ACA"/>
    <w:rsid w:val="00920AD6"/>
    <w:rsid w:val="00920D98"/>
    <w:rsid w:val="009210F5"/>
    <w:rsid w:val="0092114D"/>
    <w:rsid w:val="00921195"/>
    <w:rsid w:val="009214A1"/>
    <w:rsid w:val="00921503"/>
    <w:rsid w:val="00921599"/>
    <w:rsid w:val="00921761"/>
    <w:rsid w:val="0092181E"/>
    <w:rsid w:val="0092187C"/>
    <w:rsid w:val="0092196A"/>
    <w:rsid w:val="009219D8"/>
    <w:rsid w:val="00921A5B"/>
    <w:rsid w:val="00921B7C"/>
    <w:rsid w:val="00921D28"/>
    <w:rsid w:val="00921E2B"/>
    <w:rsid w:val="00921EA0"/>
    <w:rsid w:val="00921EE3"/>
    <w:rsid w:val="00921EFF"/>
    <w:rsid w:val="00921F9D"/>
    <w:rsid w:val="00921FFE"/>
    <w:rsid w:val="00922023"/>
    <w:rsid w:val="009220C4"/>
    <w:rsid w:val="009220D6"/>
    <w:rsid w:val="0092238F"/>
    <w:rsid w:val="009224E2"/>
    <w:rsid w:val="009225EF"/>
    <w:rsid w:val="009226FE"/>
    <w:rsid w:val="00922942"/>
    <w:rsid w:val="00922B62"/>
    <w:rsid w:val="00922BFB"/>
    <w:rsid w:val="00922D62"/>
    <w:rsid w:val="00922D84"/>
    <w:rsid w:val="00922E15"/>
    <w:rsid w:val="00922F17"/>
    <w:rsid w:val="0092301C"/>
    <w:rsid w:val="00923060"/>
    <w:rsid w:val="00923128"/>
    <w:rsid w:val="00923210"/>
    <w:rsid w:val="00923415"/>
    <w:rsid w:val="0092343F"/>
    <w:rsid w:val="0092395A"/>
    <w:rsid w:val="00923EC1"/>
    <w:rsid w:val="00923F7B"/>
    <w:rsid w:val="009240D6"/>
    <w:rsid w:val="00924324"/>
    <w:rsid w:val="00924388"/>
    <w:rsid w:val="00924624"/>
    <w:rsid w:val="009246A8"/>
    <w:rsid w:val="0092472B"/>
    <w:rsid w:val="00924789"/>
    <w:rsid w:val="00924A16"/>
    <w:rsid w:val="00924AA8"/>
    <w:rsid w:val="00924B14"/>
    <w:rsid w:val="00924E1D"/>
    <w:rsid w:val="00924E26"/>
    <w:rsid w:val="009251BB"/>
    <w:rsid w:val="00925355"/>
    <w:rsid w:val="00925378"/>
    <w:rsid w:val="0092537D"/>
    <w:rsid w:val="009253BC"/>
    <w:rsid w:val="009254AC"/>
    <w:rsid w:val="009254B3"/>
    <w:rsid w:val="009254BB"/>
    <w:rsid w:val="0092550E"/>
    <w:rsid w:val="00925529"/>
    <w:rsid w:val="009255BA"/>
    <w:rsid w:val="0092571D"/>
    <w:rsid w:val="00925805"/>
    <w:rsid w:val="009258F4"/>
    <w:rsid w:val="00925A18"/>
    <w:rsid w:val="00925C53"/>
    <w:rsid w:val="00925CE7"/>
    <w:rsid w:val="00925D7C"/>
    <w:rsid w:val="00925DEE"/>
    <w:rsid w:val="00925DF1"/>
    <w:rsid w:val="00925E0D"/>
    <w:rsid w:val="0092608A"/>
    <w:rsid w:val="00926251"/>
    <w:rsid w:val="00926299"/>
    <w:rsid w:val="0092635A"/>
    <w:rsid w:val="00926408"/>
    <w:rsid w:val="0092655A"/>
    <w:rsid w:val="00926573"/>
    <w:rsid w:val="00926712"/>
    <w:rsid w:val="00926727"/>
    <w:rsid w:val="009267DB"/>
    <w:rsid w:val="0092689E"/>
    <w:rsid w:val="00926A3B"/>
    <w:rsid w:val="00926B96"/>
    <w:rsid w:val="00926CC0"/>
    <w:rsid w:val="00926D4E"/>
    <w:rsid w:val="00926DBA"/>
    <w:rsid w:val="00926DCE"/>
    <w:rsid w:val="00926E6D"/>
    <w:rsid w:val="00926EEE"/>
    <w:rsid w:val="00927103"/>
    <w:rsid w:val="00927211"/>
    <w:rsid w:val="00927321"/>
    <w:rsid w:val="0092738A"/>
    <w:rsid w:val="009273BE"/>
    <w:rsid w:val="00927480"/>
    <w:rsid w:val="0092752E"/>
    <w:rsid w:val="0092758A"/>
    <w:rsid w:val="009277EA"/>
    <w:rsid w:val="009278B3"/>
    <w:rsid w:val="00927A71"/>
    <w:rsid w:val="00927BA4"/>
    <w:rsid w:val="00927C26"/>
    <w:rsid w:val="00927C44"/>
    <w:rsid w:val="00930055"/>
    <w:rsid w:val="009300CD"/>
    <w:rsid w:val="009302D6"/>
    <w:rsid w:val="00930362"/>
    <w:rsid w:val="00930426"/>
    <w:rsid w:val="009304AF"/>
    <w:rsid w:val="00930581"/>
    <w:rsid w:val="00930699"/>
    <w:rsid w:val="009306AB"/>
    <w:rsid w:val="009306DB"/>
    <w:rsid w:val="009306DC"/>
    <w:rsid w:val="00930899"/>
    <w:rsid w:val="0093089A"/>
    <w:rsid w:val="0093099D"/>
    <w:rsid w:val="009309A0"/>
    <w:rsid w:val="00930A14"/>
    <w:rsid w:val="00930BC8"/>
    <w:rsid w:val="00930C36"/>
    <w:rsid w:val="00930C50"/>
    <w:rsid w:val="00930C92"/>
    <w:rsid w:val="00930CF2"/>
    <w:rsid w:val="00930D86"/>
    <w:rsid w:val="00930EC5"/>
    <w:rsid w:val="00930EEC"/>
    <w:rsid w:val="00930F5F"/>
    <w:rsid w:val="0093108F"/>
    <w:rsid w:val="0093131E"/>
    <w:rsid w:val="00931320"/>
    <w:rsid w:val="0093136F"/>
    <w:rsid w:val="0093175E"/>
    <w:rsid w:val="0093196D"/>
    <w:rsid w:val="009319C9"/>
    <w:rsid w:val="00931A11"/>
    <w:rsid w:val="00931D2C"/>
    <w:rsid w:val="00931D51"/>
    <w:rsid w:val="00931FF2"/>
    <w:rsid w:val="00932142"/>
    <w:rsid w:val="009322C7"/>
    <w:rsid w:val="009322EA"/>
    <w:rsid w:val="00932310"/>
    <w:rsid w:val="00932481"/>
    <w:rsid w:val="0093257A"/>
    <w:rsid w:val="0093261F"/>
    <w:rsid w:val="00932760"/>
    <w:rsid w:val="00932830"/>
    <w:rsid w:val="00932851"/>
    <w:rsid w:val="0093290F"/>
    <w:rsid w:val="00932A16"/>
    <w:rsid w:val="00932E76"/>
    <w:rsid w:val="00932E7E"/>
    <w:rsid w:val="009330D8"/>
    <w:rsid w:val="009331B5"/>
    <w:rsid w:val="009332C6"/>
    <w:rsid w:val="009332F9"/>
    <w:rsid w:val="00933336"/>
    <w:rsid w:val="00933379"/>
    <w:rsid w:val="0093342B"/>
    <w:rsid w:val="0093348F"/>
    <w:rsid w:val="009334BF"/>
    <w:rsid w:val="0093350E"/>
    <w:rsid w:val="00933607"/>
    <w:rsid w:val="009336A0"/>
    <w:rsid w:val="009336E2"/>
    <w:rsid w:val="00933851"/>
    <w:rsid w:val="00933BA2"/>
    <w:rsid w:val="00933CA2"/>
    <w:rsid w:val="00933D7D"/>
    <w:rsid w:val="00933F51"/>
    <w:rsid w:val="00933FB8"/>
    <w:rsid w:val="009342AC"/>
    <w:rsid w:val="00934353"/>
    <w:rsid w:val="00934381"/>
    <w:rsid w:val="009344E4"/>
    <w:rsid w:val="00934582"/>
    <w:rsid w:val="00934583"/>
    <w:rsid w:val="009345AD"/>
    <w:rsid w:val="009346E2"/>
    <w:rsid w:val="009346E7"/>
    <w:rsid w:val="009348CF"/>
    <w:rsid w:val="00934AAD"/>
    <w:rsid w:val="00934BAD"/>
    <w:rsid w:val="00934BD1"/>
    <w:rsid w:val="00934CB5"/>
    <w:rsid w:val="00934D00"/>
    <w:rsid w:val="00934D23"/>
    <w:rsid w:val="00934DE4"/>
    <w:rsid w:val="00934FCE"/>
    <w:rsid w:val="0093506B"/>
    <w:rsid w:val="009350A8"/>
    <w:rsid w:val="009351D4"/>
    <w:rsid w:val="009352AC"/>
    <w:rsid w:val="00935417"/>
    <w:rsid w:val="00935441"/>
    <w:rsid w:val="009354EA"/>
    <w:rsid w:val="00935633"/>
    <w:rsid w:val="0093577E"/>
    <w:rsid w:val="00935A8E"/>
    <w:rsid w:val="00935B2A"/>
    <w:rsid w:val="00935CAB"/>
    <w:rsid w:val="009362F0"/>
    <w:rsid w:val="009363CD"/>
    <w:rsid w:val="00936677"/>
    <w:rsid w:val="00936844"/>
    <w:rsid w:val="00936899"/>
    <w:rsid w:val="00936949"/>
    <w:rsid w:val="00936A1C"/>
    <w:rsid w:val="00936A4B"/>
    <w:rsid w:val="00936AD0"/>
    <w:rsid w:val="00936B88"/>
    <w:rsid w:val="00936BE1"/>
    <w:rsid w:val="00936C47"/>
    <w:rsid w:val="00936D2B"/>
    <w:rsid w:val="00936E8B"/>
    <w:rsid w:val="00936F8D"/>
    <w:rsid w:val="0093719C"/>
    <w:rsid w:val="00937205"/>
    <w:rsid w:val="00937351"/>
    <w:rsid w:val="00937377"/>
    <w:rsid w:val="00937627"/>
    <w:rsid w:val="009376E0"/>
    <w:rsid w:val="0093770E"/>
    <w:rsid w:val="0093794A"/>
    <w:rsid w:val="00937A20"/>
    <w:rsid w:val="00937AEF"/>
    <w:rsid w:val="00937D3E"/>
    <w:rsid w:val="00937EDE"/>
    <w:rsid w:val="009400BA"/>
    <w:rsid w:val="009400F1"/>
    <w:rsid w:val="0094041F"/>
    <w:rsid w:val="00940627"/>
    <w:rsid w:val="009406AD"/>
    <w:rsid w:val="00940751"/>
    <w:rsid w:val="009407C4"/>
    <w:rsid w:val="0094086B"/>
    <w:rsid w:val="009408CA"/>
    <w:rsid w:val="0094091B"/>
    <w:rsid w:val="0094094A"/>
    <w:rsid w:val="00940A4A"/>
    <w:rsid w:val="00940BBA"/>
    <w:rsid w:val="00940CAD"/>
    <w:rsid w:val="00940E97"/>
    <w:rsid w:val="00940EDF"/>
    <w:rsid w:val="00940F00"/>
    <w:rsid w:val="00940F84"/>
    <w:rsid w:val="00940FEE"/>
    <w:rsid w:val="0094110A"/>
    <w:rsid w:val="009415C4"/>
    <w:rsid w:val="009415D7"/>
    <w:rsid w:val="009416F8"/>
    <w:rsid w:val="009416FB"/>
    <w:rsid w:val="009419A1"/>
    <w:rsid w:val="00941B8E"/>
    <w:rsid w:val="00941CA0"/>
    <w:rsid w:val="00941D2E"/>
    <w:rsid w:val="00941D9E"/>
    <w:rsid w:val="009420BB"/>
    <w:rsid w:val="0094218B"/>
    <w:rsid w:val="00942306"/>
    <w:rsid w:val="009423DC"/>
    <w:rsid w:val="00942525"/>
    <w:rsid w:val="009425BE"/>
    <w:rsid w:val="009425FA"/>
    <w:rsid w:val="0094260F"/>
    <w:rsid w:val="00942620"/>
    <w:rsid w:val="00942AD5"/>
    <w:rsid w:val="00942C32"/>
    <w:rsid w:val="00942CA0"/>
    <w:rsid w:val="00942D5A"/>
    <w:rsid w:val="00942D98"/>
    <w:rsid w:val="00942F77"/>
    <w:rsid w:val="00943002"/>
    <w:rsid w:val="00943028"/>
    <w:rsid w:val="00943074"/>
    <w:rsid w:val="0094314B"/>
    <w:rsid w:val="0094320F"/>
    <w:rsid w:val="00943225"/>
    <w:rsid w:val="009432B4"/>
    <w:rsid w:val="0094337A"/>
    <w:rsid w:val="0094341A"/>
    <w:rsid w:val="0094351E"/>
    <w:rsid w:val="00943552"/>
    <w:rsid w:val="009435C0"/>
    <w:rsid w:val="0094370B"/>
    <w:rsid w:val="00943718"/>
    <w:rsid w:val="00943719"/>
    <w:rsid w:val="0094389F"/>
    <w:rsid w:val="009439B0"/>
    <w:rsid w:val="00943A47"/>
    <w:rsid w:val="00943A53"/>
    <w:rsid w:val="00943A72"/>
    <w:rsid w:val="00943FF2"/>
    <w:rsid w:val="00944025"/>
    <w:rsid w:val="0094402A"/>
    <w:rsid w:val="0094423A"/>
    <w:rsid w:val="00944283"/>
    <w:rsid w:val="009442FA"/>
    <w:rsid w:val="009443D6"/>
    <w:rsid w:val="0094441B"/>
    <w:rsid w:val="009444D7"/>
    <w:rsid w:val="00944552"/>
    <w:rsid w:val="00944608"/>
    <w:rsid w:val="009446AF"/>
    <w:rsid w:val="00944752"/>
    <w:rsid w:val="00944893"/>
    <w:rsid w:val="00944915"/>
    <w:rsid w:val="00944A5F"/>
    <w:rsid w:val="00944B64"/>
    <w:rsid w:val="00944C02"/>
    <w:rsid w:val="00944C37"/>
    <w:rsid w:val="00944C98"/>
    <w:rsid w:val="00944D65"/>
    <w:rsid w:val="00944D86"/>
    <w:rsid w:val="00944DDF"/>
    <w:rsid w:val="00944F2C"/>
    <w:rsid w:val="00945120"/>
    <w:rsid w:val="009451A7"/>
    <w:rsid w:val="00945514"/>
    <w:rsid w:val="00945519"/>
    <w:rsid w:val="00945551"/>
    <w:rsid w:val="00945679"/>
    <w:rsid w:val="009456D7"/>
    <w:rsid w:val="009457AF"/>
    <w:rsid w:val="009458DE"/>
    <w:rsid w:val="009458E5"/>
    <w:rsid w:val="00945B0B"/>
    <w:rsid w:val="00945B7C"/>
    <w:rsid w:val="00945C45"/>
    <w:rsid w:val="00945CA3"/>
    <w:rsid w:val="00945D26"/>
    <w:rsid w:val="00945D44"/>
    <w:rsid w:val="00946086"/>
    <w:rsid w:val="009460AA"/>
    <w:rsid w:val="009462B4"/>
    <w:rsid w:val="009462FE"/>
    <w:rsid w:val="009463BD"/>
    <w:rsid w:val="009465AD"/>
    <w:rsid w:val="0094665C"/>
    <w:rsid w:val="009466A4"/>
    <w:rsid w:val="009466E5"/>
    <w:rsid w:val="00946724"/>
    <w:rsid w:val="009468D8"/>
    <w:rsid w:val="00946952"/>
    <w:rsid w:val="00946A1A"/>
    <w:rsid w:val="00946AB5"/>
    <w:rsid w:val="00946BA8"/>
    <w:rsid w:val="00946E80"/>
    <w:rsid w:val="00946FBA"/>
    <w:rsid w:val="00946FF0"/>
    <w:rsid w:val="0094707A"/>
    <w:rsid w:val="009471EE"/>
    <w:rsid w:val="009473C0"/>
    <w:rsid w:val="00947401"/>
    <w:rsid w:val="00947590"/>
    <w:rsid w:val="009475DC"/>
    <w:rsid w:val="00947684"/>
    <w:rsid w:val="00947806"/>
    <w:rsid w:val="009478CF"/>
    <w:rsid w:val="009479B3"/>
    <w:rsid w:val="009479B9"/>
    <w:rsid w:val="00947BA6"/>
    <w:rsid w:val="00947BE1"/>
    <w:rsid w:val="00947C17"/>
    <w:rsid w:val="00947D18"/>
    <w:rsid w:val="00947D56"/>
    <w:rsid w:val="00947E6B"/>
    <w:rsid w:val="00947FE5"/>
    <w:rsid w:val="00950028"/>
    <w:rsid w:val="0095003F"/>
    <w:rsid w:val="009501CF"/>
    <w:rsid w:val="00950430"/>
    <w:rsid w:val="009504F6"/>
    <w:rsid w:val="00950589"/>
    <w:rsid w:val="0095078B"/>
    <w:rsid w:val="00950816"/>
    <w:rsid w:val="00950820"/>
    <w:rsid w:val="00950959"/>
    <w:rsid w:val="009509CC"/>
    <w:rsid w:val="00950A78"/>
    <w:rsid w:val="00950AB5"/>
    <w:rsid w:val="00950F74"/>
    <w:rsid w:val="00951049"/>
    <w:rsid w:val="009510E2"/>
    <w:rsid w:val="0095111E"/>
    <w:rsid w:val="00951516"/>
    <w:rsid w:val="009515C3"/>
    <w:rsid w:val="0095163B"/>
    <w:rsid w:val="00951932"/>
    <w:rsid w:val="00951A86"/>
    <w:rsid w:val="00951AAE"/>
    <w:rsid w:val="00951B8C"/>
    <w:rsid w:val="00951BED"/>
    <w:rsid w:val="00951C8B"/>
    <w:rsid w:val="00951D57"/>
    <w:rsid w:val="00951E3F"/>
    <w:rsid w:val="00951FB1"/>
    <w:rsid w:val="00951FF4"/>
    <w:rsid w:val="0095205D"/>
    <w:rsid w:val="00952171"/>
    <w:rsid w:val="009522B7"/>
    <w:rsid w:val="0095244D"/>
    <w:rsid w:val="0095268E"/>
    <w:rsid w:val="009526B6"/>
    <w:rsid w:val="00952847"/>
    <w:rsid w:val="00952966"/>
    <w:rsid w:val="00952A8B"/>
    <w:rsid w:val="00952B99"/>
    <w:rsid w:val="00952DE1"/>
    <w:rsid w:val="00952EC6"/>
    <w:rsid w:val="00952ED9"/>
    <w:rsid w:val="00952F6A"/>
    <w:rsid w:val="00953115"/>
    <w:rsid w:val="0095315C"/>
    <w:rsid w:val="00953267"/>
    <w:rsid w:val="00953831"/>
    <w:rsid w:val="00953882"/>
    <w:rsid w:val="00953901"/>
    <w:rsid w:val="00953A57"/>
    <w:rsid w:val="00953C2F"/>
    <w:rsid w:val="00953E48"/>
    <w:rsid w:val="00953F3D"/>
    <w:rsid w:val="00954042"/>
    <w:rsid w:val="009540D3"/>
    <w:rsid w:val="00954203"/>
    <w:rsid w:val="0095433E"/>
    <w:rsid w:val="009543F9"/>
    <w:rsid w:val="009543FC"/>
    <w:rsid w:val="0095445E"/>
    <w:rsid w:val="0095455E"/>
    <w:rsid w:val="00954594"/>
    <w:rsid w:val="009545D8"/>
    <w:rsid w:val="009547C9"/>
    <w:rsid w:val="00954910"/>
    <w:rsid w:val="00954944"/>
    <w:rsid w:val="0095497F"/>
    <w:rsid w:val="00954A4E"/>
    <w:rsid w:val="00954A6E"/>
    <w:rsid w:val="00954A7E"/>
    <w:rsid w:val="00954AAE"/>
    <w:rsid w:val="00954ACB"/>
    <w:rsid w:val="00954CD8"/>
    <w:rsid w:val="00954D03"/>
    <w:rsid w:val="009550F9"/>
    <w:rsid w:val="009553DD"/>
    <w:rsid w:val="0095542B"/>
    <w:rsid w:val="00955483"/>
    <w:rsid w:val="00955590"/>
    <w:rsid w:val="00955638"/>
    <w:rsid w:val="00955715"/>
    <w:rsid w:val="00955792"/>
    <w:rsid w:val="009558B0"/>
    <w:rsid w:val="00955CF4"/>
    <w:rsid w:val="00955D2D"/>
    <w:rsid w:val="00955D2E"/>
    <w:rsid w:val="00955DDC"/>
    <w:rsid w:val="00955E44"/>
    <w:rsid w:val="00955ED5"/>
    <w:rsid w:val="00955FCE"/>
    <w:rsid w:val="00956038"/>
    <w:rsid w:val="0095606B"/>
    <w:rsid w:val="009561A5"/>
    <w:rsid w:val="009561B4"/>
    <w:rsid w:val="0095620E"/>
    <w:rsid w:val="0095637B"/>
    <w:rsid w:val="009563B1"/>
    <w:rsid w:val="009564B5"/>
    <w:rsid w:val="009566CF"/>
    <w:rsid w:val="0095692B"/>
    <w:rsid w:val="00956BCF"/>
    <w:rsid w:val="0095706D"/>
    <w:rsid w:val="009570A4"/>
    <w:rsid w:val="00957273"/>
    <w:rsid w:val="00957281"/>
    <w:rsid w:val="0095736B"/>
    <w:rsid w:val="0095738B"/>
    <w:rsid w:val="009573A7"/>
    <w:rsid w:val="0095778C"/>
    <w:rsid w:val="0095779B"/>
    <w:rsid w:val="00957CDD"/>
    <w:rsid w:val="00957D8D"/>
    <w:rsid w:val="00957E2B"/>
    <w:rsid w:val="00957E75"/>
    <w:rsid w:val="00957F03"/>
    <w:rsid w:val="00960154"/>
    <w:rsid w:val="0096023C"/>
    <w:rsid w:val="009602BC"/>
    <w:rsid w:val="009603A9"/>
    <w:rsid w:val="009603F8"/>
    <w:rsid w:val="0096041D"/>
    <w:rsid w:val="00960738"/>
    <w:rsid w:val="00960872"/>
    <w:rsid w:val="00960A35"/>
    <w:rsid w:val="00960A72"/>
    <w:rsid w:val="00960B3E"/>
    <w:rsid w:val="00960C4B"/>
    <w:rsid w:val="00960C56"/>
    <w:rsid w:val="00960CC3"/>
    <w:rsid w:val="00960D65"/>
    <w:rsid w:val="00960EF1"/>
    <w:rsid w:val="00960FE0"/>
    <w:rsid w:val="0096114F"/>
    <w:rsid w:val="0096116F"/>
    <w:rsid w:val="00961231"/>
    <w:rsid w:val="00961486"/>
    <w:rsid w:val="009616A0"/>
    <w:rsid w:val="009616A1"/>
    <w:rsid w:val="00961854"/>
    <w:rsid w:val="00961960"/>
    <w:rsid w:val="009619EA"/>
    <w:rsid w:val="00961A33"/>
    <w:rsid w:val="00961B49"/>
    <w:rsid w:val="00961BE5"/>
    <w:rsid w:val="00961C68"/>
    <w:rsid w:val="00961D38"/>
    <w:rsid w:val="00962000"/>
    <w:rsid w:val="0096205C"/>
    <w:rsid w:val="0096206D"/>
    <w:rsid w:val="00962094"/>
    <w:rsid w:val="00962178"/>
    <w:rsid w:val="0096219A"/>
    <w:rsid w:val="0096224F"/>
    <w:rsid w:val="00962407"/>
    <w:rsid w:val="009624C9"/>
    <w:rsid w:val="0096256E"/>
    <w:rsid w:val="009625E7"/>
    <w:rsid w:val="00962609"/>
    <w:rsid w:val="009626CD"/>
    <w:rsid w:val="009627A2"/>
    <w:rsid w:val="00962877"/>
    <w:rsid w:val="0096296E"/>
    <w:rsid w:val="00962979"/>
    <w:rsid w:val="00962A25"/>
    <w:rsid w:val="00962BC0"/>
    <w:rsid w:val="00962CD3"/>
    <w:rsid w:val="00962CE0"/>
    <w:rsid w:val="00962D7D"/>
    <w:rsid w:val="00962DCF"/>
    <w:rsid w:val="00962E33"/>
    <w:rsid w:val="00962FF5"/>
    <w:rsid w:val="009630F2"/>
    <w:rsid w:val="009631D4"/>
    <w:rsid w:val="009632AE"/>
    <w:rsid w:val="009634E3"/>
    <w:rsid w:val="00963739"/>
    <w:rsid w:val="00963773"/>
    <w:rsid w:val="00963799"/>
    <w:rsid w:val="009637CB"/>
    <w:rsid w:val="00963831"/>
    <w:rsid w:val="00963B12"/>
    <w:rsid w:val="00963B33"/>
    <w:rsid w:val="00963BCB"/>
    <w:rsid w:val="00963CB7"/>
    <w:rsid w:val="00963DAB"/>
    <w:rsid w:val="00963ECB"/>
    <w:rsid w:val="009640AB"/>
    <w:rsid w:val="009641A1"/>
    <w:rsid w:val="0096443C"/>
    <w:rsid w:val="009645BA"/>
    <w:rsid w:val="0096466F"/>
    <w:rsid w:val="009646F6"/>
    <w:rsid w:val="00964739"/>
    <w:rsid w:val="009648A2"/>
    <w:rsid w:val="009648B8"/>
    <w:rsid w:val="00964A15"/>
    <w:rsid w:val="00964AD3"/>
    <w:rsid w:val="00964CE4"/>
    <w:rsid w:val="00964F7F"/>
    <w:rsid w:val="00964FCA"/>
    <w:rsid w:val="00965157"/>
    <w:rsid w:val="00965263"/>
    <w:rsid w:val="009652DC"/>
    <w:rsid w:val="00965331"/>
    <w:rsid w:val="009654DE"/>
    <w:rsid w:val="00965549"/>
    <w:rsid w:val="0096569F"/>
    <w:rsid w:val="00965763"/>
    <w:rsid w:val="00965A0A"/>
    <w:rsid w:val="00965B2A"/>
    <w:rsid w:val="00965BE1"/>
    <w:rsid w:val="00965CA2"/>
    <w:rsid w:val="00965EB3"/>
    <w:rsid w:val="00965F20"/>
    <w:rsid w:val="00965FAC"/>
    <w:rsid w:val="0096609C"/>
    <w:rsid w:val="009660A8"/>
    <w:rsid w:val="009662A3"/>
    <w:rsid w:val="009665D1"/>
    <w:rsid w:val="00966604"/>
    <w:rsid w:val="009666A4"/>
    <w:rsid w:val="0096677D"/>
    <w:rsid w:val="00966A2F"/>
    <w:rsid w:val="00966ACE"/>
    <w:rsid w:val="00966BDB"/>
    <w:rsid w:val="00966C3F"/>
    <w:rsid w:val="00966C6A"/>
    <w:rsid w:val="00966F0E"/>
    <w:rsid w:val="00966F62"/>
    <w:rsid w:val="00966F8C"/>
    <w:rsid w:val="00966FA5"/>
    <w:rsid w:val="00966FE4"/>
    <w:rsid w:val="009671CC"/>
    <w:rsid w:val="009672A9"/>
    <w:rsid w:val="00967395"/>
    <w:rsid w:val="0096740A"/>
    <w:rsid w:val="0096747A"/>
    <w:rsid w:val="00967551"/>
    <w:rsid w:val="00967809"/>
    <w:rsid w:val="00967813"/>
    <w:rsid w:val="009678CA"/>
    <w:rsid w:val="00967918"/>
    <w:rsid w:val="00967E40"/>
    <w:rsid w:val="00967F68"/>
    <w:rsid w:val="00970096"/>
    <w:rsid w:val="00970131"/>
    <w:rsid w:val="00970155"/>
    <w:rsid w:val="0097022F"/>
    <w:rsid w:val="009702CA"/>
    <w:rsid w:val="00970402"/>
    <w:rsid w:val="00970428"/>
    <w:rsid w:val="009707C1"/>
    <w:rsid w:val="009708AC"/>
    <w:rsid w:val="009708E3"/>
    <w:rsid w:val="0097091F"/>
    <w:rsid w:val="0097093D"/>
    <w:rsid w:val="009709D9"/>
    <w:rsid w:val="00970E13"/>
    <w:rsid w:val="00970E4C"/>
    <w:rsid w:val="009710B3"/>
    <w:rsid w:val="0097114F"/>
    <w:rsid w:val="0097150D"/>
    <w:rsid w:val="0097164B"/>
    <w:rsid w:val="009716D3"/>
    <w:rsid w:val="00971836"/>
    <w:rsid w:val="00971904"/>
    <w:rsid w:val="009719DA"/>
    <w:rsid w:val="00971AAD"/>
    <w:rsid w:val="00971AE0"/>
    <w:rsid w:val="00971B2E"/>
    <w:rsid w:val="00971D7D"/>
    <w:rsid w:val="00971DD5"/>
    <w:rsid w:val="00971E98"/>
    <w:rsid w:val="00971EAD"/>
    <w:rsid w:val="00972216"/>
    <w:rsid w:val="00972328"/>
    <w:rsid w:val="009723DF"/>
    <w:rsid w:val="0097248C"/>
    <w:rsid w:val="0097269B"/>
    <w:rsid w:val="009727A7"/>
    <w:rsid w:val="00972A23"/>
    <w:rsid w:val="00972B36"/>
    <w:rsid w:val="00972C78"/>
    <w:rsid w:val="00972C85"/>
    <w:rsid w:val="00972CD9"/>
    <w:rsid w:val="00972D72"/>
    <w:rsid w:val="00972EE0"/>
    <w:rsid w:val="00973009"/>
    <w:rsid w:val="0097301A"/>
    <w:rsid w:val="00973105"/>
    <w:rsid w:val="00973116"/>
    <w:rsid w:val="00973128"/>
    <w:rsid w:val="009733C9"/>
    <w:rsid w:val="00973561"/>
    <w:rsid w:val="009735CB"/>
    <w:rsid w:val="00973639"/>
    <w:rsid w:val="009736F3"/>
    <w:rsid w:val="00973A50"/>
    <w:rsid w:val="00973A76"/>
    <w:rsid w:val="00973B90"/>
    <w:rsid w:val="00973BB9"/>
    <w:rsid w:val="00973C97"/>
    <w:rsid w:val="00973D13"/>
    <w:rsid w:val="00973DF9"/>
    <w:rsid w:val="00973EA1"/>
    <w:rsid w:val="00973EFA"/>
    <w:rsid w:val="00973F72"/>
    <w:rsid w:val="0097403C"/>
    <w:rsid w:val="00974451"/>
    <w:rsid w:val="009744AD"/>
    <w:rsid w:val="00974516"/>
    <w:rsid w:val="0097452F"/>
    <w:rsid w:val="009745F5"/>
    <w:rsid w:val="00974A02"/>
    <w:rsid w:val="00974A07"/>
    <w:rsid w:val="00974C95"/>
    <w:rsid w:val="00974D62"/>
    <w:rsid w:val="00974E38"/>
    <w:rsid w:val="00974E49"/>
    <w:rsid w:val="00975224"/>
    <w:rsid w:val="00975393"/>
    <w:rsid w:val="009753ED"/>
    <w:rsid w:val="009756E3"/>
    <w:rsid w:val="009758DE"/>
    <w:rsid w:val="00975BF2"/>
    <w:rsid w:val="00975CE3"/>
    <w:rsid w:val="00975F0E"/>
    <w:rsid w:val="00975F49"/>
    <w:rsid w:val="0097626F"/>
    <w:rsid w:val="009762A8"/>
    <w:rsid w:val="00976324"/>
    <w:rsid w:val="00976367"/>
    <w:rsid w:val="009764B8"/>
    <w:rsid w:val="009765CB"/>
    <w:rsid w:val="0097694E"/>
    <w:rsid w:val="00976AB3"/>
    <w:rsid w:val="00976DE0"/>
    <w:rsid w:val="00976F61"/>
    <w:rsid w:val="009770DD"/>
    <w:rsid w:val="0097721E"/>
    <w:rsid w:val="009774C2"/>
    <w:rsid w:val="009774DB"/>
    <w:rsid w:val="00977503"/>
    <w:rsid w:val="009776CA"/>
    <w:rsid w:val="0097771A"/>
    <w:rsid w:val="00977DC1"/>
    <w:rsid w:val="00977E4E"/>
    <w:rsid w:val="00977F70"/>
    <w:rsid w:val="00980113"/>
    <w:rsid w:val="00980148"/>
    <w:rsid w:val="009801DA"/>
    <w:rsid w:val="00980224"/>
    <w:rsid w:val="009802E6"/>
    <w:rsid w:val="009802FB"/>
    <w:rsid w:val="00980424"/>
    <w:rsid w:val="0098054D"/>
    <w:rsid w:val="00980613"/>
    <w:rsid w:val="009807AA"/>
    <w:rsid w:val="00980852"/>
    <w:rsid w:val="0098085F"/>
    <w:rsid w:val="00980886"/>
    <w:rsid w:val="009808A9"/>
    <w:rsid w:val="00980968"/>
    <w:rsid w:val="00980A38"/>
    <w:rsid w:val="00980A99"/>
    <w:rsid w:val="00980DF8"/>
    <w:rsid w:val="00980F06"/>
    <w:rsid w:val="00980F24"/>
    <w:rsid w:val="00980F34"/>
    <w:rsid w:val="00980FD4"/>
    <w:rsid w:val="00980FFE"/>
    <w:rsid w:val="00981013"/>
    <w:rsid w:val="0098111C"/>
    <w:rsid w:val="0098116C"/>
    <w:rsid w:val="0098137E"/>
    <w:rsid w:val="009813FC"/>
    <w:rsid w:val="0098142A"/>
    <w:rsid w:val="0098153E"/>
    <w:rsid w:val="00981678"/>
    <w:rsid w:val="00981BB4"/>
    <w:rsid w:val="00981C76"/>
    <w:rsid w:val="00981CA9"/>
    <w:rsid w:val="00981EC3"/>
    <w:rsid w:val="00981F02"/>
    <w:rsid w:val="00981FCA"/>
    <w:rsid w:val="00981FFA"/>
    <w:rsid w:val="00982004"/>
    <w:rsid w:val="009820BA"/>
    <w:rsid w:val="009821B0"/>
    <w:rsid w:val="009821F1"/>
    <w:rsid w:val="00982262"/>
    <w:rsid w:val="009822CA"/>
    <w:rsid w:val="00982427"/>
    <w:rsid w:val="0098246F"/>
    <w:rsid w:val="009824A2"/>
    <w:rsid w:val="00982566"/>
    <w:rsid w:val="009825BC"/>
    <w:rsid w:val="00982670"/>
    <w:rsid w:val="009827C2"/>
    <w:rsid w:val="00982BD8"/>
    <w:rsid w:val="00982C07"/>
    <w:rsid w:val="00982C4C"/>
    <w:rsid w:val="00982F51"/>
    <w:rsid w:val="009830E5"/>
    <w:rsid w:val="00983196"/>
    <w:rsid w:val="0098322B"/>
    <w:rsid w:val="009832B7"/>
    <w:rsid w:val="0098331F"/>
    <w:rsid w:val="009833D2"/>
    <w:rsid w:val="00983695"/>
    <w:rsid w:val="009836DD"/>
    <w:rsid w:val="00983834"/>
    <w:rsid w:val="00983DBC"/>
    <w:rsid w:val="00983DDC"/>
    <w:rsid w:val="00983E43"/>
    <w:rsid w:val="00983FB7"/>
    <w:rsid w:val="00983FF7"/>
    <w:rsid w:val="009840C2"/>
    <w:rsid w:val="00984165"/>
    <w:rsid w:val="009841D3"/>
    <w:rsid w:val="0098434D"/>
    <w:rsid w:val="009844C5"/>
    <w:rsid w:val="0098452D"/>
    <w:rsid w:val="0098462F"/>
    <w:rsid w:val="009847EB"/>
    <w:rsid w:val="00984855"/>
    <w:rsid w:val="0098498A"/>
    <w:rsid w:val="009849A3"/>
    <w:rsid w:val="00984A12"/>
    <w:rsid w:val="00984A8D"/>
    <w:rsid w:val="00984B30"/>
    <w:rsid w:val="00984BCC"/>
    <w:rsid w:val="00984C2C"/>
    <w:rsid w:val="00984CB3"/>
    <w:rsid w:val="00984D6C"/>
    <w:rsid w:val="00984DEB"/>
    <w:rsid w:val="00984E50"/>
    <w:rsid w:val="00984E89"/>
    <w:rsid w:val="00984EDD"/>
    <w:rsid w:val="00984F3B"/>
    <w:rsid w:val="00985437"/>
    <w:rsid w:val="009854D9"/>
    <w:rsid w:val="00985541"/>
    <w:rsid w:val="009856A8"/>
    <w:rsid w:val="0098598C"/>
    <w:rsid w:val="009859CF"/>
    <w:rsid w:val="00985A60"/>
    <w:rsid w:val="00985B69"/>
    <w:rsid w:val="00985BD5"/>
    <w:rsid w:val="00985C8E"/>
    <w:rsid w:val="00985EF0"/>
    <w:rsid w:val="00985F3F"/>
    <w:rsid w:val="009860BE"/>
    <w:rsid w:val="009860D5"/>
    <w:rsid w:val="00986122"/>
    <w:rsid w:val="00986133"/>
    <w:rsid w:val="00986158"/>
    <w:rsid w:val="00986169"/>
    <w:rsid w:val="00986319"/>
    <w:rsid w:val="00986368"/>
    <w:rsid w:val="0098641F"/>
    <w:rsid w:val="009864BC"/>
    <w:rsid w:val="009864DA"/>
    <w:rsid w:val="00986816"/>
    <w:rsid w:val="009868F6"/>
    <w:rsid w:val="00986951"/>
    <w:rsid w:val="00986A06"/>
    <w:rsid w:val="00986A13"/>
    <w:rsid w:val="00986A17"/>
    <w:rsid w:val="00986AF4"/>
    <w:rsid w:val="00986D62"/>
    <w:rsid w:val="00986DB3"/>
    <w:rsid w:val="00986DBE"/>
    <w:rsid w:val="00986E0A"/>
    <w:rsid w:val="00986EBD"/>
    <w:rsid w:val="00986FB9"/>
    <w:rsid w:val="009870C4"/>
    <w:rsid w:val="009871E1"/>
    <w:rsid w:val="00987256"/>
    <w:rsid w:val="00987627"/>
    <w:rsid w:val="009876C1"/>
    <w:rsid w:val="009877AD"/>
    <w:rsid w:val="009877F3"/>
    <w:rsid w:val="00987819"/>
    <w:rsid w:val="00987822"/>
    <w:rsid w:val="00987850"/>
    <w:rsid w:val="00987944"/>
    <w:rsid w:val="0098795B"/>
    <w:rsid w:val="00987A10"/>
    <w:rsid w:val="00987B14"/>
    <w:rsid w:val="00987C13"/>
    <w:rsid w:val="00987F12"/>
    <w:rsid w:val="009901CC"/>
    <w:rsid w:val="009902BD"/>
    <w:rsid w:val="009902CF"/>
    <w:rsid w:val="00990380"/>
    <w:rsid w:val="00990395"/>
    <w:rsid w:val="009903A2"/>
    <w:rsid w:val="0099048B"/>
    <w:rsid w:val="009904B4"/>
    <w:rsid w:val="009907FF"/>
    <w:rsid w:val="00990B9D"/>
    <w:rsid w:val="00990CDC"/>
    <w:rsid w:val="00990E1D"/>
    <w:rsid w:val="00990E3B"/>
    <w:rsid w:val="00990ECF"/>
    <w:rsid w:val="00990F17"/>
    <w:rsid w:val="009910BA"/>
    <w:rsid w:val="00991216"/>
    <w:rsid w:val="00991361"/>
    <w:rsid w:val="009914C4"/>
    <w:rsid w:val="009916DD"/>
    <w:rsid w:val="0099178B"/>
    <w:rsid w:val="0099180D"/>
    <w:rsid w:val="00991961"/>
    <w:rsid w:val="00991985"/>
    <w:rsid w:val="009919FB"/>
    <w:rsid w:val="00991AE0"/>
    <w:rsid w:val="00991BF1"/>
    <w:rsid w:val="00991D22"/>
    <w:rsid w:val="00991F83"/>
    <w:rsid w:val="0099200A"/>
    <w:rsid w:val="009920B5"/>
    <w:rsid w:val="009920CD"/>
    <w:rsid w:val="009920EE"/>
    <w:rsid w:val="009923D5"/>
    <w:rsid w:val="00992495"/>
    <w:rsid w:val="009924BC"/>
    <w:rsid w:val="00992529"/>
    <w:rsid w:val="00992706"/>
    <w:rsid w:val="0099274B"/>
    <w:rsid w:val="00992766"/>
    <w:rsid w:val="00992952"/>
    <w:rsid w:val="00992999"/>
    <w:rsid w:val="00992AFC"/>
    <w:rsid w:val="00992C55"/>
    <w:rsid w:val="00992CAA"/>
    <w:rsid w:val="00992E33"/>
    <w:rsid w:val="00992F64"/>
    <w:rsid w:val="00992F89"/>
    <w:rsid w:val="00992FDC"/>
    <w:rsid w:val="00993027"/>
    <w:rsid w:val="0099323E"/>
    <w:rsid w:val="0099325F"/>
    <w:rsid w:val="00993293"/>
    <w:rsid w:val="009932A6"/>
    <w:rsid w:val="009933CA"/>
    <w:rsid w:val="00993524"/>
    <w:rsid w:val="0099359E"/>
    <w:rsid w:val="009935B8"/>
    <w:rsid w:val="0099363B"/>
    <w:rsid w:val="00993666"/>
    <w:rsid w:val="0099367E"/>
    <w:rsid w:val="009936E8"/>
    <w:rsid w:val="00993717"/>
    <w:rsid w:val="009937D1"/>
    <w:rsid w:val="009937F0"/>
    <w:rsid w:val="00993B63"/>
    <w:rsid w:val="00993D1A"/>
    <w:rsid w:val="00993D40"/>
    <w:rsid w:val="00993D5B"/>
    <w:rsid w:val="00993E26"/>
    <w:rsid w:val="00993E2A"/>
    <w:rsid w:val="00993F5F"/>
    <w:rsid w:val="00994082"/>
    <w:rsid w:val="0099420B"/>
    <w:rsid w:val="0099423C"/>
    <w:rsid w:val="009942C7"/>
    <w:rsid w:val="0099430A"/>
    <w:rsid w:val="0099431E"/>
    <w:rsid w:val="0099434F"/>
    <w:rsid w:val="0099446E"/>
    <w:rsid w:val="00994519"/>
    <w:rsid w:val="00994709"/>
    <w:rsid w:val="009947F7"/>
    <w:rsid w:val="009948F2"/>
    <w:rsid w:val="00994951"/>
    <w:rsid w:val="00994A0C"/>
    <w:rsid w:val="00994BEA"/>
    <w:rsid w:val="00994CAE"/>
    <w:rsid w:val="00994D56"/>
    <w:rsid w:val="00994E80"/>
    <w:rsid w:val="00994F08"/>
    <w:rsid w:val="00994F2B"/>
    <w:rsid w:val="00995096"/>
    <w:rsid w:val="0099513A"/>
    <w:rsid w:val="009952B0"/>
    <w:rsid w:val="009952C6"/>
    <w:rsid w:val="0099548F"/>
    <w:rsid w:val="009954ED"/>
    <w:rsid w:val="0099558D"/>
    <w:rsid w:val="00995775"/>
    <w:rsid w:val="00995794"/>
    <w:rsid w:val="0099580E"/>
    <w:rsid w:val="00995944"/>
    <w:rsid w:val="009959CB"/>
    <w:rsid w:val="009959FA"/>
    <w:rsid w:val="00995AAD"/>
    <w:rsid w:val="00995B7D"/>
    <w:rsid w:val="00995CE4"/>
    <w:rsid w:val="00995E19"/>
    <w:rsid w:val="00995E1A"/>
    <w:rsid w:val="00995E21"/>
    <w:rsid w:val="00995F9C"/>
    <w:rsid w:val="0099613D"/>
    <w:rsid w:val="009963B0"/>
    <w:rsid w:val="0099667A"/>
    <w:rsid w:val="009966BB"/>
    <w:rsid w:val="00996800"/>
    <w:rsid w:val="00996852"/>
    <w:rsid w:val="00996873"/>
    <w:rsid w:val="0099687E"/>
    <w:rsid w:val="009969AB"/>
    <w:rsid w:val="00996B76"/>
    <w:rsid w:val="00996C0A"/>
    <w:rsid w:val="00996D45"/>
    <w:rsid w:val="00996EB8"/>
    <w:rsid w:val="00997016"/>
    <w:rsid w:val="009971FB"/>
    <w:rsid w:val="00997407"/>
    <w:rsid w:val="0099749A"/>
    <w:rsid w:val="00997668"/>
    <w:rsid w:val="009976A4"/>
    <w:rsid w:val="009977CC"/>
    <w:rsid w:val="009977CE"/>
    <w:rsid w:val="00997878"/>
    <w:rsid w:val="0099791D"/>
    <w:rsid w:val="009979D5"/>
    <w:rsid w:val="009979F1"/>
    <w:rsid w:val="009979F8"/>
    <w:rsid w:val="00997CC9"/>
    <w:rsid w:val="00997CF7"/>
    <w:rsid w:val="00997D72"/>
    <w:rsid w:val="009A0062"/>
    <w:rsid w:val="009A00D1"/>
    <w:rsid w:val="009A01F3"/>
    <w:rsid w:val="009A0564"/>
    <w:rsid w:val="009A05C1"/>
    <w:rsid w:val="009A05E5"/>
    <w:rsid w:val="009A087D"/>
    <w:rsid w:val="009A0A57"/>
    <w:rsid w:val="009A0A8D"/>
    <w:rsid w:val="009A0B36"/>
    <w:rsid w:val="009A0B4D"/>
    <w:rsid w:val="009A0D7F"/>
    <w:rsid w:val="009A0E27"/>
    <w:rsid w:val="009A0E45"/>
    <w:rsid w:val="009A0E91"/>
    <w:rsid w:val="009A0EA0"/>
    <w:rsid w:val="009A0F05"/>
    <w:rsid w:val="009A0F5A"/>
    <w:rsid w:val="009A0F76"/>
    <w:rsid w:val="009A1322"/>
    <w:rsid w:val="009A137F"/>
    <w:rsid w:val="009A152D"/>
    <w:rsid w:val="009A172B"/>
    <w:rsid w:val="009A1884"/>
    <w:rsid w:val="009A19CA"/>
    <w:rsid w:val="009A19D4"/>
    <w:rsid w:val="009A1A3A"/>
    <w:rsid w:val="009A1A4E"/>
    <w:rsid w:val="009A1A81"/>
    <w:rsid w:val="009A1C89"/>
    <w:rsid w:val="009A1D46"/>
    <w:rsid w:val="009A1FF0"/>
    <w:rsid w:val="009A2048"/>
    <w:rsid w:val="009A209E"/>
    <w:rsid w:val="009A2120"/>
    <w:rsid w:val="009A225E"/>
    <w:rsid w:val="009A22A3"/>
    <w:rsid w:val="009A2540"/>
    <w:rsid w:val="009A26A1"/>
    <w:rsid w:val="009A2727"/>
    <w:rsid w:val="009A2863"/>
    <w:rsid w:val="009A28BD"/>
    <w:rsid w:val="009A29C0"/>
    <w:rsid w:val="009A2AD4"/>
    <w:rsid w:val="009A2B54"/>
    <w:rsid w:val="009A2F64"/>
    <w:rsid w:val="009A309F"/>
    <w:rsid w:val="009A30F1"/>
    <w:rsid w:val="009A32B1"/>
    <w:rsid w:val="009A3379"/>
    <w:rsid w:val="009A350C"/>
    <w:rsid w:val="009A35D6"/>
    <w:rsid w:val="009A35FA"/>
    <w:rsid w:val="009A3640"/>
    <w:rsid w:val="009A37A7"/>
    <w:rsid w:val="009A37E9"/>
    <w:rsid w:val="009A391F"/>
    <w:rsid w:val="009A3A87"/>
    <w:rsid w:val="009A3A94"/>
    <w:rsid w:val="009A3BBE"/>
    <w:rsid w:val="009A3C96"/>
    <w:rsid w:val="009A3CDE"/>
    <w:rsid w:val="009A3CF7"/>
    <w:rsid w:val="009A3D3D"/>
    <w:rsid w:val="009A3D42"/>
    <w:rsid w:val="009A3D55"/>
    <w:rsid w:val="009A427E"/>
    <w:rsid w:val="009A43AA"/>
    <w:rsid w:val="009A4441"/>
    <w:rsid w:val="009A4665"/>
    <w:rsid w:val="009A4746"/>
    <w:rsid w:val="009A481F"/>
    <w:rsid w:val="009A48E2"/>
    <w:rsid w:val="009A492B"/>
    <w:rsid w:val="009A4A0B"/>
    <w:rsid w:val="009A4A17"/>
    <w:rsid w:val="009A4D34"/>
    <w:rsid w:val="009A4E67"/>
    <w:rsid w:val="009A4EDF"/>
    <w:rsid w:val="009A4F03"/>
    <w:rsid w:val="009A4FD8"/>
    <w:rsid w:val="009A51FD"/>
    <w:rsid w:val="009A52F1"/>
    <w:rsid w:val="009A5360"/>
    <w:rsid w:val="009A5472"/>
    <w:rsid w:val="009A54F2"/>
    <w:rsid w:val="009A55BB"/>
    <w:rsid w:val="009A5695"/>
    <w:rsid w:val="009A5736"/>
    <w:rsid w:val="009A5930"/>
    <w:rsid w:val="009A596A"/>
    <w:rsid w:val="009A5B58"/>
    <w:rsid w:val="009A5E97"/>
    <w:rsid w:val="009A5EB9"/>
    <w:rsid w:val="009A6040"/>
    <w:rsid w:val="009A61A8"/>
    <w:rsid w:val="009A6292"/>
    <w:rsid w:val="009A647F"/>
    <w:rsid w:val="009A648D"/>
    <w:rsid w:val="009A6503"/>
    <w:rsid w:val="009A66B3"/>
    <w:rsid w:val="009A6A53"/>
    <w:rsid w:val="009A6B33"/>
    <w:rsid w:val="009A6C31"/>
    <w:rsid w:val="009A6F52"/>
    <w:rsid w:val="009A70E8"/>
    <w:rsid w:val="009A729C"/>
    <w:rsid w:val="009A72A8"/>
    <w:rsid w:val="009A72BA"/>
    <w:rsid w:val="009A7421"/>
    <w:rsid w:val="009A742D"/>
    <w:rsid w:val="009A7547"/>
    <w:rsid w:val="009A7553"/>
    <w:rsid w:val="009A75E2"/>
    <w:rsid w:val="009A7653"/>
    <w:rsid w:val="009A7769"/>
    <w:rsid w:val="009A7885"/>
    <w:rsid w:val="009A78DE"/>
    <w:rsid w:val="009A7984"/>
    <w:rsid w:val="009A7B13"/>
    <w:rsid w:val="009A7C5C"/>
    <w:rsid w:val="009A7DFF"/>
    <w:rsid w:val="009B03C0"/>
    <w:rsid w:val="009B040F"/>
    <w:rsid w:val="009B049D"/>
    <w:rsid w:val="009B04D3"/>
    <w:rsid w:val="009B064B"/>
    <w:rsid w:val="009B0699"/>
    <w:rsid w:val="009B06E3"/>
    <w:rsid w:val="009B085D"/>
    <w:rsid w:val="009B0876"/>
    <w:rsid w:val="009B0A31"/>
    <w:rsid w:val="009B0ACD"/>
    <w:rsid w:val="009B0C7D"/>
    <w:rsid w:val="009B0DB7"/>
    <w:rsid w:val="009B0E97"/>
    <w:rsid w:val="009B0F14"/>
    <w:rsid w:val="009B0F81"/>
    <w:rsid w:val="009B0F92"/>
    <w:rsid w:val="009B1457"/>
    <w:rsid w:val="009B1577"/>
    <w:rsid w:val="009B162B"/>
    <w:rsid w:val="009B165B"/>
    <w:rsid w:val="009B19B5"/>
    <w:rsid w:val="009B1A7E"/>
    <w:rsid w:val="009B1B34"/>
    <w:rsid w:val="009B1B5A"/>
    <w:rsid w:val="009B1C98"/>
    <w:rsid w:val="009B1DA5"/>
    <w:rsid w:val="009B1E79"/>
    <w:rsid w:val="009B1EC7"/>
    <w:rsid w:val="009B20C0"/>
    <w:rsid w:val="009B21EF"/>
    <w:rsid w:val="009B2257"/>
    <w:rsid w:val="009B2300"/>
    <w:rsid w:val="009B242B"/>
    <w:rsid w:val="009B2483"/>
    <w:rsid w:val="009B2663"/>
    <w:rsid w:val="009B26F0"/>
    <w:rsid w:val="009B277B"/>
    <w:rsid w:val="009B2830"/>
    <w:rsid w:val="009B28B4"/>
    <w:rsid w:val="009B2A9F"/>
    <w:rsid w:val="009B2B0F"/>
    <w:rsid w:val="009B2BC5"/>
    <w:rsid w:val="009B2C65"/>
    <w:rsid w:val="009B2D1C"/>
    <w:rsid w:val="009B2DC9"/>
    <w:rsid w:val="009B2F07"/>
    <w:rsid w:val="009B3047"/>
    <w:rsid w:val="009B307D"/>
    <w:rsid w:val="009B328F"/>
    <w:rsid w:val="009B345A"/>
    <w:rsid w:val="009B3809"/>
    <w:rsid w:val="009B3C34"/>
    <w:rsid w:val="009B3C7F"/>
    <w:rsid w:val="009B3D45"/>
    <w:rsid w:val="009B3FBD"/>
    <w:rsid w:val="009B4018"/>
    <w:rsid w:val="009B422D"/>
    <w:rsid w:val="009B42B9"/>
    <w:rsid w:val="009B4305"/>
    <w:rsid w:val="009B445B"/>
    <w:rsid w:val="009B44A3"/>
    <w:rsid w:val="009B44DF"/>
    <w:rsid w:val="009B455D"/>
    <w:rsid w:val="009B4561"/>
    <w:rsid w:val="009B46E4"/>
    <w:rsid w:val="009B47D5"/>
    <w:rsid w:val="009B4829"/>
    <w:rsid w:val="009B4853"/>
    <w:rsid w:val="009B4877"/>
    <w:rsid w:val="009B49E5"/>
    <w:rsid w:val="009B4A6F"/>
    <w:rsid w:val="009B4B5B"/>
    <w:rsid w:val="009B4CAD"/>
    <w:rsid w:val="009B4E39"/>
    <w:rsid w:val="009B4ECF"/>
    <w:rsid w:val="009B4ED0"/>
    <w:rsid w:val="009B4F23"/>
    <w:rsid w:val="009B50DC"/>
    <w:rsid w:val="009B5414"/>
    <w:rsid w:val="009B54D8"/>
    <w:rsid w:val="009B559C"/>
    <w:rsid w:val="009B55CF"/>
    <w:rsid w:val="009B5646"/>
    <w:rsid w:val="009B5CDF"/>
    <w:rsid w:val="009B5CFC"/>
    <w:rsid w:val="009B5D31"/>
    <w:rsid w:val="009B5D90"/>
    <w:rsid w:val="009B612A"/>
    <w:rsid w:val="009B615B"/>
    <w:rsid w:val="009B61F2"/>
    <w:rsid w:val="009B6227"/>
    <w:rsid w:val="009B6307"/>
    <w:rsid w:val="009B64AE"/>
    <w:rsid w:val="009B65BB"/>
    <w:rsid w:val="009B65E6"/>
    <w:rsid w:val="009B6667"/>
    <w:rsid w:val="009B6675"/>
    <w:rsid w:val="009B66AC"/>
    <w:rsid w:val="009B67FD"/>
    <w:rsid w:val="009B6876"/>
    <w:rsid w:val="009B69E2"/>
    <w:rsid w:val="009B6A21"/>
    <w:rsid w:val="009B6BEE"/>
    <w:rsid w:val="009B6C6E"/>
    <w:rsid w:val="009B6C82"/>
    <w:rsid w:val="009B6F33"/>
    <w:rsid w:val="009B6F98"/>
    <w:rsid w:val="009B6FD3"/>
    <w:rsid w:val="009B71E9"/>
    <w:rsid w:val="009B71EA"/>
    <w:rsid w:val="009B728B"/>
    <w:rsid w:val="009B73AE"/>
    <w:rsid w:val="009B73B0"/>
    <w:rsid w:val="009B73B9"/>
    <w:rsid w:val="009B7412"/>
    <w:rsid w:val="009B749C"/>
    <w:rsid w:val="009B7609"/>
    <w:rsid w:val="009B7698"/>
    <w:rsid w:val="009B7B4B"/>
    <w:rsid w:val="009B7C87"/>
    <w:rsid w:val="009B7CC7"/>
    <w:rsid w:val="009B7CD7"/>
    <w:rsid w:val="009B7D7F"/>
    <w:rsid w:val="009B7DDE"/>
    <w:rsid w:val="009B7EDB"/>
    <w:rsid w:val="009B7F3D"/>
    <w:rsid w:val="009C0219"/>
    <w:rsid w:val="009C026F"/>
    <w:rsid w:val="009C0390"/>
    <w:rsid w:val="009C0439"/>
    <w:rsid w:val="009C047A"/>
    <w:rsid w:val="009C0485"/>
    <w:rsid w:val="009C069C"/>
    <w:rsid w:val="009C06C0"/>
    <w:rsid w:val="009C08E6"/>
    <w:rsid w:val="009C09AD"/>
    <w:rsid w:val="009C09EB"/>
    <w:rsid w:val="009C0B4A"/>
    <w:rsid w:val="009C0BEB"/>
    <w:rsid w:val="009C0CB8"/>
    <w:rsid w:val="009C0D37"/>
    <w:rsid w:val="009C0E51"/>
    <w:rsid w:val="009C0F69"/>
    <w:rsid w:val="009C0FFA"/>
    <w:rsid w:val="009C119C"/>
    <w:rsid w:val="009C11D1"/>
    <w:rsid w:val="009C12E2"/>
    <w:rsid w:val="009C13E5"/>
    <w:rsid w:val="009C151D"/>
    <w:rsid w:val="009C1778"/>
    <w:rsid w:val="009C17A3"/>
    <w:rsid w:val="009C1859"/>
    <w:rsid w:val="009C19E1"/>
    <w:rsid w:val="009C1A7F"/>
    <w:rsid w:val="009C1C65"/>
    <w:rsid w:val="009C1CAB"/>
    <w:rsid w:val="009C1D0C"/>
    <w:rsid w:val="009C1DFC"/>
    <w:rsid w:val="009C1E33"/>
    <w:rsid w:val="009C1ED6"/>
    <w:rsid w:val="009C1FC8"/>
    <w:rsid w:val="009C22B7"/>
    <w:rsid w:val="009C2431"/>
    <w:rsid w:val="009C2440"/>
    <w:rsid w:val="009C257B"/>
    <w:rsid w:val="009C26D1"/>
    <w:rsid w:val="009C288C"/>
    <w:rsid w:val="009C28F6"/>
    <w:rsid w:val="009C2A60"/>
    <w:rsid w:val="009C2ACF"/>
    <w:rsid w:val="009C2D4E"/>
    <w:rsid w:val="009C2D65"/>
    <w:rsid w:val="009C2DDE"/>
    <w:rsid w:val="009C2EEF"/>
    <w:rsid w:val="009C31B5"/>
    <w:rsid w:val="009C31B7"/>
    <w:rsid w:val="009C330E"/>
    <w:rsid w:val="009C3344"/>
    <w:rsid w:val="009C3479"/>
    <w:rsid w:val="009C3518"/>
    <w:rsid w:val="009C3771"/>
    <w:rsid w:val="009C37DA"/>
    <w:rsid w:val="009C37E2"/>
    <w:rsid w:val="009C3929"/>
    <w:rsid w:val="009C3B1C"/>
    <w:rsid w:val="009C3D6A"/>
    <w:rsid w:val="009C3DF3"/>
    <w:rsid w:val="009C3F28"/>
    <w:rsid w:val="009C3FF4"/>
    <w:rsid w:val="009C40F3"/>
    <w:rsid w:val="009C40FB"/>
    <w:rsid w:val="009C418B"/>
    <w:rsid w:val="009C41F9"/>
    <w:rsid w:val="009C4410"/>
    <w:rsid w:val="009C447A"/>
    <w:rsid w:val="009C44C5"/>
    <w:rsid w:val="009C45BA"/>
    <w:rsid w:val="009C474E"/>
    <w:rsid w:val="009C47CA"/>
    <w:rsid w:val="009C484C"/>
    <w:rsid w:val="009C493E"/>
    <w:rsid w:val="009C496F"/>
    <w:rsid w:val="009C4A29"/>
    <w:rsid w:val="009C4A40"/>
    <w:rsid w:val="009C4AB5"/>
    <w:rsid w:val="009C4FF5"/>
    <w:rsid w:val="009C5054"/>
    <w:rsid w:val="009C5201"/>
    <w:rsid w:val="009C533D"/>
    <w:rsid w:val="009C535F"/>
    <w:rsid w:val="009C5438"/>
    <w:rsid w:val="009C5558"/>
    <w:rsid w:val="009C5601"/>
    <w:rsid w:val="009C560C"/>
    <w:rsid w:val="009C5681"/>
    <w:rsid w:val="009C5688"/>
    <w:rsid w:val="009C5742"/>
    <w:rsid w:val="009C576B"/>
    <w:rsid w:val="009C578C"/>
    <w:rsid w:val="009C57A8"/>
    <w:rsid w:val="009C598C"/>
    <w:rsid w:val="009C59F2"/>
    <w:rsid w:val="009C5A9E"/>
    <w:rsid w:val="009C5B05"/>
    <w:rsid w:val="009C5C43"/>
    <w:rsid w:val="009C5EDF"/>
    <w:rsid w:val="009C5F40"/>
    <w:rsid w:val="009C6068"/>
    <w:rsid w:val="009C6134"/>
    <w:rsid w:val="009C620D"/>
    <w:rsid w:val="009C6312"/>
    <w:rsid w:val="009C640A"/>
    <w:rsid w:val="009C652D"/>
    <w:rsid w:val="009C65EC"/>
    <w:rsid w:val="009C6712"/>
    <w:rsid w:val="009C6867"/>
    <w:rsid w:val="009C6895"/>
    <w:rsid w:val="009C69CB"/>
    <w:rsid w:val="009C6BBE"/>
    <w:rsid w:val="009C6CF6"/>
    <w:rsid w:val="009C6D17"/>
    <w:rsid w:val="009C6F75"/>
    <w:rsid w:val="009C702C"/>
    <w:rsid w:val="009C707C"/>
    <w:rsid w:val="009C70BA"/>
    <w:rsid w:val="009C7204"/>
    <w:rsid w:val="009C736D"/>
    <w:rsid w:val="009C747D"/>
    <w:rsid w:val="009C74E7"/>
    <w:rsid w:val="009C760F"/>
    <w:rsid w:val="009C76FB"/>
    <w:rsid w:val="009C7914"/>
    <w:rsid w:val="009C7C2F"/>
    <w:rsid w:val="009C7EC2"/>
    <w:rsid w:val="009D00CD"/>
    <w:rsid w:val="009D00D5"/>
    <w:rsid w:val="009D01D2"/>
    <w:rsid w:val="009D04FC"/>
    <w:rsid w:val="009D0632"/>
    <w:rsid w:val="009D066C"/>
    <w:rsid w:val="009D06CC"/>
    <w:rsid w:val="009D0761"/>
    <w:rsid w:val="009D07C9"/>
    <w:rsid w:val="009D0934"/>
    <w:rsid w:val="009D09B2"/>
    <w:rsid w:val="009D0C30"/>
    <w:rsid w:val="009D0CFA"/>
    <w:rsid w:val="009D0E6B"/>
    <w:rsid w:val="009D0EA9"/>
    <w:rsid w:val="009D1007"/>
    <w:rsid w:val="009D12BD"/>
    <w:rsid w:val="009D1464"/>
    <w:rsid w:val="009D1624"/>
    <w:rsid w:val="009D172D"/>
    <w:rsid w:val="009D1821"/>
    <w:rsid w:val="009D1C39"/>
    <w:rsid w:val="009D1E8D"/>
    <w:rsid w:val="009D1FE2"/>
    <w:rsid w:val="009D1FF7"/>
    <w:rsid w:val="009D2146"/>
    <w:rsid w:val="009D2211"/>
    <w:rsid w:val="009D2277"/>
    <w:rsid w:val="009D242F"/>
    <w:rsid w:val="009D245D"/>
    <w:rsid w:val="009D2742"/>
    <w:rsid w:val="009D2812"/>
    <w:rsid w:val="009D29ED"/>
    <w:rsid w:val="009D2C11"/>
    <w:rsid w:val="009D2C5A"/>
    <w:rsid w:val="009D2D13"/>
    <w:rsid w:val="009D2D58"/>
    <w:rsid w:val="009D2DB0"/>
    <w:rsid w:val="009D2DF7"/>
    <w:rsid w:val="009D2ED9"/>
    <w:rsid w:val="009D32B1"/>
    <w:rsid w:val="009D3330"/>
    <w:rsid w:val="009D33E7"/>
    <w:rsid w:val="009D34A4"/>
    <w:rsid w:val="009D3585"/>
    <w:rsid w:val="009D3750"/>
    <w:rsid w:val="009D37F2"/>
    <w:rsid w:val="009D3841"/>
    <w:rsid w:val="009D3BF3"/>
    <w:rsid w:val="009D3C10"/>
    <w:rsid w:val="009D3D32"/>
    <w:rsid w:val="009D4195"/>
    <w:rsid w:val="009D4425"/>
    <w:rsid w:val="009D4427"/>
    <w:rsid w:val="009D44A9"/>
    <w:rsid w:val="009D44C0"/>
    <w:rsid w:val="009D45FC"/>
    <w:rsid w:val="009D461C"/>
    <w:rsid w:val="009D46E8"/>
    <w:rsid w:val="009D474C"/>
    <w:rsid w:val="009D4787"/>
    <w:rsid w:val="009D482D"/>
    <w:rsid w:val="009D4847"/>
    <w:rsid w:val="009D4D3C"/>
    <w:rsid w:val="009D4EBE"/>
    <w:rsid w:val="009D4F4F"/>
    <w:rsid w:val="009D5054"/>
    <w:rsid w:val="009D508E"/>
    <w:rsid w:val="009D5126"/>
    <w:rsid w:val="009D512C"/>
    <w:rsid w:val="009D5343"/>
    <w:rsid w:val="009D5497"/>
    <w:rsid w:val="009D58C2"/>
    <w:rsid w:val="009D58C3"/>
    <w:rsid w:val="009D5936"/>
    <w:rsid w:val="009D5966"/>
    <w:rsid w:val="009D59FA"/>
    <w:rsid w:val="009D5A09"/>
    <w:rsid w:val="009D5B87"/>
    <w:rsid w:val="009D5D17"/>
    <w:rsid w:val="009D5EEB"/>
    <w:rsid w:val="009D5F05"/>
    <w:rsid w:val="009D6013"/>
    <w:rsid w:val="009D6080"/>
    <w:rsid w:val="009D61B7"/>
    <w:rsid w:val="009D630E"/>
    <w:rsid w:val="009D6342"/>
    <w:rsid w:val="009D6499"/>
    <w:rsid w:val="009D6572"/>
    <w:rsid w:val="009D662C"/>
    <w:rsid w:val="009D663D"/>
    <w:rsid w:val="009D6768"/>
    <w:rsid w:val="009D67E7"/>
    <w:rsid w:val="009D6838"/>
    <w:rsid w:val="009D6994"/>
    <w:rsid w:val="009D6B55"/>
    <w:rsid w:val="009D6DD6"/>
    <w:rsid w:val="009D6F2A"/>
    <w:rsid w:val="009D70D5"/>
    <w:rsid w:val="009D7195"/>
    <w:rsid w:val="009D72FD"/>
    <w:rsid w:val="009D733C"/>
    <w:rsid w:val="009D737E"/>
    <w:rsid w:val="009D73FB"/>
    <w:rsid w:val="009D7457"/>
    <w:rsid w:val="009D79A6"/>
    <w:rsid w:val="009D7C82"/>
    <w:rsid w:val="009D7DDC"/>
    <w:rsid w:val="009D7E67"/>
    <w:rsid w:val="009D7EC7"/>
    <w:rsid w:val="009D7F8B"/>
    <w:rsid w:val="009D7FDF"/>
    <w:rsid w:val="009E018E"/>
    <w:rsid w:val="009E0293"/>
    <w:rsid w:val="009E02CE"/>
    <w:rsid w:val="009E0396"/>
    <w:rsid w:val="009E03AA"/>
    <w:rsid w:val="009E03D8"/>
    <w:rsid w:val="009E0687"/>
    <w:rsid w:val="009E06BC"/>
    <w:rsid w:val="009E07BB"/>
    <w:rsid w:val="009E07E6"/>
    <w:rsid w:val="009E086D"/>
    <w:rsid w:val="009E0BD8"/>
    <w:rsid w:val="009E0C02"/>
    <w:rsid w:val="009E0FF1"/>
    <w:rsid w:val="009E10A9"/>
    <w:rsid w:val="009E12F0"/>
    <w:rsid w:val="009E14BD"/>
    <w:rsid w:val="009E15B4"/>
    <w:rsid w:val="009E179A"/>
    <w:rsid w:val="009E191C"/>
    <w:rsid w:val="009E197D"/>
    <w:rsid w:val="009E19F4"/>
    <w:rsid w:val="009E19FC"/>
    <w:rsid w:val="009E1C1B"/>
    <w:rsid w:val="009E1CFB"/>
    <w:rsid w:val="009E1DBB"/>
    <w:rsid w:val="009E1E7E"/>
    <w:rsid w:val="009E1F40"/>
    <w:rsid w:val="009E1F92"/>
    <w:rsid w:val="009E2064"/>
    <w:rsid w:val="009E207E"/>
    <w:rsid w:val="009E208D"/>
    <w:rsid w:val="009E21E2"/>
    <w:rsid w:val="009E243E"/>
    <w:rsid w:val="009E24A9"/>
    <w:rsid w:val="009E25BE"/>
    <w:rsid w:val="009E2628"/>
    <w:rsid w:val="009E27C5"/>
    <w:rsid w:val="009E28C0"/>
    <w:rsid w:val="009E297A"/>
    <w:rsid w:val="009E2C0A"/>
    <w:rsid w:val="009E2CC0"/>
    <w:rsid w:val="009E2D47"/>
    <w:rsid w:val="009E2F58"/>
    <w:rsid w:val="009E2F66"/>
    <w:rsid w:val="009E2F77"/>
    <w:rsid w:val="009E2F7A"/>
    <w:rsid w:val="009E2F7B"/>
    <w:rsid w:val="009E3017"/>
    <w:rsid w:val="009E30CF"/>
    <w:rsid w:val="009E30E6"/>
    <w:rsid w:val="009E3144"/>
    <w:rsid w:val="009E318D"/>
    <w:rsid w:val="009E32B8"/>
    <w:rsid w:val="009E33FE"/>
    <w:rsid w:val="009E3428"/>
    <w:rsid w:val="009E3456"/>
    <w:rsid w:val="009E345A"/>
    <w:rsid w:val="009E3467"/>
    <w:rsid w:val="009E349E"/>
    <w:rsid w:val="009E352E"/>
    <w:rsid w:val="009E358C"/>
    <w:rsid w:val="009E3658"/>
    <w:rsid w:val="009E369A"/>
    <w:rsid w:val="009E38B1"/>
    <w:rsid w:val="009E38EC"/>
    <w:rsid w:val="009E3A0A"/>
    <w:rsid w:val="009E3BA7"/>
    <w:rsid w:val="009E3BAF"/>
    <w:rsid w:val="009E3C0F"/>
    <w:rsid w:val="009E3E64"/>
    <w:rsid w:val="009E3FC4"/>
    <w:rsid w:val="009E40B9"/>
    <w:rsid w:val="009E4175"/>
    <w:rsid w:val="009E41D0"/>
    <w:rsid w:val="009E41E2"/>
    <w:rsid w:val="009E424E"/>
    <w:rsid w:val="009E42CA"/>
    <w:rsid w:val="009E4320"/>
    <w:rsid w:val="009E4347"/>
    <w:rsid w:val="009E43B0"/>
    <w:rsid w:val="009E4548"/>
    <w:rsid w:val="009E462D"/>
    <w:rsid w:val="009E4654"/>
    <w:rsid w:val="009E4896"/>
    <w:rsid w:val="009E4955"/>
    <w:rsid w:val="009E496A"/>
    <w:rsid w:val="009E4B30"/>
    <w:rsid w:val="009E4CAD"/>
    <w:rsid w:val="009E4EF3"/>
    <w:rsid w:val="009E4FDC"/>
    <w:rsid w:val="009E4FF8"/>
    <w:rsid w:val="009E50BC"/>
    <w:rsid w:val="009E513C"/>
    <w:rsid w:val="009E5334"/>
    <w:rsid w:val="009E5504"/>
    <w:rsid w:val="009E55D6"/>
    <w:rsid w:val="009E56E1"/>
    <w:rsid w:val="009E58F0"/>
    <w:rsid w:val="009E5A39"/>
    <w:rsid w:val="009E5B4F"/>
    <w:rsid w:val="009E5B82"/>
    <w:rsid w:val="009E5CEC"/>
    <w:rsid w:val="009E5DA6"/>
    <w:rsid w:val="009E5E81"/>
    <w:rsid w:val="009E5F84"/>
    <w:rsid w:val="009E5FB0"/>
    <w:rsid w:val="009E5FDB"/>
    <w:rsid w:val="009E6073"/>
    <w:rsid w:val="009E614A"/>
    <w:rsid w:val="009E62BB"/>
    <w:rsid w:val="009E62EF"/>
    <w:rsid w:val="009E630C"/>
    <w:rsid w:val="009E6593"/>
    <w:rsid w:val="009E65F9"/>
    <w:rsid w:val="009E665C"/>
    <w:rsid w:val="009E6730"/>
    <w:rsid w:val="009E674F"/>
    <w:rsid w:val="009E68C2"/>
    <w:rsid w:val="009E698D"/>
    <w:rsid w:val="009E6A7A"/>
    <w:rsid w:val="009E6B0A"/>
    <w:rsid w:val="009E6B6A"/>
    <w:rsid w:val="009E6BA2"/>
    <w:rsid w:val="009E6DCA"/>
    <w:rsid w:val="009E6EF7"/>
    <w:rsid w:val="009E707A"/>
    <w:rsid w:val="009E7371"/>
    <w:rsid w:val="009E744B"/>
    <w:rsid w:val="009E7456"/>
    <w:rsid w:val="009E74B3"/>
    <w:rsid w:val="009E7803"/>
    <w:rsid w:val="009E7820"/>
    <w:rsid w:val="009E7A80"/>
    <w:rsid w:val="009E7BA1"/>
    <w:rsid w:val="009E7C3D"/>
    <w:rsid w:val="009E7D3D"/>
    <w:rsid w:val="009E7E2E"/>
    <w:rsid w:val="009E7E9E"/>
    <w:rsid w:val="009F0137"/>
    <w:rsid w:val="009F0215"/>
    <w:rsid w:val="009F0379"/>
    <w:rsid w:val="009F03BC"/>
    <w:rsid w:val="009F049D"/>
    <w:rsid w:val="009F0701"/>
    <w:rsid w:val="009F0749"/>
    <w:rsid w:val="009F0893"/>
    <w:rsid w:val="009F08FD"/>
    <w:rsid w:val="009F0A6A"/>
    <w:rsid w:val="009F0DFE"/>
    <w:rsid w:val="009F0FBA"/>
    <w:rsid w:val="009F1296"/>
    <w:rsid w:val="009F12BB"/>
    <w:rsid w:val="009F1302"/>
    <w:rsid w:val="009F1421"/>
    <w:rsid w:val="009F14CB"/>
    <w:rsid w:val="009F1551"/>
    <w:rsid w:val="009F1961"/>
    <w:rsid w:val="009F1967"/>
    <w:rsid w:val="009F1B09"/>
    <w:rsid w:val="009F1B2D"/>
    <w:rsid w:val="009F1D12"/>
    <w:rsid w:val="009F1D8F"/>
    <w:rsid w:val="009F1DC8"/>
    <w:rsid w:val="009F2143"/>
    <w:rsid w:val="009F2392"/>
    <w:rsid w:val="009F23A9"/>
    <w:rsid w:val="009F2435"/>
    <w:rsid w:val="009F24DD"/>
    <w:rsid w:val="009F26D3"/>
    <w:rsid w:val="009F27AC"/>
    <w:rsid w:val="009F27BC"/>
    <w:rsid w:val="009F2865"/>
    <w:rsid w:val="009F2924"/>
    <w:rsid w:val="009F292F"/>
    <w:rsid w:val="009F2AD0"/>
    <w:rsid w:val="009F2BCB"/>
    <w:rsid w:val="009F2D04"/>
    <w:rsid w:val="009F2DE7"/>
    <w:rsid w:val="009F2F7E"/>
    <w:rsid w:val="009F3058"/>
    <w:rsid w:val="009F32B2"/>
    <w:rsid w:val="009F32D2"/>
    <w:rsid w:val="009F3425"/>
    <w:rsid w:val="009F349C"/>
    <w:rsid w:val="009F365F"/>
    <w:rsid w:val="009F397F"/>
    <w:rsid w:val="009F3B1F"/>
    <w:rsid w:val="009F3BD3"/>
    <w:rsid w:val="009F3C1A"/>
    <w:rsid w:val="009F3C77"/>
    <w:rsid w:val="009F3DDC"/>
    <w:rsid w:val="009F3E5F"/>
    <w:rsid w:val="009F3ED3"/>
    <w:rsid w:val="009F3FDD"/>
    <w:rsid w:val="009F4056"/>
    <w:rsid w:val="009F437C"/>
    <w:rsid w:val="009F4580"/>
    <w:rsid w:val="009F4588"/>
    <w:rsid w:val="009F45BC"/>
    <w:rsid w:val="009F45ED"/>
    <w:rsid w:val="009F4818"/>
    <w:rsid w:val="009F4941"/>
    <w:rsid w:val="009F4A52"/>
    <w:rsid w:val="009F4A79"/>
    <w:rsid w:val="009F4AA1"/>
    <w:rsid w:val="009F4BCD"/>
    <w:rsid w:val="009F4DF6"/>
    <w:rsid w:val="009F4E8A"/>
    <w:rsid w:val="009F4F68"/>
    <w:rsid w:val="009F4F6C"/>
    <w:rsid w:val="009F4F8A"/>
    <w:rsid w:val="009F4F8E"/>
    <w:rsid w:val="009F4FBA"/>
    <w:rsid w:val="009F51B5"/>
    <w:rsid w:val="009F5224"/>
    <w:rsid w:val="009F52B4"/>
    <w:rsid w:val="009F52FC"/>
    <w:rsid w:val="009F5429"/>
    <w:rsid w:val="009F549B"/>
    <w:rsid w:val="009F5627"/>
    <w:rsid w:val="009F575E"/>
    <w:rsid w:val="009F5880"/>
    <w:rsid w:val="009F59BC"/>
    <w:rsid w:val="009F59E6"/>
    <w:rsid w:val="009F5A01"/>
    <w:rsid w:val="009F5A89"/>
    <w:rsid w:val="009F5C58"/>
    <w:rsid w:val="009F5DF4"/>
    <w:rsid w:val="009F5E89"/>
    <w:rsid w:val="009F6108"/>
    <w:rsid w:val="009F61D8"/>
    <w:rsid w:val="009F6344"/>
    <w:rsid w:val="009F6427"/>
    <w:rsid w:val="009F656F"/>
    <w:rsid w:val="009F6691"/>
    <w:rsid w:val="009F672C"/>
    <w:rsid w:val="009F6732"/>
    <w:rsid w:val="009F67A1"/>
    <w:rsid w:val="009F6943"/>
    <w:rsid w:val="009F6989"/>
    <w:rsid w:val="009F6998"/>
    <w:rsid w:val="009F6B75"/>
    <w:rsid w:val="009F6BBD"/>
    <w:rsid w:val="009F6C9D"/>
    <w:rsid w:val="009F6CAC"/>
    <w:rsid w:val="009F6CEC"/>
    <w:rsid w:val="009F6DD3"/>
    <w:rsid w:val="009F6E33"/>
    <w:rsid w:val="009F7017"/>
    <w:rsid w:val="009F70C4"/>
    <w:rsid w:val="009F70F9"/>
    <w:rsid w:val="009F7149"/>
    <w:rsid w:val="009F7151"/>
    <w:rsid w:val="009F7156"/>
    <w:rsid w:val="009F7210"/>
    <w:rsid w:val="009F7327"/>
    <w:rsid w:val="009F7381"/>
    <w:rsid w:val="009F7394"/>
    <w:rsid w:val="009F7598"/>
    <w:rsid w:val="009F75AA"/>
    <w:rsid w:val="009F7A08"/>
    <w:rsid w:val="009F7A76"/>
    <w:rsid w:val="009F7AC4"/>
    <w:rsid w:val="009F7AE8"/>
    <w:rsid w:val="009F7C2A"/>
    <w:rsid w:val="009F7CB5"/>
    <w:rsid w:val="009F7D5B"/>
    <w:rsid w:val="009F7F00"/>
    <w:rsid w:val="009F7F61"/>
    <w:rsid w:val="009F7F99"/>
    <w:rsid w:val="009F7FCA"/>
    <w:rsid w:val="00A00095"/>
    <w:rsid w:val="00A001DF"/>
    <w:rsid w:val="00A002FF"/>
    <w:rsid w:val="00A003CB"/>
    <w:rsid w:val="00A0058D"/>
    <w:rsid w:val="00A0071C"/>
    <w:rsid w:val="00A00728"/>
    <w:rsid w:val="00A00BF3"/>
    <w:rsid w:val="00A00BF5"/>
    <w:rsid w:val="00A00CA3"/>
    <w:rsid w:val="00A00D82"/>
    <w:rsid w:val="00A00DDB"/>
    <w:rsid w:val="00A00E25"/>
    <w:rsid w:val="00A00F88"/>
    <w:rsid w:val="00A0108A"/>
    <w:rsid w:val="00A012BB"/>
    <w:rsid w:val="00A01329"/>
    <w:rsid w:val="00A01456"/>
    <w:rsid w:val="00A014BE"/>
    <w:rsid w:val="00A01534"/>
    <w:rsid w:val="00A016A2"/>
    <w:rsid w:val="00A01730"/>
    <w:rsid w:val="00A0174B"/>
    <w:rsid w:val="00A01856"/>
    <w:rsid w:val="00A01913"/>
    <w:rsid w:val="00A01954"/>
    <w:rsid w:val="00A01996"/>
    <w:rsid w:val="00A01A2E"/>
    <w:rsid w:val="00A01CA9"/>
    <w:rsid w:val="00A01D6A"/>
    <w:rsid w:val="00A01DBE"/>
    <w:rsid w:val="00A01E25"/>
    <w:rsid w:val="00A01E65"/>
    <w:rsid w:val="00A01E90"/>
    <w:rsid w:val="00A01EAA"/>
    <w:rsid w:val="00A01ED7"/>
    <w:rsid w:val="00A01EDF"/>
    <w:rsid w:val="00A01F28"/>
    <w:rsid w:val="00A022DB"/>
    <w:rsid w:val="00A02388"/>
    <w:rsid w:val="00A02594"/>
    <w:rsid w:val="00A025CB"/>
    <w:rsid w:val="00A02756"/>
    <w:rsid w:val="00A0276C"/>
    <w:rsid w:val="00A0293B"/>
    <w:rsid w:val="00A02A8C"/>
    <w:rsid w:val="00A02D38"/>
    <w:rsid w:val="00A0309F"/>
    <w:rsid w:val="00A03356"/>
    <w:rsid w:val="00A03420"/>
    <w:rsid w:val="00A03544"/>
    <w:rsid w:val="00A0365E"/>
    <w:rsid w:val="00A036E9"/>
    <w:rsid w:val="00A037C3"/>
    <w:rsid w:val="00A039A7"/>
    <w:rsid w:val="00A039D8"/>
    <w:rsid w:val="00A03B33"/>
    <w:rsid w:val="00A03B39"/>
    <w:rsid w:val="00A03C88"/>
    <w:rsid w:val="00A03CD8"/>
    <w:rsid w:val="00A03D86"/>
    <w:rsid w:val="00A03EBB"/>
    <w:rsid w:val="00A03ED6"/>
    <w:rsid w:val="00A04077"/>
    <w:rsid w:val="00A040BB"/>
    <w:rsid w:val="00A04374"/>
    <w:rsid w:val="00A04460"/>
    <w:rsid w:val="00A0452A"/>
    <w:rsid w:val="00A04671"/>
    <w:rsid w:val="00A04712"/>
    <w:rsid w:val="00A04873"/>
    <w:rsid w:val="00A048B0"/>
    <w:rsid w:val="00A048B8"/>
    <w:rsid w:val="00A04BAF"/>
    <w:rsid w:val="00A04DB1"/>
    <w:rsid w:val="00A050A4"/>
    <w:rsid w:val="00A050C3"/>
    <w:rsid w:val="00A05296"/>
    <w:rsid w:val="00A05391"/>
    <w:rsid w:val="00A05444"/>
    <w:rsid w:val="00A05559"/>
    <w:rsid w:val="00A055C4"/>
    <w:rsid w:val="00A055C5"/>
    <w:rsid w:val="00A058A5"/>
    <w:rsid w:val="00A059A6"/>
    <w:rsid w:val="00A05A39"/>
    <w:rsid w:val="00A05CC0"/>
    <w:rsid w:val="00A05D00"/>
    <w:rsid w:val="00A05E52"/>
    <w:rsid w:val="00A05F14"/>
    <w:rsid w:val="00A05FC8"/>
    <w:rsid w:val="00A06045"/>
    <w:rsid w:val="00A06096"/>
    <w:rsid w:val="00A061D8"/>
    <w:rsid w:val="00A062E8"/>
    <w:rsid w:val="00A0654D"/>
    <w:rsid w:val="00A06580"/>
    <w:rsid w:val="00A0660E"/>
    <w:rsid w:val="00A06660"/>
    <w:rsid w:val="00A0667F"/>
    <w:rsid w:val="00A066C7"/>
    <w:rsid w:val="00A06762"/>
    <w:rsid w:val="00A06818"/>
    <w:rsid w:val="00A06879"/>
    <w:rsid w:val="00A06920"/>
    <w:rsid w:val="00A069E5"/>
    <w:rsid w:val="00A06BEE"/>
    <w:rsid w:val="00A06C69"/>
    <w:rsid w:val="00A06CEC"/>
    <w:rsid w:val="00A06D71"/>
    <w:rsid w:val="00A06D74"/>
    <w:rsid w:val="00A06D8B"/>
    <w:rsid w:val="00A06E12"/>
    <w:rsid w:val="00A06E5A"/>
    <w:rsid w:val="00A06F6F"/>
    <w:rsid w:val="00A06F83"/>
    <w:rsid w:val="00A06F89"/>
    <w:rsid w:val="00A06FB8"/>
    <w:rsid w:val="00A070D6"/>
    <w:rsid w:val="00A0752C"/>
    <w:rsid w:val="00A0754B"/>
    <w:rsid w:val="00A07806"/>
    <w:rsid w:val="00A079E0"/>
    <w:rsid w:val="00A07A3D"/>
    <w:rsid w:val="00A07A78"/>
    <w:rsid w:val="00A07B84"/>
    <w:rsid w:val="00A07C9D"/>
    <w:rsid w:val="00A07CB0"/>
    <w:rsid w:val="00A07D3A"/>
    <w:rsid w:val="00A07DFE"/>
    <w:rsid w:val="00A07E05"/>
    <w:rsid w:val="00A07E10"/>
    <w:rsid w:val="00A07E7D"/>
    <w:rsid w:val="00A07ECA"/>
    <w:rsid w:val="00A1019D"/>
    <w:rsid w:val="00A102BD"/>
    <w:rsid w:val="00A1038D"/>
    <w:rsid w:val="00A103A4"/>
    <w:rsid w:val="00A1046A"/>
    <w:rsid w:val="00A104ED"/>
    <w:rsid w:val="00A108AE"/>
    <w:rsid w:val="00A10940"/>
    <w:rsid w:val="00A1094F"/>
    <w:rsid w:val="00A1095A"/>
    <w:rsid w:val="00A10A86"/>
    <w:rsid w:val="00A10AEE"/>
    <w:rsid w:val="00A10C01"/>
    <w:rsid w:val="00A10C99"/>
    <w:rsid w:val="00A10CC5"/>
    <w:rsid w:val="00A10CEB"/>
    <w:rsid w:val="00A10E20"/>
    <w:rsid w:val="00A10EC5"/>
    <w:rsid w:val="00A10EF8"/>
    <w:rsid w:val="00A110A4"/>
    <w:rsid w:val="00A110F1"/>
    <w:rsid w:val="00A11218"/>
    <w:rsid w:val="00A1159A"/>
    <w:rsid w:val="00A1169E"/>
    <w:rsid w:val="00A11945"/>
    <w:rsid w:val="00A11A5F"/>
    <w:rsid w:val="00A11BBD"/>
    <w:rsid w:val="00A11C6F"/>
    <w:rsid w:val="00A11CE0"/>
    <w:rsid w:val="00A11E26"/>
    <w:rsid w:val="00A12031"/>
    <w:rsid w:val="00A1204E"/>
    <w:rsid w:val="00A120B0"/>
    <w:rsid w:val="00A120E8"/>
    <w:rsid w:val="00A121C7"/>
    <w:rsid w:val="00A123EE"/>
    <w:rsid w:val="00A127F4"/>
    <w:rsid w:val="00A128D8"/>
    <w:rsid w:val="00A1297D"/>
    <w:rsid w:val="00A12A4D"/>
    <w:rsid w:val="00A12ACB"/>
    <w:rsid w:val="00A12B37"/>
    <w:rsid w:val="00A12E5D"/>
    <w:rsid w:val="00A12FDB"/>
    <w:rsid w:val="00A1304B"/>
    <w:rsid w:val="00A13106"/>
    <w:rsid w:val="00A132CE"/>
    <w:rsid w:val="00A13365"/>
    <w:rsid w:val="00A13671"/>
    <w:rsid w:val="00A1368B"/>
    <w:rsid w:val="00A13754"/>
    <w:rsid w:val="00A138B1"/>
    <w:rsid w:val="00A13915"/>
    <w:rsid w:val="00A13A18"/>
    <w:rsid w:val="00A13AA5"/>
    <w:rsid w:val="00A13AEA"/>
    <w:rsid w:val="00A13E4C"/>
    <w:rsid w:val="00A14003"/>
    <w:rsid w:val="00A1402C"/>
    <w:rsid w:val="00A140DF"/>
    <w:rsid w:val="00A143BD"/>
    <w:rsid w:val="00A14498"/>
    <w:rsid w:val="00A146BB"/>
    <w:rsid w:val="00A14782"/>
    <w:rsid w:val="00A149D6"/>
    <w:rsid w:val="00A14B25"/>
    <w:rsid w:val="00A14E9C"/>
    <w:rsid w:val="00A14F91"/>
    <w:rsid w:val="00A1517B"/>
    <w:rsid w:val="00A1521B"/>
    <w:rsid w:val="00A15239"/>
    <w:rsid w:val="00A15371"/>
    <w:rsid w:val="00A153FB"/>
    <w:rsid w:val="00A1566D"/>
    <w:rsid w:val="00A157CC"/>
    <w:rsid w:val="00A157F9"/>
    <w:rsid w:val="00A15814"/>
    <w:rsid w:val="00A15864"/>
    <w:rsid w:val="00A158F0"/>
    <w:rsid w:val="00A1596F"/>
    <w:rsid w:val="00A15B5F"/>
    <w:rsid w:val="00A15CAA"/>
    <w:rsid w:val="00A15D46"/>
    <w:rsid w:val="00A15DBC"/>
    <w:rsid w:val="00A15DEF"/>
    <w:rsid w:val="00A15E25"/>
    <w:rsid w:val="00A16012"/>
    <w:rsid w:val="00A1603E"/>
    <w:rsid w:val="00A16277"/>
    <w:rsid w:val="00A16725"/>
    <w:rsid w:val="00A16847"/>
    <w:rsid w:val="00A16CBF"/>
    <w:rsid w:val="00A16DAE"/>
    <w:rsid w:val="00A16EF5"/>
    <w:rsid w:val="00A171BD"/>
    <w:rsid w:val="00A171D6"/>
    <w:rsid w:val="00A1731E"/>
    <w:rsid w:val="00A17687"/>
    <w:rsid w:val="00A176CA"/>
    <w:rsid w:val="00A176E2"/>
    <w:rsid w:val="00A17701"/>
    <w:rsid w:val="00A17714"/>
    <w:rsid w:val="00A1778A"/>
    <w:rsid w:val="00A1783F"/>
    <w:rsid w:val="00A179FA"/>
    <w:rsid w:val="00A17BC7"/>
    <w:rsid w:val="00A17D2A"/>
    <w:rsid w:val="00A17D8D"/>
    <w:rsid w:val="00A17D97"/>
    <w:rsid w:val="00A17F92"/>
    <w:rsid w:val="00A17FEE"/>
    <w:rsid w:val="00A20046"/>
    <w:rsid w:val="00A201A8"/>
    <w:rsid w:val="00A2021F"/>
    <w:rsid w:val="00A20234"/>
    <w:rsid w:val="00A2028C"/>
    <w:rsid w:val="00A2044F"/>
    <w:rsid w:val="00A2051A"/>
    <w:rsid w:val="00A20675"/>
    <w:rsid w:val="00A20775"/>
    <w:rsid w:val="00A207D4"/>
    <w:rsid w:val="00A2080B"/>
    <w:rsid w:val="00A20A2B"/>
    <w:rsid w:val="00A20C95"/>
    <w:rsid w:val="00A20D3F"/>
    <w:rsid w:val="00A20D46"/>
    <w:rsid w:val="00A20E01"/>
    <w:rsid w:val="00A20FBD"/>
    <w:rsid w:val="00A211A5"/>
    <w:rsid w:val="00A21270"/>
    <w:rsid w:val="00A213A1"/>
    <w:rsid w:val="00A21629"/>
    <w:rsid w:val="00A21829"/>
    <w:rsid w:val="00A21CAE"/>
    <w:rsid w:val="00A21CE1"/>
    <w:rsid w:val="00A21D11"/>
    <w:rsid w:val="00A21DF9"/>
    <w:rsid w:val="00A21EB5"/>
    <w:rsid w:val="00A21FC3"/>
    <w:rsid w:val="00A22078"/>
    <w:rsid w:val="00A22105"/>
    <w:rsid w:val="00A2211D"/>
    <w:rsid w:val="00A22185"/>
    <w:rsid w:val="00A222BB"/>
    <w:rsid w:val="00A22359"/>
    <w:rsid w:val="00A22462"/>
    <w:rsid w:val="00A22692"/>
    <w:rsid w:val="00A2269C"/>
    <w:rsid w:val="00A22723"/>
    <w:rsid w:val="00A22782"/>
    <w:rsid w:val="00A22792"/>
    <w:rsid w:val="00A2281C"/>
    <w:rsid w:val="00A228CB"/>
    <w:rsid w:val="00A22D02"/>
    <w:rsid w:val="00A22ED8"/>
    <w:rsid w:val="00A22F24"/>
    <w:rsid w:val="00A22FB1"/>
    <w:rsid w:val="00A230A1"/>
    <w:rsid w:val="00A230AA"/>
    <w:rsid w:val="00A23281"/>
    <w:rsid w:val="00A233C2"/>
    <w:rsid w:val="00A23418"/>
    <w:rsid w:val="00A23424"/>
    <w:rsid w:val="00A234BE"/>
    <w:rsid w:val="00A235C7"/>
    <w:rsid w:val="00A2382F"/>
    <w:rsid w:val="00A238CF"/>
    <w:rsid w:val="00A2392C"/>
    <w:rsid w:val="00A23A9F"/>
    <w:rsid w:val="00A23AE1"/>
    <w:rsid w:val="00A23C17"/>
    <w:rsid w:val="00A23DDA"/>
    <w:rsid w:val="00A23EB8"/>
    <w:rsid w:val="00A24131"/>
    <w:rsid w:val="00A24165"/>
    <w:rsid w:val="00A2431F"/>
    <w:rsid w:val="00A24413"/>
    <w:rsid w:val="00A245C9"/>
    <w:rsid w:val="00A24684"/>
    <w:rsid w:val="00A24761"/>
    <w:rsid w:val="00A249E8"/>
    <w:rsid w:val="00A24A6B"/>
    <w:rsid w:val="00A24A7C"/>
    <w:rsid w:val="00A24AE7"/>
    <w:rsid w:val="00A24BDB"/>
    <w:rsid w:val="00A24DC2"/>
    <w:rsid w:val="00A24DD1"/>
    <w:rsid w:val="00A25039"/>
    <w:rsid w:val="00A25054"/>
    <w:rsid w:val="00A250B8"/>
    <w:rsid w:val="00A251C3"/>
    <w:rsid w:val="00A251C7"/>
    <w:rsid w:val="00A25230"/>
    <w:rsid w:val="00A2523A"/>
    <w:rsid w:val="00A25392"/>
    <w:rsid w:val="00A255A0"/>
    <w:rsid w:val="00A257D5"/>
    <w:rsid w:val="00A2589A"/>
    <w:rsid w:val="00A258F8"/>
    <w:rsid w:val="00A2593C"/>
    <w:rsid w:val="00A25A48"/>
    <w:rsid w:val="00A25ADA"/>
    <w:rsid w:val="00A25C5D"/>
    <w:rsid w:val="00A25CDE"/>
    <w:rsid w:val="00A25D29"/>
    <w:rsid w:val="00A25DB5"/>
    <w:rsid w:val="00A25DD0"/>
    <w:rsid w:val="00A25E45"/>
    <w:rsid w:val="00A25F43"/>
    <w:rsid w:val="00A25F7A"/>
    <w:rsid w:val="00A25FF3"/>
    <w:rsid w:val="00A2609B"/>
    <w:rsid w:val="00A260B1"/>
    <w:rsid w:val="00A26294"/>
    <w:rsid w:val="00A262D0"/>
    <w:rsid w:val="00A26306"/>
    <w:rsid w:val="00A26452"/>
    <w:rsid w:val="00A264A0"/>
    <w:rsid w:val="00A264BF"/>
    <w:rsid w:val="00A2662D"/>
    <w:rsid w:val="00A267E8"/>
    <w:rsid w:val="00A26862"/>
    <w:rsid w:val="00A26868"/>
    <w:rsid w:val="00A268BA"/>
    <w:rsid w:val="00A2693C"/>
    <w:rsid w:val="00A26E30"/>
    <w:rsid w:val="00A26EDA"/>
    <w:rsid w:val="00A26EE2"/>
    <w:rsid w:val="00A2704E"/>
    <w:rsid w:val="00A27139"/>
    <w:rsid w:val="00A272C9"/>
    <w:rsid w:val="00A273EB"/>
    <w:rsid w:val="00A2744D"/>
    <w:rsid w:val="00A27463"/>
    <w:rsid w:val="00A27486"/>
    <w:rsid w:val="00A274AA"/>
    <w:rsid w:val="00A275E4"/>
    <w:rsid w:val="00A27602"/>
    <w:rsid w:val="00A2766F"/>
    <w:rsid w:val="00A276C4"/>
    <w:rsid w:val="00A2776C"/>
    <w:rsid w:val="00A27A37"/>
    <w:rsid w:val="00A27C96"/>
    <w:rsid w:val="00A27DF5"/>
    <w:rsid w:val="00A27DFB"/>
    <w:rsid w:val="00A300B3"/>
    <w:rsid w:val="00A30171"/>
    <w:rsid w:val="00A3022C"/>
    <w:rsid w:val="00A3029F"/>
    <w:rsid w:val="00A30408"/>
    <w:rsid w:val="00A305E1"/>
    <w:rsid w:val="00A3082C"/>
    <w:rsid w:val="00A3094F"/>
    <w:rsid w:val="00A30A99"/>
    <w:rsid w:val="00A30CE1"/>
    <w:rsid w:val="00A30D59"/>
    <w:rsid w:val="00A30D90"/>
    <w:rsid w:val="00A30E4D"/>
    <w:rsid w:val="00A30EDE"/>
    <w:rsid w:val="00A30EEC"/>
    <w:rsid w:val="00A30F1A"/>
    <w:rsid w:val="00A30F58"/>
    <w:rsid w:val="00A3102A"/>
    <w:rsid w:val="00A311C6"/>
    <w:rsid w:val="00A31303"/>
    <w:rsid w:val="00A31455"/>
    <w:rsid w:val="00A31468"/>
    <w:rsid w:val="00A314FD"/>
    <w:rsid w:val="00A31780"/>
    <w:rsid w:val="00A31786"/>
    <w:rsid w:val="00A31865"/>
    <w:rsid w:val="00A31B9B"/>
    <w:rsid w:val="00A31BBD"/>
    <w:rsid w:val="00A31CF5"/>
    <w:rsid w:val="00A31D90"/>
    <w:rsid w:val="00A31DD6"/>
    <w:rsid w:val="00A31E08"/>
    <w:rsid w:val="00A32230"/>
    <w:rsid w:val="00A32243"/>
    <w:rsid w:val="00A3231B"/>
    <w:rsid w:val="00A323A4"/>
    <w:rsid w:val="00A323F2"/>
    <w:rsid w:val="00A324AF"/>
    <w:rsid w:val="00A325A6"/>
    <w:rsid w:val="00A32640"/>
    <w:rsid w:val="00A328F9"/>
    <w:rsid w:val="00A3298B"/>
    <w:rsid w:val="00A32A18"/>
    <w:rsid w:val="00A3325B"/>
    <w:rsid w:val="00A3360F"/>
    <w:rsid w:val="00A339A7"/>
    <w:rsid w:val="00A33AD1"/>
    <w:rsid w:val="00A33AE7"/>
    <w:rsid w:val="00A33E19"/>
    <w:rsid w:val="00A33EE5"/>
    <w:rsid w:val="00A33F01"/>
    <w:rsid w:val="00A33FD6"/>
    <w:rsid w:val="00A34197"/>
    <w:rsid w:val="00A3443A"/>
    <w:rsid w:val="00A3452B"/>
    <w:rsid w:val="00A3452E"/>
    <w:rsid w:val="00A3456A"/>
    <w:rsid w:val="00A345ED"/>
    <w:rsid w:val="00A34731"/>
    <w:rsid w:val="00A347A1"/>
    <w:rsid w:val="00A34C69"/>
    <w:rsid w:val="00A34C6C"/>
    <w:rsid w:val="00A34C8B"/>
    <w:rsid w:val="00A34D0A"/>
    <w:rsid w:val="00A34E40"/>
    <w:rsid w:val="00A34F2A"/>
    <w:rsid w:val="00A34F88"/>
    <w:rsid w:val="00A3505A"/>
    <w:rsid w:val="00A35122"/>
    <w:rsid w:val="00A35168"/>
    <w:rsid w:val="00A3519A"/>
    <w:rsid w:val="00A351B8"/>
    <w:rsid w:val="00A35297"/>
    <w:rsid w:val="00A353A7"/>
    <w:rsid w:val="00A353CB"/>
    <w:rsid w:val="00A353DD"/>
    <w:rsid w:val="00A354AC"/>
    <w:rsid w:val="00A355BF"/>
    <w:rsid w:val="00A35798"/>
    <w:rsid w:val="00A35841"/>
    <w:rsid w:val="00A35A74"/>
    <w:rsid w:val="00A35AE1"/>
    <w:rsid w:val="00A35D7E"/>
    <w:rsid w:val="00A35F93"/>
    <w:rsid w:val="00A36161"/>
    <w:rsid w:val="00A3619A"/>
    <w:rsid w:val="00A36304"/>
    <w:rsid w:val="00A3665D"/>
    <w:rsid w:val="00A36948"/>
    <w:rsid w:val="00A36949"/>
    <w:rsid w:val="00A36ABB"/>
    <w:rsid w:val="00A36B79"/>
    <w:rsid w:val="00A36E05"/>
    <w:rsid w:val="00A36E1C"/>
    <w:rsid w:val="00A36E50"/>
    <w:rsid w:val="00A36EBC"/>
    <w:rsid w:val="00A37004"/>
    <w:rsid w:val="00A37091"/>
    <w:rsid w:val="00A37367"/>
    <w:rsid w:val="00A37511"/>
    <w:rsid w:val="00A37593"/>
    <w:rsid w:val="00A37716"/>
    <w:rsid w:val="00A3780C"/>
    <w:rsid w:val="00A3786B"/>
    <w:rsid w:val="00A3790A"/>
    <w:rsid w:val="00A37934"/>
    <w:rsid w:val="00A37EF4"/>
    <w:rsid w:val="00A37F67"/>
    <w:rsid w:val="00A37FCF"/>
    <w:rsid w:val="00A40072"/>
    <w:rsid w:val="00A40139"/>
    <w:rsid w:val="00A40174"/>
    <w:rsid w:val="00A4019D"/>
    <w:rsid w:val="00A40240"/>
    <w:rsid w:val="00A40330"/>
    <w:rsid w:val="00A4040A"/>
    <w:rsid w:val="00A40644"/>
    <w:rsid w:val="00A4068F"/>
    <w:rsid w:val="00A40785"/>
    <w:rsid w:val="00A40964"/>
    <w:rsid w:val="00A40966"/>
    <w:rsid w:val="00A40EA5"/>
    <w:rsid w:val="00A411EE"/>
    <w:rsid w:val="00A4131F"/>
    <w:rsid w:val="00A41581"/>
    <w:rsid w:val="00A415D0"/>
    <w:rsid w:val="00A4160A"/>
    <w:rsid w:val="00A417C6"/>
    <w:rsid w:val="00A41871"/>
    <w:rsid w:val="00A418DE"/>
    <w:rsid w:val="00A41A4D"/>
    <w:rsid w:val="00A41B25"/>
    <w:rsid w:val="00A41CEB"/>
    <w:rsid w:val="00A41D0A"/>
    <w:rsid w:val="00A41D53"/>
    <w:rsid w:val="00A42030"/>
    <w:rsid w:val="00A42054"/>
    <w:rsid w:val="00A42191"/>
    <w:rsid w:val="00A421A9"/>
    <w:rsid w:val="00A4255A"/>
    <w:rsid w:val="00A42616"/>
    <w:rsid w:val="00A4272B"/>
    <w:rsid w:val="00A42742"/>
    <w:rsid w:val="00A427BF"/>
    <w:rsid w:val="00A427C1"/>
    <w:rsid w:val="00A427DE"/>
    <w:rsid w:val="00A4282E"/>
    <w:rsid w:val="00A428CD"/>
    <w:rsid w:val="00A42973"/>
    <w:rsid w:val="00A42B2F"/>
    <w:rsid w:val="00A42DA8"/>
    <w:rsid w:val="00A42DF0"/>
    <w:rsid w:val="00A42E60"/>
    <w:rsid w:val="00A42ECC"/>
    <w:rsid w:val="00A42F33"/>
    <w:rsid w:val="00A431AC"/>
    <w:rsid w:val="00A4328F"/>
    <w:rsid w:val="00A433B7"/>
    <w:rsid w:val="00A433D4"/>
    <w:rsid w:val="00A433D6"/>
    <w:rsid w:val="00A4345A"/>
    <w:rsid w:val="00A435BD"/>
    <w:rsid w:val="00A43634"/>
    <w:rsid w:val="00A43D80"/>
    <w:rsid w:val="00A43E93"/>
    <w:rsid w:val="00A43EFB"/>
    <w:rsid w:val="00A4409E"/>
    <w:rsid w:val="00A4416F"/>
    <w:rsid w:val="00A44182"/>
    <w:rsid w:val="00A44193"/>
    <w:rsid w:val="00A441D6"/>
    <w:rsid w:val="00A442D6"/>
    <w:rsid w:val="00A44322"/>
    <w:rsid w:val="00A44366"/>
    <w:rsid w:val="00A443A3"/>
    <w:rsid w:val="00A444C9"/>
    <w:rsid w:val="00A444CF"/>
    <w:rsid w:val="00A444F7"/>
    <w:rsid w:val="00A445BB"/>
    <w:rsid w:val="00A4460E"/>
    <w:rsid w:val="00A44819"/>
    <w:rsid w:val="00A44857"/>
    <w:rsid w:val="00A448A2"/>
    <w:rsid w:val="00A448B1"/>
    <w:rsid w:val="00A44F6A"/>
    <w:rsid w:val="00A451D8"/>
    <w:rsid w:val="00A4544D"/>
    <w:rsid w:val="00A454D2"/>
    <w:rsid w:val="00A45566"/>
    <w:rsid w:val="00A4580A"/>
    <w:rsid w:val="00A459BA"/>
    <w:rsid w:val="00A45EB2"/>
    <w:rsid w:val="00A45F32"/>
    <w:rsid w:val="00A46040"/>
    <w:rsid w:val="00A46086"/>
    <w:rsid w:val="00A4608A"/>
    <w:rsid w:val="00A460D8"/>
    <w:rsid w:val="00A462A0"/>
    <w:rsid w:val="00A462C5"/>
    <w:rsid w:val="00A462D1"/>
    <w:rsid w:val="00A464B6"/>
    <w:rsid w:val="00A464E1"/>
    <w:rsid w:val="00A4650C"/>
    <w:rsid w:val="00A46612"/>
    <w:rsid w:val="00A466C1"/>
    <w:rsid w:val="00A46808"/>
    <w:rsid w:val="00A46953"/>
    <w:rsid w:val="00A4699B"/>
    <w:rsid w:val="00A46CBA"/>
    <w:rsid w:val="00A46E09"/>
    <w:rsid w:val="00A46E16"/>
    <w:rsid w:val="00A46F61"/>
    <w:rsid w:val="00A46FF8"/>
    <w:rsid w:val="00A46FFB"/>
    <w:rsid w:val="00A47120"/>
    <w:rsid w:val="00A471C8"/>
    <w:rsid w:val="00A47254"/>
    <w:rsid w:val="00A4733F"/>
    <w:rsid w:val="00A47409"/>
    <w:rsid w:val="00A47577"/>
    <w:rsid w:val="00A47618"/>
    <w:rsid w:val="00A47626"/>
    <w:rsid w:val="00A47669"/>
    <w:rsid w:val="00A4788E"/>
    <w:rsid w:val="00A47A01"/>
    <w:rsid w:val="00A47A1A"/>
    <w:rsid w:val="00A47A82"/>
    <w:rsid w:val="00A47B0A"/>
    <w:rsid w:val="00A47B4F"/>
    <w:rsid w:val="00A47C4C"/>
    <w:rsid w:val="00A47CD3"/>
    <w:rsid w:val="00A47D0F"/>
    <w:rsid w:val="00A47F34"/>
    <w:rsid w:val="00A47FE6"/>
    <w:rsid w:val="00A50079"/>
    <w:rsid w:val="00A500AD"/>
    <w:rsid w:val="00A502BD"/>
    <w:rsid w:val="00A502CC"/>
    <w:rsid w:val="00A50352"/>
    <w:rsid w:val="00A50487"/>
    <w:rsid w:val="00A504FA"/>
    <w:rsid w:val="00A5054C"/>
    <w:rsid w:val="00A50726"/>
    <w:rsid w:val="00A5082A"/>
    <w:rsid w:val="00A5084C"/>
    <w:rsid w:val="00A50899"/>
    <w:rsid w:val="00A50924"/>
    <w:rsid w:val="00A50A1C"/>
    <w:rsid w:val="00A50AA4"/>
    <w:rsid w:val="00A50C47"/>
    <w:rsid w:val="00A50CF1"/>
    <w:rsid w:val="00A50F87"/>
    <w:rsid w:val="00A50FA2"/>
    <w:rsid w:val="00A511AA"/>
    <w:rsid w:val="00A511AB"/>
    <w:rsid w:val="00A511B9"/>
    <w:rsid w:val="00A51330"/>
    <w:rsid w:val="00A514C5"/>
    <w:rsid w:val="00A51577"/>
    <w:rsid w:val="00A5166F"/>
    <w:rsid w:val="00A516CC"/>
    <w:rsid w:val="00A51733"/>
    <w:rsid w:val="00A518CA"/>
    <w:rsid w:val="00A519EB"/>
    <w:rsid w:val="00A51BA9"/>
    <w:rsid w:val="00A51D45"/>
    <w:rsid w:val="00A51DAF"/>
    <w:rsid w:val="00A5209E"/>
    <w:rsid w:val="00A523E5"/>
    <w:rsid w:val="00A52479"/>
    <w:rsid w:val="00A524F4"/>
    <w:rsid w:val="00A52538"/>
    <w:rsid w:val="00A525F7"/>
    <w:rsid w:val="00A526CB"/>
    <w:rsid w:val="00A526D8"/>
    <w:rsid w:val="00A52949"/>
    <w:rsid w:val="00A52B30"/>
    <w:rsid w:val="00A52B47"/>
    <w:rsid w:val="00A52C02"/>
    <w:rsid w:val="00A52F74"/>
    <w:rsid w:val="00A52FE0"/>
    <w:rsid w:val="00A53037"/>
    <w:rsid w:val="00A531D2"/>
    <w:rsid w:val="00A5321F"/>
    <w:rsid w:val="00A5333D"/>
    <w:rsid w:val="00A5334A"/>
    <w:rsid w:val="00A53451"/>
    <w:rsid w:val="00A534C1"/>
    <w:rsid w:val="00A5381B"/>
    <w:rsid w:val="00A53891"/>
    <w:rsid w:val="00A539EB"/>
    <w:rsid w:val="00A53A3B"/>
    <w:rsid w:val="00A53BB5"/>
    <w:rsid w:val="00A53CC2"/>
    <w:rsid w:val="00A53D00"/>
    <w:rsid w:val="00A53E91"/>
    <w:rsid w:val="00A54149"/>
    <w:rsid w:val="00A54245"/>
    <w:rsid w:val="00A5437C"/>
    <w:rsid w:val="00A54661"/>
    <w:rsid w:val="00A546AE"/>
    <w:rsid w:val="00A547B0"/>
    <w:rsid w:val="00A547C7"/>
    <w:rsid w:val="00A548CC"/>
    <w:rsid w:val="00A548EE"/>
    <w:rsid w:val="00A548F0"/>
    <w:rsid w:val="00A54974"/>
    <w:rsid w:val="00A54975"/>
    <w:rsid w:val="00A54A5F"/>
    <w:rsid w:val="00A54B3C"/>
    <w:rsid w:val="00A54C9C"/>
    <w:rsid w:val="00A54CA5"/>
    <w:rsid w:val="00A54CCD"/>
    <w:rsid w:val="00A54E33"/>
    <w:rsid w:val="00A54F0C"/>
    <w:rsid w:val="00A551A9"/>
    <w:rsid w:val="00A551AC"/>
    <w:rsid w:val="00A551EA"/>
    <w:rsid w:val="00A552D6"/>
    <w:rsid w:val="00A55423"/>
    <w:rsid w:val="00A5550B"/>
    <w:rsid w:val="00A555D9"/>
    <w:rsid w:val="00A55831"/>
    <w:rsid w:val="00A558C2"/>
    <w:rsid w:val="00A559BB"/>
    <w:rsid w:val="00A55A4B"/>
    <w:rsid w:val="00A55B93"/>
    <w:rsid w:val="00A55BD3"/>
    <w:rsid w:val="00A55BF2"/>
    <w:rsid w:val="00A55BF8"/>
    <w:rsid w:val="00A55E43"/>
    <w:rsid w:val="00A5629E"/>
    <w:rsid w:val="00A562AA"/>
    <w:rsid w:val="00A5630A"/>
    <w:rsid w:val="00A56392"/>
    <w:rsid w:val="00A563E1"/>
    <w:rsid w:val="00A564BD"/>
    <w:rsid w:val="00A56523"/>
    <w:rsid w:val="00A56605"/>
    <w:rsid w:val="00A56825"/>
    <w:rsid w:val="00A56A69"/>
    <w:rsid w:val="00A56BC7"/>
    <w:rsid w:val="00A56E13"/>
    <w:rsid w:val="00A5702F"/>
    <w:rsid w:val="00A570B9"/>
    <w:rsid w:val="00A5728B"/>
    <w:rsid w:val="00A572DE"/>
    <w:rsid w:val="00A5735C"/>
    <w:rsid w:val="00A574C1"/>
    <w:rsid w:val="00A574E3"/>
    <w:rsid w:val="00A5760F"/>
    <w:rsid w:val="00A57746"/>
    <w:rsid w:val="00A57765"/>
    <w:rsid w:val="00A5786E"/>
    <w:rsid w:val="00A579E4"/>
    <w:rsid w:val="00A57AE7"/>
    <w:rsid w:val="00A57EC2"/>
    <w:rsid w:val="00A57FB2"/>
    <w:rsid w:val="00A60068"/>
    <w:rsid w:val="00A600A1"/>
    <w:rsid w:val="00A600AA"/>
    <w:rsid w:val="00A600DC"/>
    <w:rsid w:val="00A6019F"/>
    <w:rsid w:val="00A608D8"/>
    <w:rsid w:val="00A6098F"/>
    <w:rsid w:val="00A60A07"/>
    <w:rsid w:val="00A60C4B"/>
    <w:rsid w:val="00A60C6A"/>
    <w:rsid w:val="00A60F8D"/>
    <w:rsid w:val="00A60FD0"/>
    <w:rsid w:val="00A610CE"/>
    <w:rsid w:val="00A610E9"/>
    <w:rsid w:val="00A611F4"/>
    <w:rsid w:val="00A6123E"/>
    <w:rsid w:val="00A61377"/>
    <w:rsid w:val="00A613C3"/>
    <w:rsid w:val="00A614B3"/>
    <w:rsid w:val="00A61511"/>
    <w:rsid w:val="00A615DC"/>
    <w:rsid w:val="00A615F6"/>
    <w:rsid w:val="00A61757"/>
    <w:rsid w:val="00A617D5"/>
    <w:rsid w:val="00A6188F"/>
    <w:rsid w:val="00A6190D"/>
    <w:rsid w:val="00A619C6"/>
    <w:rsid w:val="00A61A5B"/>
    <w:rsid w:val="00A61DE2"/>
    <w:rsid w:val="00A61EE8"/>
    <w:rsid w:val="00A62051"/>
    <w:rsid w:val="00A62057"/>
    <w:rsid w:val="00A62064"/>
    <w:rsid w:val="00A62214"/>
    <w:rsid w:val="00A6232D"/>
    <w:rsid w:val="00A6239F"/>
    <w:rsid w:val="00A6244A"/>
    <w:rsid w:val="00A624CD"/>
    <w:rsid w:val="00A6295F"/>
    <w:rsid w:val="00A62A12"/>
    <w:rsid w:val="00A62A68"/>
    <w:rsid w:val="00A62AF8"/>
    <w:rsid w:val="00A62B66"/>
    <w:rsid w:val="00A62CD5"/>
    <w:rsid w:val="00A62D2D"/>
    <w:rsid w:val="00A62E3F"/>
    <w:rsid w:val="00A62EFE"/>
    <w:rsid w:val="00A63097"/>
    <w:rsid w:val="00A6313E"/>
    <w:rsid w:val="00A633D7"/>
    <w:rsid w:val="00A635D9"/>
    <w:rsid w:val="00A63690"/>
    <w:rsid w:val="00A6372B"/>
    <w:rsid w:val="00A637DA"/>
    <w:rsid w:val="00A6393D"/>
    <w:rsid w:val="00A639E0"/>
    <w:rsid w:val="00A63A86"/>
    <w:rsid w:val="00A63D72"/>
    <w:rsid w:val="00A63E2D"/>
    <w:rsid w:val="00A63E99"/>
    <w:rsid w:val="00A63F1D"/>
    <w:rsid w:val="00A640C0"/>
    <w:rsid w:val="00A64100"/>
    <w:rsid w:val="00A6417E"/>
    <w:rsid w:val="00A641CC"/>
    <w:rsid w:val="00A64225"/>
    <w:rsid w:val="00A64233"/>
    <w:rsid w:val="00A64292"/>
    <w:rsid w:val="00A642BD"/>
    <w:rsid w:val="00A6451A"/>
    <w:rsid w:val="00A64674"/>
    <w:rsid w:val="00A64792"/>
    <w:rsid w:val="00A647A7"/>
    <w:rsid w:val="00A6482F"/>
    <w:rsid w:val="00A6484D"/>
    <w:rsid w:val="00A64870"/>
    <w:rsid w:val="00A64892"/>
    <w:rsid w:val="00A6491A"/>
    <w:rsid w:val="00A64935"/>
    <w:rsid w:val="00A6498A"/>
    <w:rsid w:val="00A64A5D"/>
    <w:rsid w:val="00A64A90"/>
    <w:rsid w:val="00A64DF4"/>
    <w:rsid w:val="00A64FD4"/>
    <w:rsid w:val="00A64FF1"/>
    <w:rsid w:val="00A650BD"/>
    <w:rsid w:val="00A650DA"/>
    <w:rsid w:val="00A65178"/>
    <w:rsid w:val="00A6519D"/>
    <w:rsid w:val="00A651AE"/>
    <w:rsid w:val="00A651EC"/>
    <w:rsid w:val="00A652DE"/>
    <w:rsid w:val="00A652EE"/>
    <w:rsid w:val="00A653AA"/>
    <w:rsid w:val="00A653B1"/>
    <w:rsid w:val="00A654AB"/>
    <w:rsid w:val="00A654C1"/>
    <w:rsid w:val="00A655A7"/>
    <w:rsid w:val="00A65778"/>
    <w:rsid w:val="00A657B7"/>
    <w:rsid w:val="00A65945"/>
    <w:rsid w:val="00A65BAE"/>
    <w:rsid w:val="00A65BF5"/>
    <w:rsid w:val="00A65C71"/>
    <w:rsid w:val="00A65CBA"/>
    <w:rsid w:val="00A65CFD"/>
    <w:rsid w:val="00A660D8"/>
    <w:rsid w:val="00A66157"/>
    <w:rsid w:val="00A662C1"/>
    <w:rsid w:val="00A663B6"/>
    <w:rsid w:val="00A6642E"/>
    <w:rsid w:val="00A665A5"/>
    <w:rsid w:val="00A6678B"/>
    <w:rsid w:val="00A667E6"/>
    <w:rsid w:val="00A667F9"/>
    <w:rsid w:val="00A66842"/>
    <w:rsid w:val="00A668B3"/>
    <w:rsid w:val="00A668D0"/>
    <w:rsid w:val="00A669B0"/>
    <w:rsid w:val="00A66A14"/>
    <w:rsid w:val="00A66BAB"/>
    <w:rsid w:val="00A66C2A"/>
    <w:rsid w:val="00A66CF3"/>
    <w:rsid w:val="00A67023"/>
    <w:rsid w:val="00A67074"/>
    <w:rsid w:val="00A67121"/>
    <w:rsid w:val="00A67266"/>
    <w:rsid w:val="00A672A3"/>
    <w:rsid w:val="00A672CC"/>
    <w:rsid w:val="00A6732D"/>
    <w:rsid w:val="00A673BE"/>
    <w:rsid w:val="00A6757C"/>
    <w:rsid w:val="00A676F1"/>
    <w:rsid w:val="00A677A4"/>
    <w:rsid w:val="00A677A8"/>
    <w:rsid w:val="00A678A1"/>
    <w:rsid w:val="00A67B14"/>
    <w:rsid w:val="00A67C35"/>
    <w:rsid w:val="00A67C8C"/>
    <w:rsid w:val="00A67E3D"/>
    <w:rsid w:val="00A67E87"/>
    <w:rsid w:val="00A67E9A"/>
    <w:rsid w:val="00A67F6C"/>
    <w:rsid w:val="00A700F4"/>
    <w:rsid w:val="00A701C2"/>
    <w:rsid w:val="00A705FE"/>
    <w:rsid w:val="00A7074F"/>
    <w:rsid w:val="00A707A0"/>
    <w:rsid w:val="00A70804"/>
    <w:rsid w:val="00A708BB"/>
    <w:rsid w:val="00A70914"/>
    <w:rsid w:val="00A7098A"/>
    <w:rsid w:val="00A70A40"/>
    <w:rsid w:val="00A70A4F"/>
    <w:rsid w:val="00A70AFD"/>
    <w:rsid w:val="00A70BBE"/>
    <w:rsid w:val="00A70D14"/>
    <w:rsid w:val="00A70E2F"/>
    <w:rsid w:val="00A70E32"/>
    <w:rsid w:val="00A70EA6"/>
    <w:rsid w:val="00A70F69"/>
    <w:rsid w:val="00A710EA"/>
    <w:rsid w:val="00A71106"/>
    <w:rsid w:val="00A71281"/>
    <w:rsid w:val="00A71296"/>
    <w:rsid w:val="00A7131F"/>
    <w:rsid w:val="00A713CF"/>
    <w:rsid w:val="00A713F9"/>
    <w:rsid w:val="00A71593"/>
    <w:rsid w:val="00A716D8"/>
    <w:rsid w:val="00A71700"/>
    <w:rsid w:val="00A71714"/>
    <w:rsid w:val="00A7179C"/>
    <w:rsid w:val="00A717F2"/>
    <w:rsid w:val="00A719BE"/>
    <w:rsid w:val="00A71CC5"/>
    <w:rsid w:val="00A71DB2"/>
    <w:rsid w:val="00A71DC0"/>
    <w:rsid w:val="00A71E51"/>
    <w:rsid w:val="00A71EDE"/>
    <w:rsid w:val="00A71F17"/>
    <w:rsid w:val="00A7202B"/>
    <w:rsid w:val="00A7224E"/>
    <w:rsid w:val="00A72388"/>
    <w:rsid w:val="00A72603"/>
    <w:rsid w:val="00A72752"/>
    <w:rsid w:val="00A727BC"/>
    <w:rsid w:val="00A72A59"/>
    <w:rsid w:val="00A72AD0"/>
    <w:rsid w:val="00A72B84"/>
    <w:rsid w:val="00A72B86"/>
    <w:rsid w:val="00A72C53"/>
    <w:rsid w:val="00A72EE9"/>
    <w:rsid w:val="00A72FB6"/>
    <w:rsid w:val="00A73004"/>
    <w:rsid w:val="00A7309E"/>
    <w:rsid w:val="00A7319A"/>
    <w:rsid w:val="00A7334A"/>
    <w:rsid w:val="00A7343D"/>
    <w:rsid w:val="00A7346E"/>
    <w:rsid w:val="00A734EF"/>
    <w:rsid w:val="00A73578"/>
    <w:rsid w:val="00A73852"/>
    <w:rsid w:val="00A73A00"/>
    <w:rsid w:val="00A73B33"/>
    <w:rsid w:val="00A73B94"/>
    <w:rsid w:val="00A73BE2"/>
    <w:rsid w:val="00A73C5C"/>
    <w:rsid w:val="00A73CA6"/>
    <w:rsid w:val="00A73D44"/>
    <w:rsid w:val="00A73DF9"/>
    <w:rsid w:val="00A742EC"/>
    <w:rsid w:val="00A7432A"/>
    <w:rsid w:val="00A74456"/>
    <w:rsid w:val="00A74780"/>
    <w:rsid w:val="00A749E8"/>
    <w:rsid w:val="00A74B16"/>
    <w:rsid w:val="00A74B38"/>
    <w:rsid w:val="00A74B3A"/>
    <w:rsid w:val="00A74B58"/>
    <w:rsid w:val="00A74B72"/>
    <w:rsid w:val="00A74CBA"/>
    <w:rsid w:val="00A74D62"/>
    <w:rsid w:val="00A74DD4"/>
    <w:rsid w:val="00A74DE1"/>
    <w:rsid w:val="00A74DE6"/>
    <w:rsid w:val="00A74E8C"/>
    <w:rsid w:val="00A74EE7"/>
    <w:rsid w:val="00A74F1F"/>
    <w:rsid w:val="00A74FC0"/>
    <w:rsid w:val="00A7521A"/>
    <w:rsid w:val="00A752A1"/>
    <w:rsid w:val="00A752A4"/>
    <w:rsid w:val="00A753BA"/>
    <w:rsid w:val="00A753D3"/>
    <w:rsid w:val="00A75434"/>
    <w:rsid w:val="00A754F6"/>
    <w:rsid w:val="00A754FF"/>
    <w:rsid w:val="00A7558A"/>
    <w:rsid w:val="00A75593"/>
    <w:rsid w:val="00A756EF"/>
    <w:rsid w:val="00A75772"/>
    <w:rsid w:val="00A75871"/>
    <w:rsid w:val="00A75A0E"/>
    <w:rsid w:val="00A75A54"/>
    <w:rsid w:val="00A75A76"/>
    <w:rsid w:val="00A75F93"/>
    <w:rsid w:val="00A75FBD"/>
    <w:rsid w:val="00A760A3"/>
    <w:rsid w:val="00A76166"/>
    <w:rsid w:val="00A7619C"/>
    <w:rsid w:val="00A762BB"/>
    <w:rsid w:val="00A76352"/>
    <w:rsid w:val="00A7637A"/>
    <w:rsid w:val="00A764C0"/>
    <w:rsid w:val="00A764EC"/>
    <w:rsid w:val="00A76537"/>
    <w:rsid w:val="00A765BB"/>
    <w:rsid w:val="00A765E7"/>
    <w:rsid w:val="00A766AF"/>
    <w:rsid w:val="00A76739"/>
    <w:rsid w:val="00A767BA"/>
    <w:rsid w:val="00A768CD"/>
    <w:rsid w:val="00A769B1"/>
    <w:rsid w:val="00A76B32"/>
    <w:rsid w:val="00A76B39"/>
    <w:rsid w:val="00A76B84"/>
    <w:rsid w:val="00A76CB5"/>
    <w:rsid w:val="00A76D9D"/>
    <w:rsid w:val="00A76EDF"/>
    <w:rsid w:val="00A76F22"/>
    <w:rsid w:val="00A76F8C"/>
    <w:rsid w:val="00A76FA7"/>
    <w:rsid w:val="00A77041"/>
    <w:rsid w:val="00A771A0"/>
    <w:rsid w:val="00A77318"/>
    <w:rsid w:val="00A77337"/>
    <w:rsid w:val="00A7733A"/>
    <w:rsid w:val="00A77393"/>
    <w:rsid w:val="00A773CA"/>
    <w:rsid w:val="00A773E2"/>
    <w:rsid w:val="00A774CA"/>
    <w:rsid w:val="00A774DD"/>
    <w:rsid w:val="00A77872"/>
    <w:rsid w:val="00A7788B"/>
    <w:rsid w:val="00A7788E"/>
    <w:rsid w:val="00A779F3"/>
    <w:rsid w:val="00A779FB"/>
    <w:rsid w:val="00A77C86"/>
    <w:rsid w:val="00A77D7C"/>
    <w:rsid w:val="00A77F65"/>
    <w:rsid w:val="00A77FB0"/>
    <w:rsid w:val="00A8001F"/>
    <w:rsid w:val="00A8005F"/>
    <w:rsid w:val="00A800CF"/>
    <w:rsid w:val="00A80163"/>
    <w:rsid w:val="00A803E3"/>
    <w:rsid w:val="00A8046C"/>
    <w:rsid w:val="00A80470"/>
    <w:rsid w:val="00A804E3"/>
    <w:rsid w:val="00A80586"/>
    <w:rsid w:val="00A80620"/>
    <w:rsid w:val="00A8069E"/>
    <w:rsid w:val="00A80B06"/>
    <w:rsid w:val="00A80B99"/>
    <w:rsid w:val="00A80DE5"/>
    <w:rsid w:val="00A80E12"/>
    <w:rsid w:val="00A80F79"/>
    <w:rsid w:val="00A810C9"/>
    <w:rsid w:val="00A810DF"/>
    <w:rsid w:val="00A81156"/>
    <w:rsid w:val="00A8117A"/>
    <w:rsid w:val="00A8134E"/>
    <w:rsid w:val="00A8149D"/>
    <w:rsid w:val="00A814E0"/>
    <w:rsid w:val="00A81508"/>
    <w:rsid w:val="00A81512"/>
    <w:rsid w:val="00A819FA"/>
    <w:rsid w:val="00A81A8D"/>
    <w:rsid w:val="00A81AB2"/>
    <w:rsid w:val="00A81B57"/>
    <w:rsid w:val="00A81C25"/>
    <w:rsid w:val="00A81CC3"/>
    <w:rsid w:val="00A81E26"/>
    <w:rsid w:val="00A81E4E"/>
    <w:rsid w:val="00A81EFA"/>
    <w:rsid w:val="00A81F49"/>
    <w:rsid w:val="00A81F67"/>
    <w:rsid w:val="00A81FE5"/>
    <w:rsid w:val="00A82019"/>
    <w:rsid w:val="00A820F1"/>
    <w:rsid w:val="00A82394"/>
    <w:rsid w:val="00A824CB"/>
    <w:rsid w:val="00A82500"/>
    <w:rsid w:val="00A82872"/>
    <w:rsid w:val="00A828DC"/>
    <w:rsid w:val="00A82C41"/>
    <w:rsid w:val="00A82C8B"/>
    <w:rsid w:val="00A82D08"/>
    <w:rsid w:val="00A830CF"/>
    <w:rsid w:val="00A8317F"/>
    <w:rsid w:val="00A832F9"/>
    <w:rsid w:val="00A834FF"/>
    <w:rsid w:val="00A83735"/>
    <w:rsid w:val="00A839D0"/>
    <w:rsid w:val="00A83B2B"/>
    <w:rsid w:val="00A83B38"/>
    <w:rsid w:val="00A83B92"/>
    <w:rsid w:val="00A83C57"/>
    <w:rsid w:val="00A83DFD"/>
    <w:rsid w:val="00A83F5A"/>
    <w:rsid w:val="00A83F6D"/>
    <w:rsid w:val="00A83F7A"/>
    <w:rsid w:val="00A84064"/>
    <w:rsid w:val="00A842D6"/>
    <w:rsid w:val="00A842F3"/>
    <w:rsid w:val="00A84388"/>
    <w:rsid w:val="00A844FB"/>
    <w:rsid w:val="00A84503"/>
    <w:rsid w:val="00A845EF"/>
    <w:rsid w:val="00A8469B"/>
    <w:rsid w:val="00A848E7"/>
    <w:rsid w:val="00A84ACD"/>
    <w:rsid w:val="00A84F35"/>
    <w:rsid w:val="00A850B3"/>
    <w:rsid w:val="00A85189"/>
    <w:rsid w:val="00A853CD"/>
    <w:rsid w:val="00A854A8"/>
    <w:rsid w:val="00A8555D"/>
    <w:rsid w:val="00A85727"/>
    <w:rsid w:val="00A85980"/>
    <w:rsid w:val="00A859CD"/>
    <w:rsid w:val="00A859D0"/>
    <w:rsid w:val="00A85C16"/>
    <w:rsid w:val="00A85EF6"/>
    <w:rsid w:val="00A860E8"/>
    <w:rsid w:val="00A86327"/>
    <w:rsid w:val="00A86498"/>
    <w:rsid w:val="00A866D0"/>
    <w:rsid w:val="00A86714"/>
    <w:rsid w:val="00A86982"/>
    <w:rsid w:val="00A86C7F"/>
    <w:rsid w:val="00A86D4F"/>
    <w:rsid w:val="00A86E64"/>
    <w:rsid w:val="00A8721B"/>
    <w:rsid w:val="00A872F5"/>
    <w:rsid w:val="00A872F9"/>
    <w:rsid w:val="00A87309"/>
    <w:rsid w:val="00A8750B"/>
    <w:rsid w:val="00A8759C"/>
    <w:rsid w:val="00A875D9"/>
    <w:rsid w:val="00A8769D"/>
    <w:rsid w:val="00A87847"/>
    <w:rsid w:val="00A878F2"/>
    <w:rsid w:val="00A87AFF"/>
    <w:rsid w:val="00A87B20"/>
    <w:rsid w:val="00A87C97"/>
    <w:rsid w:val="00A87EA6"/>
    <w:rsid w:val="00A87FDE"/>
    <w:rsid w:val="00A9005A"/>
    <w:rsid w:val="00A9010D"/>
    <w:rsid w:val="00A901A1"/>
    <w:rsid w:val="00A90296"/>
    <w:rsid w:val="00A902FE"/>
    <w:rsid w:val="00A90310"/>
    <w:rsid w:val="00A903C6"/>
    <w:rsid w:val="00A903C7"/>
    <w:rsid w:val="00A90548"/>
    <w:rsid w:val="00A9055D"/>
    <w:rsid w:val="00A9067B"/>
    <w:rsid w:val="00A906DC"/>
    <w:rsid w:val="00A90774"/>
    <w:rsid w:val="00A90806"/>
    <w:rsid w:val="00A90885"/>
    <w:rsid w:val="00A90897"/>
    <w:rsid w:val="00A908D5"/>
    <w:rsid w:val="00A90B35"/>
    <w:rsid w:val="00A9128A"/>
    <w:rsid w:val="00A912C7"/>
    <w:rsid w:val="00A9134E"/>
    <w:rsid w:val="00A91435"/>
    <w:rsid w:val="00A914AF"/>
    <w:rsid w:val="00A9154A"/>
    <w:rsid w:val="00A915E0"/>
    <w:rsid w:val="00A9168A"/>
    <w:rsid w:val="00A916C1"/>
    <w:rsid w:val="00A91A85"/>
    <w:rsid w:val="00A91B13"/>
    <w:rsid w:val="00A91DEE"/>
    <w:rsid w:val="00A921E9"/>
    <w:rsid w:val="00A92442"/>
    <w:rsid w:val="00A9257A"/>
    <w:rsid w:val="00A9264D"/>
    <w:rsid w:val="00A926DE"/>
    <w:rsid w:val="00A92727"/>
    <w:rsid w:val="00A928B1"/>
    <w:rsid w:val="00A928ED"/>
    <w:rsid w:val="00A929A0"/>
    <w:rsid w:val="00A92B76"/>
    <w:rsid w:val="00A92B77"/>
    <w:rsid w:val="00A92C7B"/>
    <w:rsid w:val="00A92E4B"/>
    <w:rsid w:val="00A92E50"/>
    <w:rsid w:val="00A92F6B"/>
    <w:rsid w:val="00A93101"/>
    <w:rsid w:val="00A9316C"/>
    <w:rsid w:val="00A931FF"/>
    <w:rsid w:val="00A932B8"/>
    <w:rsid w:val="00A932CB"/>
    <w:rsid w:val="00A9334F"/>
    <w:rsid w:val="00A9338A"/>
    <w:rsid w:val="00A9341F"/>
    <w:rsid w:val="00A93578"/>
    <w:rsid w:val="00A9381B"/>
    <w:rsid w:val="00A938C9"/>
    <w:rsid w:val="00A9397F"/>
    <w:rsid w:val="00A93AC2"/>
    <w:rsid w:val="00A93CCF"/>
    <w:rsid w:val="00A93E02"/>
    <w:rsid w:val="00A93EC7"/>
    <w:rsid w:val="00A93FC4"/>
    <w:rsid w:val="00A940F1"/>
    <w:rsid w:val="00A94261"/>
    <w:rsid w:val="00A94264"/>
    <w:rsid w:val="00A943A8"/>
    <w:rsid w:val="00A9471E"/>
    <w:rsid w:val="00A9483E"/>
    <w:rsid w:val="00A94892"/>
    <w:rsid w:val="00A948D9"/>
    <w:rsid w:val="00A94932"/>
    <w:rsid w:val="00A94B34"/>
    <w:rsid w:val="00A94C18"/>
    <w:rsid w:val="00A94C40"/>
    <w:rsid w:val="00A94CA2"/>
    <w:rsid w:val="00A94CCA"/>
    <w:rsid w:val="00A94E0F"/>
    <w:rsid w:val="00A94EDE"/>
    <w:rsid w:val="00A94F45"/>
    <w:rsid w:val="00A9528A"/>
    <w:rsid w:val="00A953E0"/>
    <w:rsid w:val="00A95401"/>
    <w:rsid w:val="00A9544B"/>
    <w:rsid w:val="00A956D1"/>
    <w:rsid w:val="00A956E4"/>
    <w:rsid w:val="00A95962"/>
    <w:rsid w:val="00A959B1"/>
    <w:rsid w:val="00A95A01"/>
    <w:rsid w:val="00A95BDB"/>
    <w:rsid w:val="00A95C46"/>
    <w:rsid w:val="00A95C53"/>
    <w:rsid w:val="00A95CB8"/>
    <w:rsid w:val="00A96002"/>
    <w:rsid w:val="00A96407"/>
    <w:rsid w:val="00A965BE"/>
    <w:rsid w:val="00A9665D"/>
    <w:rsid w:val="00A966A4"/>
    <w:rsid w:val="00A966F8"/>
    <w:rsid w:val="00A96738"/>
    <w:rsid w:val="00A9685E"/>
    <w:rsid w:val="00A968D8"/>
    <w:rsid w:val="00A96958"/>
    <w:rsid w:val="00A9699D"/>
    <w:rsid w:val="00A969B5"/>
    <w:rsid w:val="00A96A17"/>
    <w:rsid w:val="00A96BE0"/>
    <w:rsid w:val="00A96D8E"/>
    <w:rsid w:val="00A96EA3"/>
    <w:rsid w:val="00A9719A"/>
    <w:rsid w:val="00A9721A"/>
    <w:rsid w:val="00A9728D"/>
    <w:rsid w:val="00A9729E"/>
    <w:rsid w:val="00A9743E"/>
    <w:rsid w:val="00A97521"/>
    <w:rsid w:val="00A97526"/>
    <w:rsid w:val="00A975FB"/>
    <w:rsid w:val="00A97687"/>
    <w:rsid w:val="00A977C9"/>
    <w:rsid w:val="00A97849"/>
    <w:rsid w:val="00A97933"/>
    <w:rsid w:val="00A97B00"/>
    <w:rsid w:val="00A97BBD"/>
    <w:rsid w:val="00A97D73"/>
    <w:rsid w:val="00A97F2B"/>
    <w:rsid w:val="00A97F41"/>
    <w:rsid w:val="00AA005C"/>
    <w:rsid w:val="00AA0156"/>
    <w:rsid w:val="00AA02CB"/>
    <w:rsid w:val="00AA033C"/>
    <w:rsid w:val="00AA0441"/>
    <w:rsid w:val="00AA0548"/>
    <w:rsid w:val="00AA07D7"/>
    <w:rsid w:val="00AA09AA"/>
    <w:rsid w:val="00AA0AF6"/>
    <w:rsid w:val="00AA0B6D"/>
    <w:rsid w:val="00AA0B89"/>
    <w:rsid w:val="00AA0C0D"/>
    <w:rsid w:val="00AA0CA6"/>
    <w:rsid w:val="00AA0D7F"/>
    <w:rsid w:val="00AA0EF3"/>
    <w:rsid w:val="00AA0F67"/>
    <w:rsid w:val="00AA0FFC"/>
    <w:rsid w:val="00AA115F"/>
    <w:rsid w:val="00AA11D3"/>
    <w:rsid w:val="00AA15B2"/>
    <w:rsid w:val="00AA15F0"/>
    <w:rsid w:val="00AA1692"/>
    <w:rsid w:val="00AA17CF"/>
    <w:rsid w:val="00AA17FF"/>
    <w:rsid w:val="00AA187E"/>
    <w:rsid w:val="00AA1894"/>
    <w:rsid w:val="00AA18A5"/>
    <w:rsid w:val="00AA18B4"/>
    <w:rsid w:val="00AA18F9"/>
    <w:rsid w:val="00AA18FB"/>
    <w:rsid w:val="00AA196C"/>
    <w:rsid w:val="00AA1987"/>
    <w:rsid w:val="00AA1AD1"/>
    <w:rsid w:val="00AA1AFC"/>
    <w:rsid w:val="00AA1D13"/>
    <w:rsid w:val="00AA1EA0"/>
    <w:rsid w:val="00AA2001"/>
    <w:rsid w:val="00AA201B"/>
    <w:rsid w:val="00AA20C5"/>
    <w:rsid w:val="00AA20D3"/>
    <w:rsid w:val="00AA20FA"/>
    <w:rsid w:val="00AA2381"/>
    <w:rsid w:val="00AA23A2"/>
    <w:rsid w:val="00AA242A"/>
    <w:rsid w:val="00AA2701"/>
    <w:rsid w:val="00AA27BC"/>
    <w:rsid w:val="00AA28F2"/>
    <w:rsid w:val="00AA2A1A"/>
    <w:rsid w:val="00AA2A80"/>
    <w:rsid w:val="00AA2AE3"/>
    <w:rsid w:val="00AA2BCC"/>
    <w:rsid w:val="00AA2BFD"/>
    <w:rsid w:val="00AA2C03"/>
    <w:rsid w:val="00AA2C88"/>
    <w:rsid w:val="00AA316C"/>
    <w:rsid w:val="00AA318D"/>
    <w:rsid w:val="00AA33DA"/>
    <w:rsid w:val="00AA347D"/>
    <w:rsid w:val="00AA355B"/>
    <w:rsid w:val="00AA35B7"/>
    <w:rsid w:val="00AA35BD"/>
    <w:rsid w:val="00AA3727"/>
    <w:rsid w:val="00AA37B3"/>
    <w:rsid w:val="00AA37FD"/>
    <w:rsid w:val="00AA382F"/>
    <w:rsid w:val="00AA38F7"/>
    <w:rsid w:val="00AA38FD"/>
    <w:rsid w:val="00AA392F"/>
    <w:rsid w:val="00AA3A8D"/>
    <w:rsid w:val="00AA3BA0"/>
    <w:rsid w:val="00AA3BF6"/>
    <w:rsid w:val="00AA3C08"/>
    <w:rsid w:val="00AA3C30"/>
    <w:rsid w:val="00AA3D31"/>
    <w:rsid w:val="00AA3E25"/>
    <w:rsid w:val="00AA3E2B"/>
    <w:rsid w:val="00AA3EB3"/>
    <w:rsid w:val="00AA3EB5"/>
    <w:rsid w:val="00AA3F2C"/>
    <w:rsid w:val="00AA401E"/>
    <w:rsid w:val="00AA403E"/>
    <w:rsid w:val="00AA4230"/>
    <w:rsid w:val="00AA443C"/>
    <w:rsid w:val="00AA448A"/>
    <w:rsid w:val="00AA44CB"/>
    <w:rsid w:val="00AA45A9"/>
    <w:rsid w:val="00AA460C"/>
    <w:rsid w:val="00AA46B6"/>
    <w:rsid w:val="00AA472A"/>
    <w:rsid w:val="00AA482F"/>
    <w:rsid w:val="00AA489C"/>
    <w:rsid w:val="00AA48DF"/>
    <w:rsid w:val="00AA4917"/>
    <w:rsid w:val="00AA4B04"/>
    <w:rsid w:val="00AA4C43"/>
    <w:rsid w:val="00AA4E99"/>
    <w:rsid w:val="00AA4F5E"/>
    <w:rsid w:val="00AA4FED"/>
    <w:rsid w:val="00AA504D"/>
    <w:rsid w:val="00AA5148"/>
    <w:rsid w:val="00AA5181"/>
    <w:rsid w:val="00AA51A4"/>
    <w:rsid w:val="00AA5237"/>
    <w:rsid w:val="00AA52B6"/>
    <w:rsid w:val="00AA5448"/>
    <w:rsid w:val="00AA5480"/>
    <w:rsid w:val="00AA5531"/>
    <w:rsid w:val="00AA5622"/>
    <w:rsid w:val="00AA5832"/>
    <w:rsid w:val="00AA59B1"/>
    <w:rsid w:val="00AA5A6E"/>
    <w:rsid w:val="00AA5A9E"/>
    <w:rsid w:val="00AA5BB7"/>
    <w:rsid w:val="00AA5DBB"/>
    <w:rsid w:val="00AA5DFA"/>
    <w:rsid w:val="00AA60E9"/>
    <w:rsid w:val="00AA6164"/>
    <w:rsid w:val="00AA634B"/>
    <w:rsid w:val="00AA64D1"/>
    <w:rsid w:val="00AA667A"/>
    <w:rsid w:val="00AA66E1"/>
    <w:rsid w:val="00AA6700"/>
    <w:rsid w:val="00AA6748"/>
    <w:rsid w:val="00AA6816"/>
    <w:rsid w:val="00AA6A90"/>
    <w:rsid w:val="00AA6C02"/>
    <w:rsid w:val="00AA6FB0"/>
    <w:rsid w:val="00AA7001"/>
    <w:rsid w:val="00AA712B"/>
    <w:rsid w:val="00AA74C9"/>
    <w:rsid w:val="00AA7559"/>
    <w:rsid w:val="00AA76C3"/>
    <w:rsid w:val="00AA78C7"/>
    <w:rsid w:val="00AA797A"/>
    <w:rsid w:val="00AA79B7"/>
    <w:rsid w:val="00AA7A5C"/>
    <w:rsid w:val="00AA7BFE"/>
    <w:rsid w:val="00AA7CA1"/>
    <w:rsid w:val="00AA7CD8"/>
    <w:rsid w:val="00AA7DE5"/>
    <w:rsid w:val="00AA7EB3"/>
    <w:rsid w:val="00AB00C3"/>
    <w:rsid w:val="00AB00D7"/>
    <w:rsid w:val="00AB06CC"/>
    <w:rsid w:val="00AB07A5"/>
    <w:rsid w:val="00AB0831"/>
    <w:rsid w:val="00AB093B"/>
    <w:rsid w:val="00AB0A53"/>
    <w:rsid w:val="00AB0D9D"/>
    <w:rsid w:val="00AB0EF2"/>
    <w:rsid w:val="00AB1005"/>
    <w:rsid w:val="00AB1173"/>
    <w:rsid w:val="00AB1238"/>
    <w:rsid w:val="00AB1365"/>
    <w:rsid w:val="00AB13E4"/>
    <w:rsid w:val="00AB150A"/>
    <w:rsid w:val="00AB1562"/>
    <w:rsid w:val="00AB1693"/>
    <w:rsid w:val="00AB176E"/>
    <w:rsid w:val="00AB1929"/>
    <w:rsid w:val="00AB1AF8"/>
    <w:rsid w:val="00AB1BC3"/>
    <w:rsid w:val="00AB1CEE"/>
    <w:rsid w:val="00AB1DF7"/>
    <w:rsid w:val="00AB1E20"/>
    <w:rsid w:val="00AB1E2D"/>
    <w:rsid w:val="00AB213E"/>
    <w:rsid w:val="00AB21AF"/>
    <w:rsid w:val="00AB22DE"/>
    <w:rsid w:val="00AB248A"/>
    <w:rsid w:val="00AB2799"/>
    <w:rsid w:val="00AB2969"/>
    <w:rsid w:val="00AB2AE9"/>
    <w:rsid w:val="00AB2B55"/>
    <w:rsid w:val="00AB2CC4"/>
    <w:rsid w:val="00AB2D05"/>
    <w:rsid w:val="00AB2E3A"/>
    <w:rsid w:val="00AB2F65"/>
    <w:rsid w:val="00AB2F92"/>
    <w:rsid w:val="00AB30DE"/>
    <w:rsid w:val="00AB311C"/>
    <w:rsid w:val="00AB3156"/>
    <w:rsid w:val="00AB3181"/>
    <w:rsid w:val="00AB3296"/>
    <w:rsid w:val="00AB32A8"/>
    <w:rsid w:val="00AB33A1"/>
    <w:rsid w:val="00AB3546"/>
    <w:rsid w:val="00AB3629"/>
    <w:rsid w:val="00AB37C4"/>
    <w:rsid w:val="00AB38AD"/>
    <w:rsid w:val="00AB38F2"/>
    <w:rsid w:val="00AB3997"/>
    <w:rsid w:val="00AB3A2E"/>
    <w:rsid w:val="00AB3B2D"/>
    <w:rsid w:val="00AB3C98"/>
    <w:rsid w:val="00AB3DFA"/>
    <w:rsid w:val="00AB3E33"/>
    <w:rsid w:val="00AB3F15"/>
    <w:rsid w:val="00AB3F99"/>
    <w:rsid w:val="00AB3FB5"/>
    <w:rsid w:val="00AB407A"/>
    <w:rsid w:val="00AB414B"/>
    <w:rsid w:val="00AB423B"/>
    <w:rsid w:val="00AB436C"/>
    <w:rsid w:val="00AB44F0"/>
    <w:rsid w:val="00AB4755"/>
    <w:rsid w:val="00AB4760"/>
    <w:rsid w:val="00AB4765"/>
    <w:rsid w:val="00AB48FF"/>
    <w:rsid w:val="00AB4AF9"/>
    <w:rsid w:val="00AB4C1D"/>
    <w:rsid w:val="00AB5062"/>
    <w:rsid w:val="00AB5351"/>
    <w:rsid w:val="00AB54FB"/>
    <w:rsid w:val="00AB5521"/>
    <w:rsid w:val="00AB56C2"/>
    <w:rsid w:val="00AB57BD"/>
    <w:rsid w:val="00AB58BC"/>
    <w:rsid w:val="00AB5A35"/>
    <w:rsid w:val="00AB5A75"/>
    <w:rsid w:val="00AB5B56"/>
    <w:rsid w:val="00AB5BA7"/>
    <w:rsid w:val="00AB5FF2"/>
    <w:rsid w:val="00AB609F"/>
    <w:rsid w:val="00AB615B"/>
    <w:rsid w:val="00AB6224"/>
    <w:rsid w:val="00AB626F"/>
    <w:rsid w:val="00AB632C"/>
    <w:rsid w:val="00AB638E"/>
    <w:rsid w:val="00AB63F1"/>
    <w:rsid w:val="00AB64DF"/>
    <w:rsid w:val="00AB6602"/>
    <w:rsid w:val="00AB67DB"/>
    <w:rsid w:val="00AB6A15"/>
    <w:rsid w:val="00AB6B09"/>
    <w:rsid w:val="00AB6BC0"/>
    <w:rsid w:val="00AB6CE3"/>
    <w:rsid w:val="00AB6DC1"/>
    <w:rsid w:val="00AB6F7E"/>
    <w:rsid w:val="00AB6FA0"/>
    <w:rsid w:val="00AB6FF6"/>
    <w:rsid w:val="00AB713A"/>
    <w:rsid w:val="00AB7159"/>
    <w:rsid w:val="00AB74AA"/>
    <w:rsid w:val="00AB758E"/>
    <w:rsid w:val="00AB76C9"/>
    <w:rsid w:val="00AB78A7"/>
    <w:rsid w:val="00AB78B0"/>
    <w:rsid w:val="00AB791B"/>
    <w:rsid w:val="00AB79C7"/>
    <w:rsid w:val="00AB7B4C"/>
    <w:rsid w:val="00AB7D55"/>
    <w:rsid w:val="00AB7D9C"/>
    <w:rsid w:val="00AB7E18"/>
    <w:rsid w:val="00AB7EB4"/>
    <w:rsid w:val="00AB7F5E"/>
    <w:rsid w:val="00AB7FD2"/>
    <w:rsid w:val="00AC0133"/>
    <w:rsid w:val="00AC02BF"/>
    <w:rsid w:val="00AC02E5"/>
    <w:rsid w:val="00AC04EC"/>
    <w:rsid w:val="00AC05FE"/>
    <w:rsid w:val="00AC0695"/>
    <w:rsid w:val="00AC0739"/>
    <w:rsid w:val="00AC07A9"/>
    <w:rsid w:val="00AC07B2"/>
    <w:rsid w:val="00AC0947"/>
    <w:rsid w:val="00AC095D"/>
    <w:rsid w:val="00AC0961"/>
    <w:rsid w:val="00AC0B05"/>
    <w:rsid w:val="00AC0CDA"/>
    <w:rsid w:val="00AC1073"/>
    <w:rsid w:val="00AC10C3"/>
    <w:rsid w:val="00AC1431"/>
    <w:rsid w:val="00AC170B"/>
    <w:rsid w:val="00AC1918"/>
    <w:rsid w:val="00AC19DB"/>
    <w:rsid w:val="00AC19E5"/>
    <w:rsid w:val="00AC19F0"/>
    <w:rsid w:val="00AC1BC5"/>
    <w:rsid w:val="00AC1DD2"/>
    <w:rsid w:val="00AC1DDC"/>
    <w:rsid w:val="00AC1E87"/>
    <w:rsid w:val="00AC1F06"/>
    <w:rsid w:val="00AC2236"/>
    <w:rsid w:val="00AC2249"/>
    <w:rsid w:val="00AC2306"/>
    <w:rsid w:val="00AC25E1"/>
    <w:rsid w:val="00AC2624"/>
    <w:rsid w:val="00AC266B"/>
    <w:rsid w:val="00AC29D9"/>
    <w:rsid w:val="00AC2A95"/>
    <w:rsid w:val="00AC2B0E"/>
    <w:rsid w:val="00AC2B7C"/>
    <w:rsid w:val="00AC2CBD"/>
    <w:rsid w:val="00AC2DFD"/>
    <w:rsid w:val="00AC2EB6"/>
    <w:rsid w:val="00AC30D1"/>
    <w:rsid w:val="00AC3162"/>
    <w:rsid w:val="00AC330D"/>
    <w:rsid w:val="00AC371C"/>
    <w:rsid w:val="00AC380C"/>
    <w:rsid w:val="00AC38E9"/>
    <w:rsid w:val="00AC3905"/>
    <w:rsid w:val="00AC39B6"/>
    <w:rsid w:val="00AC39D7"/>
    <w:rsid w:val="00AC39F9"/>
    <w:rsid w:val="00AC3C69"/>
    <w:rsid w:val="00AC3D3F"/>
    <w:rsid w:val="00AC3DB7"/>
    <w:rsid w:val="00AC3FA0"/>
    <w:rsid w:val="00AC3FCF"/>
    <w:rsid w:val="00AC40CF"/>
    <w:rsid w:val="00AC420C"/>
    <w:rsid w:val="00AC43A8"/>
    <w:rsid w:val="00AC43DB"/>
    <w:rsid w:val="00AC46AE"/>
    <w:rsid w:val="00AC46E9"/>
    <w:rsid w:val="00AC4813"/>
    <w:rsid w:val="00AC4890"/>
    <w:rsid w:val="00AC496F"/>
    <w:rsid w:val="00AC4A5B"/>
    <w:rsid w:val="00AC4A6F"/>
    <w:rsid w:val="00AC4A9C"/>
    <w:rsid w:val="00AC4B28"/>
    <w:rsid w:val="00AC4BBE"/>
    <w:rsid w:val="00AC4E25"/>
    <w:rsid w:val="00AC4F51"/>
    <w:rsid w:val="00AC4F89"/>
    <w:rsid w:val="00AC5217"/>
    <w:rsid w:val="00AC5A3D"/>
    <w:rsid w:val="00AC5AF6"/>
    <w:rsid w:val="00AC5E79"/>
    <w:rsid w:val="00AC5E9F"/>
    <w:rsid w:val="00AC6050"/>
    <w:rsid w:val="00AC640A"/>
    <w:rsid w:val="00AC64A7"/>
    <w:rsid w:val="00AC64DC"/>
    <w:rsid w:val="00AC6517"/>
    <w:rsid w:val="00AC6682"/>
    <w:rsid w:val="00AC67CF"/>
    <w:rsid w:val="00AC6878"/>
    <w:rsid w:val="00AC6919"/>
    <w:rsid w:val="00AC6A4B"/>
    <w:rsid w:val="00AC6A60"/>
    <w:rsid w:val="00AC6C16"/>
    <w:rsid w:val="00AC6E2B"/>
    <w:rsid w:val="00AC6FD6"/>
    <w:rsid w:val="00AC700E"/>
    <w:rsid w:val="00AC70BF"/>
    <w:rsid w:val="00AC7135"/>
    <w:rsid w:val="00AC720F"/>
    <w:rsid w:val="00AC73B7"/>
    <w:rsid w:val="00AC75EE"/>
    <w:rsid w:val="00AC7774"/>
    <w:rsid w:val="00AC79C9"/>
    <w:rsid w:val="00AC79CA"/>
    <w:rsid w:val="00AC7AC8"/>
    <w:rsid w:val="00AC7BBB"/>
    <w:rsid w:val="00AC7BED"/>
    <w:rsid w:val="00AC7C7F"/>
    <w:rsid w:val="00AC7CDA"/>
    <w:rsid w:val="00AC7FFD"/>
    <w:rsid w:val="00AD031D"/>
    <w:rsid w:val="00AD03E9"/>
    <w:rsid w:val="00AD04D0"/>
    <w:rsid w:val="00AD0534"/>
    <w:rsid w:val="00AD05CE"/>
    <w:rsid w:val="00AD0707"/>
    <w:rsid w:val="00AD095A"/>
    <w:rsid w:val="00AD09CB"/>
    <w:rsid w:val="00AD0C44"/>
    <w:rsid w:val="00AD0C6B"/>
    <w:rsid w:val="00AD0CC5"/>
    <w:rsid w:val="00AD0EA6"/>
    <w:rsid w:val="00AD0F12"/>
    <w:rsid w:val="00AD0F3F"/>
    <w:rsid w:val="00AD0F7C"/>
    <w:rsid w:val="00AD0FD2"/>
    <w:rsid w:val="00AD1011"/>
    <w:rsid w:val="00AD122A"/>
    <w:rsid w:val="00AD1391"/>
    <w:rsid w:val="00AD13B5"/>
    <w:rsid w:val="00AD1405"/>
    <w:rsid w:val="00AD152A"/>
    <w:rsid w:val="00AD158F"/>
    <w:rsid w:val="00AD1621"/>
    <w:rsid w:val="00AD16B4"/>
    <w:rsid w:val="00AD175A"/>
    <w:rsid w:val="00AD17B0"/>
    <w:rsid w:val="00AD17BE"/>
    <w:rsid w:val="00AD1BD6"/>
    <w:rsid w:val="00AD1D0D"/>
    <w:rsid w:val="00AD1E93"/>
    <w:rsid w:val="00AD215D"/>
    <w:rsid w:val="00AD23CE"/>
    <w:rsid w:val="00AD24E7"/>
    <w:rsid w:val="00AD255C"/>
    <w:rsid w:val="00AD2656"/>
    <w:rsid w:val="00AD2707"/>
    <w:rsid w:val="00AD2763"/>
    <w:rsid w:val="00AD2922"/>
    <w:rsid w:val="00AD2930"/>
    <w:rsid w:val="00AD2A0D"/>
    <w:rsid w:val="00AD2C93"/>
    <w:rsid w:val="00AD2DE4"/>
    <w:rsid w:val="00AD2F80"/>
    <w:rsid w:val="00AD3080"/>
    <w:rsid w:val="00AD323F"/>
    <w:rsid w:val="00AD33EA"/>
    <w:rsid w:val="00AD340B"/>
    <w:rsid w:val="00AD374C"/>
    <w:rsid w:val="00AD3842"/>
    <w:rsid w:val="00AD390F"/>
    <w:rsid w:val="00AD3949"/>
    <w:rsid w:val="00AD3A8D"/>
    <w:rsid w:val="00AD3B32"/>
    <w:rsid w:val="00AD3C7B"/>
    <w:rsid w:val="00AD3CAE"/>
    <w:rsid w:val="00AD3E95"/>
    <w:rsid w:val="00AD3F08"/>
    <w:rsid w:val="00AD415F"/>
    <w:rsid w:val="00AD4230"/>
    <w:rsid w:val="00AD433E"/>
    <w:rsid w:val="00AD4403"/>
    <w:rsid w:val="00AD4421"/>
    <w:rsid w:val="00AD44EB"/>
    <w:rsid w:val="00AD45DD"/>
    <w:rsid w:val="00AD496F"/>
    <w:rsid w:val="00AD499A"/>
    <w:rsid w:val="00AD4B5D"/>
    <w:rsid w:val="00AD4D59"/>
    <w:rsid w:val="00AD4D9F"/>
    <w:rsid w:val="00AD4DC8"/>
    <w:rsid w:val="00AD5042"/>
    <w:rsid w:val="00AD507F"/>
    <w:rsid w:val="00AD5346"/>
    <w:rsid w:val="00AD536F"/>
    <w:rsid w:val="00AD54D0"/>
    <w:rsid w:val="00AD54FA"/>
    <w:rsid w:val="00AD5575"/>
    <w:rsid w:val="00AD5584"/>
    <w:rsid w:val="00AD5618"/>
    <w:rsid w:val="00AD5819"/>
    <w:rsid w:val="00AD59FF"/>
    <w:rsid w:val="00AD5A58"/>
    <w:rsid w:val="00AD5AA6"/>
    <w:rsid w:val="00AD5AA7"/>
    <w:rsid w:val="00AD5AE6"/>
    <w:rsid w:val="00AD5B0F"/>
    <w:rsid w:val="00AD5B89"/>
    <w:rsid w:val="00AD5E03"/>
    <w:rsid w:val="00AD5F68"/>
    <w:rsid w:val="00AD6284"/>
    <w:rsid w:val="00AD62BE"/>
    <w:rsid w:val="00AD62C9"/>
    <w:rsid w:val="00AD63DD"/>
    <w:rsid w:val="00AD66CA"/>
    <w:rsid w:val="00AD6700"/>
    <w:rsid w:val="00AD672C"/>
    <w:rsid w:val="00AD68D7"/>
    <w:rsid w:val="00AD6997"/>
    <w:rsid w:val="00AD69D2"/>
    <w:rsid w:val="00AD6E8F"/>
    <w:rsid w:val="00AD6F86"/>
    <w:rsid w:val="00AD6FEB"/>
    <w:rsid w:val="00AD7105"/>
    <w:rsid w:val="00AD7143"/>
    <w:rsid w:val="00AD7513"/>
    <w:rsid w:val="00AD7635"/>
    <w:rsid w:val="00AD76ED"/>
    <w:rsid w:val="00AD7C6B"/>
    <w:rsid w:val="00AD7C6D"/>
    <w:rsid w:val="00AD7CE5"/>
    <w:rsid w:val="00AD7DC2"/>
    <w:rsid w:val="00AD7E92"/>
    <w:rsid w:val="00AD7F3F"/>
    <w:rsid w:val="00AD7FE4"/>
    <w:rsid w:val="00AE007F"/>
    <w:rsid w:val="00AE016E"/>
    <w:rsid w:val="00AE019B"/>
    <w:rsid w:val="00AE0255"/>
    <w:rsid w:val="00AE04EB"/>
    <w:rsid w:val="00AE04FC"/>
    <w:rsid w:val="00AE05E5"/>
    <w:rsid w:val="00AE0721"/>
    <w:rsid w:val="00AE0803"/>
    <w:rsid w:val="00AE085A"/>
    <w:rsid w:val="00AE0A5E"/>
    <w:rsid w:val="00AE0BF4"/>
    <w:rsid w:val="00AE0D40"/>
    <w:rsid w:val="00AE0D72"/>
    <w:rsid w:val="00AE0D97"/>
    <w:rsid w:val="00AE1062"/>
    <w:rsid w:val="00AE1098"/>
    <w:rsid w:val="00AE10BD"/>
    <w:rsid w:val="00AE11EF"/>
    <w:rsid w:val="00AE1242"/>
    <w:rsid w:val="00AE12BE"/>
    <w:rsid w:val="00AE134C"/>
    <w:rsid w:val="00AE14A3"/>
    <w:rsid w:val="00AE19DD"/>
    <w:rsid w:val="00AE19FA"/>
    <w:rsid w:val="00AE1B77"/>
    <w:rsid w:val="00AE1BE4"/>
    <w:rsid w:val="00AE1BF2"/>
    <w:rsid w:val="00AE1C08"/>
    <w:rsid w:val="00AE1C1A"/>
    <w:rsid w:val="00AE1C68"/>
    <w:rsid w:val="00AE1C9C"/>
    <w:rsid w:val="00AE1E46"/>
    <w:rsid w:val="00AE2058"/>
    <w:rsid w:val="00AE2075"/>
    <w:rsid w:val="00AE20B9"/>
    <w:rsid w:val="00AE2133"/>
    <w:rsid w:val="00AE21F6"/>
    <w:rsid w:val="00AE22D4"/>
    <w:rsid w:val="00AE2320"/>
    <w:rsid w:val="00AE2350"/>
    <w:rsid w:val="00AE2390"/>
    <w:rsid w:val="00AE254A"/>
    <w:rsid w:val="00AE29DE"/>
    <w:rsid w:val="00AE2BDB"/>
    <w:rsid w:val="00AE2DDC"/>
    <w:rsid w:val="00AE2E4C"/>
    <w:rsid w:val="00AE30DF"/>
    <w:rsid w:val="00AE30F3"/>
    <w:rsid w:val="00AE3146"/>
    <w:rsid w:val="00AE3272"/>
    <w:rsid w:val="00AE3307"/>
    <w:rsid w:val="00AE33E6"/>
    <w:rsid w:val="00AE35BE"/>
    <w:rsid w:val="00AE3633"/>
    <w:rsid w:val="00AE36E0"/>
    <w:rsid w:val="00AE373C"/>
    <w:rsid w:val="00AE38DE"/>
    <w:rsid w:val="00AE3A63"/>
    <w:rsid w:val="00AE3C4C"/>
    <w:rsid w:val="00AE3C70"/>
    <w:rsid w:val="00AE3E3D"/>
    <w:rsid w:val="00AE3E44"/>
    <w:rsid w:val="00AE40E0"/>
    <w:rsid w:val="00AE43B6"/>
    <w:rsid w:val="00AE44EE"/>
    <w:rsid w:val="00AE458B"/>
    <w:rsid w:val="00AE46A6"/>
    <w:rsid w:val="00AE4898"/>
    <w:rsid w:val="00AE48D6"/>
    <w:rsid w:val="00AE4AFE"/>
    <w:rsid w:val="00AE4D81"/>
    <w:rsid w:val="00AE4EF6"/>
    <w:rsid w:val="00AE4F2C"/>
    <w:rsid w:val="00AE5530"/>
    <w:rsid w:val="00AE572F"/>
    <w:rsid w:val="00AE5787"/>
    <w:rsid w:val="00AE58CF"/>
    <w:rsid w:val="00AE5957"/>
    <w:rsid w:val="00AE5973"/>
    <w:rsid w:val="00AE5AD6"/>
    <w:rsid w:val="00AE5B23"/>
    <w:rsid w:val="00AE5BFD"/>
    <w:rsid w:val="00AE5F17"/>
    <w:rsid w:val="00AE5F74"/>
    <w:rsid w:val="00AE5FC4"/>
    <w:rsid w:val="00AE5FE4"/>
    <w:rsid w:val="00AE609D"/>
    <w:rsid w:val="00AE60FD"/>
    <w:rsid w:val="00AE6174"/>
    <w:rsid w:val="00AE61A5"/>
    <w:rsid w:val="00AE632F"/>
    <w:rsid w:val="00AE63FC"/>
    <w:rsid w:val="00AE64B2"/>
    <w:rsid w:val="00AE6605"/>
    <w:rsid w:val="00AE66E8"/>
    <w:rsid w:val="00AE686D"/>
    <w:rsid w:val="00AE68BA"/>
    <w:rsid w:val="00AE6A85"/>
    <w:rsid w:val="00AE6B2E"/>
    <w:rsid w:val="00AE6BEF"/>
    <w:rsid w:val="00AE6C93"/>
    <w:rsid w:val="00AE6DA9"/>
    <w:rsid w:val="00AE6DC6"/>
    <w:rsid w:val="00AE6E3E"/>
    <w:rsid w:val="00AE6E74"/>
    <w:rsid w:val="00AE6FE8"/>
    <w:rsid w:val="00AE7055"/>
    <w:rsid w:val="00AE7122"/>
    <w:rsid w:val="00AE7256"/>
    <w:rsid w:val="00AE7264"/>
    <w:rsid w:val="00AE72AD"/>
    <w:rsid w:val="00AE72AF"/>
    <w:rsid w:val="00AE747C"/>
    <w:rsid w:val="00AE7519"/>
    <w:rsid w:val="00AE7614"/>
    <w:rsid w:val="00AE767B"/>
    <w:rsid w:val="00AE76D3"/>
    <w:rsid w:val="00AE7765"/>
    <w:rsid w:val="00AE785E"/>
    <w:rsid w:val="00AE78C6"/>
    <w:rsid w:val="00AE790A"/>
    <w:rsid w:val="00AE7AA7"/>
    <w:rsid w:val="00AE7B11"/>
    <w:rsid w:val="00AE7B2A"/>
    <w:rsid w:val="00AE7B76"/>
    <w:rsid w:val="00AE7B9D"/>
    <w:rsid w:val="00AE7DDF"/>
    <w:rsid w:val="00AE7E23"/>
    <w:rsid w:val="00AE7EF3"/>
    <w:rsid w:val="00AF0025"/>
    <w:rsid w:val="00AF010F"/>
    <w:rsid w:val="00AF0136"/>
    <w:rsid w:val="00AF01FC"/>
    <w:rsid w:val="00AF0221"/>
    <w:rsid w:val="00AF04FE"/>
    <w:rsid w:val="00AF072A"/>
    <w:rsid w:val="00AF09EF"/>
    <w:rsid w:val="00AF0C2C"/>
    <w:rsid w:val="00AF0C93"/>
    <w:rsid w:val="00AF0DE0"/>
    <w:rsid w:val="00AF0E55"/>
    <w:rsid w:val="00AF0EC6"/>
    <w:rsid w:val="00AF0EDB"/>
    <w:rsid w:val="00AF0F49"/>
    <w:rsid w:val="00AF0FE3"/>
    <w:rsid w:val="00AF10A7"/>
    <w:rsid w:val="00AF10BD"/>
    <w:rsid w:val="00AF10E8"/>
    <w:rsid w:val="00AF119A"/>
    <w:rsid w:val="00AF13C4"/>
    <w:rsid w:val="00AF1687"/>
    <w:rsid w:val="00AF1731"/>
    <w:rsid w:val="00AF17D0"/>
    <w:rsid w:val="00AF1836"/>
    <w:rsid w:val="00AF1AE9"/>
    <w:rsid w:val="00AF1AFD"/>
    <w:rsid w:val="00AF1F89"/>
    <w:rsid w:val="00AF1FD7"/>
    <w:rsid w:val="00AF2265"/>
    <w:rsid w:val="00AF22CB"/>
    <w:rsid w:val="00AF2471"/>
    <w:rsid w:val="00AF2817"/>
    <w:rsid w:val="00AF28F5"/>
    <w:rsid w:val="00AF2951"/>
    <w:rsid w:val="00AF2963"/>
    <w:rsid w:val="00AF2A78"/>
    <w:rsid w:val="00AF2CA5"/>
    <w:rsid w:val="00AF2CB4"/>
    <w:rsid w:val="00AF2D57"/>
    <w:rsid w:val="00AF2E4E"/>
    <w:rsid w:val="00AF2E53"/>
    <w:rsid w:val="00AF2E9B"/>
    <w:rsid w:val="00AF2FA2"/>
    <w:rsid w:val="00AF3099"/>
    <w:rsid w:val="00AF30E7"/>
    <w:rsid w:val="00AF3119"/>
    <w:rsid w:val="00AF3233"/>
    <w:rsid w:val="00AF326E"/>
    <w:rsid w:val="00AF33E1"/>
    <w:rsid w:val="00AF33FF"/>
    <w:rsid w:val="00AF344F"/>
    <w:rsid w:val="00AF352D"/>
    <w:rsid w:val="00AF3629"/>
    <w:rsid w:val="00AF3677"/>
    <w:rsid w:val="00AF373C"/>
    <w:rsid w:val="00AF379E"/>
    <w:rsid w:val="00AF37A9"/>
    <w:rsid w:val="00AF3993"/>
    <w:rsid w:val="00AF3B36"/>
    <w:rsid w:val="00AF3B93"/>
    <w:rsid w:val="00AF3BB0"/>
    <w:rsid w:val="00AF3D7F"/>
    <w:rsid w:val="00AF3DB1"/>
    <w:rsid w:val="00AF3DEA"/>
    <w:rsid w:val="00AF419A"/>
    <w:rsid w:val="00AF41A7"/>
    <w:rsid w:val="00AF4464"/>
    <w:rsid w:val="00AF4671"/>
    <w:rsid w:val="00AF4712"/>
    <w:rsid w:val="00AF47A7"/>
    <w:rsid w:val="00AF48EE"/>
    <w:rsid w:val="00AF499E"/>
    <w:rsid w:val="00AF49B4"/>
    <w:rsid w:val="00AF4AD3"/>
    <w:rsid w:val="00AF4B23"/>
    <w:rsid w:val="00AF4BAE"/>
    <w:rsid w:val="00AF4DE4"/>
    <w:rsid w:val="00AF4E88"/>
    <w:rsid w:val="00AF4EBB"/>
    <w:rsid w:val="00AF4F9C"/>
    <w:rsid w:val="00AF5097"/>
    <w:rsid w:val="00AF51BC"/>
    <w:rsid w:val="00AF5386"/>
    <w:rsid w:val="00AF53F7"/>
    <w:rsid w:val="00AF542D"/>
    <w:rsid w:val="00AF54E7"/>
    <w:rsid w:val="00AF56EC"/>
    <w:rsid w:val="00AF5742"/>
    <w:rsid w:val="00AF5958"/>
    <w:rsid w:val="00AF5A71"/>
    <w:rsid w:val="00AF5AA2"/>
    <w:rsid w:val="00AF5B08"/>
    <w:rsid w:val="00AF5D7B"/>
    <w:rsid w:val="00AF5F18"/>
    <w:rsid w:val="00AF60C5"/>
    <w:rsid w:val="00AF63BC"/>
    <w:rsid w:val="00AF64A6"/>
    <w:rsid w:val="00AF655E"/>
    <w:rsid w:val="00AF6798"/>
    <w:rsid w:val="00AF67D2"/>
    <w:rsid w:val="00AF6B14"/>
    <w:rsid w:val="00AF6B33"/>
    <w:rsid w:val="00AF6B3F"/>
    <w:rsid w:val="00AF6C3F"/>
    <w:rsid w:val="00AF6CD1"/>
    <w:rsid w:val="00AF6F43"/>
    <w:rsid w:val="00AF6FF9"/>
    <w:rsid w:val="00AF7069"/>
    <w:rsid w:val="00AF7241"/>
    <w:rsid w:val="00AF7288"/>
    <w:rsid w:val="00AF72D9"/>
    <w:rsid w:val="00AF73A9"/>
    <w:rsid w:val="00AF73DB"/>
    <w:rsid w:val="00AF76F5"/>
    <w:rsid w:val="00AF7707"/>
    <w:rsid w:val="00AF77F2"/>
    <w:rsid w:val="00AF79A2"/>
    <w:rsid w:val="00AF7C91"/>
    <w:rsid w:val="00AF7CB4"/>
    <w:rsid w:val="00AF7CF4"/>
    <w:rsid w:val="00B0004F"/>
    <w:rsid w:val="00B00083"/>
    <w:rsid w:val="00B0008D"/>
    <w:rsid w:val="00B00218"/>
    <w:rsid w:val="00B00533"/>
    <w:rsid w:val="00B00672"/>
    <w:rsid w:val="00B0082C"/>
    <w:rsid w:val="00B00949"/>
    <w:rsid w:val="00B00CC4"/>
    <w:rsid w:val="00B00D09"/>
    <w:rsid w:val="00B00EAF"/>
    <w:rsid w:val="00B00F5E"/>
    <w:rsid w:val="00B01090"/>
    <w:rsid w:val="00B010AB"/>
    <w:rsid w:val="00B01273"/>
    <w:rsid w:val="00B016CB"/>
    <w:rsid w:val="00B01838"/>
    <w:rsid w:val="00B01920"/>
    <w:rsid w:val="00B019A5"/>
    <w:rsid w:val="00B01A1D"/>
    <w:rsid w:val="00B01AE6"/>
    <w:rsid w:val="00B0219A"/>
    <w:rsid w:val="00B021DA"/>
    <w:rsid w:val="00B022F8"/>
    <w:rsid w:val="00B02322"/>
    <w:rsid w:val="00B02585"/>
    <w:rsid w:val="00B02593"/>
    <w:rsid w:val="00B02738"/>
    <w:rsid w:val="00B02974"/>
    <w:rsid w:val="00B029AF"/>
    <w:rsid w:val="00B02A3B"/>
    <w:rsid w:val="00B02AE5"/>
    <w:rsid w:val="00B02B82"/>
    <w:rsid w:val="00B02BDA"/>
    <w:rsid w:val="00B02C10"/>
    <w:rsid w:val="00B03149"/>
    <w:rsid w:val="00B0318B"/>
    <w:rsid w:val="00B031F0"/>
    <w:rsid w:val="00B03279"/>
    <w:rsid w:val="00B0334B"/>
    <w:rsid w:val="00B03790"/>
    <w:rsid w:val="00B037C7"/>
    <w:rsid w:val="00B039C4"/>
    <w:rsid w:val="00B03C7E"/>
    <w:rsid w:val="00B03CB7"/>
    <w:rsid w:val="00B03D1F"/>
    <w:rsid w:val="00B03F86"/>
    <w:rsid w:val="00B0410E"/>
    <w:rsid w:val="00B04219"/>
    <w:rsid w:val="00B042F0"/>
    <w:rsid w:val="00B04362"/>
    <w:rsid w:val="00B043C9"/>
    <w:rsid w:val="00B04440"/>
    <w:rsid w:val="00B045F1"/>
    <w:rsid w:val="00B04604"/>
    <w:rsid w:val="00B0464B"/>
    <w:rsid w:val="00B0471F"/>
    <w:rsid w:val="00B04764"/>
    <w:rsid w:val="00B0478C"/>
    <w:rsid w:val="00B0487F"/>
    <w:rsid w:val="00B04A41"/>
    <w:rsid w:val="00B04A98"/>
    <w:rsid w:val="00B04C02"/>
    <w:rsid w:val="00B04C74"/>
    <w:rsid w:val="00B04C80"/>
    <w:rsid w:val="00B04E7C"/>
    <w:rsid w:val="00B04EBB"/>
    <w:rsid w:val="00B04ECE"/>
    <w:rsid w:val="00B04EE6"/>
    <w:rsid w:val="00B04EE7"/>
    <w:rsid w:val="00B04F19"/>
    <w:rsid w:val="00B04F8E"/>
    <w:rsid w:val="00B052A0"/>
    <w:rsid w:val="00B053AF"/>
    <w:rsid w:val="00B0541F"/>
    <w:rsid w:val="00B0544D"/>
    <w:rsid w:val="00B0551B"/>
    <w:rsid w:val="00B05550"/>
    <w:rsid w:val="00B0569F"/>
    <w:rsid w:val="00B057A8"/>
    <w:rsid w:val="00B057D6"/>
    <w:rsid w:val="00B058D2"/>
    <w:rsid w:val="00B05920"/>
    <w:rsid w:val="00B05A1D"/>
    <w:rsid w:val="00B05A31"/>
    <w:rsid w:val="00B05AA5"/>
    <w:rsid w:val="00B05B54"/>
    <w:rsid w:val="00B05BEF"/>
    <w:rsid w:val="00B05C9F"/>
    <w:rsid w:val="00B05FFD"/>
    <w:rsid w:val="00B060AA"/>
    <w:rsid w:val="00B06232"/>
    <w:rsid w:val="00B06258"/>
    <w:rsid w:val="00B0630D"/>
    <w:rsid w:val="00B063EC"/>
    <w:rsid w:val="00B06403"/>
    <w:rsid w:val="00B06502"/>
    <w:rsid w:val="00B06565"/>
    <w:rsid w:val="00B0657E"/>
    <w:rsid w:val="00B066CF"/>
    <w:rsid w:val="00B06725"/>
    <w:rsid w:val="00B067E7"/>
    <w:rsid w:val="00B0690F"/>
    <w:rsid w:val="00B06992"/>
    <w:rsid w:val="00B069A7"/>
    <w:rsid w:val="00B06B84"/>
    <w:rsid w:val="00B06BF7"/>
    <w:rsid w:val="00B06CC8"/>
    <w:rsid w:val="00B06D43"/>
    <w:rsid w:val="00B07021"/>
    <w:rsid w:val="00B07080"/>
    <w:rsid w:val="00B073B8"/>
    <w:rsid w:val="00B0748C"/>
    <w:rsid w:val="00B074F2"/>
    <w:rsid w:val="00B075D3"/>
    <w:rsid w:val="00B07628"/>
    <w:rsid w:val="00B076DF"/>
    <w:rsid w:val="00B07915"/>
    <w:rsid w:val="00B07A0D"/>
    <w:rsid w:val="00B07A28"/>
    <w:rsid w:val="00B07B61"/>
    <w:rsid w:val="00B07CCB"/>
    <w:rsid w:val="00B07D71"/>
    <w:rsid w:val="00B07E79"/>
    <w:rsid w:val="00B07F02"/>
    <w:rsid w:val="00B07F9A"/>
    <w:rsid w:val="00B10117"/>
    <w:rsid w:val="00B10184"/>
    <w:rsid w:val="00B101FF"/>
    <w:rsid w:val="00B102E0"/>
    <w:rsid w:val="00B1040B"/>
    <w:rsid w:val="00B106ED"/>
    <w:rsid w:val="00B10906"/>
    <w:rsid w:val="00B10AFF"/>
    <w:rsid w:val="00B10B24"/>
    <w:rsid w:val="00B10B3A"/>
    <w:rsid w:val="00B10B54"/>
    <w:rsid w:val="00B10C2A"/>
    <w:rsid w:val="00B10CC5"/>
    <w:rsid w:val="00B10F6B"/>
    <w:rsid w:val="00B110AC"/>
    <w:rsid w:val="00B1129E"/>
    <w:rsid w:val="00B11652"/>
    <w:rsid w:val="00B1168C"/>
    <w:rsid w:val="00B11767"/>
    <w:rsid w:val="00B118AF"/>
    <w:rsid w:val="00B118B9"/>
    <w:rsid w:val="00B11B26"/>
    <w:rsid w:val="00B11C7C"/>
    <w:rsid w:val="00B11D21"/>
    <w:rsid w:val="00B11E71"/>
    <w:rsid w:val="00B11EB5"/>
    <w:rsid w:val="00B11F43"/>
    <w:rsid w:val="00B1201D"/>
    <w:rsid w:val="00B1214D"/>
    <w:rsid w:val="00B12260"/>
    <w:rsid w:val="00B123B7"/>
    <w:rsid w:val="00B123D1"/>
    <w:rsid w:val="00B1252E"/>
    <w:rsid w:val="00B126D4"/>
    <w:rsid w:val="00B1283C"/>
    <w:rsid w:val="00B12846"/>
    <w:rsid w:val="00B129B3"/>
    <w:rsid w:val="00B12A64"/>
    <w:rsid w:val="00B12B33"/>
    <w:rsid w:val="00B12B4D"/>
    <w:rsid w:val="00B12C07"/>
    <w:rsid w:val="00B12F5B"/>
    <w:rsid w:val="00B12FC3"/>
    <w:rsid w:val="00B13204"/>
    <w:rsid w:val="00B13397"/>
    <w:rsid w:val="00B134C5"/>
    <w:rsid w:val="00B134DA"/>
    <w:rsid w:val="00B13760"/>
    <w:rsid w:val="00B13855"/>
    <w:rsid w:val="00B13874"/>
    <w:rsid w:val="00B138B8"/>
    <w:rsid w:val="00B13AFA"/>
    <w:rsid w:val="00B13BBF"/>
    <w:rsid w:val="00B13F9A"/>
    <w:rsid w:val="00B14136"/>
    <w:rsid w:val="00B142CB"/>
    <w:rsid w:val="00B142EC"/>
    <w:rsid w:val="00B14495"/>
    <w:rsid w:val="00B1452B"/>
    <w:rsid w:val="00B1458B"/>
    <w:rsid w:val="00B145AE"/>
    <w:rsid w:val="00B146A8"/>
    <w:rsid w:val="00B1477B"/>
    <w:rsid w:val="00B14851"/>
    <w:rsid w:val="00B14882"/>
    <w:rsid w:val="00B148BA"/>
    <w:rsid w:val="00B14902"/>
    <w:rsid w:val="00B14A6A"/>
    <w:rsid w:val="00B14B20"/>
    <w:rsid w:val="00B14B22"/>
    <w:rsid w:val="00B14BEE"/>
    <w:rsid w:val="00B152CF"/>
    <w:rsid w:val="00B152D1"/>
    <w:rsid w:val="00B15334"/>
    <w:rsid w:val="00B153CE"/>
    <w:rsid w:val="00B15488"/>
    <w:rsid w:val="00B154BE"/>
    <w:rsid w:val="00B15969"/>
    <w:rsid w:val="00B15AD1"/>
    <w:rsid w:val="00B15CAD"/>
    <w:rsid w:val="00B15D61"/>
    <w:rsid w:val="00B15DBA"/>
    <w:rsid w:val="00B15F2A"/>
    <w:rsid w:val="00B15F8D"/>
    <w:rsid w:val="00B162B0"/>
    <w:rsid w:val="00B16460"/>
    <w:rsid w:val="00B165A1"/>
    <w:rsid w:val="00B167DE"/>
    <w:rsid w:val="00B16AE2"/>
    <w:rsid w:val="00B16BD4"/>
    <w:rsid w:val="00B16BEC"/>
    <w:rsid w:val="00B16C46"/>
    <w:rsid w:val="00B16CE1"/>
    <w:rsid w:val="00B16D73"/>
    <w:rsid w:val="00B16EB4"/>
    <w:rsid w:val="00B16F1B"/>
    <w:rsid w:val="00B16FF7"/>
    <w:rsid w:val="00B170DC"/>
    <w:rsid w:val="00B17168"/>
    <w:rsid w:val="00B171D9"/>
    <w:rsid w:val="00B171DA"/>
    <w:rsid w:val="00B17205"/>
    <w:rsid w:val="00B17387"/>
    <w:rsid w:val="00B173A3"/>
    <w:rsid w:val="00B173E1"/>
    <w:rsid w:val="00B174A7"/>
    <w:rsid w:val="00B174AF"/>
    <w:rsid w:val="00B17717"/>
    <w:rsid w:val="00B177FC"/>
    <w:rsid w:val="00B178CD"/>
    <w:rsid w:val="00B17957"/>
    <w:rsid w:val="00B1795B"/>
    <w:rsid w:val="00B17C9F"/>
    <w:rsid w:val="00B17CC5"/>
    <w:rsid w:val="00B17DF8"/>
    <w:rsid w:val="00B17E0A"/>
    <w:rsid w:val="00B17E37"/>
    <w:rsid w:val="00B20054"/>
    <w:rsid w:val="00B200B8"/>
    <w:rsid w:val="00B20167"/>
    <w:rsid w:val="00B2035C"/>
    <w:rsid w:val="00B20414"/>
    <w:rsid w:val="00B205B1"/>
    <w:rsid w:val="00B205F1"/>
    <w:rsid w:val="00B207BA"/>
    <w:rsid w:val="00B2086B"/>
    <w:rsid w:val="00B20B52"/>
    <w:rsid w:val="00B2103C"/>
    <w:rsid w:val="00B21185"/>
    <w:rsid w:val="00B21254"/>
    <w:rsid w:val="00B2130D"/>
    <w:rsid w:val="00B21331"/>
    <w:rsid w:val="00B216AC"/>
    <w:rsid w:val="00B2199E"/>
    <w:rsid w:val="00B219D4"/>
    <w:rsid w:val="00B21A6B"/>
    <w:rsid w:val="00B21AEE"/>
    <w:rsid w:val="00B21D36"/>
    <w:rsid w:val="00B21DA1"/>
    <w:rsid w:val="00B22016"/>
    <w:rsid w:val="00B221F5"/>
    <w:rsid w:val="00B2278F"/>
    <w:rsid w:val="00B227A3"/>
    <w:rsid w:val="00B22A4B"/>
    <w:rsid w:val="00B22B99"/>
    <w:rsid w:val="00B22D50"/>
    <w:rsid w:val="00B22FFC"/>
    <w:rsid w:val="00B2300A"/>
    <w:rsid w:val="00B23177"/>
    <w:rsid w:val="00B23574"/>
    <w:rsid w:val="00B236F3"/>
    <w:rsid w:val="00B23743"/>
    <w:rsid w:val="00B23770"/>
    <w:rsid w:val="00B237C9"/>
    <w:rsid w:val="00B239F5"/>
    <w:rsid w:val="00B23A0A"/>
    <w:rsid w:val="00B23BE0"/>
    <w:rsid w:val="00B23D26"/>
    <w:rsid w:val="00B23D9E"/>
    <w:rsid w:val="00B23E04"/>
    <w:rsid w:val="00B240E3"/>
    <w:rsid w:val="00B240E8"/>
    <w:rsid w:val="00B24115"/>
    <w:rsid w:val="00B24209"/>
    <w:rsid w:val="00B2433B"/>
    <w:rsid w:val="00B24361"/>
    <w:rsid w:val="00B243A6"/>
    <w:rsid w:val="00B243C6"/>
    <w:rsid w:val="00B24462"/>
    <w:rsid w:val="00B244CF"/>
    <w:rsid w:val="00B245AF"/>
    <w:rsid w:val="00B245F9"/>
    <w:rsid w:val="00B2460D"/>
    <w:rsid w:val="00B24720"/>
    <w:rsid w:val="00B24AB4"/>
    <w:rsid w:val="00B24D8D"/>
    <w:rsid w:val="00B24DD2"/>
    <w:rsid w:val="00B24F6F"/>
    <w:rsid w:val="00B2505E"/>
    <w:rsid w:val="00B25106"/>
    <w:rsid w:val="00B252A5"/>
    <w:rsid w:val="00B252A6"/>
    <w:rsid w:val="00B2530D"/>
    <w:rsid w:val="00B25448"/>
    <w:rsid w:val="00B254FB"/>
    <w:rsid w:val="00B25559"/>
    <w:rsid w:val="00B256BD"/>
    <w:rsid w:val="00B2572F"/>
    <w:rsid w:val="00B25831"/>
    <w:rsid w:val="00B25860"/>
    <w:rsid w:val="00B25F48"/>
    <w:rsid w:val="00B25F8B"/>
    <w:rsid w:val="00B25FCF"/>
    <w:rsid w:val="00B26302"/>
    <w:rsid w:val="00B26597"/>
    <w:rsid w:val="00B2662C"/>
    <w:rsid w:val="00B2671E"/>
    <w:rsid w:val="00B2676C"/>
    <w:rsid w:val="00B2677B"/>
    <w:rsid w:val="00B2697E"/>
    <w:rsid w:val="00B26AF0"/>
    <w:rsid w:val="00B26B8E"/>
    <w:rsid w:val="00B26E41"/>
    <w:rsid w:val="00B26E61"/>
    <w:rsid w:val="00B26EE9"/>
    <w:rsid w:val="00B26FA3"/>
    <w:rsid w:val="00B27081"/>
    <w:rsid w:val="00B270DF"/>
    <w:rsid w:val="00B27120"/>
    <w:rsid w:val="00B27129"/>
    <w:rsid w:val="00B27184"/>
    <w:rsid w:val="00B279EE"/>
    <w:rsid w:val="00B27B5E"/>
    <w:rsid w:val="00B27C0B"/>
    <w:rsid w:val="00B27C38"/>
    <w:rsid w:val="00B27D6F"/>
    <w:rsid w:val="00B27F00"/>
    <w:rsid w:val="00B27F76"/>
    <w:rsid w:val="00B30355"/>
    <w:rsid w:val="00B306F7"/>
    <w:rsid w:val="00B30931"/>
    <w:rsid w:val="00B30A39"/>
    <w:rsid w:val="00B30B31"/>
    <w:rsid w:val="00B30BCD"/>
    <w:rsid w:val="00B30C18"/>
    <w:rsid w:val="00B30EB6"/>
    <w:rsid w:val="00B30F50"/>
    <w:rsid w:val="00B30F9B"/>
    <w:rsid w:val="00B3122F"/>
    <w:rsid w:val="00B3128B"/>
    <w:rsid w:val="00B31308"/>
    <w:rsid w:val="00B316E0"/>
    <w:rsid w:val="00B3192C"/>
    <w:rsid w:val="00B31956"/>
    <w:rsid w:val="00B31B4E"/>
    <w:rsid w:val="00B31B72"/>
    <w:rsid w:val="00B31BF9"/>
    <w:rsid w:val="00B31D96"/>
    <w:rsid w:val="00B31DB9"/>
    <w:rsid w:val="00B31F76"/>
    <w:rsid w:val="00B320FF"/>
    <w:rsid w:val="00B3213F"/>
    <w:rsid w:val="00B322F9"/>
    <w:rsid w:val="00B32463"/>
    <w:rsid w:val="00B32505"/>
    <w:rsid w:val="00B3268E"/>
    <w:rsid w:val="00B3291E"/>
    <w:rsid w:val="00B32A34"/>
    <w:rsid w:val="00B32A54"/>
    <w:rsid w:val="00B32AA5"/>
    <w:rsid w:val="00B32CBB"/>
    <w:rsid w:val="00B32D72"/>
    <w:rsid w:val="00B32E77"/>
    <w:rsid w:val="00B32E82"/>
    <w:rsid w:val="00B32F4D"/>
    <w:rsid w:val="00B33101"/>
    <w:rsid w:val="00B3328B"/>
    <w:rsid w:val="00B333CA"/>
    <w:rsid w:val="00B3351C"/>
    <w:rsid w:val="00B3354E"/>
    <w:rsid w:val="00B33712"/>
    <w:rsid w:val="00B3379B"/>
    <w:rsid w:val="00B33A0E"/>
    <w:rsid w:val="00B33AFF"/>
    <w:rsid w:val="00B33B6D"/>
    <w:rsid w:val="00B33C4E"/>
    <w:rsid w:val="00B33DA0"/>
    <w:rsid w:val="00B33EA9"/>
    <w:rsid w:val="00B33EB3"/>
    <w:rsid w:val="00B33F28"/>
    <w:rsid w:val="00B33FFE"/>
    <w:rsid w:val="00B34019"/>
    <w:rsid w:val="00B340A8"/>
    <w:rsid w:val="00B34263"/>
    <w:rsid w:val="00B343C5"/>
    <w:rsid w:val="00B343D9"/>
    <w:rsid w:val="00B3477B"/>
    <w:rsid w:val="00B347D6"/>
    <w:rsid w:val="00B349B7"/>
    <w:rsid w:val="00B34A99"/>
    <w:rsid w:val="00B34AB5"/>
    <w:rsid w:val="00B34C1F"/>
    <w:rsid w:val="00B34C4A"/>
    <w:rsid w:val="00B34C4D"/>
    <w:rsid w:val="00B34D20"/>
    <w:rsid w:val="00B34D63"/>
    <w:rsid w:val="00B34E14"/>
    <w:rsid w:val="00B34E3F"/>
    <w:rsid w:val="00B35016"/>
    <w:rsid w:val="00B352B3"/>
    <w:rsid w:val="00B3533D"/>
    <w:rsid w:val="00B354A3"/>
    <w:rsid w:val="00B3557E"/>
    <w:rsid w:val="00B3566D"/>
    <w:rsid w:val="00B35779"/>
    <w:rsid w:val="00B35926"/>
    <w:rsid w:val="00B3598C"/>
    <w:rsid w:val="00B35998"/>
    <w:rsid w:val="00B359DB"/>
    <w:rsid w:val="00B35AEB"/>
    <w:rsid w:val="00B35BBC"/>
    <w:rsid w:val="00B35C59"/>
    <w:rsid w:val="00B35D51"/>
    <w:rsid w:val="00B35D67"/>
    <w:rsid w:val="00B35D78"/>
    <w:rsid w:val="00B35FFA"/>
    <w:rsid w:val="00B36107"/>
    <w:rsid w:val="00B36113"/>
    <w:rsid w:val="00B36119"/>
    <w:rsid w:val="00B3646B"/>
    <w:rsid w:val="00B36478"/>
    <w:rsid w:val="00B3649A"/>
    <w:rsid w:val="00B364FD"/>
    <w:rsid w:val="00B365C4"/>
    <w:rsid w:val="00B36605"/>
    <w:rsid w:val="00B367E3"/>
    <w:rsid w:val="00B368C0"/>
    <w:rsid w:val="00B36A6B"/>
    <w:rsid w:val="00B36AA1"/>
    <w:rsid w:val="00B36BC1"/>
    <w:rsid w:val="00B36BD3"/>
    <w:rsid w:val="00B36ED3"/>
    <w:rsid w:val="00B37050"/>
    <w:rsid w:val="00B370B9"/>
    <w:rsid w:val="00B37167"/>
    <w:rsid w:val="00B373F2"/>
    <w:rsid w:val="00B37660"/>
    <w:rsid w:val="00B3767D"/>
    <w:rsid w:val="00B3775C"/>
    <w:rsid w:val="00B377D6"/>
    <w:rsid w:val="00B37DDB"/>
    <w:rsid w:val="00B37EC0"/>
    <w:rsid w:val="00B37FFC"/>
    <w:rsid w:val="00B40087"/>
    <w:rsid w:val="00B401C0"/>
    <w:rsid w:val="00B40392"/>
    <w:rsid w:val="00B403CC"/>
    <w:rsid w:val="00B40480"/>
    <w:rsid w:val="00B404D0"/>
    <w:rsid w:val="00B404FA"/>
    <w:rsid w:val="00B40569"/>
    <w:rsid w:val="00B40680"/>
    <w:rsid w:val="00B408E9"/>
    <w:rsid w:val="00B40A9E"/>
    <w:rsid w:val="00B40AEC"/>
    <w:rsid w:val="00B40BB4"/>
    <w:rsid w:val="00B40CE3"/>
    <w:rsid w:val="00B40D99"/>
    <w:rsid w:val="00B40EE5"/>
    <w:rsid w:val="00B40F8B"/>
    <w:rsid w:val="00B410A2"/>
    <w:rsid w:val="00B410A6"/>
    <w:rsid w:val="00B4114E"/>
    <w:rsid w:val="00B4114F"/>
    <w:rsid w:val="00B41236"/>
    <w:rsid w:val="00B41245"/>
    <w:rsid w:val="00B41292"/>
    <w:rsid w:val="00B412AA"/>
    <w:rsid w:val="00B41437"/>
    <w:rsid w:val="00B41461"/>
    <w:rsid w:val="00B414AC"/>
    <w:rsid w:val="00B414DA"/>
    <w:rsid w:val="00B41571"/>
    <w:rsid w:val="00B415A0"/>
    <w:rsid w:val="00B417C4"/>
    <w:rsid w:val="00B41802"/>
    <w:rsid w:val="00B418F1"/>
    <w:rsid w:val="00B41929"/>
    <w:rsid w:val="00B41B1F"/>
    <w:rsid w:val="00B41E81"/>
    <w:rsid w:val="00B420FC"/>
    <w:rsid w:val="00B423B8"/>
    <w:rsid w:val="00B424F9"/>
    <w:rsid w:val="00B42674"/>
    <w:rsid w:val="00B42934"/>
    <w:rsid w:val="00B42938"/>
    <w:rsid w:val="00B42947"/>
    <w:rsid w:val="00B42A2E"/>
    <w:rsid w:val="00B42AF2"/>
    <w:rsid w:val="00B42B09"/>
    <w:rsid w:val="00B42BBC"/>
    <w:rsid w:val="00B42CC6"/>
    <w:rsid w:val="00B42CF8"/>
    <w:rsid w:val="00B42DB6"/>
    <w:rsid w:val="00B42E84"/>
    <w:rsid w:val="00B42F5A"/>
    <w:rsid w:val="00B42FDF"/>
    <w:rsid w:val="00B43030"/>
    <w:rsid w:val="00B4306A"/>
    <w:rsid w:val="00B43351"/>
    <w:rsid w:val="00B433A9"/>
    <w:rsid w:val="00B43401"/>
    <w:rsid w:val="00B43495"/>
    <w:rsid w:val="00B434B1"/>
    <w:rsid w:val="00B435D0"/>
    <w:rsid w:val="00B435F6"/>
    <w:rsid w:val="00B43707"/>
    <w:rsid w:val="00B43796"/>
    <w:rsid w:val="00B437B2"/>
    <w:rsid w:val="00B43998"/>
    <w:rsid w:val="00B439EF"/>
    <w:rsid w:val="00B43B04"/>
    <w:rsid w:val="00B43BE3"/>
    <w:rsid w:val="00B43C2F"/>
    <w:rsid w:val="00B43C8C"/>
    <w:rsid w:val="00B43CFC"/>
    <w:rsid w:val="00B43D6F"/>
    <w:rsid w:val="00B43EA9"/>
    <w:rsid w:val="00B44122"/>
    <w:rsid w:val="00B443AA"/>
    <w:rsid w:val="00B44486"/>
    <w:rsid w:val="00B444D8"/>
    <w:rsid w:val="00B44633"/>
    <w:rsid w:val="00B446CD"/>
    <w:rsid w:val="00B448FB"/>
    <w:rsid w:val="00B44961"/>
    <w:rsid w:val="00B44969"/>
    <w:rsid w:val="00B44AEB"/>
    <w:rsid w:val="00B44E5B"/>
    <w:rsid w:val="00B45050"/>
    <w:rsid w:val="00B45071"/>
    <w:rsid w:val="00B450C8"/>
    <w:rsid w:val="00B451C0"/>
    <w:rsid w:val="00B453D9"/>
    <w:rsid w:val="00B45438"/>
    <w:rsid w:val="00B454D6"/>
    <w:rsid w:val="00B45519"/>
    <w:rsid w:val="00B4566B"/>
    <w:rsid w:val="00B45776"/>
    <w:rsid w:val="00B458B0"/>
    <w:rsid w:val="00B459EF"/>
    <w:rsid w:val="00B45AC6"/>
    <w:rsid w:val="00B45B26"/>
    <w:rsid w:val="00B45B52"/>
    <w:rsid w:val="00B45BEF"/>
    <w:rsid w:val="00B45C47"/>
    <w:rsid w:val="00B45C93"/>
    <w:rsid w:val="00B45D96"/>
    <w:rsid w:val="00B45DEE"/>
    <w:rsid w:val="00B45E37"/>
    <w:rsid w:val="00B45EA4"/>
    <w:rsid w:val="00B45EB9"/>
    <w:rsid w:val="00B45F3A"/>
    <w:rsid w:val="00B45F92"/>
    <w:rsid w:val="00B45FCE"/>
    <w:rsid w:val="00B46121"/>
    <w:rsid w:val="00B46156"/>
    <w:rsid w:val="00B462E9"/>
    <w:rsid w:val="00B463C5"/>
    <w:rsid w:val="00B46541"/>
    <w:rsid w:val="00B465ED"/>
    <w:rsid w:val="00B46747"/>
    <w:rsid w:val="00B4687B"/>
    <w:rsid w:val="00B46B1E"/>
    <w:rsid w:val="00B46CA2"/>
    <w:rsid w:val="00B46CC4"/>
    <w:rsid w:val="00B46CE9"/>
    <w:rsid w:val="00B46EFC"/>
    <w:rsid w:val="00B46F1C"/>
    <w:rsid w:val="00B47014"/>
    <w:rsid w:val="00B470B0"/>
    <w:rsid w:val="00B470F4"/>
    <w:rsid w:val="00B4714F"/>
    <w:rsid w:val="00B472C3"/>
    <w:rsid w:val="00B473CE"/>
    <w:rsid w:val="00B473D7"/>
    <w:rsid w:val="00B47420"/>
    <w:rsid w:val="00B478B7"/>
    <w:rsid w:val="00B478C3"/>
    <w:rsid w:val="00B47B94"/>
    <w:rsid w:val="00B47EFF"/>
    <w:rsid w:val="00B47F49"/>
    <w:rsid w:val="00B47FE5"/>
    <w:rsid w:val="00B501AE"/>
    <w:rsid w:val="00B5042F"/>
    <w:rsid w:val="00B50470"/>
    <w:rsid w:val="00B504B2"/>
    <w:rsid w:val="00B50656"/>
    <w:rsid w:val="00B50669"/>
    <w:rsid w:val="00B506D5"/>
    <w:rsid w:val="00B50884"/>
    <w:rsid w:val="00B508D8"/>
    <w:rsid w:val="00B50966"/>
    <w:rsid w:val="00B50996"/>
    <w:rsid w:val="00B50B2D"/>
    <w:rsid w:val="00B50BF2"/>
    <w:rsid w:val="00B50C70"/>
    <w:rsid w:val="00B50D53"/>
    <w:rsid w:val="00B5107F"/>
    <w:rsid w:val="00B51581"/>
    <w:rsid w:val="00B516EA"/>
    <w:rsid w:val="00B51772"/>
    <w:rsid w:val="00B517F6"/>
    <w:rsid w:val="00B51ACD"/>
    <w:rsid w:val="00B51ADD"/>
    <w:rsid w:val="00B51BA1"/>
    <w:rsid w:val="00B51C67"/>
    <w:rsid w:val="00B51C96"/>
    <w:rsid w:val="00B51DCF"/>
    <w:rsid w:val="00B51F57"/>
    <w:rsid w:val="00B5203E"/>
    <w:rsid w:val="00B521EC"/>
    <w:rsid w:val="00B5235B"/>
    <w:rsid w:val="00B5241C"/>
    <w:rsid w:val="00B52514"/>
    <w:rsid w:val="00B525C4"/>
    <w:rsid w:val="00B52813"/>
    <w:rsid w:val="00B52833"/>
    <w:rsid w:val="00B528BD"/>
    <w:rsid w:val="00B529D7"/>
    <w:rsid w:val="00B529F0"/>
    <w:rsid w:val="00B52A77"/>
    <w:rsid w:val="00B52BDA"/>
    <w:rsid w:val="00B52D25"/>
    <w:rsid w:val="00B52F01"/>
    <w:rsid w:val="00B53141"/>
    <w:rsid w:val="00B53216"/>
    <w:rsid w:val="00B532F3"/>
    <w:rsid w:val="00B5337A"/>
    <w:rsid w:val="00B533C3"/>
    <w:rsid w:val="00B5340C"/>
    <w:rsid w:val="00B53484"/>
    <w:rsid w:val="00B534A2"/>
    <w:rsid w:val="00B535D6"/>
    <w:rsid w:val="00B53655"/>
    <w:rsid w:val="00B5387F"/>
    <w:rsid w:val="00B5390B"/>
    <w:rsid w:val="00B53A0B"/>
    <w:rsid w:val="00B53D56"/>
    <w:rsid w:val="00B53E08"/>
    <w:rsid w:val="00B53E14"/>
    <w:rsid w:val="00B53F6D"/>
    <w:rsid w:val="00B540C9"/>
    <w:rsid w:val="00B540F9"/>
    <w:rsid w:val="00B541E8"/>
    <w:rsid w:val="00B5435E"/>
    <w:rsid w:val="00B5438F"/>
    <w:rsid w:val="00B543A8"/>
    <w:rsid w:val="00B54490"/>
    <w:rsid w:val="00B54600"/>
    <w:rsid w:val="00B5481E"/>
    <w:rsid w:val="00B54898"/>
    <w:rsid w:val="00B549AF"/>
    <w:rsid w:val="00B549B1"/>
    <w:rsid w:val="00B54A6F"/>
    <w:rsid w:val="00B54B13"/>
    <w:rsid w:val="00B54EDE"/>
    <w:rsid w:val="00B54F0E"/>
    <w:rsid w:val="00B551B9"/>
    <w:rsid w:val="00B55341"/>
    <w:rsid w:val="00B559F1"/>
    <w:rsid w:val="00B55A84"/>
    <w:rsid w:val="00B55C99"/>
    <w:rsid w:val="00B55D8C"/>
    <w:rsid w:val="00B55E8D"/>
    <w:rsid w:val="00B55EDC"/>
    <w:rsid w:val="00B55FC6"/>
    <w:rsid w:val="00B56083"/>
    <w:rsid w:val="00B561D7"/>
    <w:rsid w:val="00B56262"/>
    <w:rsid w:val="00B56316"/>
    <w:rsid w:val="00B564D6"/>
    <w:rsid w:val="00B56535"/>
    <w:rsid w:val="00B56574"/>
    <w:rsid w:val="00B565B5"/>
    <w:rsid w:val="00B566F3"/>
    <w:rsid w:val="00B56854"/>
    <w:rsid w:val="00B56B88"/>
    <w:rsid w:val="00B56B9E"/>
    <w:rsid w:val="00B56BCC"/>
    <w:rsid w:val="00B56CAA"/>
    <w:rsid w:val="00B56F17"/>
    <w:rsid w:val="00B56FE6"/>
    <w:rsid w:val="00B570AC"/>
    <w:rsid w:val="00B57102"/>
    <w:rsid w:val="00B5712E"/>
    <w:rsid w:val="00B5722E"/>
    <w:rsid w:val="00B57309"/>
    <w:rsid w:val="00B57376"/>
    <w:rsid w:val="00B573CD"/>
    <w:rsid w:val="00B574B7"/>
    <w:rsid w:val="00B575B1"/>
    <w:rsid w:val="00B576C4"/>
    <w:rsid w:val="00B577CA"/>
    <w:rsid w:val="00B57969"/>
    <w:rsid w:val="00B57A2B"/>
    <w:rsid w:val="00B57D1A"/>
    <w:rsid w:val="00B57D54"/>
    <w:rsid w:val="00B57DF3"/>
    <w:rsid w:val="00B57F02"/>
    <w:rsid w:val="00B60023"/>
    <w:rsid w:val="00B60058"/>
    <w:rsid w:val="00B600AC"/>
    <w:rsid w:val="00B60187"/>
    <w:rsid w:val="00B6025E"/>
    <w:rsid w:val="00B60344"/>
    <w:rsid w:val="00B603E2"/>
    <w:rsid w:val="00B605C8"/>
    <w:rsid w:val="00B605D9"/>
    <w:rsid w:val="00B60626"/>
    <w:rsid w:val="00B607D3"/>
    <w:rsid w:val="00B608A8"/>
    <w:rsid w:val="00B6094A"/>
    <w:rsid w:val="00B609A3"/>
    <w:rsid w:val="00B60A89"/>
    <w:rsid w:val="00B60B6D"/>
    <w:rsid w:val="00B60C40"/>
    <w:rsid w:val="00B60C65"/>
    <w:rsid w:val="00B60C73"/>
    <w:rsid w:val="00B60D8E"/>
    <w:rsid w:val="00B60DFA"/>
    <w:rsid w:val="00B60FA4"/>
    <w:rsid w:val="00B61015"/>
    <w:rsid w:val="00B61054"/>
    <w:rsid w:val="00B617BF"/>
    <w:rsid w:val="00B619B9"/>
    <w:rsid w:val="00B619BD"/>
    <w:rsid w:val="00B61A74"/>
    <w:rsid w:val="00B61B70"/>
    <w:rsid w:val="00B61E5C"/>
    <w:rsid w:val="00B61FCA"/>
    <w:rsid w:val="00B61FDC"/>
    <w:rsid w:val="00B620AF"/>
    <w:rsid w:val="00B62138"/>
    <w:rsid w:val="00B6225F"/>
    <w:rsid w:val="00B6228F"/>
    <w:rsid w:val="00B62315"/>
    <w:rsid w:val="00B62382"/>
    <w:rsid w:val="00B623C7"/>
    <w:rsid w:val="00B6259C"/>
    <w:rsid w:val="00B625A2"/>
    <w:rsid w:val="00B626A5"/>
    <w:rsid w:val="00B6272A"/>
    <w:rsid w:val="00B62A30"/>
    <w:rsid w:val="00B62B88"/>
    <w:rsid w:val="00B62DB8"/>
    <w:rsid w:val="00B630FE"/>
    <w:rsid w:val="00B6315E"/>
    <w:rsid w:val="00B63330"/>
    <w:rsid w:val="00B6333B"/>
    <w:rsid w:val="00B63574"/>
    <w:rsid w:val="00B63622"/>
    <w:rsid w:val="00B63681"/>
    <w:rsid w:val="00B6373B"/>
    <w:rsid w:val="00B6376C"/>
    <w:rsid w:val="00B6377A"/>
    <w:rsid w:val="00B63880"/>
    <w:rsid w:val="00B638A2"/>
    <w:rsid w:val="00B6390D"/>
    <w:rsid w:val="00B6393D"/>
    <w:rsid w:val="00B63A12"/>
    <w:rsid w:val="00B63A7E"/>
    <w:rsid w:val="00B63B62"/>
    <w:rsid w:val="00B63C17"/>
    <w:rsid w:val="00B63D20"/>
    <w:rsid w:val="00B63DB8"/>
    <w:rsid w:val="00B63ED5"/>
    <w:rsid w:val="00B63F64"/>
    <w:rsid w:val="00B64133"/>
    <w:rsid w:val="00B641EB"/>
    <w:rsid w:val="00B64252"/>
    <w:rsid w:val="00B6426E"/>
    <w:rsid w:val="00B642DC"/>
    <w:rsid w:val="00B64310"/>
    <w:rsid w:val="00B64319"/>
    <w:rsid w:val="00B6464C"/>
    <w:rsid w:val="00B6466D"/>
    <w:rsid w:val="00B64745"/>
    <w:rsid w:val="00B649B8"/>
    <w:rsid w:val="00B64A1B"/>
    <w:rsid w:val="00B64A79"/>
    <w:rsid w:val="00B64BC1"/>
    <w:rsid w:val="00B64C2D"/>
    <w:rsid w:val="00B64EC2"/>
    <w:rsid w:val="00B64F12"/>
    <w:rsid w:val="00B64F4F"/>
    <w:rsid w:val="00B64FA0"/>
    <w:rsid w:val="00B6526B"/>
    <w:rsid w:val="00B65314"/>
    <w:rsid w:val="00B654EA"/>
    <w:rsid w:val="00B6557A"/>
    <w:rsid w:val="00B65594"/>
    <w:rsid w:val="00B655F3"/>
    <w:rsid w:val="00B65640"/>
    <w:rsid w:val="00B6564A"/>
    <w:rsid w:val="00B65793"/>
    <w:rsid w:val="00B657C6"/>
    <w:rsid w:val="00B6581F"/>
    <w:rsid w:val="00B65A01"/>
    <w:rsid w:val="00B65AC1"/>
    <w:rsid w:val="00B65B57"/>
    <w:rsid w:val="00B65B75"/>
    <w:rsid w:val="00B65DE1"/>
    <w:rsid w:val="00B65E2B"/>
    <w:rsid w:val="00B65E60"/>
    <w:rsid w:val="00B65EE4"/>
    <w:rsid w:val="00B65F16"/>
    <w:rsid w:val="00B66151"/>
    <w:rsid w:val="00B661B6"/>
    <w:rsid w:val="00B662FE"/>
    <w:rsid w:val="00B66372"/>
    <w:rsid w:val="00B66411"/>
    <w:rsid w:val="00B665E1"/>
    <w:rsid w:val="00B666C7"/>
    <w:rsid w:val="00B66767"/>
    <w:rsid w:val="00B6686F"/>
    <w:rsid w:val="00B66ABC"/>
    <w:rsid w:val="00B66BE4"/>
    <w:rsid w:val="00B66BE5"/>
    <w:rsid w:val="00B66DCE"/>
    <w:rsid w:val="00B66E39"/>
    <w:rsid w:val="00B66E41"/>
    <w:rsid w:val="00B66EC3"/>
    <w:rsid w:val="00B66ECA"/>
    <w:rsid w:val="00B670C3"/>
    <w:rsid w:val="00B6716A"/>
    <w:rsid w:val="00B67284"/>
    <w:rsid w:val="00B673F0"/>
    <w:rsid w:val="00B67419"/>
    <w:rsid w:val="00B674D6"/>
    <w:rsid w:val="00B674D7"/>
    <w:rsid w:val="00B675A0"/>
    <w:rsid w:val="00B676BF"/>
    <w:rsid w:val="00B677D9"/>
    <w:rsid w:val="00B679A0"/>
    <w:rsid w:val="00B679EE"/>
    <w:rsid w:val="00B67B9E"/>
    <w:rsid w:val="00B67BEA"/>
    <w:rsid w:val="00B67C05"/>
    <w:rsid w:val="00B67C47"/>
    <w:rsid w:val="00B67C75"/>
    <w:rsid w:val="00B67D21"/>
    <w:rsid w:val="00B67E23"/>
    <w:rsid w:val="00B70018"/>
    <w:rsid w:val="00B7003C"/>
    <w:rsid w:val="00B70200"/>
    <w:rsid w:val="00B7037E"/>
    <w:rsid w:val="00B705C3"/>
    <w:rsid w:val="00B7075F"/>
    <w:rsid w:val="00B70766"/>
    <w:rsid w:val="00B7083C"/>
    <w:rsid w:val="00B708CA"/>
    <w:rsid w:val="00B7091E"/>
    <w:rsid w:val="00B709DA"/>
    <w:rsid w:val="00B709ED"/>
    <w:rsid w:val="00B709FC"/>
    <w:rsid w:val="00B70B43"/>
    <w:rsid w:val="00B70BE2"/>
    <w:rsid w:val="00B70D1F"/>
    <w:rsid w:val="00B70EA4"/>
    <w:rsid w:val="00B70EAC"/>
    <w:rsid w:val="00B70EE9"/>
    <w:rsid w:val="00B70F65"/>
    <w:rsid w:val="00B71234"/>
    <w:rsid w:val="00B71316"/>
    <w:rsid w:val="00B71321"/>
    <w:rsid w:val="00B71327"/>
    <w:rsid w:val="00B713D5"/>
    <w:rsid w:val="00B713F6"/>
    <w:rsid w:val="00B71497"/>
    <w:rsid w:val="00B714A0"/>
    <w:rsid w:val="00B71518"/>
    <w:rsid w:val="00B71695"/>
    <w:rsid w:val="00B716F5"/>
    <w:rsid w:val="00B71A95"/>
    <w:rsid w:val="00B71BAE"/>
    <w:rsid w:val="00B71CBD"/>
    <w:rsid w:val="00B71E8D"/>
    <w:rsid w:val="00B71FBC"/>
    <w:rsid w:val="00B71FC9"/>
    <w:rsid w:val="00B720A9"/>
    <w:rsid w:val="00B720CD"/>
    <w:rsid w:val="00B7211A"/>
    <w:rsid w:val="00B72134"/>
    <w:rsid w:val="00B7224D"/>
    <w:rsid w:val="00B72490"/>
    <w:rsid w:val="00B72555"/>
    <w:rsid w:val="00B7258F"/>
    <w:rsid w:val="00B726DD"/>
    <w:rsid w:val="00B7287C"/>
    <w:rsid w:val="00B72908"/>
    <w:rsid w:val="00B7291C"/>
    <w:rsid w:val="00B72A07"/>
    <w:rsid w:val="00B72AF2"/>
    <w:rsid w:val="00B72B95"/>
    <w:rsid w:val="00B72BCE"/>
    <w:rsid w:val="00B72CB6"/>
    <w:rsid w:val="00B72D67"/>
    <w:rsid w:val="00B72E1B"/>
    <w:rsid w:val="00B72F32"/>
    <w:rsid w:val="00B73053"/>
    <w:rsid w:val="00B7307A"/>
    <w:rsid w:val="00B73163"/>
    <w:rsid w:val="00B73388"/>
    <w:rsid w:val="00B7340A"/>
    <w:rsid w:val="00B73426"/>
    <w:rsid w:val="00B7347A"/>
    <w:rsid w:val="00B7361C"/>
    <w:rsid w:val="00B73843"/>
    <w:rsid w:val="00B73863"/>
    <w:rsid w:val="00B7391D"/>
    <w:rsid w:val="00B73A0F"/>
    <w:rsid w:val="00B73A28"/>
    <w:rsid w:val="00B73B88"/>
    <w:rsid w:val="00B73BCF"/>
    <w:rsid w:val="00B73C49"/>
    <w:rsid w:val="00B73C82"/>
    <w:rsid w:val="00B73D49"/>
    <w:rsid w:val="00B73F88"/>
    <w:rsid w:val="00B74050"/>
    <w:rsid w:val="00B74056"/>
    <w:rsid w:val="00B741C2"/>
    <w:rsid w:val="00B742F4"/>
    <w:rsid w:val="00B743E3"/>
    <w:rsid w:val="00B743EF"/>
    <w:rsid w:val="00B7453F"/>
    <w:rsid w:val="00B7454A"/>
    <w:rsid w:val="00B746F8"/>
    <w:rsid w:val="00B74996"/>
    <w:rsid w:val="00B749BA"/>
    <w:rsid w:val="00B74AB2"/>
    <w:rsid w:val="00B74B8A"/>
    <w:rsid w:val="00B74C32"/>
    <w:rsid w:val="00B74D23"/>
    <w:rsid w:val="00B74EFF"/>
    <w:rsid w:val="00B74F5E"/>
    <w:rsid w:val="00B75088"/>
    <w:rsid w:val="00B7518B"/>
    <w:rsid w:val="00B75390"/>
    <w:rsid w:val="00B7542D"/>
    <w:rsid w:val="00B7569C"/>
    <w:rsid w:val="00B756D0"/>
    <w:rsid w:val="00B757F4"/>
    <w:rsid w:val="00B758C7"/>
    <w:rsid w:val="00B75AA3"/>
    <w:rsid w:val="00B75C4D"/>
    <w:rsid w:val="00B75D84"/>
    <w:rsid w:val="00B75DEE"/>
    <w:rsid w:val="00B75E06"/>
    <w:rsid w:val="00B75E20"/>
    <w:rsid w:val="00B75E3C"/>
    <w:rsid w:val="00B75F8E"/>
    <w:rsid w:val="00B7601A"/>
    <w:rsid w:val="00B76628"/>
    <w:rsid w:val="00B76949"/>
    <w:rsid w:val="00B769CD"/>
    <w:rsid w:val="00B76BEC"/>
    <w:rsid w:val="00B76C34"/>
    <w:rsid w:val="00B76D86"/>
    <w:rsid w:val="00B76E81"/>
    <w:rsid w:val="00B76F5E"/>
    <w:rsid w:val="00B770DC"/>
    <w:rsid w:val="00B771B5"/>
    <w:rsid w:val="00B77263"/>
    <w:rsid w:val="00B7731D"/>
    <w:rsid w:val="00B77344"/>
    <w:rsid w:val="00B774B2"/>
    <w:rsid w:val="00B774DE"/>
    <w:rsid w:val="00B77630"/>
    <w:rsid w:val="00B776F0"/>
    <w:rsid w:val="00B7798E"/>
    <w:rsid w:val="00B779F2"/>
    <w:rsid w:val="00B77A42"/>
    <w:rsid w:val="00B77A45"/>
    <w:rsid w:val="00B77A6F"/>
    <w:rsid w:val="00B77BEF"/>
    <w:rsid w:val="00B77EE1"/>
    <w:rsid w:val="00B77FE1"/>
    <w:rsid w:val="00B80003"/>
    <w:rsid w:val="00B80031"/>
    <w:rsid w:val="00B80039"/>
    <w:rsid w:val="00B800E0"/>
    <w:rsid w:val="00B80165"/>
    <w:rsid w:val="00B80272"/>
    <w:rsid w:val="00B802E8"/>
    <w:rsid w:val="00B802EF"/>
    <w:rsid w:val="00B80303"/>
    <w:rsid w:val="00B804B9"/>
    <w:rsid w:val="00B805E5"/>
    <w:rsid w:val="00B80649"/>
    <w:rsid w:val="00B80666"/>
    <w:rsid w:val="00B806BC"/>
    <w:rsid w:val="00B80845"/>
    <w:rsid w:val="00B808D1"/>
    <w:rsid w:val="00B80ABE"/>
    <w:rsid w:val="00B80BA6"/>
    <w:rsid w:val="00B80BC4"/>
    <w:rsid w:val="00B80BD6"/>
    <w:rsid w:val="00B80C40"/>
    <w:rsid w:val="00B80DC4"/>
    <w:rsid w:val="00B80E72"/>
    <w:rsid w:val="00B80EC7"/>
    <w:rsid w:val="00B8110F"/>
    <w:rsid w:val="00B81168"/>
    <w:rsid w:val="00B811EA"/>
    <w:rsid w:val="00B81269"/>
    <w:rsid w:val="00B81684"/>
    <w:rsid w:val="00B8174C"/>
    <w:rsid w:val="00B81852"/>
    <w:rsid w:val="00B81D7D"/>
    <w:rsid w:val="00B81D8C"/>
    <w:rsid w:val="00B81E96"/>
    <w:rsid w:val="00B81EB3"/>
    <w:rsid w:val="00B81F44"/>
    <w:rsid w:val="00B81FFC"/>
    <w:rsid w:val="00B82098"/>
    <w:rsid w:val="00B82239"/>
    <w:rsid w:val="00B822EA"/>
    <w:rsid w:val="00B823F6"/>
    <w:rsid w:val="00B825C8"/>
    <w:rsid w:val="00B82678"/>
    <w:rsid w:val="00B8269C"/>
    <w:rsid w:val="00B827A9"/>
    <w:rsid w:val="00B82803"/>
    <w:rsid w:val="00B828B3"/>
    <w:rsid w:val="00B82949"/>
    <w:rsid w:val="00B82D2A"/>
    <w:rsid w:val="00B82E1F"/>
    <w:rsid w:val="00B82EA8"/>
    <w:rsid w:val="00B82EB7"/>
    <w:rsid w:val="00B82ECA"/>
    <w:rsid w:val="00B82F93"/>
    <w:rsid w:val="00B8300D"/>
    <w:rsid w:val="00B830D4"/>
    <w:rsid w:val="00B8310E"/>
    <w:rsid w:val="00B8310F"/>
    <w:rsid w:val="00B83241"/>
    <w:rsid w:val="00B8343A"/>
    <w:rsid w:val="00B83592"/>
    <w:rsid w:val="00B83834"/>
    <w:rsid w:val="00B83892"/>
    <w:rsid w:val="00B83AFA"/>
    <w:rsid w:val="00B83B3F"/>
    <w:rsid w:val="00B83C19"/>
    <w:rsid w:val="00B83D55"/>
    <w:rsid w:val="00B83E21"/>
    <w:rsid w:val="00B83FE2"/>
    <w:rsid w:val="00B84075"/>
    <w:rsid w:val="00B84351"/>
    <w:rsid w:val="00B84485"/>
    <w:rsid w:val="00B845B2"/>
    <w:rsid w:val="00B84826"/>
    <w:rsid w:val="00B84A54"/>
    <w:rsid w:val="00B84A66"/>
    <w:rsid w:val="00B84D5F"/>
    <w:rsid w:val="00B84D87"/>
    <w:rsid w:val="00B84DCE"/>
    <w:rsid w:val="00B84F4E"/>
    <w:rsid w:val="00B84FFD"/>
    <w:rsid w:val="00B85090"/>
    <w:rsid w:val="00B851F8"/>
    <w:rsid w:val="00B8536C"/>
    <w:rsid w:val="00B85535"/>
    <w:rsid w:val="00B85566"/>
    <w:rsid w:val="00B8575E"/>
    <w:rsid w:val="00B8579E"/>
    <w:rsid w:val="00B857FD"/>
    <w:rsid w:val="00B85856"/>
    <w:rsid w:val="00B858C4"/>
    <w:rsid w:val="00B85919"/>
    <w:rsid w:val="00B859C3"/>
    <w:rsid w:val="00B85AA8"/>
    <w:rsid w:val="00B85BE1"/>
    <w:rsid w:val="00B85C9C"/>
    <w:rsid w:val="00B85D3A"/>
    <w:rsid w:val="00B85D76"/>
    <w:rsid w:val="00B85D7B"/>
    <w:rsid w:val="00B85F7D"/>
    <w:rsid w:val="00B860B1"/>
    <w:rsid w:val="00B861F3"/>
    <w:rsid w:val="00B8627C"/>
    <w:rsid w:val="00B8634A"/>
    <w:rsid w:val="00B86568"/>
    <w:rsid w:val="00B868A8"/>
    <w:rsid w:val="00B869B6"/>
    <w:rsid w:val="00B86A12"/>
    <w:rsid w:val="00B86C8B"/>
    <w:rsid w:val="00B86DF5"/>
    <w:rsid w:val="00B86E32"/>
    <w:rsid w:val="00B86E34"/>
    <w:rsid w:val="00B870A0"/>
    <w:rsid w:val="00B870A5"/>
    <w:rsid w:val="00B872AF"/>
    <w:rsid w:val="00B87358"/>
    <w:rsid w:val="00B8744F"/>
    <w:rsid w:val="00B87629"/>
    <w:rsid w:val="00B87742"/>
    <w:rsid w:val="00B87801"/>
    <w:rsid w:val="00B87891"/>
    <w:rsid w:val="00B87AE2"/>
    <w:rsid w:val="00B87B96"/>
    <w:rsid w:val="00B87C5A"/>
    <w:rsid w:val="00B87D7F"/>
    <w:rsid w:val="00B87F44"/>
    <w:rsid w:val="00B87F54"/>
    <w:rsid w:val="00B87FBA"/>
    <w:rsid w:val="00B87FED"/>
    <w:rsid w:val="00B900A7"/>
    <w:rsid w:val="00B905E9"/>
    <w:rsid w:val="00B90650"/>
    <w:rsid w:val="00B90777"/>
    <w:rsid w:val="00B909A4"/>
    <w:rsid w:val="00B90B3D"/>
    <w:rsid w:val="00B90BCE"/>
    <w:rsid w:val="00B90C3F"/>
    <w:rsid w:val="00B90C80"/>
    <w:rsid w:val="00B90CE2"/>
    <w:rsid w:val="00B90DBF"/>
    <w:rsid w:val="00B90EEC"/>
    <w:rsid w:val="00B90FCF"/>
    <w:rsid w:val="00B910E4"/>
    <w:rsid w:val="00B911C0"/>
    <w:rsid w:val="00B911EF"/>
    <w:rsid w:val="00B91339"/>
    <w:rsid w:val="00B9137F"/>
    <w:rsid w:val="00B91579"/>
    <w:rsid w:val="00B915AD"/>
    <w:rsid w:val="00B91629"/>
    <w:rsid w:val="00B91669"/>
    <w:rsid w:val="00B9167A"/>
    <w:rsid w:val="00B916B1"/>
    <w:rsid w:val="00B9170E"/>
    <w:rsid w:val="00B917EF"/>
    <w:rsid w:val="00B918DA"/>
    <w:rsid w:val="00B9190E"/>
    <w:rsid w:val="00B919BC"/>
    <w:rsid w:val="00B91C1E"/>
    <w:rsid w:val="00B920E8"/>
    <w:rsid w:val="00B921E2"/>
    <w:rsid w:val="00B9229F"/>
    <w:rsid w:val="00B92327"/>
    <w:rsid w:val="00B923B5"/>
    <w:rsid w:val="00B923C6"/>
    <w:rsid w:val="00B9259B"/>
    <w:rsid w:val="00B925A3"/>
    <w:rsid w:val="00B9278F"/>
    <w:rsid w:val="00B92836"/>
    <w:rsid w:val="00B9294E"/>
    <w:rsid w:val="00B9297D"/>
    <w:rsid w:val="00B92B3B"/>
    <w:rsid w:val="00B92C6F"/>
    <w:rsid w:val="00B92C94"/>
    <w:rsid w:val="00B92CAB"/>
    <w:rsid w:val="00B92D0D"/>
    <w:rsid w:val="00B92D43"/>
    <w:rsid w:val="00B92F1B"/>
    <w:rsid w:val="00B933D6"/>
    <w:rsid w:val="00B933FC"/>
    <w:rsid w:val="00B93608"/>
    <w:rsid w:val="00B9381D"/>
    <w:rsid w:val="00B9383B"/>
    <w:rsid w:val="00B938DB"/>
    <w:rsid w:val="00B93AAA"/>
    <w:rsid w:val="00B93BF1"/>
    <w:rsid w:val="00B93D9B"/>
    <w:rsid w:val="00B93DF1"/>
    <w:rsid w:val="00B93E03"/>
    <w:rsid w:val="00B94075"/>
    <w:rsid w:val="00B94107"/>
    <w:rsid w:val="00B941A0"/>
    <w:rsid w:val="00B94449"/>
    <w:rsid w:val="00B94651"/>
    <w:rsid w:val="00B946C0"/>
    <w:rsid w:val="00B94731"/>
    <w:rsid w:val="00B947CA"/>
    <w:rsid w:val="00B9494A"/>
    <w:rsid w:val="00B949C7"/>
    <w:rsid w:val="00B94AEB"/>
    <w:rsid w:val="00B94B0F"/>
    <w:rsid w:val="00B94CB3"/>
    <w:rsid w:val="00B94F71"/>
    <w:rsid w:val="00B95063"/>
    <w:rsid w:val="00B950BB"/>
    <w:rsid w:val="00B9517C"/>
    <w:rsid w:val="00B9519A"/>
    <w:rsid w:val="00B951F0"/>
    <w:rsid w:val="00B95382"/>
    <w:rsid w:val="00B9564E"/>
    <w:rsid w:val="00B957DF"/>
    <w:rsid w:val="00B95823"/>
    <w:rsid w:val="00B9584C"/>
    <w:rsid w:val="00B95BF5"/>
    <w:rsid w:val="00B95C9D"/>
    <w:rsid w:val="00B95D91"/>
    <w:rsid w:val="00B95E50"/>
    <w:rsid w:val="00B96029"/>
    <w:rsid w:val="00B960A1"/>
    <w:rsid w:val="00B96269"/>
    <w:rsid w:val="00B9629D"/>
    <w:rsid w:val="00B963AA"/>
    <w:rsid w:val="00B9652B"/>
    <w:rsid w:val="00B96675"/>
    <w:rsid w:val="00B9673B"/>
    <w:rsid w:val="00B96909"/>
    <w:rsid w:val="00B96ACA"/>
    <w:rsid w:val="00B96B4E"/>
    <w:rsid w:val="00B96B96"/>
    <w:rsid w:val="00B96D10"/>
    <w:rsid w:val="00B96DFE"/>
    <w:rsid w:val="00B96E94"/>
    <w:rsid w:val="00B96EDD"/>
    <w:rsid w:val="00B96F34"/>
    <w:rsid w:val="00B9704A"/>
    <w:rsid w:val="00B97059"/>
    <w:rsid w:val="00B9739F"/>
    <w:rsid w:val="00B973B0"/>
    <w:rsid w:val="00B97684"/>
    <w:rsid w:val="00B97783"/>
    <w:rsid w:val="00B97A49"/>
    <w:rsid w:val="00B97B1E"/>
    <w:rsid w:val="00B97B20"/>
    <w:rsid w:val="00B97BF6"/>
    <w:rsid w:val="00B97C33"/>
    <w:rsid w:val="00B97C3A"/>
    <w:rsid w:val="00B97CC4"/>
    <w:rsid w:val="00B97EBD"/>
    <w:rsid w:val="00B97F3E"/>
    <w:rsid w:val="00BA01B1"/>
    <w:rsid w:val="00BA01F6"/>
    <w:rsid w:val="00BA0451"/>
    <w:rsid w:val="00BA04C8"/>
    <w:rsid w:val="00BA04E3"/>
    <w:rsid w:val="00BA07D8"/>
    <w:rsid w:val="00BA0908"/>
    <w:rsid w:val="00BA0935"/>
    <w:rsid w:val="00BA09CD"/>
    <w:rsid w:val="00BA09FB"/>
    <w:rsid w:val="00BA0A1E"/>
    <w:rsid w:val="00BA0A50"/>
    <w:rsid w:val="00BA0AFE"/>
    <w:rsid w:val="00BA0B81"/>
    <w:rsid w:val="00BA0B98"/>
    <w:rsid w:val="00BA0BC0"/>
    <w:rsid w:val="00BA0D80"/>
    <w:rsid w:val="00BA0D94"/>
    <w:rsid w:val="00BA1148"/>
    <w:rsid w:val="00BA1315"/>
    <w:rsid w:val="00BA13DF"/>
    <w:rsid w:val="00BA1523"/>
    <w:rsid w:val="00BA16AD"/>
    <w:rsid w:val="00BA16F6"/>
    <w:rsid w:val="00BA17D8"/>
    <w:rsid w:val="00BA17F1"/>
    <w:rsid w:val="00BA180B"/>
    <w:rsid w:val="00BA181E"/>
    <w:rsid w:val="00BA194E"/>
    <w:rsid w:val="00BA199B"/>
    <w:rsid w:val="00BA1A4B"/>
    <w:rsid w:val="00BA1AA2"/>
    <w:rsid w:val="00BA1DA8"/>
    <w:rsid w:val="00BA1DF8"/>
    <w:rsid w:val="00BA1F42"/>
    <w:rsid w:val="00BA1F70"/>
    <w:rsid w:val="00BA2026"/>
    <w:rsid w:val="00BA2082"/>
    <w:rsid w:val="00BA20EE"/>
    <w:rsid w:val="00BA22A0"/>
    <w:rsid w:val="00BA2613"/>
    <w:rsid w:val="00BA2658"/>
    <w:rsid w:val="00BA267B"/>
    <w:rsid w:val="00BA2680"/>
    <w:rsid w:val="00BA270F"/>
    <w:rsid w:val="00BA2798"/>
    <w:rsid w:val="00BA2843"/>
    <w:rsid w:val="00BA28A8"/>
    <w:rsid w:val="00BA2A4F"/>
    <w:rsid w:val="00BA2ACE"/>
    <w:rsid w:val="00BA2B20"/>
    <w:rsid w:val="00BA2B42"/>
    <w:rsid w:val="00BA2C67"/>
    <w:rsid w:val="00BA2CAD"/>
    <w:rsid w:val="00BA2CBB"/>
    <w:rsid w:val="00BA2D95"/>
    <w:rsid w:val="00BA2E8F"/>
    <w:rsid w:val="00BA2F07"/>
    <w:rsid w:val="00BA2F3A"/>
    <w:rsid w:val="00BA2F5D"/>
    <w:rsid w:val="00BA2F97"/>
    <w:rsid w:val="00BA3046"/>
    <w:rsid w:val="00BA30DE"/>
    <w:rsid w:val="00BA3271"/>
    <w:rsid w:val="00BA3299"/>
    <w:rsid w:val="00BA33E1"/>
    <w:rsid w:val="00BA34E6"/>
    <w:rsid w:val="00BA35F3"/>
    <w:rsid w:val="00BA36CE"/>
    <w:rsid w:val="00BA371D"/>
    <w:rsid w:val="00BA37B6"/>
    <w:rsid w:val="00BA37BF"/>
    <w:rsid w:val="00BA3803"/>
    <w:rsid w:val="00BA3AF9"/>
    <w:rsid w:val="00BA3B04"/>
    <w:rsid w:val="00BA3BF9"/>
    <w:rsid w:val="00BA3C80"/>
    <w:rsid w:val="00BA3E12"/>
    <w:rsid w:val="00BA3F2A"/>
    <w:rsid w:val="00BA415D"/>
    <w:rsid w:val="00BA4197"/>
    <w:rsid w:val="00BA41CB"/>
    <w:rsid w:val="00BA42E3"/>
    <w:rsid w:val="00BA456F"/>
    <w:rsid w:val="00BA45B2"/>
    <w:rsid w:val="00BA4612"/>
    <w:rsid w:val="00BA4629"/>
    <w:rsid w:val="00BA4759"/>
    <w:rsid w:val="00BA48C7"/>
    <w:rsid w:val="00BA492C"/>
    <w:rsid w:val="00BA4939"/>
    <w:rsid w:val="00BA497D"/>
    <w:rsid w:val="00BA4AC3"/>
    <w:rsid w:val="00BA4B0C"/>
    <w:rsid w:val="00BA4B32"/>
    <w:rsid w:val="00BA4C53"/>
    <w:rsid w:val="00BA4D0B"/>
    <w:rsid w:val="00BA51EB"/>
    <w:rsid w:val="00BA51F1"/>
    <w:rsid w:val="00BA539B"/>
    <w:rsid w:val="00BA5459"/>
    <w:rsid w:val="00BA54D0"/>
    <w:rsid w:val="00BA5655"/>
    <w:rsid w:val="00BA56AE"/>
    <w:rsid w:val="00BA574C"/>
    <w:rsid w:val="00BA5775"/>
    <w:rsid w:val="00BA5806"/>
    <w:rsid w:val="00BA5989"/>
    <w:rsid w:val="00BA59A7"/>
    <w:rsid w:val="00BA59B1"/>
    <w:rsid w:val="00BA59D2"/>
    <w:rsid w:val="00BA5A07"/>
    <w:rsid w:val="00BA5A7F"/>
    <w:rsid w:val="00BA5A92"/>
    <w:rsid w:val="00BA5B50"/>
    <w:rsid w:val="00BA5BAA"/>
    <w:rsid w:val="00BA5D80"/>
    <w:rsid w:val="00BA5D92"/>
    <w:rsid w:val="00BA5DF7"/>
    <w:rsid w:val="00BA5F27"/>
    <w:rsid w:val="00BA5F6F"/>
    <w:rsid w:val="00BA601B"/>
    <w:rsid w:val="00BA61EC"/>
    <w:rsid w:val="00BA6202"/>
    <w:rsid w:val="00BA627D"/>
    <w:rsid w:val="00BA628A"/>
    <w:rsid w:val="00BA6397"/>
    <w:rsid w:val="00BA64CF"/>
    <w:rsid w:val="00BA650C"/>
    <w:rsid w:val="00BA66E2"/>
    <w:rsid w:val="00BA677A"/>
    <w:rsid w:val="00BA67D2"/>
    <w:rsid w:val="00BA6872"/>
    <w:rsid w:val="00BA6A00"/>
    <w:rsid w:val="00BA6A0E"/>
    <w:rsid w:val="00BA6A6A"/>
    <w:rsid w:val="00BA6C2F"/>
    <w:rsid w:val="00BA6CBD"/>
    <w:rsid w:val="00BA6D05"/>
    <w:rsid w:val="00BA6E77"/>
    <w:rsid w:val="00BA6ED2"/>
    <w:rsid w:val="00BA6F96"/>
    <w:rsid w:val="00BA6F9B"/>
    <w:rsid w:val="00BA727A"/>
    <w:rsid w:val="00BA727C"/>
    <w:rsid w:val="00BA73ED"/>
    <w:rsid w:val="00BA767F"/>
    <w:rsid w:val="00BA7720"/>
    <w:rsid w:val="00BA7963"/>
    <w:rsid w:val="00BA7981"/>
    <w:rsid w:val="00BA7B62"/>
    <w:rsid w:val="00BA7BBF"/>
    <w:rsid w:val="00BA7E52"/>
    <w:rsid w:val="00BA7F0F"/>
    <w:rsid w:val="00BB00BD"/>
    <w:rsid w:val="00BB019F"/>
    <w:rsid w:val="00BB01DC"/>
    <w:rsid w:val="00BB0373"/>
    <w:rsid w:val="00BB037C"/>
    <w:rsid w:val="00BB0381"/>
    <w:rsid w:val="00BB048D"/>
    <w:rsid w:val="00BB05E8"/>
    <w:rsid w:val="00BB0687"/>
    <w:rsid w:val="00BB0890"/>
    <w:rsid w:val="00BB093C"/>
    <w:rsid w:val="00BB0A6F"/>
    <w:rsid w:val="00BB0D7F"/>
    <w:rsid w:val="00BB0D87"/>
    <w:rsid w:val="00BB0DAE"/>
    <w:rsid w:val="00BB0E2D"/>
    <w:rsid w:val="00BB1047"/>
    <w:rsid w:val="00BB1059"/>
    <w:rsid w:val="00BB110D"/>
    <w:rsid w:val="00BB13FF"/>
    <w:rsid w:val="00BB157D"/>
    <w:rsid w:val="00BB1684"/>
    <w:rsid w:val="00BB19BC"/>
    <w:rsid w:val="00BB1A9A"/>
    <w:rsid w:val="00BB1B78"/>
    <w:rsid w:val="00BB1BBC"/>
    <w:rsid w:val="00BB1C55"/>
    <w:rsid w:val="00BB1CEF"/>
    <w:rsid w:val="00BB1CF5"/>
    <w:rsid w:val="00BB1D51"/>
    <w:rsid w:val="00BB1DB7"/>
    <w:rsid w:val="00BB1E8B"/>
    <w:rsid w:val="00BB1F06"/>
    <w:rsid w:val="00BB2034"/>
    <w:rsid w:val="00BB2055"/>
    <w:rsid w:val="00BB2212"/>
    <w:rsid w:val="00BB23E4"/>
    <w:rsid w:val="00BB2440"/>
    <w:rsid w:val="00BB2516"/>
    <w:rsid w:val="00BB256D"/>
    <w:rsid w:val="00BB27AA"/>
    <w:rsid w:val="00BB2802"/>
    <w:rsid w:val="00BB289D"/>
    <w:rsid w:val="00BB2A01"/>
    <w:rsid w:val="00BB2A70"/>
    <w:rsid w:val="00BB2C1B"/>
    <w:rsid w:val="00BB2E06"/>
    <w:rsid w:val="00BB3063"/>
    <w:rsid w:val="00BB31E1"/>
    <w:rsid w:val="00BB3210"/>
    <w:rsid w:val="00BB3410"/>
    <w:rsid w:val="00BB35B7"/>
    <w:rsid w:val="00BB3608"/>
    <w:rsid w:val="00BB3679"/>
    <w:rsid w:val="00BB38B8"/>
    <w:rsid w:val="00BB3A09"/>
    <w:rsid w:val="00BB3A12"/>
    <w:rsid w:val="00BB3A81"/>
    <w:rsid w:val="00BB3B01"/>
    <w:rsid w:val="00BB3D10"/>
    <w:rsid w:val="00BB3D1A"/>
    <w:rsid w:val="00BB3E95"/>
    <w:rsid w:val="00BB3EE7"/>
    <w:rsid w:val="00BB3F43"/>
    <w:rsid w:val="00BB3F60"/>
    <w:rsid w:val="00BB3F7B"/>
    <w:rsid w:val="00BB3F8A"/>
    <w:rsid w:val="00BB3FC6"/>
    <w:rsid w:val="00BB40F1"/>
    <w:rsid w:val="00BB419D"/>
    <w:rsid w:val="00BB420C"/>
    <w:rsid w:val="00BB421A"/>
    <w:rsid w:val="00BB427D"/>
    <w:rsid w:val="00BB4304"/>
    <w:rsid w:val="00BB434D"/>
    <w:rsid w:val="00BB456B"/>
    <w:rsid w:val="00BB45D9"/>
    <w:rsid w:val="00BB4879"/>
    <w:rsid w:val="00BB48CC"/>
    <w:rsid w:val="00BB494E"/>
    <w:rsid w:val="00BB4A22"/>
    <w:rsid w:val="00BB4A9E"/>
    <w:rsid w:val="00BB4AB3"/>
    <w:rsid w:val="00BB4BE8"/>
    <w:rsid w:val="00BB4BFD"/>
    <w:rsid w:val="00BB4DE9"/>
    <w:rsid w:val="00BB4F92"/>
    <w:rsid w:val="00BB4FA8"/>
    <w:rsid w:val="00BB50CC"/>
    <w:rsid w:val="00BB50F4"/>
    <w:rsid w:val="00BB52C9"/>
    <w:rsid w:val="00BB544E"/>
    <w:rsid w:val="00BB54E2"/>
    <w:rsid w:val="00BB54FA"/>
    <w:rsid w:val="00BB55FB"/>
    <w:rsid w:val="00BB5847"/>
    <w:rsid w:val="00BB5888"/>
    <w:rsid w:val="00BB5922"/>
    <w:rsid w:val="00BB5A88"/>
    <w:rsid w:val="00BB5B58"/>
    <w:rsid w:val="00BB5B87"/>
    <w:rsid w:val="00BB5B8B"/>
    <w:rsid w:val="00BB5BF9"/>
    <w:rsid w:val="00BB5E24"/>
    <w:rsid w:val="00BB5E78"/>
    <w:rsid w:val="00BB5F31"/>
    <w:rsid w:val="00BB6061"/>
    <w:rsid w:val="00BB6100"/>
    <w:rsid w:val="00BB612F"/>
    <w:rsid w:val="00BB620B"/>
    <w:rsid w:val="00BB6303"/>
    <w:rsid w:val="00BB6395"/>
    <w:rsid w:val="00BB63CD"/>
    <w:rsid w:val="00BB660A"/>
    <w:rsid w:val="00BB692E"/>
    <w:rsid w:val="00BB696F"/>
    <w:rsid w:val="00BB6A1A"/>
    <w:rsid w:val="00BB6A1D"/>
    <w:rsid w:val="00BB6A68"/>
    <w:rsid w:val="00BB6C69"/>
    <w:rsid w:val="00BB6CB0"/>
    <w:rsid w:val="00BB6D26"/>
    <w:rsid w:val="00BB6F47"/>
    <w:rsid w:val="00BB6FA2"/>
    <w:rsid w:val="00BB702A"/>
    <w:rsid w:val="00BB7055"/>
    <w:rsid w:val="00BB70B8"/>
    <w:rsid w:val="00BB7293"/>
    <w:rsid w:val="00BB7310"/>
    <w:rsid w:val="00BB7483"/>
    <w:rsid w:val="00BB7602"/>
    <w:rsid w:val="00BB760D"/>
    <w:rsid w:val="00BB779C"/>
    <w:rsid w:val="00BB77C2"/>
    <w:rsid w:val="00BB7A22"/>
    <w:rsid w:val="00BB7B7D"/>
    <w:rsid w:val="00BB7CD3"/>
    <w:rsid w:val="00BB7E22"/>
    <w:rsid w:val="00BB7E93"/>
    <w:rsid w:val="00BC00C4"/>
    <w:rsid w:val="00BC01B2"/>
    <w:rsid w:val="00BC01CA"/>
    <w:rsid w:val="00BC047F"/>
    <w:rsid w:val="00BC058C"/>
    <w:rsid w:val="00BC06DA"/>
    <w:rsid w:val="00BC07A9"/>
    <w:rsid w:val="00BC085D"/>
    <w:rsid w:val="00BC095B"/>
    <w:rsid w:val="00BC099B"/>
    <w:rsid w:val="00BC0ABC"/>
    <w:rsid w:val="00BC0E2F"/>
    <w:rsid w:val="00BC10F8"/>
    <w:rsid w:val="00BC1243"/>
    <w:rsid w:val="00BC12B0"/>
    <w:rsid w:val="00BC1600"/>
    <w:rsid w:val="00BC1708"/>
    <w:rsid w:val="00BC1732"/>
    <w:rsid w:val="00BC194B"/>
    <w:rsid w:val="00BC195B"/>
    <w:rsid w:val="00BC1A06"/>
    <w:rsid w:val="00BC1AD9"/>
    <w:rsid w:val="00BC1BD3"/>
    <w:rsid w:val="00BC1BDF"/>
    <w:rsid w:val="00BC1CFD"/>
    <w:rsid w:val="00BC1D7D"/>
    <w:rsid w:val="00BC1F1A"/>
    <w:rsid w:val="00BC1F2E"/>
    <w:rsid w:val="00BC1FAB"/>
    <w:rsid w:val="00BC200B"/>
    <w:rsid w:val="00BC203A"/>
    <w:rsid w:val="00BC211F"/>
    <w:rsid w:val="00BC2178"/>
    <w:rsid w:val="00BC21CC"/>
    <w:rsid w:val="00BC21FA"/>
    <w:rsid w:val="00BC222C"/>
    <w:rsid w:val="00BC2265"/>
    <w:rsid w:val="00BC230C"/>
    <w:rsid w:val="00BC2468"/>
    <w:rsid w:val="00BC263A"/>
    <w:rsid w:val="00BC2787"/>
    <w:rsid w:val="00BC28B3"/>
    <w:rsid w:val="00BC2A70"/>
    <w:rsid w:val="00BC2B20"/>
    <w:rsid w:val="00BC2C47"/>
    <w:rsid w:val="00BC2C86"/>
    <w:rsid w:val="00BC2DB9"/>
    <w:rsid w:val="00BC2DC3"/>
    <w:rsid w:val="00BC2DEA"/>
    <w:rsid w:val="00BC2F1C"/>
    <w:rsid w:val="00BC30A3"/>
    <w:rsid w:val="00BC30A5"/>
    <w:rsid w:val="00BC30D7"/>
    <w:rsid w:val="00BC3225"/>
    <w:rsid w:val="00BC3369"/>
    <w:rsid w:val="00BC35F3"/>
    <w:rsid w:val="00BC361D"/>
    <w:rsid w:val="00BC3792"/>
    <w:rsid w:val="00BC3874"/>
    <w:rsid w:val="00BC3A80"/>
    <w:rsid w:val="00BC3B09"/>
    <w:rsid w:val="00BC3B12"/>
    <w:rsid w:val="00BC3C4E"/>
    <w:rsid w:val="00BC3C66"/>
    <w:rsid w:val="00BC3D6B"/>
    <w:rsid w:val="00BC3DF4"/>
    <w:rsid w:val="00BC4001"/>
    <w:rsid w:val="00BC4142"/>
    <w:rsid w:val="00BC4167"/>
    <w:rsid w:val="00BC41EA"/>
    <w:rsid w:val="00BC4350"/>
    <w:rsid w:val="00BC4547"/>
    <w:rsid w:val="00BC4569"/>
    <w:rsid w:val="00BC467D"/>
    <w:rsid w:val="00BC472E"/>
    <w:rsid w:val="00BC47BF"/>
    <w:rsid w:val="00BC47E4"/>
    <w:rsid w:val="00BC4802"/>
    <w:rsid w:val="00BC498A"/>
    <w:rsid w:val="00BC498F"/>
    <w:rsid w:val="00BC4A40"/>
    <w:rsid w:val="00BC4C3B"/>
    <w:rsid w:val="00BC4D59"/>
    <w:rsid w:val="00BC4E1E"/>
    <w:rsid w:val="00BC4EA9"/>
    <w:rsid w:val="00BC4F00"/>
    <w:rsid w:val="00BC4FA9"/>
    <w:rsid w:val="00BC523F"/>
    <w:rsid w:val="00BC547F"/>
    <w:rsid w:val="00BC54D7"/>
    <w:rsid w:val="00BC54EC"/>
    <w:rsid w:val="00BC552C"/>
    <w:rsid w:val="00BC55EA"/>
    <w:rsid w:val="00BC5681"/>
    <w:rsid w:val="00BC5843"/>
    <w:rsid w:val="00BC587A"/>
    <w:rsid w:val="00BC591A"/>
    <w:rsid w:val="00BC593B"/>
    <w:rsid w:val="00BC598E"/>
    <w:rsid w:val="00BC5A50"/>
    <w:rsid w:val="00BC5B76"/>
    <w:rsid w:val="00BC5D52"/>
    <w:rsid w:val="00BC5E0B"/>
    <w:rsid w:val="00BC5F1A"/>
    <w:rsid w:val="00BC618E"/>
    <w:rsid w:val="00BC639F"/>
    <w:rsid w:val="00BC667C"/>
    <w:rsid w:val="00BC679F"/>
    <w:rsid w:val="00BC6CC3"/>
    <w:rsid w:val="00BC6D47"/>
    <w:rsid w:val="00BC6F46"/>
    <w:rsid w:val="00BC72DB"/>
    <w:rsid w:val="00BC73D5"/>
    <w:rsid w:val="00BC74DB"/>
    <w:rsid w:val="00BC750F"/>
    <w:rsid w:val="00BC751C"/>
    <w:rsid w:val="00BC7544"/>
    <w:rsid w:val="00BC75BA"/>
    <w:rsid w:val="00BC7610"/>
    <w:rsid w:val="00BC76CD"/>
    <w:rsid w:val="00BC76EE"/>
    <w:rsid w:val="00BC7893"/>
    <w:rsid w:val="00BC7A21"/>
    <w:rsid w:val="00BC7B88"/>
    <w:rsid w:val="00BC7BF3"/>
    <w:rsid w:val="00BC7C0A"/>
    <w:rsid w:val="00BC7C1F"/>
    <w:rsid w:val="00BC7C24"/>
    <w:rsid w:val="00BC7C3F"/>
    <w:rsid w:val="00BC7DEE"/>
    <w:rsid w:val="00BC7E2A"/>
    <w:rsid w:val="00BC7FBE"/>
    <w:rsid w:val="00BD0044"/>
    <w:rsid w:val="00BD0053"/>
    <w:rsid w:val="00BD01CF"/>
    <w:rsid w:val="00BD0390"/>
    <w:rsid w:val="00BD0439"/>
    <w:rsid w:val="00BD062A"/>
    <w:rsid w:val="00BD06F2"/>
    <w:rsid w:val="00BD0793"/>
    <w:rsid w:val="00BD09BE"/>
    <w:rsid w:val="00BD0B7A"/>
    <w:rsid w:val="00BD0D91"/>
    <w:rsid w:val="00BD0F62"/>
    <w:rsid w:val="00BD12AB"/>
    <w:rsid w:val="00BD1423"/>
    <w:rsid w:val="00BD145E"/>
    <w:rsid w:val="00BD1527"/>
    <w:rsid w:val="00BD15A6"/>
    <w:rsid w:val="00BD1766"/>
    <w:rsid w:val="00BD1810"/>
    <w:rsid w:val="00BD19C7"/>
    <w:rsid w:val="00BD1A36"/>
    <w:rsid w:val="00BD1BEE"/>
    <w:rsid w:val="00BD1C99"/>
    <w:rsid w:val="00BD1CDF"/>
    <w:rsid w:val="00BD1D68"/>
    <w:rsid w:val="00BD1D84"/>
    <w:rsid w:val="00BD1F28"/>
    <w:rsid w:val="00BD20A4"/>
    <w:rsid w:val="00BD21F2"/>
    <w:rsid w:val="00BD23C9"/>
    <w:rsid w:val="00BD240D"/>
    <w:rsid w:val="00BD24EF"/>
    <w:rsid w:val="00BD2533"/>
    <w:rsid w:val="00BD2756"/>
    <w:rsid w:val="00BD2A56"/>
    <w:rsid w:val="00BD2AAC"/>
    <w:rsid w:val="00BD2AD6"/>
    <w:rsid w:val="00BD2C63"/>
    <w:rsid w:val="00BD2C84"/>
    <w:rsid w:val="00BD2D62"/>
    <w:rsid w:val="00BD3038"/>
    <w:rsid w:val="00BD30CD"/>
    <w:rsid w:val="00BD315A"/>
    <w:rsid w:val="00BD32B2"/>
    <w:rsid w:val="00BD3518"/>
    <w:rsid w:val="00BD354E"/>
    <w:rsid w:val="00BD371B"/>
    <w:rsid w:val="00BD38D3"/>
    <w:rsid w:val="00BD3902"/>
    <w:rsid w:val="00BD39E8"/>
    <w:rsid w:val="00BD3A8B"/>
    <w:rsid w:val="00BD3AC1"/>
    <w:rsid w:val="00BD3B63"/>
    <w:rsid w:val="00BD3CFA"/>
    <w:rsid w:val="00BD3D72"/>
    <w:rsid w:val="00BD4075"/>
    <w:rsid w:val="00BD40A4"/>
    <w:rsid w:val="00BD43BE"/>
    <w:rsid w:val="00BD4577"/>
    <w:rsid w:val="00BD47D9"/>
    <w:rsid w:val="00BD4872"/>
    <w:rsid w:val="00BD4A16"/>
    <w:rsid w:val="00BD4B0D"/>
    <w:rsid w:val="00BD4C7C"/>
    <w:rsid w:val="00BD4C80"/>
    <w:rsid w:val="00BD4CDE"/>
    <w:rsid w:val="00BD4DB0"/>
    <w:rsid w:val="00BD4E38"/>
    <w:rsid w:val="00BD4F06"/>
    <w:rsid w:val="00BD4FCB"/>
    <w:rsid w:val="00BD502A"/>
    <w:rsid w:val="00BD5094"/>
    <w:rsid w:val="00BD52A2"/>
    <w:rsid w:val="00BD52EE"/>
    <w:rsid w:val="00BD52F0"/>
    <w:rsid w:val="00BD53AF"/>
    <w:rsid w:val="00BD55D2"/>
    <w:rsid w:val="00BD57A4"/>
    <w:rsid w:val="00BD57A8"/>
    <w:rsid w:val="00BD5820"/>
    <w:rsid w:val="00BD5898"/>
    <w:rsid w:val="00BD5935"/>
    <w:rsid w:val="00BD5B02"/>
    <w:rsid w:val="00BD5BA9"/>
    <w:rsid w:val="00BD5BC4"/>
    <w:rsid w:val="00BD5C9D"/>
    <w:rsid w:val="00BD5CEC"/>
    <w:rsid w:val="00BD5DFE"/>
    <w:rsid w:val="00BD5E97"/>
    <w:rsid w:val="00BD6032"/>
    <w:rsid w:val="00BD60E7"/>
    <w:rsid w:val="00BD624D"/>
    <w:rsid w:val="00BD630F"/>
    <w:rsid w:val="00BD65F1"/>
    <w:rsid w:val="00BD673D"/>
    <w:rsid w:val="00BD6802"/>
    <w:rsid w:val="00BD6A7F"/>
    <w:rsid w:val="00BD6B64"/>
    <w:rsid w:val="00BD6BF5"/>
    <w:rsid w:val="00BD6BF7"/>
    <w:rsid w:val="00BD6E17"/>
    <w:rsid w:val="00BD6E7F"/>
    <w:rsid w:val="00BD707E"/>
    <w:rsid w:val="00BD71CB"/>
    <w:rsid w:val="00BD71F4"/>
    <w:rsid w:val="00BD7371"/>
    <w:rsid w:val="00BD74A2"/>
    <w:rsid w:val="00BD7503"/>
    <w:rsid w:val="00BD761D"/>
    <w:rsid w:val="00BD784E"/>
    <w:rsid w:val="00BD7860"/>
    <w:rsid w:val="00BD790B"/>
    <w:rsid w:val="00BD79FF"/>
    <w:rsid w:val="00BD7AE8"/>
    <w:rsid w:val="00BE0131"/>
    <w:rsid w:val="00BE01E0"/>
    <w:rsid w:val="00BE0228"/>
    <w:rsid w:val="00BE03D8"/>
    <w:rsid w:val="00BE04E1"/>
    <w:rsid w:val="00BE04EC"/>
    <w:rsid w:val="00BE04F7"/>
    <w:rsid w:val="00BE0643"/>
    <w:rsid w:val="00BE078E"/>
    <w:rsid w:val="00BE082B"/>
    <w:rsid w:val="00BE094A"/>
    <w:rsid w:val="00BE09D5"/>
    <w:rsid w:val="00BE0C62"/>
    <w:rsid w:val="00BE0F94"/>
    <w:rsid w:val="00BE11A4"/>
    <w:rsid w:val="00BE1268"/>
    <w:rsid w:val="00BE137A"/>
    <w:rsid w:val="00BE1430"/>
    <w:rsid w:val="00BE144E"/>
    <w:rsid w:val="00BE1857"/>
    <w:rsid w:val="00BE1876"/>
    <w:rsid w:val="00BE187B"/>
    <w:rsid w:val="00BE1880"/>
    <w:rsid w:val="00BE188B"/>
    <w:rsid w:val="00BE1952"/>
    <w:rsid w:val="00BE19D8"/>
    <w:rsid w:val="00BE1A79"/>
    <w:rsid w:val="00BE1C30"/>
    <w:rsid w:val="00BE1E22"/>
    <w:rsid w:val="00BE1E38"/>
    <w:rsid w:val="00BE1EB9"/>
    <w:rsid w:val="00BE1EBF"/>
    <w:rsid w:val="00BE1EF8"/>
    <w:rsid w:val="00BE1F4B"/>
    <w:rsid w:val="00BE1F5B"/>
    <w:rsid w:val="00BE2050"/>
    <w:rsid w:val="00BE240F"/>
    <w:rsid w:val="00BE25F4"/>
    <w:rsid w:val="00BE2610"/>
    <w:rsid w:val="00BE285C"/>
    <w:rsid w:val="00BE2948"/>
    <w:rsid w:val="00BE294B"/>
    <w:rsid w:val="00BE2B5B"/>
    <w:rsid w:val="00BE2BB0"/>
    <w:rsid w:val="00BE2C12"/>
    <w:rsid w:val="00BE2C3C"/>
    <w:rsid w:val="00BE2F99"/>
    <w:rsid w:val="00BE30AC"/>
    <w:rsid w:val="00BE31E8"/>
    <w:rsid w:val="00BE335A"/>
    <w:rsid w:val="00BE3399"/>
    <w:rsid w:val="00BE3485"/>
    <w:rsid w:val="00BE35BB"/>
    <w:rsid w:val="00BE3963"/>
    <w:rsid w:val="00BE39CC"/>
    <w:rsid w:val="00BE3A20"/>
    <w:rsid w:val="00BE3EA4"/>
    <w:rsid w:val="00BE3FB0"/>
    <w:rsid w:val="00BE4021"/>
    <w:rsid w:val="00BE4078"/>
    <w:rsid w:val="00BE42EB"/>
    <w:rsid w:val="00BE4333"/>
    <w:rsid w:val="00BE4451"/>
    <w:rsid w:val="00BE45FF"/>
    <w:rsid w:val="00BE47CB"/>
    <w:rsid w:val="00BE4806"/>
    <w:rsid w:val="00BE48D2"/>
    <w:rsid w:val="00BE4B07"/>
    <w:rsid w:val="00BE4B51"/>
    <w:rsid w:val="00BE4B58"/>
    <w:rsid w:val="00BE4B86"/>
    <w:rsid w:val="00BE4C2E"/>
    <w:rsid w:val="00BE4D3E"/>
    <w:rsid w:val="00BE4D84"/>
    <w:rsid w:val="00BE4E43"/>
    <w:rsid w:val="00BE52B4"/>
    <w:rsid w:val="00BE54BB"/>
    <w:rsid w:val="00BE556F"/>
    <w:rsid w:val="00BE55EF"/>
    <w:rsid w:val="00BE5605"/>
    <w:rsid w:val="00BE5681"/>
    <w:rsid w:val="00BE5688"/>
    <w:rsid w:val="00BE5734"/>
    <w:rsid w:val="00BE5762"/>
    <w:rsid w:val="00BE59AA"/>
    <w:rsid w:val="00BE5CC7"/>
    <w:rsid w:val="00BE5E1D"/>
    <w:rsid w:val="00BE5F1D"/>
    <w:rsid w:val="00BE5F89"/>
    <w:rsid w:val="00BE6251"/>
    <w:rsid w:val="00BE6327"/>
    <w:rsid w:val="00BE63A5"/>
    <w:rsid w:val="00BE6471"/>
    <w:rsid w:val="00BE648C"/>
    <w:rsid w:val="00BE64F8"/>
    <w:rsid w:val="00BE658A"/>
    <w:rsid w:val="00BE6595"/>
    <w:rsid w:val="00BE6686"/>
    <w:rsid w:val="00BE6888"/>
    <w:rsid w:val="00BE6A10"/>
    <w:rsid w:val="00BE6A28"/>
    <w:rsid w:val="00BE6BAC"/>
    <w:rsid w:val="00BE6CFC"/>
    <w:rsid w:val="00BE6EE8"/>
    <w:rsid w:val="00BE6F54"/>
    <w:rsid w:val="00BE7136"/>
    <w:rsid w:val="00BE71AA"/>
    <w:rsid w:val="00BE7438"/>
    <w:rsid w:val="00BE74FA"/>
    <w:rsid w:val="00BE7608"/>
    <w:rsid w:val="00BE7674"/>
    <w:rsid w:val="00BE7785"/>
    <w:rsid w:val="00BE7B95"/>
    <w:rsid w:val="00BE7C57"/>
    <w:rsid w:val="00BE7DC0"/>
    <w:rsid w:val="00BE7E0F"/>
    <w:rsid w:val="00BE7E74"/>
    <w:rsid w:val="00BE7F35"/>
    <w:rsid w:val="00BE7FBC"/>
    <w:rsid w:val="00BF026D"/>
    <w:rsid w:val="00BF0493"/>
    <w:rsid w:val="00BF06A0"/>
    <w:rsid w:val="00BF06D3"/>
    <w:rsid w:val="00BF0964"/>
    <w:rsid w:val="00BF0A44"/>
    <w:rsid w:val="00BF0A8D"/>
    <w:rsid w:val="00BF0B7D"/>
    <w:rsid w:val="00BF0B9A"/>
    <w:rsid w:val="00BF0CA1"/>
    <w:rsid w:val="00BF0D45"/>
    <w:rsid w:val="00BF0E48"/>
    <w:rsid w:val="00BF0EAC"/>
    <w:rsid w:val="00BF113E"/>
    <w:rsid w:val="00BF116F"/>
    <w:rsid w:val="00BF1183"/>
    <w:rsid w:val="00BF13D5"/>
    <w:rsid w:val="00BF13E0"/>
    <w:rsid w:val="00BF141E"/>
    <w:rsid w:val="00BF1550"/>
    <w:rsid w:val="00BF166F"/>
    <w:rsid w:val="00BF16BB"/>
    <w:rsid w:val="00BF1757"/>
    <w:rsid w:val="00BF17D0"/>
    <w:rsid w:val="00BF17DF"/>
    <w:rsid w:val="00BF187E"/>
    <w:rsid w:val="00BF19CA"/>
    <w:rsid w:val="00BF1A21"/>
    <w:rsid w:val="00BF1A8C"/>
    <w:rsid w:val="00BF1B01"/>
    <w:rsid w:val="00BF1B8B"/>
    <w:rsid w:val="00BF1BBA"/>
    <w:rsid w:val="00BF1BDF"/>
    <w:rsid w:val="00BF1C99"/>
    <w:rsid w:val="00BF1CEC"/>
    <w:rsid w:val="00BF1EB1"/>
    <w:rsid w:val="00BF1F69"/>
    <w:rsid w:val="00BF1FDC"/>
    <w:rsid w:val="00BF2075"/>
    <w:rsid w:val="00BF20BC"/>
    <w:rsid w:val="00BF21B0"/>
    <w:rsid w:val="00BF22CC"/>
    <w:rsid w:val="00BF22EB"/>
    <w:rsid w:val="00BF23CF"/>
    <w:rsid w:val="00BF266B"/>
    <w:rsid w:val="00BF26B1"/>
    <w:rsid w:val="00BF27DC"/>
    <w:rsid w:val="00BF2838"/>
    <w:rsid w:val="00BF292B"/>
    <w:rsid w:val="00BF2955"/>
    <w:rsid w:val="00BF2961"/>
    <w:rsid w:val="00BF2A06"/>
    <w:rsid w:val="00BF2C13"/>
    <w:rsid w:val="00BF2D5A"/>
    <w:rsid w:val="00BF3106"/>
    <w:rsid w:val="00BF31A8"/>
    <w:rsid w:val="00BF31CE"/>
    <w:rsid w:val="00BF3233"/>
    <w:rsid w:val="00BF336B"/>
    <w:rsid w:val="00BF34CB"/>
    <w:rsid w:val="00BF38F7"/>
    <w:rsid w:val="00BF3B5B"/>
    <w:rsid w:val="00BF3B72"/>
    <w:rsid w:val="00BF3BDD"/>
    <w:rsid w:val="00BF3C40"/>
    <w:rsid w:val="00BF3CCE"/>
    <w:rsid w:val="00BF3EA8"/>
    <w:rsid w:val="00BF3FCC"/>
    <w:rsid w:val="00BF40BC"/>
    <w:rsid w:val="00BF415C"/>
    <w:rsid w:val="00BF4481"/>
    <w:rsid w:val="00BF4663"/>
    <w:rsid w:val="00BF46CF"/>
    <w:rsid w:val="00BF47B3"/>
    <w:rsid w:val="00BF48F3"/>
    <w:rsid w:val="00BF4A19"/>
    <w:rsid w:val="00BF4B49"/>
    <w:rsid w:val="00BF4CB0"/>
    <w:rsid w:val="00BF4CCC"/>
    <w:rsid w:val="00BF5111"/>
    <w:rsid w:val="00BF5128"/>
    <w:rsid w:val="00BF516D"/>
    <w:rsid w:val="00BF5175"/>
    <w:rsid w:val="00BF51A5"/>
    <w:rsid w:val="00BF536A"/>
    <w:rsid w:val="00BF552B"/>
    <w:rsid w:val="00BF558F"/>
    <w:rsid w:val="00BF561E"/>
    <w:rsid w:val="00BF568B"/>
    <w:rsid w:val="00BF58A2"/>
    <w:rsid w:val="00BF5AC1"/>
    <w:rsid w:val="00BF5AC5"/>
    <w:rsid w:val="00BF5BD1"/>
    <w:rsid w:val="00BF5E27"/>
    <w:rsid w:val="00BF60E6"/>
    <w:rsid w:val="00BF6153"/>
    <w:rsid w:val="00BF644F"/>
    <w:rsid w:val="00BF6535"/>
    <w:rsid w:val="00BF65C1"/>
    <w:rsid w:val="00BF65D9"/>
    <w:rsid w:val="00BF674C"/>
    <w:rsid w:val="00BF68C0"/>
    <w:rsid w:val="00BF6A7E"/>
    <w:rsid w:val="00BF6B38"/>
    <w:rsid w:val="00BF6E52"/>
    <w:rsid w:val="00BF6EA3"/>
    <w:rsid w:val="00BF6EE3"/>
    <w:rsid w:val="00BF7023"/>
    <w:rsid w:val="00BF7589"/>
    <w:rsid w:val="00BF7706"/>
    <w:rsid w:val="00BF7729"/>
    <w:rsid w:val="00BF77D1"/>
    <w:rsid w:val="00BF78F2"/>
    <w:rsid w:val="00BF7AC7"/>
    <w:rsid w:val="00BF7BFD"/>
    <w:rsid w:val="00BF7D48"/>
    <w:rsid w:val="00BF7F54"/>
    <w:rsid w:val="00BF7FED"/>
    <w:rsid w:val="00C00045"/>
    <w:rsid w:val="00C00311"/>
    <w:rsid w:val="00C003EF"/>
    <w:rsid w:val="00C00438"/>
    <w:rsid w:val="00C0054C"/>
    <w:rsid w:val="00C005EA"/>
    <w:rsid w:val="00C00685"/>
    <w:rsid w:val="00C006AB"/>
    <w:rsid w:val="00C0085F"/>
    <w:rsid w:val="00C008DC"/>
    <w:rsid w:val="00C00ABE"/>
    <w:rsid w:val="00C00AC3"/>
    <w:rsid w:val="00C00ACF"/>
    <w:rsid w:val="00C00B32"/>
    <w:rsid w:val="00C00CE2"/>
    <w:rsid w:val="00C0111B"/>
    <w:rsid w:val="00C01191"/>
    <w:rsid w:val="00C011DB"/>
    <w:rsid w:val="00C0137A"/>
    <w:rsid w:val="00C01448"/>
    <w:rsid w:val="00C01521"/>
    <w:rsid w:val="00C015BB"/>
    <w:rsid w:val="00C015D4"/>
    <w:rsid w:val="00C015F7"/>
    <w:rsid w:val="00C0163C"/>
    <w:rsid w:val="00C01688"/>
    <w:rsid w:val="00C018A4"/>
    <w:rsid w:val="00C018E0"/>
    <w:rsid w:val="00C01A5B"/>
    <w:rsid w:val="00C01A86"/>
    <w:rsid w:val="00C01B69"/>
    <w:rsid w:val="00C01B83"/>
    <w:rsid w:val="00C01C0D"/>
    <w:rsid w:val="00C01CBF"/>
    <w:rsid w:val="00C01CE3"/>
    <w:rsid w:val="00C01D74"/>
    <w:rsid w:val="00C01E8C"/>
    <w:rsid w:val="00C0206F"/>
    <w:rsid w:val="00C020D0"/>
    <w:rsid w:val="00C0214F"/>
    <w:rsid w:val="00C02198"/>
    <w:rsid w:val="00C022E1"/>
    <w:rsid w:val="00C02394"/>
    <w:rsid w:val="00C02653"/>
    <w:rsid w:val="00C02688"/>
    <w:rsid w:val="00C0294A"/>
    <w:rsid w:val="00C029A9"/>
    <w:rsid w:val="00C02A24"/>
    <w:rsid w:val="00C02B59"/>
    <w:rsid w:val="00C02BD4"/>
    <w:rsid w:val="00C02C40"/>
    <w:rsid w:val="00C02FA0"/>
    <w:rsid w:val="00C02FFF"/>
    <w:rsid w:val="00C0308A"/>
    <w:rsid w:val="00C030C7"/>
    <w:rsid w:val="00C03125"/>
    <w:rsid w:val="00C031DC"/>
    <w:rsid w:val="00C03234"/>
    <w:rsid w:val="00C03439"/>
    <w:rsid w:val="00C03552"/>
    <w:rsid w:val="00C03731"/>
    <w:rsid w:val="00C0377C"/>
    <w:rsid w:val="00C03781"/>
    <w:rsid w:val="00C03849"/>
    <w:rsid w:val="00C03858"/>
    <w:rsid w:val="00C0387E"/>
    <w:rsid w:val="00C03A43"/>
    <w:rsid w:val="00C03ACF"/>
    <w:rsid w:val="00C03BD7"/>
    <w:rsid w:val="00C03F65"/>
    <w:rsid w:val="00C03F88"/>
    <w:rsid w:val="00C04136"/>
    <w:rsid w:val="00C041E8"/>
    <w:rsid w:val="00C04262"/>
    <w:rsid w:val="00C042B9"/>
    <w:rsid w:val="00C042E6"/>
    <w:rsid w:val="00C04387"/>
    <w:rsid w:val="00C0448C"/>
    <w:rsid w:val="00C04636"/>
    <w:rsid w:val="00C04692"/>
    <w:rsid w:val="00C047B4"/>
    <w:rsid w:val="00C047F6"/>
    <w:rsid w:val="00C04876"/>
    <w:rsid w:val="00C0498C"/>
    <w:rsid w:val="00C04B17"/>
    <w:rsid w:val="00C04B58"/>
    <w:rsid w:val="00C04B68"/>
    <w:rsid w:val="00C04C1E"/>
    <w:rsid w:val="00C04CBD"/>
    <w:rsid w:val="00C04D6C"/>
    <w:rsid w:val="00C04DF7"/>
    <w:rsid w:val="00C04F2B"/>
    <w:rsid w:val="00C04F7F"/>
    <w:rsid w:val="00C04FAA"/>
    <w:rsid w:val="00C04FCC"/>
    <w:rsid w:val="00C04FDD"/>
    <w:rsid w:val="00C04FE0"/>
    <w:rsid w:val="00C04FE1"/>
    <w:rsid w:val="00C0508F"/>
    <w:rsid w:val="00C051A3"/>
    <w:rsid w:val="00C05205"/>
    <w:rsid w:val="00C052BA"/>
    <w:rsid w:val="00C05491"/>
    <w:rsid w:val="00C05515"/>
    <w:rsid w:val="00C05563"/>
    <w:rsid w:val="00C057EA"/>
    <w:rsid w:val="00C059D6"/>
    <w:rsid w:val="00C05BE3"/>
    <w:rsid w:val="00C05D78"/>
    <w:rsid w:val="00C05E8F"/>
    <w:rsid w:val="00C05EE6"/>
    <w:rsid w:val="00C06174"/>
    <w:rsid w:val="00C06191"/>
    <w:rsid w:val="00C0619B"/>
    <w:rsid w:val="00C062A9"/>
    <w:rsid w:val="00C062B5"/>
    <w:rsid w:val="00C063CB"/>
    <w:rsid w:val="00C06403"/>
    <w:rsid w:val="00C06484"/>
    <w:rsid w:val="00C06488"/>
    <w:rsid w:val="00C064CB"/>
    <w:rsid w:val="00C0664A"/>
    <w:rsid w:val="00C06718"/>
    <w:rsid w:val="00C06878"/>
    <w:rsid w:val="00C0695D"/>
    <w:rsid w:val="00C06A0C"/>
    <w:rsid w:val="00C06A12"/>
    <w:rsid w:val="00C06D98"/>
    <w:rsid w:val="00C06E4B"/>
    <w:rsid w:val="00C06E71"/>
    <w:rsid w:val="00C0707D"/>
    <w:rsid w:val="00C07274"/>
    <w:rsid w:val="00C0732D"/>
    <w:rsid w:val="00C0748B"/>
    <w:rsid w:val="00C07689"/>
    <w:rsid w:val="00C07B10"/>
    <w:rsid w:val="00C07B8A"/>
    <w:rsid w:val="00C07C1D"/>
    <w:rsid w:val="00C07D1A"/>
    <w:rsid w:val="00C07DD8"/>
    <w:rsid w:val="00C07E29"/>
    <w:rsid w:val="00C07E8D"/>
    <w:rsid w:val="00C07EFB"/>
    <w:rsid w:val="00C07F8C"/>
    <w:rsid w:val="00C10091"/>
    <w:rsid w:val="00C100BF"/>
    <w:rsid w:val="00C10152"/>
    <w:rsid w:val="00C10370"/>
    <w:rsid w:val="00C10479"/>
    <w:rsid w:val="00C105DA"/>
    <w:rsid w:val="00C10732"/>
    <w:rsid w:val="00C107B9"/>
    <w:rsid w:val="00C107D3"/>
    <w:rsid w:val="00C10892"/>
    <w:rsid w:val="00C108F3"/>
    <w:rsid w:val="00C10909"/>
    <w:rsid w:val="00C109FB"/>
    <w:rsid w:val="00C10B4D"/>
    <w:rsid w:val="00C10B9E"/>
    <w:rsid w:val="00C10C1D"/>
    <w:rsid w:val="00C10E66"/>
    <w:rsid w:val="00C10F36"/>
    <w:rsid w:val="00C1100E"/>
    <w:rsid w:val="00C11018"/>
    <w:rsid w:val="00C1122D"/>
    <w:rsid w:val="00C11499"/>
    <w:rsid w:val="00C114AE"/>
    <w:rsid w:val="00C11532"/>
    <w:rsid w:val="00C11634"/>
    <w:rsid w:val="00C1178E"/>
    <w:rsid w:val="00C117F5"/>
    <w:rsid w:val="00C11858"/>
    <w:rsid w:val="00C11995"/>
    <w:rsid w:val="00C11A08"/>
    <w:rsid w:val="00C11B11"/>
    <w:rsid w:val="00C11C70"/>
    <w:rsid w:val="00C11CC0"/>
    <w:rsid w:val="00C11D55"/>
    <w:rsid w:val="00C11FAC"/>
    <w:rsid w:val="00C11FF4"/>
    <w:rsid w:val="00C12130"/>
    <w:rsid w:val="00C12593"/>
    <w:rsid w:val="00C125DF"/>
    <w:rsid w:val="00C1260D"/>
    <w:rsid w:val="00C12630"/>
    <w:rsid w:val="00C1282A"/>
    <w:rsid w:val="00C1298C"/>
    <w:rsid w:val="00C12A72"/>
    <w:rsid w:val="00C12E14"/>
    <w:rsid w:val="00C12E82"/>
    <w:rsid w:val="00C13229"/>
    <w:rsid w:val="00C13359"/>
    <w:rsid w:val="00C1337D"/>
    <w:rsid w:val="00C133BC"/>
    <w:rsid w:val="00C134E9"/>
    <w:rsid w:val="00C136B2"/>
    <w:rsid w:val="00C136C4"/>
    <w:rsid w:val="00C13878"/>
    <w:rsid w:val="00C13A34"/>
    <w:rsid w:val="00C13A52"/>
    <w:rsid w:val="00C13C30"/>
    <w:rsid w:val="00C14016"/>
    <w:rsid w:val="00C14049"/>
    <w:rsid w:val="00C140EE"/>
    <w:rsid w:val="00C1426C"/>
    <w:rsid w:val="00C143AC"/>
    <w:rsid w:val="00C143D7"/>
    <w:rsid w:val="00C144FE"/>
    <w:rsid w:val="00C1459E"/>
    <w:rsid w:val="00C146B4"/>
    <w:rsid w:val="00C14722"/>
    <w:rsid w:val="00C14744"/>
    <w:rsid w:val="00C14914"/>
    <w:rsid w:val="00C14ADA"/>
    <w:rsid w:val="00C14C0C"/>
    <w:rsid w:val="00C14C33"/>
    <w:rsid w:val="00C14C51"/>
    <w:rsid w:val="00C14E00"/>
    <w:rsid w:val="00C151D9"/>
    <w:rsid w:val="00C152B7"/>
    <w:rsid w:val="00C1531E"/>
    <w:rsid w:val="00C15339"/>
    <w:rsid w:val="00C153F5"/>
    <w:rsid w:val="00C1542B"/>
    <w:rsid w:val="00C15460"/>
    <w:rsid w:val="00C15576"/>
    <w:rsid w:val="00C15620"/>
    <w:rsid w:val="00C156B6"/>
    <w:rsid w:val="00C15774"/>
    <w:rsid w:val="00C1578E"/>
    <w:rsid w:val="00C1579D"/>
    <w:rsid w:val="00C157B0"/>
    <w:rsid w:val="00C15970"/>
    <w:rsid w:val="00C15A42"/>
    <w:rsid w:val="00C15B0F"/>
    <w:rsid w:val="00C15C39"/>
    <w:rsid w:val="00C15D01"/>
    <w:rsid w:val="00C15D19"/>
    <w:rsid w:val="00C15D5D"/>
    <w:rsid w:val="00C15E52"/>
    <w:rsid w:val="00C16089"/>
    <w:rsid w:val="00C16151"/>
    <w:rsid w:val="00C161AF"/>
    <w:rsid w:val="00C16290"/>
    <w:rsid w:val="00C162D3"/>
    <w:rsid w:val="00C16318"/>
    <w:rsid w:val="00C1633F"/>
    <w:rsid w:val="00C163A1"/>
    <w:rsid w:val="00C1646D"/>
    <w:rsid w:val="00C164FB"/>
    <w:rsid w:val="00C1653C"/>
    <w:rsid w:val="00C16646"/>
    <w:rsid w:val="00C16656"/>
    <w:rsid w:val="00C166AF"/>
    <w:rsid w:val="00C16776"/>
    <w:rsid w:val="00C1685E"/>
    <w:rsid w:val="00C168A8"/>
    <w:rsid w:val="00C168B6"/>
    <w:rsid w:val="00C168E7"/>
    <w:rsid w:val="00C1691F"/>
    <w:rsid w:val="00C16995"/>
    <w:rsid w:val="00C16A1D"/>
    <w:rsid w:val="00C16ACE"/>
    <w:rsid w:val="00C16C03"/>
    <w:rsid w:val="00C16CCB"/>
    <w:rsid w:val="00C16D8D"/>
    <w:rsid w:val="00C16DDD"/>
    <w:rsid w:val="00C16E7E"/>
    <w:rsid w:val="00C16E8D"/>
    <w:rsid w:val="00C16EE2"/>
    <w:rsid w:val="00C16EED"/>
    <w:rsid w:val="00C1701D"/>
    <w:rsid w:val="00C17310"/>
    <w:rsid w:val="00C17431"/>
    <w:rsid w:val="00C17519"/>
    <w:rsid w:val="00C17551"/>
    <w:rsid w:val="00C17684"/>
    <w:rsid w:val="00C1769C"/>
    <w:rsid w:val="00C17702"/>
    <w:rsid w:val="00C17883"/>
    <w:rsid w:val="00C178E1"/>
    <w:rsid w:val="00C17956"/>
    <w:rsid w:val="00C17AE6"/>
    <w:rsid w:val="00C17B98"/>
    <w:rsid w:val="00C17D89"/>
    <w:rsid w:val="00C17DFB"/>
    <w:rsid w:val="00C17FBE"/>
    <w:rsid w:val="00C17FD7"/>
    <w:rsid w:val="00C2000A"/>
    <w:rsid w:val="00C2003D"/>
    <w:rsid w:val="00C200CE"/>
    <w:rsid w:val="00C2028E"/>
    <w:rsid w:val="00C202A4"/>
    <w:rsid w:val="00C205B9"/>
    <w:rsid w:val="00C20679"/>
    <w:rsid w:val="00C20708"/>
    <w:rsid w:val="00C20730"/>
    <w:rsid w:val="00C2077D"/>
    <w:rsid w:val="00C20832"/>
    <w:rsid w:val="00C20972"/>
    <w:rsid w:val="00C20CE0"/>
    <w:rsid w:val="00C20DFA"/>
    <w:rsid w:val="00C20E37"/>
    <w:rsid w:val="00C20E3C"/>
    <w:rsid w:val="00C20E81"/>
    <w:rsid w:val="00C20FC8"/>
    <w:rsid w:val="00C210D4"/>
    <w:rsid w:val="00C2129C"/>
    <w:rsid w:val="00C212CE"/>
    <w:rsid w:val="00C212FF"/>
    <w:rsid w:val="00C2130F"/>
    <w:rsid w:val="00C213B1"/>
    <w:rsid w:val="00C21549"/>
    <w:rsid w:val="00C2174E"/>
    <w:rsid w:val="00C21875"/>
    <w:rsid w:val="00C2188D"/>
    <w:rsid w:val="00C21942"/>
    <w:rsid w:val="00C21964"/>
    <w:rsid w:val="00C21B6F"/>
    <w:rsid w:val="00C21D50"/>
    <w:rsid w:val="00C21D75"/>
    <w:rsid w:val="00C21DDB"/>
    <w:rsid w:val="00C21E6C"/>
    <w:rsid w:val="00C21FB2"/>
    <w:rsid w:val="00C2200F"/>
    <w:rsid w:val="00C22033"/>
    <w:rsid w:val="00C22085"/>
    <w:rsid w:val="00C2243A"/>
    <w:rsid w:val="00C22468"/>
    <w:rsid w:val="00C2247B"/>
    <w:rsid w:val="00C22488"/>
    <w:rsid w:val="00C226B8"/>
    <w:rsid w:val="00C2284A"/>
    <w:rsid w:val="00C22871"/>
    <w:rsid w:val="00C228D4"/>
    <w:rsid w:val="00C22954"/>
    <w:rsid w:val="00C22A2F"/>
    <w:rsid w:val="00C22AD7"/>
    <w:rsid w:val="00C22B06"/>
    <w:rsid w:val="00C22F94"/>
    <w:rsid w:val="00C230AE"/>
    <w:rsid w:val="00C2328C"/>
    <w:rsid w:val="00C233DB"/>
    <w:rsid w:val="00C237E1"/>
    <w:rsid w:val="00C2393F"/>
    <w:rsid w:val="00C239A7"/>
    <w:rsid w:val="00C23B43"/>
    <w:rsid w:val="00C23B45"/>
    <w:rsid w:val="00C23C5E"/>
    <w:rsid w:val="00C23C5F"/>
    <w:rsid w:val="00C23D38"/>
    <w:rsid w:val="00C23E2D"/>
    <w:rsid w:val="00C23F49"/>
    <w:rsid w:val="00C240FE"/>
    <w:rsid w:val="00C241D0"/>
    <w:rsid w:val="00C242C9"/>
    <w:rsid w:val="00C24372"/>
    <w:rsid w:val="00C245C1"/>
    <w:rsid w:val="00C2466F"/>
    <w:rsid w:val="00C24714"/>
    <w:rsid w:val="00C24744"/>
    <w:rsid w:val="00C2483C"/>
    <w:rsid w:val="00C249E9"/>
    <w:rsid w:val="00C24B23"/>
    <w:rsid w:val="00C24B6C"/>
    <w:rsid w:val="00C24BB8"/>
    <w:rsid w:val="00C24CDB"/>
    <w:rsid w:val="00C24D31"/>
    <w:rsid w:val="00C24D52"/>
    <w:rsid w:val="00C24DF9"/>
    <w:rsid w:val="00C24E42"/>
    <w:rsid w:val="00C250E5"/>
    <w:rsid w:val="00C2533F"/>
    <w:rsid w:val="00C254EE"/>
    <w:rsid w:val="00C25607"/>
    <w:rsid w:val="00C2569E"/>
    <w:rsid w:val="00C256E6"/>
    <w:rsid w:val="00C257C3"/>
    <w:rsid w:val="00C25839"/>
    <w:rsid w:val="00C2598E"/>
    <w:rsid w:val="00C259E7"/>
    <w:rsid w:val="00C25BDC"/>
    <w:rsid w:val="00C25DCB"/>
    <w:rsid w:val="00C25E7A"/>
    <w:rsid w:val="00C2607B"/>
    <w:rsid w:val="00C260B6"/>
    <w:rsid w:val="00C2651C"/>
    <w:rsid w:val="00C2661F"/>
    <w:rsid w:val="00C2678B"/>
    <w:rsid w:val="00C26903"/>
    <w:rsid w:val="00C2691D"/>
    <w:rsid w:val="00C26969"/>
    <w:rsid w:val="00C26A51"/>
    <w:rsid w:val="00C26AA5"/>
    <w:rsid w:val="00C26B4A"/>
    <w:rsid w:val="00C26B9E"/>
    <w:rsid w:val="00C26BE9"/>
    <w:rsid w:val="00C26D8C"/>
    <w:rsid w:val="00C26D9A"/>
    <w:rsid w:val="00C26DDB"/>
    <w:rsid w:val="00C26E8A"/>
    <w:rsid w:val="00C27084"/>
    <w:rsid w:val="00C270A9"/>
    <w:rsid w:val="00C270AB"/>
    <w:rsid w:val="00C2710C"/>
    <w:rsid w:val="00C27126"/>
    <w:rsid w:val="00C271AD"/>
    <w:rsid w:val="00C27245"/>
    <w:rsid w:val="00C273A9"/>
    <w:rsid w:val="00C273C5"/>
    <w:rsid w:val="00C27566"/>
    <w:rsid w:val="00C2763D"/>
    <w:rsid w:val="00C2766B"/>
    <w:rsid w:val="00C276DF"/>
    <w:rsid w:val="00C278FD"/>
    <w:rsid w:val="00C2792D"/>
    <w:rsid w:val="00C2794B"/>
    <w:rsid w:val="00C27C55"/>
    <w:rsid w:val="00C27C6A"/>
    <w:rsid w:val="00C27C6E"/>
    <w:rsid w:val="00C27D6F"/>
    <w:rsid w:val="00C27E90"/>
    <w:rsid w:val="00C30046"/>
    <w:rsid w:val="00C30055"/>
    <w:rsid w:val="00C3008E"/>
    <w:rsid w:val="00C3022E"/>
    <w:rsid w:val="00C3024B"/>
    <w:rsid w:val="00C303FC"/>
    <w:rsid w:val="00C3078D"/>
    <w:rsid w:val="00C30820"/>
    <w:rsid w:val="00C3087A"/>
    <w:rsid w:val="00C3097E"/>
    <w:rsid w:val="00C3099E"/>
    <w:rsid w:val="00C30A52"/>
    <w:rsid w:val="00C3100E"/>
    <w:rsid w:val="00C3103A"/>
    <w:rsid w:val="00C313F4"/>
    <w:rsid w:val="00C31493"/>
    <w:rsid w:val="00C314F6"/>
    <w:rsid w:val="00C316F8"/>
    <w:rsid w:val="00C31747"/>
    <w:rsid w:val="00C31959"/>
    <w:rsid w:val="00C31A31"/>
    <w:rsid w:val="00C31AC0"/>
    <w:rsid w:val="00C31C2A"/>
    <w:rsid w:val="00C31D06"/>
    <w:rsid w:val="00C31D9C"/>
    <w:rsid w:val="00C31F4B"/>
    <w:rsid w:val="00C32208"/>
    <w:rsid w:val="00C323DF"/>
    <w:rsid w:val="00C324A1"/>
    <w:rsid w:val="00C324FB"/>
    <w:rsid w:val="00C326D5"/>
    <w:rsid w:val="00C32729"/>
    <w:rsid w:val="00C32870"/>
    <w:rsid w:val="00C328CB"/>
    <w:rsid w:val="00C32A13"/>
    <w:rsid w:val="00C32D48"/>
    <w:rsid w:val="00C32D50"/>
    <w:rsid w:val="00C32DE5"/>
    <w:rsid w:val="00C32F6F"/>
    <w:rsid w:val="00C331F7"/>
    <w:rsid w:val="00C3325D"/>
    <w:rsid w:val="00C33344"/>
    <w:rsid w:val="00C33366"/>
    <w:rsid w:val="00C333F2"/>
    <w:rsid w:val="00C33625"/>
    <w:rsid w:val="00C33871"/>
    <w:rsid w:val="00C338C7"/>
    <w:rsid w:val="00C3397A"/>
    <w:rsid w:val="00C33D0C"/>
    <w:rsid w:val="00C33D4F"/>
    <w:rsid w:val="00C33F51"/>
    <w:rsid w:val="00C33FA6"/>
    <w:rsid w:val="00C3402F"/>
    <w:rsid w:val="00C34110"/>
    <w:rsid w:val="00C342C2"/>
    <w:rsid w:val="00C344EE"/>
    <w:rsid w:val="00C3453C"/>
    <w:rsid w:val="00C348C2"/>
    <w:rsid w:val="00C34AB3"/>
    <w:rsid w:val="00C34B4F"/>
    <w:rsid w:val="00C34C02"/>
    <w:rsid w:val="00C34D15"/>
    <w:rsid w:val="00C34E46"/>
    <w:rsid w:val="00C34EC5"/>
    <w:rsid w:val="00C34ED2"/>
    <w:rsid w:val="00C3512B"/>
    <w:rsid w:val="00C35165"/>
    <w:rsid w:val="00C351BA"/>
    <w:rsid w:val="00C3527B"/>
    <w:rsid w:val="00C3560F"/>
    <w:rsid w:val="00C357DB"/>
    <w:rsid w:val="00C35972"/>
    <w:rsid w:val="00C359F9"/>
    <w:rsid w:val="00C35BD1"/>
    <w:rsid w:val="00C35CE2"/>
    <w:rsid w:val="00C35CE3"/>
    <w:rsid w:val="00C35D4B"/>
    <w:rsid w:val="00C35E46"/>
    <w:rsid w:val="00C35E54"/>
    <w:rsid w:val="00C3601E"/>
    <w:rsid w:val="00C360BE"/>
    <w:rsid w:val="00C3646C"/>
    <w:rsid w:val="00C3647E"/>
    <w:rsid w:val="00C36488"/>
    <w:rsid w:val="00C36559"/>
    <w:rsid w:val="00C367FD"/>
    <w:rsid w:val="00C36822"/>
    <w:rsid w:val="00C368D0"/>
    <w:rsid w:val="00C369A4"/>
    <w:rsid w:val="00C36C30"/>
    <w:rsid w:val="00C36D44"/>
    <w:rsid w:val="00C36F95"/>
    <w:rsid w:val="00C3701E"/>
    <w:rsid w:val="00C37158"/>
    <w:rsid w:val="00C37306"/>
    <w:rsid w:val="00C375B0"/>
    <w:rsid w:val="00C37688"/>
    <w:rsid w:val="00C378AA"/>
    <w:rsid w:val="00C37975"/>
    <w:rsid w:val="00C37A7D"/>
    <w:rsid w:val="00C37AD8"/>
    <w:rsid w:val="00C37B63"/>
    <w:rsid w:val="00C37D03"/>
    <w:rsid w:val="00C37ED1"/>
    <w:rsid w:val="00C37F72"/>
    <w:rsid w:val="00C37FE5"/>
    <w:rsid w:val="00C4024F"/>
    <w:rsid w:val="00C4026B"/>
    <w:rsid w:val="00C40429"/>
    <w:rsid w:val="00C4054D"/>
    <w:rsid w:val="00C406FC"/>
    <w:rsid w:val="00C407A8"/>
    <w:rsid w:val="00C407A9"/>
    <w:rsid w:val="00C407B8"/>
    <w:rsid w:val="00C40988"/>
    <w:rsid w:val="00C40D66"/>
    <w:rsid w:val="00C40E58"/>
    <w:rsid w:val="00C40E6E"/>
    <w:rsid w:val="00C40EDF"/>
    <w:rsid w:val="00C40F98"/>
    <w:rsid w:val="00C411DC"/>
    <w:rsid w:val="00C41237"/>
    <w:rsid w:val="00C412F9"/>
    <w:rsid w:val="00C4136F"/>
    <w:rsid w:val="00C41477"/>
    <w:rsid w:val="00C416FE"/>
    <w:rsid w:val="00C41730"/>
    <w:rsid w:val="00C41B13"/>
    <w:rsid w:val="00C41B53"/>
    <w:rsid w:val="00C41C01"/>
    <w:rsid w:val="00C41C20"/>
    <w:rsid w:val="00C41D56"/>
    <w:rsid w:val="00C41D5D"/>
    <w:rsid w:val="00C41D8B"/>
    <w:rsid w:val="00C41E20"/>
    <w:rsid w:val="00C42001"/>
    <w:rsid w:val="00C42028"/>
    <w:rsid w:val="00C4214E"/>
    <w:rsid w:val="00C421DF"/>
    <w:rsid w:val="00C42240"/>
    <w:rsid w:val="00C42339"/>
    <w:rsid w:val="00C4235F"/>
    <w:rsid w:val="00C42474"/>
    <w:rsid w:val="00C4251C"/>
    <w:rsid w:val="00C42586"/>
    <w:rsid w:val="00C4258C"/>
    <w:rsid w:val="00C426C4"/>
    <w:rsid w:val="00C42868"/>
    <w:rsid w:val="00C42908"/>
    <w:rsid w:val="00C42928"/>
    <w:rsid w:val="00C42DF2"/>
    <w:rsid w:val="00C42ECF"/>
    <w:rsid w:val="00C42F7A"/>
    <w:rsid w:val="00C43098"/>
    <w:rsid w:val="00C4313D"/>
    <w:rsid w:val="00C431B5"/>
    <w:rsid w:val="00C431C0"/>
    <w:rsid w:val="00C432BC"/>
    <w:rsid w:val="00C43401"/>
    <w:rsid w:val="00C43579"/>
    <w:rsid w:val="00C4357D"/>
    <w:rsid w:val="00C43772"/>
    <w:rsid w:val="00C43871"/>
    <w:rsid w:val="00C4387B"/>
    <w:rsid w:val="00C43936"/>
    <w:rsid w:val="00C43CB8"/>
    <w:rsid w:val="00C43E63"/>
    <w:rsid w:val="00C441E1"/>
    <w:rsid w:val="00C44207"/>
    <w:rsid w:val="00C442AD"/>
    <w:rsid w:val="00C443FE"/>
    <w:rsid w:val="00C4444E"/>
    <w:rsid w:val="00C44490"/>
    <w:rsid w:val="00C445AC"/>
    <w:rsid w:val="00C44660"/>
    <w:rsid w:val="00C446BC"/>
    <w:rsid w:val="00C44898"/>
    <w:rsid w:val="00C448E6"/>
    <w:rsid w:val="00C44978"/>
    <w:rsid w:val="00C44BC7"/>
    <w:rsid w:val="00C44C65"/>
    <w:rsid w:val="00C44C9A"/>
    <w:rsid w:val="00C44D74"/>
    <w:rsid w:val="00C44DA6"/>
    <w:rsid w:val="00C44E26"/>
    <w:rsid w:val="00C44EAD"/>
    <w:rsid w:val="00C44EDC"/>
    <w:rsid w:val="00C44FAA"/>
    <w:rsid w:val="00C45024"/>
    <w:rsid w:val="00C45085"/>
    <w:rsid w:val="00C45192"/>
    <w:rsid w:val="00C451E8"/>
    <w:rsid w:val="00C45218"/>
    <w:rsid w:val="00C45520"/>
    <w:rsid w:val="00C4555F"/>
    <w:rsid w:val="00C45708"/>
    <w:rsid w:val="00C4579A"/>
    <w:rsid w:val="00C457E2"/>
    <w:rsid w:val="00C4597A"/>
    <w:rsid w:val="00C459A9"/>
    <w:rsid w:val="00C459BB"/>
    <w:rsid w:val="00C45BFA"/>
    <w:rsid w:val="00C45C7A"/>
    <w:rsid w:val="00C45D78"/>
    <w:rsid w:val="00C45DDD"/>
    <w:rsid w:val="00C45E54"/>
    <w:rsid w:val="00C45EAC"/>
    <w:rsid w:val="00C45EBC"/>
    <w:rsid w:val="00C45FC2"/>
    <w:rsid w:val="00C46143"/>
    <w:rsid w:val="00C46188"/>
    <w:rsid w:val="00C461F2"/>
    <w:rsid w:val="00C46210"/>
    <w:rsid w:val="00C46339"/>
    <w:rsid w:val="00C46433"/>
    <w:rsid w:val="00C46529"/>
    <w:rsid w:val="00C466C2"/>
    <w:rsid w:val="00C46707"/>
    <w:rsid w:val="00C46B38"/>
    <w:rsid w:val="00C46D08"/>
    <w:rsid w:val="00C46F1F"/>
    <w:rsid w:val="00C47106"/>
    <w:rsid w:val="00C471B0"/>
    <w:rsid w:val="00C471BE"/>
    <w:rsid w:val="00C471F0"/>
    <w:rsid w:val="00C4726D"/>
    <w:rsid w:val="00C47383"/>
    <w:rsid w:val="00C47484"/>
    <w:rsid w:val="00C47548"/>
    <w:rsid w:val="00C475D2"/>
    <w:rsid w:val="00C47827"/>
    <w:rsid w:val="00C47C31"/>
    <w:rsid w:val="00C47CC1"/>
    <w:rsid w:val="00C47CE2"/>
    <w:rsid w:val="00C47F22"/>
    <w:rsid w:val="00C50118"/>
    <w:rsid w:val="00C50122"/>
    <w:rsid w:val="00C50197"/>
    <w:rsid w:val="00C5021C"/>
    <w:rsid w:val="00C503F0"/>
    <w:rsid w:val="00C504C9"/>
    <w:rsid w:val="00C505CA"/>
    <w:rsid w:val="00C50904"/>
    <w:rsid w:val="00C50DD8"/>
    <w:rsid w:val="00C50F97"/>
    <w:rsid w:val="00C50FCF"/>
    <w:rsid w:val="00C5119C"/>
    <w:rsid w:val="00C511AE"/>
    <w:rsid w:val="00C512E4"/>
    <w:rsid w:val="00C512F0"/>
    <w:rsid w:val="00C513C2"/>
    <w:rsid w:val="00C514CF"/>
    <w:rsid w:val="00C51537"/>
    <w:rsid w:val="00C516A1"/>
    <w:rsid w:val="00C516DA"/>
    <w:rsid w:val="00C5170F"/>
    <w:rsid w:val="00C51779"/>
    <w:rsid w:val="00C51798"/>
    <w:rsid w:val="00C517E8"/>
    <w:rsid w:val="00C51951"/>
    <w:rsid w:val="00C519A1"/>
    <w:rsid w:val="00C51B98"/>
    <w:rsid w:val="00C51BCE"/>
    <w:rsid w:val="00C51DFD"/>
    <w:rsid w:val="00C51EBC"/>
    <w:rsid w:val="00C51F04"/>
    <w:rsid w:val="00C5211E"/>
    <w:rsid w:val="00C521E4"/>
    <w:rsid w:val="00C52227"/>
    <w:rsid w:val="00C52266"/>
    <w:rsid w:val="00C5237F"/>
    <w:rsid w:val="00C523ED"/>
    <w:rsid w:val="00C52682"/>
    <w:rsid w:val="00C52719"/>
    <w:rsid w:val="00C5273F"/>
    <w:rsid w:val="00C5282B"/>
    <w:rsid w:val="00C5299F"/>
    <w:rsid w:val="00C52C88"/>
    <w:rsid w:val="00C52D35"/>
    <w:rsid w:val="00C52F2A"/>
    <w:rsid w:val="00C5304A"/>
    <w:rsid w:val="00C53154"/>
    <w:rsid w:val="00C53285"/>
    <w:rsid w:val="00C53503"/>
    <w:rsid w:val="00C53567"/>
    <w:rsid w:val="00C535D2"/>
    <w:rsid w:val="00C53874"/>
    <w:rsid w:val="00C53891"/>
    <w:rsid w:val="00C539C6"/>
    <w:rsid w:val="00C53B1D"/>
    <w:rsid w:val="00C53CA3"/>
    <w:rsid w:val="00C53CF9"/>
    <w:rsid w:val="00C53DC7"/>
    <w:rsid w:val="00C53E15"/>
    <w:rsid w:val="00C53FE9"/>
    <w:rsid w:val="00C54172"/>
    <w:rsid w:val="00C54318"/>
    <w:rsid w:val="00C54569"/>
    <w:rsid w:val="00C54605"/>
    <w:rsid w:val="00C547AF"/>
    <w:rsid w:val="00C54ABE"/>
    <w:rsid w:val="00C54B16"/>
    <w:rsid w:val="00C54BA8"/>
    <w:rsid w:val="00C54D0E"/>
    <w:rsid w:val="00C54E20"/>
    <w:rsid w:val="00C54F06"/>
    <w:rsid w:val="00C54F6F"/>
    <w:rsid w:val="00C54F77"/>
    <w:rsid w:val="00C55221"/>
    <w:rsid w:val="00C552B6"/>
    <w:rsid w:val="00C5547A"/>
    <w:rsid w:val="00C55760"/>
    <w:rsid w:val="00C557D6"/>
    <w:rsid w:val="00C55A48"/>
    <w:rsid w:val="00C55A5F"/>
    <w:rsid w:val="00C55AEB"/>
    <w:rsid w:val="00C55B7D"/>
    <w:rsid w:val="00C55C05"/>
    <w:rsid w:val="00C55CED"/>
    <w:rsid w:val="00C55CF2"/>
    <w:rsid w:val="00C5603C"/>
    <w:rsid w:val="00C561B6"/>
    <w:rsid w:val="00C561FD"/>
    <w:rsid w:val="00C562CB"/>
    <w:rsid w:val="00C563F7"/>
    <w:rsid w:val="00C56419"/>
    <w:rsid w:val="00C5652B"/>
    <w:rsid w:val="00C567C3"/>
    <w:rsid w:val="00C568BC"/>
    <w:rsid w:val="00C568ED"/>
    <w:rsid w:val="00C569B7"/>
    <w:rsid w:val="00C569BB"/>
    <w:rsid w:val="00C56C28"/>
    <w:rsid w:val="00C56FD0"/>
    <w:rsid w:val="00C57021"/>
    <w:rsid w:val="00C5704F"/>
    <w:rsid w:val="00C571DE"/>
    <w:rsid w:val="00C57277"/>
    <w:rsid w:val="00C57299"/>
    <w:rsid w:val="00C572DF"/>
    <w:rsid w:val="00C573B6"/>
    <w:rsid w:val="00C57696"/>
    <w:rsid w:val="00C576AF"/>
    <w:rsid w:val="00C57872"/>
    <w:rsid w:val="00C57892"/>
    <w:rsid w:val="00C57940"/>
    <w:rsid w:val="00C57A9F"/>
    <w:rsid w:val="00C57AB4"/>
    <w:rsid w:val="00C57B9E"/>
    <w:rsid w:val="00C57C09"/>
    <w:rsid w:val="00C57D1F"/>
    <w:rsid w:val="00C57E02"/>
    <w:rsid w:val="00C57E12"/>
    <w:rsid w:val="00C57E5D"/>
    <w:rsid w:val="00C57FA1"/>
    <w:rsid w:val="00C6002F"/>
    <w:rsid w:val="00C60169"/>
    <w:rsid w:val="00C6037B"/>
    <w:rsid w:val="00C60430"/>
    <w:rsid w:val="00C60463"/>
    <w:rsid w:val="00C6057A"/>
    <w:rsid w:val="00C608B2"/>
    <w:rsid w:val="00C60AD6"/>
    <w:rsid w:val="00C60AFA"/>
    <w:rsid w:val="00C60CB2"/>
    <w:rsid w:val="00C60D4D"/>
    <w:rsid w:val="00C60ED4"/>
    <w:rsid w:val="00C60F89"/>
    <w:rsid w:val="00C611E2"/>
    <w:rsid w:val="00C6136A"/>
    <w:rsid w:val="00C6147E"/>
    <w:rsid w:val="00C6180B"/>
    <w:rsid w:val="00C61864"/>
    <w:rsid w:val="00C61994"/>
    <w:rsid w:val="00C619E2"/>
    <w:rsid w:val="00C61AE5"/>
    <w:rsid w:val="00C61C8B"/>
    <w:rsid w:val="00C61CAF"/>
    <w:rsid w:val="00C61E7F"/>
    <w:rsid w:val="00C61F31"/>
    <w:rsid w:val="00C61F4A"/>
    <w:rsid w:val="00C61FD7"/>
    <w:rsid w:val="00C61FE3"/>
    <w:rsid w:val="00C61FEF"/>
    <w:rsid w:val="00C62093"/>
    <w:rsid w:val="00C62100"/>
    <w:rsid w:val="00C6228F"/>
    <w:rsid w:val="00C6238A"/>
    <w:rsid w:val="00C62484"/>
    <w:rsid w:val="00C625C0"/>
    <w:rsid w:val="00C62624"/>
    <w:rsid w:val="00C6264D"/>
    <w:rsid w:val="00C62691"/>
    <w:rsid w:val="00C6286F"/>
    <w:rsid w:val="00C62A55"/>
    <w:rsid w:val="00C62B55"/>
    <w:rsid w:val="00C62B99"/>
    <w:rsid w:val="00C62D2D"/>
    <w:rsid w:val="00C62DEB"/>
    <w:rsid w:val="00C62ECB"/>
    <w:rsid w:val="00C62EF8"/>
    <w:rsid w:val="00C62FD9"/>
    <w:rsid w:val="00C6303F"/>
    <w:rsid w:val="00C631B0"/>
    <w:rsid w:val="00C631C1"/>
    <w:rsid w:val="00C63266"/>
    <w:rsid w:val="00C63325"/>
    <w:rsid w:val="00C63333"/>
    <w:rsid w:val="00C63480"/>
    <w:rsid w:val="00C634A2"/>
    <w:rsid w:val="00C635ED"/>
    <w:rsid w:val="00C63706"/>
    <w:rsid w:val="00C637DF"/>
    <w:rsid w:val="00C63900"/>
    <w:rsid w:val="00C63CE3"/>
    <w:rsid w:val="00C63E5D"/>
    <w:rsid w:val="00C63E64"/>
    <w:rsid w:val="00C6401E"/>
    <w:rsid w:val="00C64086"/>
    <w:rsid w:val="00C64096"/>
    <w:rsid w:val="00C6409A"/>
    <w:rsid w:val="00C643C5"/>
    <w:rsid w:val="00C644A3"/>
    <w:rsid w:val="00C645F9"/>
    <w:rsid w:val="00C64622"/>
    <w:rsid w:val="00C64694"/>
    <w:rsid w:val="00C646DD"/>
    <w:rsid w:val="00C646F6"/>
    <w:rsid w:val="00C647EF"/>
    <w:rsid w:val="00C647F5"/>
    <w:rsid w:val="00C6489C"/>
    <w:rsid w:val="00C64A05"/>
    <w:rsid w:val="00C64A36"/>
    <w:rsid w:val="00C64BD7"/>
    <w:rsid w:val="00C64C53"/>
    <w:rsid w:val="00C64DB8"/>
    <w:rsid w:val="00C65060"/>
    <w:rsid w:val="00C653A7"/>
    <w:rsid w:val="00C653AE"/>
    <w:rsid w:val="00C65535"/>
    <w:rsid w:val="00C65537"/>
    <w:rsid w:val="00C6553D"/>
    <w:rsid w:val="00C655AF"/>
    <w:rsid w:val="00C65A85"/>
    <w:rsid w:val="00C65CA4"/>
    <w:rsid w:val="00C65E40"/>
    <w:rsid w:val="00C66072"/>
    <w:rsid w:val="00C66129"/>
    <w:rsid w:val="00C66348"/>
    <w:rsid w:val="00C6636E"/>
    <w:rsid w:val="00C664BA"/>
    <w:rsid w:val="00C66500"/>
    <w:rsid w:val="00C666D3"/>
    <w:rsid w:val="00C66C0E"/>
    <w:rsid w:val="00C66C39"/>
    <w:rsid w:val="00C66C6E"/>
    <w:rsid w:val="00C66FC1"/>
    <w:rsid w:val="00C66FF7"/>
    <w:rsid w:val="00C6707E"/>
    <w:rsid w:val="00C671B1"/>
    <w:rsid w:val="00C67225"/>
    <w:rsid w:val="00C672A9"/>
    <w:rsid w:val="00C672D5"/>
    <w:rsid w:val="00C67362"/>
    <w:rsid w:val="00C675CC"/>
    <w:rsid w:val="00C67688"/>
    <w:rsid w:val="00C6769B"/>
    <w:rsid w:val="00C6775E"/>
    <w:rsid w:val="00C677D0"/>
    <w:rsid w:val="00C677F7"/>
    <w:rsid w:val="00C67833"/>
    <w:rsid w:val="00C67871"/>
    <w:rsid w:val="00C6789B"/>
    <w:rsid w:val="00C6794D"/>
    <w:rsid w:val="00C67E26"/>
    <w:rsid w:val="00C7001A"/>
    <w:rsid w:val="00C70357"/>
    <w:rsid w:val="00C70384"/>
    <w:rsid w:val="00C703E3"/>
    <w:rsid w:val="00C703FC"/>
    <w:rsid w:val="00C7040D"/>
    <w:rsid w:val="00C70495"/>
    <w:rsid w:val="00C704E7"/>
    <w:rsid w:val="00C7085F"/>
    <w:rsid w:val="00C709AD"/>
    <w:rsid w:val="00C70A79"/>
    <w:rsid w:val="00C70B00"/>
    <w:rsid w:val="00C70B02"/>
    <w:rsid w:val="00C70D0C"/>
    <w:rsid w:val="00C70DAE"/>
    <w:rsid w:val="00C70F80"/>
    <w:rsid w:val="00C711AC"/>
    <w:rsid w:val="00C7120B"/>
    <w:rsid w:val="00C71221"/>
    <w:rsid w:val="00C71235"/>
    <w:rsid w:val="00C712E7"/>
    <w:rsid w:val="00C71531"/>
    <w:rsid w:val="00C71538"/>
    <w:rsid w:val="00C7160C"/>
    <w:rsid w:val="00C716E2"/>
    <w:rsid w:val="00C71754"/>
    <w:rsid w:val="00C717F6"/>
    <w:rsid w:val="00C71885"/>
    <w:rsid w:val="00C71966"/>
    <w:rsid w:val="00C71A87"/>
    <w:rsid w:val="00C71AC6"/>
    <w:rsid w:val="00C71B7F"/>
    <w:rsid w:val="00C71C0E"/>
    <w:rsid w:val="00C71DA7"/>
    <w:rsid w:val="00C71E2A"/>
    <w:rsid w:val="00C71F19"/>
    <w:rsid w:val="00C71F64"/>
    <w:rsid w:val="00C72069"/>
    <w:rsid w:val="00C72218"/>
    <w:rsid w:val="00C722D2"/>
    <w:rsid w:val="00C725AF"/>
    <w:rsid w:val="00C7263F"/>
    <w:rsid w:val="00C726A2"/>
    <w:rsid w:val="00C727F9"/>
    <w:rsid w:val="00C72876"/>
    <w:rsid w:val="00C72C8F"/>
    <w:rsid w:val="00C72CAB"/>
    <w:rsid w:val="00C72CED"/>
    <w:rsid w:val="00C72E5E"/>
    <w:rsid w:val="00C72E60"/>
    <w:rsid w:val="00C72F6A"/>
    <w:rsid w:val="00C72F7C"/>
    <w:rsid w:val="00C73135"/>
    <w:rsid w:val="00C7313C"/>
    <w:rsid w:val="00C73346"/>
    <w:rsid w:val="00C73357"/>
    <w:rsid w:val="00C733A8"/>
    <w:rsid w:val="00C73451"/>
    <w:rsid w:val="00C735FB"/>
    <w:rsid w:val="00C73610"/>
    <w:rsid w:val="00C737FD"/>
    <w:rsid w:val="00C738D5"/>
    <w:rsid w:val="00C738D8"/>
    <w:rsid w:val="00C7390E"/>
    <w:rsid w:val="00C73AC9"/>
    <w:rsid w:val="00C73AFB"/>
    <w:rsid w:val="00C73B0F"/>
    <w:rsid w:val="00C73C45"/>
    <w:rsid w:val="00C73F0A"/>
    <w:rsid w:val="00C73F25"/>
    <w:rsid w:val="00C74157"/>
    <w:rsid w:val="00C7416F"/>
    <w:rsid w:val="00C74253"/>
    <w:rsid w:val="00C744CE"/>
    <w:rsid w:val="00C744E4"/>
    <w:rsid w:val="00C7457C"/>
    <w:rsid w:val="00C74741"/>
    <w:rsid w:val="00C74803"/>
    <w:rsid w:val="00C74964"/>
    <w:rsid w:val="00C74B63"/>
    <w:rsid w:val="00C74C54"/>
    <w:rsid w:val="00C74C83"/>
    <w:rsid w:val="00C74DB2"/>
    <w:rsid w:val="00C74E92"/>
    <w:rsid w:val="00C74F54"/>
    <w:rsid w:val="00C75162"/>
    <w:rsid w:val="00C75228"/>
    <w:rsid w:val="00C752BC"/>
    <w:rsid w:val="00C753F1"/>
    <w:rsid w:val="00C755A2"/>
    <w:rsid w:val="00C7561A"/>
    <w:rsid w:val="00C756B3"/>
    <w:rsid w:val="00C756D0"/>
    <w:rsid w:val="00C75799"/>
    <w:rsid w:val="00C7588F"/>
    <w:rsid w:val="00C75A0E"/>
    <w:rsid w:val="00C75A29"/>
    <w:rsid w:val="00C75A77"/>
    <w:rsid w:val="00C75D19"/>
    <w:rsid w:val="00C75D56"/>
    <w:rsid w:val="00C75DFA"/>
    <w:rsid w:val="00C75E19"/>
    <w:rsid w:val="00C75E9B"/>
    <w:rsid w:val="00C760D7"/>
    <w:rsid w:val="00C76166"/>
    <w:rsid w:val="00C76217"/>
    <w:rsid w:val="00C76257"/>
    <w:rsid w:val="00C765D8"/>
    <w:rsid w:val="00C766D4"/>
    <w:rsid w:val="00C76BB2"/>
    <w:rsid w:val="00C76BEA"/>
    <w:rsid w:val="00C76C0B"/>
    <w:rsid w:val="00C76DE1"/>
    <w:rsid w:val="00C76E23"/>
    <w:rsid w:val="00C76F7F"/>
    <w:rsid w:val="00C76F94"/>
    <w:rsid w:val="00C76FB4"/>
    <w:rsid w:val="00C770A2"/>
    <w:rsid w:val="00C770F4"/>
    <w:rsid w:val="00C772BE"/>
    <w:rsid w:val="00C77341"/>
    <w:rsid w:val="00C773FF"/>
    <w:rsid w:val="00C77460"/>
    <w:rsid w:val="00C77670"/>
    <w:rsid w:val="00C7780C"/>
    <w:rsid w:val="00C7797A"/>
    <w:rsid w:val="00C77BC5"/>
    <w:rsid w:val="00C77D5B"/>
    <w:rsid w:val="00C80019"/>
    <w:rsid w:val="00C800F1"/>
    <w:rsid w:val="00C8018B"/>
    <w:rsid w:val="00C801A7"/>
    <w:rsid w:val="00C801B2"/>
    <w:rsid w:val="00C80381"/>
    <w:rsid w:val="00C80633"/>
    <w:rsid w:val="00C80688"/>
    <w:rsid w:val="00C80771"/>
    <w:rsid w:val="00C80804"/>
    <w:rsid w:val="00C808D0"/>
    <w:rsid w:val="00C809BB"/>
    <w:rsid w:val="00C809FE"/>
    <w:rsid w:val="00C80A08"/>
    <w:rsid w:val="00C80A1A"/>
    <w:rsid w:val="00C80B81"/>
    <w:rsid w:val="00C80B9D"/>
    <w:rsid w:val="00C80BE5"/>
    <w:rsid w:val="00C80D36"/>
    <w:rsid w:val="00C80E2F"/>
    <w:rsid w:val="00C81112"/>
    <w:rsid w:val="00C8117E"/>
    <w:rsid w:val="00C81217"/>
    <w:rsid w:val="00C81372"/>
    <w:rsid w:val="00C81394"/>
    <w:rsid w:val="00C81399"/>
    <w:rsid w:val="00C813AE"/>
    <w:rsid w:val="00C814A4"/>
    <w:rsid w:val="00C81519"/>
    <w:rsid w:val="00C81603"/>
    <w:rsid w:val="00C8183F"/>
    <w:rsid w:val="00C81902"/>
    <w:rsid w:val="00C81B5E"/>
    <w:rsid w:val="00C81BC0"/>
    <w:rsid w:val="00C81CD6"/>
    <w:rsid w:val="00C81E83"/>
    <w:rsid w:val="00C81EDD"/>
    <w:rsid w:val="00C81FEC"/>
    <w:rsid w:val="00C82139"/>
    <w:rsid w:val="00C822CA"/>
    <w:rsid w:val="00C82340"/>
    <w:rsid w:val="00C82522"/>
    <w:rsid w:val="00C825BB"/>
    <w:rsid w:val="00C825E6"/>
    <w:rsid w:val="00C82634"/>
    <w:rsid w:val="00C82767"/>
    <w:rsid w:val="00C82918"/>
    <w:rsid w:val="00C82ABE"/>
    <w:rsid w:val="00C82C8A"/>
    <w:rsid w:val="00C82D9E"/>
    <w:rsid w:val="00C82DA7"/>
    <w:rsid w:val="00C82E5E"/>
    <w:rsid w:val="00C82F08"/>
    <w:rsid w:val="00C83112"/>
    <w:rsid w:val="00C8339A"/>
    <w:rsid w:val="00C833D7"/>
    <w:rsid w:val="00C83474"/>
    <w:rsid w:val="00C834C3"/>
    <w:rsid w:val="00C835D8"/>
    <w:rsid w:val="00C835E9"/>
    <w:rsid w:val="00C83805"/>
    <w:rsid w:val="00C8397D"/>
    <w:rsid w:val="00C83CDF"/>
    <w:rsid w:val="00C83D05"/>
    <w:rsid w:val="00C83F26"/>
    <w:rsid w:val="00C84112"/>
    <w:rsid w:val="00C84130"/>
    <w:rsid w:val="00C843BB"/>
    <w:rsid w:val="00C847A7"/>
    <w:rsid w:val="00C84903"/>
    <w:rsid w:val="00C84E69"/>
    <w:rsid w:val="00C84E78"/>
    <w:rsid w:val="00C850CE"/>
    <w:rsid w:val="00C850F5"/>
    <w:rsid w:val="00C851CB"/>
    <w:rsid w:val="00C85236"/>
    <w:rsid w:val="00C85350"/>
    <w:rsid w:val="00C8535A"/>
    <w:rsid w:val="00C85501"/>
    <w:rsid w:val="00C85545"/>
    <w:rsid w:val="00C855FC"/>
    <w:rsid w:val="00C85762"/>
    <w:rsid w:val="00C8588B"/>
    <w:rsid w:val="00C858AA"/>
    <w:rsid w:val="00C85A55"/>
    <w:rsid w:val="00C85AC1"/>
    <w:rsid w:val="00C85B96"/>
    <w:rsid w:val="00C85BD1"/>
    <w:rsid w:val="00C85D76"/>
    <w:rsid w:val="00C85DA9"/>
    <w:rsid w:val="00C85E2A"/>
    <w:rsid w:val="00C85F35"/>
    <w:rsid w:val="00C860F8"/>
    <w:rsid w:val="00C86135"/>
    <w:rsid w:val="00C861AE"/>
    <w:rsid w:val="00C86202"/>
    <w:rsid w:val="00C862A2"/>
    <w:rsid w:val="00C863F4"/>
    <w:rsid w:val="00C864B4"/>
    <w:rsid w:val="00C86502"/>
    <w:rsid w:val="00C86551"/>
    <w:rsid w:val="00C865AE"/>
    <w:rsid w:val="00C865EB"/>
    <w:rsid w:val="00C86819"/>
    <w:rsid w:val="00C8690C"/>
    <w:rsid w:val="00C86A77"/>
    <w:rsid w:val="00C86A8A"/>
    <w:rsid w:val="00C86B29"/>
    <w:rsid w:val="00C86BF2"/>
    <w:rsid w:val="00C86D23"/>
    <w:rsid w:val="00C86DC7"/>
    <w:rsid w:val="00C86FAB"/>
    <w:rsid w:val="00C87011"/>
    <w:rsid w:val="00C87040"/>
    <w:rsid w:val="00C87042"/>
    <w:rsid w:val="00C87091"/>
    <w:rsid w:val="00C870BC"/>
    <w:rsid w:val="00C87137"/>
    <w:rsid w:val="00C871AC"/>
    <w:rsid w:val="00C871C0"/>
    <w:rsid w:val="00C871C1"/>
    <w:rsid w:val="00C87246"/>
    <w:rsid w:val="00C8726C"/>
    <w:rsid w:val="00C872A4"/>
    <w:rsid w:val="00C872E7"/>
    <w:rsid w:val="00C8730A"/>
    <w:rsid w:val="00C87861"/>
    <w:rsid w:val="00C878EA"/>
    <w:rsid w:val="00C87908"/>
    <w:rsid w:val="00C879E2"/>
    <w:rsid w:val="00C87A70"/>
    <w:rsid w:val="00C87A8E"/>
    <w:rsid w:val="00C87BEF"/>
    <w:rsid w:val="00C87BF7"/>
    <w:rsid w:val="00C87C30"/>
    <w:rsid w:val="00C87CD8"/>
    <w:rsid w:val="00C87D6A"/>
    <w:rsid w:val="00C87D6F"/>
    <w:rsid w:val="00C87DC9"/>
    <w:rsid w:val="00C87EC3"/>
    <w:rsid w:val="00C90061"/>
    <w:rsid w:val="00C900BA"/>
    <w:rsid w:val="00C90140"/>
    <w:rsid w:val="00C90202"/>
    <w:rsid w:val="00C903BA"/>
    <w:rsid w:val="00C903E8"/>
    <w:rsid w:val="00C9051A"/>
    <w:rsid w:val="00C9084F"/>
    <w:rsid w:val="00C90872"/>
    <w:rsid w:val="00C90A7F"/>
    <w:rsid w:val="00C90C4C"/>
    <w:rsid w:val="00C90CC5"/>
    <w:rsid w:val="00C90E17"/>
    <w:rsid w:val="00C90E67"/>
    <w:rsid w:val="00C91064"/>
    <w:rsid w:val="00C9128A"/>
    <w:rsid w:val="00C9129B"/>
    <w:rsid w:val="00C912B0"/>
    <w:rsid w:val="00C912EE"/>
    <w:rsid w:val="00C91346"/>
    <w:rsid w:val="00C913A9"/>
    <w:rsid w:val="00C91543"/>
    <w:rsid w:val="00C916EC"/>
    <w:rsid w:val="00C916ED"/>
    <w:rsid w:val="00C9177E"/>
    <w:rsid w:val="00C91916"/>
    <w:rsid w:val="00C91C03"/>
    <w:rsid w:val="00C91D0F"/>
    <w:rsid w:val="00C91F13"/>
    <w:rsid w:val="00C91F5C"/>
    <w:rsid w:val="00C92161"/>
    <w:rsid w:val="00C9242E"/>
    <w:rsid w:val="00C92436"/>
    <w:rsid w:val="00C9257A"/>
    <w:rsid w:val="00C92715"/>
    <w:rsid w:val="00C9274D"/>
    <w:rsid w:val="00C9285D"/>
    <w:rsid w:val="00C928A9"/>
    <w:rsid w:val="00C92979"/>
    <w:rsid w:val="00C92C67"/>
    <w:rsid w:val="00C92D01"/>
    <w:rsid w:val="00C92E03"/>
    <w:rsid w:val="00C92FCF"/>
    <w:rsid w:val="00C93118"/>
    <w:rsid w:val="00C9318C"/>
    <w:rsid w:val="00C9321A"/>
    <w:rsid w:val="00C93238"/>
    <w:rsid w:val="00C93274"/>
    <w:rsid w:val="00C9350E"/>
    <w:rsid w:val="00C9357E"/>
    <w:rsid w:val="00C938C1"/>
    <w:rsid w:val="00C93943"/>
    <w:rsid w:val="00C93A6C"/>
    <w:rsid w:val="00C93A92"/>
    <w:rsid w:val="00C93B30"/>
    <w:rsid w:val="00C93C35"/>
    <w:rsid w:val="00C93E8A"/>
    <w:rsid w:val="00C93F36"/>
    <w:rsid w:val="00C93FE1"/>
    <w:rsid w:val="00C9420C"/>
    <w:rsid w:val="00C94307"/>
    <w:rsid w:val="00C94377"/>
    <w:rsid w:val="00C949D1"/>
    <w:rsid w:val="00C94A31"/>
    <w:rsid w:val="00C94BBE"/>
    <w:rsid w:val="00C94CB1"/>
    <w:rsid w:val="00C94E8B"/>
    <w:rsid w:val="00C95005"/>
    <w:rsid w:val="00C950AF"/>
    <w:rsid w:val="00C951F6"/>
    <w:rsid w:val="00C95208"/>
    <w:rsid w:val="00C9522A"/>
    <w:rsid w:val="00C9537B"/>
    <w:rsid w:val="00C95485"/>
    <w:rsid w:val="00C9548E"/>
    <w:rsid w:val="00C9555A"/>
    <w:rsid w:val="00C955C1"/>
    <w:rsid w:val="00C95AA2"/>
    <w:rsid w:val="00C95AA4"/>
    <w:rsid w:val="00C95AC3"/>
    <w:rsid w:val="00C95B77"/>
    <w:rsid w:val="00C95BDF"/>
    <w:rsid w:val="00C95CC0"/>
    <w:rsid w:val="00C960E4"/>
    <w:rsid w:val="00C9646F"/>
    <w:rsid w:val="00C96496"/>
    <w:rsid w:val="00C96702"/>
    <w:rsid w:val="00C967AB"/>
    <w:rsid w:val="00C96897"/>
    <w:rsid w:val="00C96D8D"/>
    <w:rsid w:val="00C97175"/>
    <w:rsid w:val="00C971AE"/>
    <w:rsid w:val="00C97262"/>
    <w:rsid w:val="00C972AC"/>
    <w:rsid w:val="00C97386"/>
    <w:rsid w:val="00C973B3"/>
    <w:rsid w:val="00C97418"/>
    <w:rsid w:val="00C97431"/>
    <w:rsid w:val="00C97568"/>
    <w:rsid w:val="00C97604"/>
    <w:rsid w:val="00C97633"/>
    <w:rsid w:val="00C97768"/>
    <w:rsid w:val="00C9786E"/>
    <w:rsid w:val="00C97A46"/>
    <w:rsid w:val="00C97BC8"/>
    <w:rsid w:val="00C97C4E"/>
    <w:rsid w:val="00C97C55"/>
    <w:rsid w:val="00C97EA8"/>
    <w:rsid w:val="00C97EEC"/>
    <w:rsid w:val="00C97F2E"/>
    <w:rsid w:val="00C97F7C"/>
    <w:rsid w:val="00CA0016"/>
    <w:rsid w:val="00CA0541"/>
    <w:rsid w:val="00CA05F2"/>
    <w:rsid w:val="00CA066F"/>
    <w:rsid w:val="00CA0718"/>
    <w:rsid w:val="00CA0721"/>
    <w:rsid w:val="00CA0753"/>
    <w:rsid w:val="00CA075C"/>
    <w:rsid w:val="00CA07CC"/>
    <w:rsid w:val="00CA080D"/>
    <w:rsid w:val="00CA08B4"/>
    <w:rsid w:val="00CA090F"/>
    <w:rsid w:val="00CA0ABD"/>
    <w:rsid w:val="00CA0CBE"/>
    <w:rsid w:val="00CA0E68"/>
    <w:rsid w:val="00CA0E9A"/>
    <w:rsid w:val="00CA0F0B"/>
    <w:rsid w:val="00CA1236"/>
    <w:rsid w:val="00CA1342"/>
    <w:rsid w:val="00CA13D5"/>
    <w:rsid w:val="00CA146C"/>
    <w:rsid w:val="00CA15B9"/>
    <w:rsid w:val="00CA15D9"/>
    <w:rsid w:val="00CA15EE"/>
    <w:rsid w:val="00CA1814"/>
    <w:rsid w:val="00CA1867"/>
    <w:rsid w:val="00CA18D6"/>
    <w:rsid w:val="00CA1972"/>
    <w:rsid w:val="00CA19F1"/>
    <w:rsid w:val="00CA1ACF"/>
    <w:rsid w:val="00CA1BC1"/>
    <w:rsid w:val="00CA1C12"/>
    <w:rsid w:val="00CA1D48"/>
    <w:rsid w:val="00CA1D56"/>
    <w:rsid w:val="00CA1E95"/>
    <w:rsid w:val="00CA1F3D"/>
    <w:rsid w:val="00CA24B0"/>
    <w:rsid w:val="00CA263F"/>
    <w:rsid w:val="00CA2683"/>
    <w:rsid w:val="00CA26B8"/>
    <w:rsid w:val="00CA27B8"/>
    <w:rsid w:val="00CA286E"/>
    <w:rsid w:val="00CA289B"/>
    <w:rsid w:val="00CA28C9"/>
    <w:rsid w:val="00CA29BC"/>
    <w:rsid w:val="00CA2C49"/>
    <w:rsid w:val="00CA2D0B"/>
    <w:rsid w:val="00CA2D16"/>
    <w:rsid w:val="00CA2D67"/>
    <w:rsid w:val="00CA2E61"/>
    <w:rsid w:val="00CA2E6B"/>
    <w:rsid w:val="00CA2FE2"/>
    <w:rsid w:val="00CA3013"/>
    <w:rsid w:val="00CA3018"/>
    <w:rsid w:val="00CA307C"/>
    <w:rsid w:val="00CA3099"/>
    <w:rsid w:val="00CA30EA"/>
    <w:rsid w:val="00CA3106"/>
    <w:rsid w:val="00CA339D"/>
    <w:rsid w:val="00CA33EA"/>
    <w:rsid w:val="00CA33EB"/>
    <w:rsid w:val="00CA3554"/>
    <w:rsid w:val="00CA35DA"/>
    <w:rsid w:val="00CA367F"/>
    <w:rsid w:val="00CA375A"/>
    <w:rsid w:val="00CA3785"/>
    <w:rsid w:val="00CA3798"/>
    <w:rsid w:val="00CA37D2"/>
    <w:rsid w:val="00CA381C"/>
    <w:rsid w:val="00CA3843"/>
    <w:rsid w:val="00CA3845"/>
    <w:rsid w:val="00CA3883"/>
    <w:rsid w:val="00CA3A0B"/>
    <w:rsid w:val="00CA3D0C"/>
    <w:rsid w:val="00CA3E2C"/>
    <w:rsid w:val="00CA3ECB"/>
    <w:rsid w:val="00CA3F2D"/>
    <w:rsid w:val="00CA4003"/>
    <w:rsid w:val="00CA401B"/>
    <w:rsid w:val="00CA4146"/>
    <w:rsid w:val="00CA41F5"/>
    <w:rsid w:val="00CA425A"/>
    <w:rsid w:val="00CA4280"/>
    <w:rsid w:val="00CA42B2"/>
    <w:rsid w:val="00CA4335"/>
    <w:rsid w:val="00CA43E9"/>
    <w:rsid w:val="00CA461A"/>
    <w:rsid w:val="00CA498C"/>
    <w:rsid w:val="00CA4BEC"/>
    <w:rsid w:val="00CA4DBA"/>
    <w:rsid w:val="00CA4DD5"/>
    <w:rsid w:val="00CA4E2C"/>
    <w:rsid w:val="00CA4EB8"/>
    <w:rsid w:val="00CA4FEA"/>
    <w:rsid w:val="00CA5143"/>
    <w:rsid w:val="00CA5144"/>
    <w:rsid w:val="00CA516E"/>
    <w:rsid w:val="00CA5309"/>
    <w:rsid w:val="00CA55A5"/>
    <w:rsid w:val="00CA5743"/>
    <w:rsid w:val="00CA58E6"/>
    <w:rsid w:val="00CA5938"/>
    <w:rsid w:val="00CA599A"/>
    <w:rsid w:val="00CA5A00"/>
    <w:rsid w:val="00CA5E13"/>
    <w:rsid w:val="00CA5F0C"/>
    <w:rsid w:val="00CA5F17"/>
    <w:rsid w:val="00CA605C"/>
    <w:rsid w:val="00CA6099"/>
    <w:rsid w:val="00CA623A"/>
    <w:rsid w:val="00CA6286"/>
    <w:rsid w:val="00CA6426"/>
    <w:rsid w:val="00CA65FB"/>
    <w:rsid w:val="00CA66EB"/>
    <w:rsid w:val="00CA69AC"/>
    <w:rsid w:val="00CA6BAF"/>
    <w:rsid w:val="00CA6C50"/>
    <w:rsid w:val="00CA6CD9"/>
    <w:rsid w:val="00CA6CE4"/>
    <w:rsid w:val="00CA6CF2"/>
    <w:rsid w:val="00CA6D8E"/>
    <w:rsid w:val="00CA6DFC"/>
    <w:rsid w:val="00CA6E7D"/>
    <w:rsid w:val="00CA6F14"/>
    <w:rsid w:val="00CA6F36"/>
    <w:rsid w:val="00CA725E"/>
    <w:rsid w:val="00CA72AB"/>
    <w:rsid w:val="00CA73D5"/>
    <w:rsid w:val="00CA742D"/>
    <w:rsid w:val="00CA74AC"/>
    <w:rsid w:val="00CA75DB"/>
    <w:rsid w:val="00CA7852"/>
    <w:rsid w:val="00CA79D9"/>
    <w:rsid w:val="00CA7B02"/>
    <w:rsid w:val="00CA7B89"/>
    <w:rsid w:val="00CA7DFA"/>
    <w:rsid w:val="00CA7EF6"/>
    <w:rsid w:val="00CA7F28"/>
    <w:rsid w:val="00CA7FB3"/>
    <w:rsid w:val="00CB0061"/>
    <w:rsid w:val="00CB00B0"/>
    <w:rsid w:val="00CB0146"/>
    <w:rsid w:val="00CB01CC"/>
    <w:rsid w:val="00CB0217"/>
    <w:rsid w:val="00CB02E1"/>
    <w:rsid w:val="00CB02E8"/>
    <w:rsid w:val="00CB0353"/>
    <w:rsid w:val="00CB035D"/>
    <w:rsid w:val="00CB0508"/>
    <w:rsid w:val="00CB050F"/>
    <w:rsid w:val="00CB0A43"/>
    <w:rsid w:val="00CB0B4C"/>
    <w:rsid w:val="00CB0C69"/>
    <w:rsid w:val="00CB13C2"/>
    <w:rsid w:val="00CB146D"/>
    <w:rsid w:val="00CB1482"/>
    <w:rsid w:val="00CB1527"/>
    <w:rsid w:val="00CB1696"/>
    <w:rsid w:val="00CB1765"/>
    <w:rsid w:val="00CB17AF"/>
    <w:rsid w:val="00CB180E"/>
    <w:rsid w:val="00CB181C"/>
    <w:rsid w:val="00CB1A6F"/>
    <w:rsid w:val="00CB1E03"/>
    <w:rsid w:val="00CB1E67"/>
    <w:rsid w:val="00CB1F9B"/>
    <w:rsid w:val="00CB2093"/>
    <w:rsid w:val="00CB20E3"/>
    <w:rsid w:val="00CB214F"/>
    <w:rsid w:val="00CB2287"/>
    <w:rsid w:val="00CB2339"/>
    <w:rsid w:val="00CB2753"/>
    <w:rsid w:val="00CB28D8"/>
    <w:rsid w:val="00CB297E"/>
    <w:rsid w:val="00CB2982"/>
    <w:rsid w:val="00CB2B67"/>
    <w:rsid w:val="00CB2B9E"/>
    <w:rsid w:val="00CB2BA0"/>
    <w:rsid w:val="00CB2CE8"/>
    <w:rsid w:val="00CB2F0A"/>
    <w:rsid w:val="00CB2FE1"/>
    <w:rsid w:val="00CB2FEC"/>
    <w:rsid w:val="00CB3072"/>
    <w:rsid w:val="00CB31F6"/>
    <w:rsid w:val="00CB320A"/>
    <w:rsid w:val="00CB3309"/>
    <w:rsid w:val="00CB33FE"/>
    <w:rsid w:val="00CB3685"/>
    <w:rsid w:val="00CB3738"/>
    <w:rsid w:val="00CB384D"/>
    <w:rsid w:val="00CB38D4"/>
    <w:rsid w:val="00CB3B1D"/>
    <w:rsid w:val="00CB3BEA"/>
    <w:rsid w:val="00CB3E45"/>
    <w:rsid w:val="00CB3E9E"/>
    <w:rsid w:val="00CB3F1E"/>
    <w:rsid w:val="00CB3F86"/>
    <w:rsid w:val="00CB3FC7"/>
    <w:rsid w:val="00CB412D"/>
    <w:rsid w:val="00CB4483"/>
    <w:rsid w:val="00CB44BB"/>
    <w:rsid w:val="00CB4564"/>
    <w:rsid w:val="00CB45A7"/>
    <w:rsid w:val="00CB47B3"/>
    <w:rsid w:val="00CB47DB"/>
    <w:rsid w:val="00CB4932"/>
    <w:rsid w:val="00CB49EE"/>
    <w:rsid w:val="00CB4A06"/>
    <w:rsid w:val="00CB4BEA"/>
    <w:rsid w:val="00CB4DD8"/>
    <w:rsid w:val="00CB4E08"/>
    <w:rsid w:val="00CB4E58"/>
    <w:rsid w:val="00CB4E72"/>
    <w:rsid w:val="00CB503C"/>
    <w:rsid w:val="00CB517B"/>
    <w:rsid w:val="00CB52ED"/>
    <w:rsid w:val="00CB545D"/>
    <w:rsid w:val="00CB546E"/>
    <w:rsid w:val="00CB54A4"/>
    <w:rsid w:val="00CB54D1"/>
    <w:rsid w:val="00CB54F8"/>
    <w:rsid w:val="00CB552D"/>
    <w:rsid w:val="00CB5673"/>
    <w:rsid w:val="00CB595B"/>
    <w:rsid w:val="00CB5A61"/>
    <w:rsid w:val="00CB5BF7"/>
    <w:rsid w:val="00CB5C49"/>
    <w:rsid w:val="00CB5D04"/>
    <w:rsid w:val="00CB5D7E"/>
    <w:rsid w:val="00CB5DDB"/>
    <w:rsid w:val="00CB5F79"/>
    <w:rsid w:val="00CB5FA6"/>
    <w:rsid w:val="00CB5FC6"/>
    <w:rsid w:val="00CB612E"/>
    <w:rsid w:val="00CB639A"/>
    <w:rsid w:val="00CB6525"/>
    <w:rsid w:val="00CB6594"/>
    <w:rsid w:val="00CB65A9"/>
    <w:rsid w:val="00CB6709"/>
    <w:rsid w:val="00CB670D"/>
    <w:rsid w:val="00CB6922"/>
    <w:rsid w:val="00CB6A63"/>
    <w:rsid w:val="00CB6A8D"/>
    <w:rsid w:val="00CB6C53"/>
    <w:rsid w:val="00CB6CD5"/>
    <w:rsid w:val="00CB6D53"/>
    <w:rsid w:val="00CB6F63"/>
    <w:rsid w:val="00CB719F"/>
    <w:rsid w:val="00CB71BA"/>
    <w:rsid w:val="00CB726D"/>
    <w:rsid w:val="00CB728E"/>
    <w:rsid w:val="00CB737C"/>
    <w:rsid w:val="00CB7494"/>
    <w:rsid w:val="00CB7529"/>
    <w:rsid w:val="00CB7625"/>
    <w:rsid w:val="00CB775B"/>
    <w:rsid w:val="00CB778C"/>
    <w:rsid w:val="00CB7851"/>
    <w:rsid w:val="00CB7930"/>
    <w:rsid w:val="00CB7B76"/>
    <w:rsid w:val="00CB7BBE"/>
    <w:rsid w:val="00CB7D98"/>
    <w:rsid w:val="00CC0128"/>
    <w:rsid w:val="00CC02A2"/>
    <w:rsid w:val="00CC036F"/>
    <w:rsid w:val="00CC04A2"/>
    <w:rsid w:val="00CC0725"/>
    <w:rsid w:val="00CC08CE"/>
    <w:rsid w:val="00CC0934"/>
    <w:rsid w:val="00CC0A86"/>
    <w:rsid w:val="00CC0B63"/>
    <w:rsid w:val="00CC0B8A"/>
    <w:rsid w:val="00CC0BD0"/>
    <w:rsid w:val="00CC0CE3"/>
    <w:rsid w:val="00CC0EAE"/>
    <w:rsid w:val="00CC0EBA"/>
    <w:rsid w:val="00CC103E"/>
    <w:rsid w:val="00CC1079"/>
    <w:rsid w:val="00CC1264"/>
    <w:rsid w:val="00CC1310"/>
    <w:rsid w:val="00CC1467"/>
    <w:rsid w:val="00CC146D"/>
    <w:rsid w:val="00CC1805"/>
    <w:rsid w:val="00CC19B1"/>
    <w:rsid w:val="00CC1B92"/>
    <w:rsid w:val="00CC2017"/>
    <w:rsid w:val="00CC2091"/>
    <w:rsid w:val="00CC2125"/>
    <w:rsid w:val="00CC2201"/>
    <w:rsid w:val="00CC2221"/>
    <w:rsid w:val="00CC2296"/>
    <w:rsid w:val="00CC2301"/>
    <w:rsid w:val="00CC23B9"/>
    <w:rsid w:val="00CC2430"/>
    <w:rsid w:val="00CC259A"/>
    <w:rsid w:val="00CC26CE"/>
    <w:rsid w:val="00CC27D9"/>
    <w:rsid w:val="00CC286A"/>
    <w:rsid w:val="00CC2A03"/>
    <w:rsid w:val="00CC2AB0"/>
    <w:rsid w:val="00CC2ACE"/>
    <w:rsid w:val="00CC2B4D"/>
    <w:rsid w:val="00CC2C19"/>
    <w:rsid w:val="00CC2CE8"/>
    <w:rsid w:val="00CC2CF6"/>
    <w:rsid w:val="00CC2EA2"/>
    <w:rsid w:val="00CC2FBC"/>
    <w:rsid w:val="00CC3098"/>
    <w:rsid w:val="00CC312A"/>
    <w:rsid w:val="00CC315C"/>
    <w:rsid w:val="00CC3386"/>
    <w:rsid w:val="00CC3821"/>
    <w:rsid w:val="00CC387F"/>
    <w:rsid w:val="00CC3960"/>
    <w:rsid w:val="00CC3A57"/>
    <w:rsid w:val="00CC3E43"/>
    <w:rsid w:val="00CC3ED7"/>
    <w:rsid w:val="00CC3FEB"/>
    <w:rsid w:val="00CC413A"/>
    <w:rsid w:val="00CC4318"/>
    <w:rsid w:val="00CC4466"/>
    <w:rsid w:val="00CC4593"/>
    <w:rsid w:val="00CC46AE"/>
    <w:rsid w:val="00CC46D3"/>
    <w:rsid w:val="00CC471B"/>
    <w:rsid w:val="00CC47F7"/>
    <w:rsid w:val="00CC481D"/>
    <w:rsid w:val="00CC4938"/>
    <w:rsid w:val="00CC49C4"/>
    <w:rsid w:val="00CC4A6E"/>
    <w:rsid w:val="00CC4AB8"/>
    <w:rsid w:val="00CC4B05"/>
    <w:rsid w:val="00CC4C1F"/>
    <w:rsid w:val="00CC4CCF"/>
    <w:rsid w:val="00CC4EA3"/>
    <w:rsid w:val="00CC4F1F"/>
    <w:rsid w:val="00CC4FA0"/>
    <w:rsid w:val="00CC5172"/>
    <w:rsid w:val="00CC5192"/>
    <w:rsid w:val="00CC51C4"/>
    <w:rsid w:val="00CC52A1"/>
    <w:rsid w:val="00CC52ED"/>
    <w:rsid w:val="00CC5384"/>
    <w:rsid w:val="00CC5415"/>
    <w:rsid w:val="00CC54C5"/>
    <w:rsid w:val="00CC5501"/>
    <w:rsid w:val="00CC552F"/>
    <w:rsid w:val="00CC55FA"/>
    <w:rsid w:val="00CC5629"/>
    <w:rsid w:val="00CC5982"/>
    <w:rsid w:val="00CC599E"/>
    <w:rsid w:val="00CC5A0B"/>
    <w:rsid w:val="00CC5ABC"/>
    <w:rsid w:val="00CC5D08"/>
    <w:rsid w:val="00CC5DCB"/>
    <w:rsid w:val="00CC5F44"/>
    <w:rsid w:val="00CC5F6E"/>
    <w:rsid w:val="00CC6314"/>
    <w:rsid w:val="00CC6324"/>
    <w:rsid w:val="00CC63CC"/>
    <w:rsid w:val="00CC64E9"/>
    <w:rsid w:val="00CC6656"/>
    <w:rsid w:val="00CC66B2"/>
    <w:rsid w:val="00CC66D0"/>
    <w:rsid w:val="00CC680F"/>
    <w:rsid w:val="00CC682A"/>
    <w:rsid w:val="00CC68C3"/>
    <w:rsid w:val="00CC6A61"/>
    <w:rsid w:val="00CC6D90"/>
    <w:rsid w:val="00CC6F41"/>
    <w:rsid w:val="00CC7012"/>
    <w:rsid w:val="00CC7114"/>
    <w:rsid w:val="00CC71A0"/>
    <w:rsid w:val="00CC73AA"/>
    <w:rsid w:val="00CC73C8"/>
    <w:rsid w:val="00CC7414"/>
    <w:rsid w:val="00CC743C"/>
    <w:rsid w:val="00CC772B"/>
    <w:rsid w:val="00CC7759"/>
    <w:rsid w:val="00CC781D"/>
    <w:rsid w:val="00CC7908"/>
    <w:rsid w:val="00CC790E"/>
    <w:rsid w:val="00CC7A25"/>
    <w:rsid w:val="00CC7A8D"/>
    <w:rsid w:val="00CC7CE2"/>
    <w:rsid w:val="00CC7D4D"/>
    <w:rsid w:val="00CC7F99"/>
    <w:rsid w:val="00CD0036"/>
    <w:rsid w:val="00CD0116"/>
    <w:rsid w:val="00CD01FD"/>
    <w:rsid w:val="00CD0331"/>
    <w:rsid w:val="00CD0402"/>
    <w:rsid w:val="00CD06D8"/>
    <w:rsid w:val="00CD073B"/>
    <w:rsid w:val="00CD0775"/>
    <w:rsid w:val="00CD0A24"/>
    <w:rsid w:val="00CD0C14"/>
    <w:rsid w:val="00CD0EE0"/>
    <w:rsid w:val="00CD0F58"/>
    <w:rsid w:val="00CD1063"/>
    <w:rsid w:val="00CD1069"/>
    <w:rsid w:val="00CD12E8"/>
    <w:rsid w:val="00CD12FA"/>
    <w:rsid w:val="00CD1318"/>
    <w:rsid w:val="00CD13D0"/>
    <w:rsid w:val="00CD13FA"/>
    <w:rsid w:val="00CD14F7"/>
    <w:rsid w:val="00CD1828"/>
    <w:rsid w:val="00CD1ADA"/>
    <w:rsid w:val="00CD1C2A"/>
    <w:rsid w:val="00CD1F85"/>
    <w:rsid w:val="00CD220A"/>
    <w:rsid w:val="00CD2520"/>
    <w:rsid w:val="00CD25D8"/>
    <w:rsid w:val="00CD27D9"/>
    <w:rsid w:val="00CD2988"/>
    <w:rsid w:val="00CD2C09"/>
    <w:rsid w:val="00CD2CAB"/>
    <w:rsid w:val="00CD2D25"/>
    <w:rsid w:val="00CD2F0A"/>
    <w:rsid w:val="00CD2F28"/>
    <w:rsid w:val="00CD3137"/>
    <w:rsid w:val="00CD314F"/>
    <w:rsid w:val="00CD31E5"/>
    <w:rsid w:val="00CD32C5"/>
    <w:rsid w:val="00CD331F"/>
    <w:rsid w:val="00CD3467"/>
    <w:rsid w:val="00CD3559"/>
    <w:rsid w:val="00CD36F4"/>
    <w:rsid w:val="00CD37C1"/>
    <w:rsid w:val="00CD3938"/>
    <w:rsid w:val="00CD3955"/>
    <w:rsid w:val="00CD3C41"/>
    <w:rsid w:val="00CD3CF8"/>
    <w:rsid w:val="00CD3DA8"/>
    <w:rsid w:val="00CD3E76"/>
    <w:rsid w:val="00CD3ED4"/>
    <w:rsid w:val="00CD3F2D"/>
    <w:rsid w:val="00CD3F2E"/>
    <w:rsid w:val="00CD414B"/>
    <w:rsid w:val="00CD42A7"/>
    <w:rsid w:val="00CD4477"/>
    <w:rsid w:val="00CD4514"/>
    <w:rsid w:val="00CD460F"/>
    <w:rsid w:val="00CD4677"/>
    <w:rsid w:val="00CD47AD"/>
    <w:rsid w:val="00CD47F4"/>
    <w:rsid w:val="00CD4831"/>
    <w:rsid w:val="00CD498D"/>
    <w:rsid w:val="00CD4B6E"/>
    <w:rsid w:val="00CD4E20"/>
    <w:rsid w:val="00CD4E69"/>
    <w:rsid w:val="00CD4F95"/>
    <w:rsid w:val="00CD521C"/>
    <w:rsid w:val="00CD55A3"/>
    <w:rsid w:val="00CD561F"/>
    <w:rsid w:val="00CD5758"/>
    <w:rsid w:val="00CD578A"/>
    <w:rsid w:val="00CD57DD"/>
    <w:rsid w:val="00CD5909"/>
    <w:rsid w:val="00CD5959"/>
    <w:rsid w:val="00CD5B42"/>
    <w:rsid w:val="00CD5D06"/>
    <w:rsid w:val="00CD5D51"/>
    <w:rsid w:val="00CD6005"/>
    <w:rsid w:val="00CD6089"/>
    <w:rsid w:val="00CD60B3"/>
    <w:rsid w:val="00CD610D"/>
    <w:rsid w:val="00CD6298"/>
    <w:rsid w:val="00CD62EF"/>
    <w:rsid w:val="00CD6340"/>
    <w:rsid w:val="00CD6391"/>
    <w:rsid w:val="00CD63ED"/>
    <w:rsid w:val="00CD6462"/>
    <w:rsid w:val="00CD64A0"/>
    <w:rsid w:val="00CD67FD"/>
    <w:rsid w:val="00CD68A5"/>
    <w:rsid w:val="00CD68DE"/>
    <w:rsid w:val="00CD6A18"/>
    <w:rsid w:val="00CD6A7F"/>
    <w:rsid w:val="00CD6A84"/>
    <w:rsid w:val="00CD6B31"/>
    <w:rsid w:val="00CD6B38"/>
    <w:rsid w:val="00CD6C2E"/>
    <w:rsid w:val="00CD6C82"/>
    <w:rsid w:val="00CD6D54"/>
    <w:rsid w:val="00CD6EB9"/>
    <w:rsid w:val="00CD6F62"/>
    <w:rsid w:val="00CD7006"/>
    <w:rsid w:val="00CD7097"/>
    <w:rsid w:val="00CD7108"/>
    <w:rsid w:val="00CD717C"/>
    <w:rsid w:val="00CD7240"/>
    <w:rsid w:val="00CD7391"/>
    <w:rsid w:val="00CD75DC"/>
    <w:rsid w:val="00CD7602"/>
    <w:rsid w:val="00CD7672"/>
    <w:rsid w:val="00CD7677"/>
    <w:rsid w:val="00CD77D3"/>
    <w:rsid w:val="00CD7815"/>
    <w:rsid w:val="00CD79DA"/>
    <w:rsid w:val="00CD79F7"/>
    <w:rsid w:val="00CD7B42"/>
    <w:rsid w:val="00CD7B9C"/>
    <w:rsid w:val="00CD7BAB"/>
    <w:rsid w:val="00CD7C42"/>
    <w:rsid w:val="00CD7D01"/>
    <w:rsid w:val="00CD7D04"/>
    <w:rsid w:val="00CD7E4C"/>
    <w:rsid w:val="00CD7E84"/>
    <w:rsid w:val="00CD7F7A"/>
    <w:rsid w:val="00CD7FEA"/>
    <w:rsid w:val="00CE001F"/>
    <w:rsid w:val="00CE0204"/>
    <w:rsid w:val="00CE04F3"/>
    <w:rsid w:val="00CE04F9"/>
    <w:rsid w:val="00CE051A"/>
    <w:rsid w:val="00CE05B2"/>
    <w:rsid w:val="00CE07D7"/>
    <w:rsid w:val="00CE0945"/>
    <w:rsid w:val="00CE0965"/>
    <w:rsid w:val="00CE0967"/>
    <w:rsid w:val="00CE09CB"/>
    <w:rsid w:val="00CE0A91"/>
    <w:rsid w:val="00CE0BAA"/>
    <w:rsid w:val="00CE0BC9"/>
    <w:rsid w:val="00CE0C44"/>
    <w:rsid w:val="00CE0CA7"/>
    <w:rsid w:val="00CE0D87"/>
    <w:rsid w:val="00CE0EF0"/>
    <w:rsid w:val="00CE11E0"/>
    <w:rsid w:val="00CE1338"/>
    <w:rsid w:val="00CE13AB"/>
    <w:rsid w:val="00CE1588"/>
    <w:rsid w:val="00CE186B"/>
    <w:rsid w:val="00CE192F"/>
    <w:rsid w:val="00CE1A50"/>
    <w:rsid w:val="00CE1C9C"/>
    <w:rsid w:val="00CE1CED"/>
    <w:rsid w:val="00CE1E63"/>
    <w:rsid w:val="00CE2059"/>
    <w:rsid w:val="00CE21B0"/>
    <w:rsid w:val="00CE21E2"/>
    <w:rsid w:val="00CE2224"/>
    <w:rsid w:val="00CE222B"/>
    <w:rsid w:val="00CE22C1"/>
    <w:rsid w:val="00CE22EE"/>
    <w:rsid w:val="00CE239C"/>
    <w:rsid w:val="00CE2550"/>
    <w:rsid w:val="00CE28FA"/>
    <w:rsid w:val="00CE2C22"/>
    <w:rsid w:val="00CE2D9F"/>
    <w:rsid w:val="00CE30C7"/>
    <w:rsid w:val="00CE30F6"/>
    <w:rsid w:val="00CE317A"/>
    <w:rsid w:val="00CE31A4"/>
    <w:rsid w:val="00CE3289"/>
    <w:rsid w:val="00CE32E4"/>
    <w:rsid w:val="00CE3332"/>
    <w:rsid w:val="00CE334B"/>
    <w:rsid w:val="00CE346A"/>
    <w:rsid w:val="00CE3576"/>
    <w:rsid w:val="00CE3581"/>
    <w:rsid w:val="00CE35F7"/>
    <w:rsid w:val="00CE376C"/>
    <w:rsid w:val="00CE38B8"/>
    <w:rsid w:val="00CE38CA"/>
    <w:rsid w:val="00CE398A"/>
    <w:rsid w:val="00CE3A3B"/>
    <w:rsid w:val="00CE3AB5"/>
    <w:rsid w:val="00CE3B52"/>
    <w:rsid w:val="00CE3CB5"/>
    <w:rsid w:val="00CE3ED2"/>
    <w:rsid w:val="00CE3F9B"/>
    <w:rsid w:val="00CE428D"/>
    <w:rsid w:val="00CE42E5"/>
    <w:rsid w:val="00CE431C"/>
    <w:rsid w:val="00CE4540"/>
    <w:rsid w:val="00CE45F3"/>
    <w:rsid w:val="00CE468B"/>
    <w:rsid w:val="00CE46CE"/>
    <w:rsid w:val="00CE47B3"/>
    <w:rsid w:val="00CE47C6"/>
    <w:rsid w:val="00CE4916"/>
    <w:rsid w:val="00CE4A4A"/>
    <w:rsid w:val="00CE4AB2"/>
    <w:rsid w:val="00CE4B34"/>
    <w:rsid w:val="00CE4D0D"/>
    <w:rsid w:val="00CE4D63"/>
    <w:rsid w:val="00CE4DB3"/>
    <w:rsid w:val="00CE4E94"/>
    <w:rsid w:val="00CE5169"/>
    <w:rsid w:val="00CE5535"/>
    <w:rsid w:val="00CE5539"/>
    <w:rsid w:val="00CE55EA"/>
    <w:rsid w:val="00CE560E"/>
    <w:rsid w:val="00CE5A4D"/>
    <w:rsid w:val="00CE5A94"/>
    <w:rsid w:val="00CE5A97"/>
    <w:rsid w:val="00CE5B30"/>
    <w:rsid w:val="00CE5B6F"/>
    <w:rsid w:val="00CE5C6E"/>
    <w:rsid w:val="00CE5CD4"/>
    <w:rsid w:val="00CE5D41"/>
    <w:rsid w:val="00CE5D68"/>
    <w:rsid w:val="00CE5EE1"/>
    <w:rsid w:val="00CE603F"/>
    <w:rsid w:val="00CE60A7"/>
    <w:rsid w:val="00CE615B"/>
    <w:rsid w:val="00CE6255"/>
    <w:rsid w:val="00CE628A"/>
    <w:rsid w:val="00CE644F"/>
    <w:rsid w:val="00CE6622"/>
    <w:rsid w:val="00CE663B"/>
    <w:rsid w:val="00CE686F"/>
    <w:rsid w:val="00CE68A9"/>
    <w:rsid w:val="00CE6A9A"/>
    <w:rsid w:val="00CE6AFF"/>
    <w:rsid w:val="00CE6B6F"/>
    <w:rsid w:val="00CE6E6F"/>
    <w:rsid w:val="00CE6FA1"/>
    <w:rsid w:val="00CE710F"/>
    <w:rsid w:val="00CE72B8"/>
    <w:rsid w:val="00CE7316"/>
    <w:rsid w:val="00CE7362"/>
    <w:rsid w:val="00CE7379"/>
    <w:rsid w:val="00CE7641"/>
    <w:rsid w:val="00CE776D"/>
    <w:rsid w:val="00CE77C4"/>
    <w:rsid w:val="00CE7A36"/>
    <w:rsid w:val="00CE7A3B"/>
    <w:rsid w:val="00CE7A63"/>
    <w:rsid w:val="00CE7ACF"/>
    <w:rsid w:val="00CE7ADF"/>
    <w:rsid w:val="00CE7AFC"/>
    <w:rsid w:val="00CE7B8D"/>
    <w:rsid w:val="00CE7B9B"/>
    <w:rsid w:val="00CE7BA9"/>
    <w:rsid w:val="00CE7E7B"/>
    <w:rsid w:val="00CE7EC2"/>
    <w:rsid w:val="00CE7F50"/>
    <w:rsid w:val="00CF010F"/>
    <w:rsid w:val="00CF0182"/>
    <w:rsid w:val="00CF01FE"/>
    <w:rsid w:val="00CF0397"/>
    <w:rsid w:val="00CF0473"/>
    <w:rsid w:val="00CF050A"/>
    <w:rsid w:val="00CF0601"/>
    <w:rsid w:val="00CF06F1"/>
    <w:rsid w:val="00CF0891"/>
    <w:rsid w:val="00CF0893"/>
    <w:rsid w:val="00CF09B8"/>
    <w:rsid w:val="00CF09E0"/>
    <w:rsid w:val="00CF0A1A"/>
    <w:rsid w:val="00CF0ACF"/>
    <w:rsid w:val="00CF0BC5"/>
    <w:rsid w:val="00CF0D5F"/>
    <w:rsid w:val="00CF0DDA"/>
    <w:rsid w:val="00CF1081"/>
    <w:rsid w:val="00CF1244"/>
    <w:rsid w:val="00CF12A3"/>
    <w:rsid w:val="00CF157C"/>
    <w:rsid w:val="00CF16AC"/>
    <w:rsid w:val="00CF16D1"/>
    <w:rsid w:val="00CF199E"/>
    <w:rsid w:val="00CF19D7"/>
    <w:rsid w:val="00CF1B18"/>
    <w:rsid w:val="00CF1BC6"/>
    <w:rsid w:val="00CF1BCC"/>
    <w:rsid w:val="00CF1E31"/>
    <w:rsid w:val="00CF1E4A"/>
    <w:rsid w:val="00CF1E51"/>
    <w:rsid w:val="00CF1E57"/>
    <w:rsid w:val="00CF1FC2"/>
    <w:rsid w:val="00CF2031"/>
    <w:rsid w:val="00CF2142"/>
    <w:rsid w:val="00CF221A"/>
    <w:rsid w:val="00CF223E"/>
    <w:rsid w:val="00CF226E"/>
    <w:rsid w:val="00CF25E4"/>
    <w:rsid w:val="00CF2608"/>
    <w:rsid w:val="00CF2727"/>
    <w:rsid w:val="00CF294F"/>
    <w:rsid w:val="00CF29FA"/>
    <w:rsid w:val="00CF2A0A"/>
    <w:rsid w:val="00CF2AAC"/>
    <w:rsid w:val="00CF2AC5"/>
    <w:rsid w:val="00CF2B9E"/>
    <w:rsid w:val="00CF2CAF"/>
    <w:rsid w:val="00CF2E49"/>
    <w:rsid w:val="00CF30AB"/>
    <w:rsid w:val="00CF30FB"/>
    <w:rsid w:val="00CF3156"/>
    <w:rsid w:val="00CF31A8"/>
    <w:rsid w:val="00CF32AC"/>
    <w:rsid w:val="00CF336B"/>
    <w:rsid w:val="00CF3519"/>
    <w:rsid w:val="00CF3579"/>
    <w:rsid w:val="00CF3708"/>
    <w:rsid w:val="00CF37FB"/>
    <w:rsid w:val="00CF3A34"/>
    <w:rsid w:val="00CF3AD3"/>
    <w:rsid w:val="00CF3C3A"/>
    <w:rsid w:val="00CF3C65"/>
    <w:rsid w:val="00CF3C98"/>
    <w:rsid w:val="00CF3E58"/>
    <w:rsid w:val="00CF3F46"/>
    <w:rsid w:val="00CF3F75"/>
    <w:rsid w:val="00CF3F85"/>
    <w:rsid w:val="00CF4040"/>
    <w:rsid w:val="00CF40D6"/>
    <w:rsid w:val="00CF40FF"/>
    <w:rsid w:val="00CF42EA"/>
    <w:rsid w:val="00CF458B"/>
    <w:rsid w:val="00CF4610"/>
    <w:rsid w:val="00CF4643"/>
    <w:rsid w:val="00CF4691"/>
    <w:rsid w:val="00CF46B9"/>
    <w:rsid w:val="00CF4708"/>
    <w:rsid w:val="00CF4868"/>
    <w:rsid w:val="00CF4FD4"/>
    <w:rsid w:val="00CF53DF"/>
    <w:rsid w:val="00CF54CB"/>
    <w:rsid w:val="00CF5544"/>
    <w:rsid w:val="00CF558E"/>
    <w:rsid w:val="00CF55AC"/>
    <w:rsid w:val="00CF5767"/>
    <w:rsid w:val="00CF5783"/>
    <w:rsid w:val="00CF597F"/>
    <w:rsid w:val="00CF5A33"/>
    <w:rsid w:val="00CF5A94"/>
    <w:rsid w:val="00CF5B4B"/>
    <w:rsid w:val="00CF5C3A"/>
    <w:rsid w:val="00CF5CCC"/>
    <w:rsid w:val="00CF5CF2"/>
    <w:rsid w:val="00CF5D65"/>
    <w:rsid w:val="00CF5D79"/>
    <w:rsid w:val="00CF5F67"/>
    <w:rsid w:val="00CF5F85"/>
    <w:rsid w:val="00CF6076"/>
    <w:rsid w:val="00CF60AE"/>
    <w:rsid w:val="00CF6387"/>
    <w:rsid w:val="00CF6436"/>
    <w:rsid w:val="00CF6445"/>
    <w:rsid w:val="00CF660C"/>
    <w:rsid w:val="00CF6721"/>
    <w:rsid w:val="00CF67F8"/>
    <w:rsid w:val="00CF6AAE"/>
    <w:rsid w:val="00CF6B03"/>
    <w:rsid w:val="00CF6B6B"/>
    <w:rsid w:val="00CF6BD5"/>
    <w:rsid w:val="00CF6D51"/>
    <w:rsid w:val="00CF72BB"/>
    <w:rsid w:val="00CF737E"/>
    <w:rsid w:val="00CF74CD"/>
    <w:rsid w:val="00CF751F"/>
    <w:rsid w:val="00CF75F5"/>
    <w:rsid w:val="00CF766F"/>
    <w:rsid w:val="00CF76F8"/>
    <w:rsid w:val="00CF7728"/>
    <w:rsid w:val="00CF78E4"/>
    <w:rsid w:val="00CF7904"/>
    <w:rsid w:val="00CF7A36"/>
    <w:rsid w:val="00CF7BB9"/>
    <w:rsid w:val="00D00159"/>
    <w:rsid w:val="00D0051E"/>
    <w:rsid w:val="00D00573"/>
    <w:rsid w:val="00D005EE"/>
    <w:rsid w:val="00D008D5"/>
    <w:rsid w:val="00D008E6"/>
    <w:rsid w:val="00D00902"/>
    <w:rsid w:val="00D00A71"/>
    <w:rsid w:val="00D00BDD"/>
    <w:rsid w:val="00D00C08"/>
    <w:rsid w:val="00D00C27"/>
    <w:rsid w:val="00D00D72"/>
    <w:rsid w:val="00D00EB8"/>
    <w:rsid w:val="00D00FE5"/>
    <w:rsid w:val="00D00FFB"/>
    <w:rsid w:val="00D0116D"/>
    <w:rsid w:val="00D01175"/>
    <w:rsid w:val="00D012A2"/>
    <w:rsid w:val="00D01307"/>
    <w:rsid w:val="00D01428"/>
    <w:rsid w:val="00D01522"/>
    <w:rsid w:val="00D015CD"/>
    <w:rsid w:val="00D0168D"/>
    <w:rsid w:val="00D01B6B"/>
    <w:rsid w:val="00D01CBA"/>
    <w:rsid w:val="00D01EA5"/>
    <w:rsid w:val="00D01EFD"/>
    <w:rsid w:val="00D01F15"/>
    <w:rsid w:val="00D02132"/>
    <w:rsid w:val="00D0236A"/>
    <w:rsid w:val="00D02531"/>
    <w:rsid w:val="00D02652"/>
    <w:rsid w:val="00D02704"/>
    <w:rsid w:val="00D027D6"/>
    <w:rsid w:val="00D02840"/>
    <w:rsid w:val="00D028D0"/>
    <w:rsid w:val="00D02BBA"/>
    <w:rsid w:val="00D02C6D"/>
    <w:rsid w:val="00D02E2D"/>
    <w:rsid w:val="00D02ED8"/>
    <w:rsid w:val="00D02F3B"/>
    <w:rsid w:val="00D030A6"/>
    <w:rsid w:val="00D03146"/>
    <w:rsid w:val="00D032A3"/>
    <w:rsid w:val="00D03474"/>
    <w:rsid w:val="00D034F0"/>
    <w:rsid w:val="00D035C2"/>
    <w:rsid w:val="00D03653"/>
    <w:rsid w:val="00D03667"/>
    <w:rsid w:val="00D03904"/>
    <w:rsid w:val="00D03A7F"/>
    <w:rsid w:val="00D03B5E"/>
    <w:rsid w:val="00D03C3B"/>
    <w:rsid w:val="00D03CE1"/>
    <w:rsid w:val="00D03E46"/>
    <w:rsid w:val="00D04124"/>
    <w:rsid w:val="00D04262"/>
    <w:rsid w:val="00D0435A"/>
    <w:rsid w:val="00D04437"/>
    <w:rsid w:val="00D044D0"/>
    <w:rsid w:val="00D0466F"/>
    <w:rsid w:val="00D047AB"/>
    <w:rsid w:val="00D04941"/>
    <w:rsid w:val="00D04992"/>
    <w:rsid w:val="00D049C0"/>
    <w:rsid w:val="00D04A94"/>
    <w:rsid w:val="00D0528E"/>
    <w:rsid w:val="00D052A8"/>
    <w:rsid w:val="00D05312"/>
    <w:rsid w:val="00D05382"/>
    <w:rsid w:val="00D0544F"/>
    <w:rsid w:val="00D054CF"/>
    <w:rsid w:val="00D05699"/>
    <w:rsid w:val="00D056AC"/>
    <w:rsid w:val="00D056EF"/>
    <w:rsid w:val="00D059C8"/>
    <w:rsid w:val="00D059F9"/>
    <w:rsid w:val="00D05A71"/>
    <w:rsid w:val="00D05ADB"/>
    <w:rsid w:val="00D05AE1"/>
    <w:rsid w:val="00D05B8F"/>
    <w:rsid w:val="00D05D58"/>
    <w:rsid w:val="00D05E14"/>
    <w:rsid w:val="00D05E7A"/>
    <w:rsid w:val="00D05E85"/>
    <w:rsid w:val="00D05EF2"/>
    <w:rsid w:val="00D05EFE"/>
    <w:rsid w:val="00D0601B"/>
    <w:rsid w:val="00D06274"/>
    <w:rsid w:val="00D06342"/>
    <w:rsid w:val="00D06378"/>
    <w:rsid w:val="00D06442"/>
    <w:rsid w:val="00D0652A"/>
    <w:rsid w:val="00D06535"/>
    <w:rsid w:val="00D065DB"/>
    <w:rsid w:val="00D066BD"/>
    <w:rsid w:val="00D06899"/>
    <w:rsid w:val="00D06A09"/>
    <w:rsid w:val="00D06B33"/>
    <w:rsid w:val="00D06E85"/>
    <w:rsid w:val="00D06EB8"/>
    <w:rsid w:val="00D06EE3"/>
    <w:rsid w:val="00D06F76"/>
    <w:rsid w:val="00D07006"/>
    <w:rsid w:val="00D071C4"/>
    <w:rsid w:val="00D07275"/>
    <w:rsid w:val="00D0732D"/>
    <w:rsid w:val="00D07383"/>
    <w:rsid w:val="00D0751A"/>
    <w:rsid w:val="00D0753D"/>
    <w:rsid w:val="00D07570"/>
    <w:rsid w:val="00D07598"/>
    <w:rsid w:val="00D075F9"/>
    <w:rsid w:val="00D07718"/>
    <w:rsid w:val="00D0774F"/>
    <w:rsid w:val="00D0782C"/>
    <w:rsid w:val="00D079BD"/>
    <w:rsid w:val="00D07AAB"/>
    <w:rsid w:val="00D07AFD"/>
    <w:rsid w:val="00D07C3E"/>
    <w:rsid w:val="00D07D2C"/>
    <w:rsid w:val="00D07FA9"/>
    <w:rsid w:val="00D07FF7"/>
    <w:rsid w:val="00D1011F"/>
    <w:rsid w:val="00D10189"/>
    <w:rsid w:val="00D10317"/>
    <w:rsid w:val="00D10486"/>
    <w:rsid w:val="00D10600"/>
    <w:rsid w:val="00D1078D"/>
    <w:rsid w:val="00D1079D"/>
    <w:rsid w:val="00D10850"/>
    <w:rsid w:val="00D10864"/>
    <w:rsid w:val="00D10936"/>
    <w:rsid w:val="00D10A6C"/>
    <w:rsid w:val="00D10D35"/>
    <w:rsid w:val="00D10E47"/>
    <w:rsid w:val="00D10EEC"/>
    <w:rsid w:val="00D10FFB"/>
    <w:rsid w:val="00D11108"/>
    <w:rsid w:val="00D111B7"/>
    <w:rsid w:val="00D11202"/>
    <w:rsid w:val="00D1124E"/>
    <w:rsid w:val="00D1126C"/>
    <w:rsid w:val="00D11271"/>
    <w:rsid w:val="00D114AF"/>
    <w:rsid w:val="00D11661"/>
    <w:rsid w:val="00D11696"/>
    <w:rsid w:val="00D11804"/>
    <w:rsid w:val="00D118AC"/>
    <w:rsid w:val="00D11AB1"/>
    <w:rsid w:val="00D11B4B"/>
    <w:rsid w:val="00D11BEA"/>
    <w:rsid w:val="00D11E71"/>
    <w:rsid w:val="00D11E9E"/>
    <w:rsid w:val="00D11EB9"/>
    <w:rsid w:val="00D11F77"/>
    <w:rsid w:val="00D11FBD"/>
    <w:rsid w:val="00D120C1"/>
    <w:rsid w:val="00D120E7"/>
    <w:rsid w:val="00D1247C"/>
    <w:rsid w:val="00D125DC"/>
    <w:rsid w:val="00D12600"/>
    <w:rsid w:val="00D126B6"/>
    <w:rsid w:val="00D126C8"/>
    <w:rsid w:val="00D126F0"/>
    <w:rsid w:val="00D1277E"/>
    <w:rsid w:val="00D12814"/>
    <w:rsid w:val="00D129FA"/>
    <w:rsid w:val="00D12B3A"/>
    <w:rsid w:val="00D12B61"/>
    <w:rsid w:val="00D12C20"/>
    <w:rsid w:val="00D12D65"/>
    <w:rsid w:val="00D12DD0"/>
    <w:rsid w:val="00D12F4A"/>
    <w:rsid w:val="00D13078"/>
    <w:rsid w:val="00D13084"/>
    <w:rsid w:val="00D132E7"/>
    <w:rsid w:val="00D132F0"/>
    <w:rsid w:val="00D13318"/>
    <w:rsid w:val="00D1348E"/>
    <w:rsid w:val="00D13522"/>
    <w:rsid w:val="00D13523"/>
    <w:rsid w:val="00D13622"/>
    <w:rsid w:val="00D139B8"/>
    <w:rsid w:val="00D13B10"/>
    <w:rsid w:val="00D13B5E"/>
    <w:rsid w:val="00D13CE0"/>
    <w:rsid w:val="00D13DE7"/>
    <w:rsid w:val="00D13DF2"/>
    <w:rsid w:val="00D13F64"/>
    <w:rsid w:val="00D13F77"/>
    <w:rsid w:val="00D1406C"/>
    <w:rsid w:val="00D14130"/>
    <w:rsid w:val="00D141AD"/>
    <w:rsid w:val="00D141CF"/>
    <w:rsid w:val="00D14252"/>
    <w:rsid w:val="00D14294"/>
    <w:rsid w:val="00D144D9"/>
    <w:rsid w:val="00D14613"/>
    <w:rsid w:val="00D146A1"/>
    <w:rsid w:val="00D147A8"/>
    <w:rsid w:val="00D148B1"/>
    <w:rsid w:val="00D14933"/>
    <w:rsid w:val="00D149B2"/>
    <w:rsid w:val="00D14A75"/>
    <w:rsid w:val="00D14BAD"/>
    <w:rsid w:val="00D14CBE"/>
    <w:rsid w:val="00D14E82"/>
    <w:rsid w:val="00D14EE0"/>
    <w:rsid w:val="00D14F65"/>
    <w:rsid w:val="00D15011"/>
    <w:rsid w:val="00D15050"/>
    <w:rsid w:val="00D150CB"/>
    <w:rsid w:val="00D150DC"/>
    <w:rsid w:val="00D150F4"/>
    <w:rsid w:val="00D151C1"/>
    <w:rsid w:val="00D1529F"/>
    <w:rsid w:val="00D152F2"/>
    <w:rsid w:val="00D15427"/>
    <w:rsid w:val="00D1547C"/>
    <w:rsid w:val="00D158E7"/>
    <w:rsid w:val="00D159CA"/>
    <w:rsid w:val="00D159F9"/>
    <w:rsid w:val="00D15D30"/>
    <w:rsid w:val="00D15DA6"/>
    <w:rsid w:val="00D15E15"/>
    <w:rsid w:val="00D15E45"/>
    <w:rsid w:val="00D15EBD"/>
    <w:rsid w:val="00D15FBD"/>
    <w:rsid w:val="00D162DF"/>
    <w:rsid w:val="00D16359"/>
    <w:rsid w:val="00D1651A"/>
    <w:rsid w:val="00D16661"/>
    <w:rsid w:val="00D166E4"/>
    <w:rsid w:val="00D16877"/>
    <w:rsid w:val="00D16A6E"/>
    <w:rsid w:val="00D16ACD"/>
    <w:rsid w:val="00D16B1E"/>
    <w:rsid w:val="00D16C65"/>
    <w:rsid w:val="00D16CFA"/>
    <w:rsid w:val="00D16D18"/>
    <w:rsid w:val="00D16E41"/>
    <w:rsid w:val="00D16E5C"/>
    <w:rsid w:val="00D16EAF"/>
    <w:rsid w:val="00D16F33"/>
    <w:rsid w:val="00D16F3C"/>
    <w:rsid w:val="00D1721B"/>
    <w:rsid w:val="00D1728F"/>
    <w:rsid w:val="00D17331"/>
    <w:rsid w:val="00D17350"/>
    <w:rsid w:val="00D1735A"/>
    <w:rsid w:val="00D17377"/>
    <w:rsid w:val="00D1742E"/>
    <w:rsid w:val="00D174A4"/>
    <w:rsid w:val="00D1759D"/>
    <w:rsid w:val="00D175B8"/>
    <w:rsid w:val="00D17B32"/>
    <w:rsid w:val="00D17C76"/>
    <w:rsid w:val="00D17C99"/>
    <w:rsid w:val="00D17E36"/>
    <w:rsid w:val="00D17FE8"/>
    <w:rsid w:val="00D20058"/>
    <w:rsid w:val="00D20120"/>
    <w:rsid w:val="00D201DB"/>
    <w:rsid w:val="00D202AC"/>
    <w:rsid w:val="00D20352"/>
    <w:rsid w:val="00D203D6"/>
    <w:rsid w:val="00D2064D"/>
    <w:rsid w:val="00D20BBB"/>
    <w:rsid w:val="00D20D5F"/>
    <w:rsid w:val="00D20FD4"/>
    <w:rsid w:val="00D21103"/>
    <w:rsid w:val="00D21123"/>
    <w:rsid w:val="00D212DB"/>
    <w:rsid w:val="00D21466"/>
    <w:rsid w:val="00D21561"/>
    <w:rsid w:val="00D21583"/>
    <w:rsid w:val="00D215A8"/>
    <w:rsid w:val="00D215C8"/>
    <w:rsid w:val="00D21611"/>
    <w:rsid w:val="00D21631"/>
    <w:rsid w:val="00D21708"/>
    <w:rsid w:val="00D21728"/>
    <w:rsid w:val="00D21A3F"/>
    <w:rsid w:val="00D21A7E"/>
    <w:rsid w:val="00D21F45"/>
    <w:rsid w:val="00D21F6D"/>
    <w:rsid w:val="00D21FC7"/>
    <w:rsid w:val="00D21FEF"/>
    <w:rsid w:val="00D2202F"/>
    <w:rsid w:val="00D2203B"/>
    <w:rsid w:val="00D220CF"/>
    <w:rsid w:val="00D220E9"/>
    <w:rsid w:val="00D220EA"/>
    <w:rsid w:val="00D222A5"/>
    <w:rsid w:val="00D222BA"/>
    <w:rsid w:val="00D222CC"/>
    <w:rsid w:val="00D222D9"/>
    <w:rsid w:val="00D2233E"/>
    <w:rsid w:val="00D223F0"/>
    <w:rsid w:val="00D224AA"/>
    <w:rsid w:val="00D2253C"/>
    <w:rsid w:val="00D225BF"/>
    <w:rsid w:val="00D2269F"/>
    <w:rsid w:val="00D226BC"/>
    <w:rsid w:val="00D22A72"/>
    <w:rsid w:val="00D22BB0"/>
    <w:rsid w:val="00D22C48"/>
    <w:rsid w:val="00D22C88"/>
    <w:rsid w:val="00D22DA9"/>
    <w:rsid w:val="00D23051"/>
    <w:rsid w:val="00D2326D"/>
    <w:rsid w:val="00D2329A"/>
    <w:rsid w:val="00D232DA"/>
    <w:rsid w:val="00D2331A"/>
    <w:rsid w:val="00D23382"/>
    <w:rsid w:val="00D23622"/>
    <w:rsid w:val="00D2362E"/>
    <w:rsid w:val="00D23699"/>
    <w:rsid w:val="00D239D2"/>
    <w:rsid w:val="00D23BDB"/>
    <w:rsid w:val="00D23BDD"/>
    <w:rsid w:val="00D23C11"/>
    <w:rsid w:val="00D23C53"/>
    <w:rsid w:val="00D23D46"/>
    <w:rsid w:val="00D23E27"/>
    <w:rsid w:val="00D23E2A"/>
    <w:rsid w:val="00D23EF6"/>
    <w:rsid w:val="00D23EFA"/>
    <w:rsid w:val="00D24128"/>
    <w:rsid w:val="00D244DB"/>
    <w:rsid w:val="00D24525"/>
    <w:rsid w:val="00D246E9"/>
    <w:rsid w:val="00D24798"/>
    <w:rsid w:val="00D24A73"/>
    <w:rsid w:val="00D24BE7"/>
    <w:rsid w:val="00D24D9F"/>
    <w:rsid w:val="00D24DD3"/>
    <w:rsid w:val="00D24EEF"/>
    <w:rsid w:val="00D24F45"/>
    <w:rsid w:val="00D250B2"/>
    <w:rsid w:val="00D250C7"/>
    <w:rsid w:val="00D25186"/>
    <w:rsid w:val="00D251BE"/>
    <w:rsid w:val="00D25289"/>
    <w:rsid w:val="00D254E9"/>
    <w:rsid w:val="00D25563"/>
    <w:rsid w:val="00D25753"/>
    <w:rsid w:val="00D261DE"/>
    <w:rsid w:val="00D262F4"/>
    <w:rsid w:val="00D26545"/>
    <w:rsid w:val="00D26593"/>
    <w:rsid w:val="00D26675"/>
    <w:rsid w:val="00D26990"/>
    <w:rsid w:val="00D26A60"/>
    <w:rsid w:val="00D26A75"/>
    <w:rsid w:val="00D26B23"/>
    <w:rsid w:val="00D26BBE"/>
    <w:rsid w:val="00D26BF9"/>
    <w:rsid w:val="00D26C13"/>
    <w:rsid w:val="00D26C1B"/>
    <w:rsid w:val="00D26E9C"/>
    <w:rsid w:val="00D27016"/>
    <w:rsid w:val="00D27279"/>
    <w:rsid w:val="00D2741C"/>
    <w:rsid w:val="00D275BB"/>
    <w:rsid w:val="00D275F9"/>
    <w:rsid w:val="00D2764E"/>
    <w:rsid w:val="00D2784E"/>
    <w:rsid w:val="00D27852"/>
    <w:rsid w:val="00D27861"/>
    <w:rsid w:val="00D27878"/>
    <w:rsid w:val="00D278BA"/>
    <w:rsid w:val="00D27B98"/>
    <w:rsid w:val="00D27D68"/>
    <w:rsid w:val="00D27DA1"/>
    <w:rsid w:val="00D27DFA"/>
    <w:rsid w:val="00D27EA4"/>
    <w:rsid w:val="00D27EFA"/>
    <w:rsid w:val="00D301AA"/>
    <w:rsid w:val="00D301C2"/>
    <w:rsid w:val="00D30211"/>
    <w:rsid w:val="00D3039A"/>
    <w:rsid w:val="00D30577"/>
    <w:rsid w:val="00D305C2"/>
    <w:rsid w:val="00D3067E"/>
    <w:rsid w:val="00D30698"/>
    <w:rsid w:val="00D30799"/>
    <w:rsid w:val="00D308D3"/>
    <w:rsid w:val="00D3090F"/>
    <w:rsid w:val="00D309D7"/>
    <w:rsid w:val="00D30A0C"/>
    <w:rsid w:val="00D30C65"/>
    <w:rsid w:val="00D30CF3"/>
    <w:rsid w:val="00D30D99"/>
    <w:rsid w:val="00D30DEA"/>
    <w:rsid w:val="00D30EC5"/>
    <w:rsid w:val="00D30ED0"/>
    <w:rsid w:val="00D30F26"/>
    <w:rsid w:val="00D30FBE"/>
    <w:rsid w:val="00D310D8"/>
    <w:rsid w:val="00D31181"/>
    <w:rsid w:val="00D311E0"/>
    <w:rsid w:val="00D311E6"/>
    <w:rsid w:val="00D31305"/>
    <w:rsid w:val="00D313F7"/>
    <w:rsid w:val="00D31462"/>
    <w:rsid w:val="00D316C2"/>
    <w:rsid w:val="00D317B4"/>
    <w:rsid w:val="00D3184E"/>
    <w:rsid w:val="00D31AC5"/>
    <w:rsid w:val="00D31E9D"/>
    <w:rsid w:val="00D31F29"/>
    <w:rsid w:val="00D31F3C"/>
    <w:rsid w:val="00D31FB5"/>
    <w:rsid w:val="00D32085"/>
    <w:rsid w:val="00D320EB"/>
    <w:rsid w:val="00D320ED"/>
    <w:rsid w:val="00D3234B"/>
    <w:rsid w:val="00D32383"/>
    <w:rsid w:val="00D3241B"/>
    <w:rsid w:val="00D32435"/>
    <w:rsid w:val="00D32496"/>
    <w:rsid w:val="00D32636"/>
    <w:rsid w:val="00D3272F"/>
    <w:rsid w:val="00D32796"/>
    <w:rsid w:val="00D327C4"/>
    <w:rsid w:val="00D327E0"/>
    <w:rsid w:val="00D328F3"/>
    <w:rsid w:val="00D32BE9"/>
    <w:rsid w:val="00D32DCC"/>
    <w:rsid w:val="00D33179"/>
    <w:rsid w:val="00D334B9"/>
    <w:rsid w:val="00D334BC"/>
    <w:rsid w:val="00D3358D"/>
    <w:rsid w:val="00D3369E"/>
    <w:rsid w:val="00D33740"/>
    <w:rsid w:val="00D337F9"/>
    <w:rsid w:val="00D338CC"/>
    <w:rsid w:val="00D33946"/>
    <w:rsid w:val="00D33A3E"/>
    <w:rsid w:val="00D33B43"/>
    <w:rsid w:val="00D33B7E"/>
    <w:rsid w:val="00D33C08"/>
    <w:rsid w:val="00D33CB7"/>
    <w:rsid w:val="00D33CED"/>
    <w:rsid w:val="00D33D57"/>
    <w:rsid w:val="00D33D98"/>
    <w:rsid w:val="00D33DF1"/>
    <w:rsid w:val="00D33E27"/>
    <w:rsid w:val="00D33F97"/>
    <w:rsid w:val="00D33FB0"/>
    <w:rsid w:val="00D3407C"/>
    <w:rsid w:val="00D3409B"/>
    <w:rsid w:val="00D340E5"/>
    <w:rsid w:val="00D340F8"/>
    <w:rsid w:val="00D3411A"/>
    <w:rsid w:val="00D34209"/>
    <w:rsid w:val="00D342B3"/>
    <w:rsid w:val="00D34352"/>
    <w:rsid w:val="00D343C0"/>
    <w:rsid w:val="00D3448F"/>
    <w:rsid w:val="00D34548"/>
    <w:rsid w:val="00D3475A"/>
    <w:rsid w:val="00D34974"/>
    <w:rsid w:val="00D34B5F"/>
    <w:rsid w:val="00D34C2F"/>
    <w:rsid w:val="00D34C5B"/>
    <w:rsid w:val="00D34DF2"/>
    <w:rsid w:val="00D34E93"/>
    <w:rsid w:val="00D34E97"/>
    <w:rsid w:val="00D34EC3"/>
    <w:rsid w:val="00D34F6C"/>
    <w:rsid w:val="00D35104"/>
    <w:rsid w:val="00D3516A"/>
    <w:rsid w:val="00D35186"/>
    <w:rsid w:val="00D351B4"/>
    <w:rsid w:val="00D3522A"/>
    <w:rsid w:val="00D3533A"/>
    <w:rsid w:val="00D35396"/>
    <w:rsid w:val="00D353BE"/>
    <w:rsid w:val="00D353CB"/>
    <w:rsid w:val="00D353DD"/>
    <w:rsid w:val="00D3549E"/>
    <w:rsid w:val="00D35535"/>
    <w:rsid w:val="00D359B1"/>
    <w:rsid w:val="00D359D1"/>
    <w:rsid w:val="00D359DE"/>
    <w:rsid w:val="00D35AE6"/>
    <w:rsid w:val="00D35B43"/>
    <w:rsid w:val="00D35BC0"/>
    <w:rsid w:val="00D35C0B"/>
    <w:rsid w:val="00D35C10"/>
    <w:rsid w:val="00D35C87"/>
    <w:rsid w:val="00D36062"/>
    <w:rsid w:val="00D362B3"/>
    <w:rsid w:val="00D36328"/>
    <w:rsid w:val="00D363C0"/>
    <w:rsid w:val="00D363D0"/>
    <w:rsid w:val="00D36443"/>
    <w:rsid w:val="00D3644F"/>
    <w:rsid w:val="00D364DE"/>
    <w:rsid w:val="00D3657A"/>
    <w:rsid w:val="00D3681D"/>
    <w:rsid w:val="00D3686A"/>
    <w:rsid w:val="00D36B3F"/>
    <w:rsid w:val="00D36E80"/>
    <w:rsid w:val="00D36F41"/>
    <w:rsid w:val="00D36FE1"/>
    <w:rsid w:val="00D3713C"/>
    <w:rsid w:val="00D37170"/>
    <w:rsid w:val="00D372EC"/>
    <w:rsid w:val="00D37387"/>
    <w:rsid w:val="00D37505"/>
    <w:rsid w:val="00D376AC"/>
    <w:rsid w:val="00D377A2"/>
    <w:rsid w:val="00D378ED"/>
    <w:rsid w:val="00D37981"/>
    <w:rsid w:val="00D37A06"/>
    <w:rsid w:val="00D37B4F"/>
    <w:rsid w:val="00D37BD4"/>
    <w:rsid w:val="00D37C3F"/>
    <w:rsid w:val="00D37D8F"/>
    <w:rsid w:val="00D37DBB"/>
    <w:rsid w:val="00D37DC6"/>
    <w:rsid w:val="00D37ECD"/>
    <w:rsid w:val="00D37ED6"/>
    <w:rsid w:val="00D37EDD"/>
    <w:rsid w:val="00D37F33"/>
    <w:rsid w:val="00D40008"/>
    <w:rsid w:val="00D4005A"/>
    <w:rsid w:val="00D400EE"/>
    <w:rsid w:val="00D40157"/>
    <w:rsid w:val="00D40487"/>
    <w:rsid w:val="00D404BB"/>
    <w:rsid w:val="00D40628"/>
    <w:rsid w:val="00D40696"/>
    <w:rsid w:val="00D4070A"/>
    <w:rsid w:val="00D40714"/>
    <w:rsid w:val="00D40913"/>
    <w:rsid w:val="00D40A80"/>
    <w:rsid w:val="00D40ABC"/>
    <w:rsid w:val="00D40CAF"/>
    <w:rsid w:val="00D40CD4"/>
    <w:rsid w:val="00D4109B"/>
    <w:rsid w:val="00D410A9"/>
    <w:rsid w:val="00D410BA"/>
    <w:rsid w:val="00D41285"/>
    <w:rsid w:val="00D414EC"/>
    <w:rsid w:val="00D41743"/>
    <w:rsid w:val="00D4176E"/>
    <w:rsid w:val="00D417CC"/>
    <w:rsid w:val="00D417D2"/>
    <w:rsid w:val="00D41839"/>
    <w:rsid w:val="00D41906"/>
    <w:rsid w:val="00D4196B"/>
    <w:rsid w:val="00D41A2B"/>
    <w:rsid w:val="00D41B0E"/>
    <w:rsid w:val="00D41B70"/>
    <w:rsid w:val="00D41BD7"/>
    <w:rsid w:val="00D41F13"/>
    <w:rsid w:val="00D41FCE"/>
    <w:rsid w:val="00D41FE9"/>
    <w:rsid w:val="00D42010"/>
    <w:rsid w:val="00D42053"/>
    <w:rsid w:val="00D420CB"/>
    <w:rsid w:val="00D4213E"/>
    <w:rsid w:val="00D42187"/>
    <w:rsid w:val="00D421D6"/>
    <w:rsid w:val="00D42210"/>
    <w:rsid w:val="00D422A8"/>
    <w:rsid w:val="00D4231E"/>
    <w:rsid w:val="00D4232D"/>
    <w:rsid w:val="00D42338"/>
    <w:rsid w:val="00D4237D"/>
    <w:rsid w:val="00D423AE"/>
    <w:rsid w:val="00D423C6"/>
    <w:rsid w:val="00D4240D"/>
    <w:rsid w:val="00D426A3"/>
    <w:rsid w:val="00D42B1C"/>
    <w:rsid w:val="00D42B77"/>
    <w:rsid w:val="00D42C4A"/>
    <w:rsid w:val="00D42E3D"/>
    <w:rsid w:val="00D42E72"/>
    <w:rsid w:val="00D42FC5"/>
    <w:rsid w:val="00D42FD0"/>
    <w:rsid w:val="00D4309D"/>
    <w:rsid w:val="00D432AC"/>
    <w:rsid w:val="00D43334"/>
    <w:rsid w:val="00D436BE"/>
    <w:rsid w:val="00D437CD"/>
    <w:rsid w:val="00D4385B"/>
    <w:rsid w:val="00D43A2B"/>
    <w:rsid w:val="00D43A79"/>
    <w:rsid w:val="00D43C3D"/>
    <w:rsid w:val="00D43D99"/>
    <w:rsid w:val="00D44151"/>
    <w:rsid w:val="00D44259"/>
    <w:rsid w:val="00D442A3"/>
    <w:rsid w:val="00D4445B"/>
    <w:rsid w:val="00D4478A"/>
    <w:rsid w:val="00D4487A"/>
    <w:rsid w:val="00D4493C"/>
    <w:rsid w:val="00D449E6"/>
    <w:rsid w:val="00D44A0F"/>
    <w:rsid w:val="00D44AB9"/>
    <w:rsid w:val="00D44BBD"/>
    <w:rsid w:val="00D44BDE"/>
    <w:rsid w:val="00D44CB3"/>
    <w:rsid w:val="00D44F2F"/>
    <w:rsid w:val="00D44FEF"/>
    <w:rsid w:val="00D45152"/>
    <w:rsid w:val="00D4529A"/>
    <w:rsid w:val="00D453D7"/>
    <w:rsid w:val="00D454D2"/>
    <w:rsid w:val="00D455C8"/>
    <w:rsid w:val="00D45604"/>
    <w:rsid w:val="00D4560C"/>
    <w:rsid w:val="00D45632"/>
    <w:rsid w:val="00D456DF"/>
    <w:rsid w:val="00D45780"/>
    <w:rsid w:val="00D45785"/>
    <w:rsid w:val="00D4594E"/>
    <w:rsid w:val="00D459BB"/>
    <w:rsid w:val="00D459DD"/>
    <w:rsid w:val="00D45B65"/>
    <w:rsid w:val="00D45DF0"/>
    <w:rsid w:val="00D45E5B"/>
    <w:rsid w:val="00D45F0A"/>
    <w:rsid w:val="00D46048"/>
    <w:rsid w:val="00D460E9"/>
    <w:rsid w:val="00D461FE"/>
    <w:rsid w:val="00D463A2"/>
    <w:rsid w:val="00D463FE"/>
    <w:rsid w:val="00D464BB"/>
    <w:rsid w:val="00D465DC"/>
    <w:rsid w:val="00D46712"/>
    <w:rsid w:val="00D46789"/>
    <w:rsid w:val="00D46798"/>
    <w:rsid w:val="00D468C1"/>
    <w:rsid w:val="00D46A85"/>
    <w:rsid w:val="00D46B30"/>
    <w:rsid w:val="00D46C6B"/>
    <w:rsid w:val="00D46CE7"/>
    <w:rsid w:val="00D46DA3"/>
    <w:rsid w:val="00D46F5E"/>
    <w:rsid w:val="00D47091"/>
    <w:rsid w:val="00D47179"/>
    <w:rsid w:val="00D47221"/>
    <w:rsid w:val="00D47306"/>
    <w:rsid w:val="00D4745E"/>
    <w:rsid w:val="00D47514"/>
    <w:rsid w:val="00D47541"/>
    <w:rsid w:val="00D47556"/>
    <w:rsid w:val="00D476F7"/>
    <w:rsid w:val="00D477D3"/>
    <w:rsid w:val="00D4780B"/>
    <w:rsid w:val="00D47BF2"/>
    <w:rsid w:val="00D47C99"/>
    <w:rsid w:val="00D47D0F"/>
    <w:rsid w:val="00D47D35"/>
    <w:rsid w:val="00D47DAE"/>
    <w:rsid w:val="00D47E5C"/>
    <w:rsid w:val="00D47E77"/>
    <w:rsid w:val="00D47EA9"/>
    <w:rsid w:val="00D47EFA"/>
    <w:rsid w:val="00D50001"/>
    <w:rsid w:val="00D50020"/>
    <w:rsid w:val="00D50123"/>
    <w:rsid w:val="00D50134"/>
    <w:rsid w:val="00D5020D"/>
    <w:rsid w:val="00D504F0"/>
    <w:rsid w:val="00D50502"/>
    <w:rsid w:val="00D50514"/>
    <w:rsid w:val="00D5063D"/>
    <w:rsid w:val="00D50973"/>
    <w:rsid w:val="00D50A01"/>
    <w:rsid w:val="00D50ACF"/>
    <w:rsid w:val="00D50B7A"/>
    <w:rsid w:val="00D50BBB"/>
    <w:rsid w:val="00D50C07"/>
    <w:rsid w:val="00D50C35"/>
    <w:rsid w:val="00D50D73"/>
    <w:rsid w:val="00D50E31"/>
    <w:rsid w:val="00D50F04"/>
    <w:rsid w:val="00D50FC2"/>
    <w:rsid w:val="00D51014"/>
    <w:rsid w:val="00D5112C"/>
    <w:rsid w:val="00D51166"/>
    <w:rsid w:val="00D5121C"/>
    <w:rsid w:val="00D51245"/>
    <w:rsid w:val="00D512B1"/>
    <w:rsid w:val="00D51341"/>
    <w:rsid w:val="00D513B3"/>
    <w:rsid w:val="00D51503"/>
    <w:rsid w:val="00D5153D"/>
    <w:rsid w:val="00D5154C"/>
    <w:rsid w:val="00D51A96"/>
    <w:rsid w:val="00D51C40"/>
    <w:rsid w:val="00D51DF0"/>
    <w:rsid w:val="00D51F80"/>
    <w:rsid w:val="00D5205F"/>
    <w:rsid w:val="00D52086"/>
    <w:rsid w:val="00D52148"/>
    <w:rsid w:val="00D5222B"/>
    <w:rsid w:val="00D52360"/>
    <w:rsid w:val="00D5243D"/>
    <w:rsid w:val="00D524C2"/>
    <w:rsid w:val="00D524C7"/>
    <w:rsid w:val="00D525A9"/>
    <w:rsid w:val="00D525DA"/>
    <w:rsid w:val="00D52623"/>
    <w:rsid w:val="00D5264F"/>
    <w:rsid w:val="00D526B4"/>
    <w:rsid w:val="00D5274A"/>
    <w:rsid w:val="00D528AC"/>
    <w:rsid w:val="00D52993"/>
    <w:rsid w:val="00D5299A"/>
    <w:rsid w:val="00D52B07"/>
    <w:rsid w:val="00D52BA1"/>
    <w:rsid w:val="00D52D8C"/>
    <w:rsid w:val="00D52EEE"/>
    <w:rsid w:val="00D530E5"/>
    <w:rsid w:val="00D53116"/>
    <w:rsid w:val="00D53649"/>
    <w:rsid w:val="00D536FB"/>
    <w:rsid w:val="00D53943"/>
    <w:rsid w:val="00D53B48"/>
    <w:rsid w:val="00D53B5C"/>
    <w:rsid w:val="00D53B68"/>
    <w:rsid w:val="00D53C74"/>
    <w:rsid w:val="00D53CDB"/>
    <w:rsid w:val="00D53D4C"/>
    <w:rsid w:val="00D53E8E"/>
    <w:rsid w:val="00D540B1"/>
    <w:rsid w:val="00D541AD"/>
    <w:rsid w:val="00D545BA"/>
    <w:rsid w:val="00D5475D"/>
    <w:rsid w:val="00D54853"/>
    <w:rsid w:val="00D54982"/>
    <w:rsid w:val="00D54A62"/>
    <w:rsid w:val="00D54B74"/>
    <w:rsid w:val="00D54CEA"/>
    <w:rsid w:val="00D54E01"/>
    <w:rsid w:val="00D54E3D"/>
    <w:rsid w:val="00D54F3B"/>
    <w:rsid w:val="00D54F4A"/>
    <w:rsid w:val="00D550B2"/>
    <w:rsid w:val="00D550CD"/>
    <w:rsid w:val="00D55109"/>
    <w:rsid w:val="00D5511F"/>
    <w:rsid w:val="00D551D0"/>
    <w:rsid w:val="00D551E5"/>
    <w:rsid w:val="00D5522C"/>
    <w:rsid w:val="00D5526B"/>
    <w:rsid w:val="00D5536F"/>
    <w:rsid w:val="00D553D2"/>
    <w:rsid w:val="00D554F1"/>
    <w:rsid w:val="00D5551E"/>
    <w:rsid w:val="00D557BB"/>
    <w:rsid w:val="00D55837"/>
    <w:rsid w:val="00D558A2"/>
    <w:rsid w:val="00D558F3"/>
    <w:rsid w:val="00D55B76"/>
    <w:rsid w:val="00D55BCA"/>
    <w:rsid w:val="00D55C3F"/>
    <w:rsid w:val="00D55C6C"/>
    <w:rsid w:val="00D55C94"/>
    <w:rsid w:val="00D55F06"/>
    <w:rsid w:val="00D55F51"/>
    <w:rsid w:val="00D55FEC"/>
    <w:rsid w:val="00D55FF8"/>
    <w:rsid w:val="00D56159"/>
    <w:rsid w:val="00D564CE"/>
    <w:rsid w:val="00D568DA"/>
    <w:rsid w:val="00D56931"/>
    <w:rsid w:val="00D56933"/>
    <w:rsid w:val="00D56A07"/>
    <w:rsid w:val="00D56A70"/>
    <w:rsid w:val="00D56C75"/>
    <w:rsid w:val="00D56D80"/>
    <w:rsid w:val="00D56EE2"/>
    <w:rsid w:val="00D5713D"/>
    <w:rsid w:val="00D571B2"/>
    <w:rsid w:val="00D571DA"/>
    <w:rsid w:val="00D57430"/>
    <w:rsid w:val="00D576B9"/>
    <w:rsid w:val="00D57894"/>
    <w:rsid w:val="00D578C6"/>
    <w:rsid w:val="00D57AD8"/>
    <w:rsid w:val="00D57AF3"/>
    <w:rsid w:val="00D57BFC"/>
    <w:rsid w:val="00D57CBB"/>
    <w:rsid w:val="00D57DAB"/>
    <w:rsid w:val="00D57E85"/>
    <w:rsid w:val="00D60231"/>
    <w:rsid w:val="00D6029D"/>
    <w:rsid w:val="00D60324"/>
    <w:rsid w:val="00D603AF"/>
    <w:rsid w:val="00D60450"/>
    <w:rsid w:val="00D605B1"/>
    <w:rsid w:val="00D606EB"/>
    <w:rsid w:val="00D6085F"/>
    <w:rsid w:val="00D60899"/>
    <w:rsid w:val="00D60905"/>
    <w:rsid w:val="00D609FE"/>
    <w:rsid w:val="00D60F46"/>
    <w:rsid w:val="00D60F5B"/>
    <w:rsid w:val="00D610C8"/>
    <w:rsid w:val="00D6118B"/>
    <w:rsid w:val="00D612A8"/>
    <w:rsid w:val="00D612E7"/>
    <w:rsid w:val="00D613C6"/>
    <w:rsid w:val="00D61693"/>
    <w:rsid w:val="00D6180E"/>
    <w:rsid w:val="00D61835"/>
    <w:rsid w:val="00D61A04"/>
    <w:rsid w:val="00D61B1C"/>
    <w:rsid w:val="00D61CF7"/>
    <w:rsid w:val="00D61DA0"/>
    <w:rsid w:val="00D61DEB"/>
    <w:rsid w:val="00D61E4D"/>
    <w:rsid w:val="00D61F67"/>
    <w:rsid w:val="00D62051"/>
    <w:rsid w:val="00D62073"/>
    <w:rsid w:val="00D621AA"/>
    <w:rsid w:val="00D621B6"/>
    <w:rsid w:val="00D62270"/>
    <w:rsid w:val="00D623A4"/>
    <w:rsid w:val="00D6265D"/>
    <w:rsid w:val="00D62778"/>
    <w:rsid w:val="00D62928"/>
    <w:rsid w:val="00D62A2B"/>
    <w:rsid w:val="00D62A59"/>
    <w:rsid w:val="00D62A75"/>
    <w:rsid w:val="00D62AB7"/>
    <w:rsid w:val="00D62B0D"/>
    <w:rsid w:val="00D62BA5"/>
    <w:rsid w:val="00D62BE2"/>
    <w:rsid w:val="00D62D66"/>
    <w:rsid w:val="00D62DB7"/>
    <w:rsid w:val="00D62E64"/>
    <w:rsid w:val="00D62EA3"/>
    <w:rsid w:val="00D62EDE"/>
    <w:rsid w:val="00D63128"/>
    <w:rsid w:val="00D6340D"/>
    <w:rsid w:val="00D634E2"/>
    <w:rsid w:val="00D63550"/>
    <w:rsid w:val="00D63935"/>
    <w:rsid w:val="00D63A3A"/>
    <w:rsid w:val="00D63C13"/>
    <w:rsid w:val="00D63CB4"/>
    <w:rsid w:val="00D63D92"/>
    <w:rsid w:val="00D63D98"/>
    <w:rsid w:val="00D63DE4"/>
    <w:rsid w:val="00D63F68"/>
    <w:rsid w:val="00D64087"/>
    <w:rsid w:val="00D6428B"/>
    <w:rsid w:val="00D642EF"/>
    <w:rsid w:val="00D6438D"/>
    <w:rsid w:val="00D643B2"/>
    <w:rsid w:val="00D645FD"/>
    <w:rsid w:val="00D647C0"/>
    <w:rsid w:val="00D647C6"/>
    <w:rsid w:val="00D64806"/>
    <w:rsid w:val="00D64851"/>
    <w:rsid w:val="00D648CC"/>
    <w:rsid w:val="00D64B42"/>
    <w:rsid w:val="00D64B96"/>
    <w:rsid w:val="00D64BAA"/>
    <w:rsid w:val="00D64C6B"/>
    <w:rsid w:val="00D64D87"/>
    <w:rsid w:val="00D64F6B"/>
    <w:rsid w:val="00D650DF"/>
    <w:rsid w:val="00D6513E"/>
    <w:rsid w:val="00D65317"/>
    <w:rsid w:val="00D65551"/>
    <w:rsid w:val="00D6566E"/>
    <w:rsid w:val="00D65675"/>
    <w:rsid w:val="00D6575F"/>
    <w:rsid w:val="00D65F3E"/>
    <w:rsid w:val="00D66156"/>
    <w:rsid w:val="00D661FD"/>
    <w:rsid w:val="00D662CF"/>
    <w:rsid w:val="00D662D1"/>
    <w:rsid w:val="00D662FF"/>
    <w:rsid w:val="00D664A3"/>
    <w:rsid w:val="00D665A6"/>
    <w:rsid w:val="00D665B7"/>
    <w:rsid w:val="00D665C1"/>
    <w:rsid w:val="00D665DD"/>
    <w:rsid w:val="00D667AD"/>
    <w:rsid w:val="00D667FD"/>
    <w:rsid w:val="00D668B5"/>
    <w:rsid w:val="00D66910"/>
    <w:rsid w:val="00D6691E"/>
    <w:rsid w:val="00D669C1"/>
    <w:rsid w:val="00D66A22"/>
    <w:rsid w:val="00D66A86"/>
    <w:rsid w:val="00D66B75"/>
    <w:rsid w:val="00D66C00"/>
    <w:rsid w:val="00D66EEC"/>
    <w:rsid w:val="00D67292"/>
    <w:rsid w:val="00D6731E"/>
    <w:rsid w:val="00D67389"/>
    <w:rsid w:val="00D673BE"/>
    <w:rsid w:val="00D67412"/>
    <w:rsid w:val="00D6745A"/>
    <w:rsid w:val="00D67548"/>
    <w:rsid w:val="00D6756D"/>
    <w:rsid w:val="00D6762A"/>
    <w:rsid w:val="00D67836"/>
    <w:rsid w:val="00D6794B"/>
    <w:rsid w:val="00D67E2A"/>
    <w:rsid w:val="00D67E9D"/>
    <w:rsid w:val="00D67FCC"/>
    <w:rsid w:val="00D67FD7"/>
    <w:rsid w:val="00D700E8"/>
    <w:rsid w:val="00D70141"/>
    <w:rsid w:val="00D70331"/>
    <w:rsid w:val="00D703BB"/>
    <w:rsid w:val="00D70417"/>
    <w:rsid w:val="00D70509"/>
    <w:rsid w:val="00D70535"/>
    <w:rsid w:val="00D705E3"/>
    <w:rsid w:val="00D706A3"/>
    <w:rsid w:val="00D70867"/>
    <w:rsid w:val="00D70ADA"/>
    <w:rsid w:val="00D70E77"/>
    <w:rsid w:val="00D70FB6"/>
    <w:rsid w:val="00D7131C"/>
    <w:rsid w:val="00D71371"/>
    <w:rsid w:val="00D71454"/>
    <w:rsid w:val="00D71474"/>
    <w:rsid w:val="00D71481"/>
    <w:rsid w:val="00D71517"/>
    <w:rsid w:val="00D71AE4"/>
    <w:rsid w:val="00D71DAB"/>
    <w:rsid w:val="00D71E93"/>
    <w:rsid w:val="00D71FB4"/>
    <w:rsid w:val="00D7201B"/>
    <w:rsid w:val="00D7211F"/>
    <w:rsid w:val="00D72230"/>
    <w:rsid w:val="00D7237E"/>
    <w:rsid w:val="00D723C1"/>
    <w:rsid w:val="00D723F3"/>
    <w:rsid w:val="00D724C1"/>
    <w:rsid w:val="00D725B5"/>
    <w:rsid w:val="00D725FA"/>
    <w:rsid w:val="00D726BF"/>
    <w:rsid w:val="00D72981"/>
    <w:rsid w:val="00D72A69"/>
    <w:rsid w:val="00D72B19"/>
    <w:rsid w:val="00D72C18"/>
    <w:rsid w:val="00D72D05"/>
    <w:rsid w:val="00D72D5F"/>
    <w:rsid w:val="00D72ED0"/>
    <w:rsid w:val="00D72EEC"/>
    <w:rsid w:val="00D7305F"/>
    <w:rsid w:val="00D73088"/>
    <w:rsid w:val="00D730CA"/>
    <w:rsid w:val="00D7315E"/>
    <w:rsid w:val="00D7319E"/>
    <w:rsid w:val="00D731CE"/>
    <w:rsid w:val="00D73327"/>
    <w:rsid w:val="00D73574"/>
    <w:rsid w:val="00D7364C"/>
    <w:rsid w:val="00D7367D"/>
    <w:rsid w:val="00D736A2"/>
    <w:rsid w:val="00D73873"/>
    <w:rsid w:val="00D738CC"/>
    <w:rsid w:val="00D738EF"/>
    <w:rsid w:val="00D738F2"/>
    <w:rsid w:val="00D738F9"/>
    <w:rsid w:val="00D7392B"/>
    <w:rsid w:val="00D73BA9"/>
    <w:rsid w:val="00D73BE3"/>
    <w:rsid w:val="00D73CDD"/>
    <w:rsid w:val="00D73D60"/>
    <w:rsid w:val="00D73F00"/>
    <w:rsid w:val="00D73F82"/>
    <w:rsid w:val="00D73FB0"/>
    <w:rsid w:val="00D73FFD"/>
    <w:rsid w:val="00D74075"/>
    <w:rsid w:val="00D742F5"/>
    <w:rsid w:val="00D74366"/>
    <w:rsid w:val="00D743A9"/>
    <w:rsid w:val="00D743D5"/>
    <w:rsid w:val="00D743EB"/>
    <w:rsid w:val="00D74476"/>
    <w:rsid w:val="00D7451E"/>
    <w:rsid w:val="00D74584"/>
    <w:rsid w:val="00D74633"/>
    <w:rsid w:val="00D747EF"/>
    <w:rsid w:val="00D74892"/>
    <w:rsid w:val="00D74A00"/>
    <w:rsid w:val="00D74A1E"/>
    <w:rsid w:val="00D74A69"/>
    <w:rsid w:val="00D74A9C"/>
    <w:rsid w:val="00D74C42"/>
    <w:rsid w:val="00D74CEA"/>
    <w:rsid w:val="00D74CED"/>
    <w:rsid w:val="00D74D77"/>
    <w:rsid w:val="00D74F4B"/>
    <w:rsid w:val="00D751F1"/>
    <w:rsid w:val="00D75260"/>
    <w:rsid w:val="00D752E2"/>
    <w:rsid w:val="00D75372"/>
    <w:rsid w:val="00D75405"/>
    <w:rsid w:val="00D7554B"/>
    <w:rsid w:val="00D7568B"/>
    <w:rsid w:val="00D759D6"/>
    <w:rsid w:val="00D75A75"/>
    <w:rsid w:val="00D75B5F"/>
    <w:rsid w:val="00D75D2D"/>
    <w:rsid w:val="00D75DD0"/>
    <w:rsid w:val="00D75E91"/>
    <w:rsid w:val="00D75ED6"/>
    <w:rsid w:val="00D76119"/>
    <w:rsid w:val="00D76410"/>
    <w:rsid w:val="00D764A2"/>
    <w:rsid w:val="00D764CD"/>
    <w:rsid w:val="00D764FE"/>
    <w:rsid w:val="00D765B6"/>
    <w:rsid w:val="00D76622"/>
    <w:rsid w:val="00D766B8"/>
    <w:rsid w:val="00D767FB"/>
    <w:rsid w:val="00D76896"/>
    <w:rsid w:val="00D76C35"/>
    <w:rsid w:val="00D76D32"/>
    <w:rsid w:val="00D76DBA"/>
    <w:rsid w:val="00D76F55"/>
    <w:rsid w:val="00D76F64"/>
    <w:rsid w:val="00D771FD"/>
    <w:rsid w:val="00D772BA"/>
    <w:rsid w:val="00D7732F"/>
    <w:rsid w:val="00D77373"/>
    <w:rsid w:val="00D773DD"/>
    <w:rsid w:val="00D774EC"/>
    <w:rsid w:val="00D77554"/>
    <w:rsid w:val="00D775B3"/>
    <w:rsid w:val="00D7781E"/>
    <w:rsid w:val="00D7783F"/>
    <w:rsid w:val="00D778F8"/>
    <w:rsid w:val="00D7794C"/>
    <w:rsid w:val="00D7796D"/>
    <w:rsid w:val="00D779DC"/>
    <w:rsid w:val="00D77A46"/>
    <w:rsid w:val="00D77A4C"/>
    <w:rsid w:val="00D77AB9"/>
    <w:rsid w:val="00D77B29"/>
    <w:rsid w:val="00D77BF8"/>
    <w:rsid w:val="00D77D8A"/>
    <w:rsid w:val="00D77DD2"/>
    <w:rsid w:val="00D77E74"/>
    <w:rsid w:val="00D8014C"/>
    <w:rsid w:val="00D80270"/>
    <w:rsid w:val="00D802A0"/>
    <w:rsid w:val="00D80446"/>
    <w:rsid w:val="00D80471"/>
    <w:rsid w:val="00D80474"/>
    <w:rsid w:val="00D80922"/>
    <w:rsid w:val="00D80DB1"/>
    <w:rsid w:val="00D80E16"/>
    <w:rsid w:val="00D80E9A"/>
    <w:rsid w:val="00D8105D"/>
    <w:rsid w:val="00D810D0"/>
    <w:rsid w:val="00D81119"/>
    <w:rsid w:val="00D81158"/>
    <w:rsid w:val="00D811C5"/>
    <w:rsid w:val="00D81271"/>
    <w:rsid w:val="00D812A4"/>
    <w:rsid w:val="00D81490"/>
    <w:rsid w:val="00D8184B"/>
    <w:rsid w:val="00D818AD"/>
    <w:rsid w:val="00D81A34"/>
    <w:rsid w:val="00D81B32"/>
    <w:rsid w:val="00D81B97"/>
    <w:rsid w:val="00D81C18"/>
    <w:rsid w:val="00D81C31"/>
    <w:rsid w:val="00D81CF7"/>
    <w:rsid w:val="00D81E4A"/>
    <w:rsid w:val="00D81FC7"/>
    <w:rsid w:val="00D8221C"/>
    <w:rsid w:val="00D822B5"/>
    <w:rsid w:val="00D823C0"/>
    <w:rsid w:val="00D8246B"/>
    <w:rsid w:val="00D826E1"/>
    <w:rsid w:val="00D826E9"/>
    <w:rsid w:val="00D8273D"/>
    <w:rsid w:val="00D827BC"/>
    <w:rsid w:val="00D828FA"/>
    <w:rsid w:val="00D8297D"/>
    <w:rsid w:val="00D82BD8"/>
    <w:rsid w:val="00D82CE1"/>
    <w:rsid w:val="00D82D11"/>
    <w:rsid w:val="00D82E66"/>
    <w:rsid w:val="00D82EAB"/>
    <w:rsid w:val="00D8303A"/>
    <w:rsid w:val="00D830B7"/>
    <w:rsid w:val="00D831B4"/>
    <w:rsid w:val="00D83305"/>
    <w:rsid w:val="00D83413"/>
    <w:rsid w:val="00D83477"/>
    <w:rsid w:val="00D83948"/>
    <w:rsid w:val="00D8396A"/>
    <w:rsid w:val="00D83A8A"/>
    <w:rsid w:val="00D83BC4"/>
    <w:rsid w:val="00D83D77"/>
    <w:rsid w:val="00D83E12"/>
    <w:rsid w:val="00D83EC5"/>
    <w:rsid w:val="00D8435B"/>
    <w:rsid w:val="00D8436E"/>
    <w:rsid w:val="00D843BF"/>
    <w:rsid w:val="00D8466C"/>
    <w:rsid w:val="00D8476B"/>
    <w:rsid w:val="00D84840"/>
    <w:rsid w:val="00D848E3"/>
    <w:rsid w:val="00D84921"/>
    <w:rsid w:val="00D849EA"/>
    <w:rsid w:val="00D84A1B"/>
    <w:rsid w:val="00D84B18"/>
    <w:rsid w:val="00D84ED5"/>
    <w:rsid w:val="00D85030"/>
    <w:rsid w:val="00D8562F"/>
    <w:rsid w:val="00D85663"/>
    <w:rsid w:val="00D85679"/>
    <w:rsid w:val="00D85855"/>
    <w:rsid w:val="00D8586D"/>
    <w:rsid w:val="00D85911"/>
    <w:rsid w:val="00D85A2C"/>
    <w:rsid w:val="00D85B9E"/>
    <w:rsid w:val="00D85C0D"/>
    <w:rsid w:val="00D85C1F"/>
    <w:rsid w:val="00D85CCF"/>
    <w:rsid w:val="00D85CE2"/>
    <w:rsid w:val="00D85CEE"/>
    <w:rsid w:val="00D85CF3"/>
    <w:rsid w:val="00D85DCE"/>
    <w:rsid w:val="00D85F2D"/>
    <w:rsid w:val="00D85FB9"/>
    <w:rsid w:val="00D85FD8"/>
    <w:rsid w:val="00D86109"/>
    <w:rsid w:val="00D8614F"/>
    <w:rsid w:val="00D86370"/>
    <w:rsid w:val="00D8648B"/>
    <w:rsid w:val="00D8652D"/>
    <w:rsid w:val="00D8656B"/>
    <w:rsid w:val="00D866FB"/>
    <w:rsid w:val="00D86734"/>
    <w:rsid w:val="00D86748"/>
    <w:rsid w:val="00D869CC"/>
    <w:rsid w:val="00D86B95"/>
    <w:rsid w:val="00D86C17"/>
    <w:rsid w:val="00D86D0B"/>
    <w:rsid w:val="00D86D42"/>
    <w:rsid w:val="00D86FAD"/>
    <w:rsid w:val="00D8702F"/>
    <w:rsid w:val="00D8718A"/>
    <w:rsid w:val="00D87278"/>
    <w:rsid w:val="00D87280"/>
    <w:rsid w:val="00D872EC"/>
    <w:rsid w:val="00D87772"/>
    <w:rsid w:val="00D878A5"/>
    <w:rsid w:val="00D878BD"/>
    <w:rsid w:val="00D8796F"/>
    <w:rsid w:val="00D879EB"/>
    <w:rsid w:val="00D87A42"/>
    <w:rsid w:val="00D87A54"/>
    <w:rsid w:val="00D87CA2"/>
    <w:rsid w:val="00D87D68"/>
    <w:rsid w:val="00D87F21"/>
    <w:rsid w:val="00D9013C"/>
    <w:rsid w:val="00D9022B"/>
    <w:rsid w:val="00D90233"/>
    <w:rsid w:val="00D90307"/>
    <w:rsid w:val="00D905A7"/>
    <w:rsid w:val="00D90607"/>
    <w:rsid w:val="00D9087E"/>
    <w:rsid w:val="00D909A4"/>
    <w:rsid w:val="00D909A9"/>
    <w:rsid w:val="00D90A82"/>
    <w:rsid w:val="00D90B25"/>
    <w:rsid w:val="00D90B68"/>
    <w:rsid w:val="00D90F0D"/>
    <w:rsid w:val="00D90FC9"/>
    <w:rsid w:val="00D91056"/>
    <w:rsid w:val="00D9110D"/>
    <w:rsid w:val="00D91118"/>
    <w:rsid w:val="00D9113D"/>
    <w:rsid w:val="00D91274"/>
    <w:rsid w:val="00D912C9"/>
    <w:rsid w:val="00D912E5"/>
    <w:rsid w:val="00D91377"/>
    <w:rsid w:val="00D9137A"/>
    <w:rsid w:val="00D91454"/>
    <w:rsid w:val="00D91469"/>
    <w:rsid w:val="00D914E6"/>
    <w:rsid w:val="00D91513"/>
    <w:rsid w:val="00D91593"/>
    <w:rsid w:val="00D9173B"/>
    <w:rsid w:val="00D917A8"/>
    <w:rsid w:val="00D917DC"/>
    <w:rsid w:val="00D918B4"/>
    <w:rsid w:val="00D91A2F"/>
    <w:rsid w:val="00D91BF4"/>
    <w:rsid w:val="00D91C30"/>
    <w:rsid w:val="00D91CB1"/>
    <w:rsid w:val="00D92037"/>
    <w:rsid w:val="00D920A9"/>
    <w:rsid w:val="00D921FD"/>
    <w:rsid w:val="00D92287"/>
    <w:rsid w:val="00D922CA"/>
    <w:rsid w:val="00D923A5"/>
    <w:rsid w:val="00D924D9"/>
    <w:rsid w:val="00D92689"/>
    <w:rsid w:val="00D92721"/>
    <w:rsid w:val="00D9273E"/>
    <w:rsid w:val="00D92B3A"/>
    <w:rsid w:val="00D92B75"/>
    <w:rsid w:val="00D92D6A"/>
    <w:rsid w:val="00D92DE6"/>
    <w:rsid w:val="00D92EE3"/>
    <w:rsid w:val="00D93358"/>
    <w:rsid w:val="00D935AF"/>
    <w:rsid w:val="00D93674"/>
    <w:rsid w:val="00D9373D"/>
    <w:rsid w:val="00D937C9"/>
    <w:rsid w:val="00D937E0"/>
    <w:rsid w:val="00D93C2C"/>
    <w:rsid w:val="00D93D87"/>
    <w:rsid w:val="00D93EAB"/>
    <w:rsid w:val="00D9403A"/>
    <w:rsid w:val="00D940CC"/>
    <w:rsid w:val="00D941AE"/>
    <w:rsid w:val="00D94262"/>
    <w:rsid w:val="00D94298"/>
    <w:rsid w:val="00D942C7"/>
    <w:rsid w:val="00D942CF"/>
    <w:rsid w:val="00D9430B"/>
    <w:rsid w:val="00D94386"/>
    <w:rsid w:val="00D94392"/>
    <w:rsid w:val="00D94589"/>
    <w:rsid w:val="00D945F4"/>
    <w:rsid w:val="00D946AF"/>
    <w:rsid w:val="00D94753"/>
    <w:rsid w:val="00D94754"/>
    <w:rsid w:val="00D947C7"/>
    <w:rsid w:val="00D947E3"/>
    <w:rsid w:val="00D94828"/>
    <w:rsid w:val="00D94882"/>
    <w:rsid w:val="00D94A14"/>
    <w:rsid w:val="00D94AA4"/>
    <w:rsid w:val="00D94B48"/>
    <w:rsid w:val="00D94D13"/>
    <w:rsid w:val="00D94E74"/>
    <w:rsid w:val="00D94EDE"/>
    <w:rsid w:val="00D94F21"/>
    <w:rsid w:val="00D950CD"/>
    <w:rsid w:val="00D951C0"/>
    <w:rsid w:val="00D95389"/>
    <w:rsid w:val="00D95685"/>
    <w:rsid w:val="00D956EF"/>
    <w:rsid w:val="00D9572A"/>
    <w:rsid w:val="00D95861"/>
    <w:rsid w:val="00D95981"/>
    <w:rsid w:val="00D95D96"/>
    <w:rsid w:val="00D960B5"/>
    <w:rsid w:val="00D960CC"/>
    <w:rsid w:val="00D9615D"/>
    <w:rsid w:val="00D96181"/>
    <w:rsid w:val="00D961D7"/>
    <w:rsid w:val="00D962E9"/>
    <w:rsid w:val="00D963A0"/>
    <w:rsid w:val="00D96440"/>
    <w:rsid w:val="00D964CE"/>
    <w:rsid w:val="00D96525"/>
    <w:rsid w:val="00D96551"/>
    <w:rsid w:val="00D96901"/>
    <w:rsid w:val="00D96A42"/>
    <w:rsid w:val="00D96A88"/>
    <w:rsid w:val="00D96CD3"/>
    <w:rsid w:val="00D96EC8"/>
    <w:rsid w:val="00D96F17"/>
    <w:rsid w:val="00D97021"/>
    <w:rsid w:val="00D971B3"/>
    <w:rsid w:val="00D971CB"/>
    <w:rsid w:val="00D971D0"/>
    <w:rsid w:val="00D972B4"/>
    <w:rsid w:val="00D97304"/>
    <w:rsid w:val="00D973E9"/>
    <w:rsid w:val="00D97405"/>
    <w:rsid w:val="00D97419"/>
    <w:rsid w:val="00D97421"/>
    <w:rsid w:val="00D97726"/>
    <w:rsid w:val="00D977F2"/>
    <w:rsid w:val="00D9785C"/>
    <w:rsid w:val="00D9787E"/>
    <w:rsid w:val="00D97947"/>
    <w:rsid w:val="00D97995"/>
    <w:rsid w:val="00D979ED"/>
    <w:rsid w:val="00D97BB6"/>
    <w:rsid w:val="00D97DA5"/>
    <w:rsid w:val="00D97DD6"/>
    <w:rsid w:val="00D97EBF"/>
    <w:rsid w:val="00DA001E"/>
    <w:rsid w:val="00DA005F"/>
    <w:rsid w:val="00DA008F"/>
    <w:rsid w:val="00DA0109"/>
    <w:rsid w:val="00DA020B"/>
    <w:rsid w:val="00DA02FA"/>
    <w:rsid w:val="00DA0457"/>
    <w:rsid w:val="00DA055E"/>
    <w:rsid w:val="00DA0622"/>
    <w:rsid w:val="00DA067E"/>
    <w:rsid w:val="00DA0709"/>
    <w:rsid w:val="00DA07B3"/>
    <w:rsid w:val="00DA07D4"/>
    <w:rsid w:val="00DA0B19"/>
    <w:rsid w:val="00DA0BFA"/>
    <w:rsid w:val="00DA0CC9"/>
    <w:rsid w:val="00DA0D96"/>
    <w:rsid w:val="00DA0DCB"/>
    <w:rsid w:val="00DA0DDD"/>
    <w:rsid w:val="00DA0DEA"/>
    <w:rsid w:val="00DA0E3A"/>
    <w:rsid w:val="00DA0ECF"/>
    <w:rsid w:val="00DA0EEB"/>
    <w:rsid w:val="00DA0EFF"/>
    <w:rsid w:val="00DA104B"/>
    <w:rsid w:val="00DA10A6"/>
    <w:rsid w:val="00DA10A8"/>
    <w:rsid w:val="00DA112E"/>
    <w:rsid w:val="00DA11B4"/>
    <w:rsid w:val="00DA11E9"/>
    <w:rsid w:val="00DA1286"/>
    <w:rsid w:val="00DA12FB"/>
    <w:rsid w:val="00DA13FF"/>
    <w:rsid w:val="00DA1562"/>
    <w:rsid w:val="00DA1638"/>
    <w:rsid w:val="00DA1853"/>
    <w:rsid w:val="00DA1860"/>
    <w:rsid w:val="00DA1A97"/>
    <w:rsid w:val="00DA1B65"/>
    <w:rsid w:val="00DA1B68"/>
    <w:rsid w:val="00DA1E82"/>
    <w:rsid w:val="00DA2013"/>
    <w:rsid w:val="00DA22A2"/>
    <w:rsid w:val="00DA248A"/>
    <w:rsid w:val="00DA248B"/>
    <w:rsid w:val="00DA24D6"/>
    <w:rsid w:val="00DA255B"/>
    <w:rsid w:val="00DA27CF"/>
    <w:rsid w:val="00DA2960"/>
    <w:rsid w:val="00DA29B1"/>
    <w:rsid w:val="00DA2A2D"/>
    <w:rsid w:val="00DA2ACC"/>
    <w:rsid w:val="00DA2ACF"/>
    <w:rsid w:val="00DA318C"/>
    <w:rsid w:val="00DA32F3"/>
    <w:rsid w:val="00DA3323"/>
    <w:rsid w:val="00DA3548"/>
    <w:rsid w:val="00DA36E2"/>
    <w:rsid w:val="00DA36EF"/>
    <w:rsid w:val="00DA36FE"/>
    <w:rsid w:val="00DA37B8"/>
    <w:rsid w:val="00DA37E8"/>
    <w:rsid w:val="00DA3848"/>
    <w:rsid w:val="00DA3A9C"/>
    <w:rsid w:val="00DA3B1B"/>
    <w:rsid w:val="00DA3B7E"/>
    <w:rsid w:val="00DA3EF6"/>
    <w:rsid w:val="00DA3FD0"/>
    <w:rsid w:val="00DA40C5"/>
    <w:rsid w:val="00DA414C"/>
    <w:rsid w:val="00DA41FE"/>
    <w:rsid w:val="00DA4434"/>
    <w:rsid w:val="00DA448F"/>
    <w:rsid w:val="00DA44AB"/>
    <w:rsid w:val="00DA4645"/>
    <w:rsid w:val="00DA466C"/>
    <w:rsid w:val="00DA468F"/>
    <w:rsid w:val="00DA4730"/>
    <w:rsid w:val="00DA48B0"/>
    <w:rsid w:val="00DA4911"/>
    <w:rsid w:val="00DA49E4"/>
    <w:rsid w:val="00DA4A0A"/>
    <w:rsid w:val="00DA4A0F"/>
    <w:rsid w:val="00DA4A23"/>
    <w:rsid w:val="00DA4AC2"/>
    <w:rsid w:val="00DA4B36"/>
    <w:rsid w:val="00DA4BA0"/>
    <w:rsid w:val="00DA4D24"/>
    <w:rsid w:val="00DA4D72"/>
    <w:rsid w:val="00DA4D77"/>
    <w:rsid w:val="00DA4F04"/>
    <w:rsid w:val="00DA4F23"/>
    <w:rsid w:val="00DA50A5"/>
    <w:rsid w:val="00DA5177"/>
    <w:rsid w:val="00DA51A0"/>
    <w:rsid w:val="00DA520D"/>
    <w:rsid w:val="00DA5224"/>
    <w:rsid w:val="00DA543E"/>
    <w:rsid w:val="00DA54AB"/>
    <w:rsid w:val="00DA5668"/>
    <w:rsid w:val="00DA57FA"/>
    <w:rsid w:val="00DA593E"/>
    <w:rsid w:val="00DA5AFB"/>
    <w:rsid w:val="00DA5B3E"/>
    <w:rsid w:val="00DA5CA8"/>
    <w:rsid w:val="00DA5D47"/>
    <w:rsid w:val="00DA5D7C"/>
    <w:rsid w:val="00DA5E58"/>
    <w:rsid w:val="00DA5F22"/>
    <w:rsid w:val="00DA6030"/>
    <w:rsid w:val="00DA625C"/>
    <w:rsid w:val="00DA6358"/>
    <w:rsid w:val="00DA64CB"/>
    <w:rsid w:val="00DA64F7"/>
    <w:rsid w:val="00DA659C"/>
    <w:rsid w:val="00DA66F2"/>
    <w:rsid w:val="00DA66F5"/>
    <w:rsid w:val="00DA67A7"/>
    <w:rsid w:val="00DA6B6E"/>
    <w:rsid w:val="00DA6B7C"/>
    <w:rsid w:val="00DA6BBC"/>
    <w:rsid w:val="00DA6C5E"/>
    <w:rsid w:val="00DA6CC8"/>
    <w:rsid w:val="00DA6D25"/>
    <w:rsid w:val="00DA6DFE"/>
    <w:rsid w:val="00DA6E16"/>
    <w:rsid w:val="00DA6E44"/>
    <w:rsid w:val="00DA6F04"/>
    <w:rsid w:val="00DA6F81"/>
    <w:rsid w:val="00DA6FC1"/>
    <w:rsid w:val="00DA6FD4"/>
    <w:rsid w:val="00DA6FF8"/>
    <w:rsid w:val="00DA701B"/>
    <w:rsid w:val="00DA7121"/>
    <w:rsid w:val="00DA722F"/>
    <w:rsid w:val="00DA7322"/>
    <w:rsid w:val="00DA7341"/>
    <w:rsid w:val="00DA7469"/>
    <w:rsid w:val="00DA7564"/>
    <w:rsid w:val="00DA759F"/>
    <w:rsid w:val="00DA75D0"/>
    <w:rsid w:val="00DA7637"/>
    <w:rsid w:val="00DA76B6"/>
    <w:rsid w:val="00DA775D"/>
    <w:rsid w:val="00DA7A73"/>
    <w:rsid w:val="00DA7A78"/>
    <w:rsid w:val="00DA7FB9"/>
    <w:rsid w:val="00DB0019"/>
    <w:rsid w:val="00DB009D"/>
    <w:rsid w:val="00DB0215"/>
    <w:rsid w:val="00DB0233"/>
    <w:rsid w:val="00DB0390"/>
    <w:rsid w:val="00DB03F0"/>
    <w:rsid w:val="00DB052C"/>
    <w:rsid w:val="00DB05AE"/>
    <w:rsid w:val="00DB06A8"/>
    <w:rsid w:val="00DB06F1"/>
    <w:rsid w:val="00DB093D"/>
    <w:rsid w:val="00DB0A56"/>
    <w:rsid w:val="00DB0A60"/>
    <w:rsid w:val="00DB0EAD"/>
    <w:rsid w:val="00DB0F2C"/>
    <w:rsid w:val="00DB1033"/>
    <w:rsid w:val="00DB1130"/>
    <w:rsid w:val="00DB121A"/>
    <w:rsid w:val="00DB129A"/>
    <w:rsid w:val="00DB12C7"/>
    <w:rsid w:val="00DB133F"/>
    <w:rsid w:val="00DB1422"/>
    <w:rsid w:val="00DB1677"/>
    <w:rsid w:val="00DB17A4"/>
    <w:rsid w:val="00DB1850"/>
    <w:rsid w:val="00DB19FE"/>
    <w:rsid w:val="00DB1A82"/>
    <w:rsid w:val="00DB1AC3"/>
    <w:rsid w:val="00DB1B05"/>
    <w:rsid w:val="00DB1B28"/>
    <w:rsid w:val="00DB1DEB"/>
    <w:rsid w:val="00DB1F5A"/>
    <w:rsid w:val="00DB1F7B"/>
    <w:rsid w:val="00DB20B3"/>
    <w:rsid w:val="00DB20E9"/>
    <w:rsid w:val="00DB20FC"/>
    <w:rsid w:val="00DB211E"/>
    <w:rsid w:val="00DB2145"/>
    <w:rsid w:val="00DB2384"/>
    <w:rsid w:val="00DB23E0"/>
    <w:rsid w:val="00DB2441"/>
    <w:rsid w:val="00DB2486"/>
    <w:rsid w:val="00DB24AF"/>
    <w:rsid w:val="00DB24CB"/>
    <w:rsid w:val="00DB2760"/>
    <w:rsid w:val="00DB28EC"/>
    <w:rsid w:val="00DB2968"/>
    <w:rsid w:val="00DB29D4"/>
    <w:rsid w:val="00DB29D5"/>
    <w:rsid w:val="00DB29FF"/>
    <w:rsid w:val="00DB2D86"/>
    <w:rsid w:val="00DB2DF1"/>
    <w:rsid w:val="00DB2E6B"/>
    <w:rsid w:val="00DB2F88"/>
    <w:rsid w:val="00DB304A"/>
    <w:rsid w:val="00DB3268"/>
    <w:rsid w:val="00DB32EF"/>
    <w:rsid w:val="00DB359A"/>
    <w:rsid w:val="00DB35DC"/>
    <w:rsid w:val="00DB36B7"/>
    <w:rsid w:val="00DB36F6"/>
    <w:rsid w:val="00DB38C3"/>
    <w:rsid w:val="00DB390C"/>
    <w:rsid w:val="00DB3E7A"/>
    <w:rsid w:val="00DB432F"/>
    <w:rsid w:val="00DB4495"/>
    <w:rsid w:val="00DB44AE"/>
    <w:rsid w:val="00DB46C1"/>
    <w:rsid w:val="00DB470A"/>
    <w:rsid w:val="00DB4873"/>
    <w:rsid w:val="00DB4ACD"/>
    <w:rsid w:val="00DB4B1C"/>
    <w:rsid w:val="00DB4BAF"/>
    <w:rsid w:val="00DB4BB4"/>
    <w:rsid w:val="00DB4BD4"/>
    <w:rsid w:val="00DB4DD2"/>
    <w:rsid w:val="00DB4DFA"/>
    <w:rsid w:val="00DB4E42"/>
    <w:rsid w:val="00DB4EB4"/>
    <w:rsid w:val="00DB4FE1"/>
    <w:rsid w:val="00DB5151"/>
    <w:rsid w:val="00DB51F4"/>
    <w:rsid w:val="00DB5223"/>
    <w:rsid w:val="00DB55DB"/>
    <w:rsid w:val="00DB5634"/>
    <w:rsid w:val="00DB5660"/>
    <w:rsid w:val="00DB5698"/>
    <w:rsid w:val="00DB57C3"/>
    <w:rsid w:val="00DB5B3F"/>
    <w:rsid w:val="00DB5D44"/>
    <w:rsid w:val="00DB609F"/>
    <w:rsid w:val="00DB624A"/>
    <w:rsid w:val="00DB6273"/>
    <w:rsid w:val="00DB636D"/>
    <w:rsid w:val="00DB63C1"/>
    <w:rsid w:val="00DB64EE"/>
    <w:rsid w:val="00DB657F"/>
    <w:rsid w:val="00DB6684"/>
    <w:rsid w:val="00DB66A7"/>
    <w:rsid w:val="00DB66DF"/>
    <w:rsid w:val="00DB6836"/>
    <w:rsid w:val="00DB689D"/>
    <w:rsid w:val="00DB6A33"/>
    <w:rsid w:val="00DB6AB5"/>
    <w:rsid w:val="00DB6AEA"/>
    <w:rsid w:val="00DB6CCF"/>
    <w:rsid w:val="00DB6E24"/>
    <w:rsid w:val="00DB705B"/>
    <w:rsid w:val="00DB707C"/>
    <w:rsid w:val="00DB7291"/>
    <w:rsid w:val="00DB748E"/>
    <w:rsid w:val="00DB754A"/>
    <w:rsid w:val="00DB757D"/>
    <w:rsid w:val="00DB7658"/>
    <w:rsid w:val="00DB76FF"/>
    <w:rsid w:val="00DB7A74"/>
    <w:rsid w:val="00DB7BCF"/>
    <w:rsid w:val="00DB7CDF"/>
    <w:rsid w:val="00DB7DB2"/>
    <w:rsid w:val="00DB7EB9"/>
    <w:rsid w:val="00DB7FA2"/>
    <w:rsid w:val="00DC0344"/>
    <w:rsid w:val="00DC034B"/>
    <w:rsid w:val="00DC0403"/>
    <w:rsid w:val="00DC043A"/>
    <w:rsid w:val="00DC045B"/>
    <w:rsid w:val="00DC04CD"/>
    <w:rsid w:val="00DC0634"/>
    <w:rsid w:val="00DC0793"/>
    <w:rsid w:val="00DC0911"/>
    <w:rsid w:val="00DC0AB4"/>
    <w:rsid w:val="00DC0CAC"/>
    <w:rsid w:val="00DC0E3C"/>
    <w:rsid w:val="00DC0F1D"/>
    <w:rsid w:val="00DC0F7F"/>
    <w:rsid w:val="00DC1094"/>
    <w:rsid w:val="00DC10C1"/>
    <w:rsid w:val="00DC111F"/>
    <w:rsid w:val="00DC1123"/>
    <w:rsid w:val="00DC1304"/>
    <w:rsid w:val="00DC137E"/>
    <w:rsid w:val="00DC13E5"/>
    <w:rsid w:val="00DC1424"/>
    <w:rsid w:val="00DC14A1"/>
    <w:rsid w:val="00DC14DC"/>
    <w:rsid w:val="00DC1556"/>
    <w:rsid w:val="00DC15CC"/>
    <w:rsid w:val="00DC1808"/>
    <w:rsid w:val="00DC1839"/>
    <w:rsid w:val="00DC1890"/>
    <w:rsid w:val="00DC196E"/>
    <w:rsid w:val="00DC1C8B"/>
    <w:rsid w:val="00DC1CFE"/>
    <w:rsid w:val="00DC1F65"/>
    <w:rsid w:val="00DC216A"/>
    <w:rsid w:val="00DC222A"/>
    <w:rsid w:val="00DC2243"/>
    <w:rsid w:val="00DC2257"/>
    <w:rsid w:val="00DC2278"/>
    <w:rsid w:val="00DC23A8"/>
    <w:rsid w:val="00DC23D8"/>
    <w:rsid w:val="00DC2411"/>
    <w:rsid w:val="00DC2418"/>
    <w:rsid w:val="00DC2466"/>
    <w:rsid w:val="00DC24F4"/>
    <w:rsid w:val="00DC25A7"/>
    <w:rsid w:val="00DC2656"/>
    <w:rsid w:val="00DC2854"/>
    <w:rsid w:val="00DC2904"/>
    <w:rsid w:val="00DC2A3B"/>
    <w:rsid w:val="00DC2AF8"/>
    <w:rsid w:val="00DC3043"/>
    <w:rsid w:val="00DC323A"/>
    <w:rsid w:val="00DC347F"/>
    <w:rsid w:val="00DC352B"/>
    <w:rsid w:val="00DC359A"/>
    <w:rsid w:val="00DC362E"/>
    <w:rsid w:val="00DC36E8"/>
    <w:rsid w:val="00DC370C"/>
    <w:rsid w:val="00DC3A1A"/>
    <w:rsid w:val="00DC3E1F"/>
    <w:rsid w:val="00DC3ECB"/>
    <w:rsid w:val="00DC3FE1"/>
    <w:rsid w:val="00DC40BB"/>
    <w:rsid w:val="00DC4151"/>
    <w:rsid w:val="00DC4178"/>
    <w:rsid w:val="00DC4259"/>
    <w:rsid w:val="00DC42BF"/>
    <w:rsid w:val="00DC4350"/>
    <w:rsid w:val="00DC43A3"/>
    <w:rsid w:val="00DC46CE"/>
    <w:rsid w:val="00DC47C7"/>
    <w:rsid w:val="00DC47CC"/>
    <w:rsid w:val="00DC4895"/>
    <w:rsid w:val="00DC4C37"/>
    <w:rsid w:val="00DC4D1B"/>
    <w:rsid w:val="00DC5046"/>
    <w:rsid w:val="00DC516A"/>
    <w:rsid w:val="00DC516E"/>
    <w:rsid w:val="00DC51F2"/>
    <w:rsid w:val="00DC52F1"/>
    <w:rsid w:val="00DC541F"/>
    <w:rsid w:val="00DC5444"/>
    <w:rsid w:val="00DC55E4"/>
    <w:rsid w:val="00DC5786"/>
    <w:rsid w:val="00DC58A6"/>
    <w:rsid w:val="00DC5C6C"/>
    <w:rsid w:val="00DC5D80"/>
    <w:rsid w:val="00DC5DD0"/>
    <w:rsid w:val="00DC5E3F"/>
    <w:rsid w:val="00DC5E4F"/>
    <w:rsid w:val="00DC5EDA"/>
    <w:rsid w:val="00DC6074"/>
    <w:rsid w:val="00DC615E"/>
    <w:rsid w:val="00DC638C"/>
    <w:rsid w:val="00DC64D5"/>
    <w:rsid w:val="00DC6598"/>
    <w:rsid w:val="00DC668F"/>
    <w:rsid w:val="00DC67CA"/>
    <w:rsid w:val="00DC67CE"/>
    <w:rsid w:val="00DC68EE"/>
    <w:rsid w:val="00DC6950"/>
    <w:rsid w:val="00DC6B15"/>
    <w:rsid w:val="00DC6BFF"/>
    <w:rsid w:val="00DC6C6E"/>
    <w:rsid w:val="00DC6CE3"/>
    <w:rsid w:val="00DC6E10"/>
    <w:rsid w:val="00DC740C"/>
    <w:rsid w:val="00DC7417"/>
    <w:rsid w:val="00DC75DE"/>
    <w:rsid w:val="00DC7647"/>
    <w:rsid w:val="00DC76C7"/>
    <w:rsid w:val="00DC776E"/>
    <w:rsid w:val="00DC780F"/>
    <w:rsid w:val="00DC7C01"/>
    <w:rsid w:val="00DC7DD7"/>
    <w:rsid w:val="00DC7DDB"/>
    <w:rsid w:val="00DC7E5C"/>
    <w:rsid w:val="00DC7EE4"/>
    <w:rsid w:val="00DC7F27"/>
    <w:rsid w:val="00DD0050"/>
    <w:rsid w:val="00DD0205"/>
    <w:rsid w:val="00DD02BD"/>
    <w:rsid w:val="00DD06B5"/>
    <w:rsid w:val="00DD06E1"/>
    <w:rsid w:val="00DD085E"/>
    <w:rsid w:val="00DD0987"/>
    <w:rsid w:val="00DD09C9"/>
    <w:rsid w:val="00DD09EF"/>
    <w:rsid w:val="00DD09FD"/>
    <w:rsid w:val="00DD0A02"/>
    <w:rsid w:val="00DD0BFA"/>
    <w:rsid w:val="00DD0C13"/>
    <w:rsid w:val="00DD0E50"/>
    <w:rsid w:val="00DD0EF4"/>
    <w:rsid w:val="00DD0FF5"/>
    <w:rsid w:val="00DD1043"/>
    <w:rsid w:val="00DD127A"/>
    <w:rsid w:val="00DD1349"/>
    <w:rsid w:val="00DD140F"/>
    <w:rsid w:val="00DD1540"/>
    <w:rsid w:val="00DD1551"/>
    <w:rsid w:val="00DD16C4"/>
    <w:rsid w:val="00DD17EB"/>
    <w:rsid w:val="00DD1B5A"/>
    <w:rsid w:val="00DD1C5E"/>
    <w:rsid w:val="00DD1E16"/>
    <w:rsid w:val="00DD1F8D"/>
    <w:rsid w:val="00DD2034"/>
    <w:rsid w:val="00DD2463"/>
    <w:rsid w:val="00DD24A9"/>
    <w:rsid w:val="00DD27AB"/>
    <w:rsid w:val="00DD2812"/>
    <w:rsid w:val="00DD2853"/>
    <w:rsid w:val="00DD2B0B"/>
    <w:rsid w:val="00DD2B29"/>
    <w:rsid w:val="00DD2B67"/>
    <w:rsid w:val="00DD2D66"/>
    <w:rsid w:val="00DD2DE2"/>
    <w:rsid w:val="00DD2FAB"/>
    <w:rsid w:val="00DD3002"/>
    <w:rsid w:val="00DD30CC"/>
    <w:rsid w:val="00DD3140"/>
    <w:rsid w:val="00DD3187"/>
    <w:rsid w:val="00DD31D8"/>
    <w:rsid w:val="00DD3249"/>
    <w:rsid w:val="00DD3318"/>
    <w:rsid w:val="00DD344F"/>
    <w:rsid w:val="00DD3684"/>
    <w:rsid w:val="00DD370F"/>
    <w:rsid w:val="00DD386D"/>
    <w:rsid w:val="00DD39EF"/>
    <w:rsid w:val="00DD3D0B"/>
    <w:rsid w:val="00DD3DC5"/>
    <w:rsid w:val="00DD3DE6"/>
    <w:rsid w:val="00DD3FB8"/>
    <w:rsid w:val="00DD402C"/>
    <w:rsid w:val="00DD420B"/>
    <w:rsid w:val="00DD4227"/>
    <w:rsid w:val="00DD42AC"/>
    <w:rsid w:val="00DD4300"/>
    <w:rsid w:val="00DD436F"/>
    <w:rsid w:val="00DD43D1"/>
    <w:rsid w:val="00DD4486"/>
    <w:rsid w:val="00DD44BE"/>
    <w:rsid w:val="00DD46AF"/>
    <w:rsid w:val="00DD46EB"/>
    <w:rsid w:val="00DD4849"/>
    <w:rsid w:val="00DD48CD"/>
    <w:rsid w:val="00DD494E"/>
    <w:rsid w:val="00DD4C4E"/>
    <w:rsid w:val="00DD4DB3"/>
    <w:rsid w:val="00DD5028"/>
    <w:rsid w:val="00DD508E"/>
    <w:rsid w:val="00DD512E"/>
    <w:rsid w:val="00DD5199"/>
    <w:rsid w:val="00DD5321"/>
    <w:rsid w:val="00DD59E2"/>
    <w:rsid w:val="00DD5C8A"/>
    <w:rsid w:val="00DD5CDC"/>
    <w:rsid w:val="00DD5D25"/>
    <w:rsid w:val="00DD5EB8"/>
    <w:rsid w:val="00DD605C"/>
    <w:rsid w:val="00DD62CA"/>
    <w:rsid w:val="00DD6317"/>
    <w:rsid w:val="00DD6453"/>
    <w:rsid w:val="00DD64FB"/>
    <w:rsid w:val="00DD664F"/>
    <w:rsid w:val="00DD6684"/>
    <w:rsid w:val="00DD689D"/>
    <w:rsid w:val="00DD689F"/>
    <w:rsid w:val="00DD6B09"/>
    <w:rsid w:val="00DD6B3B"/>
    <w:rsid w:val="00DD6D0D"/>
    <w:rsid w:val="00DD6DA7"/>
    <w:rsid w:val="00DD6EE6"/>
    <w:rsid w:val="00DD707F"/>
    <w:rsid w:val="00DD7323"/>
    <w:rsid w:val="00DD7774"/>
    <w:rsid w:val="00DD77CB"/>
    <w:rsid w:val="00DD783F"/>
    <w:rsid w:val="00DD787E"/>
    <w:rsid w:val="00DD796E"/>
    <w:rsid w:val="00DD7AFD"/>
    <w:rsid w:val="00DD7B54"/>
    <w:rsid w:val="00DD7C48"/>
    <w:rsid w:val="00DE0164"/>
    <w:rsid w:val="00DE0228"/>
    <w:rsid w:val="00DE02A8"/>
    <w:rsid w:val="00DE043F"/>
    <w:rsid w:val="00DE0519"/>
    <w:rsid w:val="00DE0579"/>
    <w:rsid w:val="00DE061F"/>
    <w:rsid w:val="00DE06CD"/>
    <w:rsid w:val="00DE0873"/>
    <w:rsid w:val="00DE09CD"/>
    <w:rsid w:val="00DE0A97"/>
    <w:rsid w:val="00DE0B0A"/>
    <w:rsid w:val="00DE0B57"/>
    <w:rsid w:val="00DE0B69"/>
    <w:rsid w:val="00DE0D3E"/>
    <w:rsid w:val="00DE128E"/>
    <w:rsid w:val="00DE13D5"/>
    <w:rsid w:val="00DE13DE"/>
    <w:rsid w:val="00DE16B8"/>
    <w:rsid w:val="00DE1740"/>
    <w:rsid w:val="00DE1936"/>
    <w:rsid w:val="00DE195F"/>
    <w:rsid w:val="00DE1980"/>
    <w:rsid w:val="00DE1BB9"/>
    <w:rsid w:val="00DE1C7B"/>
    <w:rsid w:val="00DE1CF5"/>
    <w:rsid w:val="00DE1D3C"/>
    <w:rsid w:val="00DE1E2A"/>
    <w:rsid w:val="00DE1FB3"/>
    <w:rsid w:val="00DE20D8"/>
    <w:rsid w:val="00DE21CF"/>
    <w:rsid w:val="00DE23D8"/>
    <w:rsid w:val="00DE2825"/>
    <w:rsid w:val="00DE28A1"/>
    <w:rsid w:val="00DE28D7"/>
    <w:rsid w:val="00DE2A19"/>
    <w:rsid w:val="00DE2A6E"/>
    <w:rsid w:val="00DE2B44"/>
    <w:rsid w:val="00DE2B67"/>
    <w:rsid w:val="00DE2C1C"/>
    <w:rsid w:val="00DE2D5C"/>
    <w:rsid w:val="00DE2DA8"/>
    <w:rsid w:val="00DE2F00"/>
    <w:rsid w:val="00DE2F40"/>
    <w:rsid w:val="00DE3231"/>
    <w:rsid w:val="00DE3249"/>
    <w:rsid w:val="00DE32CA"/>
    <w:rsid w:val="00DE3310"/>
    <w:rsid w:val="00DE3402"/>
    <w:rsid w:val="00DE36C4"/>
    <w:rsid w:val="00DE3A80"/>
    <w:rsid w:val="00DE3C72"/>
    <w:rsid w:val="00DE3D86"/>
    <w:rsid w:val="00DE3E4D"/>
    <w:rsid w:val="00DE4185"/>
    <w:rsid w:val="00DE4305"/>
    <w:rsid w:val="00DE43A3"/>
    <w:rsid w:val="00DE45EE"/>
    <w:rsid w:val="00DE4969"/>
    <w:rsid w:val="00DE497E"/>
    <w:rsid w:val="00DE4B05"/>
    <w:rsid w:val="00DE4CC8"/>
    <w:rsid w:val="00DE4CCF"/>
    <w:rsid w:val="00DE4CF1"/>
    <w:rsid w:val="00DE4E12"/>
    <w:rsid w:val="00DE4E34"/>
    <w:rsid w:val="00DE4E61"/>
    <w:rsid w:val="00DE5000"/>
    <w:rsid w:val="00DE5003"/>
    <w:rsid w:val="00DE50D7"/>
    <w:rsid w:val="00DE5154"/>
    <w:rsid w:val="00DE5245"/>
    <w:rsid w:val="00DE5247"/>
    <w:rsid w:val="00DE532B"/>
    <w:rsid w:val="00DE53B5"/>
    <w:rsid w:val="00DE54B2"/>
    <w:rsid w:val="00DE54D4"/>
    <w:rsid w:val="00DE5532"/>
    <w:rsid w:val="00DE55F1"/>
    <w:rsid w:val="00DE5727"/>
    <w:rsid w:val="00DE57D4"/>
    <w:rsid w:val="00DE57D5"/>
    <w:rsid w:val="00DE5A95"/>
    <w:rsid w:val="00DE5B00"/>
    <w:rsid w:val="00DE5C12"/>
    <w:rsid w:val="00DE5D19"/>
    <w:rsid w:val="00DE5E96"/>
    <w:rsid w:val="00DE606C"/>
    <w:rsid w:val="00DE6258"/>
    <w:rsid w:val="00DE62F6"/>
    <w:rsid w:val="00DE62F8"/>
    <w:rsid w:val="00DE6365"/>
    <w:rsid w:val="00DE641B"/>
    <w:rsid w:val="00DE6481"/>
    <w:rsid w:val="00DE665F"/>
    <w:rsid w:val="00DE679E"/>
    <w:rsid w:val="00DE685C"/>
    <w:rsid w:val="00DE6933"/>
    <w:rsid w:val="00DE6A9F"/>
    <w:rsid w:val="00DE6AE1"/>
    <w:rsid w:val="00DE6B32"/>
    <w:rsid w:val="00DE6CBE"/>
    <w:rsid w:val="00DE6D46"/>
    <w:rsid w:val="00DE6E62"/>
    <w:rsid w:val="00DE6E79"/>
    <w:rsid w:val="00DE6F1B"/>
    <w:rsid w:val="00DE6F2B"/>
    <w:rsid w:val="00DE7001"/>
    <w:rsid w:val="00DE72B1"/>
    <w:rsid w:val="00DE74C9"/>
    <w:rsid w:val="00DE750F"/>
    <w:rsid w:val="00DE7547"/>
    <w:rsid w:val="00DE7576"/>
    <w:rsid w:val="00DE7622"/>
    <w:rsid w:val="00DE7710"/>
    <w:rsid w:val="00DE77E2"/>
    <w:rsid w:val="00DE7934"/>
    <w:rsid w:val="00DE7BF3"/>
    <w:rsid w:val="00DE7C28"/>
    <w:rsid w:val="00DE7CDD"/>
    <w:rsid w:val="00DE7EA4"/>
    <w:rsid w:val="00DE7FF6"/>
    <w:rsid w:val="00DF01AD"/>
    <w:rsid w:val="00DF02D4"/>
    <w:rsid w:val="00DF02E3"/>
    <w:rsid w:val="00DF0392"/>
    <w:rsid w:val="00DF040D"/>
    <w:rsid w:val="00DF0412"/>
    <w:rsid w:val="00DF0601"/>
    <w:rsid w:val="00DF06EF"/>
    <w:rsid w:val="00DF0752"/>
    <w:rsid w:val="00DF0BA2"/>
    <w:rsid w:val="00DF0C13"/>
    <w:rsid w:val="00DF0D1D"/>
    <w:rsid w:val="00DF0E38"/>
    <w:rsid w:val="00DF0E7B"/>
    <w:rsid w:val="00DF104A"/>
    <w:rsid w:val="00DF1070"/>
    <w:rsid w:val="00DF11D2"/>
    <w:rsid w:val="00DF1297"/>
    <w:rsid w:val="00DF12B4"/>
    <w:rsid w:val="00DF1605"/>
    <w:rsid w:val="00DF19A6"/>
    <w:rsid w:val="00DF19FB"/>
    <w:rsid w:val="00DF1B1B"/>
    <w:rsid w:val="00DF1B96"/>
    <w:rsid w:val="00DF1BC3"/>
    <w:rsid w:val="00DF1CD4"/>
    <w:rsid w:val="00DF1DCE"/>
    <w:rsid w:val="00DF1DF6"/>
    <w:rsid w:val="00DF1E6B"/>
    <w:rsid w:val="00DF2054"/>
    <w:rsid w:val="00DF2125"/>
    <w:rsid w:val="00DF223E"/>
    <w:rsid w:val="00DF22E8"/>
    <w:rsid w:val="00DF2308"/>
    <w:rsid w:val="00DF2412"/>
    <w:rsid w:val="00DF2671"/>
    <w:rsid w:val="00DF2688"/>
    <w:rsid w:val="00DF26E2"/>
    <w:rsid w:val="00DF26ED"/>
    <w:rsid w:val="00DF28BD"/>
    <w:rsid w:val="00DF2CA5"/>
    <w:rsid w:val="00DF2D70"/>
    <w:rsid w:val="00DF2E73"/>
    <w:rsid w:val="00DF2E95"/>
    <w:rsid w:val="00DF2EB2"/>
    <w:rsid w:val="00DF2ED0"/>
    <w:rsid w:val="00DF2EE0"/>
    <w:rsid w:val="00DF3090"/>
    <w:rsid w:val="00DF30CE"/>
    <w:rsid w:val="00DF3136"/>
    <w:rsid w:val="00DF32A2"/>
    <w:rsid w:val="00DF32A9"/>
    <w:rsid w:val="00DF34A0"/>
    <w:rsid w:val="00DF34DD"/>
    <w:rsid w:val="00DF35CB"/>
    <w:rsid w:val="00DF3762"/>
    <w:rsid w:val="00DF37C0"/>
    <w:rsid w:val="00DF38BE"/>
    <w:rsid w:val="00DF3A37"/>
    <w:rsid w:val="00DF3B72"/>
    <w:rsid w:val="00DF3DDF"/>
    <w:rsid w:val="00DF40C5"/>
    <w:rsid w:val="00DF4156"/>
    <w:rsid w:val="00DF41FD"/>
    <w:rsid w:val="00DF42F3"/>
    <w:rsid w:val="00DF43E3"/>
    <w:rsid w:val="00DF465C"/>
    <w:rsid w:val="00DF469F"/>
    <w:rsid w:val="00DF47EA"/>
    <w:rsid w:val="00DF4847"/>
    <w:rsid w:val="00DF4858"/>
    <w:rsid w:val="00DF4AF7"/>
    <w:rsid w:val="00DF4BF5"/>
    <w:rsid w:val="00DF4C0B"/>
    <w:rsid w:val="00DF4D5E"/>
    <w:rsid w:val="00DF4E7B"/>
    <w:rsid w:val="00DF4E96"/>
    <w:rsid w:val="00DF4EB0"/>
    <w:rsid w:val="00DF4FFC"/>
    <w:rsid w:val="00DF500E"/>
    <w:rsid w:val="00DF5099"/>
    <w:rsid w:val="00DF51B5"/>
    <w:rsid w:val="00DF52AE"/>
    <w:rsid w:val="00DF536A"/>
    <w:rsid w:val="00DF53CC"/>
    <w:rsid w:val="00DF53D3"/>
    <w:rsid w:val="00DF5443"/>
    <w:rsid w:val="00DF5450"/>
    <w:rsid w:val="00DF5599"/>
    <w:rsid w:val="00DF5CC6"/>
    <w:rsid w:val="00DF5D6C"/>
    <w:rsid w:val="00DF5E22"/>
    <w:rsid w:val="00DF5E98"/>
    <w:rsid w:val="00DF5FAC"/>
    <w:rsid w:val="00DF5FBE"/>
    <w:rsid w:val="00DF618F"/>
    <w:rsid w:val="00DF6429"/>
    <w:rsid w:val="00DF656A"/>
    <w:rsid w:val="00DF6662"/>
    <w:rsid w:val="00DF6765"/>
    <w:rsid w:val="00DF6768"/>
    <w:rsid w:val="00DF68EB"/>
    <w:rsid w:val="00DF6941"/>
    <w:rsid w:val="00DF6E7B"/>
    <w:rsid w:val="00DF6E85"/>
    <w:rsid w:val="00DF6EDB"/>
    <w:rsid w:val="00DF7015"/>
    <w:rsid w:val="00DF705A"/>
    <w:rsid w:val="00DF721E"/>
    <w:rsid w:val="00DF7222"/>
    <w:rsid w:val="00DF7410"/>
    <w:rsid w:val="00DF744E"/>
    <w:rsid w:val="00DF759F"/>
    <w:rsid w:val="00DF766A"/>
    <w:rsid w:val="00DF782C"/>
    <w:rsid w:val="00DF7849"/>
    <w:rsid w:val="00DF78A7"/>
    <w:rsid w:val="00DF78AA"/>
    <w:rsid w:val="00DF78F3"/>
    <w:rsid w:val="00DF79BE"/>
    <w:rsid w:val="00DF7D27"/>
    <w:rsid w:val="00DF7D44"/>
    <w:rsid w:val="00DF7DBA"/>
    <w:rsid w:val="00E0011D"/>
    <w:rsid w:val="00E0018F"/>
    <w:rsid w:val="00E005B0"/>
    <w:rsid w:val="00E00646"/>
    <w:rsid w:val="00E00707"/>
    <w:rsid w:val="00E0070F"/>
    <w:rsid w:val="00E00784"/>
    <w:rsid w:val="00E007F4"/>
    <w:rsid w:val="00E00802"/>
    <w:rsid w:val="00E0085E"/>
    <w:rsid w:val="00E009DB"/>
    <w:rsid w:val="00E00A6C"/>
    <w:rsid w:val="00E00C06"/>
    <w:rsid w:val="00E00DE3"/>
    <w:rsid w:val="00E00E12"/>
    <w:rsid w:val="00E00E83"/>
    <w:rsid w:val="00E00F4D"/>
    <w:rsid w:val="00E00F72"/>
    <w:rsid w:val="00E012FA"/>
    <w:rsid w:val="00E01465"/>
    <w:rsid w:val="00E014C3"/>
    <w:rsid w:val="00E015F0"/>
    <w:rsid w:val="00E01717"/>
    <w:rsid w:val="00E018AE"/>
    <w:rsid w:val="00E018C3"/>
    <w:rsid w:val="00E019AB"/>
    <w:rsid w:val="00E01AB0"/>
    <w:rsid w:val="00E01B5C"/>
    <w:rsid w:val="00E01B8C"/>
    <w:rsid w:val="00E01D1D"/>
    <w:rsid w:val="00E01D59"/>
    <w:rsid w:val="00E01DE4"/>
    <w:rsid w:val="00E01EDF"/>
    <w:rsid w:val="00E01F47"/>
    <w:rsid w:val="00E01F76"/>
    <w:rsid w:val="00E02036"/>
    <w:rsid w:val="00E020AD"/>
    <w:rsid w:val="00E020B1"/>
    <w:rsid w:val="00E0210B"/>
    <w:rsid w:val="00E02212"/>
    <w:rsid w:val="00E022BB"/>
    <w:rsid w:val="00E028EB"/>
    <w:rsid w:val="00E02903"/>
    <w:rsid w:val="00E0296B"/>
    <w:rsid w:val="00E02B46"/>
    <w:rsid w:val="00E02B60"/>
    <w:rsid w:val="00E02C73"/>
    <w:rsid w:val="00E02FFB"/>
    <w:rsid w:val="00E03050"/>
    <w:rsid w:val="00E0307C"/>
    <w:rsid w:val="00E030A7"/>
    <w:rsid w:val="00E03100"/>
    <w:rsid w:val="00E0322D"/>
    <w:rsid w:val="00E033E5"/>
    <w:rsid w:val="00E03449"/>
    <w:rsid w:val="00E0346B"/>
    <w:rsid w:val="00E0360C"/>
    <w:rsid w:val="00E03708"/>
    <w:rsid w:val="00E03934"/>
    <w:rsid w:val="00E03A76"/>
    <w:rsid w:val="00E03AB4"/>
    <w:rsid w:val="00E03B30"/>
    <w:rsid w:val="00E03B9F"/>
    <w:rsid w:val="00E03CD1"/>
    <w:rsid w:val="00E03D37"/>
    <w:rsid w:val="00E03EDD"/>
    <w:rsid w:val="00E04028"/>
    <w:rsid w:val="00E041B5"/>
    <w:rsid w:val="00E041C0"/>
    <w:rsid w:val="00E046AE"/>
    <w:rsid w:val="00E047BB"/>
    <w:rsid w:val="00E047E3"/>
    <w:rsid w:val="00E047F7"/>
    <w:rsid w:val="00E0493B"/>
    <w:rsid w:val="00E0498B"/>
    <w:rsid w:val="00E04B81"/>
    <w:rsid w:val="00E04C27"/>
    <w:rsid w:val="00E04E52"/>
    <w:rsid w:val="00E04E71"/>
    <w:rsid w:val="00E04EB3"/>
    <w:rsid w:val="00E0518C"/>
    <w:rsid w:val="00E0525E"/>
    <w:rsid w:val="00E05277"/>
    <w:rsid w:val="00E05338"/>
    <w:rsid w:val="00E053E3"/>
    <w:rsid w:val="00E055EE"/>
    <w:rsid w:val="00E0568B"/>
    <w:rsid w:val="00E05762"/>
    <w:rsid w:val="00E05882"/>
    <w:rsid w:val="00E05888"/>
    <w:rsid w:val="00E05B4F"/>
    <w:rsid w:val="00E05CC9"/>
    <w:rsid w:val="00E05DBC"/>
    <w:rsid w:val="00E05DD3"/>
    <w:rsid w:val="00E05DFE"/>
    <w:rsid w:val="00E05E34"/>
    <w:rsid w:val="00E05EA3"/>
    <w:rsid w:val="00E05F23"/>
    <w:rsid w:val="00E05FBA"/>
    <w:rsid w:val="00E05FF7"/>
    <w:rsid w:val="00E06025"/>
    <w:rsid w:val="00E06082"/>
    <w:rsid w:val="00E06389"/>
    <w:rsid w:val="00E063D2"/>
    <w:rsid w:val="00E0645D"/>
    <w:rsid w:val="00E065B5"/>
    <w:rsid w:val="00E06622"/>
    <w:rsid w:val="00E06752"/>
    <w:rsid w:val="00E0676F"/>
    <w:rsid w:val="00E0678D"/>
    <w:rsid w:val="00E06C0C"/>
    <w:rsid w:val="00E06DA4"/>
    <w:rsid w:val="00E06DB7"/>
    <w:rsid w:val="00E06DE9"/>
    <w:rsid w:val="00E06FEB"/>
    <w:rsid w:val="00E0717E"/>
    <w:rsid w:val="00E071AF"/>
    <w:rsid w:val="00E072E6"/>
    <w:rsid w:val="00E0754E"/>
    <w:rsid w:val="00E077BF"/>
    <w:rsid w:val="00E07A0B"/>
    <w:rsid w:val="00E07B79"/>
    <w:rsid w:val="00E07EF8"/>
    <w:rsid w:val="00E07F20"/>
    <w:rsid w:val="00E07F28"/>
    <w:rsid w:val="00E07FC7"/>
    <w:rsid w:val="00E100C7"/>
    <w:rsid w:val="00E100FE"/>
    <w:rsid w:val="00E1021C"/>
    <w:rsid w:val="00E1034E"/>
    <w:rsid w:val="00E10403"/>
    <w:rsid w:val="00E10427"/>
    <w:rsid w:val="00E10653"/>
    <w:rsid w:val="00E10738"/>
    <w:rsid w:val="00E1088B"/>
    <w:rsid w:val="00E108AD"/>
    <w:rsid w:val="00E108EB"/>
    <w:rsid w:val="00E1092B"/>
    <w:rsid w:val="00E10936"/>
    <w:rsid w:val="00E10941"/>
    <w:rsid w:val="00E10A94"/>
    <w:rsid w:val="00E10B9D"/>
    <w:rsid w:val="00E10C10"/>
    <w:rsid w:val="00E10C2C"/>
    <w:rsid w:val="00E10F24"/>
    <w:rsid w:val="00E10FD4"/>
    <w:rsid w:val="00E110F6"/>
    <w:rsid w:val="00E11204"/>
    <w:rsid w:val="00E1126D"/>
    <w:rsid w:val="00E11646"/>
    <w:rsid w:val="00E11678"/>
    <w:rsid w:val="00E118BD"/>
    <w:rsid w:val="00E11A02"/>
    <w:rsid w:val="00E11B44"/>
    <w:rsid w:val="00E11E00"/>
    <w:rsid w:val="00E11EE1"/>
    <w:rsid w:val="00E11F26"/>
    <w:rsid w:val="00E11F88"/>
    <w:rsid w:val="00E11FB6"/>
    <w:rsid w:val="00E11FEC"/>
    <w:rsid w:val="00E1204D"/>
    <w:rsid w:val="00E1204F"/>
    <w:rsid w:val="00E12144"/>
    <w:rsid w:val="00E121FA"/>
    <w:rsid w:val="00E1222B"/>
    <w:rsid w:val="00E122F7"/>
    <w:rsid w:val="00E12503"/>
    <w:rsid w:val="00E125A1"/>
    <w:rsid w:val="00E1261A"/>
    <w:rsid w:val="00E126B1"/>
    <w:rsid w:val="00E1276E"/>
    <w:rsid w:val="00E127CA"/>
    <w:rsid w:val="00E128E5"/>
    <w:rsid w:val="00E12AC2"/>
    <w:rsid w:val="00E12CAE"/>
    <w:rsid w:val="00E12D8C"/>
    <w:rsid w:val="00E12DC7"/>
    <w:rsid w:val="00E12DF2"/>
    <w:rsid w:val="00E12E82"/>
    <w:rsid w:val="00E12EFD"/>
    <w:rsid w:val="00E12F3A"/>
    <w:rsid w:val="00E130AE"/>
    <w:rsid w:val="00E130D4"/>
    <w:rsid w:val="00E130FD"/>
    <w:rsid w:val="00E13385"/>
    <w:rsid w:val="00E13428"/>
    <w:rsid w:val="00E1352E"/>
    <w:rsid w:val="00E13591"/>
    <w:rsid w:val="00E13807"/>
    <w:rsid w:val="00E138D5"/>
    <w:rsid w:val="00E13951"/>
    <w:rsid w:val="00E13A27"/>
    <w:rsid w:val="00E13B4A"/>
    <w:rsid w:val="00E13C74"/>
    <w:rsid w:val="00E13C81"/>
    <w:rsid w:val="00E13DBD"/>
    <w:rsid w:val="00E13E5C"/>
    <w:rsid w:val="00E13EB3"/>
    <w:rsid w:val="00E13FCB"/>
    <w:rsid w:val="00E1419B"/>
    <w:rsid w:val="00E14206"/>
    <w:rsid w:val="00E14285"/>
    <w:rsid w:val="00E1431C"/>
    <w:rsid w:val="00E14550"/>
    <w:rsid w:val="00E1478E"/>
    <w:rsid w:val="00E14894"/>
    <w:rsid w:val="00E14A5D"/>
    <w:rsid w:val="00E14CFD"/>
    <w:rsid w:val="00E14D84"/>
    <w:rsid w:val="00E14E04"/>
    <w:rsid w:val="00E15007"/>
    <w:rsid w:val="00E1503F"/>
    <w:rsid w:val="00E15311"/>
    <w:rsid w:val="00E153D6"/>
    <w:rsid w:val="00E15576"/>
    <w:rsid w:val="00E1569F"/>
    <w:rsid w:val="00E15767"/>
    <w:rsid w:val="00E1577E"/>
    <w:rsid w:val="00E157B6"/>
    <w:rsid w:val="00E15848"/>
    <w:rsid w:val="00E15A36"/>
    <w:rsid w:val="00E15B3A"/>
    <w:rsid w:val="00E15B5C"/>
    <w:rsid w:val="00E15B61"/>
    <w:rsid w:val="00E15BED"/>
    <w:rsid w:val="00E15D82"/>
    <w:rsid w:val="00E15DBD"/>
    <w:rsid w:val="00E15F3F"/>
    <w:rsid w:val="00E15FD3"/>
    <w:rsid w:val="00E160C5"/>
    <w:rsid w:val="00E16152"/>
    <w:rsid w:val="00E161EC"/>
    <w:rsid w:val="00E1622B"/>
    <w:rsid w:val="00E16261"/>
    <w:rsid w:val="00E1629D"/>
    <w:rsid w:val="00E16318"/>
    <w:rsid w:val="00E166F9"/>
    <w:rsid w:val="00E1670F"/>
    <w:rsid w:val="00E16879"/>
    <w:rsid w:val="00E16BA9"/>
    <w:rsid w:val="00E16D66"/>
    <w:rsid w:val="00E16D74"/>
    <w:rsid w:val="00E16DBB"/>
    <w:rsid w:val="00E16E34"/>
    <w:rsid w:val="00E16E43"/>
    <w:rsid w:val="00E16FF5"/>
    <w:rsid w:val="00E16FF6"/>
    <w:rsid w:val="00E1703C"/>
    <w:rsid w:val="00E17216"/>
    <w:rsid w:val="00E173DD"/>
    <w:rsid w:val="00E17486"/>
    <w:rsid w:val="00E1766A"/>
    <w:rsid w:val="00E176DF"/>
    <w:rsid w:val="00E1786D"/>
    <w:rsid w:val="00E179CC"/>
    <w:rsid w:val="00E17A86"/>
    <w:rsid w:val="00E17B37"/>
    <w:rsid w:val="00E17B87"/>
    <w:rsid w:val="00E17BA4"/>
    <w:rsid w:val="00E17D69"/>
    <w:rsid w:val="00E17D9D"/>
    <w:rsid w:val="00E2014C"/>
    <w:rsid w:val="00E2027C"/>
    <w:rsid w:val="00E2028B"/>
    <w:rsid w:val="00E202BD"/>
    <w:rsid w:val="00E20317"/>
    <w:rsid w:val="00E2048E"/>
    <w:rsid w:val="00E20873"/>
    <w:rsid w:val="00E20C4E"/>
    <w:rsid w:val="00E20C75"/>
    <w:rsid w:val="00E20CCA"/>
    <w:rsid w:val="00E20D45"/>
    <w:rsid w:val="00E20D48"/>
    <w:rsid w:val="00E20F5F"/>
    <w:rsid w:val="00E2143E"/>
    <w:rsid w:val="00E214CF"/>
    <w:rsid w:val="00E21523"/>
    <w:rsid w:val="00E2172A"/>
    <w:rsid w:val="00E21908"/>
    <w:rsid w:val="00E21A25"/>
    <w:rsid w:val="00E21AE5"/>
    <w:rsid w:val="00E21B05"/>
    <w:rsid w:val="00E21C1B"/>
    <w:rsid w:val="00E21D19"/>
    <w:rsid w:val="00E224A8"/>
    <w:rsid w:val="00E225EB"/>
    <w:rsid w:val="00E2261C"/>
    <w:rsid w:val="00E2281A"/>
    <w:rsid w:val="00E22847"/>
    <w:rsid w:val="00E229AB"/>
    <w:rsid w:val="00E22B8F"/>
    <w:rsid w:val="00E22CEC"/>
    <w:rsid w:val="00E22CEF"/>
    <w:rsid w:val="00E22D02"/>
    <w:rsid w:val="00E22D87"/>
    <w:rsid w:val="00E22DBC"/>
    <w:rsid w:val="00E22EE6"/>
    <w:rsid w:val="00E22FD2"/>
    <w:rsid w:val="00E2375B"/>
    <w:rsid w:val="00E23903"/>
    <w:rsid w:val="00E239E2"/>
    <w:rsid w:val="00E23C1B"/>
    <w:rsid w:val="00E23CBF"/>
    <w:rsid w:val="00E23D5F"/>
    <w:rsid w:val="00E23D7E"/>
    <w:rsid w:val="00E23DA2"/>
    <w:rsid w:val="00E23E29"/>
    <w:rsid w:val="00E23E5D"/>
    <w:rsid w:val="00E23EE1"/>
    <w:rsid w:val="00E2401D"/>
    <w:rsid w:val="00E24071"/>
    <w:rsid w:val="00E240BF"/>
    <w:rsid w:val="00E2412C"/>
    <w:rsid w:val="00E241DE"/>
    <w:rsid w:val="00E24234"/>
    <w:rsid w:val="00E24431"/>
    <w:rsid w:val="00E244B2"/>
    <w:rsid w:val="00E244BF"/>
    <w:rsid w:val="00E244E1"/>
    <w:rsid w:val="00E24576"/>
    <w:rsid w:val="00E24712"/>
    <w:rsid w:val="00E248CB"/>
    <w:rsid w:val="00E24E00"/>
    <w:rsid w:val="00E24EEE"/>
    <w:rsid w:val="00E2505B"/>
    <w:rsid w:val="00E250F8"/>
    <w:rsid w:val="00E2512D"/>
    <w:rsid w:val="00E25179"/>
    <w:rsid w:val="00E251B1"/>
    <w:rsid w:val="00E251D7"/>
    <w:rsid w:val="00E2535F"/>
    <w:rsid w:val="00E253C3"/>
    <w:rsid w:val="00E253CD"/>
    <w:rsid w:val="00E25678"/>
    <w:rsid w:val="00E25849"/>
    <w:rsid w:val="00E259D8"/>
    <w:rsid w:val="00E25B6F"/>
    <w:rsid w:val="00E25C43"/>
    <w:rsid w:val="00E25D9E"/>
    <w:rsid w:val="00E25E10"/>
    <w:rsid w:val="00E25FE5"/>
    <w:rsid w:val="00E26082"/>
    <w:rsid w:val="00E260A9"/>
    <w:rsid w:val="00E26132"/>
    <w:rsid w:val="00E2617D"/>
    <w:rsid w:val="00E26267"/>
    <w:rsid w:val="00E262AA"/>
    <w:rsid w:val="00E2630F"/>
    <w:rsid w:val="00E263CE"/>
    <w:rsid w:val="00E2656B"/>
    <w:rsid w:val="00E2659D"/>
    <w:rsid w:val="00E265EC"/>
    <w:rsid w:val="00E26665"/>
    <w:rsid w:val="00E266B5"/>
    <w:rsid w:val="00E267C7"/>
    <w:rsid w:val="00E26940"/>
    <w:rsid w:val="00E269CC"/>
    <w:rsid w:val="00E26E4E"/>
    <w:rsid w:val="00E26FA7"/>
    <w:rsid w:val="00E270DD"/>
    <w:rsid w:val="00E2713C"/>
    <w:rsid w:val="00E27239"/>
    <w:rsid w:val="00E2723B"/>
    <w:rsid w:val="00E273B2"/>
    <w:rsid w:val="00E274C8"/>
    <w:rsid w:val="00E274F2"/>
    <w:rsid w:val="00E276C2"/>
    <w:rsid w:val="00E27748"/>
    <w:rsid w:val="00E2790B"/>
    <w:rsid w:val="00E27A35"/>
    <w:rsid w:val="00E27B7F"/>
    <w:rsid w:val="00E27D72"/>
    <w:rsid w:val="00E27D90"/>
    <w:rsid w:val="00E27D92"/>
    <w:rsid w:val="00E27E3C"/>
    <w:rsid w:val="00E27E81"/>
    <w:rsid w:val="00E27E9F"/>
    <w:rsid w:val="00E30096"/>
    <w:rsid w:val="00E302D5"/>
    <w:rsid w:val="00E303C6"/>
    <w:rsid w:val="00E303EC"/>
    <w:rsid w:val="00E303F7"/>
    <w:rsid w:val="00E30452"/>
    <w:rsid w:val="00E30519"/>
    <w:rsid w:val="00E30642"/>
    <w:rsid w:val="00E3074C"/>
    <w:rsid w:val="00E307BF"/>
    <w:rsid w:val="00E30805"/>
    <w:rsid w:val="00E30998"/>
    <w:rsid w:val="00E30AA1"/>
    <w:rsid w:val="00E30B06"/>
    <w:rsid w:val="00E30D11"/>
    <w:rsid w:val="00E30E52"/>
    <w:rsid w:val="00E30FF8"/>
    <w:rsid w:val="00E311EA"/>
    <w:rsid w:val="00E313D5"/>
    <w:rsid w:val="00E314BF"/>
    <w:rsid w:val="00E314FF"/>
    <w:rsid w:val="00E31531"/>
    <w:rsid w:val="00E315E6"/>
    <w:rsid w:val="00E31614"/>
    <w:rsid w:val="00E31A1C"/>
    <w:rsid w:val="00E31ACE"/>
    <w:rsid w:val="00E31E84"/>
    <w:rsid w:val="00E31E85"/>
    <w:rsid w:val="00E31E90"/>
    <w:rsid w:val="00E31E9F"/>
    <w:rsid w:val="00E32004"/>
    <w:rsid w:val="00E32041"/>
    <w:rsid w:val="00E3207A"/>
    <w:rsid w:val="00E3207B"/>
    <w:rsid w:val="00E322F9"/>
    <w:rsid w:val="00E32326"/>
    <w:rsid w:val="00E323A4"/>
    <w:rsid w:val="00E3246C"/>
    <w:rsid w:val="00E324BD"/>
    <w:rsid w:val="00E324D6"/>
    <w:rsid w:val="00E32584"/>
    <w:rsid w:val="00E3261C"/>
    <w:rsid w:val="00E326D9"/>
    <w:rsid w:val="00E3285B"/>
    <w:rsid w:val="00E32A59"/>
    <w:rsid w:val="00E32C05"/>
    <w:rsid w:val="00E32CA8"/>
    <w:rsid w:val="00E32CC6"/>
    <w:rsid w:val="00E32E6E"/>
    <w:rsid w:val="00E32EC7"/>
    <w:rsid w:val="00E32FD4"/>
    <w:rsid w:val="00E33025"/>
    <w:rsid w:val="00E333A7"/>
    <w:rsid w:val="00E33409"/>
    <w:rsid w:val="00E33670"/>
    <w:rsid w:val="00E33703"/>
    <w:rsid w:val="00E33D57"/>
    <w:rsid w:val="00E33EA8"/>
    <w:rsid w:val="00E34036"/>
    <w:rsid w:val="00E340E8"/>
    <w:rsid w:val="00E34252"/>
    <w:rsid w:val="00E343D7"/>
    <w:rsid w:val="00E34766"/>
    <w:rsid w:val="00E3477F"/>
    <w:rsid w:val="00E34A23"/>
    <w:rsid w:val="00E34BB0"/>
    <w:rsid w:val="00E34C39"/>
    <w:rsid w:val="00E34CBA"/>
    <w:rsid w:val="00E34CF3"/>
    <w:rsid w:val="00E35004"/>
    <w:rsid w:val="00E35031"/>
    <w:rsid w:val="00E3504B"/>
    <w:rsid w:val="00E350C9"/>
    <w:rsid w:val="00E35169"/>
    <w:rsid w:val="00E3522F"/>
    <w:rsid w:val="00E3529C"/>
    <w:rsid w:val="00E35472"/>
    <w:rsid w:val="00E356C6"/>
    <w:rsid w:val="00E356E8"/>
    <w:rsid w:val="00E35704"/>
    <w:rsid w:val="00E35B74"/>
    <w:rsid w:val="00E35C55"/>
    <w:rsid w:val="00E35D25"/>
    <w:rsid w:val="00E35DDD"/>
    <w:rsid w:val="00E35E15"/>
    <w:rsid w:val="00E35E4B"/>
    <w:rsid w:val="00E35F8B"/>
    <w:rsid w:val="00E360D8"/>
    <w:rsid w:val="00E365AA"/>
    <w:rsid w:val="00E365E6"/>
    <w:rsid w:val="00E365FB"/>
    <w:rsid w:val="00E366A0"/>
    <w:rsid w:val="00E36760"/>
    <w:rsid w:val="00E367BB"/>
    <w:rsid w:val="00E369A2"/>
    <w:rsid w:val="00E36A4F"/>
    <w:rsid w:val="00E36ACE"/>
    <w:rsid w:val="00E36AF7"/>
    <w:rsid w:val="00E36BE1"/>
    <w:rsid w:val="00E36BE5"/>
    <w:rsid w:val="00E36D5F"/>
    <w:rsid w:val="00E36E83"/>
    <w:rsid w:val="00E36ED8"/>
    <w:rsid w:val="00E36EEA"/>
    <w:rsid w:val="00E37180"/>
    <w:rsid w:val="00E37215"/>
    <w:rsid w:val="00E374BA"/>
    <w:rsid w:val="00E37520"/>
    <w:rsid w:val="00E3753A"/>
    <w:rsid w:val="00E376AE"/>
    <w:rsid w:val="00E3774E"/>
    <w:rsid w:val="00E378F7"/>
    <w:rsid w:val="00E379FA"/>
    <w:rsid w:val="00E37ADD"/>
    <w:rsid w:val="00E37B08"/>
    <w:rsid w:val="00E37B5C"/>
    <w:rsid w:val="00E37CF8"/>
    <w:rsid w:val="00E37D37"/>
    <w:rsid w:val="00E37D4B"/>
    <w:rsid w:val="00E37F72"/>
    <w:rsid w:val="00E37F93"/>
    <w:rsid w:val="00E37FE6"/>
    <w:rsid w:val="00E400AA"/>
    <w:rsid w:val="00E402FE"/>
    <w:rsid w:val="00E40512"/>
    <w:rsid w:val="00E406C4"/>
    <w:rsid w:val="00E4088E"/>
    <w:rsid w:val="00E4092F"/>
    <w:rsid w:val="00E409DB"/>
    <w:rsid w:val="00E40AF6"/>
    <w:rsid w:val="00E40B61"/>
    <w:rsid w:val="00E40CA9"/>
    <w:rsid w:val="00E40D09"/>
    <w:rsid w:val="00E40D26"/>
    <w:rsid w:val="00E40DE8"/>
    <w:rsid w:val="00E40E1A"/>
    <w:rsid w:val="00E40EF5"/>
    <w:rsid w:val="00E40F40"/>
    <w:rsid w:val="00E40FA0"/>
    <w:rsid w:val="00E4116D"/>
    <w:rsid w:val="00E411E7"/>
    <w:rsid w:val="00E412D2"/>
    <w:rsid w:val="00E4132B"/>
    <w:rsid w:val="00E413E3"/>
    <w:rsid w:val="00E41465"/>
    <w:rsid w:val="00E414BA"/>
    <w:rsid w:val="00E4158C"/>
    <w:rsid w:val="00E4188D"/>
    <w:rsid w:val="00E419AA"/>
    <w:rsid w:val="00E41A1B"/>
    <w:rsid w:val="00E41BBC"/>
    <w:rsid w:val="00E41BBD"/>
    <w:rsid w:val="00E41D78"/>
    <w:rsid w:val="00E41EE1"/>
    <w:rsid w:val="00E41EE9"/>
    <w:rsid w:val="00E4219A"/>
    <w:rsid w:val="00E4229B"/>
    <w:rsid w:val="00E4245D"/>
    <w:rsid w:val="00E42689"/>
    <w:rsid w:val="00E426F7"/>
    <w:rsid w:val="00E427A8"/>
    <w:rsid w:val="00E427E3"/>
    <w:rsid w:val="00E42844"/>
    <w:rsid w:val="00E42951"/>
    <w:rsid w:val="00E429FE"/>
    <w:rsid w:val="00E42B0A"/>
    <w:rsid w:val="00E42B5B"/>
    <w:rsid w:val="00E42B98"/>
    <w:rsid w:val="00E42C3F"/>
    <w:rsid w:val="00E42CCD"/>
    <w:rsid w:val="00E42CDA"/>
    <w:rsid w:val="00E42EE7"/>
    <w:rsid w:val="00E42F13"/>
    <w:rsid w:val="00E42F67"/>
    <w:rsid w:val="00E43042"/>
    <w:rsid w:val="00E43079"/>
    <w:rsid w:val="00E43165"/>
    <w:rsid w:val="00E4320E"/>
    <w:rsid w:val="00E43217"/>
    <w:rsid w:val="00E43242"/>
    <w:rsid w:val="00E4342F"/>
    <w:rsid w:val="00E4346B"/>
    <w:rsid w:val="00E43518"/>
    <w:rsid w:val="00E43529"/>
    <w:rsid w:val="00E43736"/>
    <w:rsid w:val="00E43818"/>
    <w:rsid w:val="00E43865"/>
    <w:rsid w:val="00E43A6F"/>
    <w:rsid w:val="00E43BF6"/>
    <w:rsid w:val="00E43F44"/>
    <w:rsid w:val="00E43F99"/>
    <w:rsid w:val="00E44007"/>
    <w:rsid w:val="00E44088"/>
    <w:rsid w:val="00E440D1"/>
    <w:rsid w:val="00E44301"/>
    <w:rsid w:val="00E44388"/>
    <w:rsid w:val="00E44651"/>
    <w:rsid w:val="00E446CD"/>
    <w:rsid w:val="00E446EB"/>
    <w:rsid w:val="00E447BD"/>
    <w:rsid w:val="00E44A20"/>
    <w:rsid w:val="00E44A81"/>
    <w:rsid w:val="00E44B6F"/>
    <w:rsid w:val="00E44B71"/>
    <w:rsid w:val="00E44CBF"/>
    <w:rsid w:val="00E44E68"/>
    <w:rsid w:val="00E44FF8"/>
    <w:rsid w:val="00E4503A"/>
    <w:rsid w:val="00E450F9"/>
    <w:rsid w:val="00E4516C"/>
    <w:rsid w:val="00E452BB"/>
    <w:rsid w:val="00E452F2"/>
    <w:rsid w:val="00E45364"/>
    <w:rsid w:val="00E453F3"/>
    <w:rsid w:val="00E4544D"/>
    <w:rsid w:val="00E45470"/>
    <w:rsid w:val="00E45504"/>
    <w:rsid w:val="00E45562"/>
    <w:rsid w:val="00E45611"/>
    <w:rsid w:val="00E4575B"/>
    <w:rsid w:val="00E45932"/>
    <w:rsid w:val="00E45964"/>
    <w:rsid w:val="00E4598F"/>
    <w:rsid w:val="00E459D2"/>
    <w:rsid w:val="00E45A92"/>
    <w:rsid w:val="00E45B0C"/>
    <w:rsid w:val="00E45BA4"/>
    <w:rsid w:val="00E45D82"/>
    <w:rsid w:val="00E45E2B"/>
    <w:rsid w:val="00E45F59"/>
    <w:rsid w:val="00E45F7C"/>
    <w:rsid w:val="00E4612A"/>
    <w:rsid w:val="00E461B4"/>
    <w:rsid w:val="00E46203"/>
    <w:rsid w:val="00E46287"/>
    <w:rsid w:val="00E463B0"/>
    <w:rsid w:val="00E46483"/>
    <w:rsid w:val="00E46587"/>
    <w:rsid w:val="00E46630"/>
    <w:rsid w:val="00E4675D"/>
    <w:rsid w:val="00E46780"/>
    <w:rsid w:val="00E467B2"/>
    <w:rsid w:val="00E46901"/>
    <w:rsid w:val="00E469F6"/>
    <w:rsid w:val="00E46C1D"/>
    <w:rsid w:val="00E46C1E"/>
    <w:rsid w:val="00E4712D"/>
    <w:rsid w:val="00E4724C"/>
    <w:rsid w:val="00E4725F"/>
    <w:rsid w:val="00E47279"/>
    <w:rsid w:val="00E4745F"/>
    <w:rsid w:val="00E475C6"/>
    <w:rsid w:val="00E47683"/>
    <w:rsid w:val="00E477F5"/>
    <w:rsid w:val="00E47855"/>
    <w:rsid w:val="00E47ABB"/>
    <w:rsid w:val="00E47C58"/>
    <w:rsid w:val="00E50066"/>
    <w:rsid w:val="00E50182"/>
    <w:rsid w:val="00E501B7"/>
    <w:rsid w:val="00E50221"/>
    <w:rsid w:val="00E502C9"/>
    <w:rsid w:val="00E505EB"/>
    <w:rsid w:val="00E509EC"/>
    <w:rsid w:val="00E50A7A"/>
    <w:rsid w:val="00E50B99"/>
    <w:rsid w:val="00E50BCE"/>
    <w:rsid w:val="00E50D33"/>
    <w:rsid w:val="00E510E2"/>
    <w:rsid w:val="00E51180"/>
    <w:rsid w:val="00E511D7"/>
    <w:rsid w:val="00E5124C"/>
    <w:rsid w:val="00E5142F"/>
    <w:rsid w:val="00E515B4"/>
    <w:rsid w:val="00E517A9"/>
    <w:rsid w:val="00E517DB"/>
    <w:rsid w:val="00E518A0"/>
    <w:rsid w:val="00E51A11"/>
    <w:rsid w:val="00E51ADE"/>
    <w:rsid w:val="00E51C0E"/>
    <w:rsid w:val="00E51CA9"/>
    <w:rsid w:val="00E51D87"/>
    <w:rsid w:val="00E51F18"/>
    <w:rsid w:val="00E51FB0"/>
    <w:rsid w:val="00E521CC"/>
    <w:rsid w:val="00E521D9"/>
    <w:rsid w:val="00E52220"/>
    <w:rsid w:val="00E5260D"/>
    <w:rsid w:val="00E52647"/>
    <w:rsid w:val="00E52748"/>
    <w:rsid w:val="00E5275B"/>
    <w:rsid w:val="00E527F8"/>
    <w:rsid w:val="00E52975"/>
    <w:rsid w:val="00E52B46"/>
    <w:rsid w:val="00E52CAD"/>
    <w:rsid w:val="00E52F13"/>
    <w:rsid w:val="00E531CE"/>
    <w:rsid w:val="00E531D7"/>
    <w:rsid w:val="00E5323D"/>
    <w:rsid w:val="00E5326F"/>
    <w:rsid w:val="00E5335C"/>
    <w:rsid w:val="00E533C6"/>
    <w:rsid w:val="00E533D5"/>
    <w:rsid w:val="00E5352D"/>
    <w:rsid w:val="00E53578"/>
    <w:rsid w:val="00E538B4"/>
    <w:rsid w:val="00E53BC1"/>
    <w:rsid w:val="00E53BFE"/>
    <w:rsid w:val="00E53D05"/>
    <w:rsid w:val="00E53D94"/>
    <w:rsid w:val="00E53DC4"/>
    <w:rsid w:val="00E53E05"/>
    <w:rsid w:val="00E53E76"/>
    <w:rsid w:val="00E53EC8"/>
    <w:rsid w:val="00E53F3B"/>
    <w:rsid w:val="00E540B5"/>
    <w:rsid w:val="00E5419F"/>
    <w:rsid w:val="00E541DA"/>
    <w:rsid w:val="00E5447B"/>
    <w:rsid w:val="00E54491"/>
    <w:rsid w:val="00E544A1"/>
    <w:rsid w:val="00E5456D"/>
    <w:rsid w:val="00E54647"/>
    <w:rsid w:val="00E547E1"/>
    <w:rsid w:val="00E547F7"/>
    <w:rsid w:val="00E547FC"/>
    <w:rsid w:val="00E548BA"/>
    <w:rsid w:val="00E54915"/>
    <w:rsid w:val="00E54A2F"/>
    <w:rsid w:val="00E54A54"/>
    <w:rsid w:val="00E54AA1"/>
    <w:rsid w:val="00E54BBE"/>
    <w:rsid w:val="00E54C92"/>
    <w:rsid w:val="00E54D60"/>
    <w:rsid w:val="00E54ED5"/>
    <w:rsid w:val="00E54F58"/>
    <w:rsid w:val="00E55071"/>
    <w:rsid w:val="00E5508D"/>
    <w:rsid w:val="00E55183"/>
    <w:rsid w:val="00E5521E"/>
    <w:rsid w:val="00E554DE"/>
    <w:rsid w:val="00E55525"/>
    <w:rsid w:val="00E555B2"/>
    <w:rsid w:val="00E556AF"/>
    <w:rsid w:val="00E5591C"/>
    <w:rsid w:val="00E559B6"/>
    <w:rsid w:val="00E55A64"/>
    <w:rsid w:val="00E55AC8"/>
    <w:rsid w:val="00E55B28"/>
    <w:rsid w:val="00E55C8E"/>
    <w:rsid w:val="00E55D62"/>
    <w:rsid w:val="00E55D9B"/>
    <w:rsid w:val="00E55E6D"/>
    <w:rsid w:val="00E5601F"/>
    <w:rsid w:val="00E5616F"/>
    <w:rsid w:val="00E56313"/>
    <w:rsid w:val="00E5634C"/>
    <w:rsid w:val="00E56458"/>
    <w:rsid w:val="00E565C1"/>
    <w:rsid w:val="00E56660"/>
    <w:rsid w:val="00E566FC"/>
    <w:rsid w:val="00E5677B"/>
    <w:rsid w:val="00E567AB"/>
    <w:rsid w:val="00E5690F"/>
    <w:rsid w:val="00E5695B"/>
    <w:rsid w:val="00E5696D"/>
    <w:rsid w:val="00E56AED"/>
    <w:rsid w:val="00E56BEC"/>
    <w:rsid w:val="00E56C26"/>
    <w:rsid w:val="00E56DC5"/>
    <w:rsid w:val="00E56E63"/>
    <w:rsid w:val="00E57014"/>
    <w:rsid w:val="00E570B1"/>
    <w:rsid w:val="00E570ED"/>
    <w:rsid w:val="00E571AB"/>
    <w:rsid w:val="00E5725E"/>
    <w:rsid w:val="00E5737B"/>
    <w:rsid w:val="00E57518"/>
    <w:rsid w:val="00E5774D"/>
    <w:rsid w:val="00E577CC"/>
    <w:rsid w:val="00E57923"/>
    <w:rsid w:val="00E57A79"/>
    <w:rsid w:val="00E57E32"/>
    <w:rsid w:val="00E57F4D"/>
    <w:rsid w:val="00E60028"/>
    <w:rsid w:val="00E60127"/>
    <w:rsid w:val="00E602C5"/>
    <w:rsid w:val="00E60355"/>
    <w:rsid w:val="00E60376"/>
    <w:rsid w:val="00E603BF"/>
    <w:rsid w:val="00E6048C"/>
    <w:rsid w:val="00E6050E"/>
    <w:rsid w:val="00E60A6E"/>
    <w:rsid w:val="00E60A96"/>
    <w:rsid w:val="00E60B8A"/>
    <w:rsid w:val="00E60EE7"/>
    <w:rsid w:val="00E60F5B"/>
    <w:rsid w:val="00E61035"/>
    <w:rsid w:val="00E61193"/>
    <w:rsid w:val="00E611CB"/>
    <w:rsid w:val="00E612C3"/>
    <w:rsid w:val="00E61344"/>
    <w:rsid w:val="00E614E9"/>
    <w:rsid w:val="00E61979"/>
    <w:rsid w:val="00E619D1"/>
    <w:rsid w:val="00E61AEA"/>
    <w:rsid w:val="00E61CC3"/>
    <w:rsid w:val="00E61D74"/>
    <w:rsid w:val="00E61D88"/>
    <w:rsid w:val="00E61FF4"/>
    <w:rsid w:val="00E62153"/>
    <w:rsid w:val="00E6224B"/>
    <w:rsid w:val="00E6230F"/>
    <w:rsid w:val="00E6248A"/>
    <w:rsid w:val="00E624E3"/>
    <w:rsid w:val="00E62539"/>
    <w:rsid w:val="00E62786"/>
    <w:rsid w:val="00E627C3"/>
    <w:rsid w:val="00E627E7"/>
    <w:rsid w:val="00E629A6"/>
    <w:rsid w:val="00E62CC4"/>
    <w:rsid w:val="00E62F68"/>
    <w:rsid w:val="00E631BC"/>
    <w:rsid w:val="00E632A2"/>
    <w:rsid w:val="00E632C4"/>
    <w:rsid w:val="00E6349F"/>
    <w:rsid w:val="00E63537"/>
    <w:rsid w:val="00E63611"/>
    <w:rsid w:val="00E637FD"/>
    <w:rsid w:val="00E638F8"/>
    <w:rsid w:val="00E63B37"/>
    <w:rsid w:val="00E63C66"/>
    <w:rsid w:val="00E63DBC"/>
    <w:rsid w:val="00E63DC3"/>
    <w:rsid w:val="00E63DED"/>
    <w:rsid w:val="00E63FC2"/>
    <w:rsid w:val="00E63FF4"/>
    <w:rsid w:val="00E6406C"/>
    <w:rsid w:val="00E6413F"/>
    <w:rsid w:val="00E6415B"/>
    <w:rsid w:val="00E64321"/>
    <w:rsid w:val="00E644E6"/>
    <w:rsid w:val="00E64505"/>
    <w:rsid w:val="00E64675"/>
    <w:rsid w:val="00E648CA"/>
    <w:rsid w:val="00E64A6E"/>
    <w:rsid w:val="00E64B14"/>
    <w:rsid w:val="00E64C21"/>
    <w:rsid w:val="00E64E19"/>
    <w:rsid w:val="00E64E8E"/>
    <w:rsid w:val="00E64EC8"/>
    <w:rsid w:val="00E64FD6"/>
    <w:rsid w:val="00E65077"/>
    <w:rsid w:val="00E650CB"/>
    <w:rsid w:val="00E65176"/>
    <w:rsid w:val="00E6540F"/>
    <w:rsid w:val="00E65524"/>
    <w:rsid w:val="00E65530"/>
    <w:rsid w:val="00E65583"/>
    <w:rsid w:val="00E65629"/>
    <w:rsid w:val="00E6563C"/>
    <w:rsid w:val="00E65661"/>
    <w:rsid w:val="00E65804"/>
    <w:rsid w:val="00E65830"/>
    <w:rsid w:val="00E658AD"/>
    <w:rsid w:val="00E66074"/>
    <w:rsid w:val="00E660B1"/>
    <w:rsid w:val="00E660DE"/>
    <w:rsid w:val="00E661A4"/>
    <w:rsid w:val="00E662AC"/>
    <w:rsid w:val="00E663D9"/>
    <w:rsid w:val="00E66499"/>
    <w:rsid w:val="00E667E7"/>
    <w:rsid w:val="00E66912"/>
    <w:rsid w:val="00E66931"/>
    <w:rsid w:val="00E66A36"/>
    <w:rsid w:val="00E66B1E"/>
    <w:rsid w:val="00E66B73"/>
    <w:rsid w:val="00E66BE5"/>
    <w:rsid w:val="00E66C37"/>
    <w:rsid w:val="00E66C67"/>
    <w:rsid w:val="00E66CDD"/>
    <w:rsid w:val="00E66F76"/>
    <w:rsid w:val="00E672D3"/>
    <w:rsid w:val="00E6750F"/>
    <w:rsid w:val="00E67689"/>
    <w:rsid w:val="00E67712"/>
    <w:rsid w:val="00E6775D"/>
    <w:rsid w:val="00E679CA"/>
    <w:rsid w:val="00E67BB0"/>
    <w:rsid w:val="00E67C76"/>
    <w:rsid w:val="00E7020E"/>
    <w:rsid w:val="00E7026E"/>
    <w:rsid w:val="00E7039F"/>
    <w:rsid w:val="00E703FC"/>
    <w:rsid w:val="00E70400"/>
    <w:rsid w:val="00E705D8"/>
    <w:rsid w:val="00E706AD"/>
    <w:rsid w:val="00E707B0"/>
    <w:rsid w:val="00E707CA"/>
    <w:rsid w:val="00E707E8"/>
    <w:rsid w:val="00E70810"/>
    <w:rsid w:val="00E70A22"/>
    <w:rsid w:val="00E70A77"/>
    <w:rsid w:val="00E70B0D"/>
    <w:rsid w:val="00E70C5E"/>
    <w:rsid w:val="00E70DDE"/>
    <w:rsid w:val="00E70E21"/>
    <w:rsid w:val="00E70ECE"/>
    <w:rsid w:val="00E710AD"/>
    <w:rsid w:val="00E71215"/>
    <w:rsid w:val="00E71440"/>
    <w:rsid w:val="00E71581"/>
    <w:rsid w:val="00E71587"/>
    <w:rsid w:val="00E71644"/>
    <w:rsid w:val="00E7174E"/>
    <w:rsid w:val="00E717ED"/>
    <w:rsid w:val="00E718A8"/>
    <w:rsid w:val="00E718AB"/>
    <w:rsid w:val="00E718DB"/>
    <w:rsid w:val="00E719BB"/>
    <w:rsid w:val="00E71A0E"/>
    <w:rsid w:val="00E71A45"/>
    <w:rsid w:val="00E71B20"/>
    <w:rsid w:val="00E71D01"/>
    <w:rsid w:val="00E71D8C"/>
    <w:rsid w:val="00E71D92"/>
    <w:rsid w:val="00E71DDF"/>
    <w:rsid w:val="00E71FBF"/>
    <w:rsid w:val="00E72330"/>
    <w:rsid w:val="00E72412"/>
    <w:rsid w:val="00E7251B"/>
    <w:rsid w:val="00E726E4"/>
    <w:rsid w:val="00E7271C"/>
    <w:rsid w:val="00E72754"/>
    <w:rsid w:val="00E72846"/>
    <w:rsid w:val="00E72B83"/>
    <w:rsid w:val="00E72C48"/>
    <w:rsid w:val="00E72CBE"/>
    <w:rsid w:val="00E72D35"/>
    <w:rsid w:val="00E72D8A"/>
    <w:rsid w:val="00E72E8B"/>
    <w:rsid w:val="00E72F2D"/>
    <w:rsid w:val="00E730E1"/>
    <w:rsid w:val="00E7322E"/>
    <w:rsid w:val="00E7329B"/>
    <w:rsid w:val="00E73720"/>
    <w:rsid w:val="00E73746"/>
    <w:rsid w:val="00E7375B"/>
    <w:rsid w:val="00E73779"/>
    <w:rsid w:val="00E737B4"/>
    <w:rsid w:val="00E737F4"/>
    <w:rsid w:val="00E739B2"/>
    <w:rsid w:val="00E739F8"/>
    <w:rsid w:val="00E73B8C"/>
    <w:rsid w:val="00E73C0C"/>
    <w:rsid w:val="00E73CE8"/>
    <w:rsid w:val="00E73FD3"/>
    <w:rsid w:val="00E74085"/>
    <w:rsid w:val="00E7409D"/>
    <w:rsid w:val="00E741BF"/>
    <w:rsid w:val="00E741CD"/>
    <w:rsid w:val="00E7449E"/>
    <w:rsid w:val="00E74666"/>
    <w:rsid w:val="00E746F4"/>
    <w:rsid w:val="00E74751"/>
    <w:rsid w:val="00E74808"/>
    <w:rsid w:val="00E74949"/>
    <w:rsid w:val="00E74953"/>
    <w:rsid w:val="00E749D6"/>
    <w:rsid w:val="00E74A03"/>
    <w:rsid w:val="00E74A05"/>
    <w:rsid w:val="00E74A59"/>
    <w:rsid w:val="00E74AEE"/>
    <w:rsid w:val="00E74B81"/>
    <w:rsid w:val="00E74E12"/>
    <w:rsid w:val="00E74E9B"/>
    <w:rsid w:val="00E74FC7"/>
    <w:rsid w:val="00E75025"/>
    <w:rsid w:val="00E75034"/>
    <w:rsid w:val="00E750F8"/>
    <w:rsid w:val="00E75189"/>
    <w:rsid w:val="00E7524D"/>
    <w:rsid w:val="00E7538A"/>
    <w:rsid w:val="00E75660"/>
    <w:rsid w:val="00E756C1"/>
    <w:rsid w:val="00E756F0"/>
    <w:rsid w:val="00E7591E"/>
    <w:rsid w:val="00E75954"/>
    <w:rsid w:val="00E75BC4"/>
    <w:rsid w:val="00E75BE2"/>
    <w:rsid w:val="00E75CF4"/>
    <w:rsid w:val="00E75D02"/>
    <w:rsid w:val="00E75E74"/>
    <w:rsid w:val="00E75F12"/>
    <w:rsid w:val="00E76002"/>
    <w:rsid w:val="00E7609A"/>
    <w:rsid w:val="00E760C7"/>
    <w:rsid w:val="00E761F7"/>
    <w:rsid w:val="00E7633B"/>
    <w:rsid w:val="00E7639F"/>
    <w:rsid w:val="00E76407"/>
    <w:rsid w:val="00E76719"/>
    <w:rsid w:val="00E767DB"/>
    <w:rsid w:val="00E76B6C"/>
    <w:rsid w:val="00E76E77"/>
    <w:rsid w:val="00E76EE9"/>
    <w:rsid w:val="00E76FE2"/>
    <w:rsid w:val="00E77153"/>
    <w:rsid w:val="00E77154"/>
    <w:rsid w:val="00E772B1"/>
    <w:rsid w:val="00E77466"/>
    <w:rsid w:val="00E774A0"/>
    <w:rsid w:val="00E774E4"/>
    <w:rsid w:val="00E774F9"/>
    <w:rsid w:val="00E77560"/>
    <w:rsid w:val="00E776BF"/>
    <w:rsid w:val="00E77836"/>
    <w:rsid w:val="00E7787A"/>
    <w:rsid w:val="00E7792A"/>
    <w:rsid w:val="00E77A2A"/>
    <w:rsid w:val="00E77A9D"/>
    <w:rsid w:val="00E77BCA"/>
    <w:rsid w:val="00E77EA5"/>
    <w:rsid w:val="00E80013"/>
    <w:rsid w:val="00E8004A"/>
    <w:rsid w:val="00E801DC"/>
    <w:rsid w:val="00E801DE"/>
    <w:rsid w:val="00E80503"/>
    <w:rsid w:val="00E8059C"/>
    <w:rsid w:val="00E8070F"/>
    <w:rsid w:val="00E807CA"/>
    <w:rsid w:val="00E809E9"/>
    <w:rsid w:val="00E80A72"/>
    <w:rsid w:val="00E80AC0"/>
    <w:rsid w:val="00E80B23"/>
    <w:rsid w:val="00E80EDA"/>
    <w:rsid w:val="00E80F37"/>
    <w:rsid w:val="00E80FB4"/>
    <w:rsid w:val="00E81207"/>
    <w:rsid w:val="00E81385"/>
    <w:rsid w:val="00E817BC"/>
    <w:rsid w:val="00E817FF"/>
    <w:rsid w:val="00E81851"/>
    <w:rsid w:val="00E81D1E"/>
    <w:rsid w:val="00E81D49"/>
    <w:rsid w:val="00E81E1A"/>
    <w:rsid w:val="00E81EDC"/>
    <w:rsid w:val="00E81F08"/>
    <w:rsid w:val="00E81F0A"/>
    <w:rsid w:val="00E81FB2"/>
    <w:rsid w:val="00E82118"/>
    <w:rsid w:val="00E821E0"/>
    <w:rsid w:val="00E823EA"/>
    <w:rsid w:val="00E82476"/>
    <w:rsid w:val="00E8251C"/>
    <w:rsid w:val="00E825CF"/>
    <w:rsid w:val="00E82797"/>
    <w:rsid w:val="00E82A43"/>
    <w:rsid w:val="00E82B5F"/>
    <w:rsid w:val="00E82BF1"/>
    <w:rsid w:val="00E82E49"/>
    <w:rsid w:val="00E82E99"/>
    <w:rsid w:val="00E82EAD"/>
    <w:rsid w:val="00E8319D"/>
    <w:rsid w:val="00E831B0"/>
    <w:rsid w:val="00E831F2"/>
    <w:rsid w:val="00E83263"/>
    <w:rsid w:val="00E832AD"/>
    <w:rsid w:val="00E837AA"/>
    <w:rsid w:val="00E8382B"/>
    <w:rsid w:val="00E83C56"/>
    <w:rsid w:val="00E83CF3"/>
    <w:rsid w:val="00E83E38"/>
    <w:rsid w:val="00E8410C"/>
    <w:rsid w:val="00E841AC"/>
    <w:rsid w:val="00E843F8"/>
    <w:rsid w:val="00E84403"/>
    <w:rsid w:val="00E84485"/>
    <w:rsid w:val="00E844AE"/>
    <w:rsid w:val="00E84612"/>
    <w:rsid w:val="00E8475D"/>
    <w:rsid w:val="00E8481B"/>
    <w:rsid w:val="00E84835"/>
    <w:rsid w:val="00E848F1"/>
    <w:rsid w:val="00E8498A"/>
    <w:rsid w:val="00E84A8D"/>
    <w:rsid w:val="00E84B18"/>
    <w:rsid w:val="00E84C5D"/>
    <w:rsid w:val="00E84CA3"/>
    <w:rsid w:val="00E85009"/>
    <w:rsid w:val="00E8531C"/>
    <w:rsid w:val="00E85392"/>
    <w:rsid w:val="00E8555C"/>
    <w:rsid w:val="00E855EA"/>
    <w:rsid w:val="00E85746"/>
    <w:rsid w:val="00E858C0"/>
    <w:rsid w:val="00E858D4"/>
    <w:rsid w:val="00E8596B"/>
    <w:rsid w:val="00E859E3"/>
    <w:rsid w:val="00E859EA"/>
    <w:rsid w:val="00E85A37"/>
    <w:rsid w:val="00E85A9A"/>
    <w:rsid w:val="00E85B0E"/>
    <w:rsid w:val="00E85D8A"/>
    <w:rsid w:val="00E85E49"/>
    <w:rsid w:val="00E85E65"/>
    <w:rsid w:val="00E85F53"/>
    <w:rsid w:val="00E8603D"/>
    <w:rsid w:val="00E8604D"/>
    <w:rsid w:val="00E86127"/>
    <w:rsid w:val="00E86182"/>
    <w:rsid w:val="00E861B9"/>
    <w:rsid w:val="00E862FD"/>
    <w:rsid w:val="00E86343"/>
    <w:rsid w:val="00E86449"/>
    <w:rsid w:val="00E86490"/>
    <w:rsid w:val="00E86535"/>
    <w:rsid w:val="00E866B9"/>
    <w:rsid w:val="00E867E6"/>
    <w:rsid w:val="00E8699E"/>
    <w:rsid w:val="00E86A15"/>
    <w:rsid w:val="00E86BDF"/>
    <w:rsid w:val="00E86D96"/>
    <w:rsid w:val="00E870EB"/>
    <w:rsid w:val="00E87151"/>
    <w:rsid w:val="00E8722C"/>
    <w:rsid w:val="00E87276"/>
    <w:rsid w:val="00E872B6"/>
    <w:rsid w:val="00E873EB"/>
    <w:rsid w:val="00E8747F"/>
    <w:rsid w:val="00E876D4"/>
    <w:rsid w:val="00E877DE"/>
    <w:rsid w:val="00E87830"/>
    <w:rsid w:val="00E878D9"/>
    <w:rsid w:val="00E87A65"/>
    <w:rsid w:val="00E87B72"/>
    <w:rsid w:val="00E87C77"/>
    <w:rsid w:val="00E87E77"/>
    <w:rsid w:val="00E87EC4"/>
    <w:rsid w:val="00E9006B"/>
    <w:rsid w:val="00E9014F"/>
    <w:rsid w:val="00E9020D"/>
    <w:rsid w:val="00E90291"/>
    <w:rsid w:val="00E90322"/>
    <w:rsid w:val="00E90343"/>
    <w:rsid w:val="00E90349"/>
    <w:rsid w:val="00E9044C"/>
    <w:rsid w:val="00E9053F"/>
    <w:rsid w:val="00E90569"/>
    <w:rsid w:val="00E90897"/>
    <w:rsid w:val="00E909D5"/>
    <w:rsid w:val="00E90B0D"/>
    <w:rsid w:val="00E90C78"/>
    <w:rsid w:val="00E90CE9"/>
    <w:rsid w:val="00E90D71"/>
    <w:rsid w:val="00E90D8D"/>
    <w:rsid w:val="00E90D97"/>
    <w:rsid w:val="00E90DD0"/>
    <w:rsid w:val="00E90EDF"/>
    <w:rsid w:val="00E90F1A"/>
    <w:rsid w:val="00E90FFE"/>
    <w:rsid w:val="00E9108C"/>
    <w:rsid w:val="00E911A1"/>
    <w:rsid w:val="00E911A3"/>
    <w:rsid w:val="00E91272"/>
    <w:rsid w:val="00E91343"/>
    <w:rsid w:val="00E913A2"/>
    <w:rsid w:val="00E913BB"/>
    <w:rsid w:val="00E9189D"/>
    <w:rsid w:val="00E918EC"/>
    <w:rsid w:val="00E91BF8"/>
    <w:rsid w:val="00E91C43"/>
    <w:rsid w:val="00E91CD8"/>
    <w:rsid w:val="00E91CFC"/>
    <w:rsid w:val="00E91DBF"/>
    <w:rsid w:val="00E91E3F"/>
    <w:rsid w:val="00E91E4C"/>
    <w:rsid w:val="00E91FFC"/>
    <w:rsid w:val="00E920E5"/>
    <w:rsid w:val="00E921FE"/>
    <w:rsid w:val="00E9223A"/>
    <w:rsid w:val="00E923A0"/>
    <w:rsid w:val="00E923D1"/>
    <w:rsid w:val="00E92419"/>
    <w:rsid w:val="00E92519"/>
    <w:rsid w:val="00E9252B"/>
    <w:rsid w:val="00E9271A"/>
    <w:rsid w:val="00E927AC"/>
    <w:rsid w:val="00E92993"/>
    <w:rsid w:val="00E92A05"/>
    <w:rsid w:val="00E92BF9"/>
    <w:rsid w:val="00E92C08"/>
    <w:rsid w:val="00E92CE9"/>
    <w:rsid w:val="00E92D62"/>
    <w:rsid w:val="00E92D95"/>
    <w:rsid w:val="00E92D96"/>
    <w:rsid w:val="00E92E68"/>
    <w:rsid w:val="00E92EFF"/>
    <w:rsid w:val="00E92F0F"/>
    <w:rsid w:val="00E92FED"/>
    <w:rsid w:val="00E93106"/>
    <w:rsid w:val="00E93119"/>
    <w:rsid w:val="00E932E4"/>
    <w:rsid w:val="00E93346"/>
    <w:rsid w:val="00E93418"/>
    <w:rsid w:val="00E93531"/>
    <w:rsid w:val="00E9355C"/>
    <w:rsid w:val="00E9369D"/>
    <w:rsid w:val="00E938ED"/>
    <w:rsid w:val="00E93904"/>
    <w:rsid w:val="00E9399D"/>
    <w:rsid w:val="00E93B0D"/>
    <w:rsid w:val="00E93C29"/>
    <w:rsid w:val="00E93E24"/>
    <w:rsid w:val="00E940B9"/>
    <w:rsid w:val="00E94144"/>
    <w:rsid w:val="00E9414E"/>
    <w:rsid w:val="00E94254"/>
    <w:rsid w:val="00E94381"/>
    <w:rsid w:val="00E94498"/>
    <w:rsid w:val="00E94499"/>
    <w:rsid w:val="00E944E6"/>
    <w:rsid w:val="00E947B5"/>
    <w:rsid w:val="00E947CB"/>
    <w:rsid w:val="00E94801"/>
    <w:rsid w:val="00E948C6"/>
    <w:rsid w:val="00E94949"/>
    <w:rsid w:val="00E94AFA"/>
    <w:rsid w:val="00E94BC4"/>
    <w:rsid w:val="00E94D73"/>
    <w:rsid w:val="00E94F20"/>
    <w:rsid w:val="00E950C2"/>
    <w:rsid w:val="00E950DA"/>
    <w:rsid w:val="00E95133"/>
    <w:rsid w:val="00E9524B"/>
    <w:rsid w:val="00E952B7"/>
    <w:rsid w:val="00E956A9"/>
    <w:rsid w:val="00E95820"/>
    <w:rsid w:val="00E95863"/>
    <w:rsid w:val="00E95ACB"/>
    <w:rsid w:val="00E95BFB"/>
    <w:rsid w:val="00E95DBD"/>
    <w:rsid w:val="00E95DEF"/>
    <w:rsid w:val="00E95E46"/>
    <w:rsid w:val="00E95EDE"/>
    <w:rsid w:val="00E95F19"/>
    <w:rsid w:val="00E95F1F"/>
    <w:rsid w:val="00E9600F"/>
    <w:rsid w:val="00E9605B"/>
    <w:rsid w:val="00E960D3"/>
    <w:rsid w:val="00E96167"/>
    <w:rsid w:val="00E961EE"/>
    <w:rsid w:val="00E964D9"/>
    <w:rsid w:val="00E96554"/>
    <w:rsid w:val="00E9673F"/>
    <w:rsid w:val="00E9675C"/>
    <w:rsid w:val="00E967BA"/>
    <w:rsid w:val="00E96843"/>
    <w:rsid w:val="00E96C30"/>
    <w:rsid w:val="00E96CA3"/>
    <w:rsid w:val="00E96D0B"/>
    <w:rsid w:val="00E96D3C"/>
    <w:rsid w:val="00E96D90"/>
    <w:rsid w:val="00E96E15"/>
    <w:rsid w:val="00E96F0C"/>
    <w:rsid w:val="00E96F7C"/>
    <w:rsid w:val="00E96FE4"/>
    <w:rsid w:val="00E97056"/>
    <w:rsid w:val="00E970E3"/>
    <w:rsid w:val="00E97244"/>
    <w:rsid w:val="00E975C3"/>
    <w:rsid w:val="00E976F6"/>
    <w:rsid w:val="00E9774C"/>
    <w:rsid w:val="00E97A38"/>
    <w:rsid w:val="00E97C80"/>
    <w:rsid w:val="00E97E6B"/>
    <w:rsid w:val="00EA0056"/>
    <w:rsid w:val="00EA00E1"/>
    <w:rsid w:val="00EA02CF"/>
    <w:rsid w:val="00EA039C"/>
    <w:rsid w:val="00EA05AE"/>
    <w:rsid w:val="00EA0682"/>
    <w:rsid w:val="00EA088F"/>
    <w:rsid w:val="00EA0A77"/>
    <w:rsid w:val="00EA0AF8"/>
    <w:rsid w:val="00EA0AFD"/>
    <w:rsid w:val="00EA0DB0"/>
    <w:rsid w:val="00EA0DE2"/>
    <w:rsid w:val="00EA1090"/>
    <w:rsid w:val="00EA109A"/>
    <w:rsid w:val="00EA10E1"/>
    <w:rsid w:val="00EA1219"/>
    <w:rsid w:val="00EA1341"/>
    <w:rsid w:val="00EA13DF"/>
    <w:rsid w:val="00EA142C"/>
    <w:rsid w:val="00EA15B4"/>
    <w:rsid w:val="00EA15DD"/>
    <w:rsid w:val="00EA1710"/>
    <w:rsid w:val="00EA195A"/>
    <w:rsid w:val="00EA197F"/>
    <w:rsid w:val="00EA1A7F"/>
    <w:rsid w:val="00EA1BDE"/>
    <w:rsid w:val="00EA1D42"/>
    <w:rsid w:val="00EA1DB4"/>
    <w:rsid w:val="00EA1E34"/>
    <w:rsid w:val="00EA1F6B"/>
    <w:rsid w:val="00EA2074"/>
    <w:rsid w:val="00EA209F"/>
    <w:rsid w:val="00EA2148"/>
    <w:rsid w:val="00EA227A"/>
    <w:rsid w:val="00EA22A4"/>
    <w:rsid w:val="00EA22E4"/>
    <w:rsid w:val="00EA23EC"/>
    <w:rsid w:val="00EA26F6"/>
    <w:rsid w:val="00EA273F"/>
    <w:rsid w:val="00EA2AD6"/>
    <w:rsid w:val="00EA2D36"/>
    <w:rsid w:val="00EA2D6D"/>
    <w:rsid w:val="00EA2D6F"/>
    <w:rsid w:val="00EA2DAF"/>
    <w:rsid w:val="00EA2F8C"/>
    <w:rsid w:val="00EA3073"/>
    <w:rsid w:val="00EA31F7"/>
    <w:rsid w:val="00EA32FE"/>
    <w:rsid w:val="00EA3402"/>
    <w:rsid w:val="00EA3474"/>
    <w:rsid w:val="00EA34B3"/>
    <w:rsid w:val="00EA34D5"/>
    <w:rsid w:val="00EA35DD"/>
    <w:rsid w:val="00EA35EC"/>
    <w:rsid w:val="00EA3736"/>
    <w:rsid w:val="00EA37C7"/>
    <w:rsid w:val="00EA381B"/>
    <w:rsid w:val="00EA381F"/>
    <w:rsid w:val="00EA38B4"/>
    <w:rsid w:val="00EA394D"/>
    <w:rsid w:val="00EA3AB4"/>
    <w:rsid w:val="00EA3B9A"/>
    <w:rsid w:val="00EA3CAF"/>
    <w:rsid w:val="00EA3E1D"/>
    <w:rsid w:val="00EA3FEB"/>
    <w:rsid w:val="00EA435F"/>
    <w:rsid w:val="00EA4656"/>
    <w:rsid w:val="00EA48CC"/>
    <w:rsid w:val="00EA4AC9"/>
    <w:rsid w:val="00EA4BBD"/>
    <w:rsid w:val="00EA4C2E"/>
    <w:rsid w:val="00EA4CB6"/>
    <w:rsid w:val="00EA4D6A"/>
    <w:rsid w:val="00EA4DBC"/>
    <w:rsid w:val="00EA4EF4"/>
    <w:rsid w:val="00EA503C"/>
    <w:rsid w:val="00EA5052"/>
    <w:rsid w:val="00EA5081"/>
    <w:rsid w:val="00EA518F"/>
    <w:rsid w:val="00EA521D"/>
    <w:rsid w:val="00EA5237"/>
    <w:rsid w:val="00EA5652"/>
    <w:rsid w:val="00EA56A3"/>
    <w:rsid w:val="00EA576F"/>
    <w:rsid w:val="00EA57A7"/>
    <w:rsid w:val="00EA59D0"/>
    <w:rsid w:val="00EA5AC8"/>
    <w:rsid w:val="00EA5C65"/>
    <w:rsid w:val="00EA5EEA"/>
    <w:rsid w:val="00EA6165"/>
    <w:rsid w:val="00EA64E6"/>
    <w:rsid w:val="00EA653C"/>
    <w:rsid w:val="00EA66A3"/>
    <w:rsid w:val="00EA68EE"/>
    <w:rsid w:val="00EA697F"/>
    <w:rsid w:val="00EA6A31"/>
    <w:rsid w:val="00EA6A4E"/>
    <w:rsid w:val="00EA6A56"/>
    <w:rsid w:val="00EA6C2B"/>
    <w:rsid w:val="00EA6D79"/>
    <w:rsid w:val="00EA6FC6"/>
    <w:rsid w:val="00EA70AF"/>
    <w:rsid w:val="00EA75E0"/>
    <w:rsid w:val="00EA774D"/>
    <w:rsid w:val="00EA79C9"/>
    <w:rsid w:val="00EA79DA"/>
    <w:rsid w:val="00EA79F2"/>
    <w:rsid w:val="00EA7B66"/>
    <w:rsid w:val="00EA7F76"/>
    <w:rsid w:val="00EA7FA4"/>
    <w:rsid w:val="00EB0036"/>
    <w:rsid w:val="00EB007A"/>
    <w:rsid w:val="00EB0144"/>
    <w:rsid w:val="00EB032F"/>
    <w:rsid w:val="00EB044C"/>
    <w:rsid w:val="00EB04A3"/>
    <w:rsid w:val="00EB05A5"/>
    <w:rsid w:val="00EB0670"/>
    <w:rsid w:val="00EB076B"/>
    <w:rsid w:val="00EB07A2"/>
    <w:rsid w:val="00EB07EB"/>
    <w:rsid w:val="00EB080E"/>
    <w:rsid w:val="00EB084C"/>
    <w:rsid w:val="00EB0892"/>
    <w:rsid w:val="00EB0B04"/>
    <w:rsid w:val="00EB0B13"/>
    <w:rsid w:val="00EB0B3D"/>
    <w:rsid w:val="00EB0BD7"/>
    <w:rsid w:val="00EB0CEB"/>
    <w:rsid w:val="00EB0CEE"/>
    <w:rsid w:val="00EB0D42"/>
    <w:rsid w:val="00EB0DD4"/>
    <w:rsid w:val="00EB0FCB"/>
    <w:rsid w:val="00EB1321"/>
    <w:rsid w:val="00EB13B7"/>
    <w:rsid w:val="00EB13C6"/>
    <w:rsid w:val="00EB1416"/>
    <w:rsid w:val="00EB14F0"/>
    <w:rsid w:val="00EB165D"/>
    <w:rsid w:val="00EB175B"/>
    <w:rsid w:val="00EB19B5"/>
    <w:rsid w:val="00EB1B22"/>
    <w:rsid w:val="00EB1CDC"/>
    <w:rsid w:val="00EB1E1B"/>
    <w:rsid w:val="00EB1EDB"/>
    <w:rsid w:val="00EB236D"/>
    <w:rsid w:val="00EB23D2"/>
    <w:rsid w:val="00EB243B"/>
    <w:rsid w:val="00EB25EE"/>
    <w:rsid w:val="00EB267B"/>
    <w:rsid w:val="00EB28EF"/>
    <w:rsid w:val="00EB28F8"/>
    <w:rsid w:val="00EB2913"/>
    <w:rsid w:val="00EB298E"/>
    <w:rsid w:val="00EB2A8B"/>
    <w:rsid w:val="00EB2B9E"/>
    <w:rsid w:val="00EB2D36"/>
    <w:rsid w:val="00EB2E15"/>
    <w:rsid w:val="00EB2E7A"/>
    <w:rsid w:val="00EB2F88"/>
    <w:rsid w:val="00EB325B"/>
    <w:rsid w:val="00EB3389"/>
    <w:rsid w:val="00EB357F"/>
    <w:rsid w:val="00EB3706"/>
    <w:rsid w:val="00EB3713"/>
    <w:rsid w:val="00EB372D"/>
    <w:rsid w:val="00EB375B"/>
    <w:rsid w:val="00EB3856"/>
    <w:rsid w:val="00EB3C3B"/>
    <w:rsid w:val="00EB3C9A"/>
    <w:rsid w:val="00EB3D99"/>
    <w:rsid w:val="00EB3DD4"/>
    <w:rsid w:val="00EB3F0C"/>
    <w:rsid w:val="00EB41BB"/>
    <w:rsid w:val="00EB42D3"/>
    <w:rsid w:val="00EB436D"/>
    <w:rsid w:val="00EB43DB"/>
    <w:rsid w:val="00EB4418"/>
    <w:rsid w:val="00EB44CD"/>
    <w:rsid w:val="00EB460E"/>
    <w:rsid w:val="00EB47FB"/>
    <w:rsid w:val="00EB48FB"/>
    <w:rsid w:val="00EB4946"/>
    <w:rsid w:val="00EB4ADF"/>
    <w:rsid w:val="00EB4B47"/>
    <w:rsid w:val="00EB4BB1"/>
    <w:rsid w:val="00EB4BC3"/>
    <w:rsid w:val="00EB4BD8"/>
    <w:rsid w:val="00EB4C05"/>
    <w:rsid w:val="00EB4D60"/>
    <w:rsid w:val="00EB4DC4"/>
    <w:rsid w:val="00EB4DEA"/>
    <w:rsid w:val="00EB4EB2"/>
    <w:rsid w:val="00EB4F01"/>
    <w:rsid w:val="00EB4FA3"/>
    <w:rsid w:val="00EB512C"/>
    <w:rsid w:val="00EB5190"/>
    <w:rsid w:val="00EB532A"/>
    <w:rsid w:val="00EB5512"/>
    <w:rsid w:val="00EB555D"/>
    <w:rsid w:val="00EB5835"/>
    <w:rsid w:val="00EB58EE"/>
    <w:rsid w:val="00EB595B"/>
    <w:rsid w:val="00EB596B"/>
    <w:rsid w:val="00EB5A37"/>
    <w:rsid w:val="00EB5AB5"/>
    <w:rsid w:val="00EB5B28"/>
    <w:rsid w:val="00EB5BC3"/>
    <w:rsid w:val="00EB5C4F"/>
    <w:rsid w:val="00EB5CAF"/>
    <w:rsid w:val="00EB5DCC"/>
    <w:rsid w:val="00EB5DCE"/>
    <w:rsid w:val="00EB6134"/>
    <w:rsid w:val="00EB6232"/>
    <w:rsid w:val="00EB6329"/>
    <w:rsid w:val="00EB6825"/>
    <w:rsid w:val="00EB685A"/>
    <w:rsid w:val="00EB68EE"/>
    <w:rsid w:val="00EB68FB"/>
    <w:rsid w:val="00EB6900"/>
    <w:rsid w:val="00EB6992"/>
    <w:rsid w:val="00EB69E8"/>
    <w:rsid w:val="00EB6C24"/>
    <w:rsid w:val="00EB6F35"/>
    <w:rsid w:val="00EB6FA4"/>
    <w:rsid w:val="00EB715C"/>
    <w:rsid w:val="00EB7381"/>
    <w:rsid w:val="00EB73A5"/>
    <w:rsid w:val="00EB74EC"/>
    <w:rsid w:val="00EB78C5"/>
    <w:rsid w:val="00EB799B"/>
    <w:rsid w:val="00EB7BE6"/>
    <w:rsid w:val="00EB7C9D"/>
    <w:rsid w:val="00EB7CDB"/>
    <w:rsid w:val="00EB7E15"/>
    <w:rsid w:val="00EB7E70"/>
    <w:rsid w:val="00EC0112"/>
    <w:rsid w:val="00EC0180"/>
    <w:rsid w:val="00EC01A1"/>
    <w:rsid w:val="00EC01AF"/>
    <w:rsid w:val="00EC022F"/>
    <w:rsid w:val="00EC0273"/>
    <w:rsid w:val="00EC02E1"/>
    <w:rsid w:val="00EC02F5"/>
    <w:rsid w:val="00EC0391"/>
    <w:rsid w:val="00EC03DD"/>
    <w:rsid w:val="00EC04DA"/>
    <w:rsid w:val="00EC065B"/>
    <w:rsid w:val="00EC0707"/>
    <w:rsid w:val="00EC07FB"/>
    <w:rsid w:val="00EC080C"/>
    <w:rsid w:val="00EC08F1"/>
    <w:rsid w:val="00EC0948"/>
    <w:rsid w:val="00EC09B4"/>
    <w:rsid w:val="00EC09D6"/>
    <w:rsid w:val="00EC0A6D"/>
    <w:rsid w:val="00EC0B6D"/>
    <w:rsid w:val="00EC0CA1"/>
    <w:rsid w:val="00EC0CFB"/>
    <w:rsid w:val="00EC0E83"/>
    <w:rsid w:val="00EC0F3B"/>
    <w:rsid w:val="00EC0FEA"/>
    <w:rsid w:val="00EC10DD"/>
    <w:rsid w:val="00EC116E"/>
    <w:rsid w:val="00EC1190"/>
    <w:rsid w:val="00EC11C5"/>
    <w:rsid w:val="00EC1218"/>
    <w:rsid w:val="00EC1234"/>
    <w:rsid w:val="00EC1241"/>
    <w:rsid w:val="00EC12BC"/>
    <w:rsid w:val="00EC1399"/>
    <w:rsid w:val="00EC143D"/>
    <w:rsid w:val="00EC1586"/>
    <w:rsid w:val="00EC15D6"/>
    <w:rsid w:val="00EC18D5"/>
    <w:rsid w:val="00EC193B"/>
    <w:rsid w:val="00EC1980"/>
    <w:rsid w:val="00EC1AB1"/>
    <w:rsid w:val="00EC1B1A"/>
    <w:rsid w:val="00EC1C65"/>
    <w:rsid w:val="00EC1CA5"/>
    <w:rsid w:val="00EC1DB1"/>
    <w:rsid w:val="00EC1DBF"/>
    <w:rsid w:val="00EC1DF2"/>
    <w:rsid w:val="00EC1FE6"/>
    <w:rsid w:val="00EC20C6"/>
    <w:rsid w:val="00EC2107"/>
    <w:rsid w:val="00EC246E"/>
    <w:rsid w:val="00EC25E1"/>
    <w:rsid w:val="00EC2A88"/>
    <w:rsid w:val="00EC2B21"/>
    <w:rsid w:val="00EC2C03"/>
    <w:rsid w:val="00EC2F5A"/>
    <w:rsid w:val="00EC303F"/>
    <w:rsid w:val="00EC30E2"/>
    <w:rsid w:val="00EC31E3"/>
    <w:rsid w:val="00EC329A"/>
    <w:rsid w:val="00EC3373"/>
    <w:rsid w:val="00EC3524"/>
    <w:rsid w:val="00EC357F"/>
    <w:rsid w:val="00EC3663"/>
    <w:rsid w:val="00EC369E"/>
    <w:rsid w:val="00EC37A5"/>
    <w:rsid w:val="00EC37E4"/>
    <w:rsid w:val="00EC3800"/>
    <w:rsid w:val="00EC382C"/>
    <w:rsid w:val="00EC3861"/>
    <w:rsid w:val="00EC387F"/>
    <w:rsid w:val="00EC3ACF"/>
    <w:rsid w:val="00EC3C60"/>
    <w:rsid w:val="00EC3C62"/>
    <w:rsid w:val="00EC3C88"/>
    <w:rsid w:val="00EC3E64"/>
    <w:rsid w:val="00EC3EE4"/>
    <w:rsid w:val="00EC3F57"/>
    <w:rsid w:val="00EC3F7B"/>
    <w:rsid w:val="00EC3F85"/>
    <w:rsid w:val="00EC4031"/>
    <w:rsid w:val="00EC4042"/>
    <w:rsid w:val="00EC40E1"/>
    <w:rsid w:val="00EC44A7"/>
    <w:rsid w:val="00EC45F8"/>
    <w:rsid w:val="00EC46A3"/>
    <w:rsid w:val="00EC4711"/>
    <w:rsid w:val="00EC48FB"/>
    <w:rsid w:val="00EC4A30"/>
    <w:rsid w:val="00EC4AD2"/>
    <w:rsid w:val="00EC4AEE"/>
    <w:rsid w:val="00EC4B07"/>
    <w:rsid w:val="00EC4B53"/>
    <w:rsid w:val="00EC4C12"/>
    <w:rsid w:val="00EC4C3F"/>
    <w:rsid w:val="00EC4D0E"/>
    <w:rsid w:val="00EC4D6D"/>
    <w:rsid w:val="00EC4E47"/>
    <w:rsid w:val="00EC4E7C"/>
    <w:rsid w:val="00EC4E84"/>
    <w:rsid w:val="00EC4EC4"/>
    <w:rsid w:val="00EC4FAE"/>
    <w:rsid w:val="00EC50EC"/>
    <w:rsid w:val="00EC52A2"/>
    <w:rsid w:val="00EC5339"/>
    <w:rsid w:val="00EC53EF"/>
    <w:rsid w:val="00EC5464"/>
    <w:rsid w:val="00EC54FC"/>
    <w:rsid w:val="00EC54FD"/>
    <w:rsid w:val="00EC550A"/>
    <w:rsid w:val="00EC56B4"/>
    <w:rsid w:val="00EC56EA"/>
    <w:rsid w:val="00EC59D0"/>
    <w:rsid w:val="00EC5A8A"/>
    <w:rsid w:val="00EC5CC6"/>
    <w:rsid w:val="00EC5D21"/>
    <w:rsid w:val="00EC5D31"/>
    <w:rsid w:val="00EC5D4F"/>
    <w:rsid w:val="00EC5D78"/>
    <w:rsid w:val="00EC5D90"/>
    <w:rsid w:val="00EC5E24"/>
    <w:rsid w:val="00EC5E33"/>
    <w:rsid w:val="00EC5E35"/>
    <w:rsid w:val="00EC5E92"/>
    <w:rsid w:val="00EC5F62"/>
    <w:rsid w:val="00EC63A2"/>
    <w:rsid w:val="00EC64FA"/>
    <w:rsid w:val="00EC6515"/>
    <w:rsid w:val="00EC669E"/>
    <w:rsid w:val="00EC670C"/>
    <w:rsid w:val="00EC6AAE"/>
    <w:rsid w:val="00EC6B30"/>
    <w:rsid w:val="00EC6B49"/>
    <w:rsid w:val="00EC6BFA"/>
    <w:rsid w:val="00EC7162"/>
    <w:rsid w:val="00EC7345"/>
    <w:rsid w:val="00EC734A"/>
    <w:rsid w:val="00EC73CE"/>
    <w:rsid w:val="00EC73DB"/>
    <w:rsid w:val="00EC7417"/>
    <w:rsid w:val="00EC77A3"/>
    <w:rsid w:val="00EC785F"/>
    <w:rsid w:val="00EC78CB"/>
    <w:rsid w:val="00EC79F8"/>
    <w:rsid w:val="00EC7ABE"/>
    <w:rsid w:val="00EC7BB8"/>
    <w:rsid w:val="00EC7BC7"/>
    <w:rsid w:val="00EC7E3E"/>
    <w:rsid w:val="00EC7EA5"/>
    <w:rsid w:val="00EC7EE4"/>
    <w:rsid w:val="00ED0163"/>
    <w:rsid w:val="00ED04FC"/>
    <w:rsid w:val="00ED055A"/>
    <w:rsid w:val="00ED06E7"/>
    <w:rsid w:val="00ED0719"/>
    <w:rsid w:val="00ED0749"/>
    <w:rsid w:val="00ED0929"/>
    <w:rsid w:val="00ED0980"/>
    <w:rsid w:val="00ED09DD"/>
    <w:rsid w:val="00ED0A1B"/>
    <w:rsid w:val="00ED0A83"/>
    <w:rsid w:val="00ED0B11"/>
    <w:rsid w:val="00ED0B6E"/>
    <w:rsid w:val="00ED0BC5"/>
    <w:rsid w:val="00ED0CA8"/>
    <w:rsid w:val="00ED0CC2"/>
    <w:rsid w:val="00ED0EEE"/>
    <w:rsid w:val="00ED1055"/>
    <w:rsid w:val="00ED1082"/>
    <w:rsid w:val="00ED1167"/>
    <w:rsid w:val="00ED120E"/>
    <w:rsid w:val="00ED1252"/>
    <w:rsid w:val="00ED12F3"/>
    <w:rsid w:val="00ED1387"/>
    <w:rsid w:val="00ED144C"/>
    <w:rsid w:val="00ED145E"/>
    <w:rsid w:val="00ED147B"/>
    <w:rsid w:val="00ED16FC"/>
    <w:rsid w:val="00ED172C"/>
    <w:rsid w:val="00ED177B"/>
    <w:rsid w:val="00ED18B5"/>
    <w:rsid w:val="00ED198E"/>
    <w:rsid w:val="00ED1BA0"/>
    <w:rsid w:val="00ED1C24"/>
    <w:rsid w:val="00ED216E"/>
    <w:rsid w:val="00ED2258"/>
    <w:rsid w:val="00ED2343"/>
    <w:rsid w:val="00ED23E5"/>
    <w:rsid w:val="00ED255A"/>
    <w:rsid w:val="00ED2640"/>
    <w:rsid w:val="00ED2705"/>
    <w:rsid w:val="00ED287F"/>
    <w:rsid w:val="00ED2B6F"/>
    <w:rsid w:val="00ED2BB8"/>
    <w:rsid w:val="00ED2BE9"/>
    <w:rsid w:val="00ED2CCE"/>
    <w:rsid w:val="00ED2EEC"/>
    <w:rsid w:val="00ED2FCD"/>
    <w:rsid w:val="00ED3037"/>
    <w:rsid w:val="00ED3336"/>
    <w:rsid w:val="00ED3399"/>
    <w:rsid w:val="00ED3455"/>
    <w:rsid w:val="00ED37A0"/>
    <w:rsid w:val="00ED3ADC"/>
    <w:rsid w:val="00ED3C54"/>
    <w:rsid w:val="00ED3C9D"/>
    <w:rsid w:val="00ED3D7A"/>
    <w:rsid w:val="00ED3F0F"/>
    <w:rsid w:val="00ED3F9B"/>
    <w:rsid w:val="00ED404D"/>
    <w:rsid w:val="00ED4606"/>
    <w:rsid w:val="00ED4658"/>
    <w:rsid w:val="00ED489F"/>
    <w:rsid w:val="00ED4906"/>
    <w:rsid w:val="00ED4966"/>
    <w:rsid w:val="00ED4AB3"/>
    <w:rsid w:val="00ED4B5E"/>
    <w:rsid w:val="00ED4CE5"/>
    <w:rsid w:val="00ED4F72"/>
    <w:rsid w:val="00ED4F76"/>
    <w:rsid w:val="00ED4F98"/>
    <w:rsid w:val="00ED513A"/>
    <w:rsid w:val="00ED518D"/>
    <w:rsid w:val="00ED5374"/>
    <w:rsid w:val="00ED540D"/>
    <w:rsid w:val="00ED5521"/>
    <w:rsid w:val="00ED5849"/>
    <w:rsid w:val="00ED5B90"/>
    <w:rsid w:val="00ED5E14"/>
    <w:rsid w:val="00ED5F24"/>
    <w:rsid w:val="00ED6152"/>
    <w:rsid w:val="00ED6232"/>
    <w:rsid w:val="00ED62F8"/>
    <w:rsid w:val="00ED63EF"/>
    <w:rsid w:val="00ED64D9"/>
    <w:rsid w:val="00ED6535"/>
    <w:rsid w:val="00ED653C"/>
    <w:rsid w:val="00ED65D2"/>
    <w:rsid w:val="00ED69BB"/>
    <w:rsid w:val="00ED69D8"/>
    <w:rsid w:val="00ED6A74"/>
    <w:rsid w:val="00ED6A87"/>
    <w:rsid w:val="00ED6C06"/>
    <w:rsid w:val="00ED6D62"/>
    <w:rsid w:val="00ED6DE5"/>
    <w:rsid w:val="00ED6EF3"/>
    <w:rsid w:val="00ED6FAB"/>
    <w:rsid w:val="00ED70E3"/>
    <w:rsid w:val="00ED7306"/>
    <w:rsid w:val="00ED74BD"/>
    <w:rsid w:val="00ED74DF"/>
    <w:rsid w:val="00ED76FB"/>
    <w:rsid w:val="00ED77D3"/>
    <w:rsid w:val="00ED77D8"/>
    <w:rsid w:val="00ED781D"/>
    <w:rsid w:val="00ED783C"/>
    <w:rsid w:val="00ED78C6"/>
    <w:rsid w:val="00ED7922"/>
    <w:rsid w:val="00ED7974"/>
    <w:rsid w:val="00ED7AE8"/>
    <w:rsid w:val="00ED7AFD"/>
    <w:rsid w:val="00ED7B34"/>
    <w:rsid w:val="00ED7B84"/>
    <w:rsid w:val="00ED7C21"/>
    <w:rsid w:val="00ED7C60"/>
    <w:rsid w:val="00ED7C8A"/>
    <w:rsid w:val="00ED7CA6"/>
    <w:rsid w:val="00ED7CF1"/>
    <w:rsid w:val="00ED7DD0"/>
    <w:rsid w:val="00ED7E35"/>
    <w:rsid w:val="00EE01D0"/>
    <w:rsid w:val="00EE032E"/>
    <w:rsid w:val="00EE03EA"/>
    <w:rsid w:val="00EE0598"/>
    <w:rsid w:val="00EE076D"/>
    <w:rsid w:val="00EE07DF"/>
    <w:rsid w:val="00EE0B05"/>
    <w:rsid w:val="00EE0B20"/>
    <w:rsid w:val="00EE0B29"/>
    <w:rsid w:val="00EE0C1E"/>
    <w:rsid w:val="00EE0CF8"/>
    <w:rsid w:val="00EE0D41"/>
    <w:rsid w:val="00EE0F6E"/>
    <w:rsid w:val="00EE0F8E"/>
    <w:rsid w:val="00EE111F"/>
    <w:rsid w:val="00EE1270"/>
    <w:rsid w:val="00EE12E4"/>
    <w:rsid w:val="00EE1427"/>
    <w:rsid w:val="00EE150A"/>
    <w:rsid w:val="00EE177A"/>
    <w:rsid w:val="00EE1BFA"/>
    <w:rsid w:val="00EE1CB6"/>
    <w:rsid w:val="00EE1CD4"/>
    <w:rsid w:val="00EE1CF7"/>
    <w:rsid w:val="00EE1D56"/>
    <w:rsid w:val="00EE1D68"/>
    <w:rsid w:val="00EE1DCD"/>
    <w:rsid w:val="00EE1EAB"/>
    <w:rsid w:val="00EE1EC1"/>
    <w:rsid w:val="00EE1F8A"/>
    <w:rsid w:val="00EE2085"/>
    <w:rsid w:val="00EE217D"/>
    <w:rsid w:val="00EE21BF"/>
    <w:rsid w:val="00EE2212"/>
    <w:rsid w:val="00EE2356"/>
    <w:rsid w:val="00EE2372"/>
    <w:rsid w:val="00EE2465"/>
    <w:rsid w:val="00EE2504"/>
    <w:rsid w:val="00EE2611"/>
    <w:rsid w:val="00EE264D"/>
    <w:rsid w:val="00EE26C5"/>
    <w:rsid w:val="00EE2707"/>
    <w:rsid w:val="00EE277D"/>
    <w:rsid w:val="00EE2902"/>
    <w:rsid w:val="00EE2A98"/>
    <w:rsid w:val="00EE2C78"/>
    <w:rsid w:val="00EE2D32"/>
    <w:rsid w:val="00EE2DE1"/>
    <w:rsid w:val="00EE2DEC"/>
    <w:rsid w:val="00EE2E2D"/>
    <w:rsid w:val="00EE30C1"/>
    <w:rsid w:val="00EE30FF"/>
    <w:rsid w:val="00EE3183"/>
    <w:rsid w:val="00EE31A6"/>
    <w:rsid w:val="00EE31FD"/>
    <w:rsid w:val="00EE347F"/>
    <w:rsid w:val="00EE357B"/>
    <w:rsid w:val="00EE35C3"/>
    <w:rsid w:val="00EE366A"/>
    <w:rsid w:val="00EE36A4"/>
    <w:rsid w:val="00EE373F"/>
    <w:rsid w:val="00EE37DF"/>
    <w:rsid w:val="00EE38E8"/>
    <w:rsid w:val="00EE3977"/>
    <w:rsid w:val="00EE3BB0"/>
    <w:rsid w:val="00EE3CFD"/>
    <w:rsid w:val="00EE3D8B"/>
    <w:rsid w:val="00EE3E0F"/>
    <w:rsid w:val="00EE3E9B"/>
    <w:rsid w:val="00EE407C"/>
    <w:rsid w:val="00EE41F3"/>
    <w:rsid w:val="00EE420F"/>
    <w:rsid w:val="00EE4220"/>
    <w:rsid w:val="00EE43E0"/>
    <w:rsid w:val="00EE44B0"/>
    <w:rsid w:val="00EE468A"/>
    <w:rsid w:val="00EE497F"/>
    <w:rsid w:val="00EE4B79"/>
    <w:rsid w:val="00EE4C1D"/>
    <w:rsid w:val="00EE4E45"/>
    <w:rsid w:val="00EE5032"/>
    <w:rsid w:val="00EE51B0"/>
    <w:rsid w:val="00EE51FC"/>
    <w:rsid w:val="00EE533D"/>
    <w:rsid w:val="00EE53E5"/>
    <w:rsid w:val="00EE5430"/>
    <w:rsid w:val="00EE54E1"/>
    <w:rsid w:val="00EE580B"/>
    <w:rsid w:val="00EE5958"/>
    <w:rsid w:val="00EE5A8A"/>
    <w:rsid w:val="00EE5C66"/>
    <w:rsid w:val="00EE5CD7"/>
    <w:rsid w:val="00EE5D64"/>
    <w:rsid w:val="00EE6030"/>
    <w:rsid w:val="00EE60C9"/>
    <w:rsid w:val="00EE6142"/>
    <w:rsid w:val="00EE6230"/>
    <w:rsid w:val="00EE63EA"/>
    <w:rsid w:val="00EE64FD"/>
    <w:rsid w:val="00EE6599"/>
    <w:rsid w:val="00EE67D4"/>
    <w:rsid w:val="00EE68E7"/>
    <w:rsid w:val="00EE697E"/>
    <w:rsid w:val="00EE6A2A"/>
    <w:rsid w:val="00EE6A3C"/>
    <w:rsid w:val="00EE6BD2"/>
    <w:rsid w:val="00EE6C03"/>
    <w:rsid w:val="00EE6C2A"/>
    <w:rsid w:val="00EE6D2E"/>
    <w:rsid w:val="00EE6DA3"/>
    <w:rsid w:val="00EE6EDF"/>
    <w:rsid w:val="00EE6F03"/>
    <w:rsid w:val="00EE71F4"/>
    <w:rsid w:val="00EE7207"/>
    <w:rsid w:val="00EE7223"/>
    <w:rsid w:val="00EE7496"/>
    <w:rsid w:val="00EE74FC"/>
    <w:rsid w:val="00EE7554"/>
    <w:rsid w:val="00EE76D9"/>
    <w:rsid w:val="00EE782E"/>
    <w:rsid w:val="00EE7958"/>
    <w:rsid w:val="00EE799B"/>
    <w:rsid w:val="00EE7BF1"/>
    <w:rsid w:val="00EE7BFE"/>
    <w:rsid w:val="00EE7CAA"/>
    <w:rsid w:val="00EE7D12"/>
    <w:rsid w:val="00EE7ED8"/>
    <w:rsid w:val="00EE7F44"/>
    <w:rsid w:val="00EF0100"/>
    <w:rsid w:val="00EF047E"/>
    <w:rsid w:val="00EF0778"/>
    <w:rsid w:val="00EF0879"/>
    <w:rsid w:val="00EF0886"/>
    <w:rsid w:val="00EF09B1"/>
    <w:rsid w:val="00EF0BF2"/>
    <w:rsid w:val="00EF0C66"/>
    <w:rsid w:val="00EF0DC0"/>
    <w:rsid w:val="00EF0E2F"/>
    <w:rsid w:val="00EF0F05"/>
    <w:rsid w:val="00EF100B"/>
    <w:rsid w:val="00EF1082"/>
    <w:rsid w:val="00EF1264"/>
    <w:rsid w:val="00EF1273"/>
    <w:rsid w:val="00EF128A"/>
    <w:rsid w:val="00EF18A8"/>
    <w:rsid w:val="00EF1A77"/>
    <w:rsid w:val="00EF1B67"/>
    <w:rsid w:val="00EF1B7E"/>
    <w:rsid w:val="00EF1C1A"/>
    <w:rsid w:val="00EF1C8D"/>
    <w:rsid w:val="00EF1E9B"/>
    <w:rsid w:val="00EF1F1D"/>
    <w:rsid w:val="00EF21E8"/>
    <w:rsid w:val="00EF229F"/>
    <w:rsid w:val="00EF22B8"/>
    <w:rsid w:val="00EF2503"/>
    <w:rsid w:val="00EF2511"/>
    <w:rsid w:val="00EF25CC"/>
    <w:rsid w:val="00EF2621"/>
    <w:rsid w:val="00EF269A"/>
    <w:rsid w:val="00EF2705"/>
    <w:rsid w:val="00EF29F4"/>
    <w:rsid w:val="00EF2A2A"/>
    <w:rsid w:val="00EF2B39"/>
    <w:rsid w:val="00EF2CD0"/>
    <w:rsid w:val="00EF2DAB"/>
    <w:rsid w:val="00EF2FBA"/>
    <w:rsid w:val="00EF312A"/>
    <w:rsid w:val="00EF350F"/>
    <w:rsid w:val="00EF354E"/>
    <w:rsid w:val="00EF356C"/>
    <w:rsid w:val="00EF3743"/>
    <w:rsid w:val="00EF37F2"/>
    <w:rsid w:val="00EF3B80"/>
    <w:rsid w:val="00EF3CE1"/>
    <w:rsid w:val="00EF3D59"/>
    <w:rsid w:val="00EF3E23"/>
    <w:rsid w:val="00EF3F38"/>
    <w:rsid w:val="00EF4079"/>
    <w:rsid w:val="00EF409E"/>
    <w:rsid w:val="00EF4272"/>
    <w:rsid w:val="00EF42D2"/>
    <w:rsid w:val="00EF4410"/>
    <w:rsid w:val="00EF446B"/>
    <w:rsid w:val="00EF44A6"/>
    <w:rsid w:val="00EF4575"/>
    <w:rsid w:val="00EF4818"/>
    <w:rsid w:val="00EF48ED"/>
    <w:rsid w:val="00EF4939"/>
    <w:rsid w:val="00EF4AA6"/>
    <w:rsid w:val="00EF4AF7"/>
    <w:rsid w:val="00EF4B1F"/>
    <w:rsid w:val="00EF4BC6"/>
    <w:rsid w:val="00EF4C1C"/>
    <w:rsid w:val="00EF4C92"/>
    <w:rsid w:val="00EF4D16"/>
    <w:rsid w:val="00EF4EF0"/>
    <w:rsid w:val="00EF51BA"/>
    <w:rsid w:val="00EF52C5"/>
    <w:rsid w:val="00EF52F6"/>
    <w:rsid w:val="00EF5381"/>
    <w:rsid w:val="00EF550E"/>
    <w:rsid w:val="00EF562B"/>
    <w:rsid w:val="00EF5758"/>
    <w:rsid w:val="00EF58C1"/>
    <w:rsid w:val="00EF5946"/>
    <w:rsid w:val="00EF5AC7"/>
    <w:rsid w:val="00EF5ACA"/>
    <w:rsid w:val="00EF5B76"/>
    <w:rsid w:val="00EF5B8E"/>
    <w:rsid w:val="00EF5E11"/>
    <w:rsid w:val="00EF5E2F"/>
    <w:rsid w:val="00EF5EC4"/>
    <w:rsid w:val="00EF5FA0"/>
    <w:rsid w:val="00EF6081"/>
    <w:rsid w:val="00EF60AB"/>
    <w:rsid w:val="00EF620C"/>
    <w:rsid w:val="00EF62E3"/>
    <w:rsid w:val="00EF637E"/>
    <w:rsid w:val="00EF65E0"/>
    <w:rsid w:val="00EF666F"/>
    <w:rsid w:val="00EF6821"/>
    <w:rsid w:val="00EF6859"/>
    <w:rsid w:val="00EF6952"/>
    <w:rsid w:val="00EF69DA"/>
    <w:rsid w:val="00EF6BAE"/>
    <w:rsid w:val="00EF6BEB"/>
    <w:rsid w:val="00EF6C4E"/>
    <w:rsid w:val="00EF6D30"/>
    <w:rsid w:val="00EF6F10"/>
    <w:rsid w:val="00EF71D9"/>
    <w:rsid w:val="00EF7239"/>
    <w:rsid w:val="00EF7259"/>
    <w:rsid w:val="00EF72F0"/>
    <w:rsid w:val="00EF7300"/>
    <w:rsid w:val="00EF7427"/>
    <w:rsid w:val="00EF742E"/>
    <w:rsid w:val="00EF7509"/>
    <w:rsid w:val="00EF753D"/>
    <w:rsid w:val="00EF7608"/>
    <w:rsid w:val="00EF763A"/>
    <w:rsid w:val="00EF7643"/>
    <w:rsid w:val="00EF7773"/>
    <w:rsid w:val="00EF7805"/>
    <w:rsid w:val="00EF7BB8"/>
    <w:rsid w:val="00EF7D8F"/>
    <w:rsid w:val="00EF7E18"/>
    <w:rsid w:val="00EF7E61"/>
    <w:rsid w:val="00EF7E93"/>
    <w:rsid w:val="00EF7F2A"/>
    <w:rsid w:val="00EF7F48"/>
    <w:rsid w:val="00EF7F74"/>
    <w:rsid w:val="00F0000A"/>
    <w:rsid w:val="00F00038"/>
    <w:rsid w:val="00F0010C"/>
    <w:rsid w:val="00F0013C"/>
    <w:rsid w:val="00F0025C"/>
    <w:rsid w:val="00F002AD"/>
    <w:rsid w:val="00F003AB"/>
    <w:rsid w:val="00F0040D"/>
    <w:rsid w:val="00F0049C"/>
    <w:rsid w:val="00F00525"/>
    <w:rsid w:val="00F0054A"/>
    <w:rsid w:val="00F005A0"/>
    <w:rsid w:val="00F00609"/>
    <w:rsid w:val="00F00647"/>
    <w:rsid w:val="00F00668"/>
    <w:rsid w:val="00F007C3"/>
    <w:rsid w:val="00F007DB"/>
    <w:rsid w:val="00F00835"/>
    <w:rsid w:val="00F00861"/>
    <w:rsid w:val="00F00928"/>
    <w:rsid w:val="00F00C1B"/>
    <w:rsid w:val="00F00E1A"/>
    <w:rsid w:val="00F00EED"/>
    <w:rsid w:val="00F00F69"/>
    <w:rsid w:val="00F01182"/>
    <w:rsid w:val="00F012EF"/>
    <w:rsid w:val="00F01394"/>
    <w:rsid w:val="00F01408"/>
    <w:rsid w:val="00F016B1"/>
    <w:rsid w:val="00F01970"/>
    <w:rsid w:val="00F01B69"/>
    <w:rsid w:val="00F01DA4"/>
    <w:rsid w:val="00F01E96"/>
    <w:rsid w:val="00F01F10"/>
    <w:rsid w:val="00F02038"/>
    <w:rsid w:val="00F0205F"/>
    <w:rsid w:val="00F02094"/>
    <w:rsid w:val="00F020B9"/>
    <w:rsid w:val="00F02141"/>
    <w:rsid w:val="00F02374"/>
    <w:rsid w:val="00F02411"/>
    <w:rsid w:val="00F024F4"/>
    <w:rsid w:val="00F0252D"/>
    <w:rsid w:val="00F02545"/>
    <w:rsid w:val="00F025C5"/>
    <w:rsid w:val="00F0260C"/>
    <w:rsid w:val="00F02711"/>
    <w:rsid w:val="00F0297F"/>
    <w:rsid w:val="00F029F7"/>
    <w:rsid w:val="00F02A22"/>
    <w:rsid w:val="00F02A84"/>
    <w:rsid w:val="00F02BD9"/>
    <w:rsid w:val="00F02C82"/>
    <w:rsid w:val="00F02F49"/>
    <w:rsid w:val="00F02FBF"/>
    <w:rsid w:val="00F0303C"/>
    <w:rsid w:val="00F0306F"/>
    <w:rsid w:val="00F0309A"/>
    <w:rsid w:val="00F03116"/>
    <w:rsid w:val="00F03161"/>
    <w:rsid w:val="00F031C4"/>
    <w:rsid w:val="00F03219"/>
    <w:rsid w:val="00F032A6"/>
    <w:rsid w:val="00F03319"/>
    <w:rsid w:val="00F0344F"/>
    <w:rsid w:val="00F03490"/>
    <w:rsid w:val="00F03663"/>
    <w:rsid w:val="00F03985"/>
    <w:rsid w:val="00F03AC5"/>
    <w:rsid w:val="00F03ADA"/>
    <w:rsid w:val="00F03BA0"/>
    <w:rsid w:val="00F03D87"/>
    <w:rsid w:val="00F03DA2"/>
    <w:rsid w:val="00F041A7"/>
    <w:rsid w:val="00F0441E"/>
    <w:rsid w:val="00F0445E"/>
    <w:rsid w:val="00F044A8"/>
    <w:rsid w:val="00F047CC"/>
    <w:rsid w:val="00F048DB"/>
    <w:rsid w:val="00F0490F"/>
    <w:rsid w:val="00F04D34"/>
    <w:rsid w:val="00F04D94"/>
    <w:rsid w:val="00F04DD3"/>
    <w:rsid w:val="00F04DE3"/>
    <w:rsid w:val="00F04E74"/>
    <w:rsid w:val="00F04F21"/>
    <w:rsid w:val="00F04FF4"/>
    <w:rsid w:val="00F05063"/>
    <w:rsid w:val="00F05113"/>
    <w:rsid w:val="00F05139"/>
    <w:rsid w:val="00F05343"/>
    <w:rsid w:val="00F053F5"/>
    <w:rsid w:val="00F054C6"/>
    <w:rsid w:val="00F055A4"/>
    <w:rsid w:val="00F058E4"/>
    <w:rsid w:val="00F05958"/>
    <w:rsid w:val="00F05CE8"/>
    <w:rsid w:val="00F05D47"/>
    <w:rsid w:val="00F05D7F"/>
    <w:rsid w:val="00F05E1E"/>
    <w:rsid w:val="00F05F34"/>
    <w:rsid w:val="00F05FEC"/>
    <w:rsid w:val="00F06123"/>
    <w:rsid w:val="00F06145"/>
    <w:rsid w:val="00F0614A"/>
    <w:rsid w:val="00F0614F"/>
    <w:rsid w:val="00F06390"/>
    <w:rsid w:val="00F063B9"/>
    <w:rsid w:val="00F06434"/>
    <w:rsid w:val="00F064CC"/>
    <w:rsid w:val="00F064CF"/>
    <w:rsid w:val="00F06528"/>
    <w:rsid w:val="00F0652A"/>
    <w:rsid w:val="00F066A5"/>
    <w:rsid w:val="00F0682E"/>
    <w:rsid w:val="00F06972"/>
    <w:rsid w:val="00F06B49"/>
    <w:rsid w:val="00F06BAF"/>
    <w:rsid w:val="00F06BD9"/>
    <w:rsid w:val="00F06C1C"/>
    <w:rsid w:val="00F06D66"/>
    <w:rsid w:val="00F06DD3"/>
    <w:rsid w:val="00F06EE5"/>
    <w:rsid w:val="00F06FD6"/>
    <w:rsid w:val="00F06FE7"/>
    <w:rsid w:val="00F07149"/>
    <w:rsid w:val="00F071C3"/>
    <w:rsid w:val="00F07242"/>
    <w:rsid w:val="00F0725E"/>
    <w:rsid w:val="00F0734E"/>
    <w:rsid w:val="00F07378"/>
    <w:rsid w:val="00F073D4"/>
    <w:rsid w:val="00F0764E"/>
    <w:rsid w:val="00F077C4"/>
    <w:rsid w:val="00F07940"/>
    <w:rsid w:val="00F07981"/>
    <w:rsid w:val="00F079DF"/>
    <w:rsid w:val="00F07C0C"/>
    <w:rsid w:val="00F07C13"/>
    <w:rsid w:val="00F07C2F"/>
    <w:rsid w:val="00F07EA3"/>
    <w:rsid w:val="00F100B5"/>
    <w:rsid w:val="00F10275"/>
    <w:rsid w:val="00F1031F"/>
    <w:rsid w:val="00F103A5"/>
    <w:rsid w:val="00F10475"/>
    <w:rsid w:val="00F10496"/>
    <w:rsid w:val="00F10559"/>
    <w:rsid w:val="00F105F6"/>
    <w:rsid w:val="00F10884"/>
    <w:rsid w:val="00F10A07"/>
    <w:rsid w:val="00F10A1C"/>
    <w:rsid w:val="00F10B21"/>
    <w:rsid w:val="00F10B2D"/>
    <w:rsid w:val="00F10BFF"/>
    <w:rsid w:val="00F10C25"/>
    <w:rsid w:val="00F10D6C"/>
    <w:rsid w:val="00F10D86"/>
    <w:rsid w:val="00F10E8C"/>
    <w:rsid w:val="00F10F2A"/>
    <w:rsid w:val="00F10FCE"/>
    <w:rsid w:val="00F11039"/>
    <w:rsid w:val="00F11202"/>
    <w:rsid w:val="00F11236"/>
    <w:rsid w:val="00F1126E"/>
    <w:rsid w:val="00F115EE"/>
    <w:rsid w:val="00F11635"/>
    <w:rsid w:val="00F116CE"/>
    <w:rsid w:val="00F1171B"/>
    <w:rsid w:val="00F1179C"/>
    <w:rsid w:val="00F117D8"/>
    <w:rsid w:val="00F11B55"/>
    <w:rsid w:val="00F11D19"/>
    <w:rsid w:val="00F11E20"/>
    <w:rsid w:val="00F11F27"/>
    <w:rsid w:val="00F11F43"/>
    <w:rsid w:val="00F120CC"/>
    <w:rsid w:val="00F1210E"/>
    <w:rsid w:val="00F12424"/>
    <w:rsid w:val="00F124AD"/>
    <w:rsid w:val="00F12809"/>
    <w:rsid w:val="00F12876"/>
    <w:rsid w:val="00F12926"/>
    <w:rsid w:val="00F12979"/>
    <w:rsid w:val="00F12991"/>
    <w:rsid w:val="00F12BCC"/>
    <w:rsid w:val="00F12CE1"/>
    <w:rsid w:val="00F12F3A"/>
    <w:rsid w:val="00F12FC4"/>
    <w:rsid w:val="00F12FD4"/>
    <w:rsid w:val="00F130FF"/>
    <w:rsid w:val="00F13100"/>
    <w:rsid w:val="00F1310F"/>
    <w:rsid w:val="00F13208"/>
    <w:rsid w:val="00F13229"/>
    <w:rsid w:val="00F1346D"/>
    <w:rsid w:val="00F1357C"/>
    <w:rsid w:val="00F1358D"/>
    <w:rsid w:val="00F135AF"/>
    <w:rsid w:val="00F13664"/>
    <w:rsid w:val="00F136CF"/>
    <w:rsid w:val="00F13709"/>
    <w:rsid w:val="00F13781"/>
    <w:rsid w:val="00F137F3"/>
    <w:rsid w:val="00F13817"/>
    <w:rsid w:val="00F13894"/>
    <w:rsid w:val="00F1397F"/>
    <w:rsid w:val="00F13B47"/>
    <w:rsid w:val="00F13D7D"/>
    <w:rsid w:val="00F13E02"/>
    <w:rsid w:val="00F13F44"/>
    <w:rsid w:val="00F13F4C"/>
    <w:rsid w:val="00F14106"/>
    <w:rsid w:val="00F14112"/>
    <w:rsid w:val="00F141CC"/>
    <w:rsid w:val="00F14208"/>
    <w:rsid w:val="00F1433E"/>
    <w:rsid w:val="00F1451D"/>
    <w:rsid w:val="00F14577"/>
    <w:rsid w:val="00F1477B"/>
    <w:rsid w:val="00F149B3"/>
    <w:rsid w:val="00F14A2A"/>
    <w:rsid w:val="00F14B48"/>
    <w:rsid w:val="00F14B51"/>
    <w:rsid w:val="00F14C1D"/>
    <w:rsid w:val="00F14DEF"/>
    <w:rsid w:val="00F14F7A"/>
    <w:rsid w:val="00F150A9"/>
    <w:rsid w:val="00F1511F"/>
    <w:rsid w:val="00F15285"/>
    <w:rsid w:val="00F15319"/>
    <w:rsid w:val="00F153E1"/>
    <w:rsid w:val="00F15402"/>
    <w:rsid w:val="00F15450"/>
    <w:rsid w:val="00F154E4"/>
    <w:rsid w:val="00F15724"/>
    <w:rsid w:val="00F15812"/>
    <w:rsid w:val="00F15821"/>
    <w:rsid w:val="00F158EF"/>
    <w:rsid w:val="00F15916"/>
    <w:rsid w:val="00F15A9C"/>
    <w:rsid w:val="00F15B0F"/>
    <w:rsid w:val="00F15BBD"/>
    <w:rsid w:val="00F15BCC"/>
    <w:rsid w:val="00F15D4A"/>
    <w:rsid w:val="00F15DF0"/>
    <w:rsid w:val="00F1602F"/>
    <w:rsid w:val="00F16280"/>
    <w:rsid w:val="00F162A0"/>
    <w:rsid w:val="00F162A2"/>
    <w:rsid w:val="00F16343"/>
    <w:rsid w:val="00F1638F"/>
    <w:rsid w:val="00F163E2"/>
    <w:rsid w:val="00F1642B"/>
    <w:rsid w:val="00F16486"/>
    <w:rsid w:val="00F16609"/>
    <w:rsid w:val="00F16610"/>
    <w:rsid w:val="00F16756"/>
    <w:rsid w:val="00F16932"/>
    <w:rsid w:val="00F16991"/>
    <w:rsid w:val="00F16A34"/>
    <w:rsid w:val="00F16B7D"/>
    <w:rsid w:val="00F16D7A"/>
    <w:rsid w:val="00F16DEA"/>
    <w:rsid w:val="00F16E45"/>
    <w:rsid w:val="00F17057"/>
    <w:rsid w:val="00F17224"/>
    <w:rsid w:val="00F1726F"/>
    <w:rsid w:val="00F173C9"/>
    <w:rsid w:val="00F174B8"/>
    <w:rsid w:val="00F176A5"/>
    <w:rsid w:val="00F178E1"/>
    <w:rsid w:val="00F179E3"/>
    <w:rsid w:val="00F17A67"/>
    <w:rsid w:val="00F200F0"/>
    <w:rsid w:val="00F2018D"/>
    <w:rsid w:val="00F202C4"/>
    <w:rsid w:val="00F203AA"/>
    <w:rsid w:val="00F204B9"/>
    <w:rsid w:val="00F2084C"/>
    <w:rsid w:val="00F208D2"/>
    <w:rsid w:val="00F2093C"/>
    <w:rsid w:val="00F20B5C"/>
    <w:rsid w:val="00F20D44"/>
    <w:rsid w:val="00F20E97"/>
    <w:rsid w:val="00F20F3C"/>
    <w:rsid w:val="00F2104F"/>
    <w:rsid w:val="00F210E5"/>
    <w:rsid w:val="00F21206"/>
    <w:rsid w:val="00F21221"/>
    <w:rsid w:val="00F2130B"/>
    <w:rsid w:val="00F2140F"/>
    <w:rsid w:val="00F2159B"/>
    <w:rsid w:val="00F215EA"/>
    <w:rsid w:val="00F21651"/>
    <w:rsid w:val="00F21692"/>
    <w:rsid w:val="00F21755"/>
    <w:rsid w:val="00F21823"/>
    <w:rsid w:val="00F2187C"/>
    <w:rsid w:val="00F219B2"/>
    <w:rsid w:val="00F219FC"/>
    <w:rsid w:val="00F21C0D"/>
    <w:rsid w:val="00F21C12"/>
    <w:rsid w:val="00F21C5C"/>
    <w:rsid w:val="00F21D72"/>
    <w:rsid w:val="00F21E05"/>
    <w:rsid w:val="00F21FB1"/>
    <w:rsid w:val="00F22031"/>
    <w:rsid w:val="00F22155"/>
    <w:rsid w:val="00F221B5"/>
    <w:rsid w:val="00F22304"/>
    <w:rsid w:val="00F223AE"/>
    <w:rsid w:val="00F22629"/>
    <w:rsid w:val="00F227F9"/>
    <w:rsid w:val="00F2281C"/>
    <w:rsid w:val="00F22936"/>
    <w:rsid w:val="00F229A0"/>
    <w:rsid w:val="00F22AE4"/>
    <w:rsid w:val="00F22AF2"/>
    <w:rsid w:val="00F22B0B"/>
    <w:rsid w:val="00F22E9A"/>
    <w:rsid w:val="00F2315F"/>
    <w:rsid w:val="00F231CD"/>
    <w:rsid w:val="00F232DB"/>
    <w:rsid w:val="00F23319"/>
    <w:rsid w:val="00F233E7"/>
    <w:rsid w:val="00F2342B"/>
    <w:rsid w:val="00F2343E"/>
    <w:rsid w:val="00F2369C"/>
    <w:rsid w:val="00F2379F"/>
    <w:rsid w:val="00F23ABE"/>
    <w:rsid w:val="00F23BA6"/>
    <w:rsid w:val="00F23E76"/>
    <w:rsid w:val="00F23FD9"/>
    <w:rsid w:val="00F2407D"/>
    <w:rsid w:val="00F2429B"/>
    <w:rsid w:val="00F243D7"/>
    <w:rsid w:val="00F2457E"/>
    <w:rsid w:val="00F245A6"/>
    <w:rsid w:val="00F245E0"/>
    <w:rsid w:val="00F246EE"/>
    <w:rsid w:val="00F2496D"/>
    <w:rsid w:val="00F24CFA"/>
    <w:rsid w:val="00F24DF6"/>
    <w:rsid w:val="00F24E4D"/>
    <w:rsid w:val="00F24EE9"/>
    <w:rsid w:val="00F24F05"/>
    <w:rsid w:val="00F24F5C"/>
    <w:rsid w:val="00F25281"/>
    <w:rsid w:val="00F2553F"/>
    <w:rsid w:val="00F25618"/>
    <w:rsid w:val="00F2569B"/>
    <w:rsid w:val="00F256DD"/>
    <w:rsid w:val="00F25737"/>
    <w:rsid w:val="00F25817"/>
    <w:rsid w:val="00F25890"/>
    <w:rsid w:val="00F258A8"/>
    <w:rsid w:val="00F25A40"/>
    <w:rsid w:val="00F25A78"/>
    <w:rsid w:val="00F25B56"/>
    <w:rsid w:val="00F25BB8"/>
    <w:rsid w:val="00F25BF2"/>
    <w:rsid w:val="00F25C14"/>
    <w:rsid w:val="00F25D90"/>
    <w:rsid w:val="00F26012"/>
    <w:rsid w:val="00F26097"/>
    <w:rsid w:val="00F2611B"/>
    <w:rsid w:val="00F261C6"/>
    <w:rsid w:val="00F2644E"/>
    <w:rsid w:val="00F26454"/>
    <w:rsid w:val="00F2648D"/>
    <w:rsid w:val="00F26538"/>
    <w:rsid w:val="00F26609"/>
    <w:rsid w:val="00F26650"/>
    <w:rsid w:val="00F2666A"/>
    <w:rsid w:val="00F26716"/>
    <w:rsid w:val="00F268FF"/>
    <w:rsid w:val="00F26943"/>
    <w:rsid w:val="00F26962"/>
    <w:rsid w:val="00F26988"/>
    <w:rsid w:val="00F26B66"/>
    <w:rsid w:val="00F26D17"/>
    <w:rsid w:val="00F26E83"/>
    <w:rsid w:val="00F272CD"/>
    <w:rsid w:val="00F2736F"/>
    <w:rsid w:val="00F273C5"/>
    <w:rsid w:val="00F273CE"/>
    <w:rsid w:val="00F27464"/>
    <w:rsid w:val="00F275F2"/>
    <w:rsid w:val="00F27656"/>
    <w:rsid w:val="00F2788E"/>
    <w:rsid w:val="00F27919"/>
    <w:rsid w:val="00F27A31"/>
    <w:rsid w:val="00F27BDF"/>
    <w:rsid w:val="00F27CAD"/>
    <w:rsid w:val="00F27F2F"/>
    <w:rsid w:val="00F3007C"/>
    <w:rsid w:val="00F30190"/>
    <w:rsid w:val="00F304C8"/>
    <w:rsid w:val="00F3050A"/>
    <w:rsid w:val="00F30591"/>
    <w:rsid w:val="00F306D9"/>
    <w:rsid w:val="00F308D1"/>
    <w:rsid w:val="00F309AF"/>
    <w:rsid w:val="00F30A62"/>
    <w:rsid w:val="00F30C65"/>
    <w:rsid w:val="00F30EE4"/>
    <w:rsid w:val="00F30F30"/>
    <w:rsid w:val="00F3105E"/>
    <w:rsid w:val="00F31060"/>
    <w:rsid w:val="00F3113F"/>
    <w:rsid w:val="00F3131C"/>
    <w:rsid w:val="00F31359"/>
    <w:rsid w:val="00F314B9"/>
    <w:rsid w:val="00F31528"/>
    <w:rsid w:val="00F3158D"/>
    <w:rsid w:val="00F31801"/>
    <w:rsid w:val="00F31840"/>
    <w:rsid w:val="00F319A3"/>
    <w:rsid w:val="00F31A4C"/>
    <w:rsid w:val="00F31A86"/>
    <w:rsid w:val="00F31D4C"/>
    <w:rsid w:val="00F31DC2"/>
    <w:rsid w:val="00F31EAB"/>
    <w:rsid w:val="00F31EE2"/>
    <w:rsid w:val="00F31F12"/>
    <w:rsid w:val="00F32006"/>
    <w:rsid w:val="00F320DB"/>
    <w:rsid w:val="00F321D6"/>
    <w:rsid w:val="00F321E7"/>
    <w:rsid w:val="00F32259"/>
    <w:rsid w:val="00F3230A"/>
    <w:rsid w:val="00F3232D"/>
    <w:rsid w:val="00F3239C"/>
    <w:rsid w:val="00F32441"/>
    <w:rsid w:val="00F325C9"/>
    <w:rsid w:val="00F326C8"/>
    <w:rsid w:val="00F327C7"/>
    <w:rsid w:val="00F328BF"/>
    <w:rsid w:val="00F329DF"/>
    <w:rsid w:val="00F32A19"/>
    <w:rsid w:val="00F32A2C"/>
    <w:rsid w:val="00F32ABD"/>
    <w:rsid w:val="00F32F9D"/>
    <w:rsid w:val="00F33003"/>
    <w:rsid w:val="00F3310E"/>
    <w:rsid w:val="00F33112"/>
    <w:rsid w:val="00F33532"/>
    <w:rsid w:val="00F33570"/>
    <w:rsid w:val="00F33660"/>
    <w:rsid w:val="00F33897"/>
    <w:rsid w:val="00F33907"/>
    <w:rsid w:val="00F33983"/>
    <w:rsid w:val="00F339C3"/>
    <w:rsid w:val="00F33AF0"/>
    <w:rsid w:val="00F33B14"/>
    <w:rsid w:val="00F33BC4"/>
    <w:rsid w:val="00F33CEB"/>
    <w:rsid w:val="00F33E03"/>
    <w:rsid w:val="00F33FC9"/>
    <w:rsid w:val="00F3408A"/>
    <w:rsid w:val="00F3411A"/>
    <w:rsid w:val="00F34273"/>
    <w:rsid w:val="00F34279"/>
    <w:rsid w:val="00F34342"/>
    <w:rsid w:val="00F3458C"/>
    <w:rsid w:val="00F34595"/>
    <w:rsid w:val="00F345CF"/>
    <w:rsid w:val="00F3467F"/>
    <w:rsid w:val="00F346F0"/>
    <w:rsid w:val="00F34C31"/>
    <w:rsid w:val="00F34D09"/>
    <w:rsid w:val="00F34D41"/>
    <w:rsid w:val="00F34D9D"/>
    <w:rsid w:val="00F34E08"/>
    <w:rsid w:val="00F34EF6"/>
    <w:rsid w:val="00F35017"/>
    <w:rsid w:val="00F35080"/>
    <w:rsid w:val="00F35151"/>
    <w:rsid w:val="00F35383"/>
    <w:rsid w:val="00F35434"/>
    <w:rsid w:val="00F356FA"/>
    <w:rsid w:val="00F35750"/>
    <w:rsid w:val="00F3591F"/>
    <w:rsid w:val="00F3596C"/>
    <w:rsid w:val="00F359FB"/>
    <w:rsid w:val="00F35A08"/>
    <w:rsid w:val="00F35A85"/>
    <w:rsid w:val="00F35AB6"/>
    <w:rsid w:val="00F35B72"/>
    <w:rsid w:val="00F35D1A"/>
    <w:rsid w:val="00F35D44"/>
    <w:rsid w:val="00F35ECA"/>
    <w:rsid w:val="00F360A3"/>
    <w:rsid w:val="00F360AA"/>
    <w:rsid w:val="00F3612C"/>
    <w:rsid w:val="00F36283"/>
    <w:rsid w:val="00F3630D"/>
    <w:rsid w:val="00F3640A"/>
    <w:rsid w:val="00F364D9"/>
    <w:rsid w:val="00F3658D"/>
    <w:rsid w:val="00F365D7"/>
    <w:rsid w:val="00F3675C"/>
    <w:rsid w:val="00F3675D"/>
    <w:rsid w:val="00F36A30"/>
    <w:rsid w:val="00F36A8D"/>
    <w:rsid w:val="00F36D4C"/>
    <w:rsid w:val="00F36D8E"/>
    <w:rsid w:val="00F36F38"/>
    <w:rsid w:val="00F3702C"/>
    <w:rsid w:val="00F371C0"/>
    <w:rsid w:val="00F371E4"/>
    <w:rsid w:val="00F37281"/>
    <w:rsid w:val="00F37432"/>
    <w:rsid w:val="00F3750B"/>
    <w:rsid w:val="00F37651"/>
    <w:rsid w:val="00F3783B"/>
    <w:rsid w:val="00F378AD"/>
    <w:rsid w:val="00F37A7E"/>
    <w:rsid w:val="00F37C53"/>
    <w:rsid w:val="00F37D6B"/>
    <w:rsid w:val="00F37E61"/>
    <w:rsid w:val="00F37F43"/>
    <w:rsid w:val="00F40185"/>
    <w:rsid w:val="00F403A6"/>
    <w:rsid w:val="00F403CB"/>
    <w:rsid w:val="00F4040F"/>
    <w:rsid w:val="00F405A7"/>
    <w:rsid w:val="00F4078F"/>
    <w:rsid w:val="00F407BE"/>
    <w:rsid w:val="00F40A75"/>
    <w:rsid w:val="00F40AA5"/>
    <w:rsid w:val="00F40C14"/>
    <w:rsid w:val="00F40CA9"/>
    <w:rsid w:val="00F40ED3"/>
    <w:rsid w:val="00F40EEF"/>
    <w:rsid w:val="00F40EFA"/>
    <w:rsid w:val="00F40F50"/>
    <w:rsid w:val="00F41019"/>
    <w:rsid w:val="00F411E7"/>
    <w:rsid w:val="00F41373"/>
    <w:rsid w:val="00F41526"/>
    <w:rsid w:val="00F41535"/>
    <w:rsid w:val="00F4157C"/>
    <w:rsid w:val="00F41593"/>
    <w:rsid w:val="00F41673"/>
    <w:rsid w:val="00F416AB"/>
    <w:rsid w:val="00F419C6"/>
    <w:rsid w:val="00F41BCE"/>
    <w:rsid w:val="00F41D9F"/>
    <w:rsid w:val="00F41ED4"/>
    <w:rsid w:val="00F41F11"/>
    <w:rsid w:val="00F41F1A"/>
    <w:rsid w:val="00F42396"/>
    <w:rsid w:val="00F425A4"/>
    <w:rsid w:val="00F4272A"/>
    <w:rsid w:val="00F429CD"/>
    <w:rsid w:val="00F42E19"/>
    <w:rsid w:val="00F42E35"/>
    <w:rsid w:val="00F43074"/>
    <w:rsid w:val="00F43173"/>
    <w:rsid w:val="00F431C4"/>
    <w:rsid w:val="00F4321A"/>
    <w:rsid w:val="00F43386"/>
    <w:rsid w:val="00F434C1"/>
    <w:rsid w:val="00F434C2"/>
    <w:rsid w:val="00F4350A"/>
    <w:rsid w:val="00F43563"/>
    <w:rsid w:val="00F43576"/>
    <w:rsid w:val="00F43688"/>
    <w:rsid w:val="00F43AA9"/>
    <w:rsid w:val="00F43CF0"/>
    <w:rsid w:val="00F43DB1"/>
    <w:rsid w:val="00F43DE3"/>
    <w:rsid w:val="00F43FA5"/>
    <w:rsid w:val="00F43FFA"/>
    <w:rsid w:val="00F44093"/>
    <w:rsid w:val="00F4438A"/>
    <w:rsid w:val="00F445BB"/>
    <w:rsid w:val="00F447D4"/>
    <w:rsid w:val="00F44933"/>
    <w:rsid w:val="00F44984"/>
    <w:rsid w:val="00F44A41"/>
    <w:rsid w:val="00F44C84"/>
    <w:rsid w:val="00F44D7E"/>
    <w:rsid w:val="00F44F50"/>
    <w:rsid w:val="00F44F8B"/>
    <w:rsid w:val="00F44FC0"/>
    <w:rsid w:val="00F4513C"/>
    <w:rsid w:val="00F454CA"/>
    <w:rsid w:val="00F454D8"/>
    <w:rsid w:val="00F454F9"/>
    <w:rsid w:val="00F4552C"/>
    <w:rsid w:val="00F455DB"/>
    <w:rsid w:val="00F456CC"/>
    <w:rsid w:val="00F45767"/>
    <w:rsid w:val="00F459C3"/>
    <w:rsid w:val="00F45A4B"/>
    <w:rsid w:val="00F45A57"/>
    <w:rsid w:val="00F45ABF"/>
    <w:rsid w:val="00F45BDD"/>
    <w:rsid w:val="00F45C66"/>
    <w:rsid w:val="00F45DDC"/>
    <w:rsid w:val="00F45F8F"/>
    <w:rsid w:val="00F46143"/>
    <w:rsid w:val="00F462E4"/>
    <w:rsid w:val="00F4661C"/>
    <w:rsid w:val="00F46771"/>
    <w:rsid w:val="00F4684A"/>
    <w:rsid w:val="00F46A23"/>
    <w:rsid w:val="00F46A80"/>
    <w:rsid w:val="00F46ABD"/>
    <w:rsid w:val="00F46C96"/>
    <w:rsid w:val="00F46E45"/>
    <w:rsid w:val="00F46FEE"/>
    <w:rsid w:val="00F4705E"/>
    <w:rsid w:val="00F474B5"/>
    <w:rsid w:val="00F476CA"/>
    <w:rsid w:val="00F476EC"/>
    <w:rsid w:val="00F47737"/>
    <w:rsid w:val="00F4781E"/>
    <w:rsid w:val="00F47937"/>
    <w:rsid w:val="00F479D9"/>
    <w:rsid w:val="00F47A1F"/>
    <w:rsid w:val="00F47AB3"/>
    <w:rsid w:val="00F47ABD"/>
    <w:rsid w:val="00F47BA0"/>
    <w:rsid w:val="00F47D6D"/>
    <w:rsid w:val="00F47E8C"/>
    <w:rsid w:val="00F47ECA"/>
    <w:rsid w:val="00F47F82"/>
    <w:rsid w:val="00F50011"/>
    <w:rsid w:val="00F501F7"/>
    <w:rsid w:val="00F5024B"/>
    <w:rsid w:val="00F50309"/>
    <w:rsid w:val="00F503D4"/>
    <w:rsid w:val="00F50596"/>
    <w:rsid w:val="00F50607"/>
    <w:rsid w:val="00F50641"/>
    <w:rsid w:val="00F50702"/>
    <w:rsid w:val="00F50870"/>
    <w:rsid w:val="00F50949"/>
    <w:rsid w:val="00F509DD"/>
    <w:rsid w:val="00F50B38"/>
    <w:rsid w:val="00F50C3F"/>
    <w:rsid w:val="00F50CBB"/>
    <w:rsid w:val="00F50E15"/>
    <w:rsid w:val="00F510E7"/>
    <w:rsid w:val="00F511F8"/>
    <w:rsid w:val="00F5139E"/>
    <w:rsid w:val="00F513B7"/>
    <w:rsid w:val="00F5141A"/>
    <w:rsid w:val="00F514D4"/>
    <w:rsid w:val="00F5153A"/>
    <w:rsid w:val="00F516BC"/>
    <w:rsid w:val="00F516C3"/>
    <w:rsid w:val="00F51723"/>
    <w:rsid w:val="00F517A0"/>
    <w:rsid w:val="00F51826"/>
    <w:rsid w:val="00F51834"/>
    <w:rsid w:val="00F51A97"/>
    <w:rsid w:val="00F51AC7"/>
    <w:rsid w:val="00F51B57"/>
    <w:rsid w:val="00F51B67"/>
    <w:rsid w:val="00F51C16"/>
    <w:rsid w:val="00F51DD4"/>
    <w:rsid w:val="00F52090"/>
    <w:rsid w:val="00F520B7"/>
    <w:rsid w:val="00F52162"/>
    <w:rsid w:val="00F521C8"/>
    <w:rsid w:val="00F52272"/>
    <w:rsid w:val="00F52297"/>
    <w:rsid w:val="00F52305"/>
    <w:rsid w:val="00F5242C"/>
    <w:rsid w:val="00F52618"/>
    <w:rsid w:val="00F52667"/>
    <w:rsid w:val="00F526E6"/>
    <w:rsid w:val="00F527DB"/>
    <w:rsid w:val="00F52810"/>
    <w:rsid w:val="00F52870"/>
    <w:rsid w:val="00F52BA7"/>
    <w:rsid w:val="00F52BF3"/>
    <w:rsid w:val="00F52BF5"/>
    <w:rsid w:val="00F52C12"/>
    <w:rsid w:val="00F52CDA"/>
    <w:rsid w:val="00F52CFF"/>
    <w:rsid w:val="00F52E78"/>
    <w:rsid w:val="00F52FB2"/>
    <w:rsid w:val="00F52FC8"/>
    <w:rsid w:val="00F53052"/>
    <w:rsid w:val="00F5306E"/>
    <w:rsid w:val="00F53450"/>
    <w:rsid w:val="00F538E2"/>
    <w:rsid w:val="00F53A4E"/>
    <w:rsid w:val="00F53B32"/>
    <w:rsid w:val="00F53BBD"/>
    <w:rsid w:val="00F53C88"/>
    <w:rsid w:val="00F53FA7"/>
    <w:rsid w:val="00F54111"/>
    <w:rsid w:val="00F5439D"/>
    <w:rsid w:val="00F54597"/>
    <w:rsid w:val="00F54641"/>
    <w:rsid w:val="00F546E1"/>
    <w:rsid w:val="00F5476C"/>
    <w:rsid w:val="00F5490A"/>
    <w:rsid w:val="00F5492E"/>
    <w:rsid w:val="00F549C1"/>
    <w:rsid w:val="00F54B0C"/>
    <w:rsid w:val="00F54B19"/>
    <w:rsid w:val="00F54B3A"/>
    <w:rsid w:val="00F54B73"/>
    <w:rsid w:val="00F54CD6"/>
    <w:rsid w:val="00F54DB6"/>
    <w:rsid w:val="00F54DE2"/>
    <w:rsid w:val="00F54E72"/>
    <w:rsid w:val="00F54EDD"/>
    <w:rsid w:val="00F54FA6"/>
    <w:rsid w:val="00F54FE1"/>
    <w:rsid w:val="00F550D5"/>
    <w:rsid w:val="00F551C2"/>
    <w:rsid w:val="00F551FE"/>
    <w:rsid w:val="00F553F1"/>
    <w:rsid w:val="00F5551F"/>
    <w:rsid w:val="00F55580"/>
    <w:rsid w:val="00F5577A"/>
    <w:rsid w:val="00F55829"/>
    <w:rsid w:val="00F55862"/>
    <w:rsid w:val="00F558BB"/>
    <w:rsid w:val="00F5592A"/>
    <w:rsid w:val="00F55D1A"/>
    <w:rsid w:val="00F55DB2"/>
    <w:rsid w:val="00F55EB5"/>
    <w:rsid w:val="00F560AA"/>
    <w:rsid w:val="00F560F1"/>
    <w:rsid w:val="00F56392"/>
    <w:rsid w:val="00F564B4"/>
    <w:rsid w:val="00F56536"/>
    <w:rsid w:val="00F565A2"/>
    <w:rsid w:val="00F566BB"/>
    <w:rsid w:val="00F56823"/>
    <w:rsid w:val="00F568AB"/>
    <w:rsid w:val="00F56AD0"/>
    <w:rsid w:val="00F56CF7"/>
    <w:rsid w:val="00F56F88"/>
    <w:rsid w:val="00F56FB2"/>
    <w:rsid w:val="00F56FF0"/>
    <w:rsid w:val="00F5714A"/>
    <w:rsid w:val="00F573B4"/>
    <w:rsid w:val="00F573F7"/>
    <w:rsid w:val="00F57468"/>
    <w:rsid w:val="00F57503"/>
    <w:rsid w:val="00F575C4"/>
    <w:rsid w:val="00F5761B"/>
    <w:rsid w:val="00F57638"/>
    <w:rsid w:val="00F5771A"/>
    <w:rsid w:val="00F577E3"/>
    <w:rsid w:val="00F57A05"/>
    <w:rsid w:val="00F57B71"/>
    <w:rsid w:val="00F57BBF"/>
    <w:rsid w:val="00F6021A"/>
    <w:rsid w:val="00F60248"/>
    <w:rsid w:val="00F602B5"/>
    <w:rsid w:val="00F6030F"/>
    <w:rsid w:val="00F60609"/>
    <w:rsid w:val="00F6063F"/>
    <w:rsid w:val="00F60A2D"/>
    <w:rsid w:val="00F60C21"/>
    <w:rsid w:val="00F60C64"/>
    <w:rsid w:val="00F60D8B"/>
    <w:rsid w:val="00F60EE0"/>
    <w:rsid w:val="00F60F74"/>
    <w:rsid w:val="00F610B3"/>
    <w:rsid w:val="00F6118A"/>
    <w:rsid w:val="00F61199"/>
    <w:rsid w:val="00F61228"/>
    <w:rsid w:val="00F612C4"/>
    <w:rsid w:val="00F61346"/>
    <w:rsid w:val="00F6134F"/>
    <w:rsid w:val="00F61398"/>
    <w:rsid w:val="00F614D0"/>
    <w:rsid w:val="00F6156B"/>
    <w:rsid w:val="00F615DB"/>
    <w:rsid w:val="00F615F0"/>
    <w:rsid w:val="00F61773"/>
    <w:rsid w:val="00F618AD"/>
    <w:rsid w:val="00F6194F"/>
    <w:rsid w:val="00F61C99"/>
    <w:rsid w:val="00F61EAC"/>
    <w:rsid w:val="00F61F4E"/>
    <w:rsid w:val="00F62138"/>
    <w:rsid w:val="00F621D8"/>
    <w:rsid w:val="00F62381"/>
    <w:rsid w:val="00F625AE"/>
    <w:rsid w:val="00F6261D"/>
    <w:rsid w:val="00F62751"/>
    <w:rsid w:val="00F628CC"/>
    <w:rsid w:val="00F628E1"/>
    <w:rsid w:val="00F629D1"/>
    <w:rsid w:val="00F629D2"/>
    <w:rsid w:val="00F62B0A"/>
    <w:rsid w:val="00F62BFC"/>
    <w:rsid w:val="00F62D41"/>
    <w:rsid w:val="00F62E3D"/>
    <w:rsid w:val="00F62FC4"/>
    <w:rsid w:val="00F6325E"/>
    <w:rsid w:val="00F6327A"/>
    <w:rsid w:val="00F632D0"/>
    <w:rsid w:val="00F6334A"/>
    <w:rsid w:val="00F634CA"/>
    <w:rsid w:val="00F63661"/>
    <w:rsid w:val="00F63680"/>
    <w:rsid w:val="00F636AC"/>
    <w:rsid w:val="00F636AE"/>
    <w:rsid w:val="00F63726"/>
    <w:rsid w:val="00F637EE"/>
    <w:rsid w:val="00F63807"/>
    <w:rsid w:val="00F63812"/>
    <w:rsid w:val="00F63843"/>
    <w:rsid w:val="00F6392B"/>
    <w:rsid w:val="00F63AE6"/>
    <w:rsid w:val="00F63C28"/>
    <w:rsid w:val="00F63C3D"/>
    <w:rsid w:val="00F63DF5"/>
    <w:rsid w:val="00F64243"/>
    <w:rsid w:val="00F64373"/>
    <w:rsid w:val="00F644BF"/>
    <w:rsid w:val="00F64687"/>
    <w:rsid w:val="00F64690"/>
    <w:rsid w:val="00F647D2"/>
    <w:rsid w:val="00F648B7"/>
    <w:rsid w:val="00F649E9"/>
    <w:rsid w:val="00F64A87"/>
    <w:rsid w:val="00F64BA3"/>
    <w:rsid w:val="00F64C07"/>
    <w:rsid w:val="00F64C0F"/>
    <w:rsid w:val="00F64C16"/>
    <w:rsid w:val="00F64EFB"/>
    <w:rsid w:val="00F64F3C"/>
    <w:rsid w:val="00F64FC9"/>
    <w:rsid w:val="00F652E3"/>
    <w:rsid w:val="00F652F0"/>
    <w:rsid w:val="00F65379"/>
    <w:rsid w:val="00F655D0"/>
    <w:rsid w:val="00F6577C"/>
    <w:rsid w:val="00F65883"/>
    <w:rsid w:val="00F659FA"/>
    <w:rsid w:val="00F65A3E"/>
    <w:rsid w:val="00F65A5A"/>
    <w:rsid w:val="00F65BBF"/>
    <w:rsid w:val="00F65D70"/>
    <w:rsid w:val="00F660E1"/>
    <w:rsid w:val="00F6612A"/>
    <w:rsid w:val="00F66164"/>
    <w:rsid w:val="00F661C1"/>
    <w:rsid w:val="00F662EE"/>
    <w:rsid w:val="00F663BD"/>
    <w:rsid w:val="00F6642D"/>
    <w:rsid w:val="00F66430"/>
    <w:rsid w:val="00F664A6"/>
    <w:rsid w:val="00F664C9"/>
    <w:rsid w:val="00F66622"/>
    <w:rsid w:val="00F66986"/>
    <w:rsid w:val="00F66B4A"/>
    <w:rsid w:val="00F66BED"/>
    <w:rsid w:val="00F66CD2"/>
    <w:rsid w:val="00F66D5B"/>
    <w:rsid w:val="00F66ED2"/>
    <w:rsid w:val="00F66F8C"/>
    <w:rsid w:val="00F671C1"/>
    <w:rsid w:val="00F67213"/>
    <w:rsid w:val="00F6738E"/>
    <w:rsid w:val="00F6782D"/>
    <w:rsid w:val="00F6799A"/>
    <w:rsid w:val="00F67C4F"/>
    <w:rsid w:val="00F67E15"/>
    <w:rsid w:val="00F70126"/>
    <w:rsid w:val="00F70200"/>
    <w:rsid w:val="00F70213"/>
    <w:rsid w:val="00F70302"/>
    <w:rsid w:val="00F70395"/>
    <w:rsid w:val="00F70418"/>
    <w:rsid w:val="00F7047D"/>
    <w:rsid w:val="00F70533"/>
    <w:rsid w:val="00F70595"/>
    <w:rsid w:val="00F707C9"/>
    <w:rsid w:val="00F70875"/>
    <w:rsid w:val="00F708C7"/>
    <w:rsid w:val="00F708E0"/>
    <w:rsid w:val="00F70B7A"/>
    <w:rsid w:val="00F70C0C"/>
    <w:rsid w:val="00F70E43"/>
    <w:rsid w:val="00F70F46"/>
    <w:rsid w:val="00F71026"/>
    <w:rsid w:val="00F710AF"/>
    <w:rsid w:val="00F7115A"/>
    <w:rsid w:val="00F71189"/>
    <w:rsid w:val="00F71203"/>
    <w:rsid w:val="00F71260"/>
    <w:rsid w:val="00F713CD"/>
    <w:rsid w:val="00F713FB"/>
    <w:rsid w:val="00F714B6"/>
    <w:rsid w:val="00F71524"/>
    <w:rsid w:val="00F71902"/>
    <w:rsid w:val="00F7190A"/>
    <w:rsid w:val="00F719C8"/>
    <w:rsid w:val="00F71A53"/>
    <w:rsid w:val="00F71A95"/>
    <w:rsid w:val="00F71B35"/>
    <w:rsid w:val="00F71BB4"/>
    <w:rsid w:val="00F71C91"/>
    <w:rsid w:val="00F71CF9"/>
    <w:rsid w:val="00F71D50"/>
    <w:rsid w:val="00F71F2A"/>
    <w:rsid w:val="00F71F83"/>
    <w:rsid w:val="00F71FAA"/>
    <w:rsid w:val="00F7207D"/>
    <w:rsid w:val="00F72096"/>
    <w:rsid w:val="00F721E8"/>
    <w:rsid w:val="00F722A8"/>
    <w:rsid w:val="00F72341"/>
    <w:rsid w:val="00F72418"/>
    <w:rsid w:val="00F7242A"/>
    <w:rsid w:val="00F7252F"/>
    <w:rsid w:val="00F72597"/>
    <w:rsid w:val="00F72794"/>
    <w:rsid w:val="00F72AA1"/>
    <w:rsid w:val="00F72B19"/>
    <w:rsid w:val="00F72B6E"/>
    <w:rsid w:val="00F72C79"/>
    <w:rsid w:val="00F72EEE"/>
    <w:rsid w:val="00F72F33"/>
    <w:rsid w:val="00F72F64"/>
    <w:rsid w:val="00F730BD"/>
    <w:rsid w:val="00F733F3"/>
    <w:rsid w:val="00F7358F"/>
    <w:rsid w:val="00F738A0"/>
    <w:rsid w:val="00F7390C"/>
    <w:rsid w:val="00F73911"/>
    <w:rsid w:val="00F7391F"/>
    <w:rsid w:val="00F73D34"/>
    <w:rsid w:val="00F73D9F"/>
    <w:rsid w:val="00F73DBC"/>
    <w:rsid w:val="00F73EF5"/>
    <w:rsid w:val="00F74191"/>
    <w:rsid w:val="00F741E0"/>
    <w:rsid w:val="00F74270"/>
    <w:rsid w:val="00F74571"/>
    <w:rsid w:val="00F74B48"/>
    <w:rsid w:val="00F74B63"/>
    <w:rsid w:val="00F74B81"/>
    <w:rsid w:val="00F74CE0"/>
    <w:rsid w:val="00F74CF1"/>
    <w:rsid w:val="00F74D01"/>
    <w:rsid w:val="00F74E32"/>
    <w:rsid w:val="00F74EC4"/>
    <w:rsid w:val="00F74EE1"/>
    <w:rsid w:val="00F74FB8"/>
    <w:rsid w:val="00F75161"/>
    <w:rsid w:val="00F75168"/>
    <w:rsid w:val="00F75255"/>
    <w:rsid w:val="00F7526C"/>
    <w:rsid w:val="00F752E1"/>
    <w:rsid w:val="00F7535E"/>
    <w:rsid w:val="00F7541A"/>
    <w:rsid w:val="00F75447"/>
    <w:rsid w:val="00F75491"/>
    <w:rsid w:val="00F75504"/>
    <w:rsid w:val="00F7562C"/>
    <w:rsid w:val="00F75654"/>
    <w:rsid w:val="00F757C8"/>
    <w:rsid w:val="00F75A2C"/>
    <w:rsid w:val="00F75A5E"/>
    <w:rsid w:val="00F75A97"/>
    <w:rsid w:val="00F75BEA"/>
    <w:rsid w:val="00F75CFD"/>
    <w:rsid w:val="00F76310"/>
    <w:rsid w:val="00F765BF"/>
    <w:rsid w:val="00F76620"/>
    <w:rsid w:val="00F76754"/>
    <w:rsid w:val="00F7689F"/>
    <w:rsid w:val="00F76E2C"/>
    <w:rsid w:val="00F76F18"/>
    <w:rsid w:val="00F77010"/>
    <w:rsid w:val="00F77104"/>
    <w:rsid w:val="00F7710C"/>
    <w:rsid w:val="00F77275"/>
    <w:rsid w:val="00F7741A"/>
    <w:rsid w:val="00F77636"/>
    <w:rsid w:val="00F77765"/>
    <w:rsid w:val="00F77BAC"/>
    <w:rsid w:val="00F77D15"/>
    <w:rsid w:val="00F8008A"/>
    <w:rsid w:val="00F80272"/>
    <w:rsid w:val="00F803E5"/>
    <w:rsid w:val="00F804C6"/>
    <w:rsid w:val="00F80566"/>
    <w:rsid w:val="00F80924"/>
    <w:rsid w:val="00F80B79"/>
    <w:rsid w:val="00F80BB3"/>
    <w:rsid w:val="00F80BC2"/>
    <w:rsid w:val="00F81111"/>
    <w:rsid w:val="00F81196"/>
    <w:rsid w:val="00F811F7"/>
    <w:rsid w:val="00F8120C"/>
    <w:rsid w:val="00F81227"/>
    <w:rsid w:val="00F8144A"/>
    <w:rsid w:val="00F81529"/>
    <w:rsid w:val="00F81555"/>
    <w:rsid w:val="00F81657"/>
    <w:rsid w:val="00F81881"/>
    <w:rsid w:val="00F81888"/>
    <w:rsid w:val="00F81988"/>
    <w:rsid w:val="00F819E9"/>
    <w:rsid w:val="00F819FB"/>
    <w:rsid w:val="00F81AB4"/>
    <w:rsid w:val="00F81C16"/>
    <w:rsid w:val="00F81C53"/>
    <w:rsid w:val="00F81D3F"/>
    <w:rsid w:val="00F81D92"/>
    <w:rsid w:val="00F81EEC"/>
    <w:rsid w:val="00F81F5D"/>
    <w:rsid w:val="00F8201C"/>
    <w:rsid w:val="00F82057"/>
    <w:rsid w:val="00F820E7"/>
    <w:rsid w:val="00F821A8"/>
    <w:rsid w:val="00F82229"/>
    <w:rsid w:val="00F822E4"/>
    <w:rsid w:val="00F822EE"/>
    <w:rsid w:val="00F8235A"/>
    <w:rsid w:val="00F82708"/>
    <w:rsid w:val="00F827F2"/>
    <w:rsid w:val="00F829EC"/>
    <w:rsid w:val="00F82A32"/>
    <w:rsid w:val="00F82B00"/>
    <w:rsid w:val="00F82B12"/>
    <w:rsid w:val="00F82B88"/>
    <w:rsid w:val="00F82CAD"/>
    <w:rsid w:val="00F82CFC"/>
    <w:rsid w:val="00F82D5E"/>
    <w:rsid w:val="00F82DB4"/>
    <w:rsid w:val="00F83087"/>
    <w:rsid w:val="00F83171"/>
    <w:rsid w:val="00F83184"/>
    <w:rsid w:val="00F8331C"/>
    <w:rsid w:val="00F8338B"/>
    <w:rsid w:val="00F83403"/>
    <w:rsid w:val="00F835C2"/>
    <w:rsid w:val="00F836B3"/>
    <w:rsid w:val="00F83999"/>
    <w:rsid w:val="00F83A69"/>
    <w:rsid w:val="00F83D62"/>
    <w:rsid w:val="00F83DAA"/>
    <w:rsid w:val="00F83F0E"/>
    <w:rsid w:val="00F83F99"/>
    <w:rsid w:val="00F83FD0"/>
    <w:rsid w:val="00F84028"/>
    <w:rsid w:val="00F84067"/>
    <w:rsid w:val="00F8427C"/>
    <w:rsid w:val="00F842E8"/>
    <w:rsid w:val="00F8457D"/>
    <w:rsid w:val="00F84711"/>
    <w:rsid w:val="00F8473F"/>
    <w:rsid w:val="00F847D0"/>
    <w:rsid w:val="00F84967"/>
    <w:rsid w:val="00F84978"/>
    <w:rsid w:val="00F849BE"/>
    <w:rsid w:val="00F84B5B"/>
    <w:rsid w:val="00F84C2C"/>
    <w:rsid w:val="00F84C5F"/>
    <w:rsid w:val="00F84E6A"/>
    <w:rsid w:val="00F8545E"/>
    <w:rsid w:val="00F854FD"/>
    <w:rsid w:val="00F855EF"/>
    <w:rsid w:val="00F856FD"/>
    <w:rsid w:val="00F85714"/>
    <w:rsid w:val="00F8586D"/>
    <w:rsid w:val="00F85876"/>
    <w:rsid w:val="00F858A7"/>
    <w:rsid w:val="00F85A12"/>
    <w:rsid w:val="00F85A94"/>
    <w:rsid w:val="00F85AF3"/>
    <w:rsid w:val="00F85CB2"/>
    <w:rsid w:val="00F85E80"/>
    <w:rsid w:val="00F861D5"/>
    <w:rsid w:val="00F862C8"/>
    <w:rsid w:val="00F86395"/>
    <w:rsid w:val="00F86603"/>
    <w:rsid w:val="00F868C4"/>
    <w:rsid w:val="00F86977"/>
    <w:rsid w:val="00F86A00"/>
    <w:rsid w:val="00F86A26"/>
    <w:rsid w:val="00F86C13"/>
    <w:rsid w:val="00F86D04"/>
    <w:rsid w:val="00F86D95"/>
    <w:rsid w:val="00F86E54"/>
    <w:rsid w:val="00F86E72"/>
    <w:rsid w:val="00F8712E"/>
    <w:rsid w:val="00F87148"/>
    <w:rsid w:val="00F87223"/>
    <w:rsid w:val="00F87319"/>
    <w:rsid w:val="00F87336"/>
    <w:rsid w:val="00F873D5"/>
    <w:rsid w:val="00F875E4"/>
    <w:rsid w:val="00F876C7"/>
    <w:rsid w:val="00F876CC"/>
    <w:rsid w:val="00F87742"/>
    <w:rsid w:val="00F877A5"/>
    <w:rsid w:val="00F877BB"/>
    <w:rsid w:val="00F87856"/>
    <w:rsid w:val="00F878EA"/>
    <w:rsid w:val="00F87938"/>
    <w:rsid w:val="00F87A5A"/>
    <w:rsid w:val="00F87BB2"/>
    <w:rsid w:val="00F87DA2"/>
    <w:rsid w:val="00F87FCF"/>
    <w:rsid w:val="00F90218"/>
    <w:rsid w:val="00F902B6"/>
    <w:rsid w:val="00F902B8"/>
    <w:rsid w:val="00F902D1"/>
    <w:rsid w:val="00F9044E"/>
    <w:rsid w:val="00F9061A"/>
    <w:rsid w:val="00F90BCD"/>
    <w:rsid w:val="00F90BD7"/>
    <w:rsid w:val="00F90ECB"/>
    <w:rsid w:val="00F90EDE"/>
    <w:rsid w:val="00F90FCA"/>
    <w:rsid w:val="00F91792"/>
    <w:rsid w:val="00F917D1"/>
    <w:rsid w:val="00F91808"/>
    <w:rsid w:val="00F9187F"/>
    <w:rsid w:val="00F918A8"/>
    <w:rsid w:val="00F91A45"/>
    <w:rsid w:val="00F91A9D"/>
    <w:rsid w:val="00F91CF6"/>
    <w:rsid w:val="00F91F8E"/>
    <w:rsid w:val="00F92061"/>
    <w:rsid w:val="00F92085"/>
    <w:rsid w:val="00F920E0"/>
    <w:rsid w:val="00F9215E"/>
    <w:rsid w:val="00F921B8"/>
    <w:rsid w:val="00F92231"/>
    <w:rsid w:val="00F922F4"/>
    <w:rsid w:val="00F924E5"/>
    <w:rsid w:val="00F929A7"/>
    <w:rsid w:val="00F929B8"/>
    <w:rsid w:val="00F92A74"/>
    <w:rsid w:val="00F92B25"/>
    <w:rsid w:val="00F92B77"/>
    <w:rsid w:val="00F92C0A"/>
    <w:rsid w:val="00F92C8A"/>
    <w:rsid w:val="00F92DF6"/>
    <w:rsid w:val="00F92E34"/>
    <w:rsid w:val="00F92FCA"/>
    <w:rsid w:val="00F930AB"/>
    <w:rsid w:val="00F93124"/>
    <w:rsid w:val="00F931C6"/>
    <w:rsid w:val="00F933B3"/>
    <w:rsid w:val="00F9340C"/>
    <w:rsid w:val="00F9368A"/>
    <w:rsid w:val="00F9390F"/>
    <w:rsid w:val="00F93914"/>
    <w:rsid w:val="00F9393F"/>
    <w:rsid w:val="00F93964"/>
    <w:rsid w:val="00F93BA2"/>
    <w:rsid w:val="00F93D12"/>
    <w:rsid w:val="00F93D50"/>
    <w:rsid w:val="00F93E0D"/>
    <w:rsid w:val="00F93F42"/>
    <w:rsid w:val="00F94035"/>
    <w:rsid w:val="00F94096"/>
    <w:rsid w:val="00F9416C"/>
    <w:rsid w:val="00F9438B"/>
    <w:rsid w:val="00F9439B"/>
    <w:rsid w:val="00F943C1"/>
    <w:rsid w:val="00F945BA"/>
    <w:rsid w:val="00F94714"/>
    <w:rsid w:val="00F947B1"/>
    <w:rsid w:val="00F949C0"/>
    <w:rsid w:val="00F949E7"/>
    <w:rsid w:val="00F94A7D"/>
    <w:rsid w:val="00F94C60"/>
    <w:rsid w:val="00F94C69"/>
    <w:rsid w:val="00F94D06"/>
    <w:rsid w:val="00F94D26"/>
    <w:rsid w:val="00F94DD3"/>
    <w:rsid w:val="00F94F1F"/>
    <w:rsid w:val="00F9502B"/>
    <w:rsid w:val="00F95038"/>
    <w:rsid w:val="00F95054"/>
    <w:rsid w:val="00F95129"/>
    <w:rsid w:val="00F95218"/>
    <w:rsid w:val="00F9525C"/>
    <w:rsid w:val="00F95375"/>
    <w:rsid w:val="00F9543C"/>
    <w:rsid w:val="00F954C0"/>
    <w:rsid w:val="00F955A5"/>
    <w:rsid w:val="00F9570A"/>
    <w:rsid w:val="00F95793"/>
    <w:rsid w:val="00F9585A"/>
    <w:rsid w:val="00F95888"/>
    <w:rsid w:val="00F958CF"/>
    <w:rsid w:val="00F95A87"/>
    <w:rsid w:val="00F95E3F"/>
    <w:rsid w:val="00F95FC0"/>
    <w:rsid w:val="00F96029"/>
    <w:rsid w:val="00F962C8"/>
    <w:rsid w:val="00F966D1"/>
    <w:rsid w:val="00F96A43"/>
    <w:rsid w:val="00F96E1E"/>
    <w:rsid w:val="00F96EEB"/>
    <w:rsid w:val="00F96F01"/>
    <w:rsid w:val="00F96F32"/>
    <w:rsid w:val="00F96F3E"/>
    <w:rsid w:val="00F97042"/>
    <w:rsid w:val="00F97139"/>
    <w:rsid w:val="00F97155"/>
    <w:rsid w:val="00F972AB"/>
    <w:rsid w:val="00F97308"/>
    <w:rsid w:val="00F9739F"/>
    <w:rsid w:val="00F97539"/>
    <w:rsid w:val="00F9764B"/>
    <w:rsid w:val="00F976BD"/>
    <w:rsid w:val="00F97705"/>
    <w:rsid w:val="00F97836"/>
    <w:rsid w:val="00F9784A"/>
    <w:rsid w:val="00F9788E"/>
    <w:rsid w:val="00F97A11"/>
    <w:rsid w:val="00F97A59"/>
    <w:rsid w:val="00F97B94"/>
    <w:rsid w:val="00F97CA4"/>
    <w:rsid w:val="00F97D0D"/>
    <w:rsid w:val="00F97EC8"/>
    <w:rsid w:val="00F97F14"/>
    <w:rsid w:val="00F97FD7"/>
    <w:rsid w:val="00FA0210"/>
    <w:rsid w:val="00FA0304"/>
    <w:rsid w:val="00FA03BA"/>
    <w:rsid w:val="00FA047D"/>
    <w:rsid w:val="00FA04AD"/>
    <w:rsid w:val="00FA064E"/>
    <w:rsid w:val="00FA06AF"/>
    <w:rsid w:val="00FA06E5"/>
    <w:rsid w:val="00FA0745"/>
    <w:rsid w:val="00FA07E3"/>
    <w:rsid w:val="00FA07E7"/>
    <w:rsid w:val="00FA0805"/>
    <w:rsid w:val="00FA0881"/>
    <w:rsid w:val="00FA093A"/>
    <w:rsid w:val="00FA0945"/>
    <w:rsid w:val="00FA0ED1"/>
    <w:rsid w:val="00FA0F5A"/>
    <w:rsid w:val="00FA0F7F"/>
    <w:rsid w:val="00FA0F8A"/>
    <w:rsid w:val="00FA11E4"/>
    <w:rsid w:val="00FA1243"/>
    <w:rsid w:val="00FA13A1"/>
    <w:rsid w:val="00FA1475"/>
    <w:rsid w:val="00FA154C"/>
    <w:rsid w:val="00FA15B6"/>
    <w:rsid w:val="00FA15F7"/>
    <w:rsid w:val="00FA1625"/>
    <w:rsid w:val="00FA1780"/>
    <w:rsid w:val="00FA17A7"/>
    <w:rsid w:val="00FA195F"/>
    <w:rsid w:val="00FA19D7"/>
    <w:rsid w:val="00FA19E7"/>
    <w:rsid w:val="00FA1AF1"/>
    <w:rsid w:val="00FA1C37"/>
    <w:rsid w:val="00FA1DD7"/>
    <w:rsid w:val="00FA1E2A"/>
    <w:rsid w:val="00FA20C4"/>
    <w:rsid w:val="00FA2393"/>
    <w:rsid w:val="00FA253F"/>
    <w:rsid w:val="00FA2687"/>
    <w:rsid w:val="00FA2770"/>
    <w:rsid w:val="00FA29E7"/>
    <w:rsid w:val="00FA2AE6"/>
    <w:rsid w:val="00FA2B02"/>
    <w:rsid w:val="00FA2BD3"/>
    <w:rsid w:val="00FA2CB4"/>
    <w:rsid w:val="00FA2D63"/>
    <w:rsid w:val="00FA2D8D"/>
    <w:rsid w:val="00FA2E62"/>
    <w:rsid w:val="00FA2F0C"/>
    <w:rsid w:val="00FA305F"/>
    <w:rsid w:val="00FA3137"/>
    <w:rsid w:val="00FA32F6"/>
    <w:rsid w:val="00FA348A"/>
    <w:rsid w:val="00FA34E2"/>
    <w:rsid w:val="00FA3740"/>
    <w:rsid w:val="00FA3772"/>
    <w:rsid w:val="00FA383E"/>
    <w:rsid w:val="00FA392C"/>
    <w:rsid w:val="00FA3C42"/>
    <w:rsid w:val="00FA3CDF"/>
    <w:rsid w:val="00FA3EB3"/>
    <w:rsid w:val="00FA4083"/>
    <w:rsid w:val="00FA4174"/>
    <w:rsid w:val="00FA4380"/>
    <w:rsid w:val="00FA4A1C"/>
    <w:rsid w:val="00FA4C55"/>
    <w:rsid w:val="00FA4C71"/>
    <w:rsid w:val="00FA4CA0"/>
    <w:rsid w:val="00FA4FC1"/>
    <w:rsid w:val="00FA5047"/>
    <w:rsid w:val="00FA5065"/>
    <w:rsid w:val="00FA50A9"/>
    <w:rsid w:val="00FA51C0"/>
    <w:rsid w:val="00FA51D4"/>
    <w:rsid w:val="00FA51F4"/>
    <w:rsid w:val="00FA528F"/>
    <w:rsid w:val="00FA53D9"/>
    <w:rsid w:val="00FA53F4"/>
    <w:rsid w:val="00FA53F6"/>
    <w:rsid w:val="00FA553F"/>
    <w:rsid w:val="00FA582B"/>
    <w:rsid w:val="00FA594D"/>
    <w:rsid w:val="00FA5C64"/>
    <w:rsid w:val="00FA5CCE"/>
    <w:rsid w:val="00FA5D6F"/>
    <w:rsid w:val="00FA5EBF"/>
    <w:rsid w:val="00FA60BD"/>
    <w:rsid w:val="00FA61BE"/>
    <w:rsid w:val="00FA61EF"/>
    <w:rsid w:val="00FA63EA"/>
    <w:rsid w:val="00FA64AB"/>
    <w:rsid w:val="00FA6757"/>
    <w:rsid w:val="00FA6797"/>
    <w:rsid w:val="00FA67EA"/>
    <w:rsid w:val="00FA684A"/>
    <w:rsid w:val="00FA693B"/>
    <w:rsid w:val="00FA6A70"/>
    <w:rsid w:val="00FA6B1F"/>
    <w:rsid w:val="00FA6C4B"/>
    <w:rsid w:val="00FA6CED"/>
    <w:rsid w:val="00FA6F2C"/>
    <w:rsid w:val="00FA7126"/>
    <w:rsid w:val="00FA7134"/>
    <w:rsid w:val="00FA74B2"/>
    <w:rsid w:val="00FA7516"/>
    <w:rsid w:val="00FA7606"/>
    <w:rsid w:val="00FA7881"/>
    <w:rsid w:val="00FA7909"/>
    <w:rsid w:val="00FA7A57"/>
    <w:rsid w:val="00FA7C63"/>
    <w:rsid w:val="00FA7CFD"/>
    <w:rsid w:val="00FA7D04"/>
    <w:rsid w:val="00FA7F50"/>
    <w:rsid w:val="00FB03D4"/>
    <w:rsid w:val="00FB0402"/>
    <w:rsid w:val="00FB0469"/>
    <w:rsid w:val="00FB0477"/>
    <w:rsid w:val="00FB0517"/>
    <w:rsid w:val="00FB06D9"/>
    <w:rsid w:val="00FB080D"/>
    <w:rsid w:val="00FB0B33"/>
    <w:rsid w:val="00FB0BD2"/>
    <w:rsid w:val="00FB0E26"/>
    <w:rsid w:val="00FB0F24"/>
    <w:rsid w:val="00FB0FA0"/>
    <w:rsid w:val="00FB0FB4"/>
    <w:rsid w:val="00FB11F4"/>
    <w:rsid w:val="00FB1208"/>
    <w:rsid w:val="00FB1337"/>
    <w:rsid w:val="00FB1441"/>
    <w:rsid w:val="00FB150F"/>
    <w:rsid w:val="00FB1550"/>
    <w:rsid w:val="00FB1663"/>
    <w:rsid w:val="00FB169C"/>
    <w:rsid w:val="00FB1762"/>
    <w:rsid w:val="00FB185B"/>
    <w:rsid w:val="00FB1874"/>
    <w:rsid w:val="00FB192F"/>
    <w:rsid w:val="00FB1AC8"/>
    <w:rsid w:val="00FB1BFC"/>
    <w:rsid w:val="00FB1F07"/>
    <w:rsid w:val="00FB1F15"/>
    <w:rsid w:val="00FB1FD2"/>
    <w:rsid w:val="00FB201A"/>
    <w:rsid w:val="00FB21E7"/>
    <w:rsid w:val="00FB2250"/>
    <w:rsid w:val="00FB2353"/>
    <w:rsid w:val="00FB2494"/>
    <w:rsid w:val="00FB2573"/>
    <w:rsid w:val="00FB25B4"/>
    <w:rsid w:val="00FB25E8"/>
    <w:rsid w:val="00FB2628"/>
    <w:rsid w:val="00FB26F3"/>
    <w:rsid w:val="00FB2749"/>
    <w:rsid w:val="00FB27BB"/>
    <w:rsid w:val="00FB2AB7"/>
    <w:rsid w:val="00FB2DBE"/>
    <w:rsid w:val="00FB2E37"/>
    <w:rsid w:val="00FB2E5E"/>
    <w:rsid w:val="00FB2FEE"/>
    <w:rsid w:val="00FB3097"/>
    <w:rsid w:val="00FB30A0"/>
    <w:rsid w:val="00FB3126"/>
    <w:rsid w:val="00FB3142"/>
    <w:rsid w:val="00FB317E"/>
    <w:rsid w:val="00FB32CD"/>
    <w:rsid w:val="00FB337F"/>
    <w:rsid w:val="00FB362D"/>
    <w:rsid w:val="00FB365C"/>
    <w:rsid w:val="00FB3767"/>
    <w:rsid w:val="00FB37BE"/>
    <w:rsid w:val="00FB3988"/>
    <w:rsid w:val="00FB3A11"/>
    <w:rsid w:val="00FB3AB3"/>
    <w:rsid w:val="00FB3B15"/>
    <w:rsid w:val="00FB3D1E"/>
    <w:rsid w:val="00FB3D53"/>
    <w:rsid w:val="00FB3E64"/>
    <w:rsid w:val="00FB4004"/>
    <w:rsid w:val="00FB427A"/>
    <w:rsid w:val="00FB42E7"/>
    <w:rsid w:val="00FB4355"/>
    <w:rsid w:val="00FB4575"/>
    <w:rsid w:val="00FB458D"/>
    <w:rsid w:val="00FB469F"/>
    <w:rsid w:val="00FB46AE"/>
    <w:rsid w:val="00FB46B5"/>
    <w:rsid w:val="00FB479B"/>
    <w:rsid w:val="00FB48A9"/>
    <w:rsid w:val="00FB4A13"/>
    <w:rsid w:val="00FB4BE8"/>
    <w:rsid w:val="00FB4F25"/>
    <w:rsid w:val="00FB4F9A"/>
    <w:rsid w:val="00FB4FCE"/>
    <w:rsid w:val="00FB504B"/>
    <w:rsid w:val="00FB5107"/>
    <w:rsid w:val="00FB5270"/>
    <w:rsid w:val="00FB5595"/>
    <w:rsid w:val="00FB5668"/>
    <w:rsid w:val="00FB56BF"/>
    <w:rsid w:val="00FB58AB"/>
    <w:rsid w:val="00FB59CA"/>
    <w:rsid w:val="00FB59E6"/>
    <w:rsid w:val="00FB5A09"/>
    <w:rsid w:val="00FB5A57"/>
    <w:rsid w:val="00FB5CCB"/>
    <w:rsid w:val="00FB5E48"/>
    <w:rsid w:val="00FB5EBC"/>
    <w:rsid w:val="00FB5EC5"/>
    <w:rsid w:val="00FB5F29"/>
    <w:rsid w:val="00FB601F"/>
    <w:rsid w:val="00FB6056"/>
    <w:rsid w:val="00FB607B"/>
    <w:rsid w:val="00FB615F"/>
    <w:rsid w:val="00FB616E"/>
    <w:rsid w:val="00FB61EA"/>
    <w:rsid w:val="00FB635F"/>
    <w:rsid w:val="00FB638B"/>
    <w:rsid w:val="00FB63FF"/>
    <w:rsid w:val="00FB646D"/>
    <w:rsid w:val="00FB65D4"/>
    <w:rsid w:val="00FB66A7"/>
    <w:rsid w:val="00FB6784"/>
    <w:rsid w:val="00FB69B0"/>
    <w:rsid w:val="00FB69E2"/>
    <w:rsid w:val="00FB6A39"/>
    <w:rsid w:val="00FB6F58"/>
    <w:rsid w:val="00FB7042"/>
    <w:rsid w:val="00FB705E"/>
    <w:rsid w:val="00FB7141"/>
    <w:rsid w:val="00FB7193"/>
    <w:rsid w:val="00FB7342"/>
    <w:rsid w:val="00FB74FE"/>
    <w:rsid w:val="00FB7575"/>
    <w:rsid w:val="00FB75F5"/>
    <w:rsid w:val="00FB7797"/>
    <w:rsid w:val="00FB77C9"/>
    <w:rsid w:val="00FB7888"/>
    <w:rsid w:val="00FB78A1"/>
    <w:rsid w:val="00FB7952"/>
    <w:rsid w:val="00FB7C07"/>
    <w:rsid w:val="00FB7CAB"/>
    <w:rsid w:val="00FB7CCF"/>
    <w:rsid w:val="00FB7D22"/>
    <w:rsid w:val="00FB7E3C"/>
    <w:rsid w:val="00FB7F3C"/>
    <w:rsid w:val="00FC0559"/>
    <w:rsid w:val="00FC05A0"/>
    <w:rsid w:val="00FC0647"/>
    <w:rsid w:val="00FC0699"/>
    <w:rsid w:val="00FC06DE"/>
    <w:rsid w:val="00FC06F5"/>
    <w:rsid w:val="00FC0715"/>
    <w:rsid w:val="00FC071F"/>
    <w:rsid w:val="00FC0843"/>
    <w:rsid w:val="00FC08AA"/>
    <w:rsid w:val="00FC090A"/>
    <w:rsid w:val="00FC0938"/>
    <w:rsid w:val="00FC0B9D"/>
    <w:rsid w:val="00FC0C75"/>
    <w:rsid w:val="00FC0C76"/>
    <w:rsid w:val="00FC0E0D"/>
    <w:rsid w:val="00FC0E17"/>
    <w:rsid w:val="00FC0FFF"/>
    <w:rsid w:val="00FC10BE"/>
    <w:rsid w:val="00FC127B"/>
    <w:rsid w:val="00FC132F"/>
    <w:rsid w:val="00FC13A9"/>
    <w:rsid w:val="00FC14A7"/>
    <w:rsid w:val="00FC16A4"/>
    <w:rsid w:val="00FC17B9"/>
    <w:rsid w:val="00FC1C4C"/>
    <w:rsid w:val="00FC1C87"/>
    <w:rsid w:val="00FC1D32"/>
    <w:rsid w:val="00FC1D33"/>
    <w:rsid w:val="00FC1E96"/>
    <w:rsid w:val="00FC228D"/>
    <w:rsid w:val="00FC22EA"/>
    <w:rsid w:val="00FC22FC"/>
    <w:rsid w:val="00FC23B1"/>
    <w:rsid w:val="00FC2449"/>
    <w:rsid w:val="00FC24BA"/>
    <w:rsid w:val="00FC255D"/>
    <w:rsid w:val="00FC257C"/>
    <w:rsid w:val="00FC25A2"/>
    <w:rsid w:val="00FC26B0"/>
    <w:rsid w:val="00FC26D4"/>
    <w:rsid w:val="00FC26E0"/>
    <w:rsid w:val="00FC272A"/>
    <w:rsid w:val="00FC27B9"/>
    <w:rsid w:val="00FC27D6"/>
    <w:rsid w:val="00FC284B"/>
    <w:rsid w:val="00FC284E"/>
    <w:rsid w:val="00FC29C1"/>
    <w:rsid w:val="00FC2AF2"/>
    <w:rsid w:val="00FC2E9F"/>
    <w:rsid w:val="00FC2ECB"/>
    <w:rsid w:val="00FC3172"/>
    <w:rsid w:val="00FC3189"/>
    <w:rsid w:val="00FC325B"/>
    <w:rsid w:val="00FC3284"/>
    <w:rsid w:val="00FC3315"/>
    <w:rsid w:val="00FC3566"/>
    <w:rsid w:val="00FC35A5"/>
    <w:rsid w:val="00FC365D"/>
    <w:rsid w:val="00FC36AF"/>
    <w:rsid w:val="00FC3834"/>
    <w:rsid w:val="00FC38BA"/>
    <w:rsid w:val="00FC3DA5"/>
    <w:rsid w:val="00FC3DF0"/>
    <w:rsid w:val="00FC3EB3"/>
    <w:rsid w:val="00FC3FB4"/>
    <w:rsid w:val="00FC3FE0"/>
    <w:rsid w:val="00FC411F"/>
    <w:rsid w:val="00FC414C"/>
    <w:rsid w:val="00FC4184"/>
    <w:rsid w:val="00FC41F6"/>
    <w:rsid w:val="00FC4215"/>
    <w:rsid w:val="00FC424C"/>
    <w:rsid w:val="00FC42FD"/>
    <w:rsid w:val="00FC4398"/>
    <w:rsid w:val="00FC45AF"/>
    <w:rsid w:val="00FC462E"/>
    <w:rsid w:val="00FC4828"/>
    <w:rsid w:val="00FC4835"/>
    <w:rsid w:val="00FC493C"/>
    <w:rsid w:val="00FC49F9"/>
    <w:rsid w:val="00FC4A48"/>
    <w:rsid w:val="00FC4B05"/>
    <w:rsid w:val="00FC4C2E"/>
    <w:rsid w:val="00FC4C36"/>
    <w:rsid w:val="00FC4CA4"/>
    <w:rsid w:val="00FC4E35"/>
    <w:rsid w:val="00FC4EF7"/>
    <w:rsid w:val="00FC51C5"/>
    <w:rsid w:val="00FC546F"/>
    <w:rsid w:val="00FC5582"/>
    <w:rsid w:val="00FC56BF"/>
    <w:rsid w:val="00FC597C"/>
    <w:rsid w:val="00FC5993"/>
    <w:rsid w:val="00FC5AB8"/>
    <w:rsid w:val="00FC5B98"/>
    <w:rsid w:val="00FC5C98"/>
    <w:rsid w:val="00FC5D9A"/>
    <w:rsid w:val="00FC5EB1"/>
    <w:rsid w:val="00FC5EFA"/>
    <w:rsid w:val="00FC6002"/>
    <w:rsid w:val="00FC6098"/>
    <w:rsid w:val="00FC6157"/>
    <w:rsid w:val="00FC628C"/>
    <w:rsid w:val="00FC62D8"/>
    <w:rsid w:val="00FC6385"/>
    <w:rsid w:val="00FC63B8"/>
    <w:rsid w:val="00FC65A4"/>
    <w:rsid w:val="00FC6704"/>
    <w:rsid w:val="00FC67B3"/>
    <w:rsid w:val="00FC6801"/>
    <w:rsid w:val="00FC6885"/>
    <w:rsid w:val="00FC68B0"/>
    <w:rsid w:val="00FC6954"/>
    <w:rsid w:val="00FC699A"/>
    <w:rsid w:val="00FC69EB"/>
    <w:rsid w:val="00FC6B04"/>
    <w:rsid w:val="00FC6C05"/>
    <w:rsid w:val="00FC6D0F"/>
    <w:rsid w:val="00FC6DD3"/>
    <w:rsid w:val="00FC6DF9"/>
    <w:rsid w:val="00FC6E26"/>
    <w:rsid w:val="00FC6E88"/>
    <w:rsid w:val="00FC6ED0"/>
    <w:rsid w:val="00FC6F69"/>
    <w:rsid w:val="00FC6FE1"/>
    <w:rsid w:val="00FC71D1"/>
    <w:rsid w:val="00FC73AF"/>
    <w:rsid w:val="00FC73B5"/>
    <w:rsid w:val="00FC7566"/>
    <w:rsid w:val="00FC758F"/>
    <w:rsid w:val="00FC77C6"/>
    <w:rsid w:val="00FC7863"/>
    <w:rsid w:val="00FC7880"/>
    <w:rsid w:val="00FC78ED"/>
    <w:rsid w:val="00FC7B17"/>
    <w:rsid w:val="00FC7BEC"/>
    <w:rsid w:val="00FC7CE6"/>
    <w:rsid w:val="00FC7DD4"/>
    <w:rsid w:val="00FC7E4E"/>
    <w:rsid w:val="00FC7E77"/>
    <w:rsid w:val="00FD009D"/>
    <w:rsid w:val="00FD03E6"/>
    <w:rsid w:val="00FD0423"/>
    <w:rsid w:val="00FD048C"/>
    <w:rsid w:val="00FD0631"/>
    <w:rsid w:val="00FD06B7"/>
    <w:rsid w:val="00FD0A52"/>
    <w:rsid w:val="00FD0ADD"/>
    <w:rsid w:val="00FD0BD2"/>
    <w:rsid w:val="00FD0C47"/>
    <w:rsid w:val="00FD0CF7"/>
    <w:rsid w:val="00FD0D56"/>
    <w:rsid w:val="00FD0DDE"/>
    <w:rsid w:val="00FD0EF2"/>
    <w:rsid w:val="00FD0F81"/>
    <w:rsid w:val="00FD121F"/>
    <w:rsid w:val="00FD128F"/>
    <w:rsid w:val="00FD13AC"/>
    <w:rsid w:val="00FD15EC"/>
    <w:rsid w:val="00FD171B"/>
    <w:rsid w:val="00FD1813"/>
    <w:rsid w:val="00FD1847"/>
    <w:rsid w:val="00FD1863"/>
    <w:rsid w:val="00FD1A35"/>
    <w:rsid w:val="00FD1A38"/>
    <w:rsid w:val="00FD1A99"/>
    <w:rsid w:val="00FD1B0B"/>
    <w:rsid w:val="00FD1BD7"/>
    <w:rsid w:val="00FD1C5E"/>
    <w:rsid w:val="00FD1CAB"/>
    <w:rsid w:val="00FD1D91"/>
    <w:rsid w:val="00FD1EC4"/>
    <w:rsid w:val="00FD1F7D"/>
    <w:rsid w:val="00FD22E5"/>
    <w:rsid w:val="00FD22FA"/>
    <w:rsid w:val="00FD23DB"/>
    <w:rsid w:val="00FD24AD"/>
    <w:rsid w:val="00FD24C5"/>
    <w:rsid w:val="00FD256E"/>
    <w:rsid w:val="00FD25A4"/>
    <w:rsid w:val="00FD2614"/>
    <w:rsid w:val="00FD26C7"/>
    <w:rsid w:val="00FD2976"/>
    <w:rsid w:val="00FD2A7E"/>
    <w:rsid w:val="00FD2A8C"/>
    <w:rsid w:val="00FD2B85"/>
    <w:rsid w:val="00FD2B95"/>
    <w:rsid w:val="00FD2C99"/>
    <w:rsid w:val="00FD2DEB"/>
    <w:rsid w:val="00FD2F43"/>
    <w:rsid w:val="00FD2FA6"/>
    <w:rsid w:val="00FD3368"/>
    <w:rsid w:val="00FD3762"/>
    <w:rsid w:val="00FD3879"/>
    <w:rsid w:val="00FD39D5"/>
    <w:rsid w:val="00FD3BB5"/>
    <w:rsid w:val="00FD3C44"/>
    <w:rsid w:val="00FD3C88"/>
    <w:rsid w:val="00FD3CBD"/>
    <w:rsid w:val="00FD3FBB"/>
    <w:rsid w:val="00FD4027"/>
    <w:rsid w:val="00FD4239"/>
    <w:rsid w:val="00FD42AB"/>
    <w:rsid w:val="00FD4347"/>
    <w:rsid w:val="00FD4405"/>
    <w:rsid w:val="00FD448D"/>
    <w:rsid w:val="00FD4533"/>
    <w:rsid w:val="00FD457E"/>
    <w:rsid w:val="00FD46A6"/>
    <w:rsid w:val="00FD47CF"/>
    <w:rsid w:val="00FD489F"/>
    <w:rsid w:val="00FD48B3"/>
    <w:rsid w:val="00FD49CB"/>
    <w:rsid w:val="00FD4B96"/>
    <w:rsid w:val="00FD4C73"/>
    <w:rsid w:val="00FD5035"/>
    <w:rsid w:val="00FD5047"/>
    <w:rsid w:val="00FD508D"/>
    <w:rsid w:val="00FD5126"/>
    <w:rsid w:val="00FD5221"/>
    <w:rsid w:val="00FD52D4"/>
    <w:rsid w:val="00FD5326"/>
    <w:rsid w:val="00FD5332"/>
    <w:rsid w:val="00FD534E"/>
    <w:rsid w:val="00FD5398"/>
    <w:rsid w:val="00FD541C"/>
    <w:rsid w:val="00FD54A0"/>
    <w:rsid w:val="00FD5519"/>
    <w:rsid w:val="00FD552D"/>
    <w:rsid w:val="00FD5682"/>
    <w:rsid w:val="00FD56D0"/>
    <w:rsid w:val="00FD57DA"/>
    <w:rsid w:val="00FD595A"/>
    <w:rsid w:val="00FD5A0D"/>
    <w:rsid w:val="00FD5A53"/>
    <w:rsid w:val="00FD5BD0"/>
    <w:rsid w:val="00FD5C81"/>
    <w:rsid w:val="00FD5C86"/>
    <w:rsid w:val="00FD5E96"/>
    <w:rsid w:val="00FD5EEF"/>
    <w:rsid w:val="00FD5EF7"/>
    <w:rsid w:val="00FD5FA3"/>
    <w:rsid w:val="00FD67CC"/>
    <w:rsid w:val="00FD67E9"/>
    <w:rsid w:val="00FD69A3"/>
    <w:rsid w:val="00FD69CA"/>
    <w:rsid w:val="00FD6B14"/>
    <w:rsid w:val="00FD6BFC"/>
    <w:rsid w:val="00FD6C99"/>
    <w:rsid w:val="00FD6E35"/>
    <w:rsid w:val="00FD6E6C"/>
    <w:rsid w:val="00FD6EDA"/>
    <w:rsid w:val="00FD6F60"/>
    <w:rsid w:val="00FD73CE"/>
    <w:rsid w:val="00FD740C"/>
    <w:rsid w:val="00FD7663"/>
    <w:rsid w:val="00FD76BF"/>
    <w:rsid w:val="00FD7761"/>
    <w:rsid w:val="00FD77A5"/>
    <w:rsid w:val="00FD7A10"/>
    <w:rsid w:val="00FD7A43"/>
    <w:rsid w:val="00FD7D53"/>
    <w:rsid w:val="00FD7D65"/>
    <w:rsid w:val="00FD7F98"/>
    <w:rsid w:val="00FE0086"/>
    <w:rsid w:val="00FE0136"/>
    <w:rsid w:val="00FE0229"/>
    <w:rsid w:val="00FE0259"/>
    <w:rsid w:val="00FE0336"/>
    <w:rsid w:val="00FE03DD"/>
    <w:rsid w:val="00FE03DE"/>
    <w:rsid w:val="00FE047B"/>
    <w:rsid w:val="00FE0521"/>
    <w:rsid w:val="00FE0643"/>
    <w:rsid w:val="00FE06B6"/>
    <w:rsid w:val="00FE06EA"/>
    <w:rsid w:val="00FE07F4"/>
    <w:rsid w:val="00FE084B"/>
    <w:rsid w:val="00FE0A26"/>
    <w:rsid w:val="00FE0D0C"/>
    <w:rsid w:val="00FE0F29"/>
    <w:rsid w:val="00FE0F35"/>
    <w:rsid w:val="00FE0F5B"/>
    <w:rsid w:val="00FE13C9"/>
    <w:rsid w:val="00FE1449"/>
    <w:rsid w:val="00FE148A"/>
    <w:rsid w:val="00FE1518"/>
    <w:rsid w:val="00FE1550"/>
    <w:rsid w:val="00FE1814"/>
    <w:rsid w:val="00FE187F"/>
    <w:rsid w:val="00FE18FC"/>
    <w:rsid w:val="00FE1957"/>
    <w:rsid w:val="00FE1BAB"/>
    <w:rsid w:val="00FE1C66"/>
    <w:rsid w:val="00FE1F77"/>
    <w:rsid w:val="00FE2160"/>
    <w:rsid w:val="00FE2190"/>
    <w:rsid w:val="00FE2353"/>
    <w:rsid w:val="00FE2454"/>
    <w:rsid w:val="00FE24F8"/>
    <w:rsid w:val="00FE24FF"/>
    <w:rsid w:val="00FE26C4"/>
    <w:rsid w:val="00FE274E"/>
    <w:rsid w:val="00FE29E5"/>
    <w:rsid w:val="00FE2A9D"/>
    <w:rsid w:val="00FE2AD3"/>
    <w:rsid w:val="00FE2C7E"/>
    <w:rsid w:val="00FE2D0F"/>
    <w:rsid w:val="00FE2D5B"/>
    <w:rsid w:val="00FE2E3F"/>
    <w:rsid w:val="00FE2F3B"/>
    <w:rsid w:val="00FE2FE0"/>
    <w:rsid w:val="00FE30EA"/>
    <w:rsid w:val="00FE32CB"/>
    <w:rsid w:val="00FE3436"/>
    <w:rsid w:val="00FE3499"/>
    <w:rsid w:val="00FE368C"/>
    <w:rsid w:val="00FE36FE"/>
    <w:rsid w:val="00FE38D4"/>
    <w:rsid w:val="00FE3A33"/>
    <w:rsid w:val="00FE3CA1"/>
    <w:rsid w:val="00FE3E26"/>
    <w:rsid w:val="00FE3F5D"/>
    <w:rsid w:val="00FE40E0"/>
    <w:rsid w:val="00FE43C4"/>
    <w:rsid w:val="00FE43DD"/>
    <w:rsid w:val="00FE4563"/>
    <w:rsid w:val="00FE45D6"/>
    <w:rsid w:val="00FE46FF"/>
    <w:rsid w:val="00FE4727"/>
    <w:rsid w:val="00FE494B"/>
    <w:rsid w:val="00FE4956"/>
    <w:rsid w:val="00FE4A3E"/>
    <w:rsid w:val="00FE4C97"/>
    <w:rsid w:val="00FE4D7E"/>
    <w:rsid w:val="00FE4DFD"/>
    <w:rsid w:val="00FE4E1D"/>
    <w:rsid w:val="00FE4E8F"/>
    <w:rsid w:val="00FE4E91"/>
    <w:rsid w:val="00FE4F33"/>
    <w:rsid w:val="00FE4FBF"/>
    <w:rsid w:val="00FE53A6"/>
    <w:rsid w:val="00FE55AF"/>
    <w:rsid w:val="00FE561C"/>
    <w:rsid w:val="00FE562F"/>
    <w:rsid w:val="00FE5840"/>
    <w:rsid w:val="00FE5930"/>
    <w:rsid w:val="00FE5C57"/>
    <w:rsid w:val="00FE5CE0"/>
    <w:rsid w:val="00FE5DB9"/>
    <w:rsid w:val="00FE5DF9"/>
    <w:rsid w:val="00FE5E9B"/>
    <w:rsid w:val="00FE5F23"/>
    <w:rsid w:val="00FE5FF0"/>
    <w:rsid w:val="00FE60D2"/>
    <w:rsid w:val="00FE61C1"/>
    <w:rsid w:val="00FE6215"/>
    <w:rsid w:val="00FE6336"/>
    <w:rsid w:val="00FE641C"/>
    <w:rsid w:val="00FE6558"/>
    <w:rsid w:val="00FE666E"/>
    <w:rsid w:val="00FE66F5"/>
    <w:rsid w:val="00FE671B"/>
    <w:rsid w:val="00FE681B"/>
    <w:rsid w:val="00FE6841"/>
    <w:rsid w:val="00FE68E8"/>
    <w:rsid w:val="00FE6AF4"/>
    <w:rsid w:val="00FE6B23"/>
    <w:rsid w:val="00FE6CD9"/>
    <w:rsid w:val="00FE6DAA"/>
    <w:rsid w:val="00FE705F"/>
    <w:rsid w:val="00FE70A0"/>
    <w:rsid w:val="00FE70E8"/>
    <w:rsid w:val="00FE7303"/>
    <w:rsid w:val="00FE73C8"/>
    <w:rsid w:val="00FE743E"/>
    <w:rsid w:val="00FE78E6"/>
    <w:rsid w:val="00FE78F6"/>
    <w:rsid w:val="00FE7A15"/>
    <w:rsid w:val="00FE7A25"/>
    <w:rsid w:val="00FE7CDD"/>
    <w:rsid w:val="00FE7CEA"/>
    <w:rsid w:val="00FE7D34"/>
    <w:rsid w:val="00FE7F79"/>
    <w:rsid w:val="00FF01FB"/>
    <w:rsid w:val="00FF0409"/>
    <w:rsid w:val="00FF0529"/>
    <w:rsid w:val="00FF05EF"/>
    <w:rsid w:val="00FF0799"/>
    <w:rsid w:val="00FF07B7"/>
    <w:rsid w:val="00FF08C8"/>
    <w:rsid w:val="00FF0967"/>
    <w:rsid w:val="00FF0BF1"/>
    <w:rsid w:val="00FF0E17"/>
    <w:rsid w:val="00FF0E50"/>
    <w:rsid w:val="00FF0EDE"/>
    <w:rsid w:val="00FF1349"/>
    <w:rsid w:val="00FF13A0"/>
    <w:rsid w:val="00FF13D8"/>
    <w:rsid w:val="00FF14EB"/>
    <w:rsid w:val="00FF1553"/>
    <w:rsid w:val="00FF1556"/>
    <w:rsid w:val="00FF1672"/>
    <w:rsid w:val="00FF179D"/>
    <w:rsid w:val="00FF1CB7"/>
    <w:rsid w:val="00FF1CEE"/>
    <w:rsid w:val="00FF1D96"/>
    <w:rsid w:val="00FF1E16"/>
    <w:rsid w:val="00FF1E79"/>
    <w:rsid w:val="00FF1F1F"/>
    <w:rsid w:val="00FF20F3"/>
    <w:rsid w:val="00FF20F4"/>
    <w:rsid w:val="00FF2112"/>
    <w:rsid w:val="00FF217D"/>
    <w:rsid w:val="00FF2207"/>
    <w:rsid w:val="00FF2344"/>
    <w:rsid w:val="00FF2430"/>
    <w:rsid w:val="00FF2557"/>
    <w:rsid w:val="00FF2620"/>
    <w:rsid w:val="00FF264C"/>
    <w:rsid w:val="00FF26B5"/>
    <w:rsid w:val="00FF27D9"/>
    <w:rsid w:val="00FF2AC5"/>
    <w:rsid w:val="00FF2F84"/>
    <w:rsid w:val="00FF3102"/>
    <w:rsid w:val="00FF324C"/>
    <w:rsid w:val="00FF34AF"/>
    <w:rsid w:val="00FF3570"/>
    <w:rsid w:val="00FF3583"/>
    <w:rsid w:val="00FF3589"/>
    <w:rsid w:val="00FF35B3"/>
    <w:rsid w:val="00FF37B1"/>
    <w:rsid w:val="00FF3B29"/>
    <w:rsid w:val="00FF3B49"/>
    <w:rsid w:val="00FF3B85"/>
    <w:rsid w:val="00FF3C6C"/>
    <w:rsid w:val="00FF3C8F"/>
    <w:rsid w:val="00FF3CAD"/>
    <w:rsid w:val="00FF3E95"/>
    <w:rsid w:val="00FF4044"/>
    <w:rsid w:val="00FF4167"/>
    <w:rsid w:val="00FF41AC"/>
    <w:rsid w:val="00FF4279"/>
    <w:rsid w:val="00FF45BF"/>
    <w:rsid w:val="00FF469F"/>
    <w:rsid w:val="00FF46D2"/>
    <w:rsid w:val="00FF47AC"/>
    <w:rsid w:val="00FF4807"/>
    <w:rsid w:val="00FF4977"/>
    <w:rsid w:val="00FF4981"/>
    <w:rsid w:val="00FF49AD"/>
    <w:rsid w:val="00FF49BE"/>
    <w:rsid w:val="00FF4BDC"/>
    <w:rsid w:val="00FF4D54"/>
    <w:rsid w:val="00FF4D6E"/>
    <w:rsid w:val="00FF4DA0"/>
    <w:rsid w:val="00FF4DF3"/>
    <w:rsid w:val="00FF4E0D"/>
    <w:rsid w:val="00FF4E95"/>
    <w:rsid w:val="00FF4EE7"/>
    <w:rsid w:val="00FF5072"/>
    <w:rsid w:val="00FF50C4"/>
    <w:rsid w:val="00FF50E3"/>
    <w:rsid w:val="00FF523A"/>
    <w:rsid w:val="00FF525D"/>
    <w:rsid w:val="00FF528E"/>
    <w:rsid w:val="00FF540E"/>
    <w:rsid w:val="00FF556B"/>
    <w:rsid w:val="00FF571D"/>
    <w:rsid w:val="00FF578D"/>
    <w:rsid w:val="00FF58C2"/>
    <w:rsid w:val="00FF59B1"/>
    <w:rsid w:val="00FF59E0"/>
    <w:rsid w:val="00FF5A3A"/>
    <w:rsid w:val="00FF5D7E"/>
    <w:rsid w:val="00FF5DB0"/>
    <w:rsid w:val="00FF5EB1"/>
    <w:rsid w:val="00FF5FD4"/>
    <w:rsid w:val="00FF607B"/>
    <w:rsid w:val="00FF616B"/>
    <w:rsid w:val="00FF61A3"/>
    <w:rsid w:val="00FF6215"/>
    <w:rsid w:val="00FF6298"/>
    <w:rsid w:val="00FF62D0"/>
    <w:rsid w:val="00FF6376"/>
    <w:rsid w:val="00FF64D4"/>
    <w:rsid w:val="00FF6562"/>
    <w:rsid w:val="00FF6578"/>
    <w:rsid w:val="00FF66A2"/>
    <w:rsid w:val="00FF66B1"/>
    <w:rsid w:val="00FF677E"/>
    <w:rsid w:val="00FF68C5"/>
    <w:rsid w:val="00FF698C"/>
    <w:rsid w:val="00FF6B0D"/>
    <w:rsid w:val="00FF6B88"/>
    <w:rsid w:val="00FF6D14"/>
    <w:rsid w:val="00FF6D3A"/>
    <w:rsid w:val="00FF6E7F"/>
    <w:rsid w:val="00FF6E9C"/>
    <w:rsid w:val="00FF6FF3"/>
    <w:rsid w:val="00FF70E6"/>
    <w:rsid w:val="00FF739A"/>
    <w:rsid w:val="00FF747C"/>
    <w:rsid w:val="00FF753D"/>
    <w:rsid w:val="00FF7543"/>
    <w:rsid w:val="00FF75B5"/>
    <w:rsid w:val="00FF761B"/>
    <w:rsid w:val="00FF765A"/>
    <w:rsid w:val="00FF777C"/>
    <w:rsid w:val="00FF782D"/>
    <w:rsid w:val="00FF78DC"/>
    <w:rsid w:val="00FF793D"/>
    <w:rsid w:val="00FF7ACB"/>
    <w:rsid w:val="00FF7BA3"/>
    <w:rsid w:val="00FF7BD6"/>
    <w:rsid w:val="00FF7CBF"/>
    <w:rsid w:val="00FF7CCF"/>
    <w:rsid w:val="00FF7E4C"/>
    <w:rsid w:val="00FF7EC5"/>
    <w:rsid w:val="00FF7EDE"/>
    <w:rsid w:val="00FF7F65"/>
    <w:rsid w:val="0109FF27"/>
    <w:rsid w:val="0127E166"/>
    <w:rsid w:val="013C4ADA"/>
    <w:rsid w:val="013EF6ED"/>
    <w:rsid w:val="019FA97C"/>
    <w:rsid w:val="01D24D39"/>
    <w:rsid w:val="0215D800"/>
    <w:rsid w:val="02337CCD"/>
    <w:rsid w:val="02353D61"/>
    <w:rsid w:val="025D96A5"/>
    <w:rsid w:val="02726D2A"/>
    <w:rsid w:val="02E6560A"/>
    <w:rsid w:val="031986C1"/>
    <w:rsid w:val="0352A127"/>
    <w:rsid w:val="035B3A9B"/>
    <w:rsid w:val="037EE371"/>
    <w:rsid w:val="038ABBD9"/>
    <w:rsid w:val="03F4724B"/>
    <w:rsid w:val="03F662A8"/>
    <w:rsid w:val="0437F36E"/>
    <w:rsid w:val="04491A4E"/>
    <w:rsid w:val="04DFC09A"/>
    <w:rsid w:val="050CDFF1"/>
    <w:rsid w:val="050EF3C6"/>
    <w:rsid w:val="0537C7C4"/>
    <w:rsid w:val="055C16CF"/>
    <w:rsid w:val="05733806"/>
    <w:rsid w:val="05768E69"/>
    <w:rsid w:val="057CF3FC"/>
    <w:rsid w:val="0645D34A"/>
    <w:rsid w:val="06A5DE54"/>
    <w:rsid w:val="06E4106B"/>
    <w:rsid w:val="072CB981"/>
    <w:rsid w:val="07862BEC"/>
    <w:rsid w:val="0793B3C1"/>
    <w:rsid w:val="07991921"/>
    <w:rsid w:val="07A06CFF"/>
    <w:rsid w:val="07C605E1"/>
    <w:rsid w:val="07F0B4E2"/>
    <w:rsid w:val="0843AE34"/>
    <w:rsid w:val="0862CF7A"/>
    <w:rsid w:val="08A9C07D"/>
    <w:rsid w:val="08BC7156"/>
    <w:rsid w:val="0900F602"/>
    <w:rsid w:val="0926314E"/>
    <w:rsid w:val="093A8305"/>
    <w:rsid w:val="09433071"/>
    <w:rsid w:val="098C0F35"/>
    <w:rsid w:val="09E8C857"/>
    <w:rsid w:val="09F1BEA7"/>
    <w:rsid w:val="09F26E00"/>
    <w:rsid w:val="0A3DEA3C"/>
    <w:rsid w:val="0A491F65"/>
    <w:rsid w:val="0A694C1C"/>
    <w:rsid w:val="0A792418"/>
    <w:rsid w:val="0AD7E367"/>
    <w:rsid w:val="0AFA2850"/>
    <w:rsid w:val="0B621256"/>
    <w:rsid w:val="0BBC7A46"/>
    <w:rsid w:val="0BEDBF03"/>
    <w:rsid w:val="0C104814"/>
    <w:rsid w:val="0CDFB42D"/>
    <w:rsid w:val="0D126EC3"/>
    <w:rsid w:val="0D12E0E8"/>
    <w:rsid w:val="0D45F4BD"/>
    <w:rsid w:val="0D515F11"/>
    <w:rsid w:val="0D59D162"/>
    <w:rsid w:val="0D83C28A"/>
    <w:rsid w:val="0DA2FE0B"/>
    <w:rsid w:val="0DAC2B5E"/>
    <w:rsid w:val="0E4DC660"/>
    <w:rsid w:val="0E5B8364"/>
    <w:rsid w:val="0E5C1EFE"/>
    <w:rsid w:val="0EA242A5"/>
    <w:rsid w:val="0EDA2FAA"/>
    <w:rsid w:val="0F2895DE"/>
    <w:rsid w:val="0F43C5DB"/>
    <w:rsid w:val="0F5CE2DD"/>
    <w:rsid w:val="0FB84E68"/>
    <w:rsid w:val="102739E8"/>
    <w:rsid w:val="1037B795"/>
    <w:rsid w:val="106F1A7E"/>
    <w:rsid w:val="107DCF5B"/>
    <w:rsid w:val="107FA108"/>
    <w:rsid w:val="10805AB1"/>
    <w:rsid w:val="10969894"/>
    <w:rsid w:val="10C24D6A"/>
    <w:rsid w:val="112D6F5B"/>
    <w:rsid w:val="11A844F9"/>
    <w:rsid w:val="11BFF83D"/>
    <w:rsid w:val="11E0D038"/>
    <w:rsid w:val="12274077"/>
    <w:rsid w:val="127CFD9D"/>
    <w:rsid w:val="134037B5"/>
    <w:rsid w:val="1354C125"/>
    <w:rsid w:val="137E8F74"/>
    <w:rsid w:val="1384A95A"/>
    <w:rsid w:val="13ADA95E"/>
    <w:rsid w:val="13EA5B52"/>
    <w:rsid w:val="145E8DDB"/>
    <w:rsid w:val="14690B66"/>
    <w:rsid w:val="1471A428"/>
    <w:rsid w:val="1514079E"/>
    <w:rsid w:val="15167FAE"/>
    <w:rsid w:val="153CD8EB"/>
    <w:rsid w:val="1548E9EF"/>
    <w:rsid w:val="155C8560"/>
    <w:rsid w:val="15EB7449"/>
    <w:rsid w:val="15F45CE8"/>
    <w:rsid w:val="16376ACF"/>
    <w:rsid w:val="164BA2E5"/>
    <w:rsid w:val="1653E7B9"/>
    <w:rsid w:val="168E3E68"/>
    <w:rsid w:val="16CAC139"/>
    <w:rsid w:val="1733F916"/>
    <w:rsid w:val="1761E1BF"/>
    <w:rsid w:val="17A9491A"/>
    <w:rsid w:val="182A3EE7"/>
    <w:rsid w:val="1839DB05"/>
    <w:rsid w:val="185330FC"/>
    <w:rsid w:val="1861138C"/>
    <w:rsid w:val="186AEBCC"/>
    <w:rsid w:val="19694602"/>
    <w:rsid w:val="19FAA5D0"/>
    <w:rsid w:val="1A00A742"/>
    <w:rsid w:val="1A18BDB8"/>
    <w:rsid w:val="1A863597"/>
    <w:rsid w:val="1A912869"/>
    <w:rsid w:val="1AB1C90E"/>
    <w:rsid w:val="1AB600E3"/>
    <w:rsid w:val="1AC63C51"/>
    <w:rsid w:val="1AF2A892"/>
    <w:rsid w:val="1AFEC25A"/>
    <w:rsid w:val="1B0419E9"/>
    <w:rsid w:val="1B1655FF"/>
    <w:rsid w:val="1B1F5D18"/>
    <w:rsid w:val="1B782BDE"/>
    <w:rsid w:val="1B7E956A"/>
    <w:rsid w:val="1B7F552B"/>
    <w:rsid w:val="1B96F696"/>
    <w:rsid w:val="1C3E89FE"/>
    <w:rsid w:val="1C58690F"/>
    <w:rsid w:val="1CA3B29E"/>
    <w:rsid w:val="1CCBAF37"/>
    <w:rsid w:val="1CE2FC01"/>
    <w:rsid w:val="1CE7EB9F"/>
    <w:rsid w:val="1D1AEE0A"/>
    <w:rsid w:val="1D3F03F4"/>
    <w:rsid w:val="1D5090F7"/>
    <w:rsid w:val="1D5B157C"/>
    <w:rsid w:val="1D654368"/>
    <w:rsid w:val="1D932E3F"/>
    <w:rsid w:val="1DBA340E"/>
    <w:rsid w:val="1DBF68ED"/>
    <w:rsid w:val="1DBFA7F3"/>
    <w:rsid w:val="1DD6E413"/>
    <w:rsid w:val="1DFCF90C"/>
    <w:rsid w:val="1E046D03"/>
    <w:rsid w:val="1E4E8FA8"/>
    <w:rsid w:val="1E8BF6F8"/>
    <w:rsid w:val="1F0A2D03"/>
    <w:rsid w:val="1F40D59B"/>
    <w:rsid w:val="1F6CD316"/>
    <w:rsid w:val="1F945FF4"/>
    <w:rsid w:val="1FC9B9CE"/>
    <w:rsid w:val="1FD775E3"/>
    <w:rsid w:val="20669072"/>
    <w:rsid w:val="2096D1C8"/>
    <w:rsid w:val="20AD8B81"/>
    <w:rsid w:val="20C57725"/>
    <w:rsid w:val="21046B24"/>
    <w:rsid w:val="21332965"/>
    <w:rsid w:val="21A44476"/>
    <w:rsid w:val="21B0892C"/>
    <w:rsid w:val="21C42274"/>
    <w:rsid w:val="21CFAFA1"/>
    <w:rsid w:val="222C6793"/>
    <w:rsid w:val="226A276B"/>
    <w:rsid w:val="22B22956"/>
    <w:rsid w:val="22DA0306"/>
    <w:rsid w:val="22F5D5ED"/>
    <w:rsid w:val="235296E8"/>
    <w:rsid w:val="23AE14EA"/>
    <w:rsid w:val="23CD01BA"/>
    <w:rsid w:val="2404334F"/>
    <w:rsid w:val="241FDAD4"/>
    <w:rsid w:val="24349917"/>
    <w:rsid w:val="24A0F91A"/>
    <w:rsid w:val="24B5EA5B"/>
    <w:rsid w:val="24DB8157"/>
    <w:rsid w:val="25244721"/>
    <w:rsid w:val="252492F5"/>
    <w:rsid w:val="2526F13E"/>
    <w:rsid w:val="253512EA"/>
    <w:rsid w:val="2557AE7E"/>
    <w:rsid w:val="25BBC87E"/>
    <w:rsid w:val="25D14735"/>
    <w:rsid w:val="25F071B2"/>
    <w:rsid w:val="263BC8B8"/>
    <w:rsid w:val="2680D2A0"/>
    <w:rsid w:val="26C40718"/>
    <w:rsid w:val="276C5292"/>
    <w:rsid w:val="278ECF5A"/>
    <w:rsid w:val="27A37A43"/>
    <w:rsid w:val="27AB3C68"/>
    <w:rsid w:val="2809AA85"/>
    <w:rsid w:val="280D6C04"/>
    <w:rsid w:val="2837B8D6"/>
    <w:rsid w:val="284879A4"/>
    <w:rsid w:val="28846045"/>
    <w:rsid w:val="2893C2CB"/>
    <w:rsid w:val="28E0F429"/>
    <w:rsid w:val="28E99343"/>
    <w:rsid w:val="28F0058E"/>
    <w:rsid w:val="291DC2E8"/>
    <w:rsid w:val="294CC0C4"/>
    <w:rsid w:val="2957464C"/>
    <w:rsid w:val="2A0D1984"/>
    <w:rsid w:val="2A1B3F58"/>
    <w:rsid w:val="2A3E9DB0"/>
    <w:rsid w:val="2A682F49"/>
    <w:rsid w:val="2A80B94A"/>
    <w:rsid w:val="2A9AABA7"/>
    <w:rsid w:val="2B309C22"/>
    <w:rsid w:val="2B651545"/>
    <w:rsid w:val="2B78EF4D"/>
    <w:rsid w:val="2B94975E"/>
    <w:rsid w:val="2BD7C70B"/>
    <w:rsid w:val="2BFAF24A"/>
    <w:rsid w:val="2C25C9BE"/>
    <w:rsid w:val="2C5004AE"/>
    <w:rsid w:val="2C66D070"/>
    <w:rsid w:val="2C6BCA2E"/>
    <w:rsid w:val="2C707F41"/>
    <w:rsid w:val="2C7F7980"/>
    <w:rsid w:val="2CBA94FF"/>
    <w:rsid w:val="2D154CD2"/>
    <w:rsid w:val="2D1DFB3F"/>
    <w:rsid w:val="2D30778E"/>
    <w:rsid w:val="2D8A3281"/>
    <w:rsid w:val="2DA4987F"/>
    <w:rsid w:val="2E194642"/>
    <w:rsid w:val="2E625BAD"/>
    <w:rsid w:val="2E7DD181"/>
    <w:rsid w:val="2F41FB02"/>
    <w:rsid w:val="2FACC9EA"/>
    <w:rsid w:val="2FBF0D3A"/>
    <w:rsid w:val="3024BA7E"/>
    <w:rsid w:val="30445FE2"/>
    <w:rsid w:val="3067151B"/>
    <w:rsid w:val="3074514D"/>
    <w:rsid w:val="30BAC83C"/>
    <w:rsid w:val="311A58E2"/>
    <w:rsid w:val="313E5CED"/>
    <w:rsid w:val="317491C2"/>
    <w:rsid w:val="31810738"/>
    <w:rsid w:val="319B8CEF"/>
    <w:rsid w:val="31A42EDE"/>
    <w:rsid w:val="326A3756"/>
    <w:rsid w:val="32732C39"/>
    <w:rsid w:val="32A032EC"/>
    <w:rsid w:val="32D01EE0"/>
    <w:rsid w:val="32F74643"/>
    <w:rsid w:val="336A41BE"/>
    <w:rsid w:val="3372A568"/>
    <w:rsid w:val="348A297E"/>
    <w:rsid w:val="34AB6D97"/>
    <w:rsid w:val="34AE9871"/>
    <w:rsid w:val="34C663F2"/>
    <w:rsid w:val="34D1F881"/>
    <w:rsid w:val="34DF0554"/>
    <w:rsid w:val="34F5A445"/>
    <w:rsid w:val="354BA249"/>
    <w:rsid w:val="3551F852"/>
    <w:rsid w:val="3561DEC6"/>
    <w:rsid w:val="35D449AD"/>
    <w:rsid w:val="36266190"/>
    <w:rsid w:val="3648F10D"/>
    <w:rsid w:val="36AC7DD2"/>
    <w:rsid w:val="36BF020C"/>
    <w:rsid w:val="36D9113C"/>
    <w:rsid w:val="37155313"/>
    <w:rsid w:val="373C7945"/>
    <w:rsid w:val="375CEED4"/>
    <w:rsid w:val="37669133"/>
    <w:rsid w:val="37BA1C85"/>
    <w:rsid w:val="37CA30C9"/>
    <w:rsid w:val="37D21533"/>
    <w:rsid w:val="37DB7CA7"/>
    <w:rsid w:val="37E125DA"/>
    <w:rsid w:val="38960975"/>
    <w:rsid w:val="39856F47"/>
    <w:rsid w:val="39A3BDC9"/>
    <w:rsid w:val="39B1AB7D"/>
    <w:rsid w:val="3A009762"/>
    <w:rsid w:val="3A61B85A"/>
    <w:rsid w:val="3A8DE81F"/>
    <w:rsid w:val="3A952146"/>
    <w:rsid w:val="3AC49146"/>
    <w:rsid w:val="3AD879C7"/>
    <w:rsid w:val="3B0AA984"/>
    <w:rsid w:val="3B68BB9A"/>
    <w:rsid w:val="3BA97D74"/>
    <w:rsid w:val="3BB50A8D"/>
    <w:rsid w:val="3BE0AD09"/>
    <w:rsid w:val="3C0D82BA"/>
    <w:rsid w:val="3C27815C"/>
    <w:rsid w:val="3D1B7D6B"/>
    <w:rsid w:val="3D32D73A"/>
    <w:rsid w:val="3E4CC8B6"/>
    <w:rsid w:val="3E5B2088"/>
    <w:rsid w:val="3E7D6AF8"/>
    <w:rsid w:val="3E96F545"/>
    <w:rsid w:val="3F2998CF"/>
    <w:rsid w:val="3F57CC6E"/>
    <w:rsid w:val="3F779147"/>
    <w:rsid w:val="40160A88"/>
    <w:rsid w:val="406F15DD"/>
    <w:rsid w:val="40913058"/>
    <w:rsid w:val="409F59F7"/>
    <w:rsid w:val="40B858D0"/>
    <w:rsid w:val="40D949A9"/>
    <w:rsid w:val="41A9919B"/>
    <w:rsid w:val="41B869B1"/>
    <w:rsid w:val="41BACA01"/>
    <w:rsid w:val="423032E2"/>
    <w:rsid w:val="42361D2F"/>
    <w:rsid w:val="4252ADC3"/>
    <w:rsid w:val="425B0549"/>
    <w:rsid w:val="4270D0CC"/>
    <w:rsid w:val="43826104"/>
    <w:rsid w:val="43A8E8EF"/>
    <w:rsid w:val="43AAE480"/>
    <w:rsid w:val="43C707B7"/>
    <w:rsid w:val="43CB5087"/>
    <w:rsid w:val="43D14976"/>
    <w:rsid w:val="43D20BCE"/>
    <w:rsid w:val="4407BAD2"/>
    <w:rsid w:val="4444A19C"/>
    <w:rsid w:val="44524247"/>
    <w:rsid w:val="44C71A97"/>
    <w:rsid w:val="44D16B72"/>
    <w:rsid w:val="44D2DBDD"/>
    <w:rsid w:val="44EFA66E"/>
    <w:rsid w:val="450D7009"/>
    <w:rsid w:val="4515E92B"/>
    <w:rsid w:val="453BC286"/>
    <w:rsid w:val="45562F62"/>
    <w:rsid w:val="458920FA"/>
    <w:rsid w:val="4599E984"/>
    <w:rsid w:val="459FAE35"/>
    <w:rsid w:val="45E3FA02"/>
    <w:rsid w:val="46308019"/>
    <w:rsid w:val="46669463"/>
    <w:rsid w:val="4671F474"/>
    <w:rsid w:val="468DD8D3"/>
    <w:rsid w:val="4696CA01"/>
    <w:rsid w:val="4699C4CC"/>
    <w:rsid w:val="46B3D180"/>
    <w:rsid w:val="46BBEEC1"/>
    <w:rsid w:val="4770F8CA"/>
    <w:rsid w:val="47718AFF"/>
    <w:rsid w:val="47977790"/>
    <w:rsid w:val="47989881"/>
    <w:rsid w:val="47C70021"/>
    <w:rsid w:val="47E90844"/>
    <w:rsid w:val="482F0E53"/>
    <w:rsid w:val="486E27AE"/>
    <w:rsid w:val="4886A114"/>
    <w:rsid w:val="48981657"/>
    <w:rsid w:val="48B1F540"/>
    <w:rsid w:val="48D41213"/>
    <w:rsid w:val="48E76371"/>
    <w:rsid w:val="49185EEB"/>
    <w:rsid w:val="492FE9B7"/>
    <w:rsid w:val="493F51E6"/>
    <w:rsid w:val="49811CC2"/>
    <w:rsid w:val="498DE283"/>
    <w:rsid w:val="49DA1B7E"/>
    <w:rsid w:val="49E46859"/>
    <w:rsid w:val="49F3C119"/>
    <w:rsid w:val="4AA05B7F"/>
    <w:rsid w:val="4AA4FA85"/>
    <w:rsid w:val="4AB27017"/>
    <w:rsid w:val="4AC2E9B8"/>
    <w:rsid w:val="4ACD0CB9"/>
    <w:rsid w:val="4AF4A010"/>
    <w:rsid w:val="4B060516"/>
    <w:rsid w:val="4B61B634"/>
    <w:rsid w:val="4B6C0B7B"/>
    <w:rsid w:val="4B843D31"/>
    <w:rsid w:val="4B9764AC"/>
    <w:rsid w:val="4C24296C"/>
    <w:rsid w:val="4C39D524"/>
    <w:rsid w:val="4C41FD65"/>
    <w:rsid w:val="4C638561"/>
    <w:rsid w:val="4C6CFE14"/>
    <w:rsid w:val="4CA3D7FE"/>
    <w:rsid w:val="4CAABB51"/>
    <w:rsid w:val="4CD638A0"/>
    <w:rsid w:val="4CDF7A02"/>
    <w:rsid w:val="4D191128"/>
    <w:rsid w:val="4D815D8D"/>
    <w:rsid w:val="4DAAA2C5"/>
    <w:rsid w:val="4DBF19BB"/>
    <w:rsid w:val="4DDADD48"/>
    <w:rsid w:val="4E6E5F8A"/>
    <w:rsid w:val="4ECF0CAA"/>
    <w:rsid w:val="4ED4BFA5"/>
    <w:rsid w:val="4EFC9B64"/>
    <w:rsid w:val="4F222CC7"/>
    <w:rsid w:val="4F8EB384"/>
    <w:rsid w:val="4FB67353"/>
    <w:rsid w:val="5016FE51"/>
    <w:rsid w:val="506A0DE9"/>
    <w:rsid w:val="509F59F4"/>
    <w:rsid w:val="50E8F46D"/>
    <w:rsid w:val="510E2FE5"/>
    <w:rsid w:val="5147AA95"/>
    <w:rsid w:val="5163853D"/>
    <w:rsid w:val="516BB37F"/>
    <w:rsid w:val="5180EF52"/>
    <w:rsid w:val="51B05689"/>
    <w:rsid w:val="525C11A9"/>
    <w:rsid w:val="525F0994"/>
    <w:rsid w:val="52C02182"/>
    <w:rsid w:val="530FE660"/>
    <w:rsid w:val="5367DB39"/>
    <w:rsid w:val="5394DCB8"/>
    <w:rsid w:val="541DB921"/>
    <w:rsid w:val="5426121F"/>
    <w:rsid w:val="542CA017"/>
    <w:rsid w:val="543AAD43"/>
    <w:rsid w:val="544B9990"/>
    <w:rsid w:val="5458871A"/>
    <w:rsid w:val="545F2386"/>
    <w:rsid w:val="549AA9A7"/>
    <w:rsid w:val="5505E1DC"/>
    <w:rsid w:val="5549A657"/>
    <w:rsid w:val="555864F6"/>
    <w:rsid w:val="55752EEF"/>
    <w:rsid w:val="558CFEB3"/>
    <w:rsid w:val="55BA04E0"/>
    <w:rsid w:val="55D5B0C5"/>
    <w:rsid w:val="55DBB7C7"/>
    <w:rsid w:val="564691E2"/>
    <w:rsid w:val="56530828"/>
    <w:rsid w:val="56D32F23"/>
    <w:rsid w:val="56D6324C"/>
    <w:rsid w:val="56F9DEFB"/>
    <w:rsid w:val="575FD253"/>
    <w:rsid w:val="57B99628"/>
    <w:rsid w:val="57F898C8"/>
    <w:rsid w:val="584C7C65"/>
    <w:rsid w:val="589D3B3E"/>
    <w:rsid w:val="58CF3F12"/>
    <w:rsid w:val="590A7181"/>
    <w:rsid w:val="598EF77E"/>
    <w:rsid w:val="598F37BA"/>
    <w:rsid w:val="5992591C"/>
    <w:rsid w:val="59CF90BB"/>
    <w:rsid w:val="5A2ACE77"/>
    <w:rsid w:val="5B0CE6AA"/>
    <w:rsid w:val="5B0D6588"/>
    <w:rsid w:val="5B866F17"/>
    <w:rsid w:val="5B8761FD"/>
    <w:rsid w:val="5B9A8E59"/>
    <w:rsid w:val="5BFAC199"/>
    <w:rsid w:val="5C92BF03"/>
    <w:rsid w:val="5C9EF921"/>
    <w:rsid w:val="5CA276FB"/>
    <w:rsid w:val="5CAEC39C"/>
    <w:rsid w:val="5D29FBD1"/>
    <w:rsid w:val="5D7410EF"/>
    <w:rsid w:val="5D74DAF6"/>
    <w:rsid w:val="5D849C17"/>
    <w:rsid w:val="5D9B67A7"/>
    <w:rsid w:val="5DB8375A"/>
    <w:rsid w:val="5DD3BAED"/>
    <w:rsid w:val="5DEE78FC"/>
    <w:rsid w:val="5DF168D8"/>
    <w:rsid w:val="5E04926A"/>
    <w:rsid w:val="5E37E363"/>
    <w:rsid w:val="5EC104C9"/>
    <w:rsid w:val="5ED31955"/>
    <w:rsid w:val="5EDE17C8"/>
    <w:rsid w:val="5F1A91EF"/>
    <w:rsid w:val="5F300074"/>
    <w:rsid w:val="5FD639DC"/>
    <w:rsid w:val="5FDD1AC2"/>
    <w:rsid w:val="6030B823"/>
    <w:rsid w:val="603396F3"/>
    <w:rsid w:val="60459557"/>
    <w:rsid w:val="60552E4C"/>
    <w:rsid w:val="606345D4"/>
    <w:rsid w:val="6069FD6A"/>
    <w:rsid w:val="60923A8B"/>
    <w:rsid w:val="609E6DE4"/>
    <w:rsid w:val="60C87D31"/>
    <w:rsid w:val="60CAC5F2"/>
    <w:rsid w:val="60F7F9D9"/>
    <w:rsid w:val="616D1A61"/>
    <w:rsid w:val="617112E4"/>
    <w:rsid w:val="619F2F85"/>
    <w:rsid w:val="61B519CC"/>
    <w:rsid w:val="61CB2B52"/>
    <w:rsid w:val="62825D89"/>
    <w:rsid w:val="62F07EDC"/>
    <w:rsid w:val="6312BDC8"/>
    <w:rsid w:val="631AC029"/>
    <w:rsid w:val="633EB488"/>
    <w:rsid w:val="6363C27F"/>
    <w:rsid w:val="6365912B"/>
    <w:rsid w:val="639231C6"/>
    <w:rsid w:val="639E1E9B"/>
    <w:rsid w:val="63C70464"/>
    <w:rsid w:val="63D2506E"/>
    <w:rsid w:val="63E30347"/>
    <w:rsid w:val="63F1BAFD"/>
    <w:rsid w:val="63FBBB32"/>
    <w:rsid w:val="63FC7C03"/>
    <w:rsid w:val="6440920A"/>
    <w:rsid w:val="6469BF17"/>
    <w:rsid w:val="64825B7D"/>
    <w:rsid w:val="64B8E1BA"/>
    <w:rsid w:val="64BCF306"/>
    <w:rsid w:val="64E51115"/>
    <w:rsid w:val="652C78C4"/>
    <w:rsid w:val="657AF125"/>
    <w:rsid w:val="65985769"/>
    <w:rsid w:val="6604A28A"/>
    <w:rsid w:val="6656BCD2"/>
    <w:rsid w:val="66693E8D"/>
    <w:rsid w:val="666E87F3"/>
    <w:rsid w:val="667B3A4F"/>
    <w:rsid w:val="672B0D52"/>
    <w:rsid w:val="67911E2D"/>
    <w:rsid w:val="6799202D"/>
    <w:rsid w:val="68281EF9"/>
    <w:rsid w:val="689FA3EA"/>
    <w:rsid w:val="689FE841"/>
    <w:rsid w:val="692CE903"/>
    <w:rsid w:val="6942EB60"/>
    <w:rsid w:val="698724F6"/>
    <w:rsid w:val="69941058"/>
    <w:rsid w:val="69982DEC"/>
    <w:rsid w:val="69A059C1"/>
    <w:rsid w:val="69AC343E"/>
    <w:rsid w:val="69BBE04F"/>
    <w:rsid w:val="69EA3D0A"/>
    <w:rsid w:val="6A2049F1"/>
    <w:rsid w:val="6A3DC5D8"/>
    <w:rsid w:val="6A689DD1"/>
    <w:rsid w:val="6AAB5F53"/>
    <w:rsid w:val="6AAC7632"/>
    <w:rsid w:val="6AC8FA5D"/>
    <w:rsid w:val="6B6C4049"/>
    <w:rsid w:val="6B790A85"/>
    <w:rsid w:val="6BAFB1D7"/>
    <w:rsid w:val="6BC3781E"/>
    <w:rsid w:val="6BD15120"/>
    <w:rsid w:val="6BDE8620"/>
    <w:rsid w:val="6C11084A"/>
    <w:rsid w:val="6C1F4BC9"/>
    <w:rsid w:val="6C3736AE"/>
    <w:rsid w:val="6C747448"/>
    <w:rsid w:val="6CA10FCE"/>
    <w:rsid w:val="6CA59992"/>
    <w:rsid w:val="6CBE903E"/>
    <w:rsid w:val="6CD0ABCE"/>
    <w:rsid w:val="6CFBFD15"/>
    <w:rsid w:val="6D081613"/>
    <w:rsid w:val="6D7D2FB7"/>
    <w:rsid w:val="6D881BEF"/>
    <w:rsid w:val="6DBB67FF"/>
    <w:rsid w:val="6DE1CCA8"/>
    <w:rsid w:val="6DF4627D"/>
    <w:rsid w:val="6E03D419"/>
    <w:rsid w:val="6E607376"/>
    <w:rsid w:val="6E993725"/>
    <w:rsid w:val="6EA2B404"/>
    <w:rsid w:val="6EA59E95"/>
    <w:rsid w:val="6F63D0FC"/>
    <w:rsid w:val="6F91FE5A"/>
    <w:rsid w:val="7018C6E9"/>
    <w:rsid w:val="7131C999"/>
    <w:rsid w:val="71554316"/>
    <w:rsid w:val="7167B285"/>
    <w:rsid w:val="71B65A71"/>
    <w:rsid w:val="71C85CFC"/>
    <w:rsid w:val="71DC000B"/>
    <w:rsid w:val="720BC766"/>
    <w:rsid w:val="72A7826F"/>
    <w:rsid w:val="72C9D4CF"/>
    <w:rsid w:val="72F2EB8A"/>
    <w:rsid w:val="7332D4B1"/>
    <w:rsid w:val="73652C43"/>
    <w:rsid w:val="7384EF85"/>
    <w:rsid w:val="7397BA02"/>
    <w:rsid w:val="73C82403"/>
    <w:rsid w:val="73D970D1"/>
    <w:rsid w:val="73E1AE75"/>
    <w:rsid w:val="73E3C0F3"/>
    <w:rsid w:val="743BB5FB"/>
    <w:rsid w:val="743CD4F9"/>
    <w:rsid w:val="7458A169"/>
    <w:rsid w:val="74661F9F"/>
    <w:rsid w:val="74ADB932"/>
    <w:rsid w:val="74AF8031"/>
    <w:rsid w:val="74C46D8F"/>
    <w:rsid w:val="752865D3"/>
    <w:rsid w:val="754C00F1"/>
    <w:rsid w:val="7567B0E6"/>
    <w:rsid w:val="757957E6"/>
    <w:rsid w:val="75A714EA"/>
    <w:rsid w:val="75C140F3"/>
    <w:rsid w:val="75F9783A"/>
    <w:rsid w:val="760ECCE8"/>
    <w:rsid w:val="7641A23F"/>
    <w:rsid w:val="769BE44E"/>
    <w:rsid w:val="76DA0499"/>
    <w:rsid w:val="76FD2395"/>
    <w:rsid w:val="77618486"/>
    <w:rsid w:val="776CBF2D"/>
    <w:rsid w:val="77956AE8"/>
    <w:rsid w:val="77A148FF"/>
    <w:rsid w:val="77FD85D4"/>
    <w:rsid w:val="7837B38B"/>
    <w:rsid w:val="7866EEBD"/>
    <w:rsid w:val="78EE2480"/>
    <w:rsid w:val="790A34D8"/>
    <w:rsid w:val="791F4DF9"/>
    <w:rsid w:val="795649FA"/>
    <w:rsid w:val="7976064B"/>
    <w:rsid w:val="7998FA3F"/>
    <w:rsid w:val="7A2C0B68"/>
    <w:rsid w:val="7A6A78A4"/>
    <w:rsid w:val="7A6CA267"/>
    <w:rsid w:val="7A7A4131"/>
    <w:rsid w:val="7A9F8314"/>
    <w:rsid w:val="7AA38DA0"/>
    <w:rsid w:val="7AC3568D"/>
    <w:rsid w:val="7ACC5778"/>
    <w:rsid w:val="7AD5775E"/>
    <w:rsid w:val="7AF95686"/>
    <w:rsid w:val="7B70ACAB"/>
    <w:rsid w:val="7BA013A2"/>
    <w:rsid w:val="7C2F18F5"/>
    <w:rsid w:val="7C3FCA9C"/>
    <w:rsid w:val="7C810D14"/>
    <w:rsid w:val="7C8F61DD"/>
    <w:rsid w:val="7CECBD9B"/>
    <w:rsid w:val="7D0028CB"/>
    <w:rsid w:val="7D23EE95"/>
    <w:rsid w:val="7D3486E4"/>
    <w:rsid w:val="7D99C731"/>
    <w:rsid w:val="7DACAC57"/>
    <w:rsid w:val="7DDE5DED"/>
    <w:rsid w:val="7DECE727"/>
    <w:rsid w:val="7DED5301"/>
    <w:rsid w:val="7DEEF64F"/>
    <w:rsid w:val="7E2AF59D"/>
    <w:rsid w:val="7E92148B"/>
    <w:rsid w:val="7F25BC61"/>
    <w:rsid w:val="7F7C9459"/>
    <w:rsid w:val="7F8A63B9"/>
    <w:rsid w:val="7FB6EB19"/>
    <w:rsid w:val="7FFE1563"/>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FEBDA6"/>
  <w15:docId w15:val="{A39A122E-FF07-419C-807D-353640E11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footer" w:uiPriority="99"/>
    <w:lsdException w:name="caption" w:qFormat="1"/>
    <w:lsdException w:name="table of figures" w:uiPriority="99"/>
    <w:lsdException w:name="footnote reference" w:uiPriority="99"/>
    <w:lsdException w:name="List Bullet" w:qFormat="1"/>
    <w:lsdException w:name="List Number" w:uiPriority="99" w:qFormat="1"/>
    <w:lsdException w:name="List Bullet 2" w:qFormat="1"/>
    <w:lsdException w:name="List Bullet 3" w:qFormat="1"/>
    <w:lsdException w:name="List Bullet 4" w:uiPriority="2"/>
    <w:lsdException w:name="List Number 2" w:uiPriority="99" w:qFormat="1"/>
    <w:lsdException w:name="List Number 3" w:uiPriority="99" w:qFormat="1"/>
    <w:lsdException w:name="List Number 4" w:uiPriority="99"/>
    <w:lsdException w:name="List Number 5" w:uiPriority="99"/>
    <w:lsdException w:name="Title" w:uiPriority="10" w:qFormat="1"/>
    <w:lsdException w:name="Body Text" w:qFormat="1"/>
    <w:lsdException w:name="Subtitle" w:qFormat="1"/>
    <w:lsdException w:name="Body Text First Indent" w:uiPriority="99"/>
    <w:lsdException w:name="Hyperlink" w:uiPriority="99" w:qFormat="1"/>
    <w:lsdException w:name="FollowedHyperlink" w:uiPriority="99"/>
    <w:lsdException w:name="Strong" w:uiPriority="22" w:qFormat="1"/>
    <w:lsdException w:name="Emphasis" w:uiPriority="20" w:qFormat="1"/>
    <w:lsdException w:name="Plain Text"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772"/>
    <w:pPr>
      <w:spacing w:after="120" w:line="360" w:lineRule="auto"/>
    </w:pPr>
    <w:rPr>
      <w:rFonts w:ascii="Verdana" w:hAnsi="Verdana"/>
      <w:color w:val="000000" w:themeColor="text1"/>
      <w:sz w:val="18"/>
      <w:szCs w:val="18"/>
      <w:lang w:eastAsia="en-US"/>
    </w:rPr>
  </w:style>
  <w:style w:type="paragraph" w:styleId="Heading1">
    <w:name w:val="heading 1"/>
    <w:basedOn w:val="Normal"/>
    <w:next w:val="BodyText"/>
    <w:link w:val="Heading1Char"/>
    <w:uiPriority w:val="9"/>
    <w:qFormat/>
    <w:rsid w:val="00C3701E"/>
    <w:pPr>
      <w:keepNext/>
      <w:numPr>
        <w:numId w:val="247"/>
      </w:numPr>
      <w:spacing w:before="240" w:after="240"/>
      <w:jc w:val="center"/>
      <w:outlineLvl w:val="0"/>
    </w:pPr>
    <w:rPr>
      <w:rFonts w:ascii="Arial" w:hAnsi="Arial"/>
      <w:b/>
      <w:color w:val="auto"/>
      <w:kern w:val="28"/>
      <w:sz w:val="30"/>
      <w:szCs w:val="20"/>
    </w:rPr>
  </w:style>
  <w:style w:type="paragraph" w:styleId="Heading2">
    <w:name w:val="heading 2"/>
    <w:basedOn w:val="Normal"/>
    <w:next w:val="BodyText"/>
    <w:link w:val="Heading2Char"/>
    <w:uiPriority w:val="9"/>
    <w:qFormat/>
    <w:rsid w:val="00F07378"/>
    <w:pPr>
      <w:keepNext/>
      <w:numPr>
        <w:ilvl w:val="1"/>
        <w:numId w:val="247"/>
      </w:numPr>
      <w:spacing w:before="240" w:after="60"/>
      <w:ind w:left="0"/>
      <w:outlineLvl w:val="1"/>
    </w:pPr>
    <w:rPr>
      <w:rFonts w:ascii="Arial" w:hAnsi="Arial"/>
      <w:b/>
      <w:color w:val="auto"/>
      <w:sz w:val="24"/>
      <w:szCs w:val="20"/>
    </w:rPr>
  </w:style>
  <w:style w:type="paragraph" w:styleId="Heading3">
    <w:name w:val="heading 3"/>
    <w:basedOn w:val="Normal"/>
    <w:next w:val="BodyText"/>
    <w:link w:val="Heading3Char"/>
    <w:uiPriority w:val="9"/>
    <w:qFormat/>
    <w:rsid w:val="00971836"/>
    <w:pPr>
      <w:keepNext/>
      <w:numPr>
        <w:ilvl w:val="2"/>
        <w:numId w:val="247"/>
      </w:numPr>
      <w:spacing w:before="240" w:after="60"/>
      <w:outlineLvl w:val="2"/>
    </w:pPr>
    <w:rPr>
      <w:rFonts w:ascii="Arial" w:hAnsi="Arial"/>
      <w:b/>
      <w:color w:val="auto"/>
      <w:sz w:val="22"/>
      <w:szCs w:val="20"/>
    </w:rPr>
  </w:style>
  <w:style w:type="paragraph" w:styleId="Heading4">
    <w:name w:val="heading 4"/>
    <w:basedOn w:val="Normal"/>
    <w:next w:val="BodyText"/>
    <w:link w:val="Heading4Char"/>
    <w:uiPriority w:val="9"/>
    <w:qFormat/>
    <w:rsid w:val="00F07378"/>
    <w:pPr>
      <w:keepNext/>
      <w:numPr>
        <w:ilvl w:val="3"/>
        <w:numId w:val="247"/>
      </w:numPr>
      <w:spacing w:before="240" w:after="60"/>
      <w:ind w:left="0"/>
      <w:outlineLvl w:val="3"/>
    </w:pPr>
    <w:rPr>
      <w:rFonts w:ascii="Arial" w:hAnsi="Arial"/>
      <w:color w:val="auto"/>
      <w:sz w:val="22"/>
      <w:szCs w:val="20"/>
    </w:rPr>
  </w:style>
  <w:style w:type="paragraph" w:styleId="Heading5">
    <w:name w:val="heading 5"/>
    <w:basedOn w:val="Normal"/>
    <w:next w:val="BodyText"/>
    <w:link w:val="Heading5Char"/>
    <w:uiPriority w:val="9"/>
    <w:qFormat/>
    <w:rsid w:val="009E352E"/>
    <w:pPr>
      <w:numPr>
        <w:ilvl w:val="4"/>
        <w:numId w:val="247"/>
      </w:numPr>
      <w:spacing w:before="240" w:after="60"/>
      <w:ind w:left="720"/>
      <w:outlineLvl w:val="4"/>
    </w:pPr>
    <w:rPr>
      <w:rFonts w:ascii="Times New Roman" w:hAnsi="Times New Roman"/>
      <w:color w:val="auto"/>
      <w:sz w:val="22"/>
      <w:szCs w:val="20"/>
    </w:rPr>
  </w:style>
  <w:style w:type="paragraph" w:styleId="Heading6">
    <w:name w:val="heading 6"/>
    <w:basedOn w:val="Normal"/>
    <w:next w:val="BlockText"/>
    <w:link w:val="Heading6Char"/>
    <w:uiPriority w:val="9"/>
    <w:qFormat/>
    <w:rsid w:val="003C784E"/>
    <w:pPr>
      <w:numPr>
        <w:ilvl w:val="5"/>
        <w:numId w:val="247"/>
      </w:numPr>
      <w:spacing w:before="240" w:after="60"/>
      <w:ind w:left="720"/>
      <w:outlineLvl w:val="5"/>
    </w:pPr>
    <w:rPr>
      <w:rFonts w:ascii="Times New Roman" w:hAnsi="Times New Roman"/>
      <w:color w:val="auto"/>
      <w:sz w:val="22"/>
      <w:szCs w:val="20"/>
    </w:rPr>
  </w:style>
  <w:style w:type="paragraph" w:styleId="Heading7">
    <w:name w:val="heading 7"/>
    <w:basedOn w:val="Normal"/>
    <w:next w:val="Normal"/>
    <w:link w:val="Heading7Char"/>
    <w:uiPriority w:val="9"/>
    <w:qFormat/>
    <w:rsid w:val="00971836"/>
    <w:pPr>
      <w:numPr>
        <w:ilvl w:val="6"/>
        <w:numId w:val="247"/>
      </w:numPr>
      <w:spacing w:before="240" w:after="60"/>
      <w:outlineLvl w:val="6"/>
    </w:pPr>
    <w:rPr>
      <w:rFonts w:ascii="Arial" w:hAnsi="Arial"/>
      <w:color w:val="auto"/>
      <w:sz w:val="20"/>
      <w:szCs w:val="20"/>
    </w:rPr>
  </w:style>
  <w:style w:type="paragraph" w:styleId="Heading8">
    <w:name w:val="heading 8"/>
    <w:basedOn w:val="Normal"/>
    <w:next w:val="Normal"/>
    <w:link w:val="Heading8Char"/>
    <w:uiPriority w:val="9"/>
    <w:qFormat/>
    <w:rsid w:val="00971836"/>
    <w:pPr>
      <w:numPr>
        <w:ilvl w:val="7"/>
        <w:numId w:val="247"/>
      </w:numPr>
      <w:spacing w:before="240" w:after="60"/>
      <w:outlineLvl w:val="7"/>
    </w:pPr>
    <w:rPr>
      <w:rFonts w:ascii="Arial" w:hAnsi="Arial"/>
      <w:i/>
      <w:color w:val="auto"/>
      <w:sz w:val="20"/>
      <w:szCs w:val="20"/>
    </w:rPr>
  </w:style>
  <w:style w:type="paragraph" w:styleId="Heading9">
    <w:name w:val="heading 9"/>
    <w:basedOn w:val="Normal"/>
    <w:next w:val="Normal"/>
    <w:link w:val="Heading9Char"/>
    <w:uiPriority w:val="9"/>
    <w:qFormat/>
    <w:rsid w:val="00971836"/>
    <w:pPr>
      <w:numPr>
        <w:ilvl w:val="8"/>
        <w:numId w:val="247"/>
      </w:numPr>
      <w:spacing w:before="240" w:after="60"/>
      <w:outlineLvl w:val="8"/>
    </w:pPr>
    <w:rPr>
      <w:rFonts w:ascii="Arial" w:hAnsi="Arial"/>
      <w:b/>
      <w:i/>
      <w:color w:val="auto"/>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rsid w:val="00D275F9"/>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aliases w:val="Caption Char2,Caption Char1 Char1,Caption Char Char Char1,Caption Char1 Char Char Char,Caption Char Char Char Char Char,Caption Char Char1 Char,Caption Char Char2,Caption Char1 Char Char1,Caption Char Char Char Char1,Table Caption,Caption Char1"/>
    <w:basedOn w:val="Normal"/>
    <w:next w:val="Normal"/>
    <w:link w:val="CaptionChar"/>
    <w:qFormat/>
    <w:rsid w:val="00586EC6"/>
    <w:pPr>
      <w:spacing w:before="240"/>
      <w:jc w:val="center"/>
    </w:pPr>
    <w:rPr>
      <w:b/>
    </w:rPr>
  </w:style>
  <w:style w:type="paragraph" w:customStyle="1" w:styleId="FrontHead">
    <w:name w:val="Front_Head"/>
    <w:basedOn w:val="Normal"/>
    <w:next w:val="BodyText"/>
    <w:rsid w:val="00D275F9"/>
    <w:pPr>
      <w:pageBreakBefore/>
      <w:spacing w:after="240"/>
      <w:jc w:val="center"/>
    </w:pPr>
    <w:rPr>
      <w:rFonts w:ascii="Arial" w:hAnsi="Arial"/>
      <w:b/>
      <w:sz w:val="28"/>
    </w:rPr>
  </w:style>
  <w:style w:type="paragraph" w:styleId="BodyText">
    <w:name w:val="Body Text"/>
    <w:aliases w:val="D&amp;M Body Text,Body Text before bullet,(Alt+1),block,bt,BodyTex...,Body Text before bullet + Line spacing:  Multiple 1.2...,text,IRMS (T),General text inside table,Bullets (a),(b)..."/>
    <w:basedOn w:val="Normal"/>
    <w:next w:val="BodyTextFirstIndent"/>
    <w:link w:val="BodyTextChar"/>
    <w:qFormat/>
    <w:rsid w:val="00D275F9"/>
    <w:pPr>
      <w:spacing w:line="280" w:lineRule="atLeast"/>
    </w:pPr>
  </w:style>
  <w:style w:type="paragraph" w:styleId="BodyTextFirstIndent">
    <w:name w:val="Body Text First Indent"/>
    <w:basedOn w:val="BodyText"/>
    <w:link w:val="BodyTextFirstIndentChar"/>
    <w:uiPriority w:val="99"/>
    <w:rsid w:val="00726B42"/>
    <w:pPr>
      <w:ind w:firstLine="340"/>
    </w:pPr>
  </w:style>
  <w:style w:type="paragraph" w:styleId="BlockText">
    <w:name w:val="Block Text"/>
    <w:basedOn w:val="Normal"/>
    <w:rsid w:val="00D275F9"/>
    <w:pPr>
      <w:ind w:left="1440" w:right="1440"/>
    </w:pPr>
  </w:style>
  <w:style w:type="paragraph" w:styleId="Header">
    <w:name w:val="header"/>
    <w:aliases w:val="Top of Header RTL"/>
    <w:basedOn w:val="Normal"/>
    <w:link w:val="HeaderChar"/>
    <w:rsid w:val="00D275F9"/>
    <w:pPr>
      <w:tabs>
        <w:tab w:val="center" w:pos="4320"/>
        <w:tab w:val="right" w:pos="8640"/>
      </w:tabs>
    </w:pPr>
  </w:style>
  <w:style w:type="paragraph" w:customStyle="1" w:styleId="Appendix">
    <w:name w:val="Appendix"/>
    <w:basedOn w:val="Normal"/>
    <w:next w:val="BodyText"/>
    <w:rsid w:val="00D275F9"/>
    <w:pPr>
      <w:keepNext/>
      <w:pageBreakBefore/>
      <w:numPr>
        <w:numId w:val="1"/>
      </w:numPr>
      <w:spacing w:after="240"/>
      <w:jc w:val="center"/>
    </w:pPr>
    <w:rPr>
      <w:rFonts w:ascii="Arial" w:hAnsi="Arial"/>
      <w:b/>
      <w:sz w:val="28"/>
    </w:rPr>
  </w:style>
  <w:style w:type="paragraph" w:customStyle="1" w:styleId="equation">
    <w:name w:val="equation"/>
    <w:basedOn w:val="BodyTextFirstIndent"/>
    <w:next w:val="BodyTextFirstIndent"/>
    <w:rsid w:val="00D275F9"/>
    <w:pPr>
      <w:tabs>
        <w:tab w:val="center" w:pos="4500"/>
        <w:tab w:val="right" w:pos="9000"/>
      </w:tabs>
    </w:pPr>
  </w:style>
  <w:style w:type="paragraph" w:customStyle="1" w:styleId="BackHead">
    <w:name w:val="Back_Head"/>
    <w:basedOn w:val="FrontHead"/>
    <w:next w:val="BodyText"/>
    <w:rsid w:val="00D275F9"/>
  </w:style>
  <w:style w:type="paragraph" w:customStyle="1" w:styleId="Biblio">
    <w:name w:val="Biblio"/>
    <w:basedOn w:val="Normal"/>
    <w:rsid w:val="00726B42"/>
    <w:pPr>
      <w:ind w:left="454" w:hanging="454"/>
    </w:pPr>
  </w:style>
  <w:style w:type="paragraph" w:customStyle="1" w:styleId="Blockquote">
    <w:name w:val="Block_quote"/>
    <w:basedOn w:val="Normal"/>
    <w:next w:val="BodyTextFirstIndent"/>
    <w:rsid w:val="00D275F9"/>
    <w:pPr>
      <w:spacing w:before="120" w:after="240" w:line="240" w:lineRule="auto"/>
      <w:ind w:left="1440" w:right="1440"/>
    </w:pPr>
  </w:style>
  <w:style w:type="paragraph" w:styleId="Footer">
    <w:name w:val="footer"/>
    <w:basedOn w:val="Normal"/>
    <w:link w:val="FooterChar"/>
    <w:uiPriority w:val="99"/>
    <w:rsid w:val="00D275F9"/>
    <w:pPr>
      <w:tabs>
        <w:tab w:val="center" w:pos="4320"/>
        <w:tab w:val="right" w:pos="8640"/>
      </w:tabs>
    </w:pPr>
  </w:style>
  <w:style w:type="character" w:styleId="PageNumber">
    <w:name w:val="page number"/>
    <w:basedOn w:val="DefaultParagraphFont"/>
    <w:rsid w:val="00D275F9"/>
  </w:style>
  <w:style w:type="paragraph" w:styleId="TOC2">
    <w:name w:val="toc 2"/>
    <w:basedOn w:val="Normal"/>
    <w:next w:val="Normal"/>
    <w:autoRedefine/>
    <w:uiPriority w:val="39"/>
    <w:rsid w:val="00D275F9"/>
    <w:pPr>
      <w:ind w:left="220"/>
    </w:pPr>
  </w:style>
  <w:style w:type="paragraph" w:styleId="TOC1">
    <w:name w:val="toc 1"/>
    <w:basedOn w:val="Normal"/>
    <w:next w:val="Normal"/>
    <w:autoRedefine/>
    <w:uiPriority w:val="39"/>
    <w:rsid w:val="00D275F9"/>
  </w:style>
  <w:style w:type="paragraph" w:styleId="TOC3">
    <w:name w:val="toc 3"/>
    <w:basedOn w:val="Normal"/>
    <w:next w:val="Normal"/>
    <w:autoRedefine/>
    <w:uiPriority w:val="39"/>
    <w:rsid w:val="00D275F9"/>
    <w:pPr>
      <w:ind w:left="440"/>
    </w:pPr>
  </w:style>
  <w:style w:type="paragraph" w:styleId="TOC4">
    <w:name w:val="toc 4"/>
    <w:basedOn w:val="Normal"/>
    <w:next w:val="Normal"/>
    <w:autoRedefine/>
    <w:uiPriority w:val="39"/>
    <w:rsid w:val="00D275F9"/>
    <w:pPr>
      <w:ind w:left="660"/>
    </w:pPr>
  </w:style>
  <w:style w:type="paragraph" w:styleId="TOC5">
    <w:name w:val="toc 5"/>
    <w:basedOn w:val="Normal"/>
    <w:next w:val="Normal"/>
    <w:autoRedefine/>
    <w:uiPriority w:val="39"/>
    <w:rsid w:val="00D275F9"/>
    <w:pPr>
      <w:ind w:left="880"/>
    </w:pPr>
  </w:style>
  <w:style w:type="paragraph" w:styleId="TOC6">
    <w:name w:val="toc 6"/>
    <w:basedOn w:val="Normal"/>
    <w:next w:val="Normal"/>
    <w:autoRedefine/>
    <w:uiPriority w:val="39"/>
    <w:rsid w:val="00D275F9"/>
    <w:pPr>
      <w:ind w:left="1100"/>
    </w:pPr>
  </w:style>
  <w:style w:type="paragraph" w:styleId="TOC7">
    <w:name w:val="toc 7"/>
    <w:basedOn w:val="Normal"/>
    <w:next w:val="Normal"/>
    <w:autoRedefine/>
    <w:uiPriority w:val="39"/>
    <w:rsid w:val="00D275F9"/>
    <w:pPr>
      <w:ind w:left="1320"/>
    </w:pPr>
  </w:style>
  <w:style w:type="paragraph" w:styleId="TOC8">
    <w:name w:val="toc 8"/>
    <w:basedOn w:val="Normal"/>
    <w:next w:val="Normal"/>
    <w:autoRedefine/>
    <w:uiPriority w:val="39"/>
    <w:rsid w:val="00D275F9"/>
    <w:pPr>
      <w:ind w:left="1540"/>
    </w:pPr>
  </w:style>
  <w:style w:type="paragraph" w:styleId="TOC9">
    <w:name w:val="toc 9"/>
    <w:basedOn w:val="Normal"/>
    <w:next w:val="Normal"/>
    <w:autoRedefine/>
    <w:uiPriority w:val="39"/>
    <w:rsid w:val="00D275F9"/>
    <w:pPr>
      <w:ind w:left="1760"/>
    </w:pPr>
  </w:style>
  <w:style w:type="character" w:styleId="Hyperlink">
    <w:name w:val="Hyperlink"/>
    <w:uiPriority w:val="99"/>
    <w:qFormat/>
    <w:rsid w:val="007C5DA2"/>
    <w:rPr>
      <w:color w:val="0000FF"/>
      <w:u w:val="single"/>
    </w:rPr>
  </w:style>
  <w:style w:type="paragraph" w:styleId="NormalWeb">
    <w:name w:val="Normal (Web)"/>
    <w:basedOn w:val="Normal"/>
    <w:link w:val="NormalWebChar"/>
    <w:uiPriority w:val="99"/>
    <w:unhideWhenUsed/>
    <w:rsid w:val="00165639"/>
    <w:pPr>
      <w:spacing w:after="150" w:line="240" w:lineRule="auto"/>
      <w:jc w:val="both"/>
    </w:pPr>
    <w:rPr>
      <w:color w:val="000099"/>
      <w:sz w:val="17"/>
      <w:szCs w:val="17"/>
      <w:lang w:eastAsia="en-AU"/>
    </w:rPr>
  </w:style>
  <w:style w:type="paragraph" w:styleId="BalloonText">
    <w:name w:val="Balloon Text"/>
    <w:basedOn w:val="Normal"/>
    <w:link w:val="BalloonTextChar"/>
    <w:rsid w:val="00AE61A5"/>
    <w:pPr>
      <w:spacing w:line="240" w:lineRule="auto"/>
    </w:pPr>
    <w:rPr>
      <w:rFonts w:ascii="Tahoma" w:hAnsi="Tahoma" w:cs="Tahoma"/>
      <w:sz w:val="16"/>
      <w:szCs w:val="16"/>
    </w:rPr>
  </w:style>
  <w:style w:type="character" w:customStyle="1" w:styleId="BalloonTextChar">
    <w:name w:val="Balloon Text Char"/>
    <w:link w:val="BalloonText"/>
    <w:rsid w:val="00AE61A5"/>
    <w:rPr>
      <w:rFonts w:ascii="Tahoma" w:hAnsi="Tahoma" w:cs="Tahoma"/>
      <w:sz w:val="16"/>
      <w:szCs w:val="16"/>
      <w:lang w:val="en-US" w:eastAsia="en-US"/>
    </w:rPr>
  </w:style>
  <w:style w:type="character" w:customStyle="1" w:styleId="FooterChar">
    <w:name w:val="Footer Char"/>
    <w:link w:val="Footer"/>
    <w:uiPriority w:val="99"/>
    <w:rsid w:val="00666518"/>
    <w:rPr>
      <w:sz w:val="22"/>
      <w:lang w:val="en-US" w:eastAsia="en-US"/>
    </w:rPr>
  </w:style>
  <w:style w:type="paragraph" w:customStyle="1" w:styleId="BodyTextKeep">
    <w:name w:val="Body Text Keep"/>
    <w:basedOn w:val="Normal"/>
    <w:rsid w:val="00666518"/>
    <w:pPr>
      <w:keepNext/>
      <w:spacing w:line="240" w:lineRule="auto"/>
      <w:ind w:right="45"/>
      <w:jc w:val="both"/>
    </w:pPr>
  </w:style>
  <w:style w:type="paragraph" w:customStyle="1" w:styleId="Equation0">
    <w:name w:val="Equation"/>
    <w:basedOn w:val="Normal"/>
    <w:rsid w:val="007D431C"/>
    <w:pPr>
      <w:tabs>
        <w:tab w:val="right" w:pos="567"/>
        <w:tab w:val="right" w:pos="4678"/>
      </w:tabs>
      <w:spacing w:before="120" w:line="240" w:lineRule="auto"/>
    </w:pPr>
  </w:style>
  <w:style w:type="paragraph" w:customStyle="1" w:styleId="Figurecaption">
    <w:name w:val="Figure caption"/>
    <w:basedOn w:val="Normal"/>
    <w:rsid w:val="00666518"/>
    <w:pPr>
      <w:spacing w:before="220" w:after="180" w:line="240" w:lineRule="auto"/>
      <w:ind w:left="289" w:right="289"/>
      <w:jc w:val="center"/>
    </w:pPr>
    <w:rPr>
      <w:i/>
    </w:rPr>
  </w:style>
  <w:style w:type="paragraph" w:customStyle="1" w:styleId="Tablecaption">
    <w:name w:val="Table caption"/>
    <w:basedOn w:val="Caption"/>
    <w:rsid w:val="00666518"/>
    <w:pPr>
      <w:spacing w:before="220" w:after="180" w:line="240" w:lineRule="auto"/>
      <w:ind w:left="289" w:right="289"/>
    </w:pPr>
    <w:rPr>
      <w:b w:val="0"/>
    </w:rPr>
  </w:style>
  <w:style w:type="paragraph" w:styleId="TableofFigures">
    <w:name w:val="table of figures"/>
    <w:aliases w:val="List of Figures"/>
    <w:basedOn w:val="Normal"/>
    <w:next w:val="Normal"/>
    <w:link w:val="TableofFiguresChar"/>
    <w:uiPriority w:val="99"/>
    <w:rsid w:val="00CF221A"/>
    <w:pPr>
      <w:spacing w:line="240" w:lineRule="auto"/>
    </w:pPr>
    <w:rPr>
      <w:rFonts w:eastAsia="MS Mincho"/>
      <w:sz w:val="24"/>
      <w:szCs w:val="24"/>
      <w:lang w:eastAsia="en-AU"/>
    </w:rPr>
  </w:style>
  <w:style w:type="paragraph" w:customStyle="1" w:styleId="CM8">
    <w:name w:val="CM8"/>
    <w:basedOn w:val="Normal"/>
    <w:next w:val="Normal"/>
    <w:rsid w:val="00CF221A"/>
    <w:pPr>
      <w:widowControl w:val="0"/>
      <w:autoSpaceDE w:val="0"/>
      <w:autoSpaceDN w:val="0"/>
      <w:adjustRightInd w:val="0"/>
      <w:spacing w:line="240" w:lineRule="auto"/>
    </w:pPr>
    <w:rPr>
      <w:rFonts w:eastAsia="MS Mincho"/>
      <w:sz w:val="24"/>
      <w:szCs w:val="24"/>
    </w:rPr>
  </w:style>
  <w:style w:type="paragraph" w:customStyle="1" w:styleId="ListofTables">
    <w:name w:val="List of Tables"/>
    <w:basedOn w:val="TableofFigures"/>
    <w:next w:val="Normal"/>
    <w:link w:val="ListofTablesChar"/>
    <w:autoRedefine/>
    <w:rsid w:val="008C2DB9"/>
    <w:pPr>
      <w:tabs>
        <w:tab w:val="right" w:leader="dot" w:pos="8296"/>
      </w:tabs>
    </w:pPr>
  </w:style>
  <w:style w:type="character" w:styleId="Emphasis">
    <w:name w:val="Emphasis"/>
    <w:uiPriority w:val="20"/>
    <w:qFormat/>
    <w:rsid w:val="008C2DB9"/>
    <w:rPr>
      <w:rFonts w:cs="Times New Roman"/>
      <w:i/>
      <w:iCs/>
    </w:rPr>
  </w:style>
  <w:style w:type="character" w:customStyle="1" w:styleId="Heading1Char">
    <w:name w:val="Heading 1 Char"/>
    <w:link w:val="Heading1"/>
    <w:uiPriority w:val="9"/>
    <w:locked/>
    <w:rsid w:val="00971836"/>
    <w:rPr>
      <w:rFonts w:ascii="Arial" w:hAnsi="Arial"/>
      <w:b/>
      <w:kern w:val="28"/>
      <w:sz w:val="30"/>
      <w:lang w:eastAsia="en-US"/>
    </w:rPr>
  </w:style>
  <w:style w:type="character" w:customStyle="1" w:styleId="TableofFiguresChar">
    <w:name w:val="Table of Figures Char"/>
    <w:aliases w:val="List of Figures Char"/>
    <w:link w:val="TableofFigures"/>
    <w:uiPriority w:val="99"/>
    <w:locked/>
    <w:rsid w:val="008C2DB9"/>
    <w:rPr>
      <w:rFonts w:eastAsia="MS Mincho"/>
      <w:sz w:val="24"/>
      <w:szCs w:val="24"/>
      <w:lang w:eastAsia="en-AU" w:bidi="ar-SA"/>
    </w:rPr>
  </w:style>
  <w:style w:type="character" w:customStyle="1" w:styleId="ListofTablesChar">
    <w:name w:val="List of Tables Char"/>
    <w:link w:val="ListofTables"/>
    <w:locked/>
    <w:rsid w:val="008C2DB9"/>
    <w:rPr>
      <w:rFonts w:eastAsia="MS Mincho"/>
      <w:sz w:val="24"/>
      <w:szCs w:val="24"/>
      <w:lang w:eastAsia="en-AU" w:bidi="ar-SA"/>
    </w:rPr>
  </w:style>
  <w:style w:type="paragraph" w:customStyle="1" w:styleId="Default">
    <w:name w:val="Default"/>
    <w:rsid w:val="008C2DB9"/>
    <w:pPr>
      <w:autoSpaceDE w:val="0"/>
      <w:autoSpaceDN w:val="0"/>
      <w:adjustRightInd w:val="0"/>
    </w:pPr>
    <w:rPr>
      <w:color w:val="000000"/>
      <w:sz w:val="24"/>
      <w:szCs w:val="24"/>
    </w:rPr>
  </w:style>
  <w:style w:type="character" w:styleId="FollowedHyperlink">
    <w:name w:val="FollowedHyperlink"/>
    <w:uiPriority w:val="99"/>
    <w:rsid w:val="008C2DB9"/>
    <w:rPr>
      <w:rFonts w:cs="Times New Roman"/>
      <w:color w:val="800080"/>
      <w:u w:val="single"/>
    </w:rPr>
  </w:style>
  <w:style w:type="paragraph" w:styleId="ListParagraph">
    <w:name w:val="List Paragraph"/>
    <w:aliases w:val="DDM Gen Text,List Paragraph1,NFP GP Bulleted List,Recommendation,List Paragraph11,1 heading,Bullet List,number List,Adani Bullet 1,Text Bullet,Bullets,List Paragraph111,L,F5 List Paragraph,Dot pt,CV text,Table text,Medium Grid 1 - Accent "/>
    <w:basedOn w:val="Normal"/>
    <w:link w:val="ListParagraphChar"/>
    <w:uiPriority w:val="72"/>
    <w:qFormat/>
    <w:rsid w:val="000C511A"/>
    <w:pPr>
      <w:numPr>
        <w:numId w:val="237"/>
      </w:numPr>
      <w:spacing w:before="120"/>
      <w:contextualSpacing/>
    </w:pPr>
    <w:rPr>
      <w:rFonts w:eastAsia="Verdana"/>
      <w:szCs w:val="24"/>
      <w:lang w:eastAsia="en-AU"/>
    </w:rPr>
  </w:style>
  <w:style w:type="table" w:styleId="TableGrid">
    <w:name w:val="Table Grid"/>
    <w:aliases w:val="EP Table Grid,ICB Table,WRL Simple table"/>
    <w:basedOn w:val="TableNormal"/>
    <w:uiPriority w:val="39"/>
    <w:rsid w:val="007271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customStyle="1" w:styleId="Reference">
    <w:name w:val="Reference"/>
    <w:basedOn w:val="Normal"/>
    <w:rsid w:val="003528C6"/>
    <w:pPr>
      <w:ind w:left="720" w:hanging="720"/>
      <w:jc w:val="both"/>
    </w:pPr>
    <w:rPr>
      <w:sz w:val="24"/>
      <w:szCs w:val="24"/>
    </w:rPr>
  </w:style>
  <w:style w:type="character" w:customStyle="1" w:styleId="apple-converted-space">
    <w:name w:val="apple-converted-space"/>
    <w:basedOn w:val="DefaultParagraphFont"/>
    <w:rsid w:val="00EC6AAE"/>
  </w:style>
  <w:style w:type="table" w:styleId="Table3Deffects1">
    <w:name w:val="Table 3D effects 1"/>
    <w:basedOn w:val="TableNormal"/>
    <w:rsid w:val="003271B7"/>
    <w:pPr>
      <w:spacing w:line="360"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olumns3">
    <w:name w:val="Table Columns 3"/>
    <w:basedOn w:val="TableNormal"/>
    <w:rsid w:val="003271B7"/>
    <w:pPr>
      <w:spacing w:line="360"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Professional">
    <w:name w:val="Table Professional"/>
    <w:basedOn w:val="TableNormal"/>
    <w:rsid w:val="005E08C7"/>
    <w:pPr>
      <w:spacing w:line="36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Shading">
    <w:name w:val="Light Shading"/>
    <w:basedOn w:val="TableNormal"/>
    <w:uiPriority w:val="60"/>
    <w:rsid w:val="005E08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EB68E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List4">
    <w:name w:val="Table List 4"/>
    <w:basedOn w:val="TableNormal"/>
    <w:rsid w:val="00331C72"/>
    <w:pPr>
      <w:spacing w:line="360"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Simple2">
    <w:name w:val="Table Simple 2"/>
    <w:basedOn w:val="TableNormal"/>
    <w:rsid w:val="00331C72"/>
    <w:pPr>
      <w:spacing w:line="360"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Classic3">
    <w:name w:val="Table Classic 3"/>
    <w:basedOn w:val="TableNormal"/>
    <w:rsid w:val="00331C72"/>
    <w:pPr>
      <w:spacing w:line="360"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MediumShading1">
    <w:name w:val="Medium Shading 1"/>
    <w:basedOn w:val="TableNormal"/>
    <w:uiPriority w:val="63"/>
    <w:rsid w:val="00F66430"/>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TOCHeading">
    <w:name w:val="TOC Heading"/>
    <w:basedOn w:val="Heading1"/>
    <w:next w:val="Normal"/>
    <w:uiPriority w:val="39"/>
    <w:unhideWhenUsed/>
    <w:qFormat/>
    <w:rsid w:val="000D0E01"/>
    <w:pPr>
      <w:keepLines/>
      <w:numPr>
        <w:numId w:val="0"/>
      </w:numPr>
      <w:spacing w:after="0"/>
      <w:jc w:val="left"/>
      <w:outlineLvl w:val="9"/>
    </w:pPr>
    <w:rPr>
      <w:rFonts w:asciiTheme="majorHAnsi" w:eastAsiaTheme="majorEastAsia" w:hAnsiTheme="majorHAnsi" w:cstheme="majorBidi"/>
      <w:b w:val="0"/>
      <w:color w:val="365F91" w:themeColor="accent1" w:themeShade="BF"/>
      <w:kern w:val="0"/>
      <w:sz w:val="32"/>
      <w:szCs w:val="32"/>
    </w:rPr>
  </w:style>
  <w:style w:type="character" w:customStyle="1" w:styleId="Heading2Char">
    <w:name w:val="Heading 2 Char"/>
    <w:basedOn w:val="DefaultParagraphFont"/>
    <w:link w:val="Heading2"/>
    <w:uiPriority w:val="9"/>
    <w:rsid w:val="00971836"/>
    <w:rPr>
      <w:rFonts w:ascii="Arial" w:hAnsi="Arial"/>
      <w:b/>
      <w:sz w:val="24"/>
      <w:lang w:eastAsia="en-US"/>
    </w:rPr>
  </w:style>
  <w:style w:type="character" w:customStyle="1" w:styleId="Heading3Char">
    <w:name w:val="Heading 3 Char"/>
    <w:basedOn w:val="DefaultParagraphFont"/>
    <w:link w:val="Heading3"/>
    <w:uiPriority w:val="9"/>
    <w:rsid w:val="00971836"/>
    <w:rPr>
      <w:rFonts w:ascii="Arial" w:hAnsi="Arial"/>
      <w:b/>
      <w:sz w:val="22"/>
      <w:lang w:eastAsia="en-US"/>
    </w:rPr>
  </w:style>
  <w:style w:type="character" w:customStyle="1" w:styleId="Heading4Char">
    <w:name w:val="Heading 4 Char"/>
    <w:basedOn w:val="DefaultParagraphFont"/>
    <w:link w:val="Heading4"/>
    <w:uiPriority w:val="9"/>
    <w:rsid w:val="00971836"/>
    <w:rPr>
      <w:rFonts w:ascii="Arial" w:hAnsi="Arial"/>
      <w:sz w:val="22"/>
      <w:lang w:eastAsia="en-US"/>
    </w:rPr>
  </w:style>
  <w:style w:type="character" w:customStyle="1" w:styleId="Heading5Char">
    <w:name w:val="Heading 5 Char"/>
    <w:basedOn w:val="DefaultParagraphFont"/>
    <w:link w:val="Heading5"/>
    <w:uiPriority w:val="9"/>
    <w:rsid w:val="00971836"/>
    <w:rPr>
      <w:sz w:val="22"/>
      <w:lang w:eastAsia="en-US"/>
    </w:rPr>
  </w:style>
  <w:style w:type="character" w:customStyle="1" w:styleId="Heading6Char">
    <w:name w:val="Heading 6 Char"/>
    <w:basedOn w:val="DefaultParagraphFont"/>
    <w:link w:val="Heading6"/>
    <w:uiPriority w:val="9"/>
    <w:rsid w:val="00971836"/>
    <w:rPr>
      <w:sz w:val="22"/>
      <w:lang w:eastAsia="en-US"/>
    </w:rPr>
  </w:style>
  <w:style w:type="character" w:customStyle="1" w:styleId="Heading7Char">
    <w:name w:val="Heading 7 Char"/>
    <w:basedOn w:val="DefaultParagraphFont"/>
    <w:link w:val="Heading7"/>
    <w:uiPriority w:val="9"/>
    <w:rsid w:val="00971836"/>
    <w:rPr>
      <w:rFonts w:ascii="Arial" w:hAnsi="Arial"/>
      <w:lang w:eastAsia="en-US"/>
    </w:rPr>
  </w:style>
  <w:style w:type="character" w:customStyle="1" w:styleId="Heading8Char">
    <w:name w:val="Heading 8 Char"/>
    <w:basedOn w:val="DefaultParagraphFont"/>
    <w:link w:val="Heading8"/>
    <w:uiPriority w:val="9"/>
    <w:rsid w:val="00971836"/>
    <w:rPr>
      <w:rFonts w:ascii="Arial" w:hAnsi="Arial"/>
      <w:i/>
      <w:lang w:eastAsia="en-US"/>
    </w:rPr>
  </w:style>
  <w:style w:type="character" w:customStyle="1" w:styleId="Heading9Char">
    <w:name w:val="Heading 9 Char"/>
    <w:basedOn w:val="DefaultParagraphFont"/>
    <w:link w:val="Heading9"/>
    <w:uiPriority w:val="9"/>
    <w:rsid w:val="00971836"/>
    <w:rPr>
      <w:rFonts w:ascii="Arial" w:hAnsi="Arial"/>
      <w:b/>
      <w:i/>
      <w:sz w:val="18"/>
      <w:lang w:eastAsia="en-US"/>
    </w:rPr>
  </w:style>
  <w:style w:type="character" w:customStyle="1" w:styleId="BodyTextChar">
    <w:name w:val="Body Text Char"/>
    <w:aliases w:val="D&amp;M Body Text Char,Body Text before bullet Char,(Alt+1) Char,block Char,bt Char,BodyTex... Char,Body Text before bullet + Line spacing:  Multiple 1.2... Char,text Char,IRMS (T) Char,General text inside table Char,Bullets (a) Char"/>
    <w:basedOn w:val="DefaultParagraphFont"/>
    <w:link w:val="BodyText"/>
    <w:rsid w:val="000D0E01"/>
    <w:rPr>
      <w:rFonts w:ascii="Verdana" w:hAnsi="Verdana"/>
      <w:color w:val="000000" w:themeColor="text1"/>
      <w:sz w:val="18"/>
      <w:szCs w:val="18"/>
      <w:lang w:eastAsia="en-US"/>
    </w:rPr>
  </w:style>
  <w:style w:type="paragraph" w:styleId="Title">
    <w:name w:val="Title"/>
    <w:basedOn w:val="Normal"/>
    <w:link w:val="TitleChar"/>
    <w:uiPriority w:val="10"/>
    <w:qFormat/>
    <w:rsid w:val="00E9355C"/>
    <w:pPr>
      <w:widowControl w:val="0"/>
      <w:autoSpaceDE w:val="0"/>
      <w:autoSpaceDN w:val="0"/>
      <w:spacing w:before="120" w:line="1159" w:lineRule="exact"/>
      <w:ind w:left="20"/>
      <w:jc w:val="both"/>
    </w:pPr>
    <w:rPr>
      <w:rFonts w:eastAsia="MuseoSansRounded-700" w:cs="MuseoSansRounded-700"/>
      <w:b/>
      <w:bCs/>
      <w:color w:val="FFFFFF" w:themeColor="background1"/>
      <w:sz w:val="72"/>
      <w:szCs w:val="98"/>
    </w:rPr>
  </w:style>
  <w:style w:type="character" w:customStyle="1" w:styleId="TitleChar">
    <w:name w:val="Title Char"/>
    <w:basedOn w:val="DefaultParagraphFont"/>
    <w:link w:val="Title"/>
    <w:uiPriority w:val="10"/>
    <w:rsid w:val="000D0E01"/>
    <w:rPr>
      <w:rFonts w:ascii="Verdana" w:eastAsia="MuseoSansRounded-700" w:hAnsi="Verdana" w:cs="MuseoSansRounded-700"/>
      <w:b/>
      <w:bCs/>
      <w:color w:val="FFFFFF" w:themeColor="background1"/>
      <w:sz w:val="72"/>
      <w:szCs w:val="98"/>
      <w:lang w:eastAsia="en-US"/>
    </w:rPr>
  </w:style>
  <w:style w:type="paragraph" w:customStyle="1" w:styleId="TableParagraph">
    <w:name w:val="Table Paragraph"/>
    <w:basedOn w:val="Normal"/>
    <w:uiPriority w:val="1"/>
    <w:qFormat/>
    <w:rsid w:val="000C76CB"/>
  </w:style>
  <w:style w:type="character" w:customStyle="1" w:styleId="HeaderChar">
    <w:name w:val="Header Char"/>
    <w:aliases w:val="Top of Header RTL Char"/>
    <w:basedOn w:val="DefaultParagraphFont"/>
    <w:link w:val="Header"/>
    <w:rsid w:val="000D0E01"/>
    <w:rPr>
      <w:sz w:val="22"/>
      <w:lang w:val="en-US" w:eastAsia="en-US"/>
    </w:rPr>
  </w:style>
  <w:style w:type="paragraph" w:customStyle="1" w:styleId="paragraph">
    <w:name w:val="paragraph"/>
    <w:basedOn w:val="Normal"/>
    <w:rsid w:val="000D0E01"/>
    <w:pPr>
      <w:spacing w:before="100" w:beforeAutospacing="1" w:after="100" w:afterAutospacing="1"/>
      <w:jc w:val="both"/>
    </w:pPr>
    <w:rPr>
      <w:sz w:val="24"/>
      <w:szCs w:val="24"/>
      <w:lang w:eastAsia="en-AU"/>
    </w:rPr>
  </w:style>
  <w:style w:type="character" w:customStyle="1" w:styleId="normaltextrun">
    <w:name w:val="normaltextrun"/>
    <w:basedOn w:val="DefaultParagraphFont"/>
    <w:rsid w:val="000D0E01"/>
  </w:style>
  <w:style w:type="character" w:customStyle="1" w:styleId="eop">
    <w:name w:val="eop"/>
    <w:basedOn w:val="DefaultParagraphFont"/>
    <w:rsid w:val="000D0E01"/>
  </w:style>
  <w:style w:type="paragraph" w:customStyle="1" w:styleId="3ptBulletDotPoint">
    <w:name w:val="3pt Bullet Dot Point"/>
    <w:basedOn w:val="Normal"/>
    <w:qFormat/>
    <w:rsid w:val="000D0E01"/>
    <w:pPr>
      <w:numPr>
        <w:numId w:val="2"/>
      </w:numPr>
      <w:spacing w:before="120" w:after="60"/>
      <w:ind w:left="426"/>
      <w:jc w:val="both"/>
    </w:pPr>
    <w:rPr>
      <w:rFonts w:ascii="Arial" w:hAnsi="Arial"/>
      <w:sz w:val="20"/>
      <w:lang w:eastAsia="en-AU"/>
    </w:rPr>
  </w:style>
  <w:style w:type="paragraph" w:customStyle="1" w:styleId="StyleBodyTextArial11pt">
    <w:name w:val="Style Body Text  Arial 11 pt"/>
    <w:basedOn w:val="Normal"/>
    <w:link w:val="StyleBodyTextArial11ptChar"/>
    <w:autoRedefine/>
    <w:rsid w:val="000D0E01"/>
    <w:pPr>
      <w:numPr>
        <w:numId w:val="120"/>
      </w:numPr>
      <w:spacing w:before="120" w:after="60"/>
      <w:jc w:val="both"/>
    </w:pPr>
    <w:rPr>
      <w:rFonts w:ascii="Arial" w:hAnsi="Arial" w:cs="Arial"/>
      <w:sz w:val="20"/>
      <w:lang w:eastAsia="en-AU"/>
    </w:rPr>
  </w:style>
  <w:style w:type="character" w:customStyle="1" w:styleId="StyleBodyTextArial11ptChar">
    <w:name w:val="Style Body Text  Arial 11 pt Char"/>
    <w:basedOn w:val="DefaultParagraphFont"/>
    <w:link w:val="StyleBodyTextArial11pt"/>
    <w:rsid w:val="000D0E01"/>
    <w:rPr>
      <w:rFonts w:ascii="Arial" w:hAnsi="Arial" w:cs="Arial"/>
      <w:color w:val="000000" w:themeColor="text1"/>
      <w:szCs w:val="18"/>
    </w:rPr>
  </w:style>
  <w:style w:type="character" w:styleId="CommentReference">
    <w:name w:val="annotation reference"/>
    <w:basedOn w:val="DefaultParagraphFont"/>
    <w:unhideWhenUsed/>
    <w:rsid w:val="000D0E01"/>
    <w:rPr>
      <w:sz w:val="16"/>
      <w:szCs w:val="16"/>
    </w:rPr>
  </w:style>
  <w:style w:type="paragraph" w:styleId="CommentText">
    <w:name w:val="annotation text"/>
    <w:basedOn w:val="Normal"/>
    <w:link w:val="CommentTextChar"/>
    <w:unhideWhenUsed/>
    <w:rsid w:val="000D0E01"/>
    <w:pPr>
      <w:widowControl w:val="0"/>
      <w:autoSpaceDE w:val="0"/>
      <w:autoSpaceDN w:val="0"/>
      <w:spacing w:before="120"/>
      <w:jc w:val="both"/>
    </w:pPr>
    <w:rPr>
      <w:rFonts w:eastAsia="MuseoSansRounded-300" w:cs="Arial"/>
      <w:sz w:val="20"/>
    </w:rPr>
  </w:style>
  <w:style w:type="character" w:customStyle="1" w:styleId="CommentTextChar">
    <w:name w:val="Comment Text Char"/>
    <w:basedOn w:val="DefaultParagraphFont"/>
    <w:link w:val="CommentText"/>
    <w:rsid w:val="000D0E01"/>
    <w:rPr>
      <w:rFonts w:ascii="Verdana" w:eastAsia="MuseoSansRounded-300" w:hAnsi="Verdana" w:cs="Arial"/>
      <w:color w:val="000000" w:themeColor="text1"/>
      <w:szCs w:val="18"/>
      <w:lang w:eastAsia="en-US"/>
    </w:rPr>
  </w:style>
  <w:style w:type="paragraph" w:styleId="CommentSubject">
    <w:name w:val="annotation subject"/>
    <w:basedOn w:val="CommentText"/>
    <w:next w:val="CommentText"/>
    <w:link w:val="CommentSubjectChar"/>
    <w:unhideWhenUsed/>
    <w:rsid w:val="000D0E01"/>
    <w:rPr>
      <w:b/>
      <w:bCs/>
    </w:rPr>
  </w:style>
  <w:style w:type="character" w:customStyle="1" w:styleId="CommentSubjectChar">
    <w:name w:val="Comment Subject Char"/>
    <w:basedOn w:val="CommentTextChar"/>
    <w:link w:val="CommentSubject"/>
    <w:rsid w:val="000D0E01"/>
    <w:rPr>
      <w:rFonts w:ascii="Verdana" w:eastAsia="MuseoSansRounded-300" w:hAnsi="Verdana" w:cs="Arial"/>
      <w:b/>
      <w:bCs/>
      <w:color w:val="000000" w:themeColor="text1"/>
      <w:szCs w:val="18"/>
      <w:lang w:eastAsia="en-US"/>
    </w:rPr>
  </w:style>
  <w:style w:type="character" w:customStyle="1" w:styleId="BodyTextFirstIndentChar">
    <w:name w:val="Body Text First Indent Char"/>
    <w:basedOn w:val="BodyTextChar"/>
    <w:link w:val="BodyTextFirstIndent"/>
    <w:uiPriority w:val="99"/>
    <w:rsid w:val="000D0E01"/>
    <w:rPr>
      <w:rFonts w:ascii="Verdana" w:hAnsi="Verdana"/>
      <w:color w:val="000000" w:themeColor="text1"/>
      <w:sz w:val="22"/>
      <w:szCs w:val="18"/>
      <w:lang w:val="en-US" w:eastAsia="en-US"/>
    </w:rPr>
  </w:style>
  <w:style w:type="character" w:customStyle="1" w:styleId="ListParagraphChar">
    <w:name w:val="List Paragraph Char"/>
    <w:aliases w:val="DDM Gen Text Char,List Paragraph1 Char,NFP GP Bulleted List Char,Recommendation Char,List Paragraph11 Char,1 heading Char,Bullet List Char,number List Char,Adani Bullet 1 Char,Text Bullet Char,Bullets Char,List Paragraph111 Char"/>
    <w:link w:val="ListParagraph"/>
    <w:uiPriority w:val="72"/>
    <w:qFormat/>
    <w:rsid w:val="000C511A"/>
    <w:rPr>
      <w:rFonts w:ascii="Verdana" w:eastAsia="Verdana" w:hAnsi="Verdana"/>
      <w:color w:val="000000" w:themeColor="text1"/>
      <w:sz w:val="18"/>
      <w:szCs w:val="24"/>
    </w:rPr>
  </w:style>
  <w:style w:type="character" w:customStyle="1" w:styleId="CaptionChar">
    <w:name w:val="Caption Char"/>
    <w:aliases w:val="Caption Char2 Char,Caption Char1 Char1 Char,Caption Char Char Char1 Char,Caption Char1 Char Char Char Char,Caption Char Char Char Char Char Char,Caption Char Char1 Char Char,Caption Char Char2 Char,Caption Char1 Char Char1 Char"/>
    <w:link w:val="Caption"/>
    <w:rsid w:val="000D0E01"/>
    <w:rPr>
      <w:rFonts w:ascii="Verdana" w:hAnsi="Verdana"/>
      <w:b/>
      <w:color w:val="000000" w:themeColor="text1"/>
      <w:sz w:val="18"/>
      <w:szCs w:val="18"/>
      <w:lang w:eastAsia="en-US"/>
    </w:rPr>
  </w:style>
  <w:style w:type="character" w:customStyle="1" w:styleId="NormalWebChar">
    <w:name w:val="Normal (Web) Char"/>
    <w:link w:val="NormalWeb"/>
    <w:uiPriority w:val="99"/>
    <w:locked/>
    <w:rsid w:val="000D0E01"/>
    <w:rPr>
      <w:rFonts w:ascii="Verdana" w:hAnsi="Verdana"/>
      <w:color w:val="000099"/>
      <w:sz w:val="17"/>
      <w:szCs w:val="17"/>
    </w:rPr>
  </w:style>
  <w:style w:type="paragraph" w:customStyle="1" w:styleId="ParagraphSubHeading">
    <w:name w:val="Paragraph Sub Heading"/>
    <w:basedOn w:val="Normal"/>
    <w:next w:val="Normal"/>
    <w:qFormat/>
    <w:rsid w:val="000D0E01"/>
    <w:pPr>
      <w:tabs>
        <w:tab w:val="left" w:pos="6946"/>
      </w:tabs>
      <w:spacing w:before="120"/>
      <w:jc w:val="center"/>
    </w:pPr>
    <w:rPr>
      <w:rFonts w:eastAsia="MuseoSansRounded-300" w:cs="Arial"/>
      <w:b/>
      <w:bCs/>
      <w:i/>
      <w:iCs/>
      <w:color w:val="2E953E"/>
    </w:rPr>
  </w:style>
  <w:style w:type="paragraph" w:customStyle="1" w:styleId="TableText">
    <w:name w:val="Table Text"/>
    <w:aliases w:val="tx"/>
    <w:basedOn w:val="Normal"/>
    <w:link w:val="TableTextChar"/>
    <w:uiPriority w:val="79"/>
    <w:qFormat/>
    <w:rsid w:val="000D0E01"/>
    <w:pPr>
      <w:keepLines/>
      <w:spacing w:before="40" w:after="40"/>
      <w:jc w:val="both"/>
    </w:pPr>
    <w:rPr>
      <w:rFonts w:ascii="Arial" w:hAnsi="Arial" w:cs="Arial"/>
      <w:sz w:val="20"/>
      <w:lang w:eastAsia="en-AU"/>
    </w:rPr>
  </w:style>
  <w:style w:type="character" w:customStyle="1" w:styleId="TableTextChar">
    <w:name w:val="Table Text Char"/>
    <w:link w:val="TableText"/>
    <w:uiPriority w:val="2"/>
    <w:locked/>
    <w:rsid w:val="000D0E01"/>
    <w:rPr>
      <w:rFonts w:ascii="Arial" w:hAnsi="Arial" w:cs="Arial"/>
    </w:rPr>
  </w:style>
  <w:style w:type="numbering" w:customStyle="1" w:styleId="AECOMListBullets">
    <w:name w:val="AECOM List Bullets"/>
    <w:uiPriority w:val="99"/>
    <w:rsid w:val="000D0E01"/>
    <w:pPr>
      <w:numPr>
        <w:numId w:val="116"/>
      </w:numPr>
    </w:pPr>
  </w:style>
  <w:style w:type="paragraph" w:customStyle="1" w:styleId="TableSolidFillH1">
    <w:name w:val="Table Solid Fill H1"/>
    <w:basedOn w:val="Normal"/>
    <w:link w:val="TableSolidFillH1Char"/>
    <w:rsid w:val="000D0E01"/>
    <w:pPr>
      <w:spacing w:before="120" w:line="230" w:lineRule="atLeast"/>
      <w:jc w:val="both"/>
    </w:pPr>
    <w:rPr>
      <w:rFonts w:cstheme="minorHAnsi"/>
      <w:b/>
      <w:color w:val="FFFFFF"/>
      <w:lang w:eastAsia="en-NZ"/>
    </w:rPr>
  </w:style>
  <w:style w:type="character" w:customStyle="1" w:styleId="TableSolidFillH1Char">
    <w:name w:val="Table Solid Fill H1 Char"/>
    <w:basedOn w:val="HeaderChar"/>
    <w:link w:val="TableSolidFillH1"/>
    <w:rsid w:val="000D0E01"/>
    <w:rPr>
      <w:rFonts w:ascii="Verdana" w:hAnsi="Verdana" w:cstheme="minorHAnsi"/>
      <w:b/>
      <w:color w:val="FFFFFF"/>
      <w:sz w:val="18"/>
      <w:szCs w:val="18"/>
      <w:lang w:val="en-US" w:eastAsia="en-NZ"/>
    </w:rPr>
  </w:style>
  <w:style w:type="character" w:customStyle="1" w:styleId="tabchar">
    <w:name w:val="tabchar"/>
    <w:basedOn w:val="DefaultParagraphFont"/>
    <w:rsid w:val="000D0E01"/>
  </w:style>
  <w:style w:type="table" w:customStyle="1" w:styleId="TableGrid1">
    <w:name w:val="Table Grid1"/>
    <w:basedOn w:val="TableNormal"/>
    <w:next w:val="TableGrid"/>
    <w:rsid w:val="000D0E01"/>
    <w:pPr>
      <w:spacing w:before="120" w:after="120" w:line="360" w:lineRule="auto"/>
      <w:jc w:val="both"/>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0E01"/>
    <w:rPr>
      <w:rFonts w:ascii="MuseoSansRounded-300" w:eastAsia="MuseoSansRounded-300" w:hAnsi="MuseoSansRounded-300" w:cs="MuseoSansRounded-300"/>
      <w:sz w:val="22"/>
      <w:szCs w:val="22"/>
      <w:lang w:val="en-US" w:eastAsia="en-US"/>
    </w:rPr>
  </w:style>
  <w:style w:type="character" w:styleId="PlaceholderText">
    <w:name w:val="Placeholder Text"/>
    <w:basedOn w:val="DefaultParagraphFont"/>
    <w:uiPriority w:val="99"/>
    <w:semiHidden/>
    <w:rsid w:val="000D0E01"/>
    <w:rPr>
      <w:color w:val="666666"/>
    </w:rPr>
  </w:style>
  <w:style w:type="paragraph" w:customStyle="1" w:styleId="ListAlpha">
    <w:name w:val="List Alpha"/>
    <w:basedOn w:val="Normal"/>
    <w:qFormat/>
    <w:rsid w:val="00975393"/>
    <w:pPr>
      <w:numPr>
        <w:numId w:val="249"/>
      </w:numPr>
      <w:spacing w:before="120" w:line="240" w:lineRule="atLeast"/>
    </w:pPr>
    <w:rPr>
      <w:rFonts w:asciiTheme="minorHAnsi" w:hAnsiTheme="minorHAnsi"/>
      <w:sz w:val="20"/>
      <w:szCs w:val="20"/>
      <w:lang w:eastAsia="en-AU"/>
      <w14:ligatures w14:val="standardContextual"/>
    </w:rPr>
  </w:style>
  <w:style w:type="paragraph" w:customStyle="1" w:styleId="ListAlpha2">
    <w:name w:val="List Alpha 2"/>
    <w:basedOn w:val="ListAlpha"/>
    <w:qFormat/>
    <w:rsid w:val="00975393"/>
    <w:pPr>
      <w:numPr>
        <w:ilvl w:val="1"/>
      </w:numPr>
    </w:pPr>
  </w:style>
  <w:style w:type="paragraph" w:customStyle="1" w:styleId="ListAlpha3">
    <w:name w:val="List Alpha 3"/>
    <w:basedOn w:val="ListAlpha2"/>
    <w:qFormat/>
    <w:rsid w:val="00975393"/>
    <w:pPr>
      <w:numPr>
        <w:ilvl w:val="2"/>
      </w:numPr>
    </w:pPr>
  </w:style>
  <w:style w:type="character" w:styleId="UnresolvedMention">
    <w:name w:val="Unresolved Mention"/>
    <w:basedOn w:val="DefaultParagraphFont"/>
    <w:uiPriority w:val="99"/>
    <w:semiHidden/>
    <w:unhideWhenUsed/>
    <w:rsid w:val="000D0E01"/>
    <w:rPr>
      <w:color w:val="605E5C"/>
      <w:shd w:val="clear" w:color="auto" w:fill="E1DFDD"/>
    </w:rPr>
  </w:style>
  <w:style w:type="paragraph" w:styleId="FootnoteText">
    <w:name w:val="footnote text"/>
    <w:basedOn w:val="Normal"/>
    <w:link w:val="FootnoteTextChar"/>
    <w:uiPriority w:val="99"/>
    <w:unhideWhenUsed/>
    <w:qFormat/>
    <w:rsid w:val="000D0E01"/>
    <w:pPr>
      <w:widowControl w:val="0"/>
      <w:autoSpaceDE w:val="0"/>
      <w:autoSpaceDN w:val="0"/>
      <w:spacing w:before="120"/>
      <w:jc w:val="both"/>
    </w:pPr>
    <w:rPr>
      <w:rFonts w:eastAsia="MuseoSansRounded-300" w:cs="Arial"/>
      <w:sz w:val="20"/>
    </w:rPr>
  </w:style>
  <w:style w:type="character" w:customStyle="1" w:styleId="FootnoteTextChar">
    <w:name w:val="Footnote Text Char"/>
    <w:basedOn w:val="DefaultParagraphFont"/>
    <w:link w:val="FootnoteText"/>
    <w:uiPriority w:val="99"/>
    <w:rsid w:val="000D0E01"/>
    <w:rPr>
      <w:rFonts w:ascii="Verdana" w:eastAsia="MuseoSansRounded-300" w:hAnsi="Verdana" w:cs="Arial"/>
      <w:color w:val="000000" w:themeColor="text1"/>
      <w:szCs w:val="18"/>
      <w:lang w:eastAsia="en-US"/>
    </w:rPr>
  </w:style>
  <w:style w:type="character" w:styleId="FootnoteReference">
    <w:name w:val="footnote reference"/>
    <w:basedOn w:val="DefaultParagraphFont"/>
    <w:uiPriority w:val="99"/>
    <w:unhideWhenUsed/>
    <w:rsid w:val="000D0E01"/>
    <w:rPr>
      <w:vertAlign w:val="superscript"/>
    </w:rPr>
  </w:style>
  <w:style w:type="character" w:customStyle="1" w:styleId="wacimagecontainer">
    <w:name w:val="wacimagecontainer"/>
    <w:basedOn w:val="DefaultParagraphFont"/>
    <w:rsid w:val="00F33BC4"/>
  </w:style>
  <w:style w:type="paragraph" w:customStyle="1" w:styleId="Sub-HeadingNot-Numbered">
    <w:name w:val="Sub-Heading (Not-Numbered)"/>
    <w:basedOn w:val="Normal"/>
    <w:next w:val="Normal"/>
    <w:link w:val="Sub-HeadingNot-NumberedChar"/>
    <w:qFormat/>
    <w:rsid w:val="00ED3455"/>
    <w:pPr>
      <w:widowControl w:val="0"/>
      <w:autoSpaceDE w:val="0"/>
      <w:autoSpaceDN w:val="0"/>
      <w:spacing w:before="120"/>
      <w:jc w:val="both"/>
    </w:pPr>
    <w:rPr>
      <w:rFonts w:eastAsia="MuseoSansRounded-300" w:cs="MuseoSansRounded-300"/>
      <w:b/>
      <w:bCs/>
      <w:sz w:val="20"/>
      <w:szCs w:val="22"/>
    </w:rPr>
  </w:style>
  <w:style w:type="character" w:customStyle="1" w:styleId="Sub-HeadingNot-NumberedChar">
    <w:name w:val="Sub-Heading (Not-Numbered) Char"/>
    <w:basedOn w:val="DefaultParagraphFont"/>
    <w:link w:val="Sub-HeadingNot-Numbered"/>
    <w:rsid w:val="00ED3455"/>
    <w:rPr>
      <w:rFonts w:ascii="Verdana" w:eastAsia="MuseoSansRounded-300" w:hAnsi="Verdana" w:cs="MuseoSansRounded-300"/>
      <w:b/>
      <w:bCs/>
      <w:color w:val="000000" w:themeColor="text1"/>
      <w:szCs w:val="22"/>
      <w:lang w:eastAsia="en-US"/>
    </w:rPr>
  </w:style>
  <w:style w:type="paragraph" w:customStyle="1" w:styleId="Body">
    <w:name w:val="Body"/>
    <w:aliases w:val="b,bullet,bu,B,b Char Char Char,b Char Char Char Char Char Char,b Char Char,Body Char1 Char1,b Char,b Char Char Char Char Char Char Char Char,Body1,body,Text,Block,First,Indent,Macro,Plain,Body Char Char,ba,body1,bu1,Body11,b Char Char Char2,b3,A,B1"/>
    <w:basedOn w:val="Normal"/>
    <w:link w:val="BodyChar"/>
    <w:rsid w:val="00B052A0"/>
    <w:pPr>
      <w:spacing w:before="60" w:line="280" w:lineRule="atLeast"/>
      <w:ind w:left="567"/>
    </w:pPr>
    <w:rPr>
      <w:sz w:val="20"/>
      <w:lang w:eastAsia="zh-CN"/>
    </w:rPr>
  </w:style>
  <w:style w:type="character" w:customStyle="1" w:styleId="BodyChar">
    <w:name w:val="Body Char"/>
    <w:aliases w:val="body Char,b Ch... Char Char,Body1 Char,b Cha,bullet Char,bu Char,b Char Char Char Char,b Char Char Char Char Char Char Char,b Char Char Char1,Body Char1 Char1 Char,Body Char1,b Char1,b Char Char Char Char Char Char Char Char Char,b Char Char1"/>
    <w:link w:val="Body"/>
    <w:rsid w:val="00B052A0"/>
    <w:rPr>
      <w:rFonts w:ascii="Verdana" w:hAnsi="Verdana"/>
      <w:color w:val="000000" w:themeColor="text1"/>
      <w:szCs w:val="18"/>
      <w:lang w:eastAsia="zh-CN"/>
    </w:rPr>
  </w:style>
  <w:style w:type="paragraph" w:customStyle="1" w:styleId="Figure-Caption">
    <w:name w:val="Figure - Caption"/>
    <w:basedOn w:val="Body"/>
    <w:next w:val="Body"/>
    <w:rsid w:val="00B052A0"/>
    <w:pPr>
      <w:jc w:val="center"/>
    </w:pPr>
    <w:rPr>
      <w:b/>
      <w:sz w:val="18"/>
    </w:rPr>
  </w:style>
  <w:style w:type="paragraph" w:customStyle="1" w:styleId="paragraphtext">
    <w:name w:val="paragraph text"/>
    <w:basedOn w:val="Normal"/>
    <w:link w:val="paragraphtextChar"/>
    <w:rsid w:val="008604D3"/>
    <w:pPr>
      <w:spacing w:before="60" w:line="280" w:lineRule="atLeast"/>
    </w:pPr>
    <w:rPr>
      <w:rFonts w:asciiTheme="minorHAnsi" w:eastAsia="Arial" w:hAnsiTheme="minorHAnsi" w:cstheme="minorHAnsi"/>
      <w:szCs w:val="24"/>
    </w:rPr>
  </w:style>
  <w:style w:type="character" w:customStyle="1" w:styleId="paragraphtextChar">
    <w:name w:val="paragraph text Char"/>
    <w:basedOn w:val="DefaultParagraphFont"/>
    <w:link w:val="paragraphtext"/>
    <w:rsid w:val="008604D3"/>
    <w:rPr>
      <w:rFonts w:asciiTheme="minorHAnsi" w:eastAsia="Arial" w:hAnsiTheme="minorHAnsi" w:cstheme="minorHAnsi"/>
      <w:color w:val="000000" w:themeColor="text1"/>
      <w:sz w:val="18"/>
      <w:szCs w:val="24"/>
      <w:lang w:eastAsia="en-US"/>
    </w:rPr>
  </w:style>
  <w:style w:type="table" w:customStyle="1" w:styleId="GHDGridTable">
    <w:name w:val="GHD Grid Table"/>
    <w:basedOn w:val="TableNormal"/>
    <w:uiPriority w:val="99"/>
    <w:rsid w:val="00676787"/>
    <w:rPr>
      <w:rFonts w:asciiTheme="minorHAnsi" w:eastAsiaTheme="minorHAnsi" w:hAnsiTheme="minorHAnsi" w:cstheme="minorBidi"/>
      <w:sz w:val="22"/>
      <w:szCs w:val="22"/>
      <w:lang w:eastAsia="en-US"/>
    </w:rPr>
    <w:tblPr>
      <w:tblStyleRowBandSize w:val="1"/>
      <w:tblStyleColBandSize w:val="1"/>
      <w:tblBorders>
        <w:top w:val="single" w:sz="4" w:space="0" w:color="A2A2A2"/>
        <w:left w:val="single" w:sz="4" w:space="0" w:color="A2A2A2"/>
        <w:bottom w:val="single" w:sz="4" w:space="0" w:color="A2A2A2"/>
        <w:right w:val="single" w:sz="4" w:space="0" w:color="A2A2A2"/>
        <w:insideH w:val="single" w:sz="4" w:space="0" w:color="A2A2A2"/>
        <w:insideV w:val="single" w:sz="4" w:space="0" w:color="A2A2A2"/>
      </w:tblBorders>
      <w:tblCellMar>
        <w:left w:w="0" w:type="dxa"/>
        <w:right w:w="0" w:type="dxa"/>
      </w:tblCellMar>
    </w:tblPr>
    <w:tblStylePr w:type="firstRow">
      <w:rPr>
        <w:color w:val="FFFFFF" w:themeColor="background1"/>
      </w:rPr>
      <w:tblPr/>
      <w:tcPr>
        <w:shd w:val="clear" w:color="auto" w:fill="000000" w:themeFill="text1"/>
      </w:tcPr>
    </w:tblStylePr>
    <w:tblStylePr w:type="lastRow">
      <w:rPr>
        <w:color w:val="auto"/>
      </w:rPr>
      <w:tblPr/>
      <w:tcPr>
        <w:shd w:val="clear" w:color="auto" w:fill="999999"/>
      </w:tcPr>
    </w:tblStylePr>
    <w:tblStylePr w:type="firstCol">
      <w:rPr>
        <w:color w:val="FFFFFF" w:themeColor="background1"/>
      </w:rPr>
      <w:tblPr/>
      <w:tcPr>
        <w:shd w:val="clear" w:color="auto" w:fill="000000" w:themeFill="text1"/>
      </w:tcPr>
    </w:tblStylePr>
    <w:tblStylePr w:type="lastCol">
      <w:tblPr/>
      <w:tcPr>
        <w:shd w:val="clear" w:color="auto" w:fill="F2F2F2" w:themeFill="background1" w:themeFillShade="F2"/>
      </w:tcPr>
    </w:tblStylePr>
    <w:tblStylePr w:type="band2Vert">
      <w:tblPr/>
      <w:tcPr>
        <w:shd w:val="clear" w:color="auto" w:fill="F2F2F2" w:themeFill="background1" w:themeFillShade="F2"/>
      </w:tcPr>
    </w:tblStylePr>
    <w:tblStylePr w:type="band2Horz">
      <w:tblPr/>
      <w:tcPr>
        <w:shd w:val="clear" w:color="auto" w:fill="F2F2F2" w:themeFill="background1" w:themeFillShade="F2"/>
      </w:tcPr>
    </w:tblStylePr>
    <w:tblStylePr w:type="swCell">
      <w:rPr>
        <w:color w:val="auto"/>
      </w:rPr>
    </w:tblStylePr>
  </w:style>
  <w:style w:type="character" w:styleId="Mention">
    <w:name w:val="Mention"/>
    <w:basedOn w:val="DefaultParagraphFont"/>
    <w:uiPriority w:val="99"/>
    <w:unhideWhenUsed/>
    <w:rsid w:val="00660197"/>
    <w:rPr>
      <w:color w:val="2B579A"/>
      <w:shd w:val="clear" w:color="auto" w:fill="E1DFDD"/>
    </w:rPr>
  </w:style>
  <w:style w:type="paragraph" w:customStyle="1" w:styleId="Level1fo">
    <w:name w:val="Level 1.fo"/>
    <w:basedOn w:val="Normal"/>
    <w:rsid w:val="00585C25"/>
    <w:pPr>
      <w:spacing w:line="240" w:lineRule="auto"/>
      <w:ind w:left="720"/>
    </w:pPr>
    <w:rPr>
      <w:sz w:val="20"/>
      <w:lang w:eastAsia="zh-CN"/>
    </w:rPr>
  </w:style>
  <w:style w:type="numbering" w:customStyle="1" w:styleId="ListBullets2">
    <w:name w:val="ListBullets2"/>
    <w:uiPriority w:val="99"/>
    <w:rsid w:val="008F0FE5"/>
    <w:pPr>
      <w:numPr>
        <w:numId w:val="32"/>
      </w:numPr>
    </w:pPr>
  </w:style>
  <w:style w:type="paragraph" w:customStyle="1" w:styleId="TableHeading">
    <w:name w:val="Table Heading"/>
    <w:basedOn w:val="TableText"/>
    <w:link w:val="TableHeadingChar"/>
    <w:uiPriority w:val="69"/>
    <w:qFormat/>
    <w:rsid w:val="000769F4"/>
    <w:pPr>
      <w:keepLines w:val="0"/>
      <w:adjustRightInd w:val="0"/>
      <w:snapToGrid w:val="0"/>
      <w:spacing w:before="240" w:after="240" w:line="120" w:lineRule="atLeast"/>
      <w:jc w:val="center"/>
    </w:pPr>
    <w:rPr>
      <w:rFonts w:asciiTheme="majorHAnsi" w:hAnsiTheme="majorHAnsi" w:cs="Times New Roman"/>
      <w:b/>
      <w:spacing w:val="-3"/>
      <w:szCs w:val="19"/>
      <w:lang w:val="en-GB"/>
    </w:rPr>
  </w:style>
  <w:style w:type="paragraph" w:customStyle="1" w:styleId="NumberedList">
    <w:name w:val="Numbered List"/>
    <w:basedOn w:val="Normal"/>
    <w:next w:val="Normal"/>
    <w:qFormat/>
    <w:rsid w:val="00BC667C"/>
    <w:pPr>
      <w:ind w:left="567" w:hanging="567"/>
    </w:pPr>
  </w:style>
  <w:style w:type="table" w:customStyle="1" w:styleId="PSMTable">
    <w:name w:val="PSM Table"/>
    <w:basedOn w:val="TableNormal"/>
    <w:uiPriority w:val="99"/>
    <w:rsid w:val="00353F48"/>
    <w:rPr>
      <w:rFonts w:asciiTheme="minorHAnsi" w:eastAsiaTheme="minorEastAsia" w:hAnsiTheme="minorHAnsi"/>
      <w:color w:val="1F497D" w:themeColor="text2"/>
      <w:lang w:val="en-GB" w:eastAsia="en-GB"/>
    </w:rPr>
    <w:tblPr>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Pr>
    <w:tblStylePr w:type="firstRow">
      <w:pPr>
        <w:jc w:val="left"/>
      </w:pPr>
      <w:rPr>
        <w:b w:val="0"/>
        <w:color w:val="FFFFFF" w:themeColor="background1"/>
      </w:rPr>
      <w:tblPr/>
      <w:trPr>
        <w:tblHeader/>
      </w:trPr>
      <w:tcPr>
        <w:tcBorders>
          <w:top w:val="single" w:sz="4" w:space="0" w:color="1F497D" w:themeColor="text2"/>
          <w:left w:val="single" w:sz="4" w:space="0" w:color="1F497D" w:themeColor="text2"/>
          <w:bottom w:val="single" w:sz="4" w:space="0" w:color="1F497D" w:themeColor="text2"/>
          <w:right w:val="single" w:sz="4" w:space="0" w:color="1F497D" w:themeColor="text2"/>
          <w:insideH w:val="nil"/>
          <w:insideV w:val="single" w:sz="4" w:space="0" w:color="FFFFFF" w:themeColor="background1"/>
          <w:tl2br w:val="nil"/>
          <w:tr2bl w:val="nil"/>
        </w:tcBorders>
        <w:shd w:val="clear" w:color="auto" w:fill="1F497D" w:themeFill="text2"/>
        <w:tcMar>
          <w:top w:w="28" w:type="dxa"/>
          <w:left w:w="0" w:type="nil"/>
          <w:bottom w:w="28" w:type="dxa"/>
          <w:right w:w="0" w:type="nil"/>
        </w:tcMar>
        <w:vAlign w:val="center"/>
      </w:tcPr>
    </w:tblStylePr>
  </w:style>
  <w:style w:type="numbering" w:customStyle="1" w:styleId="PSMTableNotes">
    <w:name w:val="PSM Table Notes"/>
    <w:uiPriority w:val="99"/>
    <w:rsid w:val="00353F48"/>
  </w:style>
  <w:style w:type="paragraph" w:styleId="ListBullet">
    <w:name w:val="List Bullet"/>
    <w:basedOn w:val="Normal"/>
    <w:qFormat/>
    <w:rsid w:val="00B94731"/>
    <w:pPr>
      <w:numPr>
        <w:numId w:val="35"/>
      </w:numPr>
      <w:adjustRightInd w:val="0"/>
      <w:snapToGrid w:val="0"/>
      <w:spacing w:before="60" w:after="60" w:line="260" w:lineRule="atLeast"/>
      <w:jc w:val="both"/>
    </w:pPr>
    <w:rPr>
      <w:rFonts w:asciiTheme="minorHAnsi" w:eastAsiaTheme="minorEastAsia" w:hAnsiTheme="minorHAnsi"/>
      <w:color w:val="1F497D" w:themeColor="text2"/>
      <w:sz w:val="20"/>
      <w:lang w:val="en-GB" w:eastAsia="en-GB"/>
    </w:rPr>
  </w:style>
  <w:style w:type="paragraph" w:styleId="ListBullet2">
    <w:name w:val="List Bullet 2"/>
    <w:basedOn w:val="Normal"/>
    <w:qFormat/>
    <w:rsid w:val="00B94731"/>
    <w:pPr>
      <w:numPr>
        <w:ilvl w:val="1"/>
        <w:numId w:val="35"/>
      </w:numPr>
      <w:adjustRightInd w:val="0"/>
      <w:snapToGrid w:val="0"/>
      <w:spacing w:before="60" w:after="60" w:line="260" w:lineRule="atLeast"/>
      <w:jc w:val="both"/>
    </w:pPr>
    <w:rPr>
      <w:rFonts w:asciiTheme="minorHAnsi" w:eastAsiaTheme="minorEastAsia" w:hAnsiTheme="minorHAnsi"/>
      <w:color w:val="1F497D" w:themeColor="text2"/>
      <w:sz w:val="20"/>
      <w:lang w:val="en-GB" w:eastAsia="en-GB"/>
    </w:rPr>
  </w:style>
  <w:style w:type="paragraph" w:styleId="ListBullet3">
    <w:name w:val="List Bullet 3"/>
    <w:basedOn w:val="Normal"/>
    <w:qFormat/>
    <w:rsid w:val="00B94731"/>
    <w:pPr>
      <w:numPr>
        <w:ilvl w:val="2"/>
        <w:numId w:val="35"/>
      </w:numPr>
      <w:adjustRightInd w:val="0"/>
      <w:snapToGrid w:val="0"/>
      <w:spacing w:before="60" w:after="60" w:line="260" w:lineRule="atLeast"/>
      <w:jc w:val="both"/>
    </w:pPr>
    <w:rPr>
      <w:rFonts w:asciiTheme="minorHAnsi" w:eastAsiaTheme="minorEastAsia" w:hAnsiTheme="minorHAnsi"/>
      <w:color w:val="1F497D" w:themeColor="text2"/>
      <w:sz w:val="20"/>
      <w:lang w:val="en-GB" w:eastAsia="en-GB"/>
    </w:rPr>
  </w:style>
  <w:style w:type="numbering" w:customStyle="1" w:styleId="ListBullets">
    <w:name w:val="ListBullets"/>
    <w:uiPriority w:val="99"/>
    <w:rsid w:val="00B94731"/>
    <w:pPr>
      <w:numPr>
        <w:numId w:val="34"/>
      </w:numPr>
    </w:pPr>
  </w:style>
  <w:style w:type="paragraph" w:customStyle="1" w:styleId="ChapterTitle">
    <w:name w:val="Chapter Title"/>
    <w:basedOn w:val="Normal"/>
    <w:next w:val="Normal"/>
    <w:link w:val="ChapterTitleChar"/>
    <w:rsid w:val="00C53B1D"/>
    <w:pPr>
      <w:pageBreakBefore/>
      <w:widowControl w:val="0"/>
      <w:autoSpaceDE w:val="0"/>
      <w:autoSpaceDN w:val="0"/>
      <w:spacing w:after="240"/>
      <w:jc w:val="center"/>
    </w:pPr>
    <w:rPr>
      <w:rFonts w:eastAsia="MuseoSansRounded-300" w:cs="MuseoSansRounded-300"/>
      <w:b/>
      <w:sz w:val="32"/>
      <w:szCs w:val="22"/>
    </w:rPr>
  </w:style>
  <w:style w:type="character" w:customStyle="1" w:styleId="ChapterTitleChar">
    <w:name w:val="Chapter Title Char"/>
    <w:basedOn w:val="DefaultParagraphFont"/>
    <w:link w:val="ChapterTitle"/>
    <w:rsid w:val="00C53B1D"/>
    <w:rPr>
      <w:rFonts w:ascii="Verdana" w:eastAsia="MuseoSansRounded-300" w:hAnsi="Verdana" w:cs="MuseoSansRounded-300"/>
      <w:b/>
      <w:color w:val="000000" w:themeColor="text1"/>
      <w:sz w:val="32"/>
      <w:szCs w:val="22"/>
      <w:lang w:eastAsia="en-US"/>
    </w:rPr>
  </w:style>
  <w:style w:type="numbering" w:customStyle="1" w:styleId="ListNumbers">
    <w:name w:val="ListNumbers"/>
    <w:uiPriority w:val="99"/>
    <w:rsid w:val="00C53B1D"/>
    <w:pPr>
      <w:numPr>
        <w:numId w:val="42"/>
      </w:numPr>
    </w:pPr>
  </w:style>
  <w:style w:type="paragraph" w:customStyle="1" w:styleId="Bullet0">
    <w:name w:val="Bullet"/>
    <w:aliases w:val="b1,bullet1,Bullet 1,bullet 1,b1 Char,Bullet Char,body Char Char,body Char Char Char5,body Char Char Char Char,body Char Char Char Char Char Char Char Char,body Char Char Char Char Char Char Char,body Char Char Char Char Char,MA Bullet 1,Alt.,bod"/>
    <w:basedOn w:val="Body"/>
    <w:rsid w:val="00C53B1D"/>
    <w:pPr>
      <w:numPr>
        <w:numId w:val="36"/>
      </w:numPr>
      <w:tabs>
        <w:tab w:val="left" w:pos="964"/>
      </w:tabs>
    </w:pPr>
  </w:style>
  <w:style w:type="paragraph" w:customStyle="1" w:styleId="TableNumber">
    <w:name w:val="Table Number"/>
    <w:basedOn w:val="TableText"/>
    <w:uiPriority w:val="4"/>
    <w:rsid w:val="00C53B1D"/>
    <w:pPr>
      <w:keepLines w:val="0"/>
      <w:tabs>
        <w:tab w:val="num" w:pos="397"/>
      </w:tabs>
      <w:spacing w:before="60" w:after="60" w:line="240" w:lineRule="auto"/>
      <w:ind w:left="720" w:right="113" w:hanging="360"/>
      <w:jc w:val="left"/>
    </w:pPr>
    <w:rPr>
      <w:rFonts w:asciiTheme="minorHAnsi" w:eastAsiaTheme="minorHAnsi" w:hAnsiTheme="minorHAnsi" w:cstheme="minorBidi"/>
      <w:sz w:val="18"/>
      <w:szCs w:val="22"/>
      <w:lang w:eastAsia="en-US"/>
    </w:rPr>
  </w:style>
  <w:style w:type="paragraph" w:customStyle="1" w:styleId="TableNumber2">
    <w:name w:val="Table Number 2"/>
    <w:basedOn w:val="TableNumber"/>
    <w:uiPriority w:val="19"/>
    <w:rsid w:val="00C53B1D"/>
    <w:pPr>
      <w:tabs>
        <w:tab w:val="clear" w:pos="397"/>
      </w:tabs>
      <w:ind w:left="1440"/>
    </w:pPr>
  </w:style>
  <w:style w:type="numbering" w:customStyle="1" w:styleId="ListTableNumber">
    <w:name w:val="List_TableNumber"/>
    <w:uiPriority w:val="99"/>
    <w:rsid w:val="00C53B1D"/>
    <w:pPr>
      <w:numPr>
        <w:numId w:val="113"/>
      </w:numPr>
    </w:pPr>
  </w:style>
  <w:style w:type="paragraph" w:styleId="ListNumber">
    <w:name w:val="List Number"/>
    <w:basedOn w:val="Normal"/>
    <w:uiPriority w:val="99"/>
    <w:qFormat/>
    <w:rsid w:val="00C53B1D"/>
    <w:pPr>
      <w:adjustRightInd w:val="0"/>
      <w:snapToGrid w:val="0"/>
      <w:spacing w:before="60" w:after="60" w:line="260" w:lineRule="atLeast"/>
      <w:ind w:left="851" w:hanging="426"/>
      <w:jc w:val="both"/>
    </w:pPr>
    <w:rPr>
      <w:rFonts w:asciiTheme="minorHAnsi" w:eastAsiaTheme="minorEastAsia" w:hAnsiTheme="minorHAnsi"/>
      <w:color w:val="1F497D" w:themeColor="text2"/>
      <w:sz w:val="20"/>
      <w:lang w:val="en-GB" w:eastAsia="en-GB"/>
    </w:rPr>
  </w:style>
  <w:style w:type="paragraph" w:styleId="ListNumber2">
    <w:name w:val="List Number 2"/>
    <w:basedOn w:val="Normal"/>
    <w:uiPriority w:val="99"/>
    <w:qFormat/>
    <w:rsid w:val="00C53B1D"/>
    <w:pPr>
      <w:adjustRightInd w:val="0"/>
      <w:snapToGrid w:val="0"/>
      <w:spacing w:before="60" w:after="60" w:line="260" w:lineRule="atLeast"/>
      <w:ind w:left="1276" w:hanging="425"/>
      <w:jc w:val="both"/>
    </w:pPr>
    <w:rPr>
      <w:rFonts w:asciiTheme="minorHAnsi" w:eastAsiaTheme="minorEastAsia" w:hAnsiTheme="minorHAnsi"/>
      <w:color w:val="1F497D" w:themeColor="text2"/>
      <w:sz w:val="20"/>
      <w:lang w:val="en-GB" w:eastAsia="en-GB"/>
    </w:rPr>
  </w:style>
  <w:style w:type="paragraph" w:styleId="ListNumber3">
    <w:name w:val="List Number 3"/>
    <w:basedOn w:val="Normal"/>
    <w:uiPriority w:val="99"/>
    <w:qFormat/>
    <w:rsid w:val="00C53B1D"/>
    <w:pPr>
      <w:adjustRightInd w:val="0"/>
      <w:snapToGrid w:val="0"/>
      <w:spacing w:before="60" w:after="60" w:line="260" w:lineRule="atLeast"/>
      <w:ind w:left="1701" w:hanging="425"/>
      <w:jc w:val="both"/>
    </w:pPr>
    <w:rPr>
      <w:rFonts w:asciiTheme="minorHAnsi" w:eastAsiaTheme="minorEastAsia" w:hAnsiTheme="minorHAnsi"/>
      <w:color w:val="1F497D" w:themeColor="text2"/>
      <w:sz w:val="20"/>
      <w:lang w:val="en-GB" w:eastAsia="en-GB"/>
    </w:rPr>
  </w:style>
  <w:style w:type="paragraph" w:customStyle="1" w:styleId="toc10">
    <w:name w:val="toc 10"/>
    <w:basedOn w:val="Normal"/>
    <w:next w:val="Normal"/>
    <w:autoRedefine/>
    <w:uiPriority w:val="39"/>
    <w:unhideWhenUsed/>
    <w:rsid w:val="00C53B1D"/>
    <w:pPr>
      <w:widowControl w:val="0"/>
      <w:autoSpaceDE w:val="0"/>
      <w:autoSpaceDN w:val="0"/>
      <w:spacing w:before="120" w:after="100"/>
    </w:pPr>
    <w:rPr>
      <w:rFonts w:eastAsia="MuseoSansRounded-300" w:cs="MuseoSansRounded-300"/>
      <w:szCs w:val="22"/>
      <w:lang w:val="en-US"/>
    </w:rPr>
  </w:style>
  <w:style w:type="paragraph" w:customStyle="1" w:styleId="TableNotes">
    <w:name w:val="Table Notes"/>
    <w:basedOn w:val="TableText"/>
    <w:uiPriority w:val="39"/>
    <w:rsid w:val="00C53B1D"/>
    <w:pPr>
      <w:keepLines w:val="0"/>
      <w:tabs>
        <w:tab w:val="num" w:pos="604"/>
      </w:tabs>
      <w:adjustRightInd w:val="0"/>
      <w:snapToGrid w:val="0"/>
      <w:spacing w:before="0" w:after="0" w:line="120" w:lineRule="atLeast"/>
      <w:jc w:val="left"/>
    </w:pPr>
    <w:rPr>
      <w:rFonts w:asciiTheme="minorHAnsi" w:hAnsiTheme="minorHAnsi" w:cs="Times New Roman"/>
      <w:color w:val="1F497D" w:themeColor="text2"/>
      <w:spacing w:val="-3"/>
      <w:sz w:val="16"/>
      <w:szCs w:val="19"/>
      <w:lang w:val="en-GB"/>
    </w:rPr>
  </w:style>
  <w:style w:type="numbering" w:customStyle="1" w:styleId="ListBullets1">
    <w:name w:val="ListBullets1"/>
    <w:uiPriority w:val="99"/>
    <w:rsid w:val="00C53B1D"/>
  </w:style>
  <w:style w:type="numbering" w:customStyle="1" w:styleId="PSMTableNotes1">
    <w:name w:val="PSM Table Notes1"/>
    <w:uiPriority w:val="99"/>
    <w:rsid w:val="00C53B1D"/>
  </w:style>
  <w:style w:type="paragraph" w:customStyle="1" w:styleId="Dotpoints">
    <w:name w:val="Dot points"/>
    <w:basedOn w:val="paragraphtext"/>
    <w:uiPriority w:val="1"/>
    <w:rsid w:val="00C53B1D"/>
    <w:pPr>
      <w:numPr>
        <w:numId w:val="37"/>
      </w:numPr>
    </w:pPr>
  </w:style>
  <w:style w:type="paragraph" w:customStyle="1" w:styleId="TableBullet">
    <w:name w:val="Table Bullet"/>
    <w:basedOn w:val="TableText"/>
    <w:uiPriority w:val="89"/>
    <w:rsid w:val="00C53B1D"/>
    <w:pPr>
      <w:keepLines w:val="0"/>
      <w:numPr>
        <w:numId w:val="38"/>
      </w:numPr>
      <w:adjustRightInd w:val="0"/>
      <w:snapToGrid w:val="0"/>
      <w:spacing w:line="120" w:lineRule="atLeast"/>
      <w:jc w:val="left"/>
    </w:pPr>
    <w:rPr>
      <w:rFonts w:asciiTheme="minorHAnsi" w:hAnsiTheme="minorHAnsi" w:cs="Times New Roman"/>
      <w:color w:val="1F497D" w:themeColor="text2"/>
      <w:spacing w:val="-3"/>
      <w:szCs w:val="19"/>
      <w:lang w:val="en-GB"/>
    </w:rPr>
  </w:style>
  <w:style w:type="paragraph" w:customStyle="1" w:styleId="Bulletlist">
    <w:name w:val="Bullet list"/>
    <w:basedOn w:val="BodyText"/>
    <w:rsid w:val="00C168A8"/>
    <w:pPr>
      <w:numPr>
        <w:numId w:val="40"/>
      </w:numPr>
      <w:spacing w:before="120" w:line="240" w:lineRule="auto"/>
      <w:jc w:val="both"/>
    </w:pPr>
    <w:rPr>
      <w:rFonts w:ascii="Arial" w:eastAsia="Times" w:hAnsi="Arial"/>
      <w:color w:val="000000"/>
      <w:lang w:eastAsia="en-AU"/>
    </w:rPr>
  </w:style>
  <w:style w:type="table" w:customStyle="1" w:styleId="LandlochTable1">
    <w:name w:val="Landloch Table1"/>
    <w:basedOn w:val="TableNormal"/>
    <w:uiPriority w:val="99"/>
    <w:rsid w:val="00C168A8"/>
    <w:rPr>
      <w:rFonts w:ascii="Futura LT Pro Book" w:eastAsiaTheme="minorHAnsi" w:hAnsi="Futura LT Pro Book" w:cstheme="minorBidi"/>
      <w:b/>
      <w:color w:val="000000"/>
      <w:sz w:val="22"/>
      <w:lang w:eastAsia="en-US"/>
    </w:rPr>
    <w:tblPr>
      <w:tblBorders>
        <w:top w:val="single" w:sz="4" w:space="0" w:color="6E5146"/>
        <w:left w:val="single" w:sz="4" w:space="0" w:color="6E5146"/>
        <w:bottom w:val="single" w:sz="4" w:space="0" w:color="6E5146"/>
        <w:right w:val="single" w:sz="4" w:space="0" w:color="6E5146"/>
        <w:insideH w:val="single" w:sz="4" w:space="0" w:color="6E5146"/>
        <w:insideV w:val="single" w:sz="4" w:space="0" w:color="6E5146"/>
      </w:tblBorders>
    </w:tblPr>
    <w:tcPr>
      <w:shd w:val="clear" w:color="auto" w:fill="auto"/>
    </w:tcPr>
    <w:tblStylePr w:type="firstRow">
      <w:rPr>
        <w:rFonts w:ascii="Yu Mincho" w:hAnsi="Yu Mincho"/>
        <w:b/>
        <w:color w:val="FFFFFF"/>
        <w:sz w:val="22"/>
      </w:rPr>
      <w:tblPr/>
      <w:tcPr>
        <w:shd w:val="clear" w:color="auto" w:fill="735549"/>
      </w:tcPr>
    </w:tblStylePr>
  </w:style>
  <w:style w:type="table" w:customStyle="1" w:styleId="Alluvium">
    <w:name w:val="Alluvium"/>
    <w:basedOn w:val="TableNormal"/>
    <w:uiPriority w:val="99"/>
    <w:qFormat/>
    <w:rsid w:val="00DE7FF6"/>
    <w:pPr>
      <w:spacing w:before="40" w:after="40"/>
    </w:pPr>
    <w:rPr>
      <w:rFonts w:ascii="Calibri" w:hAnsi="Calibri" w:cstheme="minorBidi"/>
      <w:color w:val="000000" w:themeColor="text1"/>
      <w:sz w:val="18"/>
      <w:szCs w:val="22"/>
      <w:lang w:eastAsia="en-US"/>
    </w:rPr>
    <w:tblPr>
      <w:tblBorders>
        <w:bottom w:val="single" w:sz="4" w:space="0" w:color="1F497D" w:themeColor="text2"/>
        <w:insideH w:val="single" w:sz="4" w:space="0" w:color="1F497D" w:themeColor="text2"/>
      </w:tblBorders>
    </w:tblPr>
    <w:tcPr>
      <w:vAlign w:val="center"/>
    </w:tcPr>
    <w:tblStylePr w:type="firstRow">
      <w:pPr>
        <w:wordWrap/>
        <w:spacing w:beforeLines="40" w:beforeAutospacing="0" w:afterLines="40" w:afterAutospacing="0" w:line="240" w:lineRule="auto"/>
        <w:ind w:firstLineChars="0" w:firstLine="0"/>
        <w:contextualSpacing w:val="0"/>
        <w:mirrorIndents w:val="0"/>
        <w:jc w:val="left"/>
        <w:outlineLvl w:val="9"/>
      </w:pPr>
      <w:rPr>
        <w:rFonts w:ascii="Calibri" w:hAnsi="Calibri"/>
        <w:b/>
        <w:color w:val="000000" w:themeColor="text1"/>
        <w:sz w:val="18"/>
      </w:rPr>
      <w:tblPr/>
      <w:tcPr>
        <w:tcBorders>
          <w:top w:val="nil"/>
          <w:left w:val="nil"/>
          <w:bottom w:val="nil"/>
          <w:right w:val="nil"/>
          <w:insideH w:val="nil"/>
          <w:insideV w:val="nil"/>
          <w:tl2br w:val="nil"/>
          <w:tr2bl w:val="nil"/>
        </w:tcBorders>
      </w:tcPr>
    </w:tblStylePr>
  </w:style>
  <w:style w:type="paragraph" w:customStyle="1" w:styleId="bullets">
    <w:name w:val="bullets"/>
    <w:basedOn w:val="ListParagraph"/>
    <w:link w:val="bulletsChar"/>
    <w:uiPriority w:val="99"/>
    <w:qFormat/>
    <w:rsid w:val="00DE7FF6"/>
    <w:pPr>
      <w:numPr>
        <w:numId w:val="0"/>
      </w:numPr>
      <w:spacing w:before="0" w:after="160"/>
      <w:ind w:left="2520" w:hanging="360"/>
      <w:contextualSpacing w:val="0"/>
    </w:pPr>
    <w:rPr>
      <w:rFonts w:asciiTheme="minorHAnsi" w:eastAsia="Times New Roman" w:hAnsiTheme="minorHAnsi" w:cstheme="minorBidi"/>
      <w:sz w:val="20"/>
      <w:lang w:eastAsia="en-US"/>
    </w:rPr>
  </w:style>
  <w:style w:type="character" w:customStyle="1" w:styleId="bulletsChar">
    <w:name w:val="bullets Char"/>
    <w:basedOn w:val="DefaultParagraphFont"/>
    <w:link w:val="bullets"/>
    <w:uiPriority w:val="99"/>
    <w:rsid w:val="00DE7FF6"/>
    <w:rPr>
      <w:rFonts w:asciiTheme="minorHAnsi" w:hAnsiTheme="minorHAnsi" w:cstheme="minorBidi"/>
      <w:color w:val="000000" w:themeColor="text1"/>
      <w:szCs w:val="24"/>
      <w:lang w:eastAsia="en-US"/>
    </w:rPr>
  </w:style>
  <w:style w:type="table" w:styleId="ListTable4-Accent1">
    <w:name w:val="List Table 4 Accent 1"/>
    <w:basedOn w:val="TableNormal"/>
    <w:uiPriority w:val="49"/>
    <w:rsid w:val="00DE7FF6"/>
    <w:rPr>
      <w:rFonts w:asciiTheme="minorHAnsi" w:hAnsiTheme="minorHAnsi" w:cstheme="minorBidi"/>
      <w:sz w:val="22"/>
      <w:szCs w:val="22"/>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textalluvium">
    <w:name w:val="table text alluvium"/>
    <w:basedOn w:val="Normal"/>
    <w:link w:val="tabletextalluviumChar"/>
    <w:qFormat/>
    <w:rsid w:val="00DE7FF6"/>
    <w:pPr>
      <w:spacing w:before="40" w:after="40" w:line="240" w:lineRule="auto"/>
    </w:pPr>
    <w:rPr>
      <w:rFonts w:asciiTheme="minorHAnsi" w:hAnsiTheme="minorHAnsi" w:cs="Calibri Light"/>
      <w:sz w:val="20"/>
    </w:rPr>
  </w:style>
  <w:style w:type="character" w:customStyle="1" w:styleId="tabletextalluviumChar">
    <w:name w:val="table text alluvium Char"/>
    <w:basedOn w:val="DefaultParagraphFont"/>
    <w:link w:val="tabletextalluvium"/>
    <w:rsid w:val="00DE7FF6"/>
    <w:rPr>
      <w:rFonts w:asciiTheme="minorHAnsi" w:hAnsiTheme="minorHAnsi" w:cs="Calibri Light"/>
      <w:color w:val="000000" w:themeColor="text1"/>
      <w:szCs w:val="18"/>
      <w:lang w:eastAsia="en-US"/>
    </w:rPr>
  </w:style>
  <w:style w:type="numbering" w:customStyle="1" w:styleId="Numbered">
    <w:name w:val="Numbered"/>
    <w:rsid w:val="00DE7FF6"/>
    <w:pPr>
      <w:numPr>
        <w:numId w:val="80"/>
      </w:numPr>
    </w:pPr>
  </w:style>
  <w:style w:type="paragraph" w:customStyle="1" w:styleId="xmsonormal">
    <w:name w:val="x_msonormal"/>
    <w:basedOn w:val="Normal"/>
    <w:rsid w:val="00D36328"/>
    <w:pPr>
      <w:spacing w:line="240" w:lineRule="auto"/>
    </w:pPr>
    <w:rPr>
      <w:rFonts w:ascii="Aptos" w:eastAsiaTheme="minorHAnsi" w:hAnsi="Aptos" w:cs="Aptos"/>
      <w:sz w:val="24"/>
      <w:szCs w:val="24"/>
      <w:lang w:eastAsia="en-AU"/>
    </w:rPr>
  </w:style>
  <w:style w:type="paragraph" w:styleId="Quote">
    <w:name w:val="Quote"/>
    <w:basedOn w:val="Normal"/>
    <w:next w:val="Normal"/>
    <w:link w:val="QuoteChar"/>
    <w:uiPriority w:val="29"/>
    <w:qFormat/>
    <w:rsid w:val="00F0445E"/>
    <w:pPr>
      <w:spacing w:before="160" w:after="160" w:line="256" w:lineRule="auto"/>
      <w:jc w:val="center"/>
    </w:pPr>
    <w:rPr>
      <w:rFonts w:asciiTheme="minorHAnsi" w:eastAsiaTheme="minorHAnsi" w:hAnsiTheme="minorHAnsi" w:cstheme="minorBidi"/>
      <w:i/>
      <w:iCs/>
      <w:color w:val="404040" w:themeColor="text1" w:themeTint="BF"/>
      <w:kern w:val="2"/>
      <w:szCs w:val="22"/>
      <w14:ligatures w14:val="standardContextual"/>
    </w:rPr>
  </w:style>
  <w:style w:type="character" w:customStyle="1" w:styleId="QuoteChar">
    <w:name w:val="Quote Char"/>
    <w:basedOn w:val="DefaultParagraphFont"/>
    <w:link w:val="Quote"/>
    <w:uiPriority w:val="29"/>
    <w:rsid w:val="00F0445E"/>
    <w:rPr>
      <w:rFonts w:asciiTheme="minorHAnsi" w:eastAsiaTheme="minorHAnsi" w:hAnsiTheme="minorHAnsi" w:cstheme="minorBidi"/>
      <w:i/>
      <w:iCs/>
      <w:color w:val="404040" w:themeColor="text1" w:themeTint="BF"/>
      <w:kern w:val="2"/>
      <w:sz w:val="22"/>
      <w:szCs w:val="22"/>
      <w:lang w:eastAsia="en-US"/>
      <w14:ligatures w14:val="standardContextual"/>
    </w:rPr>
  </w:style>
  <w:style w:type="paragraph" w:customStyle="1" w:styleId="CUTableTextLegal">
    <w:name w:val="CU_TableTextLegal"/>
    <w:basedOn w:val="Normal"/>
    <w:link w:val="CUTableTextLegalChar"/>
    <w:qFormat/>
    <w:rsid w:val="00BD145E"/>
    <w:pPr>
      <w:spacing w:before="60" w:after="60" w:line="240" w:lineRule="auto"/>
    </w:pPr>
    <w:rPr>
      <w:rFonts w:ascii="Arial" w:eastAsia="Times" w:hAnsi="Arial"/>
      <w:szCs w:val="22"/>
      <w:lang w:bidi="en-US"/>
    </w:rPr>
  </w:style>
  <w:style w:type="character" w:customStyle="1" w:styleId="CUTableTextLegalChar">
    <w:name w:val="CU_TableTextLegal Char"/>
    <w:link w:val="CUTableTextLegal"/>
    <w:locked/>
    <w:rsid w:val="00BD145E"/>
    <w:rPr>
      <w:rFonts w:ascii="Arial" w:eastAsia="Times" w:hAnsi="Arial"/>
      <w:color w:val="000000" w:themeColor="text1"/>
      <w:sz w:val="18"/>
      <w:szCs w:val="22"/>
      <w:lang w:eastAsia="en-US" w:bidi="en-US"/>
    </w:rPr>
  </w:style>
  <w:style w:type="paragraph" w:customStyle="1" w:styleId="Bullet">
    <w:name w:val="_Bullet"/>
    <w:qFormat/>
    <w:rsid w:val="00A56605"/>
    <w:pPr>
      <w:numPr>
        <w:numId w:val="114"/>
      </w:numPr>
      <w:tabs>
        <w:tab w:val="left" w:pos="170"/>
      </w:tabs>
      <w:spacing w:after="113" w:line="220" w:lineRule="atLeast"/>
    </w:pPr>
    <w:rPr>
      <w:rFonts w:ascii="Arial" w:hAnsi="Arial" w:cs="Arial"/>
      <w:szCs w:val="24"/>
      <w:lang w:eastAsia="en-US"/>
    </w:rPr>
  </w:style>
  <w:style w:type="paragraph" w:customStyle="1" w:styleId="BodyText0">
    <w:name w:val="BodyText"/>
    <w:link w:val="BodyTextChar0"/>
    <w:qFormat/>
    <w:rsid w:val="00A56605"/>
    <w:pPr>
      <w:spacing w:after="180"/>
    </w:pPr>
    <w:rPr>
      <w:rFonts w:ascii="Calibri" w:hAnsi="Calibri" w:cs="Arial"/>
      <w:color w:val="000000"/>
      <w:sz w:val="24"/>
      <w:szCs w:val="22"/>
      <w:lang w:val="en-US" w:eastAsia="en-US"/>
    </w:rPr>
  </w:style>
  <w:style w:type="character" w:customStyle="1" w:styleId="BodyTextChar0">
    <w:name w:val="BodyText Char"/>
    <w:basedOn w:val="DefaultParagraphFont"/>
    <w:link w:val="BodyText0"/>
    <w:rsid w:val="00A56605"/>
    <w:rPr>
      <w:rFonts w:ascii="Calibri" w:hAnsi="Calibri" w:cs="Arial"/>
      <w:color w:val="000000"/>
      <w:sz w:val="24"/>
      <w:szCs w:val="22"/>
      <w:lang w:val="en-US" w:eastAsia="en-US"/>
    </w:rPr>
  </w:style>
  <w:style w:type="table" w:styleId="ListTable3-Accent3">
    <w:name w:val="List Table 3 Accent 3"/>
    <w:basedOn w:val="TableNormal"/>
    <w:uiPriority w:val="48"/>
    <w:rsid w:val="00D11FBD"/>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DMRPTable">
    <w:name w:val="DMRPTable"/>
    <w:basedOn w:val="TableNormal"/>
    <w:uiPriority w:val="99"/>
    <w:rsid w:val="00427AC6"/>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jc w:val="left"/>
      </w:pPr>
      <w:rPr>
        <w:rFonts w:ascii="Verdana" w:hAnsi="Verdana"/>
        <w:b/>
      </w:rPr>
      <w:tblPr/>
      <w:tcPr>
        <w:shd w:val="clear" w:color="auto" w:fill="8BC600"/>
      </w:tcPr>
    </w:tblStylePr>
  </w:style>
  <w:style w:type="paragraph" w:styleId="ListBullet4">
    <w:name w:val="List Bullet 4"/>
    <w:basedOn w:val="Normal"/>
    <w:uiPriority w:val="2"/>
    <w:rsid w:val="000F1ABE"/>
    <w:pPr>
      <w:numPr>
        <w:numId w:val="137"/>
      </w:numPr>
      <w:adjustRightInd w:val="0"/>
      <w:snapToGrid w:val="0"/>
      <w:spacing w:before="120" w:line="260" w:lineRule="atLeast"/>
      <w:contextualSpacing/>
      <w:jc w:val="both"/>
    </w:pPr>
    <w:rPr>
      <w:rFonts w:asciiTheme="minorHAnsi" w:eastAsiaTheme="minorEastAsia" w:hAnsiTheme="minorHAnsi"/>
      <w:color w:val="1F497D" w:themeColor="text2"/>
      <w:sz w:val="20"/>
      <w:szCs w:val="20"/>
      <w:lang w:val="en-GB" w:eastAsia="en-GB"/>
    </w:rPr>
  </w:style>
  <w:style w:type="paragraph" w:customStyle="1" w:styleId="EndNoteBibliographyTitle">
    <w:name w:val="EndNote Bibliography Title"/>
    <w:basedOn w:val="Normal"/>
    <w:link w:val="EndNoteBibliographyTitleChar"/>
    <w:rsid w:val="00CD33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D331F"/>
    <w:rPr>
      <w:rFonts w:ascii="Verdana" w:hAnsi="Verdana"/>
      <w:noProof/>
      <w:color w:val="000000" w:themeColor="text1"/>
      <w:sz w:val="18"/>
      <w:szCs w:val="18"/>
      <w:lang w:val="en-US" w:eastAsia="en-US"/>
    </w:rPr>
  </w:style>
  <w:style w:type="paragraph" w:customStyle="1" w:styleId="EndNoteBibliography">
    <w:name w:val="EndNote Bibliography"/>
    <w:basedOn w:val="Normal"/>
    <w:link w:val="EndNoteBibliographyChar"/>
    <w:rsid w:val="00CD331F"/>
    <w:pPr>
      <w:spacing w:line="240" w:lineRule="auto"/>
    </w:pPr>
    <w:rPr>
      <w:noProof/>
      <w:lang w:val="en-US"/>
    </w:rPr>
  </w:style>
  <w:style w:type="character" w:customStyle="1" w:styleId="EndNoteBibliographyChar">
    <w:name w:val="EndNote Bibliography Char"/>
    <w:basedOn w:val="DefaultParagraphFont"/>
    <w:link w:val="EndNoteBibliography"/>
    <w:rsid w:val="00CD331F"/>
    <w:rPr>
      <w:rFonts w:ascii="Verdana" w:hAnsi="Verdana"/>
      <w:noProof/>
      <w:color w:val="000000" w:themeColor="text1"/>
      <w:sz w:val="18"/>
      <w:szCs w:val="18"/>
      <w:lang w:val="en-US" w:eastAsia="en-US"/>
    </w:rPr>
  </w:style>
  <w:style w:type="paragraph" w:customStyle="1" w:styleId="Centrestars">
    <w:name w:val="Centre stars"/>
    <w:basedOn w:val="Normal"/>
    <w:rsid w:val="00CD7240"/>
    <w:pPr>
      <w:spacing w:after="200" w:line="264" w:lineRule="auto"/>
      <w:jc w:val="center"/>
    </w:pPr>
    <w:rPr>
      <w:rFonts w:ascii="Arial" w:eastAsia="Batang" w:hAnsi="Arial"/>
      <w:color w:val="auto"/>
      <w:sz w:val="20"/>
      <w:szCs w:val="20"/>
      <w:lang w:eastAsia="en-AU"/>
    </w:rPr>
  </w:style>
  <w:style w:type="paragraph" w:customStyle="1" w:styleId="Clientname">
    <w:name w:val="Client name"/>
    <w:basedOn w:val="Normal"/>
    <w:link w:val="ClientnameChar"/>
    <w:rsid w:val="00CD7240"/>
    <w:pPr>
      <w:spacing w:after="0" w:line="240" w:lineRule="auto"/>
      <w:ind w:left="1134"/>
      <w:jc w:val="both"/>
    </w:pPr>
    <w:rPr>
      <w:rFonts w:ascii="Arial" w:eastAsia="Batang" w:hAnsi="Arial"/>
      <w:b/>
      <w:bCs/>
      <w:color w:val="auto"/>
      <w:sz w:val="20"/>
      <w:szCs w:val="20"/>
      <w:lang w:eastAsia="en-AU"/>
    </w:rPr>
  </w:style>
  <w:style w:type="paragraph" w:customStyle="1" w:styleId="Coveraddressdate">
    <w:name w:val="Cover address &amp; date"/>
    <w:basedOn w:val="Normal"/>
    <w:rsid w:val="00CD7240"/>
    <w:pPr>
      <w:spacing w:after="0" w:line="240" w:lineRule="auto"/>
      <w:ind w:left="1134"/>
      <w:jc w:val="both"/>
    </w:pPr>
    <w:rPr>
      <w:rFonts w:ascii="Arial" w:eastAsia="Batang" w:hAnsi="Arial"/>
      <w:color w:val="auto"/>
      <w:sz w:val="20"/>
      <w:szCs w:val="20"/>
      <w:lang w:eastAsia="en-AU"/>
    </w:rPr>
  </w:style>
  <w:style w:type="paragraph" w:customStyle="1" w:styleId="Endfor">
    <w:name w:val="End for"/>
    <w:basedOn w:val="Normal"/>
    <w:link w:val="EndforChar"/>
    <w:rsid w:val="00CD7240"/>
    <w:pPr>
      <w:spacing w:after="60" w:line="264" w:lineRule="auto"/>
      <w:jc w:val="both"/>
    </w:pPr>
    <w:rPr>
      <w:rFonts w:ascii="Arial" w:eastAsia="Batang" w:hAnsi="Arial"/>
      <w:i/>
      <w:color w:val="auto"/>
      <w:sz w:val="20"/>
      <w:szCs w:val="20"/>
      <w:lang w:eastAsia="en-AU"/>
    </w:rPr>
  </w:style>
  <w:style w:type="character" w:customStyle="1" w:styleId="EndforChar">
    <w:name w:val="End for Char"/>
    <w:basedOn w:val="DefaultParagraphFont"/>
    <w:link w:val="Endfor"/>
    <w:rsid w:val="00CD7240"/>
    <w:rPr>
      <w:rFonts w:ascii="Arial" w:eastAsia="Batang" w:hAnsi="Arial"/>
      <w:i/>
    </w:rPr>
  </w:style>
  <w:style w:type="paragraph" w:customStyle="1" w:styleId="TFPATitle">
    <w:name w:val="TFPA Title"/>
    <w:basedOn w:val="Normal"/>
    <w:rsid w:val="00CD7240"/>
    <w:pPr>
      <w:spacing w:before="360" w:after="200" w:line="264" w:lineRule="auto"/>
      <w:jc w:val="both"/>
    </w:pPr>
    <w:rPr>
      <w:rFonts w:ascii="Arial" w:eastAsia="Batang" w:hAnsi="Arial"/>
      <w:b/>
      <w:color w:val="000080"/>
      <w:sz w:val="20"/>
      <w:szCs w:val="20"/>
      <w:lang w:eastAsia="en-AU"/>
    </w:rPr>
  </w:style>
  <w:style w:type="paragraph" w:customStyle="1" w:styleId="ESTOC">
    <w:name w:val="ES TOC"/>
    <w:basedOn w:val="TFPATitle"/>
    <w:rsid w:val="00CD7240"/>
    <w:pPr>
      <w:spacing w:after="0"/>
    </w:pPr>
  </w:style>
  <w:style w:type="paragraph" w:customStyle="1" w:styleId="ExecSummaryTitle">
    <w:name w:val="Exec Summary Title"/>
    <w:basedOn w:val="Normal"/>
    <w:rsid w:val="00CD7240"/>
    <w:pPr>
      <w:pageBreakBefore/>
      <w:spacing w:after="200" w:line="264" w:lineRule="auto"/>
      <w:jc w:val="both"/>
    </w:pPr>
    <w:rPr>
      <w:rFonts w:ascii="Arial" w:eastAsia="Batang" w:hAnsi="Arial"/>
      <w:b/>
      <w:bCs/>
      <w:color w:val="000080"/>
      <w:sz w:val="28"/>
      <w:szCs w:val="20"/>
      <w:lang w:eastAsia="en-AU"/>
    </w:rPr>
  </w:style>
  <w:style w:type="paragraph" w:customStyle="1" w:styleId="Prepbehalffor">
    <w:name w:val="Prep behalf for"/>
    <w:basedOn w:val="Normal"/>
    <w:link w:val="PrepbehalfforChar"/>
    <w:rsid w:val="00CD7240"/>
    <w:pPr>
      <w:spacing w:before="120" w:line="240" w:lineRule="auto"/>
      <w:jc w:val="right"/>
    </w:pPr>
    <w:rPr>
      <w:rFonts w:ascii="Arial" w:eastAsia="Batang" w:hAnsi="Arial"/>
      <w:i/>
      <w:iCs/>
      <w:color w:val="auto"/>
      <w:sz w:val="20"/>
      <w:szCs w:val="20"/>
      <w:lang w:eastAsia="en-AU"/>
    </w:rPr>
  </w:style>
  <w:style w:type="character" w:customStyle="1" w:styleId="PrepbehalfforChar">
    <w:name w:val="Prep behalf for Char"/>
    <w:basedOn w:val="DefaultParagraphFont"/>
    <w:link w:val="Prepbehalffor"/>
    <w:rsid w:val="00CD7240"/>
    <w:rPr>
      <w:rFonts w:ascii="Arial" w:eastAsia="Batang" w:hAnsi="Arial"/>
      <w:i/>
      <w:iCs/>
    </w:rPr>
  </w:style>
  <w:style w:type="paragraph" w:customStyle="1" w:styleId="ReportTitle">
    <w:name w:val="Report Title"/>
    <w:basedOn w:val="Normal"/>
    <w:rsid w:val="00CD7240"/>
    <w:pPr>
      <w:spacing w:before="120" w:line="264" w:lineRule="auto"/>
      <w:jc w:val="right"/>
      <w:outlineLvl w:val="8"/>
    </w:pPr>
    <w:rPr>
      <w:rFonts w:ascii="Arial" w:eastAsia="Batang" w:hAnsi="Arial"/>
      <w:b/>
      <w:bCs/>
      <w:color w:val="auto"/>
      <w:sz w:val="32"/>
      <w:szCs w:val="20"/>
      <w:lang w:eastAsia="en-AU"/>
    </w:rPr>
  </w:style>
  <w:style w:type="paragraph" w:customStyle="1" w:styleId="ProjectTitle">
    <w:name w:val="Project Title"/>
    <w:basedOn w:val="Normal"/>
    <w:rsid w:val="00CD7240"/>
    <w:pPr>
      <w:spacing w:before="120" w:line="288" w:lineRule="auto"/>
      <w:jc w:val="right"/>
      <w:outlineLvl w:val="8"/>
    </w:pPr>
    <w:rPr>
      <w:rFonts w:ascii="Arial" w:eastAsia="Batang" w:hAnsi="Arial"/>
      <w:b/>
      <w:bCs/>
      <w:caps/>
      <w:color w:val="000080"/>
      <w:sz w:val="28"/>
      <w:szCs w:val="20"/>
      <w:lang w:eastAsia="en-AU"/>
    </w:rPr>
  </w:style>
  <w:style w:type="paragraph" w:customStyle="1" w:styleId="Signoff">
    <w:name w:val="Signoff"/>
    <w:basedOn w:val="Normal"/>
    <w:rsid w:val="00CD7240"/>
    <w:pPr>
      <w:tabs>
        <w:tab w:val="left" w:pos="5670"/>
      </w:tabs>
      <w:spacing w:after="0" w:line="264" w:lineRule="auto"/>
      <w:jc w:val="both"/>
    </w:pPr>
    <w:rPr>
      <w:rFonts w:ascii="Arial" w:eastAsia="Batang" w:hAnsi="Arial"/>
      <w:color w:val="auto"/>
      <w:sz w:val="20"/>
      <w:szCs w:val="20"/>
      <w:lang w:eastAsia="en-AU"/>
    </w:rPr>
  </w:style>
  <w:style w:type="paragraph" w:customStyle="1" w:styleId="Table8pt">
    <w:name w:val="Table 8pt"/>
    <w:basedOn w:val="Normal"/>
    <w:rsid w:val="00CD7240"/>
    <w:pPr>
      <w:spacing w:after="0" w:line="240" w:lineRule="auto"/>
      <w:jc w:val="both"/>
    </w:pPr>
    <w:rPr>
      <w:rFonts w:ascii="Arial" w:eastAsia="Batang" w:hAnsi="Arial"/>
      <w:color w:val="auto"/>
      <w:sz w:val="16"/>
      <w:szCs w:val="20"/>
      <w:lang w:eastAsia="en-AU"/>
    </w:rPr>
  </w:style>
  <w:style w:type="paragraph" w:customStyle="1" w:styleId="Table8ptbold">
    <w:name w:val="Table 8pt bold"/>
    <w:basedOn w:val="Normal"/>
    <w:rsid w:val="00CD7240"/>
    <w:pPr>
      <w:spacing w:after="0" w:line="240" w:lineRule="auto"/>
      <w:jc w:val="both"/>
    </w:pPr>
    <w:rPr>
      <w:rFonts w:ascii="Arial" w:eastAsia="Batang" w:hAnsi="Arial"/>
      <w:color w:val="auto"/>
      <w:sz w:val="16"/>
      <w:szCs w:val="20"/>
      <w:lang w:eastAsia="en-AU"/>
    </w:rPr>
  </w:style>
  <w:style w:type="paragraph" w:customStyle="1" w:styleId="Table9pt">
    <w:name w:val="Table 9pt"/>
    <w:basedOn w:val="Normal"/>
    <w:rsid w:val="00CD7240"/>
    <w:pPr>
      <w:spacing w:after="0" w:line="240" w:lineRule="auto"/>
      <w:jc w:val="both"/>
    </w:pPr>
    <w:rPr>
      <w:rFonts w:ascii="Arial" w:eastAsia="Batang" w:hAnsi="Arial"/>
      <w:color w:val="auto"/>
      <w:szCs w:val="20"/>
      <w:lang w:eastAsia="en-AU"/>
    </w:rPr>
  </w:style>
  <w:style w:type="paragraph" w:customStyle="1" w:styleId="Table9ptbold">
    <w:name w:val="Table 9pt bold"/>
    <w:basedOn w:val="Normal"/>
    <w:rsid w:val="00CD7240"/>
    <w:pPr>
      <w:spacing w:after="0" w:line="240" w:lineRule="auto"/>
      <w:jc w:val="both"/>
    </w:pPr>
    <w:rPr>
      <w:rFonts w:ascii="Arial" w:eastAsia="Batang" w:hAnsi="Arial"/>
      <w:b/>
      <w:bCs/>
      <w:color w:val="auto"/>
      <w:szCs w:val="20"/>
      <w:lang w:eastAsia="en-AU"/>
    </w:rPr>
  </w:style>
  <w:style w:type="paragraph" w:customStyle="1" w:styleId="TerrenusABN">
    <w:name w:val="Terrenus ABN"/>
    <w:basedOn w:val="Normal"/>
    <w:rsid w:val="00CD7240"/>
    <w:pPr>
      <w:spacing w:before="120" w:after="0" w:line="240" w:lineRule="auto"/>
      <w:ind w:left="1134"/>
      <w:jc w:val="both"/>
    </w:pPr>
    <w:rPr>
      <w:rFonts w:ascii="Arial" w:eastAsia="Batang" w:hAnsi="Arial"/>
      <w:color w:val="auto"/>
      <w:sz w:val="20"/>
      <w:szCs w:val="20"/>
      <w:lang w:eastAsia="en-AU"/>
    </w:rPr>
  </w:style>
  <w:style w:type="paragraph" w:customStyle="1" w:styleId="Terrenusname">
    <w:name w:val="Terrenus name"/>
    <w:basedOn w:val="Clientname"/>
    <w:rsid w:val="00CD7240"/>
    <w:rPr>
      <w:bCs w:val="0"/>
      <w:color w:val="003300"/>
      <w:sz w:val="24"/>
    </w:rPr>
  </w:style>
  <w:style w:type="paragraph" w:customStyle="1" w:styleId="TOCTitle">
    <w:name w:val="TOC Title"/>
    <w:basedOn w:val="Normal"/>
    <w:rsid w:val="00CD7240"/>
    <w:pPr>
      <w:spacing w:after="200" w:line="264" w:lineRule="auto"/>
      <w:jc w:val="both"/>
    </w:pPr>
    <w:rPr>
      <w:rFonts w:ascii="Arial Black" w:eastAsia="Batang" w:hAnsi="Arial Black"/>
      <w:color w:val="000080"/>
      <w:sz w:val="26"/>
      <w:szCs w:val="24"/>
      <w:lang w:eastAsia="en-AU"/>
    </w:rPr>
  </w:style>
  <w:style w:type="paragraph" w:customStyle="1" w:styleId="Table10ptbold">
    <w:name w:val="Table 10pt bold"/>
    <w:basedOn w:val="Normal"/>
    <w:rsid w:val="00CD7240"/>
    <w:pPr>
      <w:spacing w:after="0" w:line="240" w:lineRule="auto"/>
      <w:jc w:val="both"/>
    </w:pPr>
    <w:rPr>
      <w:rFonts w:ascii="Arial" w:eastAsia="Batang" w:hAnsi="Arial"/>
      <w:b/>
      <w:color w:val="auto"/>
      <w:sz w:val="20"/>
      <w:szCs w:val="20"/>
      <w:lang w:eastAsia="en-AU"/>
    </w:rPr>
  </w:style>
  <w:style w:type="paragraph" w:customStyle="1" w:styleId="Limitations">
    <w:name w:val="Limitations"/>
    <w:basedOn w:val="Normal"/>
    <w:rsid w:val="00CD7240"/>
    <w:pPr>
      <w:spacing w:after="200" w:line="264" w:lineRule="auto"/>
      <w:jc w:val="both"/>
    </w:pPr>
    <w:rPr>
      <w:rFonts w:ascii="Arial" w:eastAsia="Batang" w:hAnsi="Arial"/>
      <w:color w:val="auto"/>
      <w:sz w:val="16"/>
      <w:szCs w:val="20"/>
      <w:lang w:eastAsia="en-AU"/>
    </w:rPr>
  </w:style>
  <w:style w:type="character" w:customStyle="1" w:styleId="ClientnameChar">
    <w:name w:val="Client name Char"/>
    <w:basedOn w:val="DefaultParagraphFont"/>
    <w:link w:val="Clientname"/>
    <w:rsid w:val="00CD7240"/>
    <w:rPr>
      <w:rFonts w:ascii="Arial" w:eastAsia="Batang" w:hAnsi="Arial"/>
      <w:b/>
      <w:bCs/>
    </w:rPr>
  </w:style>
  <w:style w:type="paragraph" w:customStyle="1" w:styleId="Version">
    <w:name w:val="Version"/>
    <w:basedOn w:val="Normal"/>
    <w:rsid w:val="00CD7240"/>
    <w:pPr>
      <w:spacing w:before="120" w:line="240" w:lineRule="auto"/>
      <w:jc w:val="right"/>
    </w:pPr>
    <w:rPr>
      <w:rFonts w:ascii="Arial Black" w:eastAsia="Batang" w:hAnsi="Arial Black"/>
      <w:color w:val="auto"/>
      <w:sz w:val="24"/>
      <w:szCs w:val="20"/>
      <w:lang w:eastAsia="en-AU"/>
    </w:rPr>
  </w:style>
  <w:style w:type="paragraph" w:customStyle="1" w:styleId="References">
    <w:name w:val="References"/>
    <w:basedOn w:val="Normal"/>
    <w:rsid w:val="00CD7240"/>
    <w:pPr>
      <w:spacing w:after="200" w:line="264" w:lineRule="auto"/>
      <w:ind w:left="426" w:hanging="426"/>
      <w:jc w:val="both"/>
    </w:pPr>
    <w:rPr>
      <w:rFonts w:ascii="Arial" w:eastAsia="Batang" w:hAnsi="Arial"/>
      <w:color w:val="auto"/>
      <w:sz w:val="20"/>
      <w:szCs w:val="20"/>
      <w:lang w:eastAsia="en-AU"/>
    </w:rPr>
  </w:style>
  <w:style w:type="paragraph" w:customStyle="1" w:styleId="MainText">
    <w:name w:val="Main Text"/>
    <w:basedOn w:val="Normal"/>
    <w:rsid w:val="00CD7240"/>
    <w:pPr>
      <w:spacing w:after="160" w:line="240" w:lineRule="auto"/>
      <w:jc w:val="both"/>
    </w:pPr>
    <w:rPr>
      <w:rFonts w:ascii="Arial" w:eastAsia="Batang" w:hAnsi="Arial"/>
      <w:color w:val="auto"/>
      <w:sz w:val="21"/>
      <w:szCs w:val="20"/>
      <w:lang w:eastAsia="en-AU"/>
    </w:rPr>
  </w:style>
  <w:style w:type="paragraph" w:customStyle="1" w:styleId="Tbullet1">
    <w:name w:val="Tbullet1"/>
    <w:basedOn w:val="MainText"/>
    <w:rsid w:val="00CD7240"/>
    <w:pPr>
      <w:numPr>
        <w:numId w:val="156"/>
      </w:numPr>
      <w:tabs>
        <w:tab w:val="left" w:pos="425"/>
      </w:tabs>
    </w:pPr>
  </w:style>
  <w:style w:type="paragraph" w:customStyle="1" w:styleId="Tbullet2">
    <w:name w:val="Tbullet2"/>
    <w:basedOn w:val="Tbullet1"/>
    <w:rsid w:val="00CD7240"/>
    <w:pPr>
      <w:numPr>
        <w:ilvl w:val="1"/>
      </w:numPr>
      <w:tabs>
        <w:tab w:val="clear" w:pos="425"/>
        <w:tab w:val="num" w:pos="851"/>
      </w:tabs>
    </w:pPr>
  </w:style>
  <w:style w:type="paragraph" w:customStyle="1" w:styleId="BodyTextJustified">
    <w:name w:val="Body Text + Justified"/>
    <w:basedOn w:val="BodyText"/>
    <w:link w:val="BodyTextJustifiedChar"/>
    <w:rsid w:val="00CD7240"/>
    <w:pPr>
      <w:spacing w:before="160" w:after="160" w:line="240" w:lineRule="auto"/>
      <w:jc w:val="both"/>
    </w:pPr>
    <w:rPr>
      <w:rFonts w:ascii="Arial" w:eastAsia="Batang" w:hAnsi="Arial" w:cs="Arial"/>
      <w:color w:val="auto"/>
      <w:sz w:val="20"/>
      <w:szCs w:val="20"/>
      <w:lang w:eastAsia="en-AU"/>
    </w:rPr>
  </w:style>
  <w:style w:type="character" w:customStyle="1" w:styleId="BodyTextJustifiedChar">
    <w:name w:val="Body Text + Justified Char"/>
    <w:link w:val="BodyTextJustified"/>
    <w:rsid w:val="00CD7240"/>
    <w:rPr>
      <w:rFonts w:ascii="Arial" w:eastAsia="Batang" w:hAnsi="Arial" w:cs="Arial"/>
    </w:rPr>
  </w:style>
  <w:style w:type="paragraph" w:styleId="PlainText">
    <w:name w:val="Plain Text"/>
    <w:basedOn w:val="Normal"/>
    <w:link w:val="PlainTextChar"/>
    <w:uiPriority w:val="99"/>
    <w:unhideWhenUsed/>
    <w:rsid w:val="00CD7240"/>
    <w:pPr>
      <w:spacing w:after="0" w:line="240" w:lineRule="auto"/>
      <w:jc w:val="both"/>
    </w:pPr>
    <w:rPr>
      <w:rFonts w:ascii="Calibri" w:eastAsiaTheme="minorHAnsi" w:hAnsi="Calibri" w:cs="Calibri"/>
      <w:color w:val="auto"/>
      <w:sz w:val="20"/>
      <w:szCs w:val="20"/>
      <w:lang w:val="en-NZ" w:eastAsia="en-AU"/>
    </w:rPr>
  </w:style>
  <w:style w:type="character" w:customStyle="1" w:styleId="PlainTextChar">
    <w:name w:val="Plain Text Char"/>
    <w:basedOn w:val="DefaultParagraphFont"/>
    <w:link w:val="PlainText"/>
    <w:uiPriority w:val="99"/>
    <w:rsid w:val="00CD7240"/>
    <w:rPr>
      <w:rFonts w:ascii="Calibri" w:eastAsiaTheme="minorHAnsi" w:hAnsi="Calibri" w:cs="Calibri"/>
      <w:lang w:val="en-NZ"/>
    </w:rPr>
  </w:style>
  <w:style w:type="paragraph" w:customStyle="1" w:styleId="LetterRecipientCompany">
    <w:name w:val="LetterRecipientCompany"/>
    <w:basedOn w:val="Normal"/>
    <w:rsid w:val="00CD7240"/>
    <w:pPr>
      <w:tabs>
        <w:tab w:val="left" w:pos="4608"/>
        <w:tab w:val="left" w:pos="9216"/>
      </w:tabs>
      <w:spacing w:after="0" w:line="240" w:lineRule="auto"/>
      <w:jc w:val="both"/>
    </w:pPr>
    <w:rPr>
      <w:rFonts w:ascii="Times New Roman" w:eastAsia="Batang" w:hAnsi="Times New Roman"/>
      <w:color w:val="auto"/>
      <w:sz w:val="24"/>
      <w:szCs w:val="20"/>
      <w:lang w:eastAsia="en-AU"/>
    </w:rPr>
  </w:style>
  <w:style w:type="paragraph" w:customStyle="1" w:styleId="6ptBullet">
    <w:name w:val="6pt Bullet"/>
    <w:basedOn w:val="BodyText"/>
    <w:qFormat/>
    <w:rsid w:val="00CD7240"/>
    <w:pPr>
      <w:numPr>
        <w:numId w:val="157"/>
      </w:numPr>
      <w:spacing w:line="240" w:lineRule="auto"/>
      <w:jc w:val="both"/>
    </w:pPr>
    <w:rPr>
      <w:rFonts w:ascii="Arial" w:eastAsia="Batang" w:hAnsi="Arial"/>
      <w:color w:val="auto"/>
      <w:sz w:val="20"/>
      <w:szCs w:val="24"/>
      <w:lang w:eastAsia="en-AU"/>
    </w:rPr>
  </w:style>
  <w:style w:type="paragraph" w:customStyle="1" w:styleId="TableSource">
    <w:name w:val="Table Source"/>
    <w:basedOn w:val="TableText"/>
    <w:rsid w:val="00CD7240"/>
    <w:pPr>
      <w:spacing w:line="240" w:lineRule="auto"/>
      <w:ind w:left="720" w:hanging="720"/>
    </w:pPr>
    <w:rPr>
      <w:rFonts w:eastAsia="Batang"/>
      <w:color w:val="auto"/>
      <w:sz w:val="16"/>
      <w:szCs w:val="16"/>
    </w:rPr>
  </w:style>
  <w:style w:type="paragraph" w:customStyle="1" w:styleId="BulletedList">
    <w:name w:val="BulletedList"/>
    <w:basedOn w:val="BodyText"/>
    <w:rsid w:val="00CD7240"/>
    <w:pPr>
      <w:numPr>
        <w:numId w:val="158"/>
      </w:numPr>
      <w:tabs>
        <w:tab w:val="left" w:pos="425"/>
      </w:tabs>
      <w:spacing w:after="200" w:line="240" w:lineRule="auto"/>
      <w:jc w:val="both"/>
    </w:pPr>
    <w:rPr>
      <w:rFonts w:ascii="Times New Roman" w:eastAsia="Batang" w:hAnsi="Times New Roman"/>
      <w:color w:val="auto"/>
      <w:sz w:val="24"/>
      <w:szCs w:val="20"/>
      <w:lang w:eastAsia="en-AU"/>
    </w:rPr>
  </w:style>
  <w:style w:type="paragraph" w:customStyle="1" w:styleId="NormalArial">
    <w:name w:val="Normal + Arial"/>
    <w:aliases w:val="10 pt"/>
    <w:basedOn w:val="Normal"/>
    <w:rsid w:val="00CD7240"/>
    <w:pPr>
      <w:spacing w:before="120" w:line="240" w:lineRule="auto"/>
      <w:jc w:val="both"/>
    </w:pPr>
    <w:rPr>
      <w:rFonts w:ascii="Arial" w:eastAsia="Batang" w:hAnsi="Arial" w:cs="Arial"/>
      <w:color w:val="auto"/>
      <w:sz w:val="20"/>
      <w:szCs w:val="20"/>
      <w:lang w:eastAsia="en-AU"/>
    </w:rPr>
  </w:style>
  <w:style w:type="paragraph" w:customStyle="1" w:styleId="TableFootnote">
    <w:name w:val="Table Footnote"/>
    <w:basedOn w:val="FootnoteText"/>
    <w:link w:val="TableFootnoteChar"/>
    <w:qFormat/>
    <w:rsid w:val="00CD7240"/>
    <w:pPr>
      <w:widowControl/>
      <w:autoSpaceDE/>
      <w:autoSpaceDN/>
      <w:spacing w:before="0" w:after="0" w:line="240" w:lineRule="auto"/>
    </w:pPr>
    <w:rPr>
      <w:rFonts w:ascii="Arial" w:eastAsia="Batang" w:hAnsi="Arial"/>
      <w:sz w:val="18"/>
    </w:rPr>
  </w:style>
  <w:style w:type="character" w:customStyle="1" w:styleId="TableFootnoteChar">
    <w:name w:val="Table Footnote Char"/>
    <w:basedOn w:val="FootnoteTextChar"/>
    <w:link w:val="TableFootnote"/>
    <w:rsid w:val="00CD7240"/>
    <w:rPr>
      <w:rFonts w:ascii="Arial" w:eastAsia="Batang" w:hAnsi="Arial" w:cs="Arial"/>
      <w:color w:val="000000" w:themeColor="text1"/>
      <w:sz w:val="18"/>
      <w:szCs w:val="18"/>
      <w:lang w:eastAsia="en-US"/>
    </w:rPr>
  </w:style>
  <w:style w:type="paragraph" w:customStyle="1" w:styleId="TableBody">
    <w:name w:val="Table Body"/>
    <w:basedOn w:val="BodyText"/>
    <w:rsid w:val="00CD7240"/>
    <w:pPr>
      <w:spacing w:before="60" w:after="60" w:line="240" w:lineRule="auto"/>
      <w:jc w:val="both"/>
    </w:pPr>
    <w:rPr>
      <w:rFonts w:ascii="Arial" w:eastAsia="Batang" w:hAnsi="Arial" w:cs="Arial"/>
      <w:b/>
      <w:color w:val="auto"/>
      <w:sz w:val="20"/>
      <w:szCs w:val="20"/>
      <w:lang w:eastAsia="en-AU"/>
    </w:rPr>
  </w:style>
  <w:style w:type="paragraph" w:customStyle="1" w:styleId="StyleBodyTextArial10pt">
    <w:name w:val="Style Body Text  Arial 10 pt"/>
    <w:basedOn w:val="BodyText"/>
    <w:rsid w:val="00CD7240"/>
    <w:pPr>
      <w:numPr>
        <w:numId w:val="159"/>
      </w:numPr>
      <w:spacing w:after="60" w:line="240" w:lineRule="auto"/>
      <w:jc w:val="both"/>
    </w:pPr>
    <w:rPr>
      <w:rFonts w:ascii="Arial" w:eastAsia="Batang" w:hAnsi="Arial" w:cs="Arial"/>
      <w:color w:val="auto"/>
      <w:sz w:val="20"/>
      <w:szCs w:val="20"/>
      <w:lang w:eastAsia="en-AU"/>
    </w:rPr>
  </w:style>
  <w:style w:type="paragraph" w:customStyle="1" w:styleId="TableOf">
    <w:name w:val="TableOf"/>
    <w:basedOn w:val="Normal"/>
    <w:next w:val="BodyText"/>
    <w:rsid w:val="00CD7240"/>
    <w:pPr>
      <w:spacing w:before="160" w:after="160" w:line="240" w:lineRule="auto"/>
      <w:jc w:val="both"/>
    </w:pPr>
    <w:rPr>
      <w:rFonts w:ascii="Arial" w:eastAsia="Batang" w:hAnsi="Arial" w:cs="Arial"/>
      <w:b/>
      <w:color w:val="0C479D"/>
      <w:sz w:val="24"/>
      <w:szCs w:val="20"/>
      <w:lang w:eastAsia="en-AU"/>
    </w:rPr>
  </w:style>
  <w:style w:type="character" w:customStyle="1" w:styleId="FootnoteTextChar1">
    <w:name w:val="Footnote Text Char1"/>
    <w:rsid w:val="00CD7240"/>
    <w:rPr>
      <w:lang w:val="en-AU" w:eastAsia="en-US" w:bidi="ar-SA"/>
    </w:rPr>
  </w:style>
  <w:style w:type="paragraph" w:customStyle="1" w:styleId="StyleHeading1ArialBoldIndigo">
    <w:name w:val="Style Heading 1 + Arial Bold Indigo"/>
    <w:basedOn w:val="Heading1"/>
    <w:link w:val="StyleHeading1ArialBoldIndigoChar"/>
    <w:rsid w:val="00CD7240"/>
    <w:pPr>
      <w:numPr>
        <w:numId w:val="0"/>
      </w:numPr>
      <w:tabs>
        <w:tab w:val="num" w:pos="0"/>
        <w:tab w:val="left" w:pos="851"/>
      </w:tabs>
      <w:spacing w:line="240" w:lineRule="auto"/>
      <w:ind w:left="432" w:hanging="432"/>
      <w:jc w:val="both"/>
    </w:pPr>
    <w:rPr>
      <w:rFonts w:eastAsia="Batang" w:cs="Arial"/>
      <w:bCs/>
      <w:color w:val="333399"/>
      <w:kern w:val="32"/>
      <w:sz w:val="32"/>
      <w:szCs w:val="32"/>
      <w:lang w:eastAsia="en-AU"/>
    </w:rPr>
  </w:style>
  <w:style w:type="character" w:customStyle="1" w:styleId="StyleHeading1ArialBoldIndigoChar">
    <w:name w:val="Style Heading 1 + Arial Bold Indigo Char"/>
    <w:link w:val="StyleHeading1ArialBoldIndigo"/>
    <w:rsid w:val="00CD7240"/>
    <w:rPr>
      <w:rFonts w:ascii="Arial" w:eastAsia="Batang" w:hAnsi="Arial" w:cs="Arial"/>
      <w:b/>
      <w:bCs/>
      <w:color w:val="333399"/>
      <w:kern w:val="32"/>
      <w:sz w:val="32"/>
      <w:szCs w:val="32"/>
    </w:rPr>
  </w:style>
  <w:style w:type="numbering" w:customStyle="1" w:styleId="Headings">
    <w:name w:val="Headings"/>
    <w:rsid w:val="00CD7240"/>
    <w:pPr>
      <w:numPr>
        <w:numId w:val="110"/>
      </w:numPr>
    </w:pPr>
  </w:style>
  <w:style w:type="table" w:styleId="LightList">
    <w:name w:val="Light List"/>
    <w:basedOn w:val="TableNormal"/>
    <w:uiPriority w:val="61"/>
    <w:rsid w:val="00CD7240"/>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odyText3">
    <w:name w:val="Body Text 3"/>
    <w:basedOn w:val="Normal"/>
    <w:link w:val="BodyText3Char"/>
    <w:rsid w:val="00CD7240"/>
    <w:pPr>
      <w:spacing w:line="240" w:lineRule="auto"/>
      <w:jc w:val="both"/>
    </w:pPr>
    <w:rPr>
      <w:rFonts w:ascii="Arial" w:eastAsia="Batang" w:hAnsi="Arial" w:cs="Arial"/>
      <w:color w:val="auto"/>
      <w:sz w:val="16"/>
      <w:szCs w:val="16"/>
      <w:lang w:eastAsia="en-AU"/>
    </w:rPr>
  </w:style>
  <w:style w:type="character" w:customStyle="1" w:styleId="BodyText3Char">
    <w:name w:val="Body Text 3 Char"/>
    <w:basedOn w:val="DefaultParagraphFont"/>
    <w:link w:val="BodyText3"/>
    <w:rsid w:val="00CD7240"/>
    <w:rPr>
      <w:rFonts w:ascii="Arial" w:eastAsia="Batang" w:hAnsi="Arial" w:cs="Arial"/>
      <w:sz w:val="16"/>
      <w:szCs w:val="16"/>
    </w:rPr>
  </w:style>
  <w:style w:type="character" w:customStyle="1" w:styleId="st1">
    <w:name w:val="st1"/>
    <w:basedOn w:val="DefaultParagraphFont"/>
    <w:rsid w:val="00CD7240"/>
  </w:style>
  <w:style w:type="paragraph" w:customStyle="1" w:styleId="Subsidary">
    <w:name w:val="Subsidary"/>
    <w:basedOn w:val="Footer"/>
    <w:rsid w:val="00CD7240"/>
    <w:pPr>
      <w:tabs>
        <w:tab w:val="clear" w:pos="4320"/>
        <w:tab w:val="clear" w:pos="8640"/>
        <w:tab w:val="right" w:pos="9498"/>
      </w:tabs>
      <w:spacing w:after="19" w:line="240" w:lineRule="auto"/>
      <w:jc w:val="both"/>
    </w:pPr>
    <w:rPr>
      <w:rFonts w:ascii="Arial" w:eastAsia="Batang" w:hAnsi="Arial"/>
      <w:color w:val="auto"/>
      <w:spacing w:val="-2"/>
      <w:sz w:val="15"/>
      <w:szCs w:val="20"/>
      <w:lang w:eastAsia="en-AU"/>
    </w:rPr>
  </w:style>
  <w:style w:type="paragraph" w:customStyle="1" w:styleId="AlphaList">
    <w:name w:val="Alpha List"/>
    <w:basedOn w:val="BulletedList"/>
    <w:rsid w:val="00CD7240"/>
    <w:pPr>
      <w:numPr>
        <w:numId w:val="160"/>
      </w:numPr>
    </w:pPr>
  </w:style>
  <w:style w:type="paragraph" w:customStyle="1" w:styleId="ClosingLockup">
    <w:name w:val="Closing Lockup"/>
    <w:basedOn w:val="BodyText"/>
    <w:rsid w:val="00CD7240"/>
    <w:pPr>
      <w:spacing w:after="960" w:line="240" w:lineRule="auto"/>
      <w:jc w:val="both"/>
    </w:pPr>
    <w:rPr>
      <w:rFonts w:ascii="Times New Roman" w:eastAsia="Batang" w:hAnsi="Times New Roman"/>
      <w:caps/>
      <w:color w:val="auto"/>
      <w:sz w:val="24"/>
      <w:szCs w:val="20"/>
      <w:lang w:eastAsia="en-AU"/>
    </w:rPr>
  </w:style>
  <w:style w:type="paragraph" w:customStyle="1" w:styleId="CoverDate2">
    <w:name w:val="Cover Date 2"/>
    <w:basedOn w:val="Normal"/>
    <w:rsid w:val="00CD7240"/>
    <w:pPr>
      <w:spacing w:after="200" w:line="280" w:lineRule="exact"/>
      <w:ind w:right="851"/>
      <w:jc w:val="right"/>
    </w:pPr>
    <w:rPr>
      <w:rFonts w:ascii="Arial" w:eastAsia="Batang" w:hAnsi="Arial"/>
      <w:color w:val="4C4D4F"/>
      <w:sz w:val="24"/>
      <w:szCs w:val="24"/>
      <w:lang w:eastAsia="en-AU"/>
    </w:rPr>
  </w:style>
  <w:style w:type="character" w:styleId="LineNumber">
    <w:name w:val="line number"/>
    <w:basedOn w:val="DefaultParagraphFont"/>
    <w:rsid w:val="00CD7240"/>
  </w:style>
  <w:style w:type="paragraph" w:customStyle="1" w:styleId="LetterProject">
    <w:name w:val="LetterProject"/>
    <w:basedOn w:val="BodyText"/>
    <w:next w:val="BodyText"/>
    <w:rsid w:val="00CD7240"/>
    <w:pPr>
      <w:numPr>
        <w:numId w:val="161"/>
      </w:numPr>
      <w:spacing w:after="200" w:line="240" w:lineRule="auto"/>
      <w:jc w:val="both"/>
    </w:pPr>
    <w:rPr>
      <w:rFonts w:ascii="Times New Roman" w:eastAsia="Batang" w:hAnsi="Times New Roman"/>
      <w:color w:val="auto"/>
      <w:sz w:val="24"/>
      <w:szCs w:val="20"/>
      <w:lang w:eastAsia="en-AU"/>
    </w:rPr>
  </w:style>
  <w:style w:type="character" w:customStyle="1" w:styleId="LetterAuthorInitials">
    <w:name w:val="LetterAuthorInitials"/>
    <w:rsid w:val="00CD7240"/>
    <w:rPr>
      <w:caps/>
    </w:rPr>
  </w:style>
  <w:style w:type="paragraph" w:customStyle="1" w:styleId="LetterDate">
    <w:name w:val="LetterDate"/>
    <w:basedOn w:val="BodyText"/>
    <w:next w:val="BodyText"/>
    <w:rsid w:val="00CD7240"/>
    <w:pPr>
      <w:spacing w:after="0" w:line="240" w:lineRule="auto"/>
      <w:jc w:val="both"/>
    </w:pPr>
    <w:rPr>
      <w:rFonts w:ascii="Times New Roman" w:eastAsia="Batang" w:hAnsi="Times New Roman"/>
      <w:color w:val="auto"/>
      <w:sz w:val="24"/>
      <w:szCs w:val="20"/>
      <w:lang w:eastAsia="en-AU"/>
    </w:rPr>
  </w:style>
  <w:style w:type="paragraph" w:customStyle="1" w:styleId="LetterRecipient">
    <w:name w:val="LetterRecipient"/>
    <w:basedOn w:val="BodyText"/>
    <w:rsid w:val="00CD7240"/>
    <w:pPr>
      <w:spacing w:after="0" w:line="240" w:lineRule="auto"/>
      <w:jc w:val="both"/>
    </w:pPr>
    <w:rPr>
      <w:rFonts w:ascii="Times New Roman" w:eastAsia="Batang" w:hAnsi="Times New Roman"/>
      <w:color w:val="auto"/>
      <w:sz w:val="24"/>
      <w:szCs w:val="20"/>
      <w:lang w:eastAsia="en-AU"/>
    </w:rPr>
  </w:style>
  <w:style w:type="paragraph" w:customStyle="1" w:styleId="LetterSubject">
    <w:name w:val="LetterSubject"/>
    <w:basedOn w:val="BodyText"/>
    <w:rsid w:val="00CD7240"/>
    <w:pPr>
      <w:spacing w:after="0" w:line="240" w:lineRule="auto"/>
      <w:jc w:val="both"/>
    </w:pPr>
    <w:rPr>
      <w:rFonts w:ascii="Times New Roman" w:eastAsia="Batang" w:hAnsi="Times New Roman"/>
      <w:b/>
      <w:color w:val="auto"/>
      <w:sz w:val="24"/>
      <w:szCs w:val="20"/>
      <w:lang w:eastAsia="en-AU"/>
    </w:rPr>
  </w:style>
  <w:style w:type="paragraph" w:customStyle="1" w:styleId="LetterAuthors">
    <w:name w:val="LetterAuthors"/>
    <w:basedOn w:val="BodyText"/>
    <w:next w:val="BodyText"/>
    <w:rsid w:val="00CD7240"/>
    <w:pPr>
      <w:spacing w:after="0" w:line="240" w:lineRule="auto"/>
      <w:jc w:val="both"/>
    </w:pPr>
    <w:rPr>
      <w:rFonts w:ascii="Times New Roman" w:eastAsia="Batang" w:hAnsi="Times New Roman"/>
      <w:color w:val="auto"/>
      <w:sz w:val="24"/>
      <w:szCs w:val="20"/>
      <w:lang w:eastAsia="en-AU"/>
    </w:rPr>
  </w:style>
  <w:style w:type="paragraph" w:customStyle="1" w:styleId="LetterCopies">
    <w:name w:val="LetterCopies"/>
    <w:basedOn w:val="BodyText"/>
    <w:rsid w:val="00CD7240"/>
    <w:pPr>
      <w:spacing w:after="0" w:line="240" w:lineRule="auto"/>
      <w:jc w:val="both"/>
    </w:pPr>
    <w:rPr>
      <w:rFonts w:ascii="Times New Roman" w:eastAsia="Batang" w:hAnsi="Times New Roman"/>
      <w:color w:val="auto"/>
      <w:sz w:val="24"/>
      <w:szCs w:val="20"/>
      <w:lang w:eastAsia="en-AU"/>
    </w:rPr>
  </w:style>
  <w:style w:type="paragraph" w:customStyle="1" w:styleId="Subhead">
    <w:name w:val="Subhead"/>
    <w:basedOn w:val="Normal"/>
    <w:next w:val="BodyText"/>
    <w:rsid w:val="00CD7240"/>
    <w:pPr>
      <w:keepNext/>
      <w:spacing w:before="120" w:after="200" w:line="240" w:lineRule="auto"/>
      <w:jc w:val="both"/>
    </w:pPr>
    <w:rPr>
      <w:rFonts w:ascii="Arial Narrow" w:eastAsia="Batang" w:hAnsi="Arial Narrow"/>
      <w:b/>
      <w:i/>
      <w:color w:val="auto"/>
      <w:sz w:val="24"/>
      <w:szCs w:val="20"/>
      <w:lang w:eastAsia="en-AU"/>
    </w:rPr>
  </w:style>
  <w:style w:type="paragraph" w:customStyle="1" w:styleId="LetterAttention">
    <w:name w:val="LetterAttention"/>
    <w:rsid w:val="00CD7240"/>
    <w:rPr>
      <w:rFonts w:ascii="Arial" w:eastAsia="Batang" w:hAnsi="Arial"/>
      <w:sz w:val="24"/>
      <w:lang w:eastAsia="en-US"/>
    </w:rPr>
  </w:style>
  <w:style w:type="paragraph" w:customStyle="1" w:styleId="PageXofY">
    <w:name w:val="Page X of Y"/>
    <w:rsid w:val="00CD7240"/>
    <w:rPr>
      <w:rFonts w:ascii="Arial" w:eastAsia="Batang" w:hAnsi="Arial"/>
      <w:lang w:eastAsia="en-US"/>
    </w:rPr>
  </w:style>
  <w:style w:type="paragraph" w:customStyle="1" w:styleId="SYD">
    <w:name w:val="SYD"/>
    <w:rsid w:val="00CD7240"/>
    <w:rPr>
      <w:rFonts w:ascii="Arial" w:eastAsia="Batang" w:hAnsi="Arial"/>
      <w:sz w:val="22"/>
      <w:lang w:eastAsia="en-US"/>
    </w:rPr>
  </w:style>
  <w:style w:type="paragraph" w:customStyle="1" w:styleId="SubBulletedList">
    <w:name w:val="Sub Bulleted List"/>
    <w:basedOn w:val="BulletedList"/>
    <w:rsid w:val="00CD7240"/>
    <w:pPr>
      <w:numPr>
        <w:numId w:val="162"/>
      </w:numPr>
      <w:tabs>
        <w:tab w:val="num" w:pos="2552"/>
      </w:tabs>
    </w:pPr>
  </w:style>
  <w:style w:type="paragraph" w:customStyle="1" w:styleId="NumberedList0">
    <w:name w:val="NumberedList"/>
    <w:basedOn w:val="BodyText"/>
    <w:rsid w:val="00CD7240"/>
    <w:pPr>
      <w:tabs>
        <w:tab w:val="num" w:pos="340"/>
        <w:tab w:val="left" w:pos="425"/>
      </w:tabs>
      <w:spacing w:after="200" w:line="240" w:lineRule="auto"/>
      <w:ind w:left="340" w:hanging="340"/>
      <w:jc w:val="both"/>
    </w:pPr>
    <w:rPr>
      <w:rFonts w:ascii="Times New Roman" w:eastAsia="Batang" w:hAnsi="Times New Roman"/>
      <w:color w:val="auto"/>
      <w:sz w:val="24"/>
      <w:szCs w:val="20"/>
      <w:lang w:eastAsia="en-AU"/>
    </w:rPr>
  </w:style>
  <w:style w:type="paragraph" w:customStyle="1" w:styleId="SubHeading">
    <w:name w:val="Sub Heading"/>
    <w:basedOn w:val="Normal"/>
    <w:next w:val="BodyText"/>
    <w:rsid w:val="00CD7240"/>
    <w:pPr>
      <w:keepNext/>
      <w:tabs>
        <w:tab w:val="left" w:pos="851"/>
      </w:tabs>
      <w:spacing w:before="120" w:after="200" w:line="240" w:lineRule="auto"/>
      <w:jc w:val="both"/>
    </w:pPr>
    <w:rPr>
      <w:rFonts w:ascii="Arial" w:eastAsia="Batang" w:hAnsi="Arial"/>
      <w:b/>
      <w:i/>
      <w:color w:val="auto"/>
      <w:sz w:val="24"/>
      <w:szCs w:val="20"/>
      <w:lang w:eastAsia="en-AU"/>
    </w:rPr>
  </w:style>
  <w:style w:type="paragraph" w:customStyle="1" w:styleId="TOCHeading0">
    <w:name w:val="TOCHeading"/>
    <w:basedOn w:val="Normal"/>
    <w:rsid w:val="00CD7240"/>
    <w:pPr>
      <w:spacing w:after="0" w:line="240" w:lineRule="auto"/>
      <w:ind w:left="2019"/>
      <w:jc w:val="both"/>
    </w:pPr>
    <w:rPr>
      <w:rFonts w:ascii="Arial Black" w:eastAsia="Batang" w:hAnsi="Arial Black"/>
      <w:color w:val="auto"/>
      <w:sz w:val="32"/>
      <w:szCs w:val="20"/>
      <w:lang w:eastAsia="en-AU"/>
    </w:rPr>
  </w:style>
  <w:style w:type="paragraph" w:customStyle="1" w:styleId="SubsidaryURS">
    <w:name w:val="SubsidaryURS"/>
    <w:basedOn w:val="Subsidary"/>
    <w:rsid w:val="00CD7240"/>
  </w:style>
  <w:style w:type="paragraph" w:customStyle="1" w:styleId="LetterAttentionName">
    <w:name w:val="LetterAttentionName"/>
    <w:basedOn w:val="LetterAttention"/>
    <w:rsid w:val="00CD7240"/>
  </w:style>
  <w:style w:type="character" w:customStyle="1" w:styleId="Offices">
    <w:name w:val="Offices"/>
    <w:rsid w:val="00CD7240"/>
  </w:style>
  <w:style w:type="paragraph" w:customStyle="1" w:styleId="Cover1">
    <w:name w:val="Cover 1"/>
    <w:basedOn w:val="Normal"/>
    <w:rsid w:val="00CD7240"/>
    <w:pPr>
      <w:pBdr>
        <w:left w:val="single" w:sz="48" w:space="8" w:color="000080"/>
      </w:pBdr>
      <w:spacing w:after="0" w:line="240" w:lineRule="auto"/>
      <w:ind w:left="2268"/>
      <w:jc w:val="both"/>
    </w:pPr>
    <w:rPr>
      <w:rFonts w:ascii="Times New Roman" w:eastAsia="Batang" w:hAnsi="Times New Roman"/>
      <w:b/>
      <w:color w:val="auto"/>
      <w:sz w:val="56"/>
      <w:szCs w:val="20"/>
      <w:lang w:eastAsia="en-AU"/>
    </w:rPr>
  </w:style>
  <w:style w:type="paragraph" w:styleId="BodyText2">
    <w:name w:val="Body Text 2"/>
    <w:basedOn w:val="Normal"/>
    <w:link w:val="BodyText2Char"/>
    <w:rsid w:val="00CD7240"/>
    <w:pPr>
      <w:spacing w:line="480" w:lineRule="auto"/>
      <w:jc w:val="both"/>
    </w:pPr>
    <w:rPr>
      <w:rFonts w:ascii="Times New Roman" w:eastAsia="Batang" w:hAnsi="Times New Roman"/>
      <w:color w:val="auto"/>
      <w:sz w:val="24"/>
      <w:szCs w:val="20"/>
      <w:lang w:eastAsia="en-AU"/>
    </w:rPr>
  </w:style>
  <w:style w:type="character" w:customStyle="1" w:styleId="BodyText2Char">
    <w:name w:val="Body Text 2 Char"/>
    <w:basedOn w:val="DefaultParagraphFont"/>
    <w:link w:val="BodyText2"/>
    <w:rsid w:val="00CD7240"/>
    <w:rPr>
      <w:rFonts w:eastAsia="Batang"/>
      <w:sz w:val="24"/>
    </w:rPr>
  </w:style>
  <w:style w:type="paragraph" w:customStyle="1" w:styleId="TableHeadings">
    <w:name w:val="TableHeadings"/>
    <w:basedOn w:val="Normal"/>
    <w:next w:val="BodyText"/>
    <w:rsid w:val="00CD7240"/>
    <w:pPr>
      <w:spacing w:before="60" w:after="60" w:line="240" w:lineRule="auto"/>
      <w:jc w:val="center"/>
    </w:pPr>
    <w:rPr>
      <w:rFonts w:ascii="Arial Black" w:eastAsia="Batang" w:hAnsi="Arial Black" w:cs="Arial"/>
      <w:b/>
      <w:color w:val="auto"/>
      <w:sz w:val="20"/>
      <w:szCs w:val="20"/>
      <w:lang w:eastAsia="en-AU"/>
    </w:rPr>
  </w:style>
  <w:style w:type="paragraph" w:customStyle="1" w:styleId="Theresultsfrommulti-elementtestingofthefourcompositewasterocksamplesare">
    <w:name w:val="The results from multi-element testing of the four composite waste rock samples are"/>
    <w:basedOn w:val="BodyText"/>
    <w:rsid w:val="00CD7240"/>
    <w:pPr>
      <w:spacing w:after="200" w:line="240" w:lineRule="auto"/>
      <w:jc w:val="both"/>
    </w:pPr>
    <w:rPr>
      <w:rFonts w:ascii="Times New Roman" w:eastAsia="Batang" w:hAnsi="Times New Roman"/>
      <w:color w:val="auto"/>
      <w:position w:val="6"/>
      <w:sz w:val="24"/>
      <w:szCs w:val="24"/>
      <w:lang w:eastAsia="en-AU"/>
    </w:rPr>
  </w:style>
  <w:style w:type="paragraph" w:customStyle="1" w:styleId="BodyTextL2">
    <w:name w:val="Body TextL2"/>
    <w:basedOn w:val="BodyText"/>
    <w:qFormat/>
    <w:rsid w:val="00CD7240"/>
    <w:pPr>
      <w:tabs>
        <w:tab w:val="num" w:pos="992"/>
      </w:tabs>
      <w:spacing w:before="120" w:line="240" w:lineRule="auto"/>
      <w:ind w:left="992" w:hanging="425"/>
      <w:jc w:val="both"/>
    </w:pPr>
    <w:rPr>
      <w:rFonts w:ascii="Avenir LT Com 45 Book" w:eastAsia="Arial" w:hAnsi="Avenir LT Com 45 Book" w:cs="Arial"/>
      <w:color w:val="auto"/>
      <w:spacing w:val="2"/>
      <w:sz w:val="20"/>
      <w:szCs w:val="20"/>
      <w:lang w:eastAsia="en-AU"/>
    </w:rPr>
  </w:style>
  <w:style w:type="paragraph" w:customStyle="1" w:styleId="BodyTextL3">
    <w:name w:val="Body TextL3"/>
    <w:basedOn w:val="BodyTextL2"/>
    <w:qFormat/>
    <w:rsid w:val="00CD7240"/>
    <w:pPr>
      <w:tabs>
        <w:tab w:val="clear" w:pos="992"/>
        <w:tab w:val="num" w:pos="2552"/>
      </w:tabs>
      <w:ind w:left="2552" w:hanging="426"/>
    </w:pPr>
  </w:style>
  <w:style w:type="paragraph" w:customStyle="1" w:styleId="BodyText-Bullet">
    <w:name w:val="Body Text - Bullet"/>
    <w:basedOn w:val="BodyText"/>
    <w:qFormat/>
    <w:rsid w:val="00CD7240"/>
    <w:pPr>
      <w:numPr>
        <w:numId w:val="163"/>
      </w:numPr>
      <w:tabs>
        <w:tab w:val="left" w:pos="567"/>
      </w:tabs>
      <w:spacing w:before="120" w:line="240" w:lineRule="auto"/>
      <w:ind w:right="-34"/>
      <w:jc w:val="both"/>
    </w:pPr>
    <w:rPr>
      <w:rFonts w:ascii="Avenir LT Com 45 Book" w:eastAsia="Arial" w:hAnsi="Avenir LT Com 45 Book" w:cs="Arial"/>
      <w:color w:val="000000"/>
      <w:spacing w:val="2"/>
      <w:sz w:val="20"/>
      <w:szCs w:val="20"/>
      <w:lang w:eastAsia="en-AU"/>
    </w:rPr>
  </w:style>
  <w:style w:type="character" w:styleId="Strong">
    <w:name w:val="Strong"/>
    <w:uiPriority w:val="22"/>
    <w:qFormat/>
    <w:rsid w:val="00CD7240"/>
    <w:rPr>
      <w:b/>
      <w:bCs/>
    </w:rPr>
  </w:style>
  <w:style w:type="paragraph" w:customStyle="1" w:styleId="BodyText-L2">
    <w:name w:val="Body Text -  L2"/>
    <w:basedOn w:val="BodyText"/>
    <w:qFormat/>
    <w:rsid w:val="00CD7240"/>
    <w:pPr>
      <w:tabs>
        <w:tab w:val="num" w:pos="1986"/>
      </w:tabs>
      <w:spacing w:before="120" w:line="240" w:lineRule="auto"/>
      <w:ind w:left="1986" w:hanging="426"/>
      <w:jc w:val="both"/>
    </w:pPr>
    <w:rPr>
      <w:rFonts w:ascii="Avenir LT Com 45 Book" w:eastAsia="Batang" w:hAnsi="Avenir LT Com 45 Book"/>
      <w:color w:val="auto"/>
      <w:sz w:val="20"/>
      <w:szCs w:val="24"/>
      <w:lang w:val="en-GB" w:eastAsia="en-AU"/>
    </w:rPr>
  </w:style>
  <w:style w:type="paragraph" w:customStyle="1" w:styleId="BodyText-L3">
    <w:name w:val="Body Text -  L3"/>
    <w:basedOn w:val="BodyText-L2"/>
    <w:qFormat/>
    <w:rsid w:val="00CD7240"/>
    <w:pPr>
      <w:tabs>
        <w:tab w:val="clear" w:pos="1986"/>
        <w:tab w:val="num" w:pos="2410"/>
      </w:tabs>
      <w:ind w:left="2410" w:hanging="425"/>
    </w:pPr>
  </w:style>
  <w:style w:type="table" w:customStyle="1" w:styleId="XCQdefault">
    <w:name w:val="XCQ default"/>
    <w:basedOn w:val="TableNormal"/>
    <w:uiPriority w:val="99"/>
    <w:rsid w:val="00CD7240"/>
    <w:rPr>
      <w:rFonts w:ascii="Arial" w:eastAsia="Avenir LT Com 45 Book" w:hAnsi="Arial"/>
      <w:color w:val="000000"/>
      <w:sz w:val="18"/>
      <w:szCs w:val="22"/>
      <w:lang w:eastAsia="en-US"/>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right"/>
    </w:trPr>
    <w:tcPr>
      <w:shd w:val="clear" w:color="auto" w:fill="FFFFFF" w:themeFill="background1"/>
      <w:vAlign w:val="center"/>
    </w:tcPr>
    <w:tblStylePr w:type="firstRow">
      <w:pPr>
        <w:jc w:val="center"/>
      </w:pPr>
      <w:rPr>
        <w:rFonts w:ascii="Arial" w:hAnsi="Arial"/>
        <w:color w:val="auto"/>
        <w:sz w:val="18"/>
      </w:rPr>
      <w:tblPr/>
      <w:tcPr>
        <w:shd w:val="clear" w:color="auto" w:fill="FFFFFF" w:themeFill="background1"/>
      </w:tcPr>
    </w:tblStylePr>
  </w:style>
  <w:style w:type="table" w:styleId="TableColorful2">
    <w:name w:val="Table Colorful 2"/>
    <w:basedOn w:val="TableNormal"/>
    <w:rsid w:val="00CD7240"/>
    <w:rPr>
      <w:rFonts w:ascii="Arial" w:eastAsia="Batang" w:hAnsi="Arial"/>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xl66">
    <w:name w:val="xl66"/>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67">
    <w:name w:val="xl67"/>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pPr>
    <w:rPr>
      <w:rFonts w:ascii="Arial" w:eastAsia="Batang" w:hAnsi="Arial" w:cs="Arial"/>
      <w:color w:val="auto"/>
      <w:lang w:eastAsia="en-AU"/>
    </w:rPr>
  </w:style>
  <w:style w:type="paragraph" w:customStyle="1" w:styleId="xl68">
    <w:name w:val="xl68"/>
    <w:basedOn w:val="Normal"/>
    <w:rsid w:val="00CD72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both"/>
    </w:pPr>
    <w:rPr>
      <w:rFonts w:ascii="Arial" w:eastAsia="Batang" w:hAnsi="Arial" w:cs="Arial"/>
      <w:color w:val="auto"/>
      <w:lang w:eastAsia="en-AU"/>
    </w:rPr>
  </w:style>
  <w:style w:type="paragraph" w:customStyle="1" w:styleId="xl69">
    <w:name w:val="xl69"/>
    <w:basedOn w:val="Normal"/>
    <w:rsid w:val="00CD72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70">
    <w:name w:val="xl70"/>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71">
    <w:name w:val="xl71"/>
    <w:basedOn w:val="Normal"/>
    <w:rsid w:val="00CD7240"/>
    <w:pPr>
      <w:pBdr>
        <w:left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Batang" w:hAnsi="Arial" w:cs="Arial"/>
      <w:b/>
      <w:bCs/>
      <w:color w:val="000000"/>
      <w:lang w:eastAsia="en-AU"/>
    </w:rPr>
  </w:style>
  <w:style w:type="paragraph" w:customStyle="1" w:styleId="xl72">
    <w:name w:val="xl72"/>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bottom"/>
    </w:pPr>
    <w:rPr>
      <w:rFonts w:ascii="Arial" w:eastAsia="Batang" w:hAnsi="Arial" w:cs="Arial"/>
      <w:b/>
      <w:bCs/>
      <w:color w:val="auto"/>
      <w:lang w:eastAsia="en-AU"/>
    </w:rPr>
  </w:style>
  <w:style w:type="paragraph" w:customStyle="1" w:styleId="xl73">
    <w:name w:val="xl73"/>
    <w:basedOn w:val="Normal"/>
    <w:rsid w:val="00CD72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74">
    <w:name w:val="xl74"/>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bottom"/>
    </w:pPr>
    <w:rPr>
      <w:rFonts w:ascii="Arial" w:eastAsia="Batang" w:hAnsi="Arial" w:cs="Arial"/>
      <w:color w:val="auto"/>
      <w:lang w:eastAsia="en-AU"/>
    </w:rPr>
  </w:style>
  <w:style w:type="paragraph" w:customStyle="1" w:styleId="xl75">
    <w:name w:val="xl75"/>
    <w:basedOn w:val="Normal"/>
    <w:rsid w:val="00CD7240"/>
    <w:pPr>
      <w:pBdr>
        <w:top w:val="single" w:sz="4" w:space="0" w:color="auto"/>
        <w:left w:val="single" w:sz="4" w:space="0" w:color="auto"/>
        <w:right w:val="single" w:sz="4" w:space="0" w:color="auto"/>
      </w:pBdr>
      <w:spacing w:before="100" w:beforeAutospacing="1" w:after="100" w:afterAutospacing="1" w:line="240" w:lineRule="auto"/>
      <w:jc w:val="both"/>
      <w:textAlignment w:val="bottom"/>
    </w:pPr>
    <w:rPr>
      <w:rFonts w:ascii="Arial" w:eastAsia="Batang" w:hAnsi="Arial" w:cs="Arial"/>
      <w:color w:val="auto"/>
      <w:lang w:eastAsia="en-AU"/>
    </w:rPr>
  </w:style>
  <w:style w:type="paragraph" w:customStyle="1" w:styleId="xl76">
    <w:name w:val="xl76"/>
    <w:basedOn w:val="Normal"/>
    <w:rsid w:val="00CD724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77">
    <w:name w:val="xl77"/>
    <w:basedOn w:val="Normal"/>
    <w:rsid w:val="00CD7240"/>
    <w:pPr>
      <w:spacing w:before="100" w:beforeAutospacing="1" w:after="100" w:afterAutospacing="1" w:line="240" w:lineRule="auto"/>
      <w:jc w:val="both"/>
    </w:pPr>
    <w:rPr>
      <w:rFonts w:ascii="Arial" w:eastAsia="Batang" w:hAnsi="Arial" w:cs="Arial"/>
      <w:color w:val="auto"/>
      <w:lang w:eastAsia="en-AU"/>
    </w:rPr>
  </w:style>
  <w:style w:type="paragraph" w:customStyle="1" w:styleId="xl78">
    <w:name w:val="xl78"/>
    <w:basedOn w:val="Normal"/>
    <w:rsid w:val="00CD7240"/>
    <w:pPr>
      <w:pBdr>
        <w:left w:val="single" w:sz="4" w:space="0" w:color="auto"/>
        <w:right w:val="single" w:sz="8" w:space="0" w:color="auto"/>
      </w:pBdr>
      <w:shd w:val="clear" w:color="000000" w:fill="FFFFFF"/>
      <w:spacing w:before="100" w:beforeAutospacing="1" w:after="100" w:afterAutospacing="1" w:line="240" w:lineRule="auto"/>
      <w:jc w:val="both"/>
      <w:textAlignment w:val="center"/>
    </w:pPr>
    <w:rPr>
      <w:rFonts w:ascii="Arial" w:eastAsia="Batang" w:hAnsi="Arial" w:cs="Arial"/>
      <w:b/>
      <w:bCs/>
      <w:color w:val="000000"/>
      <w:lang w:eastAsia="en-AU"/>
    </w:rPr>
  </w:style>
  <w:style w:type="paragraph" w:customStyle="1" w:styleId="xl79">
    <w:name w:val="xl79"/>
    <w:basedOn w:val="Normal"/>
    <w:rsid w:val="00CD7240"/>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textAlignment w:val="bottom"/>
    </w:pPr>
    <w:rPr>
      <w:rFonts w:ascii="Arial" w:eastAsia="Batang" w:hAnsi="Arial" w:cs="Arial"/>
      <w:color w:val="auto"/>
      <w:lang w:eastAsia="en-AU"/>
    </w:rPr>
  </w:style>
  <w:style w:type="paragraph" w:customStyle="1" w:styleId="xl80">
    <w:name w:val="xl80"/>
    <w:basedOn w:val="Normal"/>
    <w:rsid w:val="00CD7240"/>
    <w:pPr>
      <w:pBdr>
        <w:top w:val="single" w:sz="4" w:space="0" w:color="auto"/>
        <w:left w:val="single" w:sz="4" w:space="0" w:color="auto"/>
        <w:right w:val="single" w:sz="8" w:space="0" w:color="auto"/>
      </w:pBdr>
      <w:spacing w:before="100" w:beforeAutospacing="1" w:after="100" w:afterAutospacing="1" w:line="240" w:lineRule="auto"/>
      <w:jc w:val="both"/>
      <w:textAlignment w:val="bottom"/>
    </w:pPr>
    <w:rPr>
      <w:rFonts w:ascii="Arial" w:eastAsia="Batang" w:hAnsi="Arial" w:cs="Arial"/>
      <w:color w:val="auto"/>
      <w:lang w:eastAsia="en-AU"/>
    </w:rPr>
  </w:style>
  <w:style w:type="paragraph" w:customStyle="1" w:styleId="xl81">
    <w:name w:val="xl81"/>
    <w:basedOn w:val="Normal"/>
    <w:rsid w:val="00CD7240"/>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82">
    <w:name w:val="xl82"/>
    <w:basedOn w:val="Normal"/>
    <w:rsid w:val="00CD724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both"/>
      <w:textAlignment w:val="bottom"/>
    </w:pPr>
    <w:rPr>
      <w:rFonts w:ascii="Arial" w:eastAsia="Batang" w:hAnsi="Arial" w:cs="Arial"/>
      <w:b/>
      <w:bCs/>
      <w:color w:val="auto"/>
      <w:lang w:eastAsia="en-AU"/>
    </w:rPr>
  </w:style>
  <w:style w:type="paragraph" w:customStyle="1" w:styleId="xl83">
    <w:name w:val="xl83"/>
    <w:basedOn w:val="Normal"/>
    <w:rsid w:val="00CD7240"/>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84">
    <w:name w:val="xl84"/>
    <w:basedOn w:val="Normal"/>
    <w:rsid w:val="00CD724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both"/>
      <w:textAlignment w:val="bottom"/>
    </w:pPr>
    <w:rPr>
      <w:rFonts w:ascii="Arial" w:eastAsia="Batang" w:hAnsi="Arial" w:cs="Arial"/>
      <w:b/>
      <w:bCs/>
      <w:color w:val="auto"/>
      <w:lang w:eastAsia="en-AU"/>
    </w:rPr>
  </w:style>
  <w:style w:type="paragraph" w:customStyle="1" w:styleId="xl85">
    <w:name w:val="xl85"/>
    <w:basedOn w:val="Normal"/>
    <w:rsid w:val="00CD7240"/>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86">
    <w:name w:val="xl86"/>
    <w:basedOn w:val="Normal"/>
    <w:rsid w:val="00CD7240"/>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87">
    <w:name w:val="xl87"/>
    <w:basedOn w:val="Normal"/>
    <w:rsid w:val="00CD7240"/>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88">
    <w:name w:val="xl88"/>
    <w:basedOn w:val="Normal"/>
    <w:rsid w:val="00CD7240"/>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89">
    <w:name w:val="xl89"/>
    <w:basedOn w:val="Normal"/>
    <w:rsid w:val="00CD7240"/>
    <w:pPr>
      <w:pBdr>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b/>
      <w:bCs/>
      <w:color w:val="000000"/>
      <w:lang w:eastAsia="en-AU"/>
    </w:rPr>
  </w:style>
  <w:style w:type="paragraph" w:customStyle="1" w:styleId="xl90">
    <w:name w:val="xl90"/>
    <w:basedOn w:val="Normal"/>
    <w:rsid w:val="00CD7240"/>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bottom"/>
    </w:pPr>
    <w:rPr>
      <w:rFonts w:ascii="Arial" w:eastAsia="Batang" w:hAnsi="Arial" w:cs="Arial"/>
      <w:color w:val="auto"/>
      <w:lang w:eastAsia="en-AU"/>
    </w:rPr>
  </w:style>
  <w:style w:type="paragraph" w:customStyle="1" w:styleId="xl91">
    <w:name w:val="xl91"/>
    <w:basedOn w:val="Normal"/>
    <w:rsid w:val="00CD7240"/>
    <w:pPr>
      <w:pBdr>
        <w:top w:val="single" w:sz="4" w:space="0" w:color="auto"/>
        <w:left w:val="single" w:sz="8" w:space="0" w:color="auto"/>
        <w:right w:val="single" w:sz="4" w:space="0" w:color="auto"/>
      </w:pBdr>
      <w:spacing w:before="100" w:beforeAutospacing="1" w:after="100" w:afterAutospacing="1" w:line="240" w:lineRule="auto"/>
      <w:jc w:val="center"/>
      <w:textAlignment w:val="bottom"/>
    </w:pPr>
    <w:rPr>
      <w:rFonts w:ascii="Arial" w:eastAsia="Batang" w:hAnsi="Arial" w:cs="Arial"/>
      <w:color w:val="auto"/>
      <w:lang w:eastAsia="en-AU"/>
    </w:rPr>
  </w:style>
  <w:style w:type="paragraph" w:customStyle="1" w:styleId="xl92">
    <w:name w:val="xl92"/>
    <w:basedOn w:val="Normal"/>
    <w:rsid w:val="00CD7240"/>
    <w:pPr>
      <w:spacing w:before="100" w:beforeAutospacing="1" w:after="100" w:afterAutospacing="1" w:line="240" w:lineRule="auto"/>
      <w:jc w:val="center"/>
    </w:pPr>
    <w:rPr>
      <w:rFonts w:ascii="Arial" w:eastAsia="Batang" w:hAnsi="Arial" w:cs="Arial"/>
      <w:color w:val="auto"/>
      <w:lang w:eastAsia="en-AU"/>
    </w:rPr>
  </w:style>
  <w:style w:type="paragraph" w:customStyle="1" w:styleId="xl93">
    <w:name w:val="xl93"/>
    <w:basedOn w:val="Normal"/>
    <w:rsid w:val="00CD7240"/>
    <w:pPr>
      <w:pBdr>
        <w:top w:val="single" w:sz="8" w:space="0" w:color="auto"/>
      </w:pBdr>
      <w:shd w:val="clear" w:color="000000" w:fill="538DD5"/>
      <w:spacing w:before="100" w:beforeAutospacing="1" w:after="100" w:afterAutospacing="1" w:line="240" w:lineRule="auto"/>
      <w:jc w:val="center"/>
      <w:textAlignment w:val="center"/>
    </w:pPr>
    <w:rPr>
      <w:rFonts w:ascii="Arial" w:eastAsia="Batang" w:hAnsi="Arial" w:cs="Arial"/>
      <w:b/>
      <w:bCs/>
      <w:color w:val="000000"/>
      <w:lang w:eastAsia="en-AU"/>
    </w:rPr>
  </w:style>
  <w:style w:type="paragraph" w:customStyle="1" w:styleId="xl94">
    <w:name w:val="xl94"/>
    <w:basedOn w:val="Normal"/>
    <w:rsid w:val="00CD7240"/>
    <w:pPr>
      <w:pBdr>
        <w:top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95">
    <w:name w:val="xl95"/>
    <w:basedOn w:val="Normal"/>
    <w:rsid w:val="00CD7240"/>
    <w:pPr>
      <w:pBdr>
        <w:bottom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96">
    <w:name w:val="xl96"/>
    <w:basedOn w:val="Normal"/>
    <w:rsid w:val="00CD7240"/>
    <w:pPr>
      <w:pBdr>
        <w:top w:val="single" w:sz="8" w:space="0" w:color="auto"/>
        <w:bottom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97">
    <w:name w:val="xl97"/>
    <w:basedOn w:val="Normal"/>
    <w:rsid w:val="00CD7240"/>
    <w:pP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98">
    <w:name w:val="xl98"/>
    <w:basedOn w:val="Normal"/>
    <w:rsid w:val="00CD7240"/>
    <w:pPr>
      <w:pBdr>
        <w:top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99">
    <w:name w:val="xl99"/>
    <w:basedOn w:val="Normal"/>
    <w:rsid w:val="00CD7240"/>
    <w:pPr>
      <w:pBdr>
        <w:bottom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00">
    <w:name w:val="xl100"/>
    <w:basedOn w:val="Normal"/>
    <w:rsid w:val="00CD7240"/>
    <w:pPr>
      <w:pBdr>
        <w:top w:val="single" w:sz="8" w:space="0" w:color="auto"/>
        <w:bottom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01">
    <w:name w:val="xl101"/>
    <w:basedOn w:val="Normal"/>
    <w:rsid w:val="00CD7240"/>
    <w:pPr>
      <w:pBdr>
        <w:top w:val="single" w:sz="8" w:space="0" w:color="auto"/>
        <w:bottom w:val="single" w:sz="8" w:space="0" w:color="auto"/>
      </w:pBdr>
      <w:spacing w:before="100" w:beforeAutospacing="1" w:after="100" w:afterAutospacing="1" w:line="240" w:lineRule="auto"/>
      <w:jc w:val="center"/>
      <w:textAlignment w:val="bottom"/>
    </w:pPr>
    <w:rPr>
      <w:rFonts w:ascii="Arial" w:eastAsia="Batang" w:hAnsi="Arial" w:cs="Arial"/>
      <w:b/>
      <w:bCs/>
      <w:color w:val="auto"/>
      <w:lang w:eastAsia="en-AU"/>
    </w:rPr>
  </w:style>
  <w:style w:type="paragraph" w:customStyle="1" w:styleId="xl102">
    <w:name w:val="xl102"/>
    <w:basedOn w:val="Normal"/>
    <w:rsid w:val="00CD7240"/>
    <w:pPr>
      <w:pBdr>
        <w:top w:val="single" w:sz="8"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b/>
      <w:bCs/>
      <w:color w:val="000000"/>
      <w:lang w:eastAsia="en-AU"/>
    </w:rPr>
  </w:style>
  <w:style w:type="paragraph" w:customStyle="1" w:styleId="xl103">
    <w:name w:val="xl103"/>
    <w:basedOn w:val="Normal"/>
    <w:rsid w:val="00CD7240"/>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Batang" w:hAnsi="Arial" w:cs="Arial"/>
      <w:b/>
      <w:bCs/>
      <w:color w:val="000000"/>
      <w:lang w:eastAsia="en-AU"/>
    </w:rPr>
  </w:style>
  <w:style w:type="paragraph" w:customStyle="1" w:styleId="xl104">
    <w:name w:val="xl104"/>
    <w:basedOn w:val="Normal"/>
    <w:rsid w:val="00CD7240"/>
    <w:pPr>
      <w:pBdr>
        <w:top w:val="single" w:sz="8"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both"/>
      <w:textAlignment w:val="center"/>
    </w:pPr>
    <w:rPr>
      <w:rFonts w:ascii="Arial" w:eastAsia="Batang" w:hAnsi="Arial" w:cs="Arial"/>
      <w:b/>
      <w:bCs/>
      <w:color w:val="000000"/>
      <w:lang w:eastAsia="en-AU"/>
    </w:rPr>
  </w:style>
  <w:style w:type="paragraph" w:customStyle="1" w:styleId="xl105">
    <w:name w:val="xl105"/>
    <w:basedOn w:val="Normal"/>
    <w:rsid w:val="00CD7240"/>
    <w:pPr>
      <w:spacing w:before="100" w:beforeAutospacing="1" w:after="100" w:afterAutospacing="1" w:line="240" w:lineRule="auto"/>
      <w:jc w:val="both"/>
      <w:textAlignment w:val="center"/>
    </w:pPr>
    <w:rPr>
      <w:rFonts w:ascii="Arial" w:eastAsia="Batang" w:hAnsi="Arial" w:cs="Arial"/>
      <w:color w:val="auto"/>
      <w:lang w:eastAsia="en-AU"/>
    </w:rPr>
  </w:style>
  <w:style w:type="paragraph" w:customStyle="1" w:styleId="xl106">
    <w:name w:val="xl106"/>
    <w:basedOn w:val="Normal"/>
    <w:rsid w:val="00CD7240"/>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07">
    <w:name w:val="xl107"/>
    <w:basedOn w:val="Normal"/>
    <w:rsid w:val="00CD7240"/>
    <w:pPr>
      <w:pBdr>
        <w:top w:val="single" w:sz="4" w:space="0" w:color="auto"/>
        <w:left w:val="single" w:sz="4" w:space="0" w:color="auto"/>
        <w:right w:val="single" w:sz="4" w:space="0" w:color="auto"/>
      </w:pBdr>
      <w:spacing w:before="100" w:beforeAutospacing="1" w:after="100" w:afterAutospacing="1" w:line="240" w:lineRule="auto"/>
      <w:jc w:val="both"/>
    </w:pPr>
    <w:rPr>
      <w:rFonts w:ascii="Arial" w:eastAsia="Batang" w:hAnsi="Arial" w:cs="Arial"/>
      <w:color w:val="auto"/>
      <w:lang w:eastAsia="en-AU"/>
    </w:rPr>
  </w:style>
  <w:style w:type="paragraph" w:customStyle="1" w:styleId="xl108">
    <w:name w:val="xl108"/>
    <w:basedOn w:val="Normal"/>
    <w:rsid w:val="00CD7240"/>
    <w:pPr>
      <w:pBdr>
        <w:top w:val="single" w:sz="8"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09">
    <w:name w:val="xl109"/>
    <w:basedOn w:val="Normal"/>
    <w:rsid w:val="00CD7240"/>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0">
    <w:name w:val="xl110"/>
    <w:basedOn w:val="Normal"/>
    <w:rsid w:val="00CD7240"/>
    <w:pPr>
      <w:pBdr>
        <w:top w:val="single" w:sz="8"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1">
    <w:name w:val="xl111"/>
    <w:basedOn w:val="Normal"/>
    <w:rsid w:val="00CD7240"/>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2">
    <w:name w:val="xl112"/>
    <w:basedOn w:val="Normal"/>
    <w:rsid w:val="00CD724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3">
    <w:name w:val="xl113"/>
    <w:basedOn w:val="Normal"/>
    <w:rsid w:val="00CD7240"/>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4">
    <w:name w:val="xl114"/>
    <w:basedOn w:val="Normal"/>
    <w:rsid w:val="00CD7240"/>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5">
    <w:name w:val="xl115"/>
    <w:basedOn w:val="Normal"/>
    <w:rsid w:val="00CD7240"/>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pPr>
    <w:rPr>
      <w:rFonts w:ascii="Arial" w:eastAsia="Batang" w:hAnsi="Arial" w:cs="Arial"/>
      <w:color w:val="auto"/>
      <w:lang w:eastAsia="en-AU"/>
    </w:rPr>
  </w:style>
  <w:style w:type="paragraph" w:customStyle="1" w:styleId="xl116">
    <w:name w:val="xl116"/>
    <w:basedOn w:val="Normal"/>
    <w:rsid w:val="00CD7240"/>
    <w:pPr>
      <w:pBdr>
        <w:top w:val="single" w:sz="8" w:space="0" w:color="auto"/>
        <w:bottom w:val="single" w:sz="4" w:space="0" w:color="auto"/>
      </w:pBdr>
      <w:shd w:val="clear" w:color="000000" w:fill="FFFFFF"/>
      <w:spacing w:before="100" w:beforeAutospacing="1" w:after="100" w:afterAutospacing="1" w:line="240" w:lineRule="auto"/>
      <w:jc w:val="both"/>
      <w:textAlignment w:val="center"/>
    </w:pPr>
    <w:rPr>
      <w:rFonts w:ascii="Arial" w:eastAsia="Batang" w:hAnsi="Arial" w:cs="Arial"/>
      <w:b/>
      <w:bCs/>
      <w:color w:val="000000"/>
      <w:lang w:eastAsia="en-AU"/>
    </w:rPr>
  </w:style>
  <w:style w:type="paragraph" w:customStyle="1" w:styleId="xl117">
    <w:name w:val="xl117"/>
    <w:basedOn w:val="Normal"/>
    <w:rsid w:val="00CD724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18">
    <w:name w:val="xl118"/>
    <w:basedOn w:val="Normal"/>
    <w:rsid w:val="00CD7240"/>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119">
    <w:name w:val="xl119"/>
    <w:basedOn w:val="Normal"/>
    <w:rsid w:val="00CD724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Batang" w:hAnsi="Arial" w:cs="Arial"/>
      <w:color w:val="auto"/>
      <w:lang w:eastAsia="en-AU"/>
    </w:rPr>
  </w:style>
  <w:style w:type="paragraph" w:customStyle="1" w:styleId="xl120">
    <w:name w:val="xl120"/>
    <w:basedOn w:val="Normal"/>
    <w:rsid w:val="00CD724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121">
    <w:name w:val="xl121"/>
    <w:basedOn w:val="Normal"/>
    <w:rsid w:val="00CD7240"/>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Batang" w:hAnsi="Arial" w:cs="Arial"/>
      <w:b/>
      <w:bCs/>
      <w:color w:val="000000"/>
      <w:lang w:eastAsia="en-AU"/>
    </w:rPr>
  </w:style>
  <w:style w:type="paragraph" w:customStyle="1" w:styleId="xl122">
    <w:name w:val="xl122"/>
    <w:basedOn w:val="Normal"/>
    <w:rsid w:val="00CD7240"/>
    <w:pPr>
      <w:pBdr>
        <w:top w:val="single" w:sz="8"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Batang" w:hAnsi="Arial" w:cs="Arial"/>
      <w:b/>
      <w:bCs/>
      <w:color w:val="000000"/>
      <w:lang w:eastAsia="en-AU"/>
    </w:rPr>
  </w:style>
  <w:style w:type="paragraph" w:customStyle="1" w:styleId="xl123">
    <w:name w:val="xl123"/>
    <w:basedOn w:val="Normal"/>
    <w:rsid w:val="00CD724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Batang" w:hAnsi="Arial" w:cs="Arial"/>
      <w:color w:val="000000"/>
      <w:lang w:eastAsia="en-AU"/>
    </w:rPr>
  </w:style>
  <w:style w:type="paragraph" w:customStyle="1" w:styleId="xl124">
    <w:name w:val="xl124"/>
    <w:basedOn w:val="Normal"/>
    <w:rsid w:val="00CD724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both"/>
    </w:pPr>
    <w:rPr>
      <w:rFonts w:ascii="Arial" w:eastAsia="Batang" w:hAnsi="Arial" w:cs="Arial"/>
      <w:color w:val="auto"/>
      <w:lang w:eastAsia="en-AU"/>
    </w:rPr>
  </w:style>
  <w:style w:type="paragraph" w:customStyle="1" w:styleId="xl125">
    <w:name w:val="xl125"/>
    <w:basedOn w:val="Normal"/>
    <w:rsid w:val="00CD7240"/>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pPr>
    <w:rPr>
      <w:rFonts w:ascii="Arial" w:eastAsia="Batang" w:hAnsi="Arial" w:cs="Arial"/>
      <w:color w:val="auto"/>
      <w:lang w:eastAsia="en-AU"/>
    </w:rPr>
  </w:style>
  <w:style w:type="paragraph" w:customStyle="1" w:styleId="xl126">
    <w:name w:val="xl126"/>
    <w:basedOn w:val="Normal"/>
    <w:rsid w:val="00CD7240"/>
    <w:pPr>
      <w:pBdr>
        <w:top w:val="single" w:sz="4" w:space="0" w:color="auto"/>
        <w:left w:val="single" w:sz="4" w:space="0" w:color="auto"/>
        <w:right w:val="single" w:sz="8" w:space="0" w:color="auto"/>
      </w:pBdr>
      <w:spacing w:before="100" w:beforeAutospacing="1" w:after="100" w:afterAutospacing="1" w:line="240" w:lineRule="auto"/>
      <w:jc w:val="both"/>
    </w:pPr>
    <w:rPr>
      <w:rFonts w:ascii="Arial" w:eastAsia="Batang" w:hAnsi="Arial" w:cs="Arial"/>
      <w:color w:val="auto"/>
      <w:lang w:eastAsia="en-AU"/>
    </w:rPr>
  </w:style>
  <w:style w:type="paragraph" w:customStyle="1" w:styleId="prodtitle">
    <w:name w:val="prodtitle"/>
    <w:basedOn w:val="Normal"/>
    <w:rsid w:val="00CD7240"/>
    <w:pPr>
      <w:spacing w:after="0" w:line="240" w:lineRule="auto"/>
      <w:jc w:val="both"/>
    </w:pPr>
    <w:rPr>
      <w:rFonts w:eastAsia="Batang"/>
      <w:b/>
      <w:bCs/>
      <w:color w:val="005E8E"/>
      <w:sz w:val="24"/>
      <w:szCs w:val="24"/>
      <w:lang w:eastAsia="en-AU"/>
    </w:rPr>
  </w:style>
  <w:style w:type="paragraph" w:customStyle="1" w:styleId="font5">
    <w:name w:val="font5"/>
    <w:basedOn w:val="Normal"/>
    <w:rsid w:val="00CD7240"/>
    <w:pPr>
      <w:spacing w:before="100" w:beforeAutospacing="1" w:after="100" w:afterAutospacing="1" w:line="240" w:lineRule="auto"/>
      <w:jc w:val="both"/>
    </w:pPr>
    <w:rPr>
      <w:rFonts w:ascii="Arial" w:eastAsia="Batang" w:hAnsi="Arial" w:cs="Arial"/>
      <w:b/>
      <w:bCs/>
      <w:color w:val="auto"/>
      <w:lang w:eastAsia="en-AU"/>
    </w:rPr>
  </w:style>
  <w:style w:type="paragraph" w:customStyle="1" w:styleId="font6">
    <w:name w:val="font6"/>
    <w:basedOn w:val="Normal"/>
    <w:rsid w:val="00CD7240"/>
    <w:pPr>
      <w:spacing w:before="100" w:beforeAutospacing="1" w:after="100" w:afterAutospacing="1" w:line="240" w:lineRule="auto"/>
      <w:jc w:val="both"/>
    </w:pPr>
    <w:rPr>
      <w:rFonts w:ascii="Arial" w:eastAsia="Batang" w:hAnsi="Arial" w:cs="Arial"/>
      <w:b/>
      <w:bCs/>
      <w:color w:val="auto"/>
      <w:lang w:eastAsia="en-AU"/>
    </w:rPr>
  </w:style>
  <w:style w:type="paragraph" w:customStyle="1" w:styleId="xl64">
    <w:name w:val="xl64"/>
    <w:basedOn w:val="Normal"/>
    <w:rsid w:val="00CD7240"/>
    <w:pPr>
      <w:spacing w:before="100" w:beforeAutospacing="1" w:after="100" w:afterAutospacing="1" w:line="240" w:lineRule="auto"/>
      <w:jc w:val="both"/>
      <w:textAlignment w:val="center"/>
    </w:pPr>
    <w:rPr>
      <w:rFonts w:ascii="Arial" w:eastAsia="Batang" w:hAnsi="Arial" w:cs="Arial"/>
      <w:color w:val="auto"/>
      <w:sz w:val="24"/>
      <w:szCs w:val="24"/>
      <w:lang w:eastAsia="en-AU"/>
    </w:rPr>
  </w:style>
  <w:style w:type="paragraph" w:customStyle="1" w:styleId="xl65">
    <w:name w:val="xl65"/>
    <w:basedOn w:val="Normal"/>
    <w:rsid w:val="00CD7240"/>
    <w:pPr>
      <w:spacing w:before="100" w:beforeAutospacing="1" w:after="100" w:afterAutospacing="1" w:line="240" w:lineRule="auto"/>
      <w:jc w:val="both"/>
      <w:textAlignment w:val="center"/>
    </w:pPr>
    <w:rPr>
      <w:rFonts w:ascii="Arial" w:eastAsia="Batang" w:hAnsi="Arial" w:cs="Arial"/>
      <w:b/>
      <w:bCs/>
      <w:color w:val="auto"/>
      <w:sz w:val="24"/>
      <w:szCs w:val="24"/>
      <w:lang w:eastAsia="en-AU"/>
    </w:rPr>
  </w:style>
  <w:style w:type="paragraph" w:customStyle="1" w:styleId="xl127">
    <w:name w:val="xl127"/>
    <w:basedOn w:val="Normal"/>
    <w:rsid w:val="00CD7240"/>
    <w:pPr>
      <w:pBdr>
        <w:left w:val="single" w:sz="4" w:space="0" w:color="auto"/>
        <w:right w:val="single" w:sz="4" w:space="0" w:color="auto"/>
      </w:pBdr>
      <w:spacing w:before="100" w:beforeAutospacing="1" w:after="100" w:afterAutospacing="1" w:line="240" w:lineRule="auto"/>
      <w:jc w:val="right"/>
      <w:textAlignment w:val="center"/>
    </w:pPr>
    <w:rPr>
      <w:rFonts w:ascii="Arial" w:eastAsia="Batang" w:hAnsi="Arial" w:cs="Arial"/>
      <w:color w:val="auto"/>
      <w:lang w:eastAsia="en-AU"/>
    </w:rPr>
  </w:style>
  <w:style w:type="paragraph" w:customStyle="1" w:styleId="xl128">
    <w:name w:val="xl128"/>
    <w:basedOn w:val="Normal"/>
    <w:rsid w:val="00CD724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textAlignment w:val="center"/>
    </w:pPr>
    <w:rPr>
      <w:rFonts w:ascii="Arial" w:eastAsia="Batang" w:hAnsi="Arial" w:cs="Arial"/>
      <w:color w:val="FF0000"/>
      <w:lang w:eastAsia="en-AU"/>
    </w:rPr>
  </w:style>
  <w:style w:type="paragraph" w:customStyle="1" w:styleId="xl129">
    <w:name w:val="xl129"/>
    <w:basedOn w:val="Normal"/>
    <w:rsid w:val="00CD7240"/>
    <w:pPr>
      <w:pBdr>
        <w:top w:val="single" w:sz="4" w:space="0" w:color="auto"/>
        <w:left w:val="single" w:sz="4" w:space="0" w:color="auto"/>
        <w:bottom w:val="single" w:sz="8" w:space="0" w:color="auto"/>
      </w:pBdr>
      <w:shd w:val="clear" w:color="000000" w:fill="FFFF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30">
    <w:name w:val="xl130"/>
    <w:basedOn w:val="Normal"/>
    <w:rsid w:val="00CD7240"/>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31">
    <w:name w:val="xl131"/>
    <w:basedOn w:val="Normal"/>
    <w:rsid w:val="00CD7240"/>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32">
    <w:name w:val="xl132"/>
    <w:basedOn w:val="Normal"/>
    <w:rsid w:val="00CD7240"/>
    <w:pPr>
      <w:pBdr>
        <w:top w:val="single" w:sz="8"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33">
    <w:name w:val="xl133"/>
    <w:basedOn w:val="Normal"/>
    <w:rsid w:val="00CD7240"/>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34">
    <w:name w:val="xl134"/>
    <w:basedOn w:val="Normal"/>
    <w:rsid w:val="00CD7240"/>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35">
    <w:name w:val="xl135"/>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36">
    <w:name w:val="xl136"/>
    <w:basedOn w:val="Normal"/>
    <w:rsid w:val="00CD7240"/>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37">
    <w:name w:val="xl137"/>
    <w:basedOn w:val="Normal"/>
    <w:rsid w:val="00CD7240"/>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38">
    <w:name w:val="xl138"/>
    <w:basedOn w:val="Normal"/>
    <w:rsid w:val="00CD7240"/>
    <w:pPr>
      <w:pBdr>
        <w:top w:val="single" w:sz="4" w:space="0" w:color="auto"/>
        <w:left w:val="single" w:sz="4" w:space="0" w:color="auto"/>
        <w:bottom w:val="single" w:sz="8"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39">
    <w:name w:val="xl139"/>
    <w:basedOn w:val="Normal"/>
    <w:rsid w:val="00CD7240"/>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40">
    <w:name w:val="xl140"/>
    <w:basedOn w:val="Normal"/>
    <w:rsid w:val="00CD7240"/>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1">
    <w:name w:val="xl141"/>
    <w:basedOn w:val="Normal"/>
    <w:rsid w:val="00CD7240"/>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2">
    <w:name w:val="xl142"/>
    <w:basedOn w:val="Normal"/>
    <w:rsid w:val="00CD724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3">
    <w:name w:val="xl143"/>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4">
    <w:name w:val="xl144"/>
    <w:basedOn w:val="Normal"/>
    <w:rsid w:val="00CD724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5">
    <w:name w:val="xl145"/>
    <w:basedOn w:val="Normal"/>
    <w:rsid w:val="00CD7240"/>
    <w:pPr>
      <w:pBdr>
        <w:left w:val="single" w:sz="8"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Batang" w:hAnsi="Arial" w:cs="Arial"/>
      <w:color w:val="auto"/>
      <w:lang w:eastAsia="en-AU"/>
    </w:rPr>
  </w:style>
  <w:style w:type="paragraph" w:customStyle="1" w:styleId="xl146">
    <w:name w:val="xl146"/>
    <w:basedOn w:val="Normal"/>
    <w:rsid w:val="00CD7240"/>
    <w:pPr>
      <w:pBdr>
        <w:left w:val="single" w:sz="4" w:space="0" w:color="auto"/>
        <w:bottom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47">
    <w:name w:val="xl147"/>
    <w:basedOn w:val="Normal"/>
    <w:rsid w:val="00CD7240"/>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48">
    <w:name w:val="xl148"/>
    <w:basedOn w:val="Normal"/>
    <w:rsid w:val="00CD7240"/>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b/>
      <w:bCs/>
      <w:color w:val="auto"/>
      <w:lang w:eastAsia="en-AU"/>
    </w:rPr>
  </w:style>
  <w:style w:type="paragraph" w:customStyle="1" w:styleId="xl149">
    <w:name w:val="xl149"/>
    <w:basedOn w:val="Normal"/>
    <w:rsid w:val="00CD7240"/>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Batang" w:hAnsi="Arial" w:cs="Arial"/>
      <w:color w:val="auto"/>
      <w:lang w:eastAsia="en-AU"/>
    </w:rPr>
  </w:style>
  <w:style w:type="paragraph" w:customStyle="1" w:styleId="xl150">
    <w:name w:val="xl150"/>
    <w:basedOn w:val="Normal"/>
    <w:rsid w:val="00CD7240"/>
    <w:pPr>
      <w:pBdr>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Batang" w:hAnsi="Arial" w:cs="Arial"/>
      <w:color w:val="auto"/>
      <w:lang w:eastAsia="en-AU"/>
    </w:rPr>
  </w:style>
  <w:style w:type="paragraph" w:customStyle="1" w:styleId="xl151">
    <w:name w:val="xl151"/>
    <w:basedOn w:val="Normal"/>
    <w:rsid w:val="00CD7240"/>
    <w:pPr>
      <w:pBdr>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Batang" w:hAnsi="Arial" w:cs="Arial"/>
      <w:b/>
      <w:bCs/>
      <w:color w:val="auto"/>
      <w:lang w:eastAsia="en-AU"/>
    </w:rPr>
  </w:style>
  <w:style w:type="character" w:customStyle="1" w:styleId="TableHeadingChar">
    <w:name w:val="Table Heading Char"/>
    <w:basedOn w:val="DefaultParagraphFont"/>
    <w:link w:val="TableHeading"/>
    <w:rsid w:val="00CD7240"/>
    <w:rPr>
      <w:rFonts w:asciiTheme="majorHAnsi" w:hAnsiTheme="majorHAnsi"/>
      <w:b/>
      <w:color w:val="000000" w:themeColor="text1"/>
      <w:spacing w:val="-3"/>
      <w:szCs w:val="19"/>
      <w:lang w:val="en-GB"/>
    </w:rPr>
  </w:style>
  <w:style w:type="paragraph" w:customStyle="1" w:styleId="TableTextCentre">
    <w:name w:val="Table Text Centre"/>
    <w:rsid w:val="00CD7240"/>
    <w:pPr>
      <w:spacing w:before="40" w:after="40"/>
      <w:jc w:val="center"/>
    </w:pPr>
    <w:rPr>
      <w:rFonts w:ascii="Arial" w:eastAsia="Batang" w:hAnsi="Arial" w:cs="Arial"/>
      <w:color w:val="000000"/>
      <w:sz w:val="18"/>
      <w:lang w:eastAsia="en-US"/>
    </w:rPr>
  </w:style>
  <w:style w:type="paragraph" w:customStyle="1" w:styleId="CaptionSource">
    <w:name w:val="Caption Source"/>
    <w:basedOn w:val="Normal"/>
    <w:link w:val="CaptionSourceChar"/>
    <w:rsid w:val="00CD7240"/>
    <w:pPr>
      <w:spacing w:before="60" w:after="60" w:line="300" w:lineRule="auto"/>
      <w:ind w:left="720"/>
      <w:jc w:val="both"/>
    </w:pPr>
    <w:rPr>
      <w:rFonts w:ascii="Arial" w:eastAsia="Batang" w:hAnsi="Arial"/>
      <w:color w:val="auto"/>
      <w:sz w:val="16"/>
      <w:szCs w:val="16"/>
      <w:lang w:eastAsia="en-AU"/>
    </w:rPr>
  </w:style>
  <w:style w:type="character" w:customStyle="1" w:styleId="CaptionSourceChar">
    <w:name w:val="Caption Source Char"/>
    <w:basedOn w:val="DefaultParagraphFont"/>
    <w:link w:val="CaptionSource"/>
    <w:rsid w:val="00CD7240"/>
    <w:rPr>
      <w:rFonts w:ascii="Arial" w:eastAsia="Batang" w:hAnsi="Arial"/>
      <w:sz w:val="16"/>
      <w:szCs w:val="16"/>
    </w:rPr>
  </w:style>
  <w:style w:type="paragraph" w:customStyle="1" w:styleId="center">
    <w:name w:val="center"/>
    <w:basedOn w:val="Normal"/>
    <w:rsid w:val="00CD7240"/>
    <w:pPr>
      <w:spacing w:before="100" w:beforeAutospacing="1" w:after="100" w:afterAutospacing="1" w:line="240" w:lineRule="auto"/>
      <w:jc w:val="center"/>
    </w:pPr>
    <w:rPr>
      <w:rFonts w:ascii="Arial" w:eastAsia="Batang" w:hAnsi="Arial" w:cs="Arial"/>
      <w:color w:val="333333"/>
      <w:sz w:val="19"/>
      <w:szCs w:val="19"/>
      <w:lang w:eastAsia="en-AU"/>
    </w:rPr>
  </w:style>
  <w:style w:type="character" w:customStyle="1" w:styleId="tgc">
    <w:name w:val="_tgc"/>
    <w:basedOn w:val="DefaultParagraphFont"/>
    <w:rsid w:val="00CD7240"/>
  </w:style>
  <w:style w:type="paragraph" w:customStyle="1" w:styleId="AppendixPage">
    <w:name w:val="Appendix Page"/>
    <w:basedOn w:val="Normal"/>
    <w:next w:val="BodyText"/>
    <w:rsid w:val="00CD7240"/>
    <w:pPr>
      <w:numPr>
        <w:numId w:val="164"/>
      </w:numPr>
      <w:spacing w:after="0" w:line="240" w:lineRule="auto"/>
      <w:jc w:val="both"/>
      <w:outlineLvl w:val="0"/>
    </w:pPr>
    <w:rPr>
      <w:rFonts w:ascii="Arial" w:eastAsia="Batang" w:hAnsi="Arial" w:cs="Arial"/>
      <w:color w:val="FFFFFF"/>
      <w:sz w:val="2"/>
      <w:szCs w:val="20"/>
      <w:lang w:eastAsia="en-AU"/>
    </w:rPr>
  </w:style>
  <w:style w:type="paragraph" w:customStyle="1" w:styleId="Appendix1">
    <w:name w:val="Appendix 1"/>
    <w:basedOn w:val="AppendixPage"/>
    <w:next w:val="BodyText"/>
    <w:rsid w:val="00CD7240"/>
    <w:pPr>
      <w:numPr>
        <w:ilvl w:val="1"/>
      </w:numPr>
      <w:spacing w:before="240" w:after="160"/>
      <w:outlineLvl w:val="1"/>
    </w:pPr>
    <w:rPr>
      <w:b/>
      <w:color w:val="0C479D"/>
      <w:kern w:val="28"/>
      <w:sz w:val="28"/>
    </w:rPr>
  </w:style>
  <w:style w:type="paragraph" w:customStyle="1" w:styleId="Appendix2">
    <w:name w:val="Appendix 2"/>
    <w:basedOn w:val="Appendix1"/>
    <w:next w:val="BodyText"/>
    <w:rsid w:val="00CD7240"/>
    <w:pPr>
      <w:numPr>
        <w:ilvl w:val="2"/>
      </w:numPr>
      <w:outlineLvl w:val="2"/>
    </w:pPr>
    <w:rPr>
      <w:sz w:val="26"/>
    </w:rPr>
  </w:style>
  <w:style w:type="paragraph" w:customStyle="1" w:styleId="Appendix3">
    <w:name w:val="Appendix 3"/>
    <w:basedOn w:val="Appendix1"/>
    <w:next w:val="BodyText"/>
    <w:rsid w:val="00CD7240"/>
    <w:pPr>
      <w:numPr>
        <w:ilvl w:val="3"/>
      </w:numPr>
      <w:outlineLvl w:val="3"/>
    </w:pPr>
    <w:rPr>
      <w:sz w:val="24"/>
    </w:rPr>
  </w:style>
  <w:style w:type="paragraph" w:customStyle="1" w:styleId="font0">
    <w:name w:val="font0"/>
    <w:basedOn w:val="Normal"/>
    <w:rsid w:val="00CD7240"/>
    <w:pPr>
      <w:spacing w:before="100" w:beforeAutospacing="1" w:after="100" w:afterAutospacing="1" w:line="240" w:lineRule="auto"/>
      <w:jc w:val="both"/>
    </w:pPr>
    <w:rPr>
      <w:rFonts w:ascii="Calibri" w:eastAsia="Batang" w:hAnsi="Calibri"/>
      <w:color w:val="000000"/>
      <w:sz w:val="20"/>
      <w:szCs w:val="20"/>
      <w:lang w:eastAsia="en-AU"/>
    </w:rPr>
  </w:style>
  <w:style w:type="paragraph" w:customStyle="1" w:styleId="font7">
    <w:name w:val="font7"/>
    <w:basedOn w:val="Normal"/>
    <w:rsid w:val="00CD7240"/>
    <w:pPr>
      <w:spacing w:before="100" w:beforeAutospacing="1" w:after="100" w:afterAutospacing="1" w:line="240" w:lineRule="auto"/>
      <w:jc w:val="both"/>
    </w:pPr>
    <w:rPr>
      <w:rFonts w:ascii="Tahoma" w:eastAsia="Batang" w:hAnsi="Tahoma" w:cs="Tahoma"/>
      <w:b/>
      <w:bCs/>
      <w:color w:val="000000"/>
      <w:sz w:val="16"/>
      <w:szCs w:val="16"/>
      <w:lang w:eastAsia="en-AU"/>
    </w:rPr>
  </w:style>
  <w:style w:type="paragraph" w:customStyle="1" w:styleId="font8">
    <w:name w:val="font8"/>
    <w:basedOn w:val="Normal"/>
    <w:rsid w:val="00CD7240"/>
    <w:pPr>
      <w:spacing w:before="100" w:beforeAutospacing="1" w:after="100" w:afterAutospacing="1" w:line="240" w:lineRule="auto"/>
      <w:jc w:val="both"/>
    </w:pPr>
    <w:rPr>
      <w:rFonts w:ascii="Tahoma" w:eastAsia="Batang" w:hAnsi="Tahoma" w:cs="Tahoma"/>
      <w:color w:val="000000"/>
      <w:sz w:val="16"/>
      <w:szCs w:val="16"/>
      <w:lang w:eastAsia="en-AU"/>
    </w:rPr>
  </w:style>
  <w:style w:type="paragraph" w:customStyle="1" w:styleId="xl152">
    <w:name w:val="xl152"/>
    <w:basedOn w:val="Normal"/>
    <w:rsid w:val="00CD7240"/>
    <w:pPr>
      <w:pBdr>
        <w:top w:val="single" w:sz="4" w:space="0" w:color="auto"/>
        <w:bottom w:val="single" w:sz="4" w:space="0" w:color="auto"/>
        <w:righ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53">
    <w:name w:val="xl153"/>
    <w:basedOn w:val="Normal"/>
    <w:rsid w:val="00CD7240"/>
    <w:pPr>
      <w:shd w:val="clear" w:color="000000" w:fill="333333"/>
      <w:spacing w:before="100" w:beforeAutospacing="1" w:after="100" w:afterAutospacing="1" w:line="240" w:lineRule="auto"/>
      <w:jc w:val="center"/>
      <w:textAlignment w:val="center"/>
    </w:pPr>
    <w:rPr>
      <w:rFonts w:ascii="Arial" w:eastAsia="Batang" w:hAnsi="Arial" w:cs="Arial"/>
      <w:b/>
      <w:bCs/>
      <w:color w:val="FFFFFF"/>
      <w:sz w:val="20"/>
      <w:szCs w:val="20"/>
      <w:lang w:eastAsia="en-AU"/>
    </w:rPr>
  </w:style>
  <w:style w:type="paragraph" w:customStyle="1" w:styleId="xl154">
    <w:name w:val="xl154"/>
    <w:basedOn w:val="Normal"/>
    <w:rsid w:val="00CD7240"/>
    <w:pPr>
      <w:shd w:val="clear" w:color="000000" w:fill="FFC000"/>
      <w:spacing w:before="100" w:beforeAutospacing="1" w:after="100" w:afterAutospacing="1" w:line="240" w:lineRule="auto"/>
      <w:jc w:val="center"/>
      <w:textAlignment w:val="center"/>
    </w:pPr>
    <w:rPr>
      <w:rFonts w:ascii="Arial" w:eastAsia="Batang" w:hAnsi="Arial" w:cs="Arial"/>
      <w:b/>
      <w:bCs/>
      <w:color w:val="000000"/>
      <w:sz w:val="20"/>
      <w:szCs w:val="20"/>
      <w:lang w:eastAsia="en-AU"/>
    </w:rPr>
  </w:style>
  <w:style w:type="paragraph" w:customStyle="1" w:styleId="xl155">
    <w:name w:val="xl155"/>
    <w:basedOn w:val="Normal"/>
    <w:rsid w:val="00CD7240"/>
    <w:pPr>
      <w:pBdr>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56">
    <w:name w:val="xl156"/>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57">
    <w:name w:val="xl157"/>
    <w:basedOn w:val="Normal"/>
    <w:rsid w:val="00CD7240"/>
    <w:pPr>
      <w:pBdr>
        <w:left w:val="single" w:sz="4" w:space="0" w:color="auto"/>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58">
    <w:name w:val="xl158"/>
    <w:basedOn w:val="Normal"/>
    <w:rsid w:val="00CD7240"/>
    <w:pPr>
      <w:pBdr>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59">
    <w:name w:val="xl159"/>
    <w:basedOn w:val="Normal"/>
    <w:rsid w:val="00CD7240"/>
    <w:pPr>
      <w:pBdr>
        <w:bottom w:val="single" w:sz="4" w:space="0" w:color="auto"/>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0">
    <w:name w:val="xl160"/>
    <w:basedOn w:val="Normal"/>
    <w:rsid w:val="00CD7240"/>
    <w:pPr>
      <w:pBdr>
        <w:top w:val="single" w:sz="4" w:space="0" w:color="auto"/>
        <w:bottom w:val="single" w:sz="4" w:space="0" w:color="auto"/>
        <w:righ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61">
    <w:name w:val="xl161"/>
    <w:basedOn w:val="Normal"/>
    <w:rsid w:val="00CD7240"/>
    <w:pPr>
      <w:pBdr>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2">
    <w:name w:val="xl162"/>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3">
    <w:name w:val="xl163"/>
    <w:basedOn w:val="Normal"/>
    <w:rsid w:val="00CD7240"/>
    <w:pPr>
      <w:pBdr>
        <w:left w:val="single" w:sz="4" w:space="0" w:color="auto"/>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4">
    <w:name w:val="xl164"/>
    <w:basedOn w:val="Normal"/>
    <w:rsid w:val="00CD7240"/>
    <w:pPr>
      <w:pBdr>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5">
    <w:name w:val="xl165"/>
    <w:basedOn w:val="Normal"/>
    <w:rsid w:val="00CD7240"/>
    <w:pPr>
      <w:pBdr>
        <w:bottom w:val="single" w:sz="4" w:space="0" w:color="auto"/>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66">
    <w:name w:val="xl166"/>
    <w:basedOn w:val="Normal"/>
    <w:rsid w:val="00CD7240"/>
    <w:pPr>
      <w:pBdr>
        <w:right w:val="single" w:sz="4" w:space="0" w:color="auto"/>
      </w:pBdr>
      <w:spacing w:before="100" w:beforeAutospacing="1" w:after="100" w:afterAutospacing="1" w:line="240" w:lineRule="auto"/>
      <w:jc w:val="right"/>
    </w:pPr>
    <w:rPr>
      <w:rFonts w:ascii="Arial" w:eastAsia="Batang" w:hAnsi="Arial" w:cs="Arial"/>
      <w:color w:val="339966"/>
      <w:sz w:val="24"/>
      <w:szCs w:val="24"/>
      <w:lang w:eastAsia="en-AU"/>
    </w:rPr>
  </w:style>
  <w:style w:type="paragraph" w:customStyle="1" w:styleId="xl167">
    <w:name w:val="xl167"/>
    <w:basedOn w:val="Normal"/>
    <w:rsid w:val="00CD7240"/>
    <w:pPr>
      <w:pBdr>
        <w:bottom w:val="single" w:sz="4" w:space="0" w:color="auto"/>
      </w:pBdr>
      <w:spacing w:before="100" w:beforeAutospacing="1" w:after="100" w:afterAutospacing="1" w:line="240" w:lineRule="auto"/>
      <w:jc w:val="right"/>
    </w:pPr>
    <w:rPr>
      <w:rFonts w:ascii="Arial" w:eastAsia="Batang" w:hAnsi="Arial" w:cs="Arial"/>
      <w:color w:val="339966"/>
      <w:sz w:val="24"/>
      <w:szCs w:val="24"/>
      <w:lang w:eastAsia="en-AU"/>
    </w:rPr>
  </w:style>
  <w:style w:type="paragraph" w:customStyle="1" w:styleId="xl168">
    <w:name w:val="xl168"/>
    <w:basedOn w:val="Normal"/>
    <w:rsid w:val="00CD7240"/>
    <w:pPr>
      <w:pBdr>
        <w:bottom w:val="single" w:sz="4" w:space="0" w:color="auto"/>
        <w:right w:val="single" w:sz="4" w:space="0" w:color="auto"/>
      </w:pBdr>
      <w:spacing w:before="100" w:beforeAutospacing="1" w:after="100" w:afterAutospacing="1" w:line="240" w:lineRule="auto"/>
      <w:jc w:val="right"/>
    </w:pPr>
    <w:rPr>
      <w:rFonts w:ascii="Arial" w:eastAsia="Batang" w:hAnsi="Arial" w:cs="Arial"/>
      <w:color w:val="339966"/>
      <w:sz w:val="24"/>
      <w:szCs w:val="24"/>
      <w:lang w:eastAsia="en-AU"/>
    </w:rPr>
  </w:style>
  <w:style w:type="paragraph" w:customStyle="1" w:styleId="xl169">
    <w:name w:val="xl169"/>
    <w:basedOn w:val="Normal"/>
    <w:rsid w:val="00CD7240"/>
    <w:pPr>
      <w:pBdr>
        <w:top w:val="single" w:sz="4" w:space="0" w:color="auto"/>
      </w:pBdr>
      <w:shd w:val="clear" w:color="000000" w:fill="00B0F0"/>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70">
    <w:name w:val="xl170"/>
    <w:basedOn w:val="Normal"/>
    <w:rsid w:val="00CD7240"/>
    <w:pPr>
      <w:pBdr>
        <w:top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71">
    <w:name w:val="xl171"/>
    <w:basedOn w:val="Normal"/>
    <w:rsid w:val="00CD7240"/>
    <w:pPr>
      <w:pBdr>
        <w:top w:val="single" w:sz="4" w:space="0" w:color="auto"/>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72">
    <w:name w:val="xl172"/>
    <w:basedOn w:val="Normal"/>
    <w:rsid w:val="00CD7240"/>
    <w:pPr>
      <w:shd w:val="clear" w:color="000000" w:fill="00B0F0"/>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73">
    <w:name w:val="xl173"/>
    <w:basedOn w:val="Normal"/>
    <w:rsid w:val="00CD7240"/>
    <w:pP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74">
    <w:name w:val="xl174"/>
    <w:basedOn w:val="Normal"/>
    <w:rsid w:val="00CD7240"/>
    <w:pPr>
      <w:pBdr>
        <w:righ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75">
    <w:name w:val="xl175"/>
    <w:basedOn w:val="Normal"/>
    <w:rsid w:val="00CD7240"/>
    <w:pPr>
      <w:spacing w:before="100" w:beforeAutospacing="1" w:after="100" w:afterAutospacing="1" w:line="240" w:lineRule="auto"/>
      <w:jc w:val="right"/>
    </w:pPr>
    <w:rPr>
      <w:rFonts w:ascii="Arial" w:eastAsia="Batang" w:hAnsi="Arial" w:cs="Arial"/>
      <w:color w:val="339966"/>
      <w:sz w:val="24"/>
      <w:szCs w:val="24"/>
      <w:lang w:eastAsia="en-AU"/>
    </w:rPr>
  </w:style>
  <w:style w:type="paragraph" w:customStyle="1" w:styleId="xl176">
    <w:name w:val="xl176"/>
    <w:basedOn w:val="Normal"/>
    <w:rsid w:val="00CD7240"/>
    <w:pPr>
      <w:pBdr>
        <w:top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77">
    <w:name w:val="xl177"/>
    <w:basedOn w:val="Normal"/>
    <w:rsid w:val="00CD7240"/>
    <w:pPr>
      <w:pBdr>
        <w:top w:val="single" w:sz="4" w:space="0" w:color="auto"/>
        <w:righ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78">
    <w:name w:val="xl178"/>
    <w:basedOn w:val="Normal"/>
    <w:rsid w:val="00CD7240"/>
    <w:pPr>
      <w:pBdr>
        <w:top w:val="single" w:sz="4" w:space="0" w:color="auto"/>
        <w:righ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79">
    <w:name w:val="xl179"/>
    <w:basedOn w:val="Normal"/>
    <w:rsid w:val="00CD7240"/>
    <w:pPr>
      <w:pBdr>
        <w:bottom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80">
    <w:name w:val="xl180"/>
    <w:basedOn w:val="Normal"/>
    <w:rsid w:val="00CD7240"/>
    <w:pPr>
      <w:pBdr>
        <w:bottom w:val="single" w:sz="4" w:space="0" w:color="auto"/>
        <w:righ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81">
    <w:name w:val="xl181"/>
    <w:basedOn w:val="Normal"/>
    <w:rsid w:val="00CD7240"/>
    <w:pPr>
      <w:pBdr>
        <w:top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82">
    <w:name w:val="xl182"/>
    <w:basedOn w:val="Normal"/>
    <w:rsid w:val="00CD7240"/>
    <w:pP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83">
    <w:name w:val="xl183"/>
    <w:basedOn w:val="Normal"/>
    <w:rsid w:val="00CD7240"/>
    <w:pPr>
      <w:pBdr>
        <w:righ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184">
    <w:name w:val="xl184"/>
    <w:basedOn w:val="Normal"/>
    <w:rsid w:val="00CD7240"/>
    <w:pPr>
      <w:shd w:val="clear" w:color="000000" w:fill="FFCC99"/>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85">
    <w:name w:val="xl185"/>
    <w:basedOn w:val="Normal"/>
    <w:rsid w:val="00CD7240"/>
    <w:pPr>
      <w:shd w:val="clear" w:color="000000" w:fill="FFFF99"/>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86">
    <w:name w:val="xl186"/>
    <w:basedOn w:val="Normal"/>
    <w:rsid w:val="00CD7240"/>
    <w:pPr>
      <w:shd w:val="clear" w:color="000000" w:fill="66FFFF"/>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87">
    <w:name w:val="xl187"/>
    <w:basedOn w:val="Normal"/>
    <w:rsid w:val="00CD7240"/>
    <w:pPr>
      <w:pBdr>
        <w:bottom w:val="single" w:sz="4" w:space="0" w:color="auto"/>
      </w:pBdr>
      <w:shd w:val="clear" w:color="000000" w:fill="FFFF99"/>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88">
    <w:name w:val="xl188"/>
    <w:basedOn w:val="Normal"/>
    <w:rsid w:val="00CD7240"/>
    <w:pPr>
      <w:pBdr>
        <w:top w:val="single" w:sz="4" w:space="0" w:color="auto"/>
        <w:bottom w:val="single" w:sz="4" w:space="0" w:color="auto"/>
      </w:pBdr>
      <w:shd w:val="clear" w:color="000000" w:fill="FFFF99"/>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89">
    <w:name w:val="xl189"/>
    <w:basedOn w:val="Normal"/>
    <w:rsid w:val="00CD7240"/>
    <w:pPr>
      <w:pBdr>
        <w:bottom w:val="single" w:sz="4" w:space="0" w:color="auto"/>
      </w:pBdr>
      <w:shd w:val="clear" w:color="000000" w:fill="CCFFFF"/>
      <w:spacing w:before="100" w:beforeAutospacing="1" w:after="100" w:afterAutospacing="1" w:line="240" w:lineRule="auto"/>
      <w:jc w:val="right"/>
    </w:pPr>
    <w:rPr>
      <w:rFonts w:ascii="Arial" w:eastAsia="Batang" w:hAnsi="Arial" w:cs="Arial"/>
      <w:b/>
      <w:bCs/>
      <w:color w:val="auto"/>
      <w:sz w:val="24"/>
      <w:szCs w:val="24"/>
      <w:lang w:eastAsia="en-AU"/>
    </w:rPr>
  </w:style>
  <w:style w:type="paragraph" w:customStyle="1" w:styleId="xl190">
    <w:name w:val="xl190"/>
    <w:basedOn w:val="Normal"/>
    <w:rsid w:val="00CD7240"/>
    <w:pPr>
      <w:shd w:val="clear" w:color="000000" w:fill="99CCFF"/>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91">
    <w:name w:val="xl191"/>
    <w:basedOn w:val="Normal"/>
    <w:rsid w:val="00CD7240"/>
    <w:pPr>
      <w:shd w:val="clear" w:color="000000" w:fill="99CCFF"/>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92">
    <w:name w:val="xl192"/>
    <w:basedOn w:val="Normal"/>
    <w:rsid w:val="00CD7240"/>
    <w:pPr>
      <w:pBdr>
        <w:top w:val="single" w:sz="4" w:space="0" w:color="auto"/>
        <w:left w:val="single" w:sz="4" w:space="0" w:color="auto"/>
      </w:pBdr>
      <w:shd w:val="clear" w:color="000000" w:fill="333333"/>
      <w:spacing w:before="100" w:beforeAutospacing="1" w:after="100" w:afterAutospacing="1" w:line="240" w:lineRule="auto"/>
      <w:jc w:val="center"/>
      <w:textAlignment w:val="center"/>
    </w:pPr>
    <w:rPr>
      <w:rFonts w:ascii="Arial" w:eastAsia="Batang" w:hAnsi="Arial" w:cs="Arial"/>
      <w:b/>
      <w:bCs/>
      <w:color w:val="FFFFFF"/>
      <w:sz w:val="20"/>
      <w:szCs w:val="20"/>
      <w:lang w:eastAsia="en-AU"/>
    </w:rPr>
  </w:style>
  <w:style w:type="paragraph" w:customStyle="1" w:styleId="xl193">
    <w:name w:val="xl193"/>
    <w:basedOn w:val="Normal"/>
    <w:rsid w:val="00CD7240"/>
    <w:pPr>
      <w:pBdr>
        <w:top w:val="single" w:sz="4" w:space="0" w:color="auto"/>
      </w:pBdr>
      <w:shd w:val="clear" w:color="000000" w:fill="333333"/>
      <w:spacing w:before="100" w:beforeAutospacing="1" w:after="100" w:afterAutospacing="1" w:line="240" w:lineRule="auto"/>
      <w:jc w:val="center"/>
      <w:textAlignment w:val="center"/>
    </w:pPr>
    <w:rPr>
      <w:rFonts w:ascii="Arial" w:eastAsia="Batang" w:hAnsi="Arial" w:cs="Arial"/>
      <w:b/>
      <w:bCs/>
      <w:color w:val="FFFFFF"/>
      <w:sz w:val="20"/>
      <w:szCs w:val="20"/>
      <w:lang w:eastAsia="en-AU"/>
    </w:rPr>
  </w:style>
  <w:style w:type="paragraph" w:customStyle="1" w:styleId="xl194">
    <w:name w:val="xl194"/>
    <w:basedOn w:val="Normal"/>
    <w:rsid w:val="00CD7240"/>
    <w:pPr>
      <w:pBdr>
        <w:top w:val="single" w:sz="4" w:space="0" w:color="auto"/>
        <w:right w:val="single" w:sz="4" w:space="0" w:color="auto"/>
      </w:pBdr>
      <w:shd w:val="clear" w:color="000000" w:fill="333333"/>
      <w:spacing w:before="100" w:beforeAutospacing="1" w:after="100" w:afterAutospacing="1" w:line="240" w:lineRule="auto"/>
      <w:jc w:val="center"/>
      <w:textAlignment w:val="center"/>
    </w:pPr>
    <w:rPr>
      <w:rFonts w:ascii="Arial" w:eastAsia="Batang" w:hAnsi="Arial" w:cs="Arial"/>
      <w:b/>
      <w:bCs/>
      <w:color w:val="FFFFFF"/>
      <w:sz w:val="20"/>
      <w:szCs w:val="20"/>
      <w:lang w:eastAsia="en-AU"/>
    </w:rPr>
  </w:style>
  <w:style w:type="paragraph" w:customStyle="1" w:styleId="xl195">
    <w:name w:val="xl195"/>
    <w:basedOn w:val="Normal"/>
    <w:rsid w:val="00CD7240"/>
    <w:pPr>
      <w:pBdr>
        <w:lef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196">
    <w:name w:val="xl196"/>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97">
    <w:name w:val="xl197"/>
    <w:basedOn w:val="Normal"/>
    <w:rsid w:val="00CD7240"/>
    <w:pPr>
      <w:pBdr>
        <w:left w:val="single" w:sz="4" w:space="0" w:color="auto"/>
      </w:pBd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198">
    <w:name w:val="xl198"/>
    <w:basedOn w:val="Normal"/>
    <w:rsid w:val="00CD7240"/>
    <w:pP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199">
    <w:name w:val="xl199"/>
    <w:basedOn w:val="Normal"/>
    <w:rsid w:val="00CD7240"/>
    <w:pPr>
      <w:pBdr>
        <w:left w:val="single" w:sz="4" w:space="0" w:color="auto"/>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00">
    <w:name w:val="xl200"/>
    <w:basedOn w:val="Normal"/>
    <w:rsid w:val="00CD7240"/>
    <w:pPr>
      <w:pBdr>
        <w:left w:val="single" w:sz="4" w:space="0" w:color="auto"/>
      </w:pBd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01">
    <w:name w:val="xl201"/>
    <w:basedOn w:val="Normal"/>
    <w:rsid w:val="00CD7240"/>
    <w:pP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02">
    <w:name w:val="xl202"/>
    <w:basedOn w:val="Normal"/>
    <w:rsid w:val="00CD7240"/>
    <w:pPr>
      <w:pBdr>
        <w:left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03">
    <w:name w:val="xl203"/>
    <w:basedOn w:val="Normal"/>
    <w:rsid w:val="00CD7240"/>
    <w:pP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04">
    <w:name w:val="xl204"/>
    <w:basedOn w:val="Normal"/>
    <w:rsid w:val="00CD7240"/>
    <w:pPr>
      <w:pBdr>
        <w:left w:val="single" w:sz="4" w:space="0" w:color="auto"/>
        <w:bottom w:val="single" w:sz="4" w:space="0" w:color="auto"/>
      </w:pBd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05">
    <w:name w:val="xl205"/>
    <w:basedOn w:val="Normal"/>
    <w:rsid w:val="00CD7240"/>
    <w:pPr>
      <w:pBdr>
        <w:top w:val="single" w:sz="4" w:space="0" w:color="auto"/>
        <w:left w:val="single" w:sz="4" w:space="0" w:color="auto"/>
        <w:bottom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06">
    <w:name w:val="xl206"/>
    <w:basedOn w:val="Normal"/>
    <w:rsid w:val="00CD7240"/>
    <w:pPr>
      <w:pBdr>
        <w:left w:val="single" w:sz="4" w:space="0" w:color="auto"/>
      </w:pBdr>
      <w:shd w:val="clear" w:color="000000" w:fill="66FF66"/>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07">
    <w:name w:val="xl207"/>
    <w:basedOn w:val="Normal"/>
    <w:rsid w:val="00CD7240"/>
    <w:pPr>
      <w:pBdr>
        <w:left w:val="single" w:sz="4" w:space="0" w:color="auto"/>
        <w:bottom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08">
    <w:name w:val="xl208"/>
    <w:basedOn w:val="Normal"/>
    <w:rsid w:val="00CD7240"/>
    <w:pPr>
      <w:pBdr>
        <w:lef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09">
    <w:name w:val="xl209"/>
    <w:basedOn w:val="Normal"/>
    <w:rsid w:val="00CD7240"/>
    <w:pPr>
      <w:pBdr>
        <w:left w:val="single" w:sz="4" w:space="0" w:color="auto"/>
      </w:pBdr>
      <w:spacing w:before="100" w:beforeAutospacing="1" w:after="100" w:afterAutospacing="1" w:line="240" w:lineRule="auto"/>
      <w:jc w:val="right"/>
    </w:pPr>
    <w:rPr>
      <w:rFonts w:ascii="Arial" w:eastAsia="Batang" w:hAnsi="Arial" w:cs="Arial"/>
      <w:b/>
      <w:bCs/>
      <w:color w:val="339966"/>
      <w:sz w:val="24"/>
      <w:szCs w:val="24"/>
      <w:lang w:eastAsia="en-AU"/>
    </w:rPr>
  </w:style>
  <w:style w:type="paragraph" w:customStyle="1" w:styleId="xl210">
    <w:name w:val="xl210"/>
    <w:basedOn w:val="Normal"/>
    <w:rsid w:val="00CD7240"/>
    <w:pPr>
      <w:pBdr>
        <w:left w:val="single" w:sz="4" w:space="0" w:color="auto"/>
      </w:pBdr>
      <w:spacing w:before="100" w:beforeAutospacing="1" w:after="100" w:afterAutospacing="1" w:line="240" w:lineRule="auto"/>
      <w:jc w:val="right"/>
    </w:pPr>
    <w:rPr>
      <w:rFonts w:ascii="Arial" w:eastAsia="Batang" w:hAnsi="Arial" w:cs="Arial"/>
      <w:b/>
      <w:bCs/>
      <w:color w:val="339966"/>
      <w:sz w:val="24"/>
      <w:szCs w:val="24"/>
      <w:lang w:eastAsia="en-AU"/>
    </w:rPr>
  </w:style>
  <w:style w:type="paragraph" w:customStyle="1" w:styleId="xl211">
    <w:name w:val="xl211"/>
    <w:basedOn w:val="Normal"/>
    <w:rsid w:val="00CD7240"/>
    <w:pPr>
      <w:pBdr>
        <w:left w:val="single" w:sz="4" w:space="0" w:color="auto"/>
        <w:bottom w:val="single" w:sz="4" w:space="0" w:color="auto"/>
      </w:pBdr>
      <w:spacing w:before="100" w:beforeAutospacing="1" w:after="100" w:afterAutospacing="1" w:line="240" w:lineRule="auto"/>
      <w:jc w:val="right"/>
    </w:pPr>
    <w:rPr>
      <w:rFonts w:ascii="Arial" w:eastAsia="Batang" w:hAnsi="Arial" w:cs="Arial"/>
      <w:b/>
      <w:bCs/>
      <w:color w:val="339966"/>
      <w:sz w:val="24"/>
      <w:szCs w:val="24"/>
      <w:lang w:eastAsia="en-AU"/>
    </w:rPr>
  </w:style>
  <w:style w:type="paragraph" w:customStyle="1" w:styleId="xl212">
    <w:name w:val="xl212"/>
    <w:basedOn w:val="Normal"/>
    <w:rsid w:val="00CD7240"/>
    <w:pPr>
      <w:pBdr>
        <w:lef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13">
    <w:name w:val="xl213"/>
    <w:basedOn w:val="Normal"/>
    <w:rsid w:val="00CD7240"/>
    <w:pP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14">
    <w:name w:val="xl214"/>
    <w:basedOn w:val="Normal"/>
    <w:rsid w:val="00CD7240"/>
    <w:pPr>
      <w:pBdr>
        <w:left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15">
    <w:name w:val="xl215"/>
    <w:basedOn w:val="Normal"/>
    <w:rsid w:val="00CD7240"/>
    <w:pP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16">
    <w:name w:val="xl216"/>
    <w:basedOn w:val="Normal"/>
    <w:rsid w:val="00CD7240"/>
    <w:pPr>
      <w:pBdr>
        <w:left w:val="single" w:sz="4" w:space="0" w:color="auto"/>
        <w:bottom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17">
    <w:name w:val="xl217"/>
    <w:basedOn w:val="Normal"/>
    <w:rsid w:val="00CD7240"/>
    <w:pP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18">
    <w:name w:val="xl218"/>
    <w:basedOn w:val="Normal"/>
    <w:rsid w:val="00CD7240"/>
    <w:pP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19">
    <w:name w:val="xl219"/>
    <w:basedOn w:val="Normal"/>
    <w:rsid w:val="00CD7240"/>
    <w:pPr>
      <w:pBdr>
        <w:left w:val="single" w:sz="4" w:space="0" w:color="auto"/>
      </w:pBd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20">
    <w:name w:val="xl220"/>
    <w:basedOn w:val="Normal"/>
    <w:rsid w:val="00CD7240"/>
    <w:pPr>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21">
    <w:name w:val="xl221"/>
    <w:basedOn w:val="Normal"/>
    <w:rsid w:val="00CD7240"/>
    <w:pPr>
      <w:pBdr>
        <w:left w:val="single" w:sz="4" w:space="0" w:color="auto"/>
        <w:bottom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22">
    <w:name w:val="xl222"/>
    <w:basedOn w:val="Normal"/>
    <w:rsid w:val="00CD7240"/>
    <w:pPr>
      <w:pBdr>
        <w:top w:val="single" w:sz="4" w:space="0" w:color="auto"/>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23">
    <w:name w:val="xl223"/>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24">
    <w:name w:val="xl224"/>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225">
    <w:name w:val="xl225"/>
    <w:basedOn w:val="Normal"/>
    <w:rsid w:val="00CD7240"/>
    <w:pPr>
      <w:pBdr>
        <w:left w:val="single" w:sz="4" w:space="0" w:color="auto"/>
        <w:bottom w:val="single" w:sz="4" w:space="0" w:color="auto"/>
      </w:pBdr>
      <w:spacing w:before="100" w:beforeAutospacing="1" w:after="100" w:afterAutospacing="1" w:line="240" w:lineRule="auto"/>
      <w:jc w:val="right"/>
    </w:pPr>
    <w:rPr>
      <w:rFonts w:ascii="Arial" w:eastAsia="Batang" w:hAnsi="Arial" w:cs="Arial"/>
      <w:color w:val="339966"/>
      <w:sz w:val="24"/>
      <w:szCs w:val="24"/>
      <w:lang w:eastAsia="en-AU"/>
    </w:rPr>
  </w:style>
  <w:style w:type="paragraph" w:customStyle="1" w:styleId="xl226">
    <w:name w:val="xl226"/>
    <w:basedOn w:val="Normal"/>
    <w:rsid w:val="00CD7240"/>
    <w:pPr>
      <w:pBdr>
        <w:top w:val="single" w:sz="4" w:space="0" w:color="auto"/>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27">
    <w:name w:val="xl227"/>
    <w:basedOn w:val="Normal"/>
    <w:rsid w:val="00CD7240"/>
    <w:pPr>
      <w:pBdr>
        <w:left w:val="single" w:sz="4" w:space="0" w:color="auto"/>
        <w:bottom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28">
    <w:name w:val="xl228"/>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29">
    <w:name w:val="xl229"/>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230">
    <w:name w:val="xl230"/>
    <w:basedOn w:val="Normal"/>
    <w:rsid w:val="00CD7240"/>
    <w:pPr>
      <w:pBdr>
        <w:left w:val="single" w:sz="4" w:space="0" w:color="auto"/>
        <w:bottom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231">
    <w:name w:val="xl231"/>
    <w:basedOn w:val="Normal"/>
    <w:rsid w:val="00CD7240"/>
    <w:pPr>
      <w:pBdr>
        <w:top w:val="single" w:sz="4" w:space="0" w:color="auto"/>
        <w:left w:val="single" w:sz="4" w:space="0" w:color="auto"/>
      </w:pBdr>
      <w:shd w:val="clear" w:color="000000" w:fill="FFC000"/>
      <w:spacing w:before="100" w:beforeAutospacing="1" w:after="100" w:afterAutospacing="1" w:line="240" w:lineRule="auto"/>
      <w:jc w:val="center"/>
      <w:textAlignment w:val="center"/>
    </w:pPr>
    <w:rPr>
      <w:rFonts w:ascii="Arial" w:eastAsia="Batang" w:hAnsi="Arial" w:cs="Arial"/>
      <w:b/>
      <w:bCs/>
      <w:color w:val="000000"/>
      <w:sz w:val="20"/>
      <w:szCs w:val="20"/>
      <w:lang w:eastAsia="en-AU"/>
    </w:rPr>
  </w:style>
  <w:style w:type="paragraph" w:customStyle="1" w:styleId="xl232">
    <w:name w:val="xl232"/>
    <w:basedOn w:val="Normal"/>
    <w:rsid w:val="00CD7240"/>
    <w:pPr>
      <w:pBdr>
        <w:top w:val="single" w:sz="4" w:space="0" w:color="auto"/>
      </w:pBdr>
      <w:shd w:val="clear" w:color="000000" w:fill="FFC000"/>
      <w:spacing w:before="100" w:beforeAutospacing="1" w:after="100" w:afterAutospacing="1" w:line="240" w:lineRule="auto"/>
      <w:jc w:val="center"/>
      <w:textAlignment w:val="center"/>
    </w:pPr>
    <w:rPr>
      <w:rFonts w:ascii="Arial" w:eastAsia="Batang" w:hAnsi="Arial" w:cs="Arial"/>
      <w:b/>
      <w:bCs/>
      <w:color w:val="000000"/>
      <w:sz w:val="20"/>
      <w:szCs w:val="20"/>
      <w:lang w:eastAsia="en-AU"/>
    </w:rPr>
  </w:style>
  <w:style w:type="paragraph" w:customStyle="1" w:styleId="xl233">
    <w:name w:val="xl233"/>
    <w:basedOn w:val="Normal"/>
    <w:rsid w:val="00CD7240"/>
    <w:pPr>
      <w:pBdr>
        <w:top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Arial" w:eastAsia="Batang" w:hAnsi="Arial" w:cs="Arial"/>
      <w:b/>
      <w:bCs/>
      <w:color w:val="000000"/>
      <w:sz w:val="20"/>
      <w:szCs w:val="20"/>
      <w:lang w:eastAsia="en-AU"/>
    </w:rPr>
  </w:style>
  <w:style w:type="paragraph" w:customStyle="1" w:styleId="xl234">
    <w:name w:val="xl234"/>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35">
    <w:name w:val="xl235"/>
    <w:basedOn w:val="Normal"/>
    <w:rsid w:val="00CD7240"/>
    <w:pPr>
      <w:pBdr>
        <w:left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36">
    <w:name w:val="xl236"/>
    <w:basedOn w:val="Normal"/>
    <w:rsid w:val="00CD7240"/>
    <w:pPr>
      <w:pBdr>
        <w:left w:val="single" w:sz="4" w:space="0" w:color="auto"/>
        <w:bottom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37">
    <w:name w:val="xl237"/>
    <w:basedOn w:val="Normal"/>
    <w:rsid w:val="00CD7240"/>
    <w:pPr>
      <w:pBdr>
        <w:left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38">
    <w:name w:val="xl238"/>
    <w:basedOn w:val="Normal"/>
    <w:rsid w:val="00CD7240"/>
    <w:pPr>
      <w:pBdr>
        <w:left w:val="single" w:sz="4" w:space="0" w:color="auto"/>
        <w:bottom w:val="single" w:sz="4" w:space="0" w:color="auto"/>
      </w:pBdr>
      <w:shd w:val="clear" w:color="000000" w:fill="66FFFF"/>
      <w:spacing w:before="100" w:beforeAutospacing="1" w:after="100" w:afterAutospacing="1" w:line="240" w:lineRule="auto"/>
      <w:jc w:val="center"/>
    </w:pPr>
    <w:rPr>
      <w:rFonts w:ascii="Arial" w:eastAsia="Batang" w:hAnsi="Arial" w:cs="Arial"/>
      <w:color w:val="auto"/>
      <w:sz w:val="24"/>
      <w:szCs w:val="24"/>
      <w:lang w:eastAsia="en-AU"/>
    </w:rPr>
  </w:style>
  <w:style w:type="paragraph" w:customStyle="1" w:styleId="xl239">
    <w:name w:val="xl239"/>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40">
    <w:name w:val="xl240"/>
    <w:basedOn w:val="Normal"/>
    <w:rsid w:val="00CD7240"/>
    <w:pPr>
      <w:pBdr>
        <w:top w:val="single" w:sz="4" w:space="0" w:color="auto"/>
        <w:left w:val="single" w:sz="4" w:space="0" w:color="auto"/>
      </w:pBdr>
      <w:spacing w:before="100" w:beforeAutospacing="1" w:after="100" w:afterAutospacing="1" w:line="240" w:lineRule="auto"/>
      <w:jc w:val="both"/>
    </w:pPr>
    <w:rPr>
      <w:rFonts w:ascii="Arial" w:eastAsia="Batang" w:hAnsi="Arial" w:cs="Arial"/>
      <w:color w:val="FF0000"/>
      <w:sz w:val="24"/>
      <w:szCs w:val="24"/>
      <w:lang w:eastAsia="en-AU"/>
    </w:rPr>
  </w:style>
  <w:style w:type="paragraph" w:customStyle="1" w:styleId="xl241">
    <w:name w:val="xl241"/>
    <w:basedOn w:val="Normal"/>
    <w:rsid w:val="00CD7240"/>
    <w:pPr>
      <w:pBdr>
        <w:left w:val="single" w:sz="4" w:space="0" w:color="auto"/>
      </w:pBdr>
      <w:spacing w:before="100" w:beforeAutospacing="1" w:after="100" w:afterAutospacing="1" w:line="240" w:lineRule="auto"/>
      <w:jc w:val="both"/>
    </w:pPr>
    <w:rPr>
      <w:rFonts w:ascii="Arial" w:eastAsia="Batang" w:hAnsi="Arial" w:cs="Arial"/>
      <w:color w:val="auto"/>
      <w:sz w:val="24"/>
      <w:szCs w:val="24"/>
      <w:lang w:eastAsia="en-AU"/>
    </w:rPr>
  </w:style>
  <w:style w:type="paragraph" w:customStyle="1" w:styleId="xl242">
    <w:name w:val="xl242"/>
    <w:basedOn w:val="Normal"/>
    <w:rsid w:val="00CD7240"/>
    <w:pPr>
      <w:pBdr>
        <w:lef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243">
    <w:name w:val="xl243"/>
    <w:basedOn w:val="Normal"/>
    <w:rsid w:val="00CD7240"/>
    <w:pPr>
      <w:pBdr>
        <w:top w:val="single" w:sz="4" w:space="0" w:color="auto"/>
        <w:left w:val="single" w:sz="4" w:space="0" w:color="auto"/>
      </w:pBdr>
      <w:spacing w:before="100" w:beforeAutospacing="1" w:after="100" w:afterAutospacing="1" w:line="240" w:lineRule="auto"/>
      <w:jc w:val="right"/>
    </w:pPr>
    <w:rPr>
      <w:rFonts w:ascii="Arial" w:eastAsia="Batang" w:hAnsi="Arial" w:cs="Arial"/>
      <w:color w:val="auto"/>
      <w:sz w:val="24"/>
      <w:szCs w:val="24"/>
      <w:lang w:eastAsia="en-AU"/>
    </w:rPr>
  </w:style>
  <w:style w:type="paragraph" w:customStyle="1" w:styleId="xl63">
    <w:name w:val="xl63"/>
    <w:basedOn w:val="Normal"/>
    <w:rsid w:val="00CD72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Batang" w:hAnsi="Arial" w:cs="Arial"/>
      <w:color w:val="auto"/>
      <w:sz w:val="16"/>
      <w:szCs w:val="16"/>
      <w:lang w:eastAsia="en-AU"/>
    </w:rPr>
  </w:style>
  <w:style w:type="paragraph" w:customStyle="1" w:styleId="font1">
    <w:name w:val="font1"/>
    <w:basedOn w:val="Normal"/>
    <w:rsid w:val="00CD7240"/>
    <w:pPr>
      <w:spacing w:before="100" w:beforeAutospacing="1" w:after="100" w:afterAutospacing="1" w:line="240" w:lineRule="auto"/>
      <w:jc w:val="both"/>
    </w:pPr>
    <w:rPr>
      <w:rFonts w:ascii="Calibri" w:eastAsia="Batang" w:hAnsi="Calibri"/>
      <w:color w:val="000000"/>
      <w:sz w:val="20"/>
      <w:szCs w:val="20"/>
      <w:lang w:eastAsia="en-AU"/>
    </w:rPr>
  </w:style>
  <w:style w:type="paragraph" w:customStyle="1" w:styleId="font9">
    <w:name w:val="font9"/>
    <w:basedOn w:val="Normal"/>
    <w:rsid w:val="00CD7240"/>
    <w:pPr>
      <w:spacing w:before="100" w:beforeAutospacing="1" w:after="100" w:afterAutospacing="1" w:line="240" w:lineRule="auto"/>
      <w:jc w:val="both"/>
    </w:pPr>
    <w:rPr>
      <w:rFonts w:ascii="Arial" w:eastAsia="Batang" w:hAnsi="Arial" w:cs="Arial"/>
      <w:color w:val="FFFFFF"/>
      <w:lang w:eastAsia="en-AU"/>
    </w:rPr>
  </w:style>
  <w:style w:type="paragraph" w:customStyle="1" w:styleId="font10">
    <w:name w:val="font10"/>
    <w:basedOn w:val="Normal"/>
    <w:rsid w:val="00CD7240"/>
    <w:pPr>
      <w:spacing w:before="100" w:beforeAutospacing="1" w:after="100" w:afterAutospacing="1" w:line="240" w:lineRule="auto"/>
      <w:jc w:val="both"/>
    </w:pPr>
    <w:rPr>
      <w:rFonts w:ascii="Arial" w:eastAsia="Batang" w:hAnsi="Arial" w:cs="Arial"/>
      <w:color w:val="auto"/>
      <w:u w:val="single"/>
      <w:lang w:eastAsia="en-AU"/>
    </w:rPr>
  </w:style>
  <w:style w:type="table" w:styleId="GridTable4-Accent5">
    <w:name w:val="Grid Table 4 Accent 5"/>
    <w:basedOn w:val="TableNormal"/>
    <w:uiPriority w:val="49"/>
    <w:rsid w:val="00CD7240"/>
    <w:rPr>
      <w:rFonts w:asciiTheme="minorHAnsi" w:eastAsiaTheme="minorHAnsi" w:hAnsiTheme="minorHAnsi" w:cstheme="minorBidi"/>
      <w:sz w:val="22"/>
      <w:szCs w:val="22"/>
      <w:lang w:val="en-GB"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Accent5">
    <w:name w:val="List Table 3 Accent 5"/>
    <w:basedOn w:val="TableNormal"/>
    <w:uiPriority w:val="48"/>
    <w:rsid w:val="00CD7240"/>
    <w:rPr>
      <w:rFonts w:asciiTheme="minorHAnsi" w:eastAsiaTheme="minorHAnsi" w:hAnsiTheme="minorHAnsi" w:cstheme="minorBidi"/>
      <w:sz w:val="22"/>
      <w:szCs w:val="22"/>
      <w:lang w:val="en-GB"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ListNumber4">
    <w:name w:val="List Number 4"/>
    <w:basedOn w:val="Normal"/>
    <w:uiPriority w:val="99"/>
    <w:unhideWhenUsed/>
    <w:rsid w:val="00CD7240"/>
    <w:pPr>
      <w:numPr>
        <w:ilvl w:val="3"/>
        <w:numId w:val="165"/>
      </w:numPr>
      <w:spacing w:before="120" w:line="288" w:lineRule="auto"/>
    </w:pPr>
    <w:rPr>
      <w:rFonts w:asciiTheme="minorHAnsi" w:eastAsia="Batang" w:hAnsiTheme="minorHAnsi"/>
      <w:color w:val="auto"/>
      <w:sz w:val="20"/>
      <w:szCs w:val="20"/>
      <w:lang w:eastAsia="en-AU"/>
    </w:rPr>
  </w:style>
  <w:style w:type="paragraph" w:styleId="ListNumber5">
    <w:name w:val="List Number 5"/>
    <w:basedOn w:val="Normal"/>
    <w:uiPriority w:val="99"/>
    <w:unhideWhenUsed/>
    <w:rsid w:val="00CD7240"/>
    <w:pPr>
      <w:numPr>
        <w:ilvl w:val="4"/>
        <w:numId w:val="165"/>
      </w:numPr>
      <w:spacing w:before="120" w:line="288" w:lineRule="auto"/>
    </w:pPr>
    <w:rPr>
      <w:rFonts w:asciiTheme="minorHAnsi" w:eastAsia="Batang" w:hAnsiTheme="minorHAnsi"/>
      <w:color w:val="auto"/>
      <w:sz w:val="20"/>
      <w:szCs w:val="20"/>
      <w:lang w:eastAsia="en-AU"/>
    </w:rPr>
  </w:style>
  <w:style w:type="paragraph" w:customStyle="1" w:styleId="TableBullet1">
    <w:name w:val="Table Bullet 1"/>
    <w:basedOn w:val="Normal"/>
    <w:uiPriority w:val="99"/>
    <w:qFormat/>
    <w:rsid w:val="00CD7240"/>
    <w:pPr>
      <w:numPr>
        <w:numId w:val="166"/>
      </w:numPr>
      <w:spacing w:before="90" w:after="40" w:line="288" w:lineRule="auto"/>
    </w:pPr>
    <w:rPr>
      <w:rFonts w:asciiTheme="minorHAnsi" w:eastAsia="Batang" w:hAnsiTheme="minorHAnsi" w:cs="Arial"/>
      <w:color w:val="auto"/>
      <w:sz w:val="20"/>
      <w:szCs w:val="20"/>
      <w:lang w:eastAsia="en-AU"/>
    </w:rPr>
  </w:style>
  <w:style w:type="paragraph" w:customStyle="1" w:styleId="BulletDotPoint">
    <w:name w:val="Bullet Dot Point"/>
    <w:basedOn w:val="Normal"/>
    <w:rsid w:val="00CD7240"/>
    <w:pPr>
      <w:tabs>
        <w:tab w:val="num" w:pos="567"/>
      </w:tabs>
      <w:spacing w:after="0" w:line="240" w:lineRule="auto"/>
      <w:ind w:left="567" w:hanging="567"/>
      <w:jc w:val="both"/>
    </w:pPr>
    <w:rPr>
      <w:rFonts w:ascii="Arial Narrow" w:eastAsia="Batang" w:hAnsi="Arial Narrow"/>
      <w:color w:val="auto"/>
      <w:sz w:val="22"/>
      <w:szCs w:val="20"/>
    </w:rPr>
  </w:style>
  <w:style w:type="table" w:customStyle="1" w:styleId="GridTable4-Accent51">
    <w:name w:val="Grid Table 4 - Accent 51"/>
    <w:basedOn w:val="TableNormal"/>
    <w:uiPriority w:val="49"/>
    <w:rsid w:val="00CD7240"/>
    <w:rPr>
      <w:rFonts w:asciiTheme="minorHAnsi" w:eastAsiaTheme="minorHAnsi" w:hAnsiTheme="minorHAnsi" w:cstheme="minorBidi"/>
      <w:sz w:val="22"/>
      <w:szCs w:val="22"/>
      <w:lang w:val="en-GB"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3-Accent51">
    <w:name w:val="List Table 3 - Accent 51"/>
    <w:basedOn w:val="TableNormal"/>
    <w:uiPriority w:val="48"/>
    <w:rsid w:val="00CD7240"/>
    <w:rPr>
      <w:rFonts w:asciiTheme="minorHAnsi" w:eastAsiaTheme="minorHAnsi" w:hAnsiTheme="minorHAnsi" w:cstheme="minorBidi"/>
      <w:sz w:val="22"/>
      <w:szCs w:val="22"/>
      <w:lang w:val="en-GB"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Mention1">
    <w:name w:val="Mention1"/>
    <w:basedOn w:val="DefaultParagraphFont"/>
    <w:uiPriority w:val="99"/>
    <w:semiHidden/>
    <w:unhideWhenUsed/>
    <w:rsid w:val="00CD7240"/>
    <w:rPr>
      <w:color w:val="2B579A"/>
      <w:shd w:val="clear" w:color="auto" w:fill="E6E6E6"/>
    </w:rPr>
  </w:style>
  <w:style w:type="paragraph" w:styleId="Bibliography">
    <w:name w:val="Bibliography"/>
    <w:basedOn w:val="Normal"/>
    <w:next w:val="Normal"/>
    <w:uiPriority w:val="37"/>
    <w:semiHidden/>
    <w:unhideWhenUsed/>
    <w:rsid w:val="00CD7240"/>
    <w:pPr>
      <w:spacing w:after="200" w:line="264" w:lineRule="auto"/>
    </w:pPr>
    <w:rPr>
      <w:rFonts w:ascii="Arial" w:eastAsia="Batang" w:hAnsi="Arial"/>
      <w:color w:val="auto"/>
      <w:sz w:val="22"/>
      <w:szCs w:val="22"/>
    </w:rPr>
  </w:style>
  <w:style w:type="paragraph" w:customStyle="1" w:styleId="ReportText">
    <w:name w:val="Report Text"/>
    <w:rsid w:val="00CD7240"/>
    <w:pPr>
      <w:jc w:val="both"/>
    </w:pPr>
    <w:rPr>
      <w:rFonts w:eastAsia="Batang"/>
      <w:sz w:val="24"/>
      <w:lang w:eastAsia="en-US"/>
    </w:rPr>
  </w:style>
  <w:style w:type="paragraph" w:customStyle="1" w:styleId="Bullet2">
    <w:name w:val="Bullet 2"/>
    <w:basedOn w:val="Normal"/>
    <w:rsid w:val="00CD7240"/>
    <w:pPr>
      <w:numPr>
        <w:numId w:val="167"/>
      </w:numPr>
      <w:autoSpaceDE w:val="0"/>
      <w:autoSpaceDN w:val="0"/>
      <w:adjustRightInd w:val="0"/>
      <w:spacing w:line="240" w:lineRule="auto"/>
    </w:pPr>
    <w:rPr>
      <w:rFonts w:ascii="Calibri" w:eastAsia="Batang" w:hAnsi="Calibri" w:cs="Arial"/>
      <w:color w:val="000000"/>
      <w:sz w:val="24"/>
      <w:szCs w:val="16"/>
      <w:lang w:val="en-US"/>
    </w:rPr>
  </w:style>
  <w:style w:type="character" w:customStyle="1" w:styleId="Bullet1Char">
    <w:name w:val="Bullet 1 Char"/>
    <w:basedOn w:val="DefaultParagraphFont"/>
    <w:locked/>
    <w:rsid w:val="00CD7240"/>
    <w:rPr>
      <w:rFonts w:ascii="Verdana" w:hAnsi="Verdana"/>
      <w:noProof/>
      <w:sz w:val="18"/>
      <w:szCs w:val="18"/>
    </w:rPr>
  </w:style>
  <w:style w:type="paragraph" w:customStyle="1" w:styleId="ListsBullet1">
    <w:name w:val="Lists Bullet 1"/>
    <w:qFormat/>
    <w:rsid w:val="00CD7240"/>
    <w:pPr>
      <w:numPr>
        <w:numId w:val="168"/>
      </w:numPr>
    </w:pPr>
    <w:rPr>
      <w:rFonts w:ascii="Calibri" w:eastAsia="Batang" w:hAnsi="Calibri" w:cs="Arial"/>
      <w:color w:val="000000"/>
      <w:sz w:val="24"/>
      <w:szCs w:val="16"/>
      <w:lang w:val="en-US" w:eastAsia="en-US"/>
    </w:rPr>
  </w:style>
  <w:style w:type="paragraph" w:customStyle="1" w:styleId="Style1">
    <w:name w:val="Style 1"/>
    <w:basedOn w:val="Heading1"/>
    <w:link w:val="Style1Char"/>
    <w:rsid w:val="00CD7240"/>
    <w:pPr>
      <w:pageBreakBefore/>
      <w:numPr>
        <w:numId w:val="0"/>
      </w:numPr>
      <w:tabs>
        <w:tab w:val="num" w:pos="0"/>
        <w:tab w:val="left" w:pos="709"/>
      </w:tabs>
      <w:spacing w:before="0" w:after="120" w:line="264" w:lineRule="auto"/>
      <w:ind w:left="709" w:hanging="709"/>
      <w:jc w:val="left"/>
    </w:pPr>
    <w:rPr>
      <w:rFonts w:eastAsia="Batang" w:cs="Arial"/>
      <w:color w:val="1F497D" w:themeColor="text2"/>
      <w:sz w:val="24"/>
      <w:szCs w:val="24"/>
    </w:rPr>
  </w:style>
  <w:style w:type="paragraph" w:customStyle="1" w:styleId="Style10">
    <w:name w:val="Style1"/>
    <w:basedOn w:val="Style1"/>
    <w:link w:val="Style1Char0"/>
    <w:qFormat/>
    <w:rsid w:val="00CD7240"/>
    <w:pPr>
      <w:ind w:left="432" w:hanging="432"/>
    </w:pPr>
    <w:rPr>
      <w:color w:val="244061"/>
      <w:sz w:val="28"/>
      <w:szCs w:val="28"/>
    </w:rPr>
  </w:style>
  <w:style w:type="character" w:customStyle="1" w:styleId="Style1Char">
    <w:name w:val="Style 1 Char"/>
    <w:basedOn w:val="Heading1Char"/>
    <w:link w:val="Style1"/>
    <w:rsid w:val="00CD7240"/>
    <w:rPr>
      <w:rFonts w:ascii="Arial" w:eastAsia="Batang" w:hAnsi="Arial" w:cs="Arial"/>
      <w:b/>
      <w:color w:val="1F497D" w:themeColor="text2"/>
      <w:kern w:val="28"/>
      <w:sz w:val="24"/>
      <w:szCs w:val="24"/>
      <w:lang w:eastAsia="en-US"/>
    </w:rPr>
  </w:style>
  <w:style w:type="paragraph" w:customStyle="1" w:styleId="Style2">
    <w:name w:val="Style2"/>
    <w:basedOn w:val="ListParagraph"/>
    <w:link w:val="Style2Char"/>
    <w:qFormat/>
    <w:rsid w:val="00CD7240"/>
    <w:pPr>
      <w:keepNext/>
      <w:tabs>
        <w:tab w:val="left" w:pos="709"/>
        <w:tab w:val="num" w:pos="3827"/>
      </w:tabs>
      <w:spacing w:before="240" w:after="200" w:line="264" w:lineRule="auto"/>
      <w:ind w:left="4403" w:hanging="4403"/>
      <w:contextualSpacing w:val="0"/>
      <w:outlineLvl w:val="1"/>
    </w:pPr>
    <w:rPr>
      <w:rFonts w:ascii="Arial" w:eastAsia="Batang" w:hAnsi="Arial"/>
      <w:b/>
      <w:color w:val="244061"/>
      <w:sz w:val="22"/>
      <w:szCs w:val="22"/>
      <w:lang w:eastAsia="en-US"/>
    </w:rPr>
  </w:style>
  <w:style w:type="character" w:customStyle="1" w:styleId="Style1Char0">
    <w:name w:val="Style1 Char"/>
    <w:basedOn w:val="Style1Char"/>
    <w:link w:val="Style10"/>
    <w:rsid w:val="00CD7240"/>
    <w:rPr>
      <w:rFonts w:ascii="Verdana" w:eastAsia="Batang" w:hAnsi="Verdana" w:cs="Arial"/>
      <w:b/>
      <w:color w:val="244061"/>
      <w:kern w:val="28"/>
      <w:sz w:val="28"/>
      <w:szCs w:val="28"/>
      <w:lang w:eastAsia="en-US"/>
    </w:rPr>
  </w:style>
  <w:style w:type="paragraph" w:customStyle="1" w:styleId="Style3">
    <w:name w:val="Style3"/>
    <w:basedOn w:val="Heading3"/>
    <w:link w:val="Style3Char"/>
    <w:qFormat/>
    <w:rsid w:val="00A74DD4"/>
    <w:pPr>
      <w:numPr>
        <w:ilvl w:val="0"/>
        <w:numId w:val="0"/>
      </w:numPr>
      <w:tabs>
        <w:tab w:val="num" w:pos="284"/>
      </w:tabs>
      <w:spacing w:after="120" w:line="240" w:lineRule="auto"/>
      <w:ind w:left="1004" w:hanging="720"/>
    </w:pPr>
    <w:rPr>
      <w:rFonts w:eastAsia="Batang"/>
      <w:color w:val="244061" w:themeColor="accent1" w:themeShade="80"/>
      <w:szCs w:val="22"/>
    </w:rPr>
  </w:style>
  <w:style w:type="character" w:customStyle="1" w:styleId="Style2Char">
    <w:name w:val="Style2 Char"/>
    <w:basedOn w:val="Heading2Char"/>
    <w:link w:val="Style2"/>
    <w:rsid w:val="00CD7240"/>
    <w:rPr>
      <w:rFonts w:ascii="Arial" w:eastAsia="Batang" w:hAnsi="Arial"/>
      <w:b/>
      <w:color w:val="244061"/>
      <w:sz w:val="22"/>
      <w:szCs w:val="22"/>
      <w:lang w:eastAsia="en-US"/>
    </w:rPr>
  </w:style>
  <w:style w:type="character" w:customStyle="1" w:styleId="Style3Char">
    <w:name w:val="Style3 Char"/>
    <w:basedOn w:val="Heading3Char"/>
    <w:link w:val="Style3"/>
    <w:rsid w:val="00CD7240"/>
    <w:rPr>
      <w:rFonts w:ascii="Arial" w:eastAsia="Batang" w:hAnsi="Arial"/>
      <w:b/>
      <w:color w:val="244061" w:themeColor="accent1" w:themeShade="80"/>
      <w:sz w:val="22"/>
      <w:szCs w:val="22"/>
      <w:lang w:eastAsia="en-US"/>
    </w:rPr>
  </w:style>
  <w:style w:type="paragraph" w:styleId="NoSpacing">
    <w:name w:val="No Spacing"/>
    <w:uiPriority w:val="1"/>
    <w:qFormat/>
    <w:rsid w:val="00CD7240"/>
    <w:rPr>
      <w:rFonts w:ascii="Arial" w:eastAsia="Batang" w:hAnsi="Arial"/>
      <w:sz w:val="22"/>
      <w:szCs w:val="22"/>
      <w:lang w:eastAsia="en-US"/>
    </w:rPr>
  </w:style>
  <w:style w:type="character" w:customStyle="1" w:styleId="UnresolvedMention1">
    <w:name w:val="Unresolved Mention1"/>
    <w:basedOn w:val="DefaultParagraphFont"/>
    <w:uiPriority w:val="99"/>
    <w:semiHidden/>
    <w:unhideWhenUsed/>
    <w:rsid w:val="00CD7240"/>
    <w:rPr>
      <w:color w:val="605E5C"/>
      <w:shd w:val="clear" w:color="auto" w:fill="E1DFDD"/>
    </w:rPr>
  </w:style>
  <w:style w:type="table" w:styleId="GridTable4-Accent1">
    <w:name w:val="Grid Table 4 Accent 1"/>
    <w:basedOn w:val="TableNormal"/>
    <w:uiPriority w:val="49"/>
    <w:rsid w:val="00CD7240"/>
    <w:rPr>
      <w:rFonts w:eastAsia="Batang"/>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KCBTable">
    <w:name w:val="KCB Table"/>
    <w:basedOn w:val="TableNormal"/>
    <w:uiPriority w:val="99"/>
    <w:rsid w:val="00CD7240"/>
    <w:pPr>
      <w:jc w:val="center"/>
    </w:pPr>
    <w:rPr>
      <w:rFonts w:ascii="Calibri" w:eastAsiaTheme="minorHAnsi" w:hAnsi="Calibri" w:cstheme="minorBidi"/>
      <w:szCs w:val="22"/>
      <w:lang w:val="en-CA" w:eastAsia="en-US"/>
    </w:rPr>
    <w:tblPr>
      <w:tblBorders>
        <w:top w:val="single" w:sz="6" w:space="0" w:color="7F7F7F" w:themeColor="text1" w:themeTint="80"/>
        <w:left w:val="single" w:sz="6" w:space="0" w:color="7F7F7F" w:themeColor="text1" w:themeTint="80"/>
        <w:bottom w:val="single" w:sz="6" w:space="0" w:color="7F7F7F" w:themeColor="text1" w:themeTint="80"/>
        <w:right w:val="single" w:sz="6" w:space="0" w:color="7F7F7F" w:themeColor="text1" w:themeTint="80"/>
        <w:insideH w:val="single" w:sz="6" w:space="0" w:color="7F7F7F" w:themeColor="text1" w:themeTint="80"/>
        <w:insideV w:val="single" w:sz="6" w:space="0" w:color="7F7F7F" w:themeColor="text1" w:themeTint="80"/>
      </w:tblBorders>
    </w:tblPr>
    <w:tcPr>
      <w:vAlign w:val="center"/>
    </w:tcPr>
    <w:tblStylePr w:type="firstRow">
      <w:rPr>
        <w:rFonts w:asciiTheme="minorHAnsi" w:hAnsiTheme="minorHAnsi"/>
        <w:b/>
        <w:color w:val="004E9A"/>
        <w:sz w:val="20"/>
      </w:rPr>
      <w:tblPr/>
      <w:tcPr>
        <w:shd w:val="clear" w:color="auto" w:fill="D9D9D9" w:themeFill="background1" w:themeFillShade="D9"/>
      </w:tcPr>
    </w:tblStylePr>
  </w:style>
  <w:style w:type="paragraph" w:styleId="Subtitle">
    <w:name w:val="Subtitle"/>
    <w:basedOn w:val="Normal"/>
    <w:next w:val="Normal"/>
    <w:link w:val="SubtitleChar"/>
    <w:qFormat/>
    <w:rsid w:val="00CD7240"/>
    <w:pPr>
      <w:numPr>
        <w:ilvl w:val="1"/>
      </w:numPr>
      <w:spacing w:after="0" w:line="240" w:lineRule="auto"/>
    </w:pPr>
    <w:rPr>
      <w:rFonts w:asciiTheme="majorHAnsi" w:eastAsiaTheme="majorEastAsia" w:hAnsiTheme="majorHAnsi" w:cstheme="majorBidi"/>
      <w:i/>
      <w:iCs/>
      <w:color w:val="4F81BD" w:themeColor="accent1"/>
      <w:spacing w:val="15"/>
      <w:sz w:val="24"/>
      <w:szCs w:val="24"/>
      <w:lang w:eastAsia="en-AU"/>
    </w:rPr>
  </w:style>
  <w:style w:type="character" w:customStyle="1" w:styleId="SubtitleChar">
    <w:name w:val="Subtitle Char"/>
    <w:basedOn w:val="DefaultParagraphFont"/>
    <w:link w:val="Subtitle"/>
    <w:rsid w:val="00CD7240"/>
    <w:rPr>
      <w:rFonts w:asciiTheme="majorHAnsi" w:eastAsiaTheme="majorEastAsia" w:hAnsiTheme="majorHAnsi" w:cstheme="majorBidi"/>
      <w:i/>
      <w:iCs/>
      <w:color w:val="4F81BD" w:themeColor="accent1"/>
      <w:spacing w:val="15"/>
      <w:sz w:val="24"/>
      <w:szCs w:val="24"/>
    </w:rPr>
  </w:style>
  <w:style w:type="table" w:styleId="GridTable1Light">
    <w:name w:val="Grid Table 1 Light"/>
    <w:basedOn w:val="TableNormal"/>
    <w:uiPriority w:val="46"/>
    <w:rsid w:val="00CD7240"/>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eferencesListChar">
    <w:name w:val="References List Char"/>
    <w:basedOn w:val="DefaultParagraphFont"/>
    <w:link w:val="ReferencesList"/>
    <w:locked/>
    <w:rsid w:val="00CD7240"/>
    <w:rPr>
      <w:rFonts w:ascii="Calibri" w:hAnsi="Calibri" w:cs="Arial"/>
      <w:color w:val="000000"/>
      <w:sz w:val="24"/>
      <w:lang w:val="en-US"/>
    </w:rPr>
  </w:style>
  <w:style w:type="paragraph" w:customStyle="1" w:styleId="ReferencesList">
    <w:name w:val="References List"/>
    <w:basedOn w:val="Normal"/>
    <w:link w:val="ReferencesListChar"/>
    <w:qFormat/>
    <w:rsid w:val="00CD7240"/>
    <w:pPr>
      <w:spacing w:after="160" w:line="220" w:lineRule="exact"/>
      <w:ind w:left="360" w:hanging="360"/>
    </w:pPr>
    <w:rPr>
      <w:rFonts w:ascii="Calibri" w:hAnsi="Calibri" w:cs="Arial"/>
      <w:color w:val="000000"/>
      <w:sz w:val="24"/>
      <w:szCs w:val="20"/>
      <w:lang w:val="en-US" w:eastAsia="en-AU"/>
    </w:rPr>
  </w:style>
  <w:style w:type="paragraph" w:customStyle="1" w:styleId="gmail-m-2675784511829775374gmail-msolistparagraph">
    <w:name w:val="gmail-m_-2675784511829775374gmail-msolistparagraph"/>
    <w:basedOn w:val="Normal"/>
    <w:rsid w:val="00CD7240"/>
    <w:pPr>
      <w:spacing w:before="100" w:beforeAutospacing="1" w:after="100" w:afterAutospacing="1" w:line="240" w:lineRule="auto"/>
    </w:pPr>
    <w:rPr>
      <w:rFonts w:ascii="Calibri" w:eastAsiaTheme="minorHAnsi" w:hAnsi="Calibri" w:cs="Calibri"/>
      <w:color w:val="auto"/>
      <w:sz w:val="22"/>
      <w:szCs w:val="22"/>
      <w:lang w:eastAsia="en-AU"/>
    </w:rPr>
  </w:style>
  <w:style w:type="table" w:customStyle="1" w:styleId="ListTable3-Accent11">
    <w:name w:val="List Table 3 - Accent 11"/>
    <w:basedOn w:val="TableNormal"/>
    <w:uiPriority w:val="48"/>
    <w:rsid w:val="00CD7240"/>
    <w:rPr>
      <w:rFonts w:eastAsia="Batang"/>
      <w:lang w:val="en-US" w:eastAsia="ja-JP"/>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CommentListParagraph">
    <w:name w:val="Comment List Paragraph"/>
    <w:basedOn w:val="ListParagraph"/>
    <w:next w:val="Normal"/>
    <w:qFormat/>
    <w:rsid w:val="00CD7240"/>
    <w:pPr>
      <w:numPr>
        <w:numId w:val="0"/>
      </w:numPr>
      <w:pBdr>
        <w:left w:val="single" w:sz="18" w:space="4" w:color="A6A6A6" w:themeColor="background1" w:themeShade="A6"/>
      </w:pBdr>
      <w:spacing w:before="0" w:after="200" w:line="276" w:lineRule="auto"/>
      <w:ind w:left="2520" w:hanging="360"/>
    </w:pPr>
    <w:rPr>
      <w:rFonts w:asciiTheme="minorHAnsi" w:eastAsiaTheme="minorHAnsi" w:hAnsiTheme="minorHAnsi" w:cstheme="minorBidi"/>
      <w:i/>
      <w:color w:val="auto"/>
      <w:kern w:val="10"/>
      <w:sz w:val="22"/>
    </w:rPr>
  </w:style>
  <w:style w:type="paragraph" w:customStyle="1" w:styleId="FigureCaption0">
    <w:name w:val="Figure_Caption"/>
    <w:basedOn w:val="Normal"/>
    <w:next w:val="Normal"/>
    <w:qFormat/>
    <w:rsid w:val="00CD7240"/>
    <w:pPr>
      <w:spacing w:before="240" w:after="240" w:line="240" w:lineRule="auto"/>
      <w:ind w:left="1440" w:hanging="1440"/>
      <w:jc w:val="both"/>
    </w:pPr>
    <w:rPr>
      <w:rFonts w:ascii="Calibri" w:eastAsia="Batang" w:hAnsi="Calibri"/>
      <w:b/>
      <w:color w:val="009EE0"/>
      <w:sz w:val="21"/>
      <w:szCs w:val="20"/>
      <w:lang w:eastAsia="en-AU"/>
    </w:rPr>
  </w:style>
  <w:style w:type="numbering" w:customStyle="1" w:styleId="ERMBulletList">
    <w:name w:val="ERMBulletList"/>
    <w:uiPriority w:val="99"/>
    <w:rsid w:val="00CD7240"/>
    <w:pPr>
      <w:numPr>
        <w:numId w:val="178"/>
      </w:numPr>
    </w:pPr>
  </w:style>
  <w:style w:type="paragraph" w:customStyle="1" w:styleId="default0">
    <w:name w:val="default"/>
    <w:basedOn w:val="Normal"/>
    <w:rsid w:val="00CD7240"/>
    <w:pPr>
      <w:spacing w:before="100" w:beforeAutospacing="1" w:after="100" w:afterAutospacing="1" w:line="240" w:lineRule="auto"/>
    </w:pPr>
    <w:rPr>
      <w:rFonts w:ascii="Calibri" w:eastAsiaTheme="minorHAnsi" w:hAnsi="Calibri" w:cs="Calibri"/>
      <w:color w:val="auto"/>
      <w:sz w:val="22"/>
      <w:szCs w:val="22"/>
      <w:lang w:eastAsia="en-AU"/>
    </w:rPr>
  </w:style>
  <w:style w:type="paragraph" w:customStyle="1" w:styleId="NoTOC">
    <w:name w:val="No TOC"/>
    <w:basedOn w:val="Normal"/>
    <w:next w:val="Normal"/>
    <w:rsid w:val="00CD7240"/>
    <w:pPr>
      <w:tabs>
        <w:tab w:val="left" w:pos="992"/>
      </w:tabs>
      <w:spacing w:before="320" w:line="360" w:lineRule="atLeast"/>
      <w:outlineLvl w:val="4"/>
    </w:pPr>
    <w:rPr>
      <w:rFonts w:asciiTheme="majorHAnsi" w:eastAsia="Batang" w:hAnsiTheme="majorHAnsi" w:cstheme="majorHAnsi"/>
      <w:color w:val="4F81BD" w:themeColor="accent1"/>
      <w:sz w:val="30"/>
      <w:szCs w:val="20"/>
      <w:lang w:eastAsia="en-NZ"/>
    </w:rPr>
  </w:style>
  <w:style w:type="paragraph" w:customStyle="1" w:styleId="AppendixHeading">
    <w:name w:val="Appendix Heading"/>
    <w:basedOn w:val="NoTOC"/>
    <w:next w:val="Normal"/>
    <w:rsid w:val="00CD7240"/>
    <w:pPr>
      <w:tabs>
        <w:tab w:val="clear" w:pos="992"/>
        <w:tab w:val="left" w:pos="1985"/>
      </w:tabs>
      <w:spacing w:before="240"/>
      <w:ind w:left="1985" w:hanging="1985"/>
      <w:outlineLvl w:val="9"/>
    </w:pPr>
    <w:rPr>
      <w:rFonts w:asciiTheme="minorHAnsi" w:hAnsiTheme="minorHAnsi" w:cstheme="minorHAnsi"/>
    </w:rPr>
  </w:style>
  <w:style w:type="paragraph" w:customStyle="1" w:styleId="ExecSummary">
    <w:name w:val="ExecSummary"/>
    <w:basedOn w:val="NoTOC"/>
    <w:next w:val="Normal"/>
    <w:rsid w:val="00CD7240"/>
    <w:pPr>
      <w:outlineLvl w:val="0"/>
    </w:pPr>
    <w:rPr>
      <w:rFonts w:cstheme="minorHAnsi"/>
    </w:rPr>
  </w:style>
  <w:style w:type="paragraph" w:customStyle="1" w:styleId="CopyRight">
    <w:name w:val="CopyRight"/>
    <w:basedOn w:val="Normal"/>
    <w:rsid w:val="00CD7240"/>
    <w:pPr>
      <w:spacing w:line="170" w:lineRule="atLeast"/>
    </w:pPr>
    <w:rPr>
      <w:rFonts w:ascii="Arial" w:eastAsia="Batang" w:hAnsi="Arial"/>
      <w:color w:val="auto"/>
      <w:sz w:val="14"/>
      <w:szCs w:val="20"/>
      <w:lang w:eastAsia="en-NZ"/>
    </w:rPr>
  </w:style>
  <w:style w:type="paragraph" w:customStyle="1" w:styleId="CoverTitle">
    <w:name w:val="Cover Title"/>
    <w:basedOn w:val="Normal"/>
    <w:link w:val="CoverTitleChar"/>
    <w:rsid w:val="00CD7240"/>
    <w:pPr>
      <w:spacing w:after="0" w:line="720" w:lineRule="atLeast"/>
    </w:pPr>
    <w:rPr>
      <w:rFonts w:ascii="Arial" w:eastAsia="Batang" w:hAnsi="Arial" w:cs="Arial"/>
      <w:color w:val="auto"/>
      <w:sz w:val="68"/>
      <w:szCs w:val="20"/>
      <w:lang w:eastAsia="en-NZ"/>
    </w:rPr>
  </w:style>
  <w:style w:type="paragraph" w:customStyle="1" w:styleId="AppendixSubheading">
    <w:name w:val="Appendix Subheading"/>
    <w:basedOn w:val="Normal"/>
    <w:next w:val="Normal"/>
    <w:uiPriority w:val="14"/>
    <w:qFormat/>
    <w:rsid w:val="00CD7240"/>
    <w:pPr>
      <w:spacing w:before="120" w:line="230" w:lineRule="atLeast"/>
    </w:pPr>
    <w:rPr>
      <w:rFonts w:ascii="Arial" w:eastAsia="Batang" w:hAnsi="Arial"/>
      <w:b/>
      <w:color w:val="auto"/>
      <w:sz w:val="20"/>
      <w:szCs w:val="20"/>
      <w:lang w:eastAsia="en-NZ"/>
    </w:rPr>
  </w:style>
  <w:style w:type="paragraph" w:customStyle="1" w:styleId="SectionContinue">
    <w:name w:val="SectionContinue"/>
    <w:basedOn w:val="Normal"/>
    <w:rsid w:val="00CD7240"/>
    <w:pPr>
      <w:spacing w:line="230" w:lineRule="atLeast"/>
    </w:pPr>
    <w:rPr>
      <w:rFonts w:ascii="Arial" w:eastAsia="Batang" w:hAnsi="Arial"/>
      <w:color w:val="auto"/>
      <w:sz w:val="20"/>
      <w:szCs w:val="20"/>
      <w:lang w:eastAsia="en-NZ"/>
    </w:rPr>
  </w:style>
  <w:style w:type="paragraph" w:customStyle="1" w:styleId="CoverSubtitle">
    <w:name w:val="Cover Subtitle"/>
    <w:basedOn w:val="Normal"/>
    <w:rsid w:val="00CD7240"/>
    <w:pPr>
      <w:spacing w:after="0" w:line="360" w:lineRule="atLeast"/>
    </w:pPr>
    <w:rPr>
      <w:rFonts w:asciiTheme="majorHAnsi" w:eastAsia="Batang" w:hAnsiTheme="majorHAnsi" w:cstheme="majorHAnsi"/>
      <w:color w:val="auto"/>
      <w:sz w:val="30"/>
      <w:szCs w:val="20"/>
      <w:lang w:eastAsia="en-NZ"/>
    </w:rPr>
  </w:style>
  <w:style w:type="paragraph" w:customStyle="1" w:styleId="LtrSectionSubtitle">
    <w:name w:val="Ltr Section Subtitle"/>
    <w:basedOn w:val="Normal"/>
    <w:next w:val="Normal"/>
    <w:uiPriority w:val="5"/>
    <w:rsid w:val="00CD7240"/>
    <w:pPr>
      <w:keepNext/>
      <w:tabs>
        <w:tab w:val="left" w:pos="567"/>
      </w:tabs>
      <w:spacing w:before="120" w:line="230" w:lineRule="atLeast"/>
      <w:ind w:left="567" w:hanging="567"/>
      <w:outlineLvl w:val="1"/>
    </w:pPr>
    <w:rPr>
      <w:rFonts w:ascii="Arial" w:eastAsia="Batang" w:hAnsi="Arial"/>
      <w:b/>
      <w:bCs/>
      <w:color w:val="auto"/>
      <w:sz w:val="20"/>
      <w:szCs w:val="20"/>
      <w:lang w:eastAsia="en-NZ"/>
    </w:rPr>
  </w:style>
  <w:style w:type="paragraph" w:customStyle="1" w:styleId="LtrSectionTitle">
    <w:name w:val="Ltr Section Title"/>
    <w:basedOn w:val="Normal"/>
    <w:next w:val="Normal"/>
    <w:uiPriority w:val="4"/>
    <w:rsid w:val="00CD7240"/>
    <w:pPr>
      <w:keepNext/>
      <w:tabs>
        <w:tab w:val="left" w:pos="567"/>
      </w:tabs>
      <w:spacing w:before="120" w:line="230" w:lineRule="atLeast"/>
      <w:ind w:left="567" w:hanging="567"/>
      <w:outlineLvl w:val="0"/>
    </w:pPr>
    <w:rPr>
      <w:rFonts w:ascii="Arial" w:eastAsia="Batang" w:hAnsi="Arial"/>
      <w:b/>
      <w:bCs/>
      <w:color w:val="auto"/>
      <w:sz w:val="20"/>
      <w:szCs w:val="20"/>
      <w:lang w:eastAsia="en-NZ"/>
    </w:rPr>
  </w:style>
  <w:style w:type="paragraph" w:customStyle="1" w:styleId="LtrSectionSub-SubTitle">
    <w:name w:val="Ltr Section Sub-SubTitle"/>
    <w:basedOn w:val="LtrSectionSubtitle"/>
    <w:next w:val="Normal"/>
    <w:uiPriority w:val="5"/>
    <w:rsid w:val="00CD7240"/>
    <w:pPr>
      <w:numPr>
        <w:ilvl w:val="2"/>
      </w:numPr>
      <w:ind w:left="567" w:hanging="567"/>
    </w:pPr>
  </w:style>
  <w:style w:type="paragraph" w:customStyle="1" w:styleId="HeaderText">
    <w:name w:val="Header Text"/>
    <w:rsid w:val="00CD7240"/>
    <w:pPr>
      <w:spacing w:line="170" w:lineRule="atLeast"/>
    </w:pPr>
    <w:rPr>
      <w:rFonts w:ascii="Arial" w:eastAsia="Batang" w:hAnsi="Arial" w:cstheme="minorHAnsi"/>
      <w:b/>
      <w:noProof/>
      <w:sz w:val="14"/>
      <w:szCs w:val="14"/>
      <w:lang w:eastAsia="en-US"/>
    </w:rPr>
  </w:style>
  <w:style w:type="paragraph" w:customStyle="1" w:styleId="AddressBlock">
    <w:name w:val="Address Block"/>
    <w:basedOn w:val="Normal"/>
    <w:rsid w:val="00CD7240"/>
    <w:pPr>
      <w:spacing w:after="0" w:line="170" w:lineRule="atLeast"/>
    </w:pPr>
    <w:rPr>
      <w:rFonts w:ascii="Arial" w:eastAsia="Batang" w:hAnsi="Arial"/>
      <w:noProof/>
      <w:color w:val="auto"/>
      <w:sz w:val="14"/>
      <w:szCs w:val="20"/>
      <w:lang w:eastAsia="en-NZ"/>
    </w:rPr>
  </w:style>
  <w:style w:type="paragraph" w:customStyle="1" w:styleId="DividerTitle">
    <w:name w:val="Divider Title"/>
    <w:basedOn w:val="AppendixHeading"/>
    <w:next w:val="Normal"/>
    <w:rsid w:val="00CD7240"/>
    <w:pPr>
      <w:keepNext/>
      <w:spacing w:before="1080" w:line="840" w:lineRule="atLeast"/>
      <w:ind w:left="0" w:firstLine="0"/>
      <w:contextualSpacing/>
      <w:jc w:val="right"/>
    </w:pPr>
    <w:rPr>
      <w:sz w:val="78"/>
      <w:szCs w:val="22"/>
    </w:rPr>
  </w:style>
  <w:style w:type="paragraph" w:styleId="EndnoteText">
    <w:name w:val="endnote text"/>
    <w:basedOn w:val="Normal"/>
    <w:link w:val="EndnoteTextChar"/>
    <w:rsid w:val="00CD7240"/>
    <w:pPr>
      <w:spacing w:after="0" w:line="240" w:lineRule="auto"/>
    </w:pPr>
    <w:rPr>
      <w:rFonts w:ascii="Arial" w:eastAsia="Batang" w:hAnsi="Arial"/>
      <w:color w:val="auto"/>
      <w:sz w:val="16"/>
      <w:szCs w:val="20"/>
      <w:lang w:eastAsia="en-NZ"/>
    </w:rPr>
  </w:style>
  <w:style w:type="character" w:customStyle="1" w:styleId="EndnoteTextChar">
    <w:name w:val="Endnote Text Char"/>
    <w:basedOn w:val="DefaultParagraphFont"/>
    <w:link w:val="EndnoteText"/>
    <w:rsid w:val="00CD7240"/>
    <w:rPr>
      <w:rFonts w:ascii="Arial" w:eastAsia="Batang" w:hAnsi="Arial"/>
      <w:sz w:val="16"/>
      <w:lang w:eastAsia="en-NZ"/>
    </w:rPr>
  </w:style>
  <w:style w:type="paragraph" w:customStyle="1" w:styleId="Quotation">
    <w:name w:val="Quotation"/>
    <w:basedOn w:val="Normal"/>
    <w:next w:val="Normal"/>
    <w:uiPriority w:val="3"/>
    <w:qFormat/>
    <w:rsid w:val="00CD7240"/>
    <w:pPr>
      <w:spacing w:line="230" w:lineRule="atLeast"/>
    </w:pPr>
    <w:rPr>
      <w:rFonts w:ascii="Arial" w:eastAsia="Batang" w:hAnsi="Arial"/>
      <w:i/>
      <w:color w:val="auto"/>
      <w:sz w:val="20"/>
      <w:szCs w:val="20"/>
      <w:lang w:eastAsia="en-NZ"/>
    </w:rPr>
  </w:style>
  <w:style w:type="paragraph" w:customStyle="1" w:styleId="TableSolidFillH2">
    <w:name w:val="Table Solid Fill H2"/>
    <w:basedOn w:val="Normal"/>
    <w:link w:val="TableSolidFillH2Char"/>
    <w:rsid w:val="00CD7240"/>
    <w:pPr>
      <w:spacing w:after="0" w:line="230" w:lineRule="atLeast"/>
    </w:pPr>
    <w:rPr>
      <w:rFonts w:asciiTheme="minorHAnsi" w:eastAsia="Batang" w:hAnsiTheme="minorHAnsi" w:cstheme="minorHAnsi"/>
      <w:b/>
      <w:color w:val="FFFFFF"/>
      <w:szCs w:val="22"/>
      <w:lang w:val="en-US" w:eastAsia="en-NZ"/>
    </w:rPr>
  </w:style>
  <w:style w:type="character" w:customStyle="1" w:styleId="TableSolidFillH2Char">
    <w:name w:val="Table Solid Fill H2 Char"/>
    <w:basedOn w:val="HeaderChar"/>
    <w:link w:val="TableSolidFillH2"/>
    <w:rsid w:val="00CD7240"/>
    <w:rPr>
      <w:rFonts w:asciiTheme="minorHAnsi" w:eastAsia="Batang" w:hAnsiTheme="minorHAnsi" w:cstheme="minorHAnsi"/>
      <w:b/>
      <w:color w:val="FFFFFF"/>
      <w:sz w:val="18"/>
      <w:szCs w:val="22"/>
      <w:lang w:val="en-US" w:eastAsia="en-NZ"/>
    </w:rPr>
  </w:style>
  <w:style w:type="numbering" w:customStyle="1" w:styleId="AECOMListAlpha">
    <w:name w:val="AECOM List Alpha"/>
    <w:uiPriority w:val="99"/>
    <w:rsid w:val="00CD7240"/>
  </w:style>
  <w:style w:type="numbering" w:customStyle="1" w:styleId="AECOMListArabic">
    <w:name w:val="AECOM List Arabic"/>
    <w:uiPriority w:val="99"/>
    <w:rsid w:val="00CD7240"/>
  </w:style>
  <w:style w:type="numbering" w:customStyle="1" w:styleId="AECOMListRoman">
    <w:name w:val="AECOM List Roman"/>
    <w:uiPriority w:val="99"/>
    <w:rsid w:val="00CD7240"/>
    <w:pPr>
      <w:numPr>
        <w:numId w:val="211"/>
      </w:numPr>
    </w:pPr>
  </w:style>
  <w:style w:type="paragraph" w:customStyle="1" w:styleId="Spacer">
    <w:name w:val="Spacer"/>
    <w:basedOn w:val="Normal"/>
    <w:rsid w:val="00CD7240"/>
    <w:pPr>
      <w:spacing w:after="360" w:line="230" w:lineRule="atLeast"/>
    </w:pPr>
    <w:rPr>
      <w:rFonts w:ascii="Arial" w:eastAsia="Batang" w:hAnsi="Arial"/>
      <w:color w:val="auto"/>
      <w:sz w:val="20"/>
      <w:szCs w:val="20"/>
      <w:lang w:eastAsia="en-NZ"/>
    </w:rPr>
  </w:style>
  <w:style w:type="paragraph" w:customStyle="1" w:styleId="TableH1">
    <w:name w:val="Table H1"/>
    <w:basedOn w:val="Normal"/>
    <w:link w:val="TableH1Char"/>
    <w:rsid w:val="00CD7240"/>
    <w:pPr>
      <w:spacing w:after="0" w:line="230" w:lineRule="atLeast"/>
    </w:pPr>
    <w:rPr>
      <w:rFonts w:asciiTheme="minorHAnsi" w:eastAsia="Batang" w:hAnsiTheme="minorHAnsi" w:cstheme="minorHAnsi"/>
      <w:b/>
      <w:color w:val="C0504D" w:themeColor="accent2"/>
      <w:sz w:val="68"/>
      <w:szCs w:val="20"/>
      <w:lang w:eastAsia="en-NZ"/>
    </w:rPr>
  </w:style>
  <w:style w:type="character" w:customStyle="1" w:styleId="CoverTitleChar">
    <w:name w:val="Cover Title Char"/>
    <w:basedOn w:val="DefaultParagraphFont"/>
    <w:link w:val="CoverTitle"/>
    <w:rsid w:val="00CD7240"/>
    <w:rPr>
      <w:rFonts w:ascii="Arial" w:eastAsia="Batang" w:hAnsi="Arial" w:cs="Arial"/>
      <w:sz w:val="68"/>
      <w:lang w:eastAsia="en-NZ"/>
    </w:rPr>
  </w:style>
  <w:style w:type="character" w:customStyle="1" w:styleId="TableH1Char">
    <w:name w:val="Table H1 Char"/>
    <w:basedOn w:val="CoverTitleChar"/>
    <w:link w:val="TableH1"/>
    <w:rsid w:val="00CD7240"/>
    <w:rPr>
      <w:rFonts w:asciiTheme="minorHAnsi" w:eastAsia="Batang" w:hAnsiTheme="minorHAnsi" w:cstheme="minorHAnsi"/>
      <w:b/>
      <w:color w:val="C0504D" w:themeColor="accent2"/>
      <w:sz w:val="68"/>
      <w:lang w:eastAsia="en-NZ"/>
    </w:rPr>
  </w:style>
  <w:style w:type="paragraph" w:customStyle="1" w:styleId="TableH2">
    <w:name w:val="Table H2"/>
    <w:basedOn w:val="Normal"/>
    <w:link w:val="TableH2Char"/>
    <w:rsid w:val="00CD7240"/>
    <w:pPr>
      <w:spacing w:after="0" w:line="230" w:lineRule="atLeast"/>
    </w:pPr>
    <w:rPr>
      <w:rFonts w:asciiTheme="minorHAnsi" w:eastAsia="Batang" w:hAnsiTheme="minorHAnsi" w:cstheme="minorHAnsi"/>
      <w:b/>
      <w:color w:val="9BBB59" w:themeColor="accent3"/>
      <w:sz w:val="68"/>
      <w:szCs w:val="20"/>
      <w:lang w:eastAsia="en-NZ"/>
    </w:rPr>
  </w:style>
  <w:style w:type="character" w:customStyle="1" w:styleId="TableH2Char">
    <w:name w:val="Table H2 Char"/>
    <w:basedOn w:val="CoverTitleChar"/>
    <w:link w:val="TableH2"/>
    <w:rsid w:val="00CD7240"/>
    <w:rPr>
      <w:rFonts w:asciiTheme="minorHAnsi" w:eastAsia="Batang" w:hAnsiTheme="minorHAnsi" w:cstheme="minorHAnsi"/>
      <w:b/>
      <w:color w:val="9BBB59" w:themeColor="accent3"/>
      <w:sz w:val="68"/>
      <w:lang w:eastAsia="en-NZ"/>
    </w:rPr>
  </w:style>
  <w:style w:type="numbering" w:customStyle="1" w:styleId="AECOMListBullet1">
    <w:name w:val="AECOM List Bullet 1"/>
    <w:rsid w:val="00CD7240"/>
    <w:pPr>
      <w:numPr>
        <w:numId w:val="172"/>
      </w:numPr>
    </w:pPr>
  </w:style>
  <w:style w:type="numbering" w:customStyle="1" w:styleId="AECOMListBullet2">
    <w:name w:val="AECOM List Bullet2"/>
    <w:rsid w:val="00CD7240"/>
    <w:pPr>
      <w:numPr>
        <w:numId w:val="250"/>
      </w:numPr>
    </w:pPr>
  </w:style>
  <w:style w:type="numbering" w:customStyle="1" w:styleId="AECOMListBullet3">
    <w:name w:val="AECOM List Bullet 3"/>
    <w:rsid w:val="00CD7240"/>
    <w:pPr>
      <w:numPr>
        <w:numId w:val="41"/>
      </w:numPr>
    </w:pPr>
  </w:style>
  <w:style w:type="character" w:customStyle="1" w:styleId="Heading10">
    <w:name w:val="Heading 10"/>
    <w:basedOn w:val="DefaultParagraphFont"/>
    <w:uiPriority w:val="1"/>
    <w:rsid w:val="00CD7240"/>
    <w:rPr>
      <w:rFonts w:ascii="Arial" w:hAnsi="Arial"/>
      <w:b w:val="0"/>
      <w:i w:val="0"/>
      <w:color w:val="4F81BD" w:themeColor="accent1"/>
      <w:sz w:val="200"/>
    </w:rPr>
  </w:style>
  <w:style w:type="paragraph" w:customStyle="1" w:styleId="Letterhead">
    <w:name w:val="Letterhead"/>
    <w:basedOn w:val="Normal"/>
    <w:rsid w:val="00CD7240"/>
    <w:pPr>
      <w:spacing w:after="0" w:line="200" w:lineRule="atLeast"/>
    </w:pPr>
    <w:rPr>
      <w:rFonts w:ascii="Arial" w:eastAsia="Batang" w:hAnsi="Arial"/>
      <w:noProof/>
      <w:color w:val="auto"/>
      <w:sz w:val="14"/>
      <w:szCs w:val="20"/>
      <w:lang w:eastAsia="en-NZ"/>
    </w:rPr>
  </w:style>
  <w:style w:type="table" w:styleId="GridTable5Dark-Accent3">
    <w:name w:val="Grid Table 5 Dark Accent 3"/>
    <w:basedOn w:val="TableNormal"/>
    <w:uiPriority w:val="50"/>
    <w:rsid w:val="00CD7240"/>
    <w:rPr>
      <w:rFonts w:ascii="Arial" w:eastAsia="Batang" w:hAnsi="Arial"/>
      <w:lang w:val="en-NZ" w:eastAsia="en-NZ"/>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4-Accent3">
    <w:name w:val="Grid Table 4 Accent 3"/>
    <w:basedOn w:val="TableNormal"/>
    <w:uiPriority w:val="49"/>
    <w:rsid w:val="00CD7240"/>
    <w:rPr>
      <w:rFonts w:ascii="Arial" w:eastAsia="Batang" w:hAnsi="Arial"/>
      <w:lang w:val="en-NZ" w:eastAsia="en-NZ"/>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Bullet2">
    <w:name w:val="Table Bullet 2"/>
    <w:basedOn w:val="TableBullet1"/>
    <w:uiPriority w:val="8"/>
    <w:qFormat/>
    <w:rsid w:val="00CD7240"/>
    <w:pPr>
      <w:numPr>
        <w:numId w:val="0"/>
      </w:numPr>
      <w:spacing w:before="60" w:after="60" w:line="240" w:lineRule="auto"/>
      <w:ind w:left="680" w:hanging="340"/>
    </w:pPr>
    <w:rPr>
      <w:rFonts w:eastAsiaTheme="minorHAnsi" w:cstheme="minorBidi"/>
      <w:sz w:val="18"/>
      <w:lang w:eastAsia="en-US"/>
    </w:rPr>
  </w:style>
  <w:style w:type="paragraph" w:customStyle="1" w:styleId="TableBullet3">
    <w:name w:val="Table Bullet 3"/>
    <w:basedOn w:val="TableBullet2"/>
    <w:uiPriority w:val="8"/>
    <w:qFormat/>
    <w:rsid w:val="00CD7240"/>
    <w:pPr>
      <w:ind w:left="1020"/>
    </w:pPr>
  </w:style>
  <w:style w:type="paragraph" w:customStyle="1" w:styleId="TableHeadings0">
    <w:name w:val="Table Headings"/>
    <w:basedOn w:val="Normal"/>
    <w:link w:val="TableHeadingsChar"/>
    <w:qFormat/>
    <w:rsid w:val="00CD7240"/>
    <w:pPr>
      <w:spacing w:after="0" w:line="240" w:lineRule="auto"/>
      <w:jc w:val="center"/>
    </w:pPr>
    <w:rPr>
      <w:rFonts w:eastAsiaTheme="minorHAnsi" w:cstheme="minorBidi"/>
      <w:b/>
      <w:caps/>
      <w:color w:val="FFFFFF" w:themeColor="background1"/>
      <w:sz w:val="20"/>
      <w:szCs w:val="22"/>
      <w:lang w:val="en-US"/>
    </w:rPr>
  </w:style>
  <w:style w:type="character" w:customStyle="1" w:styleId="TableHeadingsChar">
    <w:name w:val="Table Headings Char"/>
    <w:basedOn w:val="DefaultParagraphFont"/>
    <w:link w:val="TableHeadings0"/>
    <w:rsid w:val="00CD7240"/>
    <w:rPr>
      <w:rFonts w:ascii="Verdana" w:eastAsiaTheme="minorHAnsi" w:hAnsi="Verdana" w:cstheme="minorBidi"/>
      <w:b/>
      <w:caps/>
      <w:color w:val="FFFFFF" w:themeColor="background1"/>
      <w:szCs w:val="22"/>
      <w:lang w:val="en-US" w:eastAsia="en-US"/>
    </w:rPr>
  </w:style>
  <w:style w:type="table" w:customStyle="1" w:styleId="GridTable4-Accent11">
    <w:name w:val="Grid Table 4 - Accent 11"/>
    <w:basedOn w:val="TableNormal"/>
    <w:uiPriority w:val="49"/>
    <w:rsid w:val="00CD7240"/>
    <w:rPr>
      <w:rFonts w:asciiTheme="minorHAnsi" w:eastAsiaTheme="minorHAnsi" w:hAnsiTheme="minorHAnsi" w:cstheme="minorBidi"/>
      <w:sz w:val="24"/>
      <w:szCs w:val="24"/>
      <w:lang w:eastAsia="en-US"/>
    </w:rPr>
    <w:tblPr>
      <w:tblStyleRowBandSize w:val="1"/>
      <w:tblStyleColBandSize w:val="1"/>
      <w:tblInd w:w="0" w:type="nil"/>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style>
  <w:style w:type="paragraph" w:customStyle="1" w:styleId="CoverDate">
    <w:name w:val="Cover Date"/>
    <w:basedOn w:val="Normal"/>
    <w:uiPriority w:val="99"/>
    <w:rsid w:val="00CD7240"/>
    <w:pPr>
      <w:spacing w:after="60" w:line="160" w:lineRule="atLeast"/>
    </w:pPr>
    <w:rPr>
      <w:rFonts w:asciiTheme="minorHAnsi" w:eastAsia="Batang" w:hAnsiTheme="minorHAnsi"/>
      <w:color w:val="auto"/>
      <w:sz w:val="14"/>
      <w:lang w:eastAsia="en-NZ"/>
    </w:rPr>
  </w:style>
  <w:style w:type="paragraph" w:customStyle="1" w:styleId="CoverPreparedFor">
    <w:name w:val="Cover Prepared For"/>
    <w:basedOn w:val="Normal"/>
    <w:uiPriority w:val="99"/>
    <w:rsid w:val="00CD7240"/>
    <w:pPr>
      <w:spacing w:before="60" w:after="60" w:line="192" w:lineRule="auto"/>
    </w:pPr>
    <w:rPr>
      <w:rFonts w:asciiTheme="minorHAnsi" w:eastAsia="Batang" w:hAnsiTheme="minorHAnsi"/>
      <w:color w:val="FFFFFF"/>
      <w:lang w:eastAsia="en-NZ"/>
    </w:rPr>
  </w:style>
  <w:style w:type="paragraph" w:customStyle="1" w:styleId="BodyTextnumbered1">
    <w:name w:val="Body Text numbered 1"/>
    <w:basedOn w:val="BodyText"/>
    <w:rsid w:val="00CD7240"/>
    <w:pPr>
      <w:tabs>
        <w:tab w:val="num" w:pos="360"/>
      </w:tabs>
      <w:spacing w:before="120" w:line="240" w:lineRule="auto"/>
    </w:pPr>
    <w:rPr>
      <w:rFonts w:ascii="Arial" w:eastAsiaTheme="minorHAnsi" w:hAnsi="Arial" w:cs="Verdana"/>
      <w:color w:val="221E1F"/>
      <w:sz w:val="20"/>
      <w:szCs w:val="20"/>
    </w:rPr>
  </w:style>
  <w:style w:type="paragraph" w:customStyle="1" w:styleId="BodyTextnumbered2">
    <w:name w:val="Body Text numbered 2"/>
    <w:basedOn w:val="BodyText"/>
    <w:rsid w:val="00CD7240"/>
    <w:pPr>
      <w:tabs>
        <w:tab w:val="num" w:pos="360"/>
      </w:tabs>
      <w:spacing w:before="120" w:line="240" w:lineRule="auto"/>
    </w:pPr>
    <w:rPr>
      <w:rFonts w:ascii="Arial" w:eastAsiaTheme="minorHAnsi" w:hAnsi="Arial" w:cs="Verdana"/>
      <w:color w:val="221E1F"/>
      <w:sz w:val="20"/>
      <w:szCs w:val="20"/>
    </w:rPr>
  </w:style>
  <w:style w:type="paragraph" w:customStyle="1" w:styleId="Table-Text">
    <w:name w:val="Table - Text"/>
    <w:basedOn w:val="Caption"/>
    <w:uiPriority w:val="4"/>
    <w:qFormat/>
    <w:rsid w:val="00CD7240"/>
    <w:pPr>
      <w:spacing w:before="40" w:after="40" w:line="240" w:lineRule="auto"/>
      <w:ind w:left="57" w:right="57"/>
      <w:jc w:val="left"/>
    </w:pPr>
    <w:rPr>
      <w:rFonts w:ascii="Arial" w:eastAsiaTheme="minorHAnsi" w:hAnsi="Arial" w:cs="Verdana"/>
      <w:b w:val="0"/>
      <w:color w:val="221E1F"/>
      <w:szCs w:val="20"/>
    </w:rPr>
  </w:style>
  <w:style w:type="paragraph" w:customStyle="1" w:styleId="msonormal0">
    <w:name w:val="msonormal"/>
    <w:basedOn w:val="Normal"/>
    <w:rsid w:val="00CD7240"/>
    <w:pPr>
      <w:spacing w:before="100" w:beforeAutospacing="1" w:after="100" w:afterAutospacing="1" w:line="240" w:lineRule="auto"/>
    </w:pPr>
    <w:rPr>
      <w:rFonts w:ascii="Times New Roman" w:eastAsia="Batang" w:hAnsi="Times New Roman"/>
      <w:color w:val="auto"/>
      <w:sz w:val="24"/>
      <w:szCs w:val="24"/>
      <w:lang w:eastAsia="en-AU"/>
    </w:rPr>
  </w:style>
  <w:style w:type="paragraph" w:customStyle="1" w:styleId="2nd6ptBullet">
    <w:name w:val="2nd 6pt Bullet"/>
    <w:basedOn w:val="BodyText"/>
    <w:autoRedefine/>
    <w:qFormat/>
    <w:rsid w:val="00CD7240"/>
    <w:pPr>
      <w:numPr>
        <w:numId w:val="169"/>
      </w:numPr>
      <w:spacing w:after="0" w:line="240" w:lineRule="auto"/>
    </w:pPr>
    <w:rPr>
      <w:rFonts w:ascii="Arial" w:eastAsia="Batang" w:hAnsi="Arial"/>
      <w:color w:val="auto"/>
      <w:szCs w:val="22"/>
      <w:lang w:eastAsia="en-AU"/>
    </w:rPr>
  </w:style>
  <w:style w:type="paragraph" w:customStyle="1" w:styleId="ReportBody">
    <w:name w:val="Report Body"/>
    <w:basedOn w:val="BodyText"/>
    <w:uiPriority w:val="99"/>
    <w:qFormat/>
    <w:rsid w:val="00CD7240"/>
    <w:pPr>
      <w:spacing w:before="120" w:line="276" w:lineRule="auto"/>
      <w:jc w:val="both"/>
    </w:pPr>
    <w:rPr>
      <w:rFonts w:ascii="Arial" w:eastAsia="Batang" w:hAnsi="Arial"/>
      <w:color w:val="auto"/>
      <w:sz w:val="22"/>
      <w:szCs w:val="24"/>
    </w:rPr>
  </w:style>
  <w:style w:type="paragraph" w:customStyle="1" w:styleId="HNTable">
    <w:name w:val="HN Table"/>
    <w:basedOn w:val="Normal"/>
    <w:rsid w:val="00CD7240"/>
    <w:pPr>
      <w:spacing w:before="120" w:line="240" w:lineRule="auto"/>
    </w:pPr>
    <w:rPr>
      <w:rFonts w:ascii="Arial" w:eastAsia="Batang" w:hAnsi="Arial"/>
      <w:color w:val="auto"/>
      <w:szCs w:val="24"/>
    </w:rPr>
  </w:style>
  <w:style w:type="character" w:customStyle="1" w:styleId="cf01">
    <w:name w:val="cf01"/>
    <w:basedOn w:val="DefaultParagraphFont"/>
    <w:rsid w:val="00CD7240"/>
    <w:rPr>
      <w:rFonts w:ascii="Segoe UI" w:hAnsi="Segoe UI" w:cs="Segoe UI" w:hint="default"/>
    </w:rPr>
  </w:style>
  <w:style w:type="character" w:customStyle="1" w:styleId="hgkelc">
    <w:name w:val="hgkelc"/>
    <w:basedOn w:val="DefaultParagraphFont"/>
    <w:rsid w:val="00CD7240"/>
  </w:style>
  <w:style w:type="table" w:customStyle="1" w:styleId="TableAGEDefault">
    <w:name w:val="Table AGE Default"/>
    <w:basedOn w:val="TableNormal"/>
    <w:uiPriority w:val="99"/>
    <w:rsid w:val="00CD7240"/>
    <w:pPr>
      <w:jc w:val="center"/>
    </w:pPr>
    <w:rPr>
      <w:rFonts w:ascii="Perpetua" w:eastAsia="Batang" w:hAnsi="Perpetua"/>
      <w:color w:val="404040" w:themeColor="text1" w:themeTint="BF"/>
    </w:rPr>
    <w:tblPr>
      <w:tblBorders>
        <w:top w:val="single" w:sz="2" w:space="0" w:color="404040" w:themeColor="text1" w:themeTint="BF"/>
        <w:bottom w:val="single" w:sz="2" w:space="0" w:color="404040" w:themeColor="text1" w:themeTint="BF"/>
        <w:insideH w:val="single" w:sz="2" w:space="0" w:color="404040" w:themeColor="text1" w:themeTint="BF"/>
        <w:insideV w:val="single" w:sz="2" w:space="0" w:color="404040" w:themeColor="text1" w:themeTint="BF"/>
      </w:tblBorders>
    </w:tblPr>
    <w:tcPr>
      <w:tcMar>
        <w:top w:w="57" w:type="dxa"/>
        <w:left w:w="85" w:type="dxa"/>
        <w:bottom w:w="57" w:type="dxa"/>
        <w:right w:w="85" w:type="dxa"/>
      </w:tcMar>
    </w:tcPr>
    <w:tblStylePr w:type="firstRow">
      <w:rPr>
        <w:rFonts w:asciiTheme="majorHAnsi" w:hAnsiTheme="majorHAnsi"/>
        <w:b/>
        <w:color w:val="FFFFFF" w:themeColor="background1"/>
        <w:sz w:val="22"/>
      </w:rPr>
      <w:tblPr/>
      <w:tcPr>
        <w:shd w:val="clear" w:color="auto" w:fill="005599"/>
      </w:tcPr>
    </w:tblStylePr>
    <w:tblStylePr w:type="lastRow">
      <w:rPr>
        <w:b/>
      </w:rPr>
      <w:tblPr/>
      <w:tcPr>
        <w:tcBorders>
          <w:top w:val="single" w:sz="8" w:space="0" w:color="1F497D" w:themeColor="text2"/>
          <w:left w:val="nil"/>
          <w:bottom w:val="nil"/>
          <w:right w:val="nil"/>
          <w:insideH w:val="nil"/>
          <w:insideV w:val="nil"/>
        </w:tcBorders>
      </w:tcPr>
    </w:tblStylePr>
    <w:tblStylePr w:type="firstCol">
      <w:pPr>
        <w:wordWrap/>
        <w:jc w:val="left"/>
      </w:pPr>
    </w:tblStylePr>
  </w:style>
  <w:style w:type="paragraph" w:styleId="IntenseQuote">
    <w:name w:val="Intense Quote"/>
    <w:basedOn w:val="Normal"/>
    <w:next w:val="Normal"/>
    <w:link w:val="IntenseQuoteChar"/>
    <w:uiPriority w:val="30"/>
    <w:qFormat/>
    <w:rsid w:val="005F34DD"/>
    <w:pPr>
      <w:pBdr>
        <w:top w:val="single" w:sz="4" w:space="10" w:color="365F91" w:themeColor="accent1" w:themeShade="BF"/>
        <w:bottom w:val="single" w:sz="4" w:space="10" w:color="365F91" w:themeColor="accent1" w:themeShade="BF"/>
      </w:pBdr>
      <w:spacing w:before="360" w:after="360" w:line="276" w:lineRule="auto"/>
      <w:ind w:left="864" w:right="864"/>
      <w:jc w:val="center"/>
    </w:pPr>
    <w:rPr>
      <w:rFonts w:asciiTheme="minorHAnsi" w:eastAsiaTheme="minorHAnsi" w:hAnsiTheme="minorHAnsi" w:cstheme="minorBidi"/>
      <w:i/>
      <w:iCs/>
      <w:color w:val="365F9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5F34DD"/>
    <w:rPr>
      <w:rFonts w:asciiTheme="minorHAnsi" w:eastAsiaTheme="minorHAnsi" w:hAnsiTheme="minorHAnsi" w:cstheme="minorBidi"/>
      <w:i/>
      <w:iCs/>
      <w:color w:val="365F91" w:themeColor="accent1" w:themeShade="BF"/>
      <w:kern w:val="2"/>
      <w:sz w:val="24"/>
      <w:szCs w:val="24"/>
      <w:lang w:eastAsia="en-US"/>
      <w14:ligatures w14:val="standardContextual"/>
    </w:rPr>
  </w:style>
  <w:style w:type="character" w:styleId="IntenseEmphasis">
    <w:name w:val="Intense Emphasis"/>
    <w:basedOn w:val="DefaultParagraphFont"/>
    <w:uiPriority w:val="21"/>
    <w:qFormat/>
    <w:rsid w:val="005F34DD"/>
    <w:rPr>
      <w:i/>
      <w:iCs/>
      <w:color w:val="365F91" w:themeColor="accent1" w:themeShade="BF"/>
    </w:rPr>
  </w:style>
  <w:style w:type="character" w:styleId="IntenseReference">
    <w:name w:val="Intense Reference"/>
    <w:basedOn w:val="DefaultParagraphFont"/>
    <w:uiPriority w:val="32"/>
    <w:qFormat/>
    <w:rsid w:val="005F34DD"/>
    <w:rPr>
      <w:b/>
      <w:bCs/>
      <w:smallCaps/>
      <w:color w:val="365F91" w:themeColor="accent1" w:themeShade="BF"/>
      <w:spacing w:val="5"/>
    </w:rPr>
  </w:style>
  <w:style w:type="table" w:customStyle="1" w:styleId="WRLSimpletable1">
    <w:name w:val="WRL Simple table1"/>
    <w:basedOn w:val="TableNormal"/>
    <w:next w:val="TableGrid"/>
    <w:rsid w:val="009914C4"/>
    <w:rPr>
      <w:rFonts w:ascii="Arial" w:hAnsi="Arial"/>
      <w:lang w:val="en-US" w:eastAsia="en-US"/>
    </w:rPr>
    <w:tblPr>
      <w:tblStyleRowBandSize w:val="1"/>
      <w:tblStyleColBandSize w:val="1"/>
      <w:jc w:val="center"/>
      <w:tblBorders>
        <w:top w:val="single" w:sz="4" w:space="0" w:color="auto"/>
        <w:bottom w:val="single" w:sz="4" w:space="0" w:color="auto"/>
      </w:tblBorders>
    </w:tblPr>
    <w:trPr>
      <w:jc w:val="center"/>
    </w:trPr>
    <w:tcPr>
      <w:vAlign w:val="center"/>
    </w:tcPr>
    <w:tblStylePr w:type="firstRow">
      <w:rPr>
        <w:rFonts w:ascii="Arial" w:hAnsi="Arial"/>
        <w:b/>
        <w:sz w:val="20"/>
      </w:rPr>
      <w:tblPr/>
      <w:tcPr>
        <w:tcBorders>
          <w:bottom w:val="single" w:sz="4" w:space="0" w:color="auto"/>
          <w:insideH w:val="nil"/>
        </w:tcBorders>
      </w:tcPr>
    </w:tblStylePr>
    <w:tblStylePr w:type="lastRow">
      <w:rPr>
        <w:rFonts w:ascii="Arial" w:hAnsi="Arial"/>
        <w:sz w:val="20"/>
      </w:rPr>
    </w:tblStylePr>
    <w:tblStylePr w:type="firstCol">
      <w:rPr>
        <w:rFonts w:ascii="Arial" w:hAnsi="Arial"/>
        <w:sz w:val="20"/>
      </w:rPr>
    </w:tblStylePr>
    <w:tblStylePr w:type="lastCol">
      <w:rPr>
        <w:rFonts w:ascii="Arial" w:hAnsi="Arial"/>
        <w:sz w:val="20"/>
      </w:rPr>
    </w:tblStylePr>
    <w:tblStylePr w:type="band1Vert">
      <w:rPr>
        <w:rFonts w:ascii="Arial" w:hAnsi="Arial"/>
        <w:sz w:val="20"/>
      </w:rPr>
    </w:tblStylePr>
    <w:tblStylePr w:type="band2Vert">
      <w:rPr>
        <w:rFonts w:ascii="Arial" w:hAnsi="Arial"/>
        <w:sz w:val="20"/>
      </w:rPr>
    </w:tblStylePr>
    <w:tblStylePr w:type="band1Horz">
      <w:rPr>
        <w:rFonts w:ascii="Arial" w:hAnsi="Arial"/>
        <w:sz w:val="20"/>
      </w:rPr>
    </w:tblStylePr>
    <w:tblStylePr w:type="band2Horz">
      <w:rPr>
        <w:rFonts w:ascii="Arial" w:hAnsi="Arial"/>
        <w:sz w:val="20"/>
      </w:rPr>
    </w:tblStylePr>
    <w:tblStylePr w:type="neCell">
      <w:rPr>
        <w:rFonts w:ascii="Arial" w:hAnsi="Arial"/>
        <w:sz w:val="20"/>
      </w:rPr>
    </w:tblStylePr>
    <w:tblStylePr w:type="nwCell">
      <w:rPr>
        <w:rFonts w:ascii="Arial" w:hAnsi="Arial"/>
        <w:sz w:val="20"/>
      </w:rPr>
    </w:tblStylePr>
    <w:tblStylePr w:type="seCell">
      <w:rPr>
        <w:rFonts w:ascii="Arial" w:hAnsi="Arial"/>
        <w:sz w:val="20"/>
      </w:rPr>
    </w:tblStylePr>
    <w:tblStylePr w:type="swCell">
      <w:rPr>
        <w:rFonts w:ascii="Arial" w:hAnsi="Arial"/>
        <w:sz w:val="20"/>
      </w:rPr>
    </w:tblStylePr>
  </w:style>
  <w:style w:type="table" w:customStyle="1" w:styleId="WRLSimpletable2">
    <w:name w:val="WRL Simple table2"/>
    <w:basedOn w:val="TableNormal"/>
    <w:next w:val="TableGrid"/>
    <w:rsid w:val="00E33EA8"/>
    <w:rPr>
      <w:rFonts w:ascii="Arial" w:hAnsi="Arial"/>
      <w:lang w:val="en-US" w:eastAsia="en-US"/>
    </w:rPr>
    <w:tblPr>
      <w:tblStyleRowBandSize w:val="1"/>
      <w:tblStyleColBandSize w:val="1"/>
      <w:jc w:val="center"/>
      <w:tblBorders>
        <w:top w:val="single" w:sz="4" w:space="0" w:color="auto"/>
        <w:bottom w:val="single" w:sz="4" w:space="0" w:color="auto"/>
      </w:tblBorders>
    </w:tblPr>
    <w:trPr>
      <w:jc w:val="center"/>
    </w:trPr>
    <w:tcPr>
      <w:vAlign w:val="center"/>
    </w:tcPr>
    <w:tblStylePr w:type="firstRow">
      <w:rPr>
        <w:rFonts w:ascii="Arial" w:hAnsi="Arial"/>
        <w:b/>
        <w:sz w:val="20"/>
      </w:rPr>
      <w:tblPr/>
      <w:tcPr>
        <w:tcBorders>
          <w:bottom w:val="single" w:sz="4" w:space="0" w:color="auto"/>
          <w:insideH w:val="nil"/>
        </w:tcBorders>
      </w:tcPr>
    </w:tblStylePr>
    <w:tblStylePr w:type="lastRow">
      <w:rPr>
        <w:rFonts w:ascii="Arial" w:hAnsi="Arial"/>
        <w:sz w:val="20"/>
      </w:rPr>
    </w:tblStylePr>
    <w:tblStylePr w:type="firstCol">
      <w:rPr>
        <w:rFonts w:ascii="Arial" w:hAnsi="Arial"/>
        <w:sz w:val="20"/>
      </w:rPr>
    </w:tblStylePr>
    <w:tblStylePr w:type="lastCol">
      <w:rPr>
        <w:rFonts w:ascii="Arial" w:hAnsi="Arial"/>
        <w:sz w:val="20"/>
      </w:rPr>
    </w:tblStylePr>
    <w:tblStylePr w:type="band1Vert">
      <w:rPr>
        <w:rFonts w:ascii="Arial" w:hAnsi="Arial"/>
        <w:sz w:val="20"/>
      </w:rPr>
    </w:tblStylePr>
    <w:tblStylePr w:type="band2Vert">
      <w:rPr>
        <w:rFonts w:ascii="Arial" w:hAnsi="Arial"/>
        <w:sz w:val="20"/>
      </w:rPr>
    </w:tblStylePr>
    <w:tblStylePr w:type="band1Horz">
      <w:rPr>
        <w:rFonts w:ascii="Arial" w:hAnsi="Arial"/>
        <w:sz w:val="20"/>
      </w:rPr>
    </w:tblStylePr>
    <w:tblStylePr w:type="band2Horz">
      <w:rPr>
        <w:rFonts w:ascii="Arial" w:hAnsi="Arial"/>
        <w:sz w:val="20"/>
      </w:rPr>
    </w:tblStylePr>
    <w:tblStylePr w:type="neCell">
      <w:rPr>
        <w:rFonts w:ascii="Arial" w:hAnsi="Arial"/>
        <w:sz w:val="20"/>
      </w:rPr>
    </w:tblStylePr>
    <w:tblStylePr w:type="nwCell">
      <w:rPr>
        <w:rFonts w:ascii="Arial" w:hAnsi="Arial"/>
        <w:sz w:val="20"/>
      </w:rPr>
    </w:tblStylePr>
    <w:tblStylePr w:type="seCell">
      <w:rPr>
        <w:rFonts w:ascii="Arial" w:hAnsi="Arial"/>
        <w:sz w:val="20"/>
      </w:rPr>
    </w:tblStylePr>
    <w:tblStylePr w:type="swCell">
      <w:rPr>
        <w:rFonts w:ascii="Arial" w:hAnsi="Arial"/>
        <w:sz w:val="20"/>
      </w:rPr>
    </w:tblStylePr>
  </w:style>
  <w:style w:type="paragraph" w:customStyle="1" w:styleId="pf0">
    <w:name w:val="pf0"/>
    <w:basedOn w:val="Normal"/>
    <w:rsid w:val="00297414"/>
    <w:pPr>
      <w:spacing w:before="100" w:beforeAutospacing="1" w:after="100" w:afterAutospacing="1" w:line="240" w:lineRule="auto"/>
    </w:pPr>
    <w:rPr>
      <w:rFonts w:ascii="Times New Roman" w:hAnsi="Times New Roman"/>
      <w:color w:val="auto"/>
      <w:sz w:val="24"/>
      <w:szCs w:val="24"/>
      <w:lang w:eastAsia="en-AU"/>
    </w:rPr>
  </w:style>
  <w:style w:type="character" w:styleId="EndnoteReference">
    <w:name w:val="endnote reference"/>
    <w:basedOn w:val="DefaultParagraphFont"/>
    <w:rsid w:val="003214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5001">
      <w:bodyDiv w:val="1"/>
      <w:marLeft w:val="0"/>
      <w:marRight w:val="0"/>
      <w:marTop w:val="0"/>
      <w:marBottom w:val="0"/>
      <w:divBdr>
        <w:top w:val="none" w:sz="0" w:space="0" w:color="auto"/>
        <w:left w:val="none" w:sz="0" w:space="0" w:color="auto"/>
        <w:bottom w:val="none" w:sz="0" w:space="0" w:color="auto"/>
        <w:right w:val="none" w:sz="0" w:space="0" w:color="auto"/>
      </w:divBdr>
    </w:div>
    <w:div w:id="25303307">
      <w:bodyDiv w:val="1"/>
      <w:marLeft w:val="0"/>
      <w:marRight w:val="0"/>
      <w:marTop w:val="0"/>
      <w:marBottom w:val="0"/>
      <w:divBdr>
        <w:top w:val="none" w:sz="0" w:space="0" w:color="auto"/>
        <w:left w:val="none" w:sz="0" w:space="0" w:color="auto"/>
        <w:bottom w:val="none" w:sz="0" w:space="0" w:color="auto"/>
        <w:right w:val="none" w:sz="0" w:space="0" w:color="auto"/>
      </w:divBdr>
    </w:div>
    <w:div w:id="42221853">
      <w:bodyDiv w:val="1"/>
      <w:marLeft w:val="0"/>
      <w:marRight w:val="0"/>
      <w:marTop w:val="0"/>
      <w:marBottom w:val="0"/>
      <w:divBdr>
        <w:top w:val="none" w:sz="0" w:space="0" w:color="auto"/>
        <w:left w:val="none" w:sz="0" w:space="0" w:color="auto"/>
        <w:bottom w:val="none" w:sz="0" w:space="0" w:color="auto"/>
        <w:right w:val="none" w:sz="0" w:space="0" w:color="auto"/>
      </w:divBdr>
    </w:div>
    <w:div w:id="71124014">
      <w:bodyDiv w:val="1"/>
      <w:marLeft w:val="0"/>
      <w:marRight w:val="0"/>
      <w:marTop w:val="0"/>
      <w:marBottom w:val="0"/>
      <w:divBdr>
        <w:top w:val="none" w:sz="0" w:space="0" w:color="auto"/>
        <w:left w:val="none" w:sz="0" w:space="0" w:color="auto"/>
        <w:bottom w:val="none" w:sz="0" w:space="0" w:color="auto"/>
        <w:right w:val="none" w:sz="0" w:space="0" w:color="auto"/>
      </w:divBdr>
    </w:div>
    <w:div w:id="94594079">
      <w:bodyDiv w:val="1"/>
      <w:marLeft w:val="0"/>
      <w:marRight w:val="0"/>
      <w:marTop w:val="0"/>
      <w:marBottom w:val="0"/>
      <w:divBdr>
        <w:top w:val="none" w:sz="0" w:space="0" w:color="auto"/>
        <w:left w:val="none" w:sz="0" w:space="0" w:color="auto"/>
        <w:bottom w:val="none" w:sz="0" w:space="0" w:color="auto"/>
        <w:right w:val="none" w:sz="0" w:space="0" w:color="auto"/>
      </w:divBdr>
      <w:divsChild>
        <w:div w:id="27220480">
          <w:marLeft w:val="0"/>
          <w:marRight w:val="0"/>
          <w:marTop w:val="0"/>
          <w:marBottom w:val="0"/>
          <w:divBdr>
            <w:top w:val="none" w:sz="0" w:space="0" w:color="auto"/>
            <w:left w:val="none" w:sz="0" w:space="0" w:color="auto"/>
            <w:bottom w:val="none" w:sz="0" w:space="0" w:color="auto"/>
            <w:right w:val="none" w:sz="0" w:space="0" w:color="auto"/>
          </w:divBdr>
        </w:div>
        <w:div w:id="40400566">
          <w:marLeft w:val="0"/>
          <w:marRight w:val="0"/>
          <w:marTop w:val="0"/>
          <w:marBottom w:val="0"/>
          <w:divBdr>
            <w:top w:val="none" w:sz="0" w:space="0" w:color="auto"/>
            <w:left w:val="none" w:sz="0" w:space="0" w:color="auto"/>
            <w:bottom w:val="none" w:sz="0" w:space="0" w:color="auto"/>
            <w:right w:val="none" w:sz="0" w:space="0" w:color="auto"/>
          </w:divBdr>
        </w:div>
        <w:div w:id="62720972">
          <w:marLeft w:val="0"/>
          <w:marRight w:val="0"/>
          <w:marTop w:val="0"/>
          <w:marBottom w:val="0"/>
          <w:divBdr>
            <w:top w:val="none" w:sz="0" w:space="0" w:color="auto"/>
            <w:left w:val="none" w:sz="0" w:space="0" w:color="auto"/>
            <w:bottom w:val="none" w:sz="0" w:space="0" w:color="auto"/>
            <w:right w:val="none" w:sz="0" w:space="0" w:color="auto"/>
          </w:divBdr>
        </w:div>
        <w:div w:id="75056761">
          <w:marLeft w:val="0"/>
          <w:marRight w:val="0"/>
          <w:marTop w:val="0"/>
          <w:marBottom w:val="0"/>
          <w:divBdr>
            <w:top w:val="none" w:sz="0" w:space="0" w:color="auto"/>
            <w:left w:val="none" w:sz="0" w:space="0" w:color="auto"/>
            <w:bottom w:val="none" w:sz="0" w:space="0" w:color="auto"/>
            <w:right w:val="none" w:sz="0" w:space="0" w:color="auto"/>
          </w:divBdr>
        </w:div>
        <w:div w:id="77753204">
          <w:marLeft w:val="0"/>
          <w:marRight w:val="0"/>
          <w:marTop w:val="0"/>
          <w:marBottom w:val="0"/>
          <w:divBdr>
            <w:top w:val="none" w:sz="0" w:space="0" w:color="auto"/>
            <w:left w:val="none" w:sz="0" w:space="0" w:color="auto"/>
            <w:bottom w:val="none" w:sz="0" w:space="0" w:color="auto"/>
            <w:right w:val="none" w:sz="0" w:space="0" w:color="auto"/>
          </w:divBdr>
        </w:div>
        <w:div w:id="102773562">
          <w:marLeft w:val="0"/>
          <w:marRight w:val="0"/>
          <w:marTop w:val="0"/>
          <w:marBottom w:val="0"/>
          <w:divBdr>
            <w:top w:val="none" w:sz="0" w:space="0" w:color="auto"/>
            <w:left w:val="none" w:sz="0" w:space="0" w:color="auto"/>
            <w:bottom w:val="none" w:sz="0" w:space="0" w:color="auto"/>
            <w:right w:val="none" w:sz="0" w:space="0" w:color="auto"/>
          </w:divBdr>
        </w:div>
        <w:div w:id="108012463">
          <w:marLeft w:val="0"/>
          <w:marRight w:val="0"/>
          <w:marTop w:val="0"/>
          <w:marBottom w:val="0"/>
          <w:divBdr>
            <w:top w:val="none" w:sz="0" w:space="0" w:color="auto"/>
            <w:left w:val="none" w:sz="0" w:space="0" w:color="auto"/>
            <w:bottom w:val="none" w:sz="0" w:space="0" w:color="auto"/>
            <w:right w:val="none" w:sz="0" w:space="0" w:color="auto"/>
          </w:divBdr>
        </w:div>
        <w:div w:id="123351353">
          <w:marLeft w:val="0"/>
          <w:marRight w:val="0"/>
          <w:marTop w:val="0"/>
          <w:marBottom w:val="0"/>
          <w:divBdr>
            <w:top w:val="none" w:sz="0" w:space="0" w:color="auto"/>
            <w:left w:val="none" w:sz="0" w:space="0" w:color="auto"/>
            <w:bottom w:val="none" w:sz="0" w:space="0" w:color="auto"/>
            <w:right w:val="none" w:sz="0" w:space="0" w:color="auto"/>
          </w:divBdr>
        </w:div>
        <w:div w:id="143162647">
          <w:marLeft w:val="0"/>
          <w:marRight w:val="0"/>
          <w:marTop w:val="0"/>
          <w:marBottom w:val="0"/>
          <w:divBdr>
            <w:top w:val="none" w:sz="0" w:space="0" w:color="auto"/>
            <w:left w:val="none" w:sz="0" w:space="0" w:color="auto"/>
            <w:bottom w:val="none" w:sz="0" w:space="0" w:color="auto"/>
            <w:right w:val="none" w:sz="0" w:space="0" w:color="auto"/>
          </w:divBdr>
        </w:div>
        <w:div w:id="145975457">
          <w:marLeft w:val="0"/>
          <w:marRight w:val="0"/>
          <w:marTop w:val="0"/>
          <w:marBottom w:val="0"/>
          <w:divBdr>
            <w:top w:val="none" w:sz="0" w:space="0" w:color="auto"/>
            <w:left w:val="none" w:sz="0" w:space="0" w:color="auto"/>
            <w:bottom w:val="none" w:sz="0" w:space="0" w:color="auto"/>
            <w:right w:val="none" w:sz="0" w:space="0" w:color="auto"/>
          </w:divBdr>
        </w:div>
        <w:div w:id="147063948">
          <w:marLeft w:val="0"/>
          <w:marRight w:val="0"/>
          <w:marTop w:val="0"/>
          <w:marBottom w:val="0"/>
          <w:divBdr>
            <w:top w:val="none" w:sz="0" w:space="0" w:color="auto"/>
            <w:left w:val="none" w:sz="0" w:space="0" w:color="auto"/>
            <w:bottom w:val="none" w:sz="0" w:space="0" w:color="auto"/>
            <w:right w:val="none" w:sz="0" w:space="0" w:color="auto"/>
          </w:divBdr>
        </w:div>
        <w:div w:id="148905503">
          <w:marLeft w:val="0"/>
          <w:marRight w:val="0"/>
          <w:marTop w:val="0"/>
          <w:marBottom w:val="0"/>
          <w:divBdr>
            <w:top w:val="none" w:sz="0" w:space="0" w:color="auto"/>
            <w:left w:val="none" w:sz="0" w:space="0" w:color="auto"/>
            <w:bottom w:val="none" w:sz="0" w:space="0" w:color="auto"/>
            <w:right w:val="none" w:sz="0" w:space="0" w:color="auto"/>
          </w:divBdr>
        </w:div>
        <w:div w:id="154763214">
          <w:marLeft w:val="-75"/>
          <w:marRight w:val="0"/>
          <w:marTop w:val="30"/>
          <w:marBottom w:val="30"/>
          <w:divBdr>
            <w:top w:val="none" w:sz="0" w:space="0" w:color="auto"/>
            <w:left w:val="none" w:sz="0" w:space="0" w:color="auto"/>
            <w:bottom w:val="none" w:sz="0" w:space="0" w:color="auto"/>
            <w:right w:val="none" w:sz="0" w:space="0" w:color="auto"/>
          </w:divBdr>
          <w:divsChild>
            <w:div w:id="144857286">
              <w:marLeft w:val="0"/>
              <w:marRight w:val="0"/>
              <w:marTop w:val="0"/>
              <w:marBottom w:val="0"/>
              <w:divBdr>
                <w:top w:val="none" w:sz="0" w:space="0" w:color="auto"/>
                <w:left w:val="none" w:sz="0" w:space="0" w:color="auto"/>
                <w:bottom w:val="none" w:sz="0" w:space="0" w:color="auto"/>
                <w:right w:val="none" w:sz="0" w:space="0" w:color="auto"/>
              </w:divBdr>
              <w:divsChild>
                <w:div w:id="1754542681">
                  <w:marLeft w:val="0"/>
                  <w:marRight w:val="0"/>
                  <w:marTop w:val="0"/>
                  <w:marBottom w:val="0"/>
                  <w:divBdr>
                    <w:top w:val="none" w:sz="0" w:space="0" w:color="auto"/>
                    <w:left w:val="none" w:sz="0" w:space="0" w:color="auto"/>
                    <w:bottom w:val="none" w:sz="0" w:space="0" w:color="auto"/>
                    <w:right w:val="none" w:sz="0" w:space="0" w:color="auto"/>
                  </w:divBdr>
                </w:div>
              </w:divsChild>
            </w:div>
            <w:div w:id="243875682">
              <w:marLeft w:val="0"/>
              <w:marRight w:val="0"/>
              <w:marTop w:val="0"/>
              <w:marBottom w:val="0"/>
              <w:divBdr>
                <w:top w:val="none" w:sz="0" w:space="0" w:color="auto"/>
                <w:left w:val="none" w:sz="0" w:space="0" w:color="auto"/>
                <w:bottom w:val="none" w:sz="0" w:space="0" w:color="auto"/>
                <w:right w:val="none" w:sz="0" w:space="0" w:color="auto"/>
              </w:divBdr>
              <w:divsChild>
                <w:div w:id="939527813">
                  <w:marLeft w:val="0"/>
                  <w:marRight w:val="0"/>
                  <w:marTop w:val="0"/>
                  <w:marBottom w:val="0"/>
                  <w:divBdr>
                    <w:top w:val="none" w:sz="0" w:space="0" w:color="auto"/>
                    <w:left w:val="none" w:sz="0" w:space="0" w:color="auto"/>
                    <w:bottom w:val="none" w:sz="0" w:space="0" w:color="auto"/>
                    <w:right w:val="none" w:sz="0" w:space="0" w:color="auto"/>
                  </w:divBdr>
                </w:div>
              </w:divsChild>
            </w:div>
            <w:div w:id="255748344">
              <w:marLeft w:val="0"/>
              <w:marRight w:val="0"/>
              <w:marTop w:val="0"/>
              <w:marBottom w:val="0"/>
              <w:divBdr>
                <w:top w:val="none" w:sz="0" w:space="0" w:color="auto"/>
                <w:left w:val="none" w:sz="0" w:space="0" w:color="auto"/>
                <w:bottom w:val="none" w:sz="0" w:space="0" w:color="auto"/>
                <w:right w:val="none" w:sz="0" w:space="0" w:color="auto"/>
              </w:divBdr>
              <w:divsChild>
                <w:div w:id="112796234">
                  <w:marLeft w:val="0"/>
                  <w:marRight w:val="0"/>
                  <w:marTop w:val="0"/>
                  <w:marBottom w:val="0"/>
                  <w:divBdr>
                    <w:top w:val="none" w:sz="0" w:space="0" w:color="auto"/>
                    <w:left w:val="none" w:sz="0" w:space="0" w:color="auto"/>
                    <w:bottom w:val="none" w:sz="0" w:space="0" w:color="auto"/>
                    <w:right w:val="none" w:sz="0" w:space="0" w:color="auto"/>
                  </w:divBdr>
                </w:div>
              </w:divsChild>
            </w:div>
            <w:div w:id="328674782">
              <w:marLeft w:val="0"/>
              <w:marRight w:val="0"/>
              <w:marTop w:val="0"/>
              <w:marBottom w:val="0"/>
              <w:divBdr>
                <w:top w:val="none" w:sz="0" w:space="0" w:color="auto"/>
                <w:left w:val="none" w:sz="0" w:space="0" w:color="auto"/>
                <w:bottom w:val="none" w:sz="0" w:space="0" w:color="auto"/>
                <w:right w:val="none" w:sz="0" w:space="0" w:color="auto"/>
              </w:divBdr>
              <w:divsChild>
                <w:div w:id="1355884557">
                  <w:marLeft w:val="0"/>
                  <w:marRight w:val="0"/>
                  <w:marTop w:val="0"/>
                  <w:marBottom w:val="0"/>
                  <w:divBdr>
                    <w:top w:val="none" w:sz="0" w:space="0" w:color="auto"/>
                    <w:left w:val="none" w:sz="0" w:space="0" w:color="auto"/>
                    <w:bottom w:val="none" w:sz="0" w:space="0" w:color="auto"/>
                    <w:right w:val="none" w:sz="0" w:space="0" w:color="auto"/>
                  </w:divBdr>
                </w:div>
              </w:divsChild>
            </w:div>
            <w:div w:id="706761881">
              <w:marLeft w:val="0"/>
              <w:marRight w:val="0"/>
              <w:marTop w:val="0"/>
              <w:marBottom w:val="0"/>
              <w:divBdr>
                <w:top w:val="none" w:sz="0" w:space="0" w:color="auto"/>
                <w:left w:val="none" w:sz="0" w:space="0" w:color="auto"/>
                <w:bottom w:val="none" w:sz="0" w:space="0" w:color="auto"/>
                <w:right w:val="none" w:sz="0" w:space="0" w:color="auto"/>
              </w:divBdr>
              <w:divsChild>
                <w:div w:id="1080638843">
                  <w:marLeft w:val="0"/>
                  <w:marRight w:val="0"/>
                  <w:marTop w:val="0"/>
                  <w:marBottom w:val="0"/>
                  <w:divBdr>
                    <w:top w:val="none" w:sz="0" w:space="0" w:color="auto"/>
                    <w:left w:val="none" w:sz="0" w:space="0" w:color="auto"/>
                    <w:bottom w:val="none" w:sz="0" w:space="0" w:color="auto"/>
                    <w:right w:val="none" w:sz="0" w:space="0" w:color="auto"/>
                  </w:divBdr>
                </w:div>
              </w:divsChild>
            </w:div>
            <w:div w:id="735394719">
              <w:marLeft w:val="0"/>
              <w:marRight w:val="0"/>
              <w:marTop w:val="0"/>
              <w:marBottom w:val="0"/>
              <w:divBdr>
                <w:top w:val="none" w:sz="0" w:space="0" w:color="auto"/>
                <w:left w:val="none" w:sz="0" w:space="0" w:color="auto"/>
                <w:bottom w:val="none" w:sz="0" w:space="0" w:color="auto"/>
                <w:right w:val="none" w:sz="0" w:space="0" w:color="auto"/>
              </w:divBdr>
              <w:divsChild>
                <w:div w:id="586109625">
                  <w:marLeft w:val="0"/>
                  <w:marRight w:val="0"/>
                  <w:marTop w:val="0"/>
                  <w:marBottom w:val="0"/>
                  <w:divBdr>
                    <w:top w:val="none" w:sz="0" w:space="0" w:color="auto"/>
                    <w:left w:val="none" w:sz="0" w:space="0" w:color="auto"/>
                    <w:bottom w:val="none" w:sz="0" w:space="0" w:color="auto"/>
                    <w:right w:val="none" w:sz="0" w:space="0" w:color="auto"/>
                  </w:divBdr>
                </w:div>
              </w:divsChild>
            </w:div>
            <w:div w:id="813521443">
              <w:marLeft w:val="0"/>
              <w:marRight w:val="0"/>
              <w:marTop w:val="0"/>
              <w:marBottom w:val="0"/>
              <w:divBdr>
                <w:top w:val="none" w:sz="0" w:space="0" w:color="auto"/>
                <w:left w:val="none" w:sz="0" w:space="0" w:color="auto"/>
                <w:bottom w:val="none" w:sz="0" w:space="0" w:color="auto"/>
                <w:right w:val="none" w:sz="0" w:space="0" w:color="auto"/>
              </w:divBdr>
              <w:divsChild>
                <w:div w:id="1224371959">
                  <w:marLeft w:val="0"/>
                  <w:marRight w:val="0"/>
                  <w:marTop w:val="0"/>
                  <w:marBottom w:val="0"/>
                  <w:divBdr>
                    <w:top w:val="none" w:sz="0" w:space="0" w:color="auto"/>
                    <w:left w:val="none" w:sz="0" w:space="0" w:color="auto"/>
                    <w:bottom w:val="none" w:sz="0" w:space="0" w:color="auto"/>
                    <w:right w:val="none" w:sz="0" w:space="0" w:color="auto"/>
                  </w:divBdr>
                </w:div>
              </w:divsChild>
            </w:div>
            <w:div w:id="972252497">
              <w:marLeft w:val="0"/>
              <w:marRight w:val="0"/>
              <w:marTop w:val="0"/>
              <w:marBottom w:val="0"/>
              <w:divBdr>
                <w:top w:val="none" w:sz="0" w:space="0" w:color="auto"/>
                <w:left w:val="none" w:sz="0" w:space="0" w:color="auto"/>
                <w:bottom w:val="none" w:sz="0" w:space="0" w:color="auto"/>
                <w:right w:val="none" w:sz="0" w:space="0" w:color="auto"/>
              </w:divBdr>
              <w:divsChild>
                <w:div w:id="2139258817">
                  <w:marLeft w:val="0"/>
                  <w:marRight w:val="0"/>
                  <w:marTop w:val="0"/>
                  <w:marBottom w:val="0"/>
                  <w:divBdr>
                    <w:top w:val="none" w:sz="0" w:space="0" w:color="auto"/>
                    <w:left w:val="none" w:sz="0" w:space="0" w:color="auto"/>
                    <w:bottom w:val="none" w:sz="0" w:space="0" w:color="auto"/>
                    <w:right w:val="none" w:sz="0" w:space="0" w:color="auto"/>
                  </w:divBdr>
                </w:div>
              </w:divsChild>
            </w:div>
            <w:div w:id="994257369">
              <w:marLeft w:val="0"/>
              <w:marRight w:val="0"/>
              <w:marTop w:val="0"/>
              <w:marBottom w:val="0"/>
              <w:divBdr>
                <w:top w:val="none" w:sz="0" w:space="0" w:color="auto"/>
                <w:left w:val="none" w:sz="0" w:space="0" w:color="auto"/>
                <w:bottom w:val="none" w:sz="0" w:space="0" w:color="auto"/>
                <w:right w:val="none" w:sz="0" w:space="0" w:color="auto"/>
              </w:divBdr>
              <w:divsChild>
                <w:div w:id="521094771">
                  <w:marLeft w:val="0"/>
                  <w:marRight w:val="0"/>
                  <w:marTop w:val="0"/>
                  <w:marBottom w:val="0"/>
                  <w:divBdr>
                    <w:top w:val="none" w:sz="0" w:space="0" w:color="auto"/>
                    <w:left w:val="none" w:sz="0" w:space="0" w:color="auto"/>
                    <w:bottom w:val="none" w:sz="0" w:space="0" w:color="auto"/>
                    <w:right w:val="none" w:sz="0" w:space="0" w:color="auto"/>
                  </w:divBdr>
                </w:div>
              </w:divsChild>
            </w:div>
            <w:div w:id="1010522727">
              <w:marLeft w:val="0"/>
              <w:marRight w:val="0"/>
              <w:marTop w:val="0"/>
              <w:marBottom w:val="0"/>
              <w:divBdr>
                <w:top w:val="none" w:sz="0" w:space="0" w:color="auto"/>
                <w:left w:val="none" w:sz="0" w:space="0" w:color="auto"/>
                <w:bottom w:val="none" w:sz="0" w:space="0" w:color="auto"/>
                <w:right w:val="none" w:sz="0" w:space="0" w:color="auto"/>
              </w:divBdr>
              <w:divsChild>
                <w:div w:id="1605261109">
                  <w:marLeft w:val="0"/>
                  <w:marRight w:val="0"/>
                  <w:marTop w:val="0"/>
                  <w:marBottom w:val="0"/>
                  <w:divBdr>
                    <w:top w:val="none" w:sz="0" w:space="0" w:color="auto"/>
                    <w:left w:val="none" w:sz="0" w:space="0" w:color="auto"/>
                    <w:bottom w:val="none" w:sz="0" w:space="0" w:color="auto"/>
                    <w:right w:val="none" w:sz="0" w:space="0" w:color="auto"/>
                  </w:divBdr>
                </w:div>
              </w:divsChild>
            </w:div>
            <w:div w:id="1232734144">
              <w:marLeft w:val="0"/>
              <w:marRight w:val="0"/>
              <w:marTop w:val="0"/>
              <w:marBottom w:val="0"/>
              <w:divBdr>
                <w:top w:val="none" w:sz="0" w:space="0" w:color="auto"/>
                <w:left w:val="none" w:sz="0" w:space="0" w:color="auto"/>
                <w:bottom w:val="none" w:sz="0" w:space="0" w:color="auto"/>
                <w:right w:val="none" w:sz="0" w:space="0" w:color="auto"/>
              </w:divBdr>
              <w:divsChild>
                <w:div w:id="877278904">
                  <w:marLeft w:val="0"/>
                  <w:marRight w:val="0"/>
                  <w:marTop w:val="0"/>
                  <w:marBottom w:val="0"/>
                  <w:divBdr>
                    <w:top w:val="none" w:sz="0" w:space="0" w:color="auto"/>
                    <w:left w:val="none" w:sz="0" w:space="0" w:color="auto"/>
                    <w:bottom w:val="none" w:sz="0" w:space="0" w:color="auto"/>
                    <w:right w:val="none" w:sz="0" w:space="0" w:color="auto"/>
                  </w:divBdr>
                </w:div>
              </w:divsChild>
            </w:div>
            <w:div w:id="1553155134">
              <w:marLeft w:val="0"/>
              <w:marRight w:val="0"/>
              <w:marTop w:val="0"/>
              <w:marBottom w:val="0"/>
              <w:divBdr>
                <w:top w:val="none" w:sz="0" w:space="0" w:color="auto"/>
                <w:left w:val="none" w:sz="0" w:space="0" w:color="auto"/>
                <w:bottom w:val="none" w:sz="0" w:space="0" w:color="auto"/>
                <w:right w:val="none" w:sz="0" w:space="0" w:color="auto"/>
              </w:divBdr>
              <w:divsChild>
                <w:div w:id="353851821">
                  <w:marLeft w:val="0"/>
                  <w:marRight w:val="0"/>
                  <w:marTop w:val="0"/>
                  <w:marBottom w:val="0"/>
                  <w:divBdr>
                    <w:top w:val="none" w:sz="0" w:space="0" w:color="auto"/>
                    <w:left w:val="none" w:sz="0" w:space="0" w:color="auto"/>
                    <w:bottom w:val="none" w:sz="0" w:space="0" w:color="auto"/>
                    <w:right w:val="none" w:sz="0" w:space="0" w:color="auto"/>
                  </w:divBdr>
                </w:div>
              </w:divsChild>
            </w:div>
            <w:div w:id="1585602182">
              <w:marLeft w:val="0"/>
              <w:marRight w:val="0"/>
              <w:marTop w:val="0"/>
              <w:marBottom w:val="0"/>
              <w:divBdr>
                <w:top w:val="none" w:sz="0" w:space="0" w:color="auto"/>
                <w:left w:val="none" w:sz="0" w:space="0" w:color="auto"/>
                <w:bottom w:val="none" w:sz="0" w:space="0" w:color="auto"/>
                <w:right w:val="none" w:sz="0" w:space="0" w:color="auto"/>
              </w:divBdr>
              <w:divsChild>
                <w:div w:id="673646982">
                  <w:marLeft w:val="0"/>
                  <w:marRight w:val="0"/>
                  <w:marTop w:val="0"/>
                  <w:marBottom w:val="0"/>
                  <w:divBdr>
                    <w:top w:val="none" w:sz="0" w:space="0" w:color="auto"/>
                    <w:left w:val="none" w:sz="0" w:space="0" w:color="auto"/>
                    <w:bottom w:val="none" w:sz="0" w:space="0" w:color="auto"/>
                    <w:right w:val="none" w:sz="0" w:space="0" w:color="auto"/>
                  </w:divBdr>
                </w:div>
              </w:divsChild>
            </w:div>
            <w:div w:id="1768235023">
              <w:marLeft w:val="0"/>
              <w:marRight w:val="0"/>
              <w:marTop w:val="0"/>
              <w:marBottom w:val="0"/>
              <w:divBdr>
                <w:top w:val="none" w:sz="0" w:space="0" w:color="auto"/>
                <w:left w:val="none" w:sz="0" w:space="0" w:color="auto"/>
                <w:bottom w:val="none" w:sz="0" w:space="0" w:color="auto"/>
                <w:right w:val="none" w:sz="0" w:space="0" w:color="auto"/>
              </w:divBdr>
              <w:divsChild>
                <w:div w:id="815742">
                  <w:marLeft w:val="0"/>
                  <w:marRight w:val="0"/>
                  <w:marTop w:val="0"/>
                  <w:marBottom w:val="0"/>
                  <w:divBdr>
                    <w:top w:val="none" w:sz="0" w:space="0" w:color="auto"/>
                    <w:left w:val="none" w:sz="0" w:space="0" w:color="auto"/>
                    <w:bottom w:val="none" w:sz="0" w:space="0" w:color="auto"/>
                    <w:right w:val="none" w:sz="0" w:space="0" w:color="auto"/>
                  </w:divBdr>
                </w:div>
              </w:divsChild>
            </w:div>
            <w:div w:id="1928686327">
              <w:marLeft w:val="0"/>
              <w:marRight w:val="0"/>
              <w:marTop w:val="0"/>
              <w:marBottom w:val="0"/>
              <w:divBdr>
                <w:top w:val="none" w:sz="0" w:space="0" w:color="auto"/>
                <w:left w:val="none" w:sz="0" w:space="0" w:color="auto"/>
                <w:bottom w:val="none" w:sz="0" w:space="0" w:color="auto"/>
                <w:right w:val="none" w:sz="0" w:space="0" w:color="auto"/>
              </w:divBdr>
              <w:divsChild>
                <w:div w:id="1464882021">
                  <w:marLeft w:val="0"/>
                  <w:marRight w:val="0"/>
                  <w:marTop w:val="0"/>
                  <w:marBottom w:val="0"/>
                  <w:divBdr>
                    <w:top w:val="none" w:sz="0" w:space="0" w:color="auto"/>
                    <w:left w:val="none" w:sz="0" w:space="0" w:color="auto"/>
                    <w:bottom w:val="none" w:sz="0" w:space="0" w:color="auto"/>
                    <w:right w:val="none" w:sz="0" w:space="0" w:color="auto"/>
                  </w:divBdr>
                </w:div>
              </w:divsChild>
            </w:div>
            <w:div w:id="2063940015">
              <w:marLeft w:val="0"/>
              <w:marRight w:val="0"/>
              <w:marTop w:val="0"/>
              <w:marBottom w:val="0"/>
              <w:divBdr>
                <w:top w:val="none" w:sz="0" w:space="0" w:color="auto"/>
                <w:left w:val="none" w:sz="0" w:space="0" w:color="auto"/>
                <w:bottom w:val="none" w:sz="0" w:space="0" w:color="auto"/>
                <w:right w:val="none" w:sz="0" w:space="0" w:color="auto"/>
              </w:divBdr>
              <w:divsChild>
                <w:div w:id="1783718582">
                  <w:marLeft w:val="0"/>
                  <w:marRight w:val="0"/>
                  <w:marTop w:val="0"/>
                  <w:marBottom w:val="0"/>
                  <w:divBdr>
                    <w:top w:val="none" w:sz="0" w:space="0" w:color="auto"/>
                    <w:left w:val="none" w:sz="0" w:space="0" w:color="auto"/>
                    <w:bottom w:val="none" w:sz="0" w:space="0" w:color="auto"/>
                    <w:right w:val="none" w:sz="0" w:space="0" w:color="auto"/>
                  </w:divBdr>
                </w:div>
              </w:divsChild>
            </w:div>
            <w:div w:id="2106218573">
              <w:marLeft w:val="0"/>
              <w:marRight w:val="0"/>
              <w:marTop w:val="0"/>
              <w:marBottom w:val="0"/>
              <w:divBdr>
                <w:top w:val="none" w:sz="0" w:space="0" w:color="auto"/>
                <w:left w:val="none" w:sz="0" w:space="0" w:color="auto"/>
                <w:bottom w:val="none" w:sz="0" w:space="0" w:color="auto"/>
                <w:right w:val="none" w:sz="0" w:space="0" w:color="auto"/>
              </w:divBdr>
              <w:divsChild>
                <w:div w:id="930896635">
                  <w:marLeft w:val="0"/>
                  <w:marRight w:val="0"/>
                  <w:marTop w:val="0"/>
                  <w:marBottom w:val="0"/>
                  <w:divBdr>
                    <w:top w:val="none" w:sz="0" w:space="0" w:color="auto"/>
                    <w:left w:val="none" w:sz="0" w:space="0" w:color="auto"/>
                    <w:bottom w:val="none" w:sz="0" w:space="0" w:color="auto"/>
                    <w:right w:val="none" w:sz="0" w:space="0" w:color="auto"/>
                  </w:divBdr>
                </w:div>
              </w:divsChild>
            </w:div>
            <w:div w:id="2122799426">
              <w:marLeft w:val="0"/>
              <w:marRight w:val="0"/>
              <w:marTop w:val="0"/>
              <w:marBottom w:val="0"/>
              <w:divBdr>
                <w:top w:val="none" w:sz="0" w:space="0" w:color="auto"/>
                <w:left w:val="none" w:sz="0" w:space="0" w:color="auto"/>
                <w:bottom w:val="none" w:sz="0" w:space="0" w:color="auto"/>
                <w:right w:val="none" w:sz="0" w:space="0" w:color="auto"/>
              </w:divBdr>
              <w:divsChild>
                <w:div w:id="35384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130222">
          <w:marLeft w:val="0"/>
          <w:marRight w:val="0"/>
          <w:marTop w:val="0"/>
          <w:marBottom w:val="0"/>
          <w:divBdr>
            <w:top w:val="none" w:sz="0" w:space="0" w:color="auto"/>
            <w:left w:val="none" w:sz="0" w:space="0" w:color="auto"/>
            <w:bottom w:val="none" w:sz="0" w:space="0" w:color="auto"/>
            <w:right w:val="none" w:sz="0" w:space="0" w:color="auto"/>
          </w:divBdr>
        </w:div>
        <w:div w:id="302126050">
          <w:marLeft w:val="0"/>
          <w:marRight w:val="0"/>
          <w:marTop w:val="0"/>
          <w:marBottom w:val="0"/>
          <w:divBdr>
            <w:top w:val="none" w:sz="0" w:space="0" w:color="auto"/>
            <w:left w:val="none" w:sz="0" w:space="0" w:color="auto"/>
            <w:bottom w:val="none" w:sz="0" w:space="0" w:color="auto"/>
            <w:right w:val="none" w:sz="0" w:space="0" w:color="auto"/>
          </w:divBdr>
        </w:div>
        <w:div w:id="309755379">
          <w:marLeft w:val="0"/>
          <w:marRight w:val="0"/>
          <w:marTop w:val="0"/>
          <w:marBottom w:val="0"/>
          <w:divBdr>
            <w:top w:val="none" w:sz="0" w:space="0" w:color="auto"/>
            <w:left w:val="none" w:sz="0" w:space="0" w:color="auto"/>
            <w:bottom w:val="none" w:sz="0" w:space="0" w:color="auto"/>
            <w:right w:val="none" w:sz="0" w:space="0" w:color="auto"/>
          </w:divBdr>
        </w:div>
        <w:div w:id="311445665">
          <w:marLeft w:val="0"/>
          <w:marRight w:val="0"/>
          <w:marTop w:val="0"/>
          <w:marBottom w:val="0"/>
          <w:divBdr>
            <w:top w:val="none" w:sz="0" w:space="0" w:color="auto"/>
            <w:left w:val="none" w:sz="0" w:space="0" w:color="auto"/>
            <w:bottom w:val="none" w:sz="0" w:space="0" w:color="auto"/>
            <w:right w:val="none" w:sz="0" w:space="0" w:color="auto"/>
          </w:divBdr>
        </w:div>
        <w:div w:id="370493467">
          <w:marLeft w:val="0"/>
          <w:marRight w:val="0"/>
          <w:marTop w:val="0"/>
          <w:marBottom w:val="0"/>
          <w:divBdr>
            <w:top w:val="none" w:sz="0" w:space="0" w:color="auto"/>
            <w:left w:val="none" w:sz="0" w:space="0" w:color="auto"/>
            <w:bottom w:val="none" w:sz="0" w:space="0" w:color="auto"/>
            <w:right w:val="none" w:sz="0" w:space="0" w:color="auto"/>
          </w:divBdr>
        </w:div>
        <w:div w:id="455679756">
          <w:marLeft w:val="-75"/>
          <w:marRight w:val="0"/>
          <w:marTop w:val="30"/>
          <w:marBottom w:val="30"/>
          <w:divBdr>
            <w:top w:val="none" w:sz="0" w:space="0" w:color="auto"/>
            <w:left w:val="none" w:sz="0" w:space="0" w:color="auto"/>
            <w:bottom w:val="none" w:sz="0" w:space="0" w:color="auto"/>
            <w:right w:val="none" w:sz="0" w:space="0" w:color="auto"/>
          </w:divBdr>
          <w:divsChild>
            <w:div w:id="103576279">
              <w:marLeft w:val="0"/>
              <w:marRight w:val="0"/>
              <w:marTop w:val="0"/>
              <w:marBottom w:val="0"/>
              <w:divBdr>
                <w:top w:val="none" w:sz="0" w:space="0" w:color="auto"/>
                <w:left w:val="none" w:sz="0" w:space="0" w:color="auto"/>
                <w:bottom w:val="none" w:sz="0" w:space="0" w:color="auto"/>
                <w:right w:val="none" w:sz="0" w:space="0" w:color="auto"/>
              </w:divBdr>
              <w:divsChild>
                <w:div w:id="1378046712">
                  <w:marLeft w:val="0"/>
                  <w:marRight w:val="0"/>
                  <w:marTop w:val="0"/>
                  <w:marBottom w:val="0"/>
                  <w:divBdr>
                    <w:top w:val="none" w:sz="0" w:space="0" w:color="auto"/>
                    <w:left w:val="none" w:sz="0" w:space="0" w:color="auto"/>
                    <w:bottom w:val="none" w:sz="0" w:space="0" w:color="auto"/>
                    <w:right w:val="none" w:sz="0" w:space="0" w:color="auto"/>
                  </w:divBdr>
                </w:div>
              </w:divsChild>
            </w:div>
            <w:div w:id="247547016">
              <w:marLeft w:val="0"/>
              <w:marRight w:val="0"/>
              <w:marTop w:val="0"/>
              <w:marBottom w:val="0"/>
              <w:divBdr>
                <w:top w:val="none" w:sz="0" w:space="0" w:color="auto"/>
                <w:left w:val="none" w:sz="0" w:space="0" w:color="auto"/>
                <w:bottom w:val="none" w:sz="0" w:space="0" w:color="auto"/>
                <w:right w:val="none" w:sz="0" w:space="0" w:color="auto"/>
              </w:divBdr>
              <w:divsChild>
                <w:div w:id="153884090">
                  <w:marLeft w:val="0"/>
                  <w:marRight w:val="0"/>
                  <w:marTop w:val="0"/>
                  <w:marBottom w:val="0"/>
                  <w:divBdr>
                    <w:top w:val="none" w:sz="0" w:space="0" w:color="auto"/>
                    <w:left w:val="none" w:sz="0" w:space="0" w:color="auto"/>
                    <w:bottom w:val="none" w:sz="0" w:space="0" w:color="auto"/>
                    <w:right w:val="none" w:sz="0" w:space="0" w:color="auto"/>
                  </w:divBdr>
                </w:div>
              </w:divsChild>
            </w:div>
            <w:div w:id="487599344">
              <w:marLeft w:val="0"/>
              <w:marRight w:val="0"/>
              <w:marTop w:val="0"/>
              <w:marBottom w:val="0"/>
              <w:divBdr>
                <w:top w:val="none" w:sz="0" w:space="0" w:color="auto"/>
                <w:left w:val="none" w:sz="0" w:space="0" w:color="auto"/>
                <w:bottom w:val="none" w:sz="0" w:space="0" w:color="auto"/>
                <w:right w:val="none" w:sz="0" w:space="0" w:color="auto"/>
              </w:divBdr>
              <w:divsChild>
                <w:div w:id="2127769480">
                  <w:marLeft w:val="0"/>
                  <w:marRight w:val="0"/>
                  <w:marTop w:val="0"/>
                  <w:marBottom w:val="0"/>
                  <w:divBdr>
                    <w:top w:val="none" w:sz="0" w:space="0" w:color="auto"/>
                    <w:left w:val="none" w:sz="0" w:space="0" w:color="auto"/>
                    <w:bottom w:val="none" w:sz="0" w:space="0" w:color="auto"/>
                    <w:right w:val="none" w:sz="0" w:space="0" w:color="auto"/>
                  </w:divBdr>
                </w:div>
              </w:divsChild>
            </w:div>
            <w:div w:id="743650554">
              <w:marLeft w:val="0"/>
              <w:marRight w:val="0"/>
              <w:marTop w:val="0"/>
              <w:marBottom w:val="0"/>
              <w:divBdr>
                <w:top w:val="none" w:sz="0" w:space="0" w:color="auto"/>
                <w:left w:val="none" w:sz="0" w:space="0" w:color="auto"/>
                <w:bottom w:val="none" w:sz="0" w:space="0" w:color="auto"/>
                <w:right w:val="none" w:sz="0" w:space="0" w:color="auto"/>
              </w:divBdr>
              <w:divsChild>
                <w:div w:id="755245526">
                  <w:marLeft w:val="0"/>
                  <w:marRight w:val="0"/>
                  <w:marTop w:val="0"/>
                  <w:marBottom w:val="0"/>
                  <w:divBdr>
                    <w:top w:val="none" w:sz="0" w:space="0" w:color="auto"/>
                    <w:left w:val="none" w:sz="0" w:space="0" w:color="auto"/>
                    <w:bottom w:val="none" w:sz="0" w:space="0" w:color="auto"/>
                    <w:right w:val="none" w:sz="0" w:space="0" w:color="auto"/>
                  </w:divBdr>
                </w:div>
              </w:divsChild>
            </w:div>
            <w:div w:id="1080566445">
              <w:marLeft w:val="0"/>
              <w:marRight w:val="0"/>
              <w:marTop w:val="0"/>
              <w:marBottom w:val="0"/>
              <w:divBdr>
                <w:top w:val="none" w:sz="0" w:space="0" w:color="auto"/>
                <w:left w:val="none" w:sz="0" w:space="0" w:color="auto"/>
                <w:bottom w:val="none" w:sz="0" w:space="0" w:color="auto"/>
                <w:right w:val="none" w:sz="0" w:space="0" w:color="auto"/>
              </w:divBdr>
              <w:divsChild>
                <w:div w:id="976492037">
                  <w:marLeft w:val="0"/>
                  <w:marRight w:val="0"/>
                  <w:marTop w:val="0"/>
                  <w:marBottom w:val="0"/>
                  <w:divBdr>
                    <w:top w:val="none" w:sz="0" w:space="0" w:color="auto"/>
                    <w:left w:val="none" w:sz="0" w:space="0" w:color="auto"/>
                    <w:bottom w:val="none" w:sz="0" w:space="0" w:color="auto"/>
                    <w:right w:val="none" w:sz="0" w:space="0" w:color="auto"/>
                  </w:divBdr>
                </w:div>
              </w:divsChild>
            </w:div>
            <w:div w:id="1276404273">
              <w:marLeft w:val="0"/>
              <w:marRight w:val="0"/>
              <w:marTop w:val="0"/>
              <w:marBottom w:val="0"/>
              <w:divBdr>
                <w:top w:val="none" w:sz="0" w:space="0" w:color="auto"/>
                <w:left w:val="none" w:sz="0" w:space="0" w:color="auto"/>
                <w:bottom w:val="none" w:sz="0" w:space="0" w:color="auto"/>
                <w:right w:val="none" w:sz="0" w:space="0" w:color="auto"/>
              </w:divBdr>
              <w:divsChild>
                <w:div w:id="930502767">
                  <w:marLeft w:val="0"/>
                  <w:marRight w:val="0"/>
                  <w:marTop w:val="0"/>
                  <w:marBottom w:val="0"/>
                  <w:divBdr>
                    <w:top w:val="none" w:sz="0" w:space="0" w:color="auto"/>
                    <w:left w:val="none" w:sz="0" w:space="0" w:color="auto"/>
                    <w:bottom w:val="none" w:sz="0" w:space="0" w:color="auto"/>
                    <w:right w:val="none" w:sz="0" w:space="0" w:color="auto"/>
                  </w:divBdr>
                </w:div>
              </w:divsChild>
            </w:div>
            <w:div w:id="1359039999">
              <w:marLeft w:val="0"/>
              <w:marRight w:val="0"/>
              <w:marTop w:val="0"/>
              <w:marBottom w:val="0"/>
              <w:divBdr>
                <w:top w:val="none" w:sz="0" w:space="0" w:color="auto"/>
                <w:left w:val="none" w:sz="0" w:space="0" w:color="auto"/>
                <w:bottom w:val="none" w:sz="0" w:space="0" w:color="auto"/>
                <w:right w:val="none" w:sz="0" w:space="0" w:color="auto"/>
              </w:divBdr>
              <w:divsChild>
                <w:div w:id="810757565">
                  <w:marLeft w:val="0"/>
                  <w:marRight w:val="0"/>
                  <w:marTop w:val="0"/>
                  <w:marBottom w:val="0"/>
                  <w:divBdr>
                    <w:top w:val="none" w:sz="0" w:space="0" w:color="auto"/>
                    <w:left w:val="none" w:sz="0" w:space="0" w:color="auto"/>
                    <w:bottom w:val="none" w:sz="0" w:space="0" w:color="auto"/>
                    <w:right w:val="none" w:sz="0" w:space="0" w:color="auto"/>
                  </w:divBdr>
                </w:div>
              </w:divsChild>
            </w:div>
            <w:div w:id="1489859113">
              <w:marLeft w:val="0"/>
              <w:marRight w:val="0"/>
              <w:marTop w:val="0"/>
              <w:marBottom w:val="0"/>
              <w:divBdr>
                <w:top w:val="none" w:sz="0" w:space="0" w:color="auto"/>
                <w:left w:val="none" w:sz="0" w:space="0" w:color="auto"/>
                <w:bottom w:val="none" w:sz="0" w:space="0" w:color="auto"/>
                <w:right w:val="none" w:sz="0" w:space="0" w:color="auto"/>
              </w:divBdr>
              <w:divsChild>
                <w:div w:id="146288512">
                  <w:marLeft w:val="0"/>
                  <w:marRight w:val="0"/>
                  <w:marTop w:val="0"/>
                  <w:marBottom w:val="0"/>
                  <w:divBdr>
                    <w:top w:val="none" w:sz="0" w:space="0" w:color="auto"/>
                    <w:left w:val="none" w:sz="0" w:space="0" w:color="auto"/>
                    <w:bottom w:val="none" w:sz="0" w:space="0" w:color="auto"/>
                    <w:right w:val="none" w:sz="0" w:space="0" w:color="auto"/>
                  </w:divBdr>
                </w:div>
              </w:divsChild>
            </w:div>
            <w:div w:id="1574701456">
              <w:marLeft w:val="0"/>
              <w:marRight w:val="0"/>
              <w:marTop w:val="0"/>
              <w:marBottom w:val="0"/>
              <w:divBdr>
                <w:top w:val="none" w:sz="0" w:space="0" w:color="auto"/>
                <w:left w:val="none" w:sz="0" w:space="0" w:color="auto"/>
                <w:bottom w:val="none" w:sz="0" w:space="0" w:color="auto"/>
                <w:right w:val="none" w:sz="0" w:space="0" w:color="auto"/>
              </w:divBdr>
              <w:divsChild>
                <w:div w:id="170142258">
                  <w:marLeft w:val="0"/>
                  <w:marRight w:val="0"/>
                  <w:marTop w:val="0"/>
                  <w:marBottom w:val="0"/>
                  <w:divBdr>
                    <w:top w:val="none" w:sz="0" w:space="0" w:color="auto"/>
                    <w:left w:val="none" w:sz="0" w:space="0" w:color="auto"/>
                    <w:bottom w:val="none" w:sz="0" w:space="0" w:color="auto"/>
                    <w:right w:val="none" w:sz="0" w:space="0" w:color="auto"/>
                  </w:divBdr>
                </w:div>
              </w:divsChild>
            </w:div>
            <w:div w:id="1634359874">
              <w:marLeft w:val="0"/>
              <w:marRight w:val="0"/>
              <w:marTop w:val="0"/>
              <w:marBottom w:val="0"/>
              <w:divBdr>
                <w:top w:val="none" w:sz="0" w:space="0" w:color="auto"/>
                <w:left w:val="none" w:sz="0" w:space="0" w:color="auto"/>
                <w:bottom w:val="none" w:sz="0" w:space="0" w:color="auto"/>
                <w:right w:val="none" w:sz="0" w:space="0" w:color="auto"/>
              </w:divBdr>
              <w:divsChild>
                <w:div w:id="1992707277">
                  <w:marLeft w:val="0"/>
                  <w:marRight w:val="0"/>
                  <w:marTop w:val="0"/>
                  <w:marBottom w:val="0"/>
                  <w:divBdr>
                    <w:top w:val="none" w:sz="0" w:space="0" w:color="auto"/>
                    <w:left w:val="none" w:sz="0" w:space="0" w:color="auto"/>
                    <w:bottom w:val="none" w:sz="0" w:space="0" w:color="auto"/>
                    <w:right w:val="none" w:sz="0" w:space="0" w:color="auto"/>
                  </w:divBdr>
                </w:div>
              </w:divsChild>
            </w:div>
            <w:div w:id="1700737318">
              <w:marLeft w:val="0"/>
              <w:marRight w:val="0"/>
              <w:marTop w:val="0"/>
              <w:marBottom w:val="0"/>
              <w:divBdr>
                <w:top w:val="none" w:sz="0" w:space="0" w:color="auto"/>
                <w:left w:val="none" w:sz="0" w:space="0" w:color="auto"/>
                <w:bottom w:val="none" w:sz="0" w:space="0" w:color="auto"/>
                <w:right w:val="none" w:sz="0" w:space="0" w:color="auto"/>
              </w:divBdr>
              <w:divsChild>
                <w:div w:id="1147744746">
                  <w:marLeft w:val="0"/>
                  <w:marRight w:val="0"/>
                  <w:marTop w:val="0"/>
                  <w:marBottom w:val="0"/>
                  <w:divBdr>
                    <w:top w:val="none" w:sz="0" w:space="0" w:color="auto"/>
                    <w:left w:val="none" w:sz="0" w:space="0" w:color="auto"/>
                    <w:bottom w:val="none" w:sz="0" w:space="0" w:color="auto"/>
                    <w:right w:val="none" w:sz="0" w:space="0" w:color="auto"/>
                  </w:divBdr>
                </w:div>
              </w:divsChild>
            </w:div>
            <w:div w:id="1961643297">
              <w:marLeft w:val="0"/>
              <w:marRight w:val="0"/>
              <w:marTop w:val="0"/>
              <w:marBottom w:val="0"/>
              <w:divBdr>
                <w:top w:val="none" w:sz="0" w:space="0" w:color="auto"/>
                <w:left w:val="none" w:sz="0" w:space="0" w:color="auto"/>
                <w:bottom w:val="none" w:sz="0" w:space="0" w:color="auto"/>
                <w:right w:val="none" w:sz="0" w:space="0" w:color="auto"/>
              </w:divBdr>
              <w:divsChild>
                <w:div w:id="159609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14649">
          <w:marLeft w:val="0"/>
          <w:marRight w:val="0"/>
          <w:marTop w:val="0"/>
          <w:marBottom w:val="0"/>
          <w:divBdr>
            <w:top w:val="none" w:sz="0" w:space="0" w:color="auto"/>
            <w:left w:val="none" w:sz="0" w:space="0" w:color="auto"/>
            <w:bottom w:val="none" w:sz="0" w:space="0" w:color="auto"/>
            <w:right w:val="none" w:sz="0" w:space="0" w:color="auto"/>
          </w:divBdr>
        </w:div>
        <w:div w:id="458181589">
          <w:marLeft w:val="-75"/>
          <w:marRight w:val="0"/>
          <w:marTop w:val="30"/>
          <w:marBottom w:val="30"/>
          <w:divBdr>
            <w:top w:val="none" w:sz="0" w:space="0" w:color="auto"/>
            <w:left w:val="none" w:sz="0" w:space="0" w:color="auto"/>
            <w:bottom w:val="none" w:sz="0" w:space="0" w:color="auto"/>
            <w:right w:val="none" w:sz="0" w:space="0" w:color="auto"/>
          </w:divBdr>
          <w:divsChild>
            <w:div w:id="65878252">
              <w:marLeft w:val="0"/>
              <w:marRight w:val="0"/>
              <w:marTop w:val="0"/>
              <w:marBottom w:val="0"/>
              <w:divBdr>
                <w:top w:val="none" w:sz="0" w:space="0" w:color="auto"/>
                <w:left w:val="none" w:sz="0" w:space="0" w:color="auto"/>
                <w:bottom w:val="none" w:sz="0" w:space="0" w:color="auto"/>
                <w:right w:val="none" w:sz="0" w:space="0" w:color="auto"/>
              </w:divBdr>
              <w:divsChild>
                <w:div w:id="314139795">
                  <w:marLeft w:val="0"/>
                  <w:marRight w:val="0"/>
                  <w:marTop w:val="0"/>
                  <w:marBottom w:val="0"/>
                  <w:divBdr>
                    <w:top w:val="none" w:sz="0" w:space="0" w:color="auto"/>
                    <w:left w:val="none" w:sz="0" w:space="0" w:color="auto"/>
                    <w:bottom w:val="none" w:sz="0" w:space="0" w:color="auto"/>
                    <w:right w:val="none" w:sz="0" w:space="0" w:color="auto"/>
                  </w:divBdr>
                </w:div>
              </w:divsChild>
            </w:div>
            <w:div w:id="140973882">
              <w:marLeft w:val="0"/>
              <w:marRight w:val="0"/>
              <w:marTop w:val="0"/>
              <w:marBottom w:val="0"/>
              <w:divBdr>
                <w:top w:val="none" w:sz="0" w:space="0" w:color="auto"/>
                <w:left w:val="none" w:sz="0" w:space="0" w:color="auto"/>
                <w:bottom w:val="none" w:sz="0" w:space="0" w:color="auto"/>
                <w:right w:val="none" w:sz="0" w:space="0" w:color="auto"/>
              </w:divBdr>
              <w:divsChild>
                <w:div w:id="682055790">
                  <w:marLeft w:val="0"/>
                  <w:marRight w:val="0"/>
                  <w:marTop w:val="0"/>
                  <w:marBottom w:val="0"/>
                  <w:divBdr>
                    <w:top w:val="none" w:sz="0" w:space="0" w:color="auto"/>
                    <w:left w:val="none" w:sz="0" w:space="0" w:color="auto"/>
                    <w:bottom w:val="none" w:sz="0" w:space="0" w:color="auto"/>
                    <w:right w:val="none" w:sz="0" w:space="0" w:color="auto"/>
                  </w:divBdr>
                </w:div>
              </w:divsChild>
            </w:div>
            <w:div w:id="422342321">
              <w:marLeft w:val="0"/>
              <w:marRight w:val="0"/>
              <w:marTop w:val="0"/>
              <w:marBottom w:val="0"/>
              <w:divBdr>
                <w:top w:val="none" w:sz="0" w:space="0" w:color="auto"/>
                <w:left w:val="none" w:sz="0" w:space="0" w:color="auto"/>
                <w:bottom w:val="none" w:sz="0" w:space="0" w:color="auto"/>
                <w:right w:val="none" w:sz="0" w:space="0" w:color="auto"/>
              </w:divBdr>
              <w:divsChild>
                <w:div w:id="1989431008">
                  <w:marLeft w:val="0"/>
                  <w:marRight w:val="0"/>
                  <w:marTop w:val="0"/>
                  <w:marBottom w:val="0"/>
                  <w:divBdr>
                    <w:top w:val="none" w:sz="0" w:space="0" w:color="auto"/>
                    <w:left w:val="none" w:sz="0" w:space="0" w:color="auto"/>
                    <w:bottom w:val="none" w:sz="0" w:space="0" w:color="auto"/>
                    <w:right w:val="none" w:sz="0" w:space="0" w:color="auto"/>
                  </w:divBdr>
                </w:div>
              </w:divsChild>
            </w:div>
            <w:div w:id="518586949">
              <w:marLeft w:val="0"/>
              <w:marRight w:val="0"/>
              <w:marTop w:val="0"/>
              <w:marBottom w:val="0"/>
              <w:divBdr>
                <w:top w:val="none" w:sz="0" w:space="0" w:color="auto"/>
                <w:left w:val="none" w:sz="0" w:space="0" w:color="auto"/>
                <w:bottom w:val="none" w:sz="0" w:space="0" w:color="auto"/>
                <w:right w:val="none" w:sz="0" w:space="0" w:color="auto"/>
              </w:divBdr>
              <w:divsChild>
                <w:div w:id="546140956">
                  <w:marLeft w:val="0"/>
                  <w:marRight w:val="0"/>
                  <w:marTop w:val="0"/>
                  <w:marBottom w:val="0"/>
                  <w:divBdr>
                    <w:top w:val="none" w:sz="0" w:space="0" w:color="auto"/>
                    <w:left w:val="none" w:sz="0" w:space="0" w:color="auto"/>
                    <w:bottom w:val="none" w:sz="0" w:space="0" w:color="auto"/>
                    <w:right w:val="none" w:sz="0" w:space="0" w:color="auto"/>
                  </w:divBdr>
                </w:div>
              </w:divsChild>
            </w:div>
            <w:div w:id="611934336">
              <w:marLeft w:val="0"/>
              <w:marRight w:val="0"/>
              <w:marTop w:val="0"/>
              <w:marBottom w:val="0"/>
              <w:divBdr>
                <w:top w:val="none" w:sz="0" w:space="0" w:color="auto"/>
                <w:left w:val="none" w:sz="0" w:space="0" w:color="auto"/>
                <w:bottom w:val="none" w:sz="0" w:space="0" w:color="auto"/>
                <w:right w:val="none" w:sz="0" w:space="0" w:color="auto"/>
              </w:divBdr>
              <w:divsChild>
                <w:div w:id="2025934107">
                  <w:marLeft w:val="0"/>
                  <w:marRight w:val="0"/>
                  <w:marTop w:val="0"/>
                  <w:marBottom w:val="0"/>
                  <w:divBdr>
                    <w:top w:val="none" w:sz="0" w:space="0" w:color="auto"/>
                    <w:left w:val="none" w:sz="0" w:space="0" w:color="auto"/>
                    <w:bottom w:val="none" w:sz="0" w:space="0" w:color="auto"/>
                    <w:right w:val="none" w:sz="0" w:space="0" w:color="auto"/>
                  </w:divBdr>
                </w:div>
              </w:divsChild>
            </w:div>
            <w:div w:id="698046273">
              <w:marLeft w:val="0"/>
              <w:marRight w:val="0"/>
              <w:marTop w:val="0"/>
              <w:marBottom w:val="0"/>
              <w:divBdr>
                <w:top w:val="none" w:sz="0" w:space="0" w:color="auto"/>
                <w:left w:val="none" w:sz="0" w:space="0" w:color="auto"/>
                <w:bottom w:val="none" w:sz="0" w:space="0" w:color="auto"/>
                <w:right w:val="none" w:sz="0" w:space="0" w:color="auto"/>
              </w:divBdr>
              <w:divsChild>
                <w:div w:id="484778388">
                  <w:marLeft w:val="0"/>
                  <w:marRight w:val="0"/>
                  <w:marTop w:val="0"/>
                  <w:marBottom w:val="0"/>
                  <w:divBdr>
                    <w:top w:val="none" w:sz="0" w:space="0" w:color="auto"/>
                    <w:left w:val="none" w:sz="0" w:space="0" w:color="auto"/>
                    <w:bottom w:val="none" w:sz="0" w:space="0" w:color="auto"/>
                    <w:right w:val="none" w:sz="0" w:space="0" w:color="auto"/>
                  </w:divBdr>
                </w:div>
              </w:divsChild>
            </w:div>
            <w:div w:id="718214124">
              <w:marLeft w:val="0"/>
              <w:marRight w:val="0"/>
              <w:marTop w:val="0"/>
              <w:marBottom w:val="0"/>
              <w:divBdr>
                <w:top w:val="none" w:sz="0" w:space="0" w:color="auto"/>
                <w:left w:val="none" w:sz="0" w:space="0" w:color="auto"/>
                <w:bottom w:val="none" w:sz="0" w:space="0" w:color="auto"/>
                <w:right w:val="none" w:sz="0" w:space="0" w:color="auto"/>
              </w:divBdr>
              <w:divsChild>
                <w:div w:id="269171657">
                  <w:marLeft w:val="0"/>
                  <w:marRight w:val="0"/>
                  <w:marTop w:val="0"/>
                  <w:marBottom w:val="0"/>
                  <w:divBdr>
                    <w:top w:val="none" w:sz="0" w:space="0" w:color="auto"/>
                    <w:left w:val="none" w:sz="0" w:space="0" w:color="auto"/>
                    <w:bottom w:val="none" w:sz="0" w:space="0" w:color="auto"/>
                    <w:right w:val="none" w:sz="0" w:space="0" w:color="auto"/>
                  </w:divBdr>
                </w:div>
              </w:divsChild>
            </w:div>
            <w:div w:id="1042050800">
              <w:marLeft w:val="0"/>
              <w:marRight w:val="0"/>
              <w:marTop w:val="0"/>
              <w:marBottom w:val="0"/>
              <w:divBdr>
                <w:top w:val="none" w:sz="0" w:space="0" w:color="auto"/>
                <w:left w:val="none" w:sz="0" w:space="0" w:color="auto"/>
                <w:bottom w:val="none" w:sz="0" w:space="0" w:color="auto"/>
                <w:right w:val="none" w:sz="0" w:space="0" w:color="auto"/>
              </w:divBdr>
              <w:divsChild>
                <w:div w:id="651063759">
                  <w:marLeft w:val="0"/>
                  <w:marRight w:val="0"/>
                  <w:marTop w:val="0"/>
                  <w:marBottom w:val="0"/>
                  <w:divBdr>
                    <w:top w:val="none" w:sz="0" w:space="0" w:color="auto"/>
                    <w:left w:val="none" w:sz="0" w:space="0" w:color="auto"/>
                    <w:bottom w:val="none" w:sz="0" w:space="0" w:color="auto"/>
                    <w:right w:val="none" w:sz="0" w:space="0" w:color="auto"/>
                  </w:divBdr>
                </w:div>
              </w:divsChild>
            </w:div>
            <w:div w:id="1451850725">
              <w:marLeft w:val="0"/>
              <w:marRight w:val="0"/>
              <w:marTop w:val="0"/>
              <w:marBottom w:val="0"/>
              <w:divBdr>
                <w:top w:val="none" w:sz="0" w:space="0" w:color="auto"/>
                <w:left w:val="none" w:sz="0" w:space="0" w:color="auto"/>
                <w:bottom w:val="none" w:sz="0" w:space="0" w:color="auto"/>
                <w:right w:val="none" w:sz="0" w:space="0" w:color="auto"/>
              </w:divBdr>
              <w:divsChild>
                <w:div w:id="1163081210">
                  <w:marLeft w:val="0"/>
                  <w:marRight w:val="0"/>
                  <w:marTop w:val="0"/>
                  <w:marBottom w:val="0"/>
                  <w:divBdr>
                    <w:top w:val="none" w:sz="0" w:space="0" w:color="auto"/>
                    <w:left w:val="none" w:sz="0" w:space="0" w:color="auto"/>
                    <w:bottom w:val="none" w:sz="0" w:space="0" w:color="auto"/>
                    <w:right w:val="none" w:sz="0" w:space="0" w:color="auto"/>
                  </w:divBdr>
                </w:div>
              </w:divsChild>
            </w:div>
            <w:div w:id="1597513654">
              <w:marLeft w:val="0"/>
              <w:marRight w:val="0"/>
              <w:marTop w:val="0"/>
              <w:marBottom w:val="0"/>
              <w:divBdr>
                <w:top w:val="none" w:sz="0" w:space="0" w:color="auto"/>
                <w:left w:val="none" w:sz="0" w:space="0" w:color="auto"/>
                <w:bottom w:val="none" w:sz="0" w:space="0" w:color="auto"/>
                <w:right w:val="none" w:sz="0" w:space="0" w:color="auto"/>
              </w:divBdr>
              <w:divsChild>
                <w:div w:id="1455178802">
                  <w:marLeft w:val="0"/>
                  <w:marRight w:val="0"/>
                  <w:marTop w:val="0"/>
                  <w:marBottom w:val="0"/>
                  <w:divBdr>
                    <w:top w:val="none" w:sz="0" w:space="0" w:color="auto"/>
                    <w:left w:val="none" w:sz="0" w:space="0" w:color="auto"/>
                    <w:bottom w:val="none" w:sz="0" w:space="0" w:color="auto"/>
                    <w:right w:val="none" w:sz="0" w:space="0" w:color="auto"/>
                  </w:divBdr>
                </w:div>
              </w:divsChild>
            </w:div>
            <w:div w:id="1628124758">
              <w:marLeft w:val="0"/>
              <w:marRight w:val="0"/>
              <w:marTop w:val="0"/>
              <w:marBottom w:val="0"/>
              <w:divBdr>
                <w:top w:val="none" w:sz="0" w:space="0" w:color="auto"/>
                <w:left w:val="none" w:sz="0" w:space="0" w:color="auto"/>
                <w:bottom w:val="none" w:sz="0" w:space="0" w:color="auto"/>
                <w:right w:val="none" w:sz="0" w:space="0" w:color="auto"/>
              </w:divBdr>
              <w:divsChild>
                <w:div w:id="112293495">
                  <w:marLeft w:val="0"/>
                  <w:marRight w:val="0"/>
                  <w:marTop w:val="0"/>
                  <w:marBottom w:val="0"/>
                  <w:divBdr>
                    <w:top w:val="none" w:sz="0" w:space="0" w:color="auto"/>
                    <w:left w:val="none" w:sz="0" w:space="0" w:color="auto"/>
                    <w:bottom w:val="none" w:sz="0" w:space="0" w:color="auto"/>
                    <w:right w:val="none" w:sz="0" w:space="0" w:color="auto"/>
                  </w:divBdr>
                </w:div>
              </w:divsChild>
            </w:div>
            <w:div w:id="2047027840">
              <w:marLeft w:val="0"/>
              <w:marRight w:val="0"/>
              <w:marTop w:val="0"/>
              <w:marBottom w:val="0"/>
              <w:divBdr>
                <w:top w:val="none" w:sz="0" w:space="0" w:color="auto"/>
                <w:left w:val="none" w:sz="0" w:space="0" w:color="auto"/>
                <w:bottom w:val="none" w:sz="0" w:space="0" w:color="auto"/>
                <w:right w:val="none" w:sz="0" w:space="0" w:color="auto"/>
              </w:divBdr>
              <w:divsChild>
                <w:div w:id="16050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881880">
          <w:marLeft w:val="0"/>
          <w:marRight w:val="0"/>
          <w:marTop w:val="0"/>
          <w:marBottom w:val="0"/>
          <w:divBdr>
            <w:top w:val="none" w:sz="0" w:space="0" w:color="auto"/>
            <w:left w:val="none" w:sz="0" w:space="0" w:color="auto"/>
            <w:bottom w:val="none" w:sz="0" w:space="0" w:color="auto"/>
            <w:right w:val="none" w:sz="0" w:space="0" w:color="auto"/>
          </w:divBdr>
        </w:div>
        <w:div w:id="502665744">
          <w:marLeft w:val="0"/>
          <w:marRight w:val="0"/>
          <w:marTop w:val="0"/>
          <w:marBottom w:val="0"/>
          <w:divBdr>
            <w:top w:val="none" w:sz="0" w:space="0" w:color="auto"/>
            <w:left w:val="none" w:sz="0" w:space="0" w:color="auto"/>
            <w:bottom w:val="none" w:sz="0" w:space="0" w:color="auto"/>
            <w:right w:val="none" w:sz="0" w:space="0" w:color="auto"/>
          </w:divBdr>
        </w:div>
        <w:div w:id="512304015">
          <w:marLeft w:val="0"/>
          <w:marRight w:val="0"/>
          <w:marTop w:val="0"/>
          <w:marBottom w:val="0"/>
          <w:divBdr>
            <w:top w:val="none" w:sz="0" w:space="0" w:color="auto"/>
            <w:left w:val="none" w:sz="0" w:space="0" w:color="auto"/>
            <w:bottom w:val="none" w:sz="0" w:space="0" w:color="auto"/>
            <w:right w:val="none" w:sz="0" w:space="0" w:color="auto"/>
          </w:divBdr>
        </w:div>
        <w:div w:id="586963093">
          <w:marLeft w:val="0"/>
          <w:marRight w:val="0"/>
          <w:marTop w:val="0"/>
          <w:marBottom w:val="0"/>
          <w:divBdr>
            <w:top w:val="none" w:sz="0" w:space="0" w:color="auto"/>
            <w:left w:val="none" w:sz="0" w:space="0" w:color="auto"/>
            <w:bottom w:val="none" w:sz="0" w:space="0" w:color="auto"/>
            <w:right w:val="none" w:sz="0" w:space="0" w:color="auto"/>
          </w:divBdr>
        </w:div>
        <w:div w:id="639189879">
          <w:marLeft w:val="0"/>
          <w:marRight w:val="0"/>
          <w:marTop w:val="0"/>
          <w:marBottom w:val="0"/>
          <w:divBdr>
            <w:top w:val="none" w:sz="0" w:space="0" w:color="auto"/>
            <w:left w:val="none" w:sz="0" w:space="0" w:color="auto"/>
            <w:bottom w:val="none" w:sz="0" w:space="0" w:color="auto"/>
            <w:right w:val="none" w:sz="0" w:space="0" w:color="auto"/>
          </w:divBdr>
        </w:div>
        <w:div w:id="653027054">
          <w:marLeft w:val="0"/>
          <w:marRight w:val="0"/>
          <w:marTop w:val="0"/>
          <w:marBottom w:val="0"/>
          <w:divBdr>
            <w:top w:val="none" w:sz="0" w:space="0" w:color="auto"/>
            <w:left w:val="none" w:sz="0" w:space="0" w:color="auto"/>
            <w:bottom w:val="none" w:sz="0" w:space="0" w:color="auto"/>
            <w:right w:val="none" w:sz="0" w:space="0" w:color="auto"/>
          </w:divBdr>
        </w:div>
        <w:div w:id="655306279">
          <w:marLeft w:val="0"/>
          <w:marRight w:val="0"/>
          <w:marTop w:val="0"/>
          <w:marBottom w:val="0"/>
          <w:divBdr>
            <w:top w:val="none" w:sz="0" w:space="0" w:color="auto"/>
            <w:left w:val="none" w:sz="0" w:space="0" w:color="auto"/>
            <w:bottom w:val="none" w:sz="0" w:space="0" w:color="auto"/>
            <w:right w:val="none" w:sz="0" w:space="0" w:color="auto"/>
          </w:divBdr>
        </w:div>
        <w:div w:id="655651260">
          <w:marLeft w:val="0"/>
          <w:marRight w:val="0"/>
          <w:marTop w:val="0"/>
          <w:marBottom w:val="0"/>
          <w:divBdr>
            <w:top w:val="none" w:sz="0" w:space="0" w:color="auto"/>
            <w:left w:val="none" w:sz="0" w:space="0" w:color="auto"/>
            <w:bottom w:val="none" w:sz="0" w:space="0" w:color="auto"/>
            <w:right w:val="none" w:sz="0" w:space="0" w:color="auto"/>
          </w:divBdr>
        </w:div>
        <w:div w:id="659846044">
          <w:marLeft w:val="0"/>
          <w:marRight w:val="0"/>
          <w:marTop w:val="0"/>
          <w:marBottom w:val="0"/>
          <w:divBdr>
            <w:top w:val="none" w:sz="0" w:space="0" w:color="auto"/>
            <w:left w:val="none" w:sz="0" w:space="0" w:color="auto"/>
            <w:bottom w:val="none" w:sz="0" w:space="0" w:color="auto"/>
            <w:right w:val="none" w:sz="0" w:space="0" w:color="auto"/>
          </w:divBdr>
        </w:div>
        <w:div w:id="662204759">
          <w:marLeft w:val="0"/>
          <w:marRight w:val="0"/>
          <w:marTop w:val="0"/>
          <w:marBottom w:val="0"/>
          <w:divBdr>
            <w:top w:val="none" w:sz="0" w:space="0" w:color="auto"/>
            <w:left w:val="none" w:sz="0" w:space="0" w:color="auto"/>
            <w:bottom w:val="none" w:sz="0" w:space="0" w:color="auto"/>
            <w:right w:val="none" w:sz="0" w:space="0" w:color="auto"/>
          </w:divBdr>
        </w:div>
        <w:div w:id="662703920">
          <w:marLeft w:val="0"/>
          <w:marRight w:val="0"/>
          <w:marTop w:val="0"/>
          <w:marBottom w:val="0"/>
          <w:divBdr>
            <w:top w:val="none" w:sz="0" w:space="0" w:color="auto"/>
            <w:left w:val="none" w:sz="0" w:space="0" w:color="auto"/>
            <w:bottom w:val="none" w:sz="0" w:space="0" w:color="auto"/>
            <w:right w:val="none" w:sz="0" w:space="0" w:color="auto"/>
          </w:divBdr>
        </w:div>
        <w:div w:id="692262634">
          <w:marLeft w:val="0"/>
          <w:marRight w:val="0"/>
          <w:marTop w:val="0"/>
          <w:marBottom w:val="0"/>
          <w:divBdr>
            <w:top w:val="none" w:sz="0" w:space="0" w:color="auto"/>
            <w:left w:val="none" w:sz="0" w:space="0" w:color="auto"/>
            <w:bottom w:val="none" w:sz="0" w:space="0" w:color="auto"/>
            <w:right w:val="none" w:sz="0" w:space="0" w:color="auto"/>
          </w:divBdr>
        </w:div>
        <w:div w:id="713431130">
          <w:marLeft w:val="0"/>
          <w:marRight w:val="0"/>
          <w:marTop w:val="0"/>
          <w:marBottom w:val="0"/>
          <w:divBdr>
            <w:top w:val="none" w:sz="0" w:space="0" w:color="auto"/>
            <w:left w:val="none" w:sz="0" w:space="0" w:color="auto"/>
            <w:bottom w:val="none" w:sz="0" w:space="0" w:color="auto"/>
            <w:right w:val="none" w:sz="0" w:space="0" w:color="auto"/>
          </w:divBdr>
        </w:div>
        <w:div w:id="723135799">
          <w:marLeft w:val="0"/>
          <w:marRight w:val="0"/>
          <w:marTop w:val="0"/>
          <w:marBottom w:val="0"/>
          <w:divBdr>
            <w:top w:val="none" w:sz="0" w:space="0" w:color="auto"/>
            <w:left w:val="none" w:sz="0" w:space="0" w:color="auto"/>
            <w:bottom w:val="none" w:sz="0" w:space="0" w:color="auto"/>
            <w:right w:val="none" w:sz="0" w:space="0" w:color="auto"/>
          </w:divBdr>
        </w:div>
        <w:div w:id="730034281">
          <w:marLeft w:val="0"/>
          <w:marRight w:val="0"/>
          <w:marTop w:val="0"/>
          <w:marBottom w:val="0"/>
          <w:divBdr>
            <w:top w:val="none" w:sz="0" w:space="0" w:color="auto"/>
            <w:left w:val="none" w:sz="0" w:space="0" w:color="auto"/>
            <w:bottom w:val="none" w:sz="0" w:space="0" w:color="auto"/>
            <w:right w:val="none" w:sz="0" w:space="0" w:color="auto"/>
          </w:divBdr>
        </w:div>
        <w:div w:id="746924822">
          <w:marLeft w:val="0"/>
          <w:marRight w:val="0"/>
          <w:marTop w:val="0"/>
          <w:marBottom w:val="0"/>
          <w:divBdr>
            <w:top w:val="none" w:sz="0" w:space="0" w:color="auto"/>
            <w:left w:val="none" w:sz="0" w:space="0" w:color="auto"/>
            <w:bottom w:val="none" w:sz="0" w:space="0" w:color="auto"/>
            <w:right w:val="none" w:sz="0" w:space="0" w:color="auto"/>
          </w:divBdr>
        </w:div>
        <w:div w:id="771246041">
          <w:marLeft w:val="0"/>
          <w:marRight w:val="0"/>
          <w:marTop w:val="0"/>
          <w:marBottom w:val="0"/>
          <w:divBdr>
            <w:top w:val="none" w:sz="0" w:space="0" w:color="auto"/>
            <w:left w:val="none" w:sz="0" w:space="0" w:color="auto"/>
            <w:bottom w:val="none" w:sz="0" w:space="0" w:color="auto"/>
            <w:right w:val="none" w:sz="0" w:space="0" w:color="auto"/>
          </w:divBdr>
        </w:div>
        <w:div w:id="804852423">
          <w:marLeft w:val="0"/>
          <w:marRight w:val="0"/>
          <w:marTop w:val="0"/>
          <w:marBottom w:val="0"/>
          <w:divBdr>
            <w:top w:val="none" w:sz="0" w:space="0" w:color="auto"/>
            <w:left w:val="none" w:sz="0" w:space="0" w:color="auto"/>
            <w:bottom w:val="none" w:sz="0" w:space="0" w:color="auto"/>
            <w:right w:val="none" w:sz="0" w:space="0" w:color="auto"/>
          </w:divBdr>
        </w:div>
        <w:div w:id="809441929">
          <w:marLeft w:val="0"/>
          <w:marRight w:val="0"/>
          <w:marTop w:val="0"/>
          <w:marBottom w:val="0"/>
          <w:divBdr>
            <w:top w:val="none" w:sz="0" w:space="0" w:color="auto"/>
            <w:left w:val="none" w:sz="0" w:space="0" w:color="auto"/>
            <w:bottom w:val="none" w:sz="0" w:space="0" w:color="auto"/>
            <w:right w:val="none" w:sz="0" w:space="0" w:color="auto"/>
          </w:divBdr>
        </w:div>
        <w:div w:id="817500255">
          <w:marLeft w:val="0"/>
          <w:marRight w:val="0"/>
          <w:marTop w:val="0"/>
          <w:marBottom w:val="0"/>
          <w:divBdr>
            <w:top w:val="none" w:sz="0" w:space="0" w:color="auto"/>
            <w:left w:val="none" w:sz="0" w:space="0" w:color="auto"/>
            <w:bottom w:val="none" w:sz="0" w:space="0" w:color="auto"/>
            <w:right w:val="none" w:sz="0" w:space="0" w:color="auto"/>
          </w:divBdr>
        </w:div>
        <w:div w:id="823355809">
          <w:marLeft w:val="0"/>
          <w:marRight w:val="0"/>
          <w:marTop w:val="0"/>
          <w:marBottom w:val="0"/>
          <w:divBdr>
            <w:top w:val="none" w:sz="0" w:space="0" w:color="auto"/>
            <w:left w:val="none" w:sz="0" w:space="0" w:color="auto"/>
            <w:bottom w:val="none" w:sz="0" w:space="0" w:color="auto"/>
            <w:right w:val="none" w:sz="0" w:space="0" w:color="auto"/>
          </w:divBdr>
        </w:div>
        <w:div w:id="828059907">
          <w:marLeft w:val="0"/>
          <w:marRight w:val="0"/>
          <w:marTop w:val="0"/>
          <w:marBottom w:val="0"/>
          <w:divBdr>
            <w:top w:val="none" w:sz="0" w:space="0" w:color="auto"/>
            <w:left w:val="none" w:sz="0" w:space="0" w:color="auto"/>
            <w:bottom w:val="none" w:sz="0" w:space="0" w:color="auto"/>
            <w:right w:val="none" w:sz="0" w:space="0" w:color="auto"/>
          </w:divBdr>
        </w:div>
        <w:div w:id="830415514">
          <w:marLeft w:val="0"/>
          <w:marRight w:val="0"/>
          <w:marTop w:val="0"/>
          <w:marBottom w:val="0"/>
          <w:divBdr>
            <w:top w:val="none" w:sz="0" w:space="0" w:color="auto"/>
            <w:left w:val="none" w:sz="0" w:space="0" w:color="auto"/>
            <w:bottom w:val="none" w:sz="0" w:space="0" w:color="auto"/>
            <w:right w:val="none" w:sz="0" w:space="0" w:color="auto"/>
          </w:divBdr>
        </w:div>
        <w:div w:id="839319555">
          <w:marLeft w:val="0"/>
          <w:marRight w:val="0"/>
          <w:marTop w:val="0"/>
          <w:marBottom w:val="0"/>
          <w:divBdr>
            <w:top w:val="none" w:sz="0" w:space="0" w:color="auto"/>
            <w:left w:val="none" w:sz="0" w:space="0" w:color="auto"/>
            <w:bottom w:val="none" w:sz="0" w:space="0" w:color="auto"/>
            <w:right w:val="none" w:sz="0" w:space="0" w:color="auto"/>
          </w:divBdr>
        </w:div>
        <w:div w:id="858079413">
          <w:marLeft w:val="0"/>
          <w:marRight w:val="0"/>
          <w:marTop w:val="0"/>
          <w:marBottom w:val="0"/>
          <w:divBdr>
            <w:top w:val="none" w:sz="0" w:space="0" w:color="auto"/>
            <w:left w:val="none" w:sz="0" w:space="0" w:color="auto"/>
            <w:bottom w:val="none" w:sz="0" w:space="0" w:color="auto"/>
            <w:right w:val="none" w:sz="0" w:space="0" w:color="auto"/>
          </w:divBdr>
        </w:div>
        <w:div w:id="1010327135">
          <w:marLeft w:val="0"/>
          <w:marRight w:val="0"/>
          <w:marTop w:val="0"/>
          <w:marBottom w:val="0"/>
          <w:divBdr>
            <w:top w:val="none" w:sz="0" w:space="0" w:color="auto"/>
            <w:left w:val="none" w:sz="0" w:space="0" w:color="auto"/>
            <w:bottom w:val="none" w:sz="0" w:space="0" w:color="auto"/>
            <w:right w:val="none" w:sz="0" w:space="0" w:color="auto"/>
          </w:divBdr>
        </w:div>
        <w:div w:id="1058553603">
          <w:marLeft w:val="0"/>
          <w:marRight w:val="0"/>
          <w:marTop w:val="0"/>
          <w:marBottom w:val="0"/>
          <w:divBdr>
            <w:top w:val="none" w:sz="0" w:space="0" w:color="auto"/>
            <w:left w:val="none" w:sz="0" w:space="0" w:color="auto"/>
            <w:bottom w:val="none" w:sz="0" w:space="0" w:color="auto"/>
            <w:right w:val="none" w:sz="0" w:space="0" w:color="auto"/>
          </w:divBdr>
        </w:div>
        <w:div w:id="1065028468">
          <w:marLeft w:val="0"/>
          <w:marRight w:val="0"/>
          <w:marTop w:val="0"/>
          <w:marBottom w:val="0"/>
          <w:divBdr>
            <w:top w:val="none" w:sz="0" w:space="0" w:color="auto"/>
            <w:left w:val="none" w:sz="0" w:space="0" w:color="auto"/>
            <w:bottom w:val="none" w:sz="0" w:space="0" w:color="auto"/>
            <w:right w:val="none" w:sz="0" w:space="0" w:color="auto"/>
          </w:divBdr>
        </w:div>
        <w:div w:id="1070540214">
          <w:marLeft w:val="0"/>
          <w:marRight w:val="0"/>
          <w:marTop w:val="0"/>
          <w:marBottom w:val="0"/>
          <w:divBdr>
            <w:top w:val="none" w:sz="0" w:space="0" w:color="auto"/>
            <w:left w:val="none" w:sz="0" w:space="0" w:color="auto"/>
            <w:bottom w:val="none" w:sz="0" w:space="0" w:color="auto"/>
            <w:right w:val="none" w:sz="0" w:space="0" w:color="auto"/>
          </w:divBdr>
        </w:div>
        <w:div w:id="1097673269">
          <w:marLeft w:val="0"/>
          <w:marRight w:val="0"/>
          <w:marTop w:val="0"/>
          <w:marBottom w:val="0"/>
          <w:divBdr>
            <w:top w:val="none" w:sz="0" w:space="0" w:color="auto"/>
            <w:left w:val="none" w:sz="0" w:space="0" w:color="auto"/>
            <w:bottom w:val="none" w:sz="0" w:space="0" w:color="auto"/>
            <w:right w:val="none" w:sz="0" w:space="0" w:color="auto"/>
          </w:divBdr>
        </w:div>
        <w:div w:id="1101141542">
          <w:marLeft w:val="0"/>
          <w:marRight w:val="0"/>
          <w:marTop w:val="0"/>
          <w:marBottom w:val="0"/>
          <w:divBdr>
            <w:top w:val="none" w:sz="0" w:space="0" w:color="auto"/>
            <w:left w:val="none" w:sz="0" w:space="0" w:color="auto"/>
            <w:bottom w:val="none" w:sz="0" w:space="0" w:color="auto"/>
            <w:right w:val="none" w:sz="0" w:space="0" w:color="auto"/>
          </w:divBdr>
        </w:div>
        <w:div w:id="1112898481">
          <w:marLeft w:val="0"/>
          <w:marRight w:val="0"/>
          <w:marTop w:val="0"/>
          <w:marBottom w:val="0"/>
          <w:divBdr>
            <w:top w:val="none" w:sz="0" w:space="0" w:color="auto"/>
            <w:left w:val="none" w:sz="0" w:space="0" w:color="auto"/>
            <w:bottom w:val="none" w:sz="0" w:space="0" w:color="auto"/>
            <w:right w:val="none" w:sz="0" w:space="0" w:color="auto"/>
          </w:divBdr>
        </w:div>
        <w:div w:id="1124084179">
          <w:marLeft w:val="0"/>
          <w:marRight w:val="0"/>
          <w:marTop w:val="0"/>
          <w:marBottom w:val="0"/>
          <w:divBdr>
            <w:top w:val="none" w:sz="0" w:space="0" w:color="auto"/>
            <w:left w:val="none" w:sz="0" w:space="0" w:color="auto"/>
            <w:bottom w:val="none" w:sz="0" w:space="0" w:color="auto"/>
            <w:right w:val="none" w:sz="0" w:space="0" w:color="auto"/>
          </w:divBdr>
        </w:div>
        <w:div w:id="1137917077">
          <w:marLeft w:val="0"/>
          <w:marRight w:val="0"/>
          <w:marTop w:val="0"/>
          <w:marBottom w:val="0"/>
          <w:divBdr>
            <w:top w:val="none" w:sz="0" w:space="0" w:color="auto"/>
            <w:left w:val="none" w:sz="0" w:space="0" w:color="auto"/>
            <w:bottom w:val="none" w:sz="0" w:space="0" w:color="auto"/>
            <w:right w:val="none" w:sz="0" w:space="0" w:color="auto"/>
          </w:divBdr>
        </w:div>
        <w:div w:id="1138188810">
          <w:marLeft w:val="0"/>
          <w:marRight w:val="0"/>
          <w:marTop w:val="0"/>
          <w:marBottom w:val="0"/>
          <w:divBdr>
            <w:top w:val="none" w:sz="0" w:space="0" w:color="auto"/>
            <w:left w:val="none" w:sz="0" w:space="0" w:color="auto"/>
            <w:bottom w:val="none" w:sz="0" w:space="0" w:color="auto"/>
            <w:right w:val="none" w:sz="0" w:space="0" w:color="auto"/>
          </w:divBdr>
        </w:div>
        <w:div w:id="1141731818">
          <w:marLeft w:val="0"/>
          <w:marRight w:val="0"/>
          <w:marTop w:val="0"/>
          <w:marBottom w:val="0"/>
          <w:divBdr>
            <w:top w:val="none" w:sz="0" w:space="0" w:color="auto"/>
            <w:left w:val="none" w:sz="0" w:space="0" w:color="auto"/>
            <w:bottom w:val="none" w:sz="0" w:space="0" w:color="auto"/>
            <w:right w:val="none" w:sz="0" w:space="0" w:color="auto"/>
          </w:divBdr>
        </w:div>
        <w:div w:id="1155417115">
          <w:marLeft w:val="0"/>
          <w:marRight w:val="0"/>
          <w:marTop w:val="0"/>
          <w:marBottom w:val="0"/>
          <w:divBdr>
            <w:top w:val="none" w:sz="0" w:space="0" w:color="auto"/>
            <w:left w:val="none" w:sz="0" w:space="0" w:color="auto"/>
            <w:bottom w:val="none" w:sz="0" w:space="0" w:color="auto"/>
            <w:right w:val="none" w:sz="0" w:space="0" w:color="auto"/>
          </w:divBdr>
        </w:div>
        <w:div w:id="1168330305">
          <w:marLeft w:val="0"/>
          <w:marRight w:val="0"/>
          <w:marTop w:val="0"/>
          <w:marBottom w:val="0"/>
          <w:divBdr>
            <w:top w:val="none" w:sz="0" w:space="0" w:color="auto"/>
            <w:left w:val="none" w:sz="0" w:space="0" w:color="auto"/>
            <w:bottom w:val="none" w:sz="0" w:space="0" w:color="auto"/>
            <w:right w:val="none" w:sz="0" w:space="0" w:color="auto"/>
          </w:divBdr>
        </w:div>
        <w:div w:id="1188182286">
          <w:marLeft w:val="0"/>
          <w:marRight w:val="0"/>
          <w:marTop w:val="0"/>
          <w:marBottom w:val="0"/>
          <w:divBdr>
            <w:top w:val="none" w:sz="0" w:space="0" w:color="auto"/>
            <w:left w:val="none" w:sz="0" w:space="0" w:color="auto"/>
            <w:bottom w:val="none" w:sz="0" w:space="0" w:color="auto"/>
            <w:right w:val="none" w:sz="0" w:space="0" w:color="auto"/>
          </w:divBdr>
        </w:div>
        <w:div w:id="1191258456">
          <w:marLeft w:val="0"/>
          <w:marRight w:val="0"/>
          <w:marTop w:val="0"/>
          <w:marBottom w:val="0"/>
          <w:divBdr>
            <w:top w:val="none" w:sz="0" w:space="0" w:color="auto"/>
            <w:left w:val="none" w:sz="0" w:space="0" w:color="auto"/>
            <w:bottom w:val="none" w:sz="0" w:space="0" w:color="auto"/>
            <w:right w:val="none" w:sz="0" w:space="0" w:color="auto"/>
          </w:divBdr>
        </w:div>
        <w:div w:id="1192497919">
          <w:marLeft w:val="0"/>
          <w:marRight w:val="0"/>
          <w:marTop w:val="0"/>
          <w:marBottom w:val="0"/>
          <w:divBdr>
            <w:top w:val="none" w:sz="0" w:space="0" w:color="auto"/>
            <w:left w:val="none" w:sz="0" w:space="0" w:color="auto"/>
            <w:bottom w:val="none" w:sz="0" w:space="0" w:color="auto"/>
            <w:right w:val="none" w:sz="0" w:space="0" w:color="auto"/>
          </w:divBdr>
        </w:div>
        <w:div w:id="1199780474">
          <w:marLeft w:val="0"/>
          <w:marRight w:val="0"/>
          <w:marTop w:val="0"/>
          <w:marBottom w:val="0"/>
          <w:divBdr>
            <w:top w:val="none" w:sz="0" w:space="0" w:color="auto"/>
            <w:left w:val="none" w:sz="0" w:space="0" w:color="auto"/>
            <w:bottom w:val="none" w:sz="0" w:space="0" w:color="auto"/>
            <w:right w:val="none" w:sz="0" w:space="0" w:color="auto"/>
          </w:divBdr>
        </w:div>
        <w:div w:id="1224606653">
          <w:marLeft w:val="0"/>
          <w:marRight w:val="0"/>
          <w:marTop w:val="0"/>
          <w:marBottom w:val="0"/>
          <w:divBdr>
            <w:top w:val="none" w:sz="0" w:space="0" w:color="auto"/>
            <w:left w:val="none" w:sz="0" w:space="0" w:color="auto"/>
            <w:bottom w:val="none" w:sz="0" w:space="0" w:color="auto"/>
            <w:right w:val="none" w:sz="0" w:space="0" w:color="auto"/>
          </w:divBdr>
        </w:div>
        <w:div w:id="1234703837">
          <w:marLeft w:val="0"/>
          <w:marRight w:val="0"/>
          <w:marTop w:val="0"/>
          <w:marBottom w:val="0"/>
          <w:divBdr>
            <w:top w:val="none" w:sz="0" w:space="0" w:color="auto"/>
            <w:left w:val="none" w:sz="0" w:space="0" w:color="auto"/>
            <w:bottom w:val="none" w:sz="0" w:space="0" w:color="auto"/>
            <w:right w:val="none" w:sz="0" w:space="0" w:color="auto"/>
          </w:divBdr>
        </w:div>
        <w:div w:id="1235507298">
          <w:marLeft w:val="-75"/>
          <w:marRight w:val="0"/>
          <w:marTop w:val="30"/>
          <w:marBottom w:val="30"/>
          <w:divBdr>
            <w:top w:val="none" w:sz="0" w:space="0" w:color="auto"/>
            <w:left w:val="none" w:sz="0" w:space="0" w:color="auto"/>
            <w:bottom w:val="none" w:sz="0" w:space="0" w:color="auto"/>
            <w:right w:val="none" w:sz="0" w:space="0" w:color="auto"/>
          </w:divBdr>
          <w:divsChild>
            <w:div w:id="13726408">
              <w:marLeft w:val="0"/>
              <w:marRight w:val="0"/>
              <w:marTop w:val="0"/>
              <w:marBottom w:val="0"/>
              <w:divBdr>
                <w:top w:val="none" w:sz="0" w:space="0" w:color="auto"/>
                <w:left w:val="none" w:sz="0" w:space="0" w:color="auto"/>
                <w:bottom w:val="none" w:sz="0" w:space="0" w:color="auto"/>
                <w:right w:val="none" w:sz="0" w:space="0" w:color="auto"/>
              </w:divBdr>
              <w:divsChild>
                <w:div w:id="93862139">
                  <w:marLeft w:val="0"/>
                  <w:marRight w:val="0"/>
                  <w:marTop w:val="0"/>
                  <w:marBottom w:val="0"/>
                  <w:divBdr>
                    <w:top w:val="none" w:sz="0" w:space="0" w:color="auto"/>
                    <w:left w:val="none" w:sz="0" w:space="0" w:color="auto"/>
                    <w:bottom w:val="none" w:sz="0" w:space="0" w:color="auto"/>
                    <w:right w:val="none" w:sz="0" w:space="0" w:color="auto"/>
                  </w:divBdr>
                </w:div>
              </w:divsChild>
            </w:div>
            <w:div w:id="32462095">
              <w:marLeft w:val="0"/>
              <w:marRight w:val="0"/>
              <w:marTop w:val="0"/>
              <w:marBottom w:val="0"/>
              <w:divBdr>
                <w:top w:val="none" w:sz="0" w:space="0" w:color="auto"/>
                <w:left w:val="none" w:sz="0" w:space="0" w:color="auto"/>
                <w:bottom w:val="none" w:sz="0" w:space="0" w:color="auto"/>
                <w:right w:val="none" w:sz="0" w:space="0" w:color="auto"/>
              </w:divBdr>
              <w:divsChild>
                <w:div w:id="1923761277">
                  <w:marLeft w:val="0"/>
                  <w:marRight w:val="0"/>
                  <w:marTop w:val="0"/>
                  <w:marBottom w:val="0"/>
                  <w:divBdr>
                    <w:top w:val="none" w:sz="0" w:space="0" w:color="auto"/>
                    <w:left w:val="none" w:sz="0" w:space="0" w:color="auto"/>
                    <w:bottom w:val="none" w:sz="0" w:space="0" w:color="auto"/>
                    <w:right w:val="none" w:sz="0" w:space="0" w:color="auto"/>
                  </w:divBdr>
                </w:div>
              </w:divsChild>
            </w:div>
            <w:div w:id="37972176">
              <w:marLeft w:val="0"/>
              <w:marRight w:val="0"/>
              <w:marTop w:val="0"/>
              <w:marBottom w:val="0"/>
              <w:divBdr>
                <w:top w:val="none" w:sz="0" w:space="0" w:color="auto"/>
                <w:left w:val="none" w:sz="0" w:space="0" w:color="auto"/>
                <w:bottom w:val="none" w:sz="0" w:space="0" w:color="auto"/>
                <w:right w:val="none" w:sz="0" w:space="0" w:color="auto"/>
              </w:divBdr>
              <w:divsChild>
                <w:div w:id="165362262">
                  <w:marLeft w:val="0"/>
                  <w:marRight w:val="0"/>
                  <w:marTop w:val="0"/>
                  <w:marBottom w:val="0"/>
                  <w:divBdr>
                    <w:top w:val="none" w:sz="0" w:space="0" w:color="auto"/>
                    <w:left w:val="none" w:sz="0" w:space="0" w:color="auto"/>
                    <w:bottom w:val="none" w:sz="0" w:space="0" w:color="auto"/>
                    <w:right w:val="none" w:sz="0" w:space="0" w:color="auto"/>
                  </w:divBdr>
                </w:div>
              </w:divsChild>
            </w:div>
            <w:div w:id="202447171">
              <w:marLeft w:val="0"/>
              <w:marRight w:val="0"/>
              <w:marTop w:val="0"/>
              <w:marBottom w:val="0"/>
              <w:divBdr>
                <w:top w:val="none" w:sz="0" w:space="0" w:color="auto"/>
                <w:left w:val="none" w:sz="0" w:space="0" w:color="auto"/>
                <w:bottom w:val="none" w:sz="0" w:space="0" w:color="auto"/>
                <w:right w:val="none" w:sz="0" w:space="0" w:color="auto"/>
              </w:divBdr>
              <w:divsChild>
                <w:div w:id="802114158">
                  <w:marLeft w:val="0"/>
                  <w:marRight w:val="0"/>
                  <w:marTop w:val="0"/>
                  <w:marBottom w:val="0"/>
                  <w:divBdr>
                    <w:top w:val="none" w:sz="0" w:space="0" w:color="auto"/>
                    <w:left w:val="none" w:sz="0" w:space="0" w:color="auto"/>
                    <w:bottom w:val="none" w:sz="0" w:space="0" w:color="auto"/>
                    <w:right w:val="none" w:sz="0" w:space="0" w:color="auto"/>
                  </w:divBdr>
                </w:div>
              </w:divsChild>
            </w:div>
            <w:div w:id="231430837">
              <w:marLeft w:val="0"/>
              <w:marRight w:val="0"/>
              <w:marTop w:val="0"/>
              <w:marBottom w:val="0"/>
              <w:divBdr>
                <w:top w:val="none" w:sz="0" w:space="0" w:color="auto"/>
                <w:left w:val="none" w:sz="0" w:space="0" w:color="auto"/>
                <w:bottom w:val="none" w:sz="0" w:space="0" w:color="auto"/>
                <w:right w:val="none" w:sz="0" w:space="0" w:color="auto"/>
              </w:divBdr>
              <w:divsChild>
                <w:div w:id="1118334016">
                  <w:marLeft w:val="0"/>
                  <w:marRight w:val="0"/>
                  <w:marTop w:val="0"/>
                  <w:marBottom w:val="0"/>
                  <w:divBdr>
                    <w:top w:val="none" w:sz="0" w:space="0" w:color="auto"/>
                    <w:left w:val="none" w:sz="0" w:space="0" w:color="auto"/>
                    <w:bottom w:val="none" w:sz="0" w:space="0" w:color="auto"/>
                    <w:right w:val="none" w:sz="0" w:space="0" w:color="auto"/>
                  </w:divBdr>
                </w:div>
              </w:divsChild>
            </w:div>
            <w:div w:id="254637438">
              <w:marLeft w:val="0"/>
              <w:marRight w:val="0"/>
              <w:marTop w:val="0"/>
              <w:marBottom w:val="0"/>
              <w:divBdr>
                <w:top w:val="none" w:sz="0" w:space="0" w:color="auto"/>
                <w:left w:val="none" w:sz="0" w:space="0" w:color="auto"/>
                <w:bottom w:val="none" w:sz="0" w:space="0" w:color="auto"/>
                <w:right w:val="none" w:sz="0" w:space="0" w:color="auto"/>
              </w:divBdr>
              <w:divsChild>
                <w:div w:id="1717852210">
                  <w:marLeft w:val="0"/>
                  <w:marRight w:val="0"/>
                  <w:marTop w:val="0"/>
                  <w:marBottom w:val="0"/>
                  <w:divBdr>
                    <w:top w:val="none" w:sz="0" w:space="0" w:color="auto"/>
                    <w:left w:val="none" w:sz="0" w:space="0" w:color="auto"/>
                    <w:bottom w:val="none" w:sz="0" w:space="0" w:color="auto"/>
                    <w:right w:val="none" w:sz="0" w:space="0" w:color="auto"/>
                  </w:divBdr>
                </w:div>
              </w:divsChild>
            </w:div>
            <w:div w:id="335889638">
              <w:marLeft w:val="0"/>
              <w:marRight w:val="0"/>
              <w:marTop w:val="0"/>
              <w:marBottom w:val="0"/>
              <w:divBdr>
                <w:top w:val="none" w:sz="0" w:space="0" w:color="auto"/>
                <w:left w:val="none" w:sz="0" w:space="0" w:color="auto"/>
                <w:bottom w:val="none" w:sz="0" w:space="0" w:color="auto"/>
                <w:right w:val="none" w:sz="0" w:space="0" w:color="auto"/>
              </w:divBdr>
              <w:divsChild>
                <w:div w:id="1964145770">
                  <w:marLeft w:val="0"/>
                  <w:marRight w:val="0"/>
                  <w:marTop w:val="0"/>
                  <w:marBottom w:val="0"/>
                  <w:divBdr>
                    <w:top w:val="none" w:sz="0" w:space="0" w:color="auto"/>
                    <w:left w:val="none" w:sz="0" w:space="0" w:color="auto"/>
                    <w:bottom w:val="none" w:sz="0" w:space="0" w:color="auto"/>
                    <w:right w:val="none" w:sz="0" w:space="0" w:color="auto"/>
                  </w:divBdr>
                </w:div>
              </w:divsChild>
            </w:div>
            <w:div w:id="581528654">
              <w:marLeft w:val="0"/>
              <w:marRight w:val="0"/>
              <w:marTop w:val="0"/>
              <w:marBottom w:val="0"/>
              <w:divBdr>
                <w:top w:val="none" w:sz="0" w:space="0" w:color="auto"/>
                <w:left w:val="none" w:sz="0" w:space="0" w:color="auto"/>
                <w:bottom w:val="none" w:sz="0" w:space="0" w:color="auto"/>
                <w:right w:val="none" w:sz="0" w:space="0" w:color="auto"/>
              </w:divBdr>
              <w:divsChild>
                <w:div w:id="1563829138">
                  <w:marLeft w:val="0"/>
                  <w:marRight w:val="0"/>
                  <w:marTop w:val="0"/>
                  <w:marBottom w:val="0"/>
                  <w:divBdr>
                    <w:top w:val="none" w:sz="0" w:space="0" w:color="auto"/>
                    <w:left w:val="none" w:sz="0" w:space="0" w:color="auto"/>
                    <w:bottom w:val="none" w:sz="0" w:space="0" w:color="auto"/>
                    <w:right w:val="none" w:sz="0" w:space="0" w:color="auto"/>
                  </w:divBdr>
                </w:div>
              </w:divsChild>
            </w:div>
            <w:div w:id="822550053">
              <w:marLeft w:val="0"/>
              <w:marRight w:val="0"/>
              <w:marTop w:val="0"/>
              <w:marBottom w:val="0"/>
              <w:divBdr>
                <w:top w:val="none" w:sz="0" w:space="0" w:color="auto"/>
                <w:left w:val="none" w:sz="0" w:space="0" w:color="auto"/>
                <w:bottom w:val="none" w:sz="0" w:space="0" w:color="auto"/>
                <w:right w:val="none" w:sz="0" w:space="0" w:color="auto"/>
              </w:divBdr>
              <w:divsChild>
                <w:div w:id="112946382">
                  <w:marLeft w:val="0"/>
                  <w:marRight w:val="0"/>
                  <w:marTop w:val="0"/>
                  <w:marBottom w:val="0"/>
                  <w:divBdr>
                    <w:top w:val="none" w:sz="0" w:space="0" w:color="auto"/>
                    <w:left w:val="none" w:sz="0" w:space="0" w:color="auto"/>
                    <w:bottom w:val="none" w:sz="0" w:space="0" w:color="auto"/>
                    <w:right w:val="none" w:sz="0" w:space="0" w:color="auto"/>
                  </w:divBdr>
                </w:div>
              </w:divsChild>
            </w:div>
            <w:div w:id="843671556">
              <w:marLeft w:val="0"/>
              <w:marRight w:val="0"/>
              <w:marTop w:val="0"/>
              <w:marBottom w:val="0"/>
              <w:divBdr>
                <w:top w:val="none" w:sz="0" w:space="0" w:color="auto"/>
                <w:left w:val="none" w:sz="0" w:space="0" w:color="auto"/>
                <w:bottom w:val="none" w:sz="0" w:space="0" w:color="auto"/>
                <w:right w:val="none" w:sz="0" w:space="0" w:color="auto"/>
              </w:divBdr>
              <w:divsChild>
                <w:div w:id="1940094025">
                  <w:marLeft w:val="0"/>
                  <w:marRight w:val="0"/>
                  <w:marTop w:val="0"/>
                  <w:marBottom w:val="0"/>
                  <w:divBdr>
                    <w:top w:val="none" w:sz="0" w:space="0" w:color="auto"/>
                    <w:left w:val="none" w:sz="0" w:space="0" w:color="auto"/>
                    <w:bottom w:val="none" w:sz="0" w:space="0" w:color="auto"/>
                    <w:right w:val="none" w:sz="0" w:space="0" w:color="auto"/>
                  </w:divBdr>
                </w:div>
              </w:divsChild>
            </w:div>
            <w:div w:id="902985237">
              <w:marLeft w:val="0"/>
              <w:marRight w:val="0"/>
              <w:marTop w:val="0"/>
              <w:marBottom w:val="0"/>
              <w:divBdr>
                <w:top w:val="none" w:sz="0" w:space="0" w:color="auto"/>
                <w:left w:val="none" w:sz="0" w:space="0" w:color="auto"/>
                <w:bottom w:val="none" w:sz="0" w:space="0" w:color="auto"/>
                <w:right w:val="none" w:sz="0" w:space="0" w:color="auto"/>
              </w:divBdr>
              <w:divsChild>
                <w:div w:id="222134232">
                  <w:marLeft w:val="0"/>
                  <w:marRight w:val="0"/>
                  <w:marTop w:val="0"/>
                  <w:marBottom w:val="0"/>
                  <w:divBdr>
                    <w:top w:val="none" w:sz="0" w:space="0" w:color="auto"/>
                    <w:left w:val="none" w:sz="0" w:space="0" w:color="auto"/>
                    <w:bottom w:val="none" w:sz="0" w:space="0" w:color="auto"/>
                    <w:right w:val="none" w:sz="0" w:space="0" w:color="auto"/>
                  </w:divBdr>
                </w:div>
              </w:divsChild>
            </w:div>
            <w:div w:id="911086325">
              <w:marLeft w:val="0"/>
              <w:marRight w:val="0"/>
              <w:marTop w:val="0"/>
              <w:marBottom w:val="0"/>
              <w:divBdr>
                <w:top w:val="none" w:sz="0" w:space="0" w:color="auto"/>
                <w:left w:val="none" w:sz="0" w:space="0" w:color="auto"/>
                <w:bottom w:val="none" w:sz="0" w:space="0" w:color="auto"/>
                <w:right w:val="none" w:sz="0" w:space="0" w:color="auto"/>
              </w:divBdr>
              <w:divsChild>
                <w:div w:id="1263680678">
                  <w:marLeft w:val="0"/>
                  <w:marRight w:val="0"/>
                  <w:marTop w:val="0"/>
                  <w:marBottom w:val="0"/>
                  <w:divBdr>
                    <w:top w:val="none" w:sz="0" w:space="0" w:color="auto"/>
                    <w:left w:val="none" w:sz="0" w:space="0" w:color="auto"/>
                    <w:bottom w:val="none" w:sz="0" w:space="0" w:color="auto"/>
                    <w:right w:val="none" w:sz="0" w:space="0" w:color="auto"/>
                  </w:divBdr>
                </w:div>
              </w:divsChild>
            </w:div>
            <w:div w:id="911475364">
              <w:marLeft w:val="0"/>
              <w:marRight w:val="0"/>
              <w:marTop w:val="0"/>
              <w:marBottom w:val="0"/>
              <w:divBdr>
                <w:top w:val="none" w:sz="0" w:space="0" w:color="auto"/>
                <w:left w:val="none" w:sz="0" w:space="0" w:color="auto"/>
                <w:bottom w:val="none" w:sz="0" w:space="0" w:color="auto"/>
                <w:right w:val="none" w:sz="0" w:space="0" w:color="auto"/>
              </w:divBdr>
              <w:divsChild>
                <w:div w:id="1376391674">
                  <w:marLeft w:val="0"/>
                  <w:marRight w:val="0"/>
                  <w:marTop w:val="0"/>
                  <w:marBottom w:val="0"/>
                  <w:divBdr>
                    <w:top w:val="none" w:sz="0" w:space="0" w:color="auto"/>
                    <w:left w:val="none" w:sz="0" w:space="0" w:color="auto"/>
                    <w:bottom w:val="none" w:sz="0" w:space="0" w:color="auto"/>
                    <w:right w:val="none" w:sz="0" w:space="0" w:color="auto"/>
                  </w:divBdr>
                </w:div>
              </w:divsChild>
            </w:div>
            <w:div w:id="940723297">
              <w:marLeft w:val="0"/>
              <w:marRight w:val="0"/>
              <w:marTop w:val="0"/>
              <w:marBottom w:val="0"/>
              <w:divBdr>
                <w:top w:val="none" w:sz="0" w:space="0" w:color="auto"/>
                <w:left w:val="none" w:sz="0" w:space="0" w:color="auto"/>
                <w:bottom w:val="none" w:sz="0" w:space="0" w:color="auto"/>
                <w:right w:val="none" w:sz="0" w:space="0" w:color="auto"/>
              </w:divBdr>
              <w:divsChild>
                <w:div w:id="431438600">
                  <w:marLeft w:val="0"/>
                  <w:marRight w:val="0"/>
                  <w:marTop w:val="0"/>
                  <w:marBottom w:val="0"/>
                  <w:divBdr>
                    <w:top w:val="none" w:sz="0" w:space="0" w:color="auto"/>
                    <w:left w:val="none" w:sz="0" w:space="0" w:color="auto"/>
                    <w:bottom w:val="none" w:sz="0" w:space="0" w:color="auto"/>
                    <w:right w:val="none" w:sz="0" w:space="0" w:color="auto"/>
                  </w:divBdr>
                </w:div>
              </w:divsChild>
            </w:div>
            <w:div w:id="979067841">
              <w:marLeft w:val="0"/>
              <w:marRight w:val="0"/>
              <w:marTop w:val="0"/>
              <w:marBottom w:val="0"/>
              <w:divBdr>
                <w:top w:val="none" w:sz="0" w:space="0" w:color="auto"/>
                <w:left w:val="none" w:sz="0" w:space="0" w:color="auto"/>
                <w:bottom w:val="none" w:sz="0" w:space="0" w:color="auto"/>
                <w:right w:val="none" w:sz="0" w:space="0" w:color="auto"/>
              </w:divBdr>
              <w:divsChild>
                <w:div w:id="475336076">
                  <w:marLeft w:val="0"/>
                  <w:marRight w:val="0"/>
                  <w:marTop w:val="0"/>
                  <w:marBottom w:val="0"/>
                  <w:divBdr>
                    <w:top w:val="none" w:sz="0" w:space="0" w:color="auto"/>
                    <w:left w:val="none" w:sz="0" w:space="0" w:color="auto"/>
                    <w:bottom w:val="none" w:sz="0" w:space="0" w:color="auto"/>
                    <w:right w:val="none" w:sz="0" w:space="0" w:color="auto"/>
                  </w:divBdr>
                </w:div>
              </w:divsChild>
            </w:div>
            <w:div w:id="1030184459">
              <w:marLeft w:val="0"/>
              <w:marRight w:val="0"/>
              <w:marTop w:val="0"/>
              <w:marBottom w:val="0"/>
              <w:divBdr>
                <w:top w:val="none" w:sz="0" w:space="0" w:color="auto"/>
                <w:left w:val="none" w:sz="0" w:space="0" w:color="auto"/>
                <w:bottom w:val="none" w:sz="0" w:space="0" w:color="auto"/>
                <w:right w:val="none" w:sz="0" w:space="0" w:color="auto"/>
              </w:divBdr>
              <w:divsChild>
                <w:div w:id="2099979852">
                  <w:marLeft w:val="0"/>
                  <w:marRight w:val="0"/>
                  <w:marTop w:val="0"/>
                  <w:marBottom w:val="0"/>
                  <w:divBdr>
                    <w:top w:val="none" w:sz="0" w:space="0" w:color="auto"/>
                    <w:left w:val="none" w:sz="0" w:space="0" w:color="auto"/>
                    <w:bottom w:val="none" w:sz="0" w:space="0" w:color="auto"/>
                    <w:right w:val="none" w:sz="0" w:space="0" w:color="auto"/>
                  </w:divBdr>
                </w:div>
              </w:divsChild>
            </w:div>
            <w:div w:id="1050038343">
              <w:marLeft w:val="0"/>
              <w:marRight w:val="0"/>
              <w:marTop w:val="0"/>
              <w:marBottom w:val="0"/>
              <w:divBdr>
                <w:top w:val="none" w:sz="0" w:space="0" w:color="auto"/>
                <w:left w:val="none" w:sz="0" w:space="0" w:color="auto"/>
                <w:bottom w:val="none" w:sz="0" w:space="0" w:color="auto"/>
                <w:right w:val="none" w:sz="0" w:space="0" w:color="auto"/>
              </w:divBdr>
              <w:divsChild>
                <w:div w:id="609246127">
                  <w:marLeft w:val="0"/>
                  <w:marRight w:val="0"/>
                  <w:marTop w:val="0"/>
                  <w:marBottom w:val="0"/>
                  <w:divBdr>
                    <w:top w:val="none" w:sz="0" w:space="0" w:color="auto"/>
                    <w:left w:val="none" w:sz="0" w:space="0" w:color="auto"/>
                    <w:bottom w:val="none" w:sz="0" w:space="0" w:color="auto"/>
                    <w:right w:val="none" w:sz="0" w:space="0" w:color="auto"/>
                  </w:divBdr>
                </w:div>
                <w:div w:id="982857082">
                  <w:marLeft w:val="0"/>
                  <w:marRight w:val="0"/>
                  <w:marTop w:val="0"/>
                  <w:marBottom w:val="0"/>
                  <w:divBdr>
                    <w:top w:val="none" w:sz="0" w:space="0" w:color="auto"/>
                    <w:left w:val="none" w:sz="0" w:space="0" w:color="auto"/>
                    <w:bottom w:val="none" w:sz="0" w:space="0" w:color="auto"/>
                    <w:right w:val="none" w:sz="0" w:space="0" w:color="auto"/>
                  </w:divBdr>
                </w:div>
                <w:div w:id="1824271088">
                  <w:marLeft w:val="0"/>
                  <w:marRight w:val="0"/>
                  <w:marTop w:val="0"/>
                  <w:marBottom w:val="0"/>
                  <w:divBdr>
                    <w:top w:val="none" w:sz="0" w:space="0" w:color="auto"/>
                    <w:left w:val="none" w:sz="0" w:space="0" w:color="auto"/>
                    <w:bottom w:val="none" w:sz="0" w:space="0" w:color="auto"/>
                    <w:right w:val="none" w:sz="0" w:space="0" w:color="auto"/>
                  </w:divBdr>
                </w:div>
              </w:divsChild>
            </w:div>
            <w:div w:id="1120149015">
              <w:marLeft w:val="0"/>
              <w:marRight w:val="0"/>
              <w:marTop w:val="0"/>
              <w:marBottom w:val="0"/>
              <w:divBdr>
                <w:top w:val="none" w:sz="0" w:space="0" w:color="auto"/>
                <w:left w:val="none" w:sz="0" w:space="0" w:color="auto"/>
                <w:bottom w:val="none" w:sz="0" w:space="0" w:color="auto"/>
                <w:right w:val="none" w:sz="0" w:space="0" w:color="auto"/>
              </w:divBdr>
              <w:divsChild>
                <w:div w:id="1687053748">
                  <w:marLeft w:val="0"/>
                  <w:marRight w:val="0"/>
                  <w:marTop w:val="0"/>
                  <w:marBottom w:val="0"/>
                  <w:divBdr>
                    <w:top w:val="none" w:sz="0" w:space="0" w:color="auto"/>
                    <w:left w:val="none" w:sz="0" w:space="0" w:color="auto"/>
                    <w:bottom w:val="none" w:sz="0" w:space="0" w:color="auto"/>
                    <w:right w:val="none" w:sz="0" w:space="0" w:color="auto"/>
                  </w:divBdr>
                </w:div>
              </w:divsChild>
            </w:div>
            <w:div w:id="1153839906">
              <w:marLeft w:val="0"/>
              <w:marRight w:val="0"/>
              <w:marTop w:val="0"/>
              <w:marBottom w:val="0"/>
              <w:divBdr>
                <w:top w:val="none" w:sz="0" w:space="0" w:color="auto"/>
                <w:left w:val="none" w:sz="0" w:space="0" w:color="auto"/>
                <w:bottom w:val="none" w:sz="0" w:space="0" w:color="auto"/>
                <w:right w:val="none" w:sz="0" w:space="0" w:color="auto"/>
              </w:divBdr>
              <w:divsChild>
                <w:div w:id="53552926">
                  <w:marLeft w:val="0"/>
                  <w:marRight w:val="0"/>
                  <w:marTop w:val="0"/>
                  <w:marBottom w:val="0"/>
                  <w:divBdr>
                    <w:top w:val="none" w:sz="0" w:space="0" w:color="auto"/>
                    <w:left w:val="none" w:sz="0" w:space="0" w:color="auto"/>
                    <w:bottom w:val="none" w:sz="0" w:space="0" w:color="auto"/>
                    <w:right w:val="none" w:sz="0" w:space="0" w:color="auto"/>
                  </w:divBdr>
                </w:div>
              </w:divsChild>
            </w:div>
            <w:div w:id="1171991978">
              <w:marLeft w:val="0"/>
              <w:marRight w:val="0"/>
              <w:marTop w:val="0"/>
              <w:marBottom w:val="0"/>
              <w:divBdr>
                <w:top w:val="none" w:sz="0" w:space="0" w:color="auto"/>
                <w:left w:val="none" w:sz="0" w:space="0" w:color="auto"/>
                <w:bottom w:val="none" w:sz="0" w:space="0" w:color="auto"/>
                <w:right w:val="none" w:sz="0" w:space="0" w:color="auto"/>
              </w:divBdr>
              <w:divsChild>
                <w:div w:id="639501180">
                  <w:marLeft w:val="0"/>
                  <w:marRight w:val="0"/>
                  <w:marTop w:val="0"/>
                  <w:marBottom w:val="0"/>
                  <w:divBdr>
                    <w:top w:val="none" w:sz="0" w:space="0" w:color="auto"/>
                    <w:left w:val="none" w:sz="0" w:space="0" w:color="auto"/>
                    <w:bottom w:val="none" w:sz="0" w:space="0" w:color="auto"/>
                    <w:right w:val="none" w:sz="0" w:space="0" w:color="auto"/>
                  </w:divBdr>
                </w:div>
              </w:divsChild>
            </w:div>
            <w:div w:id="1259559592">
              <w:marLeft w:val="0"/>
              <w:marRight w:val="0"/>
              <w:marTop w:val="0"/>
              <w:marBottom w:val="0"/>
              <w:divBdr>
                <w:top w:val="none" w:sz="0" w:space="0" w:color="auto"/>
                <w:left w:val="none" w:sz="0" w:space="0" w:color="auto"/>
                <w:bottom w:val="none" w:sz="0" w:space="0" w:color="auto"/>
                <w:right w:val="none" w:sz="0" w:space="0" w:color="auto"/>
              </w:divBdr>
              <w:divsChild>
                <w:div w:id="1439565096">
                  <w:marLeft w:val="0"/>
                  <w:marRight w:val="0"/>
                  <w:marTop w:val="0"/>
                  <w:marBottom w:val="0"/>
                  <w:divBdr>
                    <w:top w:val="none" w:sz="0" w:space="0" w:color="auto"/>
                    <w:left w:val="none" w:sz="0" w:space="0" w:color="auto"/>
                    <w:bottom w:val="none" w:sz="0" w:space="0" w:color="auto"/>
                    <w:right w:val="none" w:sz="0" w:space="0" w:color="auto"/>
                  </w:divBdr>
                </w:div>
              </w:divsChild>
            </w:div>
            <w:div w:id="1271743219">
              <w:marLeft w:val="0"/>
              <w:marRight w:val="0"/>
              <w:marTop w:val="0"/>
              <w:marBottom w:val="0"/>
              <w:divBdr>
                <w:top w:val="none" w:sz="0" w:space="0" w:color="auto"/>
                <w:left w:val="none" w:sz="0" w:space="0" w:color="auto"/>
                <w:bottom w:val="none" w:sz="0" w:space="0" w:color="auto"/>
                <w:right w:val="none" w:sz="0" w:space="0" w:color="auto"/>
              </w:divBdr>
              <w:divsChild>
                <w:div w:id="1753119324">
                  <w:marLeft w:val="0"/>
                  <w:marRight w:val="0"/>
                  <w:marTop w:val="0"/>
                  <w:marBottom w:val="0"/>
                  <w:divBdr>
                    <w:top w:val="none" w:sz="0" w:space="0" w:color="auto"/>
                    <w:left w:val="none" w:sz="0" w:space="0" w:color="auto"/>
                    <w:bottom w:val="none" w:sz="0" w:space="0" w:color="auto"/>
                    <w:right w:val="none" w:sz="0" w:space="0" w:color="auto"/>
                  </w:divBdr>
                </w:div>
              </w:divsChild>
            </w:div>
            <w:div w:id="1373769715">
              <w:marLeft w:val="0"/>
              <w:marRight w:val="0"/>
              <w:marTop w:val="0"/>
              <w:marBottom w:val="0"/>
              <w:divBdr>
                <w:top w:val="none" w:sz="0" w:space="0" w:color="auto"/>
                <w:left w:val="none" w:sz="0" w:space="0" w:color="auto"/>
                <w:bottom w:val="none" w:sz="0" w:space="0" w:color="auto"/>
                <w:right w:val="none" w:sz="0" w:space="0" w:color="auto"/>
              </w:divBdr>
              <w:divsChild>
                <w:div w:id="214238167">
                  <w:marLeft w:val="0"/>
                  <w:marRight w:val="0"/>
                  <w:marTop w:val="0"/>
                  <w:marBottom w:val="0"/>
                  <w:divBdr>
                    <w:top w:val="none" w:sz="0" w:space="0" w:color="auto"/>
                    <w:left w:val="none" w:sz="0" w:space="0" w:color="auto"/>
                    <w:bottom w:val="none" w:sz="0" w:space="0" w:color="auto"/>
                    <w:right w:val="none" w:sz="0" w:space="0" w:color="auto"/>
                  </w:divBdr>
                </w:div>
              </w:divsChild>
            </w:div>
            <w:div w:id="1512835035">
              <w:marLeft w:val="0"/>
              <w:marRight w:val="0"/>
              <w:marTop w:val="0"/>
              <w:marBottom w:val="0"/>
              <w:divBdr>
                <w:top w:val="none" w:sz="0" w:space="0" w:color="auto"/>
                <w:left w:val="none" w:sz="0" w:space="0" w:color="auto"/>
                <w:bottom w:val="none" w:sz="0" w:space="0" w:color="auto"/>
                <w:right w:val="none" w:sz="0" w:space="0" w:color="auto"/>
              </w:divBdr>
              <w:divsChild>
                <w:div w:id="490871509">
                  <w:marLeft w:val="0"/>
                  <w:marRight w:val="0"/>
                  <w:marTop w:val="0"/>
                  <w:marBottom w:val="0"/>
                  <w:divBdr>
                    <w:top w:val="none" w:sz="0" w:space="0" w:color="auto"/>
                    <w:left w:val="none" w:sz="0" w:space="0" w:color="auto"/>
                    <w:bottom w:val="none" w:sz="0" w:space="0" w:color="auto"/>
                    <w:right w:val="none" w:sz="0" w:space="0" w:color="auto"/>
                  </w:divBdr>
                </w:div>
              </w:divsChild>
            </w:div>
            <w:div w:id="1531256454">
              <w:marLeft w:val="0"/>
              <w:marRight w:val="0"/>
              <w:marTop w:val="0"/>
              <w:marBottom w:val="0"/>
              <w:divBdr>
                <w:top w:val="none" w:sz="0" w:space="0" w:color="auto"/>
                <w:left w:val="none" w:sz="0" w:space="0" w:color="auto"/>
                <w:bottom w:val="none" w:sz="0" w:space="0" w:color="auto"/>
                <w:right w:val="none" w:sz="0" w:space="0" w:color="auto"/>
              </w:divBdr>
              <w:divsChild>
                <w:div w:id="1857117012">
                  <w:marLeft w:val="0"/>
                  <w:marRight w:val="0"/>
                  <w:marTop w:val="0"/>
                  <w:marBottom w:val="0"/>
                  <w:divBdr>
                    <w:top w:val="none" w:sz="0" w:space="0" w:color="auto"/>
                    <w:left w:val="none" w:sz="0" w:space="0" w:color="auto"/>
                    <w:bottom w:val="none" w:sz="0" w:space="0" w:color="auto"/>
                    <w:right w:val="none" w:sz="0" w:space="0" w:color="auto"/>
                  </w:divBdr>
                </w:div>
              </w:divsChild>
            </w:div>
            <w:div w:id="1548756167">
              <w:marLeft w:val="0"/>
              <w:marRight w:val="0"/>
              <w:marTop w:val="0"/>
              <w:marBottom w:val="0"/>
              <w:divBdr>
                <w:top w:val="none" w:sz="0" w:space="0" w:color="auto"/>
                <w:left w:val="none" w:sz="0" w:space="0" w:color="auto"/>
                <w:bottom w:val="none" w:sz="0" w:space="0" w:color="auto"/>
                <w:right w:val="none" w:sz="0" w:space="0" w:color="auto"/>
              </w:divBdr>
              <w:divsChild>
                <w:div w:id="237137750">
                  <w:marLeft w:val="0"/>
                  <w:marRight w:val="0"/>
                  <w:marTop w:val="0"/>
                  <w:marBottom w:val="0"/>
                  <w:divBdr>
                    <w:top w:val="none" w:sz="0" w:space="0" w:color="auto"/>
                    <w:left w:val="none" w:sz="0" w:space="0" w:color="auto"/>
                    <w:bottom w:val="none" w:sz="0" w:space="0" w:color="auto"/>
                    <w:right w:val="none" w:sz="0" w:space="0" w:color="auto"/>
                  </w:divBdr>
                </w:div>
              </w:divsChild>
            </w:div>
            <w:div w:id="1553806027">
              <w:marLeft w:val="0"/>
              <w:marRight w:val="0"/>
              <w:marTop w:val="0"/>
              <w:marBottom w:val="0"/>
              <w:divBdr>
                <w:top w:val="none" w:sz="0" w:space="0" w:color="auto"/>
                <w:left w:val="none" w:sz="0" w:space="0" w:color="auto"/>
                <w:bottom w:val="none" w:sz="0" w:space="0" w:color="auto"/>
                <w:right w:val="none" w:sz="0" w:space="0" w:color="auto"/>
              </w:divBdr>
              <w:divsChild>
                <w:div w:id="2116820886">
                  <w:marLeft w:val="0"/>
                  <w:marRight w:val="0"/>
                  <w:marTop w:val="0"/>
                  <w:marBottom w:val="0"/>
                  <w:divBdr>
                    <w:top w:val="none" w:sz="0" w:space="0" w:color="auto"/>
                    <w:left w:val="none" w:sz="0" w:space="0" w:color="auto"/>
                    <w:bottom w:val="none" w:sz="0" w:space="0" w:color="auto"/>
                    <w:right w:val="none" w:sz="0" w:space="0" w:color="auto"/>
                  </w:divBdr>
                </w:div>
              </w:divsChild>
            </w:div>
            <w:div w:id="1585917742">
              <w:marLeft w:val="0"/>
              <w:marRight w:val="0"/>
              <w:marTop w:val="0"/>
              <w:marBottom w:val="0"/>
              <w:divBdr>
                <w:top w:val="none" w:sz="0" w:space="0" w:color="auto"/>
                <w:left w:val="none" w:sz="0" w:space="0" w:color="auto"/>
                <w:bottom w:val="none" w:sz="0" w:space="0" w:color="auto"/>
                <w:right w:val="none" w:sz="0" w:space="0" w:color="auto"/>
              </w:divBdr>
              <w:divsChild>
                <w:div w:id="431435935">
                  <w:marLeft w:val="0"/>
                  <w:marRight w:val="0"/>
                  <w:marTop w:val="0"/>
                  <w:marBottom w:val="0"/>
                  <w:divBdr>
                    <w:top w:val="none" w:sz="0" w:space="0" w:color="auto"/>
                    <w:left w:val="none" w:sz="0" w:space="0" w:color="auto"/>
                    <w:bottom w:val="none" w:sz="0" w:space="0" w:color="auto"/>
                    <w:right w:val="none" w:sz="0" w:space="0" w:color="auto"/>
                  </w:divBdr>
                </w:div>
              </w:divsChild>
            </w:div>
            <w:div w:id="1606842463">
              <w:marLeft w:val="0"/>
              <w:marRight w:val="0"/>
              <w:marTop w:val="0"/>
              <w:marBottom w:val="0"/>
              <w:divBdr>
                <w:top w:val="none" w:sz="0" w:space="0" w:color="auto"/>
                <w:left w:val="none" w:sz="0" w:space="0" w:color="auto"/>
                <w:bottom w:val="none" w:sz="0" w:space="0" w:color="auto"/>
                <w:right w:val="none" w:sz="0" w:space="0" w:color="auto"/>
              </w:divBdr>
              <w:divsChild>
                <w:div w:id="803430452">
                  <w:marLeft w:val="0"/>
                  <w:marRight w:val="0"/>
                  <w:marTop w:val="0"/>
                  <w:marBottom w:val="0"/>
                  <w:divBdr>
                    <w:top w:val="none" w:sz="0" w:space="0" w:color="auto"/>
                    <w:left w:val="none" w:sz="0" w:space="0" w:color="auto"/>
                    <w:bottom w:val="none" w:sz="0" w:space="0" w:color="auto"/>
                    <w:right w:val="none" w:sz="0" w:space="0" w:color="auto"/>
                  </w:divBdr>
                </w:div>
              </w:divsChild>
            </w:div>
            <w:div w:id="1699621061">
              <w:marLeft w:val="0"/>
              <w:marRight w:val="0"/>
              <w:marTop w:val="0"/>
              <w:marBottom w:val="0"/>
              <w:divBdr>
                <w:top w:val="none" w:sz="0" w:space="0" w:color="auto"/>
                <w:left w:val="none" w:sz="0" w:space="0" w:color="auto"/>
                <w:bottom w:val="none" w:sz="0" w:space="0" w:color="auto"/>
                <w:right w:val="none" w:sz="0" w:space="0" w:color="auto"/>
              </w:divBdr>
              <w:divsChild>
                <w:div w:id="1960186994">
                  <w:marLeft w:val="0"/>
                  <w:marRight w:val="0"/>
                  <w:marTop w:val="0"/>
                  <w:marBottom w:val="0"/>
                  <w:divBdr>
                    <w:top w:val="none" w:sz="0" w:space="0" w:color="auto"/>
                    <w:left w:val="none" w:sz="0" w:space="0" w:color="auto"/>
                    <w:bottom w:val="none" w:sz="0" w:space="0" w:color="auto"/>
                    <w:right w:val="none" w:sz="0" w:space="0" w:color="auto"/>
                  </w:divBdr>
                </w:div>
              </w:divsChild>
            </w:div>
            <w:div w:id="1928031797">
              <w:marLeft w:val="0"/>
              <w:marRight w:val="0"/>
              <w:marTop w:val="0"/>
              <w:marBottom w:val="0"/>
              <w:divBdr>
                <w:top w:val="none" w:sz="0" w:space="0" w:color="auto"/>
                <w:left w:val="none" w:sz="0" w:space="0" w:color="auto"/>
                <w:bottom w:val="none" w:sz="0" w:space="0" w:color="auto"/>
                <w:right w:val="none" w:sz="0" w:space="0" w:color="auto"/>
              </w:divBdr>
              <w:divsChild>
                <w:div w:id="1659840865">
                  <w:marLeft w:val="0"/>
                  <w:marRight w:val="0"/>
                  <w:marTop w:val="0"/>
                  <w:marBottom w:val="0"/>
                  <w:divBdr>
                    <w:top w:val="none" w:sz="0" w:space="0" w:color="auto"/>
                    <w:left w:val="none" w:sz="0" w:space="0" w:color="auto"/>
                    <w:bottom w:val="none" w:sz="0" w:space="0" w:color="auto"/>
                    <w:right w:val="none" w:sz="0" w:space="0" w:color="auto"/>
                  </w:divBdr>
                </w:div>
              </w:divsChild>
            </w:div>
            <w:div w:id="2061780933">
              <w:marLeft w:val="0"/>
              <w:marRight w:val="0"/>
              <w:marTop w:val="0"/>
              <w:marBottom w:val="0"/>
              <w:divBdr>
                <w:top w:val="none" w:sz="0" w:space="0" w:color="auto"/>
                <w:left w:val="none" w:sz="0" w:space="0" w:color="auto"/>
                <w:bottom w:val="none" w:sz="0" w:space="0" w:color="auto"/>
                <w:right w:val="none" w:sz="0" w:space="0" w:color="auto"/>
              </w:divBdr>
              <w:divsChild>
                <w:div w:id="435560613">
                  <w:marLeft w:val="0"/>
                  <w:marRight w:val="0"/>
                  <w:marTop w:val="0"/>
                  <w:marBottom w:val="0"/>
                  <w:divBdr>
                    <w:top w:val="none" w:sz="0" w:space="0" w:color="auto"/>
                    <w:left w:val="none" w:sz="0" w:space="0" w:color="auto"/>
                    <w:bottom w:val="none" w:sz="0" w:space="0" w:color="auto"/>
                    <w:right w:val="none" w:sz="0" w:space="0" w:color="auto"/>
                  </w:divBdr>
                </w:div>
              </w:divsChild>
            </w:div>
            <w:div w:id="2094352188">
              <w:marLeft w:val="0"/>
              <w:marRight w:val="0"/>
              <w:marTop w:val="0"/>
              <w:marBottom w:val="0"/>
              <w:divBdr>
                <w:top w:val="none" w:sz="0" w:space="0" w:color="auto"/>
                <w:left w:val="none" w:sz="0" w:space="0" w:color="auto"/>
                <w:bottom w:val="none" w:sz="0" w:space="0" w:color="auto"/>
                <w:right w:val="none" w:sz="0" w:space="0" w:color="auto"/>
              </w:divBdr>
              <w:divsChild>
                <w:div w:id="213617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734128">
          <w:marLeft w:val="0"/>
          <w:marRight w:val="0"/>
          <w:marTop w:val="0"/>
          <w:marBottom w:val="0"/>
          <w:divBdr>
            <w:top w:val="none" w:sz="0" w:space="0" w:color="auto"/>
            <w:left w:val="none" w:sz="0" w:space="0" w:color="auto"/>
            <w:bottom w:val="none" w:sz="0" w:space="0" w:color="auto"/>
            <w:right w:val="none" w:sz="0" w:space="0" w:color="auto"/>
          </w:divBdr>
        </w:div>
        <w:div w:id="1297683728">
          <w:marLeft w:val="0"/>
          <w:marRight w:val="0"/>
          <w:marTop w:val="0"/>
          <w:marBottom w:val="0"/>
          <w:divBdr>
            <w:top w:val="none" w:sz="0" w:space="0" w:color="auto"/>
            <w:left w:val="none" w:sz="0" w:space="0" w:color="auto"/>
            <w:bottom w:val="none" w:sz="0" w:space="0" w:color="auto"/>
            <w:right w:val="none" w:sz="0" w:space="0" w:color="auto"/>
          </w:divBdr>
        </w:div>
        <w:div w:id="1312099885">
          <w:marLeft w:val="0"/>
          <w:marRight w:val="0"/>
          <w:marTop w:val="0"/>
          <w:marBottom w:val="0"/>
          <w:divBdr>
            <w:top w:val="none" w:sz="0" w:space="0" w:color="auto"/>
            <w:left w:val="none" w:sz="0" w:space="0" w:color="auto"/>
            <w:bottom w:val="none" w:sz="0" w:space="0" w:color="auto"/>
            <w:right w:val="none" w:sz="0" w:space="0" w:color="auto"/>
          </w:divBdr>
        </w:div>
        <w:div w:id="1330864910">
          <w:marLeft w:val="0"/>
          <w:marRight w:val="0"/>
          <w:marTop w:val="0"/>
          <w:marBottom w:val="0"/>
          <w:divBdr>
            <w:top w:val="none" w:sz="0" w:space="0" w:color="auto"/>
            <w:left w:val="none" w:sz="0" w:space="0" w:color="auto"/>
            <w:bottom w:val="none" w:sz="0" w:space="0" w:color="auto"/>
            <w:right w:val="none" w:sz="0" w:space="0" w:color="auto"/>
          </w:divBdr>
        </w:div>
        <w:div w:id="1345746674">
          <w:marLeft w:val="0"/>
          <w:marRight w:val="0"/>
          <w:marTop w:val="0"/>
          <w:marBottom w:val="0"/>
          <w:divBdr>
            <w:top w:val="none" w:sz="0" w:space="0" w:color="auto"/>
            <w:left w:val="none" w:sz="0" w:space="0" w:color="auto"/>
            <w:bottom w:val="none" w:sz="0" w:space="0" w:color="auto"/>
            <w:right w:val="none" w:sz="0" w:space="0" w:color="auto"/>
          </w:divBdr>
        </w:div>
        <w:div w:id="1352533134">
          <w:marLeft w:val="0"/>
          <w:marRight w:val="0"/>
          <w:marTop w:val="0"/>
          <w:marBottom w:val="0"/>
          <w:divBdr>
            <w:top w:val="none" w:sz="0" w:space="0" w:color="auto"/>
            <w:left w:val="none" w:sz="0" w:space="0" w:color="auto"/>
            <w:bottom w:val="none" w:sz="0" w:space="0" w:color="auto"/>
            <w:right w:val="none" w:sz="0" w:space="0" w:color="auto"/>
          </w:divBdr>
        </w:div>
        <w:div w:id="1364012060">
          <w:marLeft w:val="0"/>
          <w:marRight w:val="0"/>
          <w:marTop w:val="0"/>
          <w:marBottom w:val="0"/>
          <w:divBdr>
            <w:top w:val="none" w:sz="0" w:space="0" w:color="auto"/>
            <w:left w:val="none" w:sz="0" w:space="0" w:color="auto"/>
            <w:bottom w:val="none" w:sz="0" w:space="0" w:color="auto"/>
            <w:right w:val="none" w:sz="0" w:space="0" w:color="auto"/>
          </w:divBdr>
        </w:div>
        <w:div w:id="1381856904">
          <w:marLeft w:val="0"/>
          <w:marRight w:val="0"/>
          <w:marTop w:val="0"/>
          <w:marBottom w:val="0"/>
          <w:divBdr>
            <w:top w:val="none" w:sz="0" w:space="0" w:color="auto"/>
            <w:left w:val="none" w:sz="0" w:space="0" w:color="auto"/>
            <w:bottom w:val="none" w:sz="0" w:space="0" w:color="auto"/>
            <w:right w:val="none" w:sz="0" w:space="0" w:color="auto"/>
          </w:divBdr>
        </w:div>
        <w:div w:id="1394549054">
          <w:marLeft w:val="0"/>
          <w:marRight w:val="0"/>
          <w:marTop w:val="0"/>
          <w:marBottom w:val="0"/>
          <w:divBdr>
            <w:top w:val="none" w:sz="0" w:space="0" w:color="auto"/>
            <w:left w:val="none" w:sz="0" w:space="0" w:color="auto"/>
            <w:bottom w:val="none" w:sz="0" w:space="0" w:color="auto"/>
            <w:right w:val="none" w:sz="0" w:space="0" w:color="auto"/>
          </w:divBdr>
        </w:div>
        <w:div w:id="1426149482">
          <w:marLeft w:val="0"/>
          <w:marRight w:val="0"/>
          <w:marTop w:val="0"/>
          <w:marBottom w:val="0"/>
          <w:divBdr>
            <w:top w:val="none" w:sz="0" w:space="0" w:color="auto"/>
            <w:left w:val="none" w:sz="0" w:space="0" w:color="auto"/>
            <w:bottom w:val="none" w:sz="0" w:space="0" w:color="auto"/>
            <w:right w:val="none" w:sz="0" w:space="0" w:color="auto"/>
          </w:divBdr>
        </w:div>
        <w:div w:id="1479495055">
          <w:marLeft w:val="0"/>
          <w:marRight w:val="0"/>
          <w:marTop w:val="0"/>
          <w:marBottom w:val="0"/>
          <w:divBdr>
            <w:top w:val="none" w:sz="0" w:space="0" w:color="auto"/>
            <w:left w:val="none" w:sz="0" w:space="0" w:color="auto"/>
            <w:bottom w:val="none" w:sz="0" w:space="0" w:color="auto"/>
            <w:right w:val="none" w:sz="0" w:space="0" w:color="auto"/>
          </w:divBdr>
        </w:div>
        <w:div w:id="1480002756">
          <w:marLeft w:val="-75"/>
          <w:marRight w:val="0"/>
          <w:marTop w:val="30"/>
          <w:marBottom w:val="30"/>
          <w:divBdr>
            <w:top w:val="none" w:sz="0" w:space="0" w:color="auto"/>
            <w:left w:val="none" w:sz="0" w:space="0" w:color="auto"/>
            <w:bottom w:val="none" w:sz="0" w:space="0" w:color="auto"/>
            <w:right w:val="none" w:sz="0" w:space="0" w:color="auto"/>
          </w:divBdr>
          <w:divsChild>
            <w:div w:id="450982596">
              <w:marLeft w:val="0"/>
              <w:marRight w:val="0"/>
              <w:marTop w:val="0"/>
              <w:marBottom w:val="0"/>
              <w:divBdr>
                <w:top w:val="none" w:sz="0" w:space="0" w:color="auto"/>
                <w:left w:val="none" w:sz="0" w:space="0" w:color="auto"/>
                <w:bottom w:val="none" w:sz="0" w:space="0" w:color="auto"/>
                <w:right w:val="none" w:sz="0" w:space="0" w:color="auto"/>
              </w:divBdr>
              <w:divsChild>
                <w:div w:id="1848323152">
                  <w:marLeft w:val="0"/>
                  <w:marRight w:val="0"/>
                  <w:marTop w:val="0"/>
                  <w:marBottom w:val="0"/>
                  <w:divBdr>
                    <w:top w:val="none" w:sz="0" w:space="0" w:color="auto"/>
                    <w:left w:val="none" w:sz="0" w:space="0" w:color="auto"/>
                    <w:bottom w:val="none" w:sz="0" w:space="0" w:color="auto"/>
                    <w:right w:val="none" w:sz="0" w:space="0" w:color="auto"/>
                  </w:divBdr>
                </w:div>
              </w:divsChild>
            </w:div>
            <w:div w:id="520893548">
              <w:marLeft w:val="0"/>
              <w:marRight w:val="0"/>
              <w:marTop w:val="0"/>
              <w:marBottom w:val="0"/>
              <w:divBdr>
                <w:top w:val="none" w:sz="0" w:space="0" w:color="auto"/>
                <w:left w:val="none" w:sz="0" w:space="0" w:color="auto"/>
                <w:bottom w:val="none" w:sz="0" w:space="0" w:color="auto"/>
                <w:right w:val="none" w:sz="0" w:space="0" w:color="auto"/>
              </w:divBdr>
              <w:divsChild>
                <w:div w:id="178006560">
                  <w:marLeft w:val="0"/>
                  <w:marRight w:val="0"/>
                  <w:marTop w:val="0"/>
                  <w:marBottom w:val="0"/>
                  <w:divBdr>
                    <w:top w:val="none" w:sz="0" w:space="0" w:color="auto"/>
                    <w:left w:val="none" w:sz="0" w:space="0" w:color="auto"/>
                    <w:bottom w:val="none" w:sz="0" w:space="0" w:color="auto"/>
                    <w:right w:val="none" w:sz="0" w:space="0" w:color="auto"/>
                  </w:divBdr>
                </w:div>
              </w:divsChild>
            </w:div>
            <w:div w:id="538007236">
              <w:marLeft w:val="0"/>
              <w:marRight w:val="0"/>
              <w:marTop w:val="0"/>
              <w:marBottom w:val="0"/>
              <w:divBdr>
                <w:top w:val="none" w:sz="0" w:space="0" w:color="auto"/>
                <w:left w:val="none" w:sz="0" w:space="0" w:color="auto"/>
                <w:bottom w:val="none" w:sz="0" w:space="0" w:color="auto"/>
                <w:right w:val="none" w:sz="0" w:space="0" w:color="auto"/>
              </w:divBdr>
              <w:divsChild>
                <w:div w:id="1345136183">
                  <w:marLeft w:val="0"/>
                  <w:marRight w:val="0"/>
                  <w:marTop w:val="0"/>
                  <w:marBottom w:val="0"/>
                  <w:divBdr>
                    <w:top w:val="none" w:sz="0" w:space="0" w:color="auto"/>
                    <w:left w:val="none" w:sz="0" w:space="0" w:color="auto"/>
                    <w:bottom w:val="none" w:sz="0" w:space="0" w:color="auto"/>
                    <w:right w:val="none" w:sz="0" w:space="0" w:color="auto"/>
                  </w:divBdr>
                </w:div>
              </w:divsChild>
            </w:div>
            <w:div w:id="689069757">
              <w:marLeft w:val="0"/>
              <w:marRight w:val="0"/>
              <w:marTop w:val="0"/>
              <w:marBottom w:val="0"/>
              <w:divBdr>
                <w:top w:val="none" w:sz="0" w:space="0" w:color="auto"/>
                <w:left w:val="none" w:sz="0" w:space="0" w:color="auto"/>
                <w:bottom w:val="none" w:sz="0" w:space="0" w:color="auto"/>
                <w:right w:val="none" w:sz="0" w:space="0" w:color="auto"/>
              </w:divBdr>
              <w:divsChild>
                <w:div w:id="207307244">
                  <w:marLeft w:val="0"/>
                  <w:marRight w:val="0"/>
                  <w:marTop w:val="0"/>
                  <w:marBottom w:val="0"/>
                  <w:divBdr>
                    <w:top w:val="none" w:sz="0" w:space="0" w:color="auto"/>
                    <w:left w:val="none" w:sz="0" w:space="0" w:color="auto"/>
                    <w:bottom w:val="none" w:sz="0" w:space="0" w:color="auto"/>
                    <w:right w:val="none" w:sz="0" w:space="0" w:color="auto"/>
                  </w:divBdr>
                </w:div>
              </w:divsChild>
            </w:div>
            <w:div w:id="856623862">
              <w:marLeft w:val="0"/>
              <w:marRight w:val="0"/>
              <w:marTop w:val="0"/>
              <w:marBottom w:val="0"/>
              <w:divBdr>
                <w:top w:val="none" w:sz="0" w:space="0" w:color="auto"/>
                <w:left w:val="none" w:sz="0" w:space="0" w:color="auto"/>
                <w:bottom w:val="none" w:sz="0" w:space="0" w:color="auto"/>
                <w:right w:val="none" w:sz="0" w:space="0" w:color="auto"/>
              </w:divBdr>
              <w:divsChild>
                <w:div w:id="1258055518">
                  <w:marLeft w:val="0"/>
                  <w:marRight w:val="0"/>
                  <w:marTop w:val="0"/>
                  <w:marBottom w:val="0"/>
                  <w:divBdr>
                    <w:top w:val="none" w:sz="0" w:space="0" w:color="auto"/>
                    <w:left w:val="none" w:sz="0" w:space="0" w:color="auto"/>
                    <w:bottom w:val="none" w:sz="0" w:space="0" w:color="auto"/>
                    <w:right w:val="none" w:sz="0" w:space="0" w:color="auto"/>
                  </w:divBdr>
                </w:div>
              </w:divsChild>
            </w:div>
            <w:div w:id="1157457241">
              <w:marLeft w:val="0"/>
              <w:marRight w:val="0"/>
              <w:marTop w:val="0"/>
              <w:marBottom w:val="0"/>
              <w:divBdr>
                <w:top w:val="none" w:sz="0" w:space="0" w:color="auto"/>
                <w:left w:val="none" w:sz="0" w:space="0" w:color="auto"/>
                <w:bottom w:val="none" w:sz="0" w:space="0" w:color="auto"/>
                <w:right w:val="none" w:sz="0" w:space="0" w:color="auto"/>
              </w:divBdr>
              <w:divsChild>
                <w:div w:id="529339485">
                  <w:marLeft w:val="0"/>
                  <w:marRight w:val="0"/>
                  <w:marTop w:val="0"/>
                  <w:marBottom w:val="0"/>
                  <w:divBdr>
                    <w:top w:val="none" w:sz="0" w:space="0" w:color="auto"/>
                    <w:left w:val="none" w:sz="0" w:space="0" w:color="auto"/>
                    <w:bottom w:val="none" w:sz="0" w:space="0" w:color="auto"/>
                    <w:right w:val="none" w:sz="0" w:space="0" w:color="auto"/>
                  </w:divBdr>
                </w:div>
              </w:divsChild>
            </w:div>
            <w:div w:id="1218199790">
              <w:marLeft w:val="0"/>
              <w:marRight w:val="0"/>
              <w:marTop w:val="0"/>
              <w:marBottom w:val="0"/>
              <w:divBdr>
                <w:top w:val="none" w:sz="0" w:space="0" w:color="auto"/>
                <w:left w:val="none" w:sz="0" w:space="0" w:color="auto"/>
                <w:bottom w:val="none" w:sz="0" w:space="0" w:color="auto"/>
                <w:right w:val="none" w:sz="0" w:space="0" w:color="auto"/>
              </w:divBdr>
              <w:divsChild>
                <w:div w:id="180319125">
                  <w:marLeft w:val="0"/>
                  <w:marRight w:val="0"/>
                  <w:marTop w:val="0"/>
                  <w:marBottom w:val="0"/>
                  <w:divBdr>
                    <w:top w:val="none" w:sz="0" w:space="0" w:color="auto"/>
                    <w:left w:val="none" w:sz="0" w:space="0" w:color="auto"/>
                    <w:bottom w:val="none" w:sz="0" w:space="0" w:color="auto"/>
                    <w:right w:val="none" w:sz="0" w:space="0" w:color="auto"/>
                  </w:divBdr>
                </w:div>
              </w:divsChild>
            </w:div>
            <w:div w:id="1292639123">
              <w:marLeft w:val="0"/>
              <w:marRight w:val="0"/>
              <w:marTop w:val="0"/>
              <w:marBottom w:val="0"/>
              <w:divBdr>
                <w:top w:val="none" w:sz="0" w:space="0" w:color="auto"/>
                <w:left w:val="none" w:sz="0" w:space="0" w:color="auto"/>
                <w:bottom w:val="none" w:sz="0" w:space="0" w:color="auto"/>
                <w:right w:val="none" w:sz="0" w:space="0" w:color="auto"/>
              </w:divBdr>
              <w:divsChild>
                <w:div w:id="345331233">
                  <w:marLeft w:val="0"/>
                  <w:marRight w:val="0"/>
                  <w:marTop w:val="0"/>
                  <w:marBottom w:val="0"/>
                  <w:divBdr>
                    <w:top w:val="none" w:sz="0" w:space="0" w:color="auto"/>
                    <w:left w:val="none" w:sz="0" w:space="0" w:color="auto"/>
                    <w:bottom w:val="none" w:sz="0" w:space="0" w:color="auto"/>
                    <w:right w:val="none" w:sz="0" w:space="0" w:color="auto"/>
                  </w:divBdr>
                </w:div>
              </w:divsChild>
            </w:div>
            <w:div w:id="1420760222">
              <w:marLeft w:val="0"/>
              <w:marRight w:val="0"/>
              <w:marTop w:val="0"/>
              <w:marBottom w:val="0"/>
              <w:divBdr>
                <w:top w:val="none" w:sz="0" w:space="0" w:color="auto"/>
                <w:left w:val="none" w:sz="0" w:space="0" w:color="auto"/>
                <w:bottom w:val="none" w:sz="0" w:space="0" w:color="auto"/>
                <w:right w:val="none" w:sz="0" w:space="0" w:color="auto"/>
              </w:divBdr>
              <w:divsChild>
                <w:div w:id="313147979">
                  <w:marLeft w:val="0"/>
                  <w:marRight w:val="0"/>
                  <w:marTop w:val="0"/>
                  <w:marBottom w:val="0"/>
                  <w:divBdr>
                    <w:top w:val="none" w:sz="0" w:space="0" w:color="auto"/>
                    <w:left w:val="none" w:sz="0" w:space="0" w:color="auto"/>
                    <w:bottom w:val="none" w:sz="0" w:space="0" w:color="auto"/>
                    <w:right w:val="none" w:sz="0" w:space="0" w:color="auto"/>
                  </w:divBdr>
                </w:div>
              </w:divsChild>
            </w:div>
            <w:div w:id="1430466578">
              <w:marLeft w:val="0"/>
              <w:marRight w:val="0"/>
              <w:marTop w:val="0"/>
              <w:marBottom w:val="0"/>
              <w:divBdr>
                <w:top w:val="none" w:sz="0" w:space="0" w:color="auto"/>
                <w:left w:val="none" w:sz="0" w:space="0" w:color="auto"/>
                <w:bottom w:val="none" w:sz="0" w:space="0" w:color="auto"/>
                <w:right w:val="none" w:sz="0" w:space="0" w:color="auto"/>
              </w:divBdr>
              <w:divsChild>
                <w:div w:id="721640627">
                  <w:marLeft w:val="0"/>
                  <w:marRight w:val="0"/>
                  <w:marTop w:val="0"/>
                  <w:marBottom w:val="0"/>
                  <w:divBdr>
                    <w:top w:val="none" w:sz="0" w:space="0" w:color="auto"/>
                    <w:left w:val="none" w:sz="0" w:space="0" w:color="auto"/>
                    <w:bottom w:val="none" w:sz="0" w:space="0" w:color="auto"/>
                    <w:right w:val="none" w:sz="0" w:space="0" w:color="auto"/>
                  </w:divBdr>
                </w:div>
              </w:divsChild>
            </w:div>
            <w:div w:id="1731688573">
              <w:marLeft w:val="0"/>
              <w:marRight w:val="0"/>
              <w:marTop w:val="0"/>
              <w:marBottom w:val="0"/>
              <w:divBdr>
                <w:top w:val="none" w:sz="0" w:space="0" w:color="auto"/>
                <w:left w:val="none" w:sz="0" w:space="0" w:color="auto"/>
                <w:bottom w:val="none" w:sz="0" w:space="0" w:color="auto"/>
                <w:right w:val="none" w:sz="0" w:space="0" w:color="auto"/>
              </w:divBdr>
              <w:divsChild>
                <w:div w:id="2081174711">
                  <w:marLeft w:val="0"/>
                  <w:marRight w:val="0"/>
                  <w:marTop w:val="0"/>
                  <w:marBottom w:val="0"/>
                  <w:divBdr>
                    <w:top w:val="none" w:sz="0" w:space="0" w:color="auto"/>
                    <w:left w:val="none" w:sz="0" w:space="0" w:color="auto"/>
                    <w:bottom w:val="none" w:sz="0" w:space="0" w:color="auto"/>
                    <w:right w:val="none" w:sz="0" w:space="0" w:color="auto"/>
                  </w:divBdr>
                </w:div>
              </w:divsChild>
            </w:div>
            <w:div w:id="1846901067">
              <w:marLeft w:val="0"/>
              <w:marRight w:val="0"/>
              <w:marTop w:val="0"/>
              <w:marBottom w:val="0"/>
              <w:divBdr>
                <w:top w:val="none" w:sz="0" w:space="0" w:color="auto"/>
                <w:left w:val="none" w:sz="0" w:space="0" w:color="auto"/>
                <w:bottom w:val="none" w:sz="0" w:space="0" w:color="auto"/>
                <w:right w:val="none" w:sz="0" w:space="0" w:color="auto"/>
              </w:divBdr>
              <w:divsChild>
                <w:div w:id="88201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556464">
          <w:marLeft w:val="0"/>
          <w:marRight w:val="0"/>
          <w:marTop w:val="0"/>
          <w:marBottom w:val="0"/>
          <w:divBdr>
            <w:top w:val="none" w:sz="0" w:space="0" w:color="auto"/>
            <w:left w:val="none" w:sz="0" w:space="0" w:color="auto"/>
            <w:bottom w:val="none" w:sz="0" w:space="0" w:color="auto"/>
            <w:right w:val="none" w:sz="0" w:space="0" w:color="auto"/>
          </w:divBdr>
        </w:div>
        <w:div w:id="1536036201">
          <w:marLeft w:val="0"/>
          <w:marRight w:val="0"/>
          <w:marTop w:val="0"/>
          <w:marBottom w:val="0"/>
          <w:divBdr>
            <w:top w:val="none" w:sz="0" w:space="0" w:color="auto"/>
            <w:left w:val="none" w:sz="0" w:space="0" w:color="auto"/>
            <w:bottom w:val="none" w:sz="0" w:space="0" w:color="auto"/>
            <w:right w:val="none" w:sz="0" w:space="0" w:color="auto"/>
          </w:divBdr>
        </w:div>
        <w:div w:id="1541164253">
          <w:marLeft w:val="0"/>
          <w:marRight w:val="0"/>
          <w:marTop w:val="0"/>
          <w:marBottom w:val="0"/>
          <w:divBdr>
            <w:top w:val="none" w:sz="0" w:space="0" w:color="auto"/>
            <w:left w:val="none" w:sz="0" w:space="0" w:color="auto"/>
            <w:bottom w:val="none" w:sz="0" w:space="0" w:color="auto"/>
            <w:right w:val="none" w:sz="0" w:space="0" w:color="auto"/>
          </w:divBdr>
        </w:div>
        <w:div w:id="1546716346">
          <w:marLeft w:val="0"/>
          <w:marRight w:val="0"/>
          <w:marTop w:val="0"/>
          <w:marBottom w:val="0"/>
          <w:divBdr>
            <w:top w:val="none" w:sz="0" w:space="0" w:color="auto"/>
            <w:left w:val="none" w:sz="0" w:space="0" w:color="auto"/>
            <w:bottom w:val="none" w:sz="0" w:space="0" w:color="auto"/>
            <w:right w:val="none" w:sz="0" w:space="0" w:color="auto"/>
          </w:divBdr>
        </w:div>
        <w:div w:id="1560746826">
          <w:marLeft w:val="0"/>
          <w:marRight w:val="0"/>
          <w:marTop w:val="0"/>
          <w:marBottom w:val="0"/>
          <w:divBdr>
            <w:top w:val="none" w:sz="0" w:space="0" w:color="auto"/>
            <w:left w:val="none" w:sz="0" w:space="0" w:color="auto"/>
            <w:bottom w:val="none" w:sz="0" w:space="0" w:color="auto"/>
            <w:right w:val="none" w:sz="0" w:space="0" w:color="auto"/>
          </w:divBdr>
        </w:div>
        <w:div w:id="1632247237">
          <w:marLeft w:val="0"/>
          <w:marRight w:val="0"/>
          <w:marTop w:val="0"/>
          <w:marBottom w:val="0"/>
          <w:divBdr>
            <w:top w:val="none" w:sz="0" w:space="0" w:color="auto"/>
            <w:left w:val="none" w:sz="0" w:space="0" w:color="auto"/>
            <w:bottom w:val="none" w:sz="0" w:space="0" w:color="auto"/>
            <w:right w:val="none" w:sz="0" w:space="0" w:color="auto"/>
          </w:divBdr>
        </w:div>
        <w:div w:id="1650551271">
          <w:marLeft w:val="0"/>
          <w:marRight w:val="0"/>
          <w:marTop w:val="0"/>
          <w:marBottom w:val="0"/>
          <w:divBdr>
            <w:top w:val="none" w:sz="0" w:space="0" w:color="auto"/>
            <w:left w:val="none" w:sz="0" w:space="0" w:color="auto"/>
            <w:bottom w:val="none" w:sz="0" w:space="0" w:color="auto"/>
            <w:right w:val="none" w:sz="0" w:space="0" w:color="auto"/>
          </w:divBdr>
        </w:div>
        <w:div w:id="1716000227">
          <w:marLeft w:val="0"/>
          <w:marRight w:val="0"/>
          <w:marTop w:val="0"/>
          <w:marBottom w:val="0"/>
          <w:divBdr>
            <w:top w:val="none" w:sz="0" w:space="0" w:color="auto"/>
            <w:left w:val="none" w:sz="0" w:space="0" w:color="auto"/>
            <w:bottom w:val="none" w:sz="0" w:space="0" w:color="auto"/>
            <w:right w:val="none" w:sz="0" w:space="0" w:color="auto"/>
          </w:divBdr>
        </w:div>
        <w:div w:id="1720126193">
          <w:marLeft w:val="0"/>
          <w:marRight w:val="0"/>
          <w:marTop w:val="0"/>
          <w:marBottom w:val="0"/>
          <w:divBdr>
            <w:top w:val="none" w:sz="0" w:space="0" w:color="auto"/>
            <w:left w:val="none" w:sz="0" w:space="0" w:color="auto"/>
            <w:bottom w:val="none" w:sz="0" w:space="0" w:color="auto"/>
            <w:right w:val="none" w:sz="0" w:space="0" w:color="auto"/>
          </w:divBdr>
        </w:div>
        <w:div w:id="1779984821">
          <w:marLeft w:val="0"/>
          <w:marRight w:val="0"/>
          <w:marTop w:val="0"/>
          <w:marBottom w:val="0"/>
          <w:divBdr>
            <w:top w:val="none" w:sz="0" w:space="0" w:color="auto"/>
            <w:left w:val="none" w:sz="0" w:space="0" w:color="auto"/>
            <w:bottom w:val="none" w:sz="0" w:space="0" w:color="auto"/>
            <w:right w:val="none" w:sz="0" w:space="0" w:color="auto"/>
          </w:divBdr>
        </w:div>
        <w:div w:id="1844202852">
          <w:marLeft w:val="0"/>
          <w:marRight w:val="0"/>
          <w:marTop w:val="0"/>
          <w:marBottom w:val="0"/>
          <w:divBdr>
            <w:top w:val="none" w:sz="0" w:space="0" w:color="auto"/>
            <w:left w:val="none" w:sz="0" w:space="0" w:color="auto"/>
            <w:bottom w:val="none" w:sz="0" w:space="0" w:color="auto"/>
            <w:right w:val="none" w:sz="0" w:space="0" w:color="auto"/>
          </w:divBdr>
        </w:div>
        <w:div w:id="1869415976">
          <w:marLeft w:val="0"/>
          <w:marRight w:val="0"/>
          <w:marTop w:val="0"/>
          <w:marBottom w:val="0"/>
          <w:divBdr>
            <w:top w:val="none" w:sz="0" w:space="0" w:color="auto"/>
            <w:left w:val="none" w:sz="0" w:space="0" w:color="auto"/>
            <w:bottom w:val="none" w:sz="0" w:space="0" w:color="auto"/>
            <w:right w:val="none" w:sz="0" w:space="0" w:color="auto"/>
          </w:divBdr>
        </w:div>
        <w:div w:id="1878152680">
          <w:marLeft w:val="0"/>
          <w:marRight w:val="0"/>
          <w:marTop w:val="0"/>
          <w:marBottom w:val="0"/>
          <w:divBdr>
            <w:top w:val="none" w:sz="0" w:space="0" w:color="auto"/>
            <w:left w:val="none" w:sz="0" w:space="0" w:color="auto"/>
            <w:bottom w:val="none" w:sz="0" w:space="0" w:color="auto"/>
            <w:right w:val="none" w:sz="0" w:space="0" w:color="auto"/>
          </w:divBdr>
        </w:div>
        <w:div w:id="1879704111">
          <w:marLeft w:val="0"/>
          <w:marRight w:val="0"/>
          <w:marTop w:val="0"/>
          <w:marBottom w:val="0"/>
          <w:divBdr>
            <w:top w:val="none" w:sz="0" w:space="0" w:color="auto"/>
            <w:left w:val="none" w:sz="0" w:space="0" w:color="auto"/>
            <w:bottom w:val="none" w:sz="0" w:space="0" w:color="auto"/>
            <w:right w:val="none" w:sz="0" w:space="0" w:color="auto"/>
          </w:divBdr>
        </w:div>
        <w:div w:id="1891064807">
          <w:marLeft w:val="0"/>
          <w:marRight w:val="0"/>
          <w:marTop w:val="0"/>
          <w:marBottom w:val="0"/>
          <w:divBdr>
            <w:top w:val="none" w:sz="0" w:space="0" w:color="auto"/>
            <w:left w:val="none" w:sz="0" w:space="0" w:color="auto"/>
            <w:bottom w:val="none" w:sz="0" w:space="0" w:color="auto"/>
            <w:right w:val="none" w:sz="0" w:space="0" w:color="auto"/>
          </w:divBdr>
        </w:div>
        <w:div w:id="1929582742">
          <w:marLeft w:val="0"/>
          <w:marRight w:val="0"/>
          <w:marTop w:val="0"/>
          <w:marBottom w:val="0"/>
          <w:divBdr>
            <w:top w:val="none" w:sz="0" w:space="0" w:color="auto"/>
            <w:left w:val="none" w:sz="0" w:space="0" w:color="auto"/>
            <w:bottom w:val="none" w:sz="0" w:space="0" w:color="auto"/>
            <w:right w:val="none" w:sz="0" w:space="0" w:color="auto"/>
          </w:divBdr>
        </w:div>
        <w:div w:id="1940023261">
          <w:marLeft w:val="0"/>
          <w:marRight w:val="0"/>
          <w:marTop w:val="0"/>
          <w:marBottom w:val="0"/>
          <w:divBdr>
            <w:top w:val="none" w:sz="0" w:space="0" w:color="auto"/>
            <w:left w:val="none" w:sz="0" w:space="0" w:color="auto"/>
            <w:bottom w:val="none" w:sz="0" w:space="0" w:color="auto"/>
            <w:right w:val="none" w:sz="0" w:space="0" w:color="auto"/>
          </w:divBdr>
        </w:div>
        <w:div w:id="1942177106">
          <w:marLeft w:val="0"/>
          <w:marRight w:val="0"/>
          <w:marTop w:val="0"/>
          <w:marBottom w:val="0"/>
          <w:divBdr>
            <w:top w:val="none" w:sz="0" w:space="0" w:color="auto"/>
            <w:left w:val="none" w:sz="0" w:space="0" w:color="auto"/>
            <w:bottom w:val="none" w:sz="0" w:space="0" w:color="auto"/>
            <w:right w:val="none" w:sz="0" w:space="0" w:color="auto"/>
          </w:divBdr>
        </w:div>
        <w:div w:id="1949846874">
          <w:marLeft w:val="0"/>
          <w:marRight w:val="0"/>
          <w:marTop w:val="0"/>
          <w:marBottom w:val="0"/>
          <w:divBdr>
            <w:top w:val="none" w:sz="0" w:space="0" w:color="auto"/>
            <w:left w:val="none" w:sz="0" w:space="0" w:color="auto"/>
            <w:bottom w:val="none" w:sz="0" w:space="0" w:color="auto"/>
            <w:right w:val="none" w:sz="0" w:space="0" w:color="auto"/>
          </w:divBdr>
        </w:div>
        <w:div w:id="1955867892">
          <w:marLeft w:val="0"/>
          <w:marRight w:val="0"/>
          <w:marTop w:val="0"/>
          <w:marBottom w:val="0"/>
          <w:divBdr>
            <w:top w:val="none" w:sz="0" w:space="0" w:color="auto"/>
            <w:left w:val="none" w:sz="0" w:space="0" w:color="auto"/>
            <w:bottom w:val="none" w:sz="0" w:space="0" w:color="auto"/>
            <w:right w:val="none" w:sz="0" w:space="0" w:color="auto"/>
          </w:divBdr>
        </w:div>
        <w:div w:id="1979262868">
          <w:marLeft w:val="0"/>
          <w:marRight w:val="0"/>
          <w:marTop w:val="0"/>
          <w:marBottom w:val="0"/>
          <w:divBdr>
            <w:top w:val="none" w:sz="0" w:space="0" w:color="auto"/>
            <w:left w:val="none" w:sz="0" w:space="0" w:color="auto"/>
            <w:bottom w:val="none" w:sz="0" w:space="0" w:color="auto"/>
            <w:right w:val="none" w:sz="0" w:space="0" w:color="auto"/>
          </w:divBdr>
        </w:div>
        <w:div w:id="2045667572">
          <w:marLeft w:val="0"/>
          <w:marRight w:val="0"/>
          <w:marTop w:val="0"/>
          <w:marBottom w:val="0"/>
          <w:divBdr>
            <w:top w:val="none" w:sz="0" w:space="0" w:color="auto"/>
            <w:left w:val="none" w:sz="0" w:space="0" w:color="auto"/>
            <w:bottom w:val="none" w:sz="0" w:space="0" w:color="auto"/>
            <w:right w:val="none" w:sz="0" w:space="0" w:color="auto"/>
          </w:divBdr>
        </w:div>
        <w:div w:id="2070111250">
          <w:marLeft w:val="0"/>
          <w:marRight w:val="0"/>
          <w:marTop w:val="0"/>
          <w:marBottom w:val="0"/>
          <w:divBdr>
            <w:top w:val="none" w:sz="0" w:space="0" w:color="auto"/>
            <w:left w:val="none" w:sz="0" w:space="0" w:color="auto"/>
            <w:bottom w:val="none" w:sz="0" w:space="0" w:color="auto"/>
            <w:right w:val="none" w:sz="0" w:space="0" w:color="auto"/>
          </w:divBdr>
        </w:div>
        <w:div w:id="2092115434">
          <w:marLeft w:val="0"/>
          <w:marRight w:val="0"/>
          <w:marTop w:val="0"/>
          <w:marBottom w:val="0"/>
          <w:divBdr>
            <w:top w:val="none" w:sz="0" w:space="0" w:color="auto"/>
            <w:left w:val="none" w:sz="0" w:space="0" w:color="auto"/>
            <w:bottom w:val="none" w:sz="0" w:space="0" w:color="auto"/>
            <w:right w:val="none" w:sz="0" w:space="0" w:color="auto"/>
          </w:divBdr>
        </w:div>
      </w:divsChild>
    </w:div>
    <w:div w:id="103424951">
      <w:bodyDiv w:val="1"/>
      <w:marLeft w:val="0"/>
      <w:marRight w:val="0"/>
      <w:marTop w:val="0"/>
      <w:marBottom w:val="0"/>
      <w:divBdr>
        <w:top w:val="none" w:sz="0" w:space="0" w:color="auto"/>
        <w:left w:val="none" w:sz="0" w:space="0" w:color="auto"/>
        <w:bottom w:val="none" w:sz="0" w:space="0" w:color="auto"/>
        <w:right w:val="none" w:sz="0" w:space="0" w:color="auto"/>
      </w:divBdr>
    </w:div>
    <w:div w:id="112675140">
      <w:bodyDiv w:val="1"/>
      <w:marLeft w:val="0"/>
      <w:marRight w:val="0"/>
      <w:marTop w:val="0"/>
      <w:marBottom w:val="0"/>
      <w:divBdr>
        <w:top w:val="none" w:sz="0" w:space="0" w:color="auto"/>
        <w:left w:val="none" w:sz="0" w:space="0" w:color="auto"/>
        <w:bottom w:val="none" w:sz="0" w:space="0" w:color="auto"/>
        <w:right w:val="none" w:sz="0" w:space="0" w:color="auto"/>
      </w:divBdr>
      <w:divsChild>
        <w:div w:id="648439511">
          <w:marLeft w:val="0"/>
          <w:marRight w:val="0"/>
          <w:marTop w:val="0"/>
          <w:marBottom w:val="0"/>
          <w:divBdr>
            <w:top w:val="none" w:sz="0" w:space="0" w:color="auto"/>
            <w:left w:val="none" w:sz="0" w:space="0" w:color="auto"/>
            <w:bottom w:val="none" w:sz="0" w:space="0" w:color="auto"/>
            <w:right w:val="none" w:sz="0" w:space="0" w:color="auto"/>
          </w:divBdr>
          <w:divsChild>
            <w:div w:id="28189341">
              <w:marLeft w:val="0"/>
              <w:marRight w:val="0"/>
              <w:marTop w:val="0"/>
              <w:marBottom w:val="0"/>
              <w:divBdr>
                <w:top w:val="none" w:sz="0" w:space="0" w:color="auto"/>
                <w:left w:val="none" w:sz="0" w:space="0" w:color="auto"/>
                <w:bottom w:val="none" w:sz="0" w:space="0" w:color="auto"/>
                <w:right w:val="none" w:sz="0" w:space="0" w:color="auto"/>
              </w:divBdr>
            </w:div>
            <w:div w:id="87897078">
              <w:marLeft w:val="0"/>
              <w:marRight w:val="0"/>
              <w:marTop w:val="0"/>
              <w:marBottom w:val="0"/>
              <w:divBdr>
                <w:top w:val="none" w:sz="0" w:space="0" w:color="auto"/>
                <w:left w:val="none" w:sz="0" w:space="0" w:color="auto"/>
                <w:bottom w:val="none" w:sz="0" w:space="0" w:color="auto"/>
                <w:right w:val="none" w:sz="0" w:space="0" w:color="auto"/>
              </w:divBdr>
            </w:div>
            <w:div w:id="215899835">
              <w:marLeft w:val="0"/>
              <w:marRight w:val="0"/>
              <w:marTop w:val="0"/>
              <w:marBottom w:val="0"/>
              <w:divBdr>
                <w:top w:val="none" w:sz="0" w:space="0" w:color="auto"/>
                <w:left w:val="none" w:sz="0" w:space="0" w:color="auto"/>
                <w:bottom w:val="none" w:sz="0" w:space="0" w:color="auto"/>
                <w:right w:val="none" w:sz="0" w:space="0" w:color="auto"/>
              </w:divBdr>
            </w:div>
            <w:div w:id="415832337">
              <w:marLeft w:val="0"/>
              <w:marRight w:val="0"/>
              <w:marTop w:val="0"/>
              <w:marBottom w:val="0"/>
              <w:divBdr>
                <w:top w:val="none" w:sz="0" w:space="0" w:color="auto"/>
                <w:left w:val="none" w:sz="0" w:space="0" w:color="auto"/>
                <w:bottom w:val="none" w:sz="0" w:space="0" w:color="auto"/>
                <w:right w:val="none" w:sz="0" w:space="0" w:color="auto"/>
              </w:divBdr>
            </w:div>
            <w:div w:id="827793822">
              <w:marLeft w:val="0"/>
              <w:marRight w:val="0"/>
              <w:marTop w:val="0"/>
              <w:marBottom w:val="0"/>
              <w:divBdr>
                <w:top w:val="none" w:sz="0" w:space="0" w:color="auto"/>
                <w:left w:val="none" w:sz="0" w:space="0" w:color="auto"/>
                <w:bottom w:val="none" w:sz="0" w:space="0" w:color="auto"/>
                <w:right w:val="none" w:sz="0" w:space="0" w:color="auto"/>
              </w:divBdr>
            </w:div>
            <w:div w:id="1063599335">
              <w:marLeft w:val="0"/>
              <w:marRight w:val="0"/>
              <w:marTop w:val="0"/>
              <w:marBottom w:val="0"/>
              <w:divBdr>
                <w:top w:val="none" w:sz="0" w:space="0" w:color="auto"/>
                <w:left w:val="none" w:sz="0" w:space="0" w:color="auto"/>
                <w:bottom w:val="none" w:sz="0" w:space="0" w:color="auto"/>
                <w:right w:val="none" w:sz="0" w:space="0" w:color="auto"/>
              </w:divBdr>
            </w:div>
            <w:div w:id="1296060263">
              <w:marLeft w:val="0"/>
              <w:marRight w:val="0"/>
              <w:marTop w:val="0"/>
              <w:marBottom w:val="0"/>
              <w:divBdr>
                <w:top w:val="none" w:sz="0" w:space="0" w:color="auto"/>
                <w:left w:val="none" w:sz="0" w:space="0" w:color="auto"/>
                <w:bottom w:val="none" w:sz="0" w:space="0" w:color="auto"/>
                <w:right w:val="none" w:sz="0" w:space="0" w:color="auto"/>
              </w:divBdr>
            </w:div>
            <w:div w:id="1381124048">
              <w:marLeft w:val="0"/>
              <w:marRight w:val="0"/>
              <w:marTop w:val="0"/>
              <w:marBottom w:val="0"/>
              <w:divBdr>
                <w:top w:val="none" w:sz="0" w:space="0" w:color="auto"/>
                <w:left w:val="none" w:sz="0" w:space="0" w:color="auto"/>
                <w:bottom w:val="none" w:sz="0" w:space="0" w:color="auto"/>
                <w:right w:val="none" w:sz="0" w:space="0" w:color="auto"/>
              </w:divBdr>
            </w:div>
            <w:div w:id="1590576115">
              <w:marLeft w:val="0"/>
              <w:marRight w:val="0"/>
              <w:marTop w:val="0"/>
              <w:marBottom w:val="0"/>
              <w:divBdr>
                <w:top w:val="none" w:sz="0" w:space="0" w:color="auto"/>
                <w:left w:val="none" w:sz="0" w:space="0" w:color="auto"/>
                <w:bottom w:val="none" w:sz="0" w:space="0" w:color="auto"/>
                <w:right w:val="none" w:sz="0" w:space="0" w:color="auto"/>
              </w:divBdr>
            </w:div>
            <w:div w:id="1950042110">
              <w:marLeft w:val="0"/>
              <w:marRight w:val="0"/>
              <w:marTop w:val="0"/>
              <w:marBottom w:val="0"/>
              <w:divBdr>
                <w:top w:val="none" w:sz="0" w:space="0" w:color="auto"/>
                <w:left w:val="none" w:sz="0" w:space="0" w:color="auto"/>
                <w:bottom w:val="none" w:sz="0" w:space="0" w:color="auto"/>
                <w:right w:val="none" w:sz="0" w:space="0" w:color="auto"/>
              </w:divBdr>
            </w:div>
            <w:div w:id="2001425337">
              <w:marLeft w:val="0"/>
              <w:marRight w:val="0"/>
              <w:marTop w:val="0"/>
              <w:marBottom w:val="0"/>
              <w:divBdr>
                <w:top w:val="none" w:sz="0" w:space="0" w:color="auto"/>
                <w:left w:val="none" w:sz="0" w:space="0" w:color="auto"/>
                <w:bottom w:val="none" w:sz="0" w:space="0" w:color="auto"/>
                <w:right w:val="none" w:sz="0" w:space="0" w:color="auto"/>
              </w:divBdr>
            </w:div>
            <w:div w:id="2028016372">
              <w:marLeft w:val="0"/>
              <w:marRight w:val="0"/>
              <w:marTop w:val="0"/>
              <w:marBottom w:val="0"/>
              <w:divBdr>
                <w:top w:val="none" w:sz="0" w:space="0" w:color="auto"/>
                <w:left w:val="none" w:sz="0" w:space="0" w:color="auto"/>
                <w:bottom w:val="none" w:sz="0" w:space="0" w:color="auto"/>
                <w:right w:val="none" w:sz="0" w:space="0" w:color="auto"/>
              </w:divBdr>
            </w:div>
            <w:div w:id="2108915115">
              <w:marLeft w:val="0"/>
              <w:marRight w:val="0"/>
              <w:marTop w:val="0"/>
              <w:marBottom w:val="0"/>
              <w:divBdr>
                <w:top w:val="none" w:sz="0" w:space="0" w:color="auto"/>
                <w:left w:val="none" w:sz="0" w:space="0" w:color="auto"/>
                <w:bottom w:val="none" w:sz="0" w:space="0" w:color="auto"/>
                <w:right w:val="none" w:sz="0" w:space="0" w:color="auto"/>
              </w:divBdr>
            </w:div>
          </w:divsChild>
        </w:div>
        <w:div w:id="801777013">
          <w:marLeft w:val="0"/>
          <w:marRight w:val="0"/>
          <w:marTop w:val="0"/>
          <w:marBottom w:val="0"/>
          <w:divBdr>
            <w:top w:val="none" w:sz="0" w:space="0" w:color="auto"/>
            <w:left w:val="none" w:sz="0" w:space="0" w:color="auto"/>
            <w:bottom w:val="none" w:sz="0" w:space="0" w:color="auto"/>
            <w:right w:val="none" w:sz="0" w:space="0" w:color="auto"/>
          </w:divBdr>
          <w:divsChild>
            <w:div w:id="84692483">
              <w:marLeft w:val="0"/>
              <w:marRight w:val="0"/>
              <w:marTop w:val="0"/>
              <w:marBottom w:val="0"/>
              <w:divBdr>
                <w:top w:val="none" w:sz="0" w:space="0" w:color="auto"/>
                <w:left w:val="none" w:sz="0" w:space="0" w:color="auto"/>
                <w:bottom w:val="none" w:sz="0" w:space="0" w:color="auto"/>
                <w:right w:val="none" w:sz="0" w:space="0" w:color="auto"/>
              </w:divBdr>
            </w:div>
            <w:div w:id="127746771">
              <w:marLeft w:val="0"/>
              <w:marRight w:val="0"/>
              <w:marTop w:val="0"/>
              <w:marBottom w:val="0"/>
              <w:divBdr>
                <w:top w:val="none" w:sz="0" w:space="0" w:color="auto"/>
                <w:left w:val="none" w:sz="0" w:space="0" w:color="auto"/>
                <w:bottom w:val="none" w:sz="0" w:space="0" w:color="auto"/>
                <w:right w:val="none" w:sz="0" w:space="0" w:color="auto"/>
              </w:divBdr>
            </w:div>
            <w:div w:id="221646513">
              <w:marLeft w:val="0"/>
              <w:marRight w:val="0"/>
              <w:marTop w:val="0"/>
              <w:marBottom w:val="0"/>
              <w:divBdr>
                <w:top w:val="none" w:sz="0" w:space="0" w:color="auto"/>
                <w:left w:val="none" w:sz="0" w:space="0" w:color="auto"/>
                <w:bottom w:val="none" w:sz="0" w:space="0" w:color="auto"/>
                <w:right w:val="none" w:sz="0" w:space="0" w:color="auto"/>
              </w:divBdr>
            </w:div>
            <w:div w:id="557470850">
              <w:marLeft w:val="0"/>
              <w:marRight w:val="0"/>
              <w:marTop w:val="0"/>
              <w:marBottom w:val="0"/>
              <w:divBdr>
                <w:top w:val="none" w:sz="0" w:space="0" w:color="auto"/>
                <w:left w:val="none" w:sz="0" w:space="0" w:color="auto"/>
                <w:bottom w:val="none" w:sz="0" w:space="0" w:color="auto"/>
                <w:right w:val="none" w:sz="0" w:space="0" w:color="auto"/>
              </w:divBdr>
            </w:div>
            <w:div w:id="666177543">
              <w:marLeft w:val="0"/>
              <w:marRight w:val="0"/>
              <w:marTop w:val="0"/>
              <w:marBottom w:val="0"/>
              <w:divBdr>
                <w:top w:val="none" w:sz="0" w:space="0" w:color="auto"/>
                <w:left w:val="none" w:sz="0" w:space="0" w:color="auto"/>
                <w:bottom w:val="none" w:sz="0" w:space="0" w:color="auto"/>
                <w:right w:val="none" w:sz="0" w:space="0" w:color="auto"/>
              </w:divBdr>
            </w:div>
            <w:div w:id="799229552">
              <w:marLeft w:val="0"/>
              <w:marRight w:val="0"/>
              <w:marTop w:val="0"/>
              <w:marBottom w:val="0"/>
              <w:divBdr>
                <w:top w:val="none" w:sz="0" w:space="0" w:color="auto"/>
                <w:left w:val="none" w:sz="0" w:space="0" w:color="auto"/>
                <w:bottom w:val="none" w:sz="0" w:space="0" w:color="auto"/>
                <w:right w:val="none" w:sz="0" w:space="0" w:color="auto"/>
              </w:divBdr>
            </w:div>
            <w:div w:id="1194154991">
              <w:marLeft w:val="0"/>
              <w:marRight w:val="0"/>
              <w:marTop w:val="0"/>
              <w:marBottom w:val="0"/>
              <w:divBdr>
                <w:top w:val="none" w:sz="0" w:space="0" w:color="auto"/>
                <w:left w:val="none" w:sz="0" w:space="0" w:color="auto"/>
                <w:bottom w:val="none" w:sz="0" w:space="0" w:color="auto"/>
                <w:right w:val="none" w:sz="0" w:space="0" w:color="auto"/>
              </w:divBdr>
            </w:div>
            <w:div w:id="1343161133">
              <w:marLeft w:val="0"/>
              <w:marRight w:val="0"/>
              <w:marTop w:val="0"/>
              <w:marBottom w:val="0"/>
              <w:divBdr>
                <w:top w:val="none" w:sz="0" w:space="0" w:color="auto"/>
                <w:left w:val="none" w:sz="0" w:space="0" w:color="auto"/>
                <w:bottom w:val="none" w:sz="0" w:space="0" w:color="auto"/>
                <w:right w:val="none" w:sz="0" w:space="0" w:color="auto"/>
              </w:divBdr>
            </w:div>
            <w:div w:id="1540167335">
              <w:marLeft w:val="0"/>
              <w:marRight w:val="0"/>
              <w:marTop w:val="0"/>
              <w:marBottom w:val="0"/>
              <w:divBdr>
                <w:top w:val="none" w:sz="0" w:space="0" w:color="auto"/>
                <w:left w:val="none" w:sz="0" w:space="0" w:color="auto"/>
                <w:bottom w:val="none" w:sz="0" w:space="0" w:color="auto"/>
                <w:right w:val="none" w:sz="0" w:space="0" w:color="auto"/>
              </w:divBdr>
            </w:div>
            <w:div w:id="1566406133">
              <w:marLeft w:val="0"/>
              <w:marRight w:val="0"/>
              <w:marTop w:val="0"/>
              <w:marBottom w:val="0"/>
              <w:divBdr>
                <w:top w:val="none" w:sz="0" w:space="0" w:color="auto"/>
                <w:left w:val="none" w:sz="0" w:space="0" w:color="auto"/>
                <w:bottom w:val="none" w:sz="0" w:space="0" w:color="auto"/>
                <w:right w:val="none" w:sz="0" w:space="0" w:color="auto"/>
              </w:divBdr>
            </w:div>
            <w:div w:id="1588266134">
              <w:marLeft w:val="0"/>
              <w:marRight w:val="0"/>
              <w:marTop w:val="0"/>
              <w:marBottom w:val="0"/>
              <w:divBdr>
                <w:top w:val="none" w:sz="0" w:space="0" w:color="auto"/>
                <w:left w:val="none" w:sz="0" w:space="0" w:color="auto"/>
                <w:bottom w:val="none" w:sz="0" w:space="0" w:color="auto"/>
                <w:right w:val="none" w:sz="0" w:space="0" w:color="auto"/>
              </w:divBdr>
            </w:div>
            <w:div w:id="1608585254">
              <w:marLeft w:val="0"/>
              <w:marRight w:val="0"/>
              <w:marTop w:val="0"/>
              <w:marBottom w:val="0"/>
              <w:divBdr>
                <w:top w:val="none" w:sz="0" w:space="0" w:color="auto"/>
                <w:left w:val="none" w:sz="0" w:space="0" w:color="auto"/>
                <w:bottom w:val="none" w:sz="0" w:space="0" w:color="auto"/>
                <w:right w:val="none" w:sz="0" w:space="0" w:color="auto"/>
              </w:divBdr>
            </w:div>
            <w:div w:id="1805656514">
              <w:marLeft w:val="0"/>
              <w:marRight w:val="0"/>
              <w:marTop w:val="0"/>
              <w:marBottom w:val="0"/>
              <w:divBdr>
                <w:top w:val="none" w:sz="0" w:space="0" w:color="auto"/>
                <w:left w:val="none" w:sz="0" w:space="0" w:color="auto"/>
                <w:bottom w:val="none" w:sz="0" w:space="0" w:color="auto"/>
                <w:right w:val="none" w:sz="0" w:space="0" w:color="auto"/>
              </w:divBdr>
            </w:div>
            <w:div w:id="1916284363">
              <w:marLeft w:val="0"/>
              <w:marRight w:val="0"/>
              <w:marTop w:val="0"/>
              <w:marBottom w:val="0"/>
              <w:divBdr>
                <w:top w:val="none" w:sz="0" w:space="0" w:color="auto"/>
                <w:left w:val="none" w:sz="0" w:space="0" w:color="auto"/>
                <w:bottom w:val="none" w:sz="0" w:space="0" w:color="auto"/>
                <w:right w:val="none" w:sz="0" w:space="0" w:color="auto"/>
              </w:divBdr>
            </w:div>
            <w:div w:id="2079209035">
              <w:marLeft w:val="0"/>
              <w:marRight w:val="0"/>
              <w:marTop w:val="0"/>
              <w:marBottom w:val="0"/>
              <w:divBdr>
                <w:top w:val="none" w:sz="0" w:space="0" w:color="auto"/>
                <w:left w:val="none" w:sz="0" w:space="0" w:color="auto"/>
                <w:bottom w:val="none" w:sz="0" w:space="0" w:color="auto"/>
                <w:right w:val="none" w:sz="0" w:space="0" w:color="auto"/>
              </w:divBdr>
            </w:div>
          </w:divsChild>
        </w:div>
        <w:div w:id="1005085636">
          <w:marLeft w:val="0"/>
          <w:marRight w:val="0"/>
          <w:marTop w:val="0"/>
          <w:marBottom w:val="0"/>
          <w:divBdr>
            <w:top w:val="none" w:sz="0" w:space="0" w:color="auto"/>
            <w:left w:val="none" w:sz="0" w:space="0" w:color="auto"/>
            <w:bottom w:val="none" w:sz="0" w:space="0" w:color="auto"/>
            <w:right w:val="none" w:sz="0" w:space="0" w:color="auto"/>
          </w:divBdr>
          <w:divsChild>
            <w:div w:id="73430079">
              <w:marLeft w:val="0"/>
              <w:marRight w:val="0"/>
              <w:marTop w:val="0"/>
              <w:marBottom w:val="0"/>
              <w:divBdr>
                <w:top w:val="none" w:sz="0" w:space="0" w:color="auto"/>
                <w:left w:val="none" w:sz="0" w:space="0" w:color="auto"/>
                <w:bottom w:val="none" w:sz="0" w:space="0" w:color="auto"/>
                <w:right w:val="none" w:sz="0" w:space="0" w:color="auto"/>
              </w:divBdr>
            </w:div>
            <w:div w:id="277807287">
              <w:marLeft w:val="0"/>
              <w:marRight w:val="0"/>
              <w:marTop w:val="0"/>
              <w:marBottom w:val="0"/>
              <w:divBdr>
                <w:top w:val="none" w:sz="0" w:space="0" w:color="auto"/>
                <w:left w:val="none" w:sz="0" w:space="0" w:color="auto"/>
                <w:bottom w:val="none" w:sz="0" w:space="0" w:color="auto"/>
                <w:right w:val="none" w:sz="0" w:space="0" w:color="auto"/>
              </w:divBdr>
            </w:div>
            <w:div w:id="797070470">
              <w:marLeft w:val="0"/>
              <w:marRight w:val="0"/>
              <w:marTop w:val="0"/>
              <w:marBottom w:val="0"/>
              <w:divBdr>
                <w:top w:val="none" w:sz="0" w:space="0" w:color="auto"/>
                <w:left w:val="none" w:sz="0" w:space="0" w:color="auto"/>
                <w:bottom w:val="none" w:sz="0" w:space="0" w:color="auto"/>
                <w:right w:val="none" w:sz="0" w:space="0" w:color="auto"/>
              </w:divBdr>
            </w:div>
            <w:div w:id="957182712">
              <w:marLeft w:val="0"/>
              <w:marRight w:val="0"/>
              <w:marTop w:val="0"/>
              <w:marBottom w:val="0"/>
              <w:divBdr>
                <w:top w:val="none" w:sz="0" w:space="0" w:color="auto"/>
                <w:left w:val="none" w:sz="0" w:space="0" w:color="auto"/>
                <w:bottom w:val="none" w:sz="0" w:space="0" w:color="auto"/>
                <w:right w:val="none" w:sz="0" w:space="0" w:color="auto"/>
              </w:divBdr>
            </w:div>
            <w:div w:id="1132098628">
              <w:marLeft w:val="0"/>
              <w:marRight w:val="0"/>
              <w:marTop w:val="0"/>
              <w:marBottom w:val="0"/>
              <w:divBdr>
                <w:top w:val="none" w:sz="0" w:space="0" w:color="auto"/>
                <w:left w:val="none" w:sz="0" w:space="0" w:color="auto"/>
                <w:bottom w:val="none" w:sz="0" w:space="0" w:color="auto"/>
                <w:right w:val="none" w:sz="0" w:space="0" w:color="auto"/>
              </w:divBdr>
            </w:div>
            <w:div w:id="1181896964">
              <w:marLeft w:val="0"/>
              <w:marRight w:val="0"/>
              <w:marTop w:val="0"/>
              <w:marBottom w:val="0"/>
              <w:divBdr>
                <w:top w:val="none" w:sz="0" w:space="0" w:color="auto"/>
                <w:left w:val="none" w:sz="0" w:space="0" w:color="auto"/>
                <w:bottom w:val="none" w:sz="0" w:space="0" w:color="auto"/>
                <w:right w:val="none" w:sz="0" w:space="0" w:color="auto"/>
              </w:divBdr>
            </w:div>
            <w:div w:id="1244802478">
              <w:marLeft w:val="0"/>
              <w:marRight w:val="0"/>
              <w:marTop w:val="0"/>
              <w:marBottom w:val="0"/>
              <w:divBdr>
                <w:top w:val="none" w:sz="0" w:space="0" w:color="auto"/>
                <w:left w:val="none" w:sz="0" w:space="0" w:color="auto"/>
                <w:bottom w:val="none" w:sz="0" w:space="0" w:color="auto"/>
                <w:right w:val="none" w:sz="0" w:space="0" w:color="auto"/>
              </w:divBdr>
            </w:div>
            <w:div w:id="1489442395">
              <w:marLeft w:val="0"/>
              <w:marRight w:val="0"/>
              <w:marTop w:val="0"/>
              <w:marBottom w:val="0"/>
              <w:divBdr>
                <w:top w:val="none" w:sz="0" w:space="0" w:color="auto"/>
                <w:left w:val="none" w:sz="0" w:space="0" w:color="auto"/>
                <w:bottom w:val="none" w:sz="0" w:space="0" w:color="auto"/>
                <w:right w:val="none" w:sz="0" w:space="0" w:color="auto"/>
              </w:divBdr>
            </w:div>
          </w:divsChild>
        </w:div>
        <w:div w:id="1627925519">
          <w:marLeft w:val="0"/>
          <w:marRight w:val="0"/>
          <w:marTop w:val="0"/>
          <w:marBottom w:val="0"/>
          <w:divBdr>
            <w:top w:val="none" w:sz="0" w:space="0" w:color="auto"/>
            <w:left w:val="none" w:sz="0" w:space="0" w:color="auto"/>
            <w:bottom w:val="none" w:sz="0" w:space="0" w:color="auto"/>
            <w:right w:val="none" w:sz="0" w:space="0" w:color="auto"/>
          </w:divBdr>
          <w:divsChild>
            <w:div w:id="172454789">
              <w:marLeft w:val="0"/>
              <w:marRight w:val="0"/>
              <w:marTop w:val="0"/>
              <w:marBottom w:val="0"/>
              <w:divBdr>
                <w:top w:val="none" w:sz="0" w:space="0" w:color="auto"/>
                <w:left w:val="none" w:sz="0" w:space="0" w:color="auto"/>
                <w:bottom w:val="none" w:sz="0" w:space="0" w:color="auto"/>
                <w:right w:val="none" w:sz="0" w:space="0" w:color="auto"/>
              </w:divBdr>
            </w:div>
            <w:div w:id="174419647">
              <w:marLeft w:val="0"/>
              <w:marRight w:val="0"/>
              <w:marTop w:val="0"/>
              <w:marBottom w:val="0"/>
              <w:divBdr>
                <w:top w:val="none" w:sz="0" w:space="0" w:color="auto"/>
                <w:left w:val="none" w:sz="0" w:space="0" w:color="auto"/>
                <w:bottom w:val="none" w:sz="0" w:space="0" w:color="auto"/>
                <w:right w:val="none" w:sz="0" w:space="0" w:color="auto"/>
              </w:divBdr>
            </w:div>
            <w:div w:id="179928283">
              <w:marLeft w:val="0"/>
              <w:marRight w:val="0"/>
              <w:marTop w:val="0"/>
              <w:marBottom w:val="0"/>
              <w:divBdr>
                <w:top w:val="none" w:sz="0" w:space="0" w:color="auto"/>
                <w:left w:val="none" w:sz="0" w:space="0" w:color="auto"/>
                <w:bottom w:val="none" w:sz="0" w:space="0" w:color="auto"/>
                <w:right w:val="none" w:sz="0" w:space="0" w:color="auto"/>
              </w:divBdr>
            </w:div>
            <w:div w:id="235822783">
              <w:marLeft w:val="0"/>
              <w:marRight w:val="0"/>
              <w:marTop w:val="0"/>
              <w:marBottom w:val="0"/>
              <w:divBdr>
                <w:top w:val="none" w:sz="0" w:space="0" w:color="auto"/>
                <w:left w:val="none" w:sz="0" w:space="0" w:color="auto"/>
                <w:bottom w:val="none" w:sz="0" w:space="0" w:color="auto"/>
                <w:right w:val="none" w:sz="0" w:space="0" w:color="auto"/>
              </w:divBdr>
            </w:div>
            <w:div w:id="539587282">
              <w:marLeft w:val="0"/>
              <w:marRight w:val="0"/>
              <w:marTop w:val="0"/>
              <w:marBottom w:val="0"/>
              <w:divBdr>
                <w:top w:val="none" w:sz="0" w:space="0" w:color="auto"/>
                <w:left w:val="none" w:sz="0" w:space="0" w:color="auto"/>
                <w:bottom w:val="none" w:sz="0" w:space="0" w:color="auto"/>
                <w:right w:val="none" w:sz="0" w:space="0" w:color="auto"/>
              </w:divBdr>
            </w:div>
            <w:div w:id="723673127">
              <w:marLeft w:val="0"/>
              <w:marRight w:val="0"/>
              <w:marTop w:val="0"/>
              <w:marBottom w:val="0"/>
              <w:divBdr>
                <w:top w:val="none" w:sz="0" w:space="0" w:color="auto"/>
                <w:left w:val="none" w:sz="0" w:space="0" w:color="auto"/>
                <w:bottom w:val="none" w:sz="0" w:space="0" w:color="auto"/>
                <w:right w:val="none" w:sz="0" w:space="0" w:color="auto"/>
              </w:divBdr>
            </w:div>
            <w:div w:id="814377465">
              <w:marLeft w:val="0"/>
              <w:marRight w:val="0"/>
              <w:marTop w:val="0"/>
              <w:marBottom w:val="0"/>
              <w:divBdr>
                <w:top w:val="none" w:sz="0" w:space="0" w:color="auto"/>
                <w:left w:val="none" w:sz="0" w:space="0" w:color="auto"/>
                <w:bottom w:val="none" w:sz="0" w:space="0" w:color="auto"/>
                <w:right w:val="none" w:sz="0" w:space="0" w:color="auto"/>
              </w:divBdr>
            </w:div>
            <w:div w:id="952244448">
              <w:marLeft w:val="0"/>
              <w:marRight w:val="0"/>
              <w:marTop w:val="0"/>
              <w:marBottom w:val="0"/>
              <w:divBdr>
                <w:top w:val="none" w:sz="0" w:space="0" w:color="auto"/>
                <w:left w:val="none" w:sz="0" w:space="0" w:color="auto"/>
                <w:bottom w:val="none" w:sz="0" w:space="0" w:color="auto"/>
                <w:right w:val="none" w:sz="0" w:space="0" w:color="auto"/>
              </w:divBdr>
            </w:div>
            <w:div w:id="988286940">
              <w:marLeft w:val="0"/>
              <w:marRight w:val="0"/>
              <w:marTop w:val="0"/>
              <w:marBottom w:val="0"/>
              <w:divBdr>
                <w:top w:val="none" w:sz="0" w:space="0" w:color="auto"/>
                <w:left w:val="none" w:sz="0" w:space="0" w:color="auto"/>
                <w:bottom w:val="none" w:sz="0" w:space="0" w:color="auto"/>
                <w:right w:val="none" w:sz="0" w:space="0" w:color="auto"/>
              </w:divBdr>
            </w:div>
            <w:div w:id="1410152124">
              <w:marLeft w:val="0"/>
              <w:marRight w:val="0"/>
              <w:marTop w:val="0"/>
              <w:marBottom w:val="0"/>
              <w:divBdr>
                <w:top w:val="none" w:sz="0" w:space="0" w:color="auto"/>
                <w:left w:val="none" w:sz="0" w:space="0" w:color="auto"/>
                <w:bottom w:val="none" w:sz="0" w:space="0" w:color="auto"/>
                <w:right w:val="none" w:sz="0" w:space="0" w:color="auto"/>
              </w:divBdr>
            </w:div>
            <w:div w:id="1711570534">
              <w:marLeft w:val="0"/>
              <w:marRight w:val="0"/>
              <w:marTop w:val="0"/>
              <w:marBottom w:val="0"/>
              <w:divBdr>
                <w:top w:val="none" w:sz="0" w:space="0" w:color="auto"/>
                <w:left w:val="none" w:sz="0" w:space="0" w:color="auto"/>
                <w:bottom w:val="none" w:sz="0" w:space="0" w:color="auto"/>
                <w:right w:val="none" w:sz="0" w:space="0" w:color="auto"/>
              </w:divBdr>
            </w:div>
            <w:div w:id="1739277742">
              <w:marLeft w:val="0"/>
              <w:marRight w:val="0"/>
              <w:marTop w:val="0"/>
              <w:marBottom w:val="0"/>
              <w:divBdr>
                <w:top w:val="none" w:sz="0" w:space="0" w:color="auto"/>
                <w:left w:val="none" w:sz="0" w:space="0" w:color="auto"/>
                <w:bottom w:val="none" w:sz="0" w:space="0" w:color="auto"/>
                <w:right w:val="none" w:sz="0" w:space="0" w:color="auto"/>
              </w:divBdr>
            </w:div>
            <w:div w:id="1779720813">
              <w:marLeft w:val="0"/>
              <w:marRight w:val="0"/>
              <w:marTop w:val="0"/>
              <w:marBottom w:val="0"/>
              <w:divBdr>
                <w:top w:val="none" w:sz="0" w:space="0" w:color="auto"/>
                <w:left w:val="none" w:sz="0" w:space="0" w:color="auto"/>
                <w:bottom w:val="none" w:sz="0" w:space="0" w:color="auto"/>
                <w:right w:val="none" w:sz="0" w:space="0" w:color="auto"/>
              </w:divBdr>
            </w:div>
            <w:div w:id="1915504446">
              <w:marLeft w:val="0"/>
              <w:marRight w:val="0"/>
              <w:marTop w:val="0"/>
              <w:marBottom w:val="0"/>
              <w:divBdr>
                <w:top w:val="none" w:sz="0" w:space="0" w:color="auto"/>
                <w:left w:val="none" w:sz="0" w:space="0" w:color="auto"/>
                <w:bottom w:val="none" w:sz="0" w:space="0" w:color="auto"/>
                <w:right w:val="none" w:sz="0" w:space="0" w:color="auto"/>
              </w:divBdr>
            </w:div>
            <w:div w:id="1955356032">
              <w:marLeft w:val="0"/>
              <w:marRight w:val="0"/>
              <w:marTop w:val="0"/>
              <w:marBottom w:val="0"/>
              <w:divBdr>
                <w:top w:val="none" w:sz="0" w:space="0" w:color="auto"/>
                <w:left w:val="none" w:sz="0" w:space="0" w:color="auto"/>
                <w:bottom w:val="none" w:sz="0" w:space="0" w:color="auto"/>
                <w:right w:val="none" w:sz="0" w:space="0" w:color="auto"/>
              </w:divBdr>
            </w:div>
            <w:div w:id="2037270608">
              <w:marLeft w:val="0"/>
              <w:marRight w:val="0"/>
              <w:marTop w:val="0"/>
              <w:marBottom w:val="0"/>
              <w:divBdr>
                <w:top w:val="none" w:sz="0" w:space="0" w:color="auto"/>
                <w:left w:val="none" w:sz="0" w:space="0" w:color="auto"/>
                <w:bottom w:val="none" w:sz="0" w:space="0" w:color="auto"/>
                <w:right w:val="none" w:sz="0" w:space="0" w:color="auto"/>
              </w:divBdr>
            </w:div>
          </w:divsChild>
        </w:div>
        <w:div w:id="1953899225">
          <w:marLeft w:val="0"/>
          <w:marRight w:val="0"/>
          <w:marTop w:val="0"/>
          <w:marBottom w:val="0"/>
          <w:divBdr>
            <w:top w:val="none" w:sz="0" w:space="0" w:color="auto"/>
            <w:left w:val="none" w:sz="0" w:space="0" w:color="auto"/>
            <w:bottom w:val="none" w:sz="0" w:space="0" w:color="auto"/>
            <w:right w:val="none" w:sz="0" w:space="0" w:color="auto"/>
          </w:divBdr>
          <w:divsChild>
            <w:div w:id="600072698">
              <w:marLeft w:val="0"/>
              <w:marRight w:val="0"/>
              <w:marTop w:val="0"/>
              <w:marBottom w:val="0"/>
              <w:divBdr>
                <w:top w:val="none" w:sz="0" w:space="0" w:color="auto"/>
                <w:left w:val="none" w:sz="0" w:space="0" w:color="auto"/>
                <w:bottom w:val="none" w:sz="0" w:space="0" w:color="auto"/>
                <w:right w:val="none" w:sz="0" w:space="0" w:color="auto"/>
              </w:divBdr>
            </w:div>
            <w:div w:id="726683075">
              <w:marLeft w:val="0"/>
              <w:marRight w:val="0"/>
              <w:marTop w:val="0"/>
              <w:marBottom w:val="0"/>
              <w:divBdr>
                <w:top w:val="none" w:sz="0" w:space="0" w:color="auto"/>
                <w:left w:val="none" w:sz="0" w:space="0" w:color="auto"/>
                <w:bottom w:val="none" w:sz="0" w:space="0" w:color="auto"/>
                <w:right w:val="none" w:sz="0" w:space="0" w:color="auto"/>
              </w:divBdr>
            </w:div>
            <w:div w:id="973170435">
              <w:marLeft w:val="0"/>
              <w:marRight w:val="0"/>
              <w:marTop w:val="0"/>
              <w:marBottom w:val="0"/>
              <w:divBdr>
                <w:top w:val="none" w:sz="0" w:space="0" w:color="auto"/>
                <w:left w:val="none" w:sz="0" w:space="0" w:color="auto"/>
                <w:bottom w:val="none" w:sz="0" w:space="0" w:color="auto"/>
                <w:right w:val="none" w:sz="0" w:space="0" w:color="auto"/>
              </w:divBdr>
            </w:div>
            <w:div w:id="1008676204">
              <w:marLeft w:val="0"/>
              <w:marRight w:val="0"/>
              <w:marTop w:val="0"/>
              <w:marBottom w:val="0"/>
              <w:divBdr>
                <w:top w:val="none" w:sz="0" w:space="0" w:color="auto"/>
                <w:left w:val="none" w:sz="0" w:space="0" w:color="auto"/>
                <w:bottom w:val="none" w:sz="0" w:space="0" w:color="auto"/>
                <w:right w:val="none" w:sz="0" w:space="0" w:color="auto"/>
              </w:divBdr>
            </w:div>
            <w:div w:id="1060635270">
              <w:marLeft w:val="0"/>
              <w:marRight w:val="0"/>
              <w:marTop w:val="0"/>
              <w:marBottom w:val="0"/>
              <w:divBdr>
                <w:top w:val="none" w:sz="0" w:space="0" w:color="auto"/>
                <w:left w:val="none" w:sz="0" w:space="0" w:color="auto"/>
                <w:bottom w:val="none" w:sz="0" w:space="0" w:color="auto"/>
                <w:right w:val="none" w:sz="0" w:space="0" w:color="auto"/>
              </w:divBdr>
            </w:div>
            <w:div w:id="1075279520">
              <w:marLeft w:val="0"/>
              <w:marRight w:val="0"/>
              <w:marTop w:val="0"/>
              <w:marBottom w:val="0"/>
              <w:divBdr>
                <w:top w:val="none" w:sz="0" w:space="0" w:color="auto"/>
                <w:left w:val="none" w:sz="0" w:space="0" w:color="auto"/>
                <w:bottom w:val="none" w:sz="0" w:space="0" w:color="auto"/>
                <w:right w:val="none" w:sz="0" w:space="0" w:color="auto"/>
              </w:divBdr>
            </w:div>
            <w:div w:id="1079837602">
              <w:marLeft w:val="0"/>
              <w:marRight w:val="0"/>
              <w:marTop w:val="0"/>
              <w:marBottom w:val="0"/>
              <w:divBdr>
                <w:top w:val="none" w:sz="0" w:space="0" w:color="auto"/>
                <w:left w:val="none" w:sz="0" w:space="0" w:color="auto"/>
                <w:bottom w:val="none" w:sz="0" w:space="0" w:color="auto"/>
                <w:right w:val="none" w:sz="0" w:space="0" w:color="auto"/>
              </w:divBdr>
            </w:div>
            <w:div w:id="1432748797">
              <w:marLeft w:val="0"/>
              <w:marRight w:val="0"/>
              <w:marTop w:val="0"/>
              <w:marBottom w:val="0"/>
              <w:divBdr>
                <w:top w:val="none" w:sz="0" w:space="0" w:color="auto"/>
                <w:left w:val="none" w:sz="0" w:space="0" w:color="auto"/>
                <w:bottom w:val="none" w:sz="0" w:space="0" w:color="auto"/>
                <w:right w:val="none" w:sz="0" w:space="0" w:color="auto"/>
              </w:divBdr>
            </w:div>
            <w:div w:id="1583446103">
              <w:marLeft w:val="0"/>
              <w:marRight w:val="0"/>
              <w:marTop w:val="0"/>
              <w:marBottom w:val="0"/>
              <w:divBdr>
                <w:top w:val="none" w:sz="0" w:space="0" w:color="auto"/>
                <w:left w:val="none" w:sz="0" w:space="0" w:color="auto"/>
                <w:bottom w:val="none" w:sz="0" w:space="0" w:color="auto"/>
                <w:right w:val="none" w:sz="0" w:space="0" w:color="auto"/>
              </w:divBdr>
            </w:div>
            <w:div w:id="1816218649">
              <w:marLeft w:val="0"/>
              <w:marRight w:val="0"/>
              <w:marTop w:val="0"/>
              <w:marBottom w:val="0"/>
              <w:divBdr>
                <w:top w:val="none" w:sz="0" w:space="0" w:color="auto"/>
                <w:left w:val="none" w:sz="0" w:space="0" w:color="auto"/>
                <w:bottom w:val="none" w:sz="0" w:space="0" w:color="auto"/>
                <w:right w:val="none" w:sz="0" w:space="0" w:color="auto"/>
              </w:divBdr>
            </w:div>
            <w:div w:id="19144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26985">
      <w:bodyDiv w:val="1"/>
      <w:marLeft w:val="0"/>
      <w:marRight w:val="0"/>
      <w:marTop w:val="0"/>
      <w:marBottom w:val="0"/>
      <w:divBdr>
        <w:top w:val="none" w:sz="0" w:space="0" w:color="auto"/>
        <w:left w:val="none" w:sz="0" w:space="0" w:color="auto"/>
        <w:bottom w:val="none" w:sz="0" w:space="0" w:color="auto"/>
        <w:right w:val="none" w:sz="0" w:space="0" w:color="auto"/>
      </w:divBdr>
    </w:div>
    <w:div w:id="132454631">
      <w:bodyDiv w:val="1"/>
      <w:marLeft w:val="0"/>
      <w:marRight w:val="0"/>
      <w:marTop w:val="0"/>
      <w:marBottom w:val="0"/>
      <w:divBdr>
        <w:top w:val="none" w:sz="0" w:space="0" w:color="auto"/>
        <w:left w:val="none" w:sz="0" w:space="0" w:color="auto"/>
        <w:bottom w:val="none" w:sz="0" w:space="0" w:color="auto"/>
        <w:right w:val="none" w:sz="0" w:space="0" w:color="auto"/>
      </w:divBdr>
    </w:div>
    <w:div w:id="145321091">
      <w:bodyDiv w:val="1"/>
      <w:marLeft w:val="0"/>
      <w:marRight w:val="0"/>
      <w:marTop w:val="0"/>
      <w:marBottom w:val="0"/>
      <w:divBdr>
        <w:top w:val="none" w:sz="0" w:space="0" w:color="auto"/>
        <w:left w:val="none" w:sz="0" w:space="0" w:color="auto"/>
        <w:bottom w:val="none" w:sz="0" w:space="0" w:color="auto"/>
        <w:right w:val="none" w:sz="0" w:space="0" w:color="auto"/>
      </w:divBdr>
      <w:divsChild>
        <w:div w:id="28797223">
          <w:marLeft w:val="0"/>
          <w:marRight w:val="0"/>
          <w:marTop w:val="0"/>
          <w:marBottom w:val="0"/>
          <w:divBdr>
            <w:top w:val="none" w:sz="0" w:space="0" w:color="auto"/>
            <w:left w:val="none" w:sz="0" w:space="0" w:color="auto"/>
            <w:bottom w:val="none" w:sz="0" w:space="0" w:color="auto"/>
            <w:right w:val="none" w:sz="0" w:space="0" w:color="auto"/>
          </w:divBdr>
          <w:divsChild>
            <w:div w:id="1655912428">
              <w:marLeft w:val="0"/>
              <w:marRight w:val="0"/>
              <w:marTop w:val="0"/>
              <w:marBottom w:val="0"/>
              <w:divBdr>
                <w:top w:val="none" w:sz="0" w:space="0" w:color="auto"/>
                <w:left w:val="none" w:sz="0" w:space="0" w:color="auto"/>
                <w:bottom w:val="none" w:sz="0" w:space="0" w:color="auto"/>
                <w:right w:val="none" w:sz="0" w:space="0" w:color="auto"/>
              </w:divBdr>
            </w:div>
          </w:divsChild>
        </w:div>
        <w:div w:id="30350684">
          <w:marLeft w:val="0"/>
          <w:marRight w:val="0"/>
          <w:marTop w:val="0"/>
          <w:marBottom w:val="0"/>
          <w:divBdr>
            <w:top w:val="none" w:sz="0" w:space="0" w:color="auto"/>
            <w:left w:val="none" w:sz="0" w:space="0" w:color="auto"/>
            <w:bottom w:val="none" w:sz="0" w:space="0" w:color="auto"/>
            <w:right w:val="none" w:sz="0" w:space="0" w:color="auto"/>
          </w:divBdr>
          <w:divsChild>
            <w:div w:id="1636911750">
              <w:marLeft w:val="0"/>
              <w:marRight w:val="0"/>
              <w:marTop w:val="0"/>
              <w:marBottom w:val="0"/>
              <w:divBdr>
                <w:top w:val="none" w:sz="0" w:space="0" w:color="auto"/>
                <w:left w:val="none" w:sz="0" w:space="0" w:color="auto"/>
                <w:bottom w:val="none" w:sz="0" w:space="0" w:color="auto"/>
                <w:right w:val="none" w:sz="0" w:space="0" w:color="auto"/>
              </w:divBdr>
            </w:div>
          </w:divsChild>
        </w:div>
        <w:div w:id="31535807">
          <w:marLeft w:val="0"/>
          <w:marRight w:val="0"/>
          <w:marTop w:val="0"/>
          <w:marBottom w:val="0"/>
          <w:divBdr>
            <w:top w:val="none" w:sz="0" w:space="0" w:color="auto"/>
            <w:left w:val="none" w:sz="0" w:space="0" w:color="auto"/>
            <w:bottom w:val="none" w:sz="0" w:space="0" w:color="auto"/>
            <w:right w:val="none" w:sz="0" w:space="0" w:color="auto"/>
          </w:divBdr>
          <w:divsChild>
            <w:div w:id="1863781544">
              <w:marLeft w:val="0"/>
              <w:marRight w:val="0"/>
              <w:marTop w:val="0"/>
              <w:marBottom w:val="0"/>
              <w:divBdr>
                <w:top w:val="none" w:sz="0" w:space="0" w:color="auto"/>
                <w:left w:val="none" w:sz="0" w:space="0" w:color="auto"/>
                <w:bottom w:val="none" w:sz="0" w:space="0" w:color="auto"/>
                <w:right w:val="none" w:sz="0" w:space="0" w:color="auto"/>
              </w:divBdr>
            </w:div>
          </w:divsChild>
        </w:div>
        <w:div w:id="69156240">
          <w:marLeft w:val="0"/>
          <w:marRight w:val="0"/>
          <w:marTop w:val="0"/>
          <w:marBottom w:val="0"/>
          <w:divBdr>
            <w:top w:val="none" w:sz="0" w:space="0" w:color="auto"/>
            <w:left w:val="none" w:sz="0" w:space="0" w:color="auto"/>
            <w:bottom w:val="none" w:sz="0" w:space="0" w:color="auto"/>
            <w:right w:val="none" w:sz="0" w:space="0" w:color="auto"/>
          </w:divBdr>
          <w:divsChild>
            <w:div w:id="131598133">
              <w:marLeft w:val="0"/>
              <w:marRight w:val="0"/>
              <w:marTop w:val="0"/>
              <w:marBottom w:val="0"/>
              <w:divBdr>
                <w:top w:val="none" w:sz="0" w:space="0" w:color="auto"/>
                <w:left w:val="none" w:sz="0" w:space="0" w:color="auto"/>
                <w:bottom w:val="none" w:sz="0" w:space="0" w:color="auto"/>
                <w:right w:val="none" w:sz="0" w:space="0" w:color="auto"/>
              </w:divBdr>
            </w:div>
          </w:divsChild>
        </w:div>
        <w:div w:id="82607393">
          <w:marLeft w:val="0"/>
          <w:marRight w:val="0"/>
          <w:marTop w:val="0"/>
          <w:marBottom w:val="0"/>
          <w:divBdr>
            <w:top w:val="none" w:sz="0" w:space="0" w:color="auto"/>
            <w:left w:val="none" w:sz="0" w:space="0" w:color="auto"/>
            <w:bottom w:val="none" w:sz="0" w:space="0" w:color="auto"/>
            <w:right w:val="none" w:sz="0" w:space="0" w:color="auto"/>
          </w:divBdr>
          <w:divsChild>
            <w:div w:id="1427382384">
              <w:marLeft w:val="0"/>
              <w:marRight w:val="0"/>
              <w:marTop w:val="0"/>
              <w:marBottom w:val="0"/>
              <w:divBdr>
                <w:top w:val="none" w:sz="0" w:space="0" w:color="auto"/>
                <w:left w:val="none" w:sz="0" w:space="0" w:color="auto"/>
                <w:bottom w:val="none" w:sz="0" w:space="0" w:color="auto"/>
                <w:right w:val="none" w:sz="0" w:space="0" w:color="auto"/>
              </w:divBdr>
            </w:div>
          </w:divsChild>
        </w:div>
        <w:div w:id="91897953">
          <w:marLeft w:val="0"/>
          <w:marRight w:val="0"/>
          <w:marTop w:val="0"/>
          <w:marBottom w:val="0"/>
          <w:divBdr>
            <w:top w:val="none" w:sz="0" w:space="0" w:color="auto"/>
            <w:left w:val="none" w:sz="0" w:space="0" w:color="auto"/>
            <w:bottom w:val="none" w:sz="0" w:space="0" w:color="auto"/>
            <w:right w:val="none" w:sz="0" w:space="0" w:color="auto"/>
          </w:divBdr>
        </w:div>
        <w:div w:id="93745557">
          <w:marLeft w:val="0"/>
          <w:marRight w:val="0"/>
          <w:marTop w:val="0"/>
          <w:marBottom w:val="0"/>
          <w:divBdr>
            <w:top w:val="none" w:sz="0" w:space="0" w:color="auto"/>
            <w:left w:val="none" w:sz="0" w:space="0" w:color="auto"/>
            <w:bottom w:val="none" w:sz="0" w:space="0" w:color="auto"/>
            <w:right w:val="none" w:sz="0" w:space="0" w:color="auto"/>
          </w:divBdr>
          <w:divsChild>
            <w:div w:id="494034767">
              <w:marLeft w:val="0"/>
              <w:marRight w:val="0"/>
              <w:marTop w:val="0"/>
              <w:marBottom w:val="0"/>
              <w:divBdr>
                <w:top w:val="none" w:sz="0" w:space="0" w:color="auto"/>
                <w:left w:val="none" w:sz="0" w:space="0" w:color="auto"/>
                <w:bottom w:val="none" w:sz="0" w:space="0" w:color="auto"/>
                <w:right w:val="none" w:sz="0" w:space="0" w:color="auto"/>
              </w:divBdr>
            </w:div>
          </w:divsChild>
        </w:div>
        <w:div w:id="94830666">
          <w:marLeft w:val="0"/>
          <w:marRight w:val="0"/>
          <w:marTop w:val="0"/>
          <w:marBottom w:val="0"/>
          <w:divBdr>
            <w:top w:val="none" w:sz="0" w:space="0" w:color="auto"/>
            <w:left w:val="none" w:sz="0" w:space="0" w:color="auto"/>
            <w:bottom w:val="none" w:sz="0" w:space="0" w:color="auto"/>
            <w:right w:val="none" w:sz="0" w:space="0" w:color="auto"/>
          </w:divBdr>
          <w:divsChild>
            <w:div w:id="1708414271">
              <w:marLeft w:val="0"/>
              <w:marRight w:val="0"/>
              <w:marTop w:val="0"/>
              <w:marBottom w:val="0"/>
              <w:divBdr>
                <w:top w:val="none" w:sz="0" w:space="0" w:color="auto"/>
                <w:left w:val="none" w:sz="0" w:space="0" w:color="auto"/>
                <w:bottom w:val="none" w:sz="0" w:space="0" w:color="auto"/>
                <w:right w:val="none" w:sz="0" w:space="0" w:color="auto"/>
              </w:divBdr>
            </w:div>
          </w:divsChild>
        </w:div>
        <w:div w:id="148787120">
          <w:marLeft w:val="0"/>
          <w:marRight w:val="0"/>
          <w:marTop w:val="0"/>
          <w:marBottom w:val="0"/>
          <w:divBdr>
            <w:top w:val="none" w:sz="0" w:space="0" w:color="auto"/>
            <w:left w:val="none" w:sz="0" w:space="0" w:color="auto"/>
            <w:bottom w:val="none" w:sz="0" w:space="0" w:color="auto"/>
            <w:right w:val="none" w:sz="0" w:space="0" w:color="auto"/>
          </w:divBdr>
          <w:divsChild>
            <w:div w:id="783354460">
              <w:marLeft w:val="0"/>
              <w:marRight w:val="0"/>
              <w:marTop w:val="0"/>
              <w:marBottom w:val="0"/>
              <w:divBdr>
                <w:top w:val="none" w:sz="0" w:space="0" w:color="auto"/>
                <w:left w:val="none" w:sz="0" w:space="0" w:color="auto"/>
                <w:bottom w:val="none" w:sz="0" w:space="0" w:color="auto"/>
                <w:right w:val="none" w:sz="0" w:space="0" w:color="auto"/>
              </w:divBdr>
            </w:div>
          </w:divsChild>
        </w:div>
        <w:div w:id="155003838">
          <w:marLeft w:val="0"/>
          <w:marRight w:val="0"/>
          <w:marTop w:val="0"/>
          <w:marBottom w:val="0"/>
          <w:divBdr>
            <w:top w:val="none" w:sz="0" w:space="0" w:color="auto"/>
            <w:left w:val="none" w:sz="0" w:space="0" w:color="auto"/>
            <w:bottom w:val="none" w:sz="0" w:space="0" w:color="auto"/>
            <w:right w:val="none" w:sz="0" w:space="0" w:color="auto"/>
          </w:divBdr>
          <w:divsChild>
            <w:div w:id="1462965837">
              <w:marLeft w:val="0"/>
              <w:marRight w:val="0"/>
              <w:marTop w:val="0"/>
              <w:marBottom w:val="0"/>
              <w:divBdr>
                <w:top w:val="none" w:sz="0" w:space="0" w:color="auto"/>
                <w:left w:val="none" w:sz="0" w:space="0" w:color="auto"/>
                <w:bottom w:val="none" w:sz="0" w:space="0" w:color="auto"/>
                <w:right w:val="none" w:sz="0" w:space="0" w:color="auto"/>
              </w:divBdr>
            </w:div>
          </w:divsChild>
        </w:div>
        <w:div w:id="167670618">
          <w:marLeft w:val="0"/>
          <w:marRight w:val="0"/>
          <w:marTop w:val="0"/>
          <w:marBottom w:val="0"/>
          <w:divBdr>
            <w:top w:val="none" w:sz="0" w:space="0" w:color="auto"/>
            <w:left w:val="none" w:sz="0" w:space="0" w:color="auto"/>
            <w:bottom w:val="none" w:sz="0" w:space="0" w:color="auto"/>
            <w:right w:val="none" w:sz="0" w:space="0" w:color="auto"/>
          </w:divBdr>
          <w:divsChild>
            <w:div w:id="503596320">
              <w:marLeft w:val="0"/>
              <w:marRight w:val="0"/>
              <w:marTop w:val="0"/>
              <w:marBottom w:val="0"/>
              <w:divBdr>
                <w:top w:val="none" w:sz="0" w:space="0" w:color="auto"/>
                <w:left w:val="none" w:sz="0" w:space="0" w:color="auto"/>
                <w:bottom w:val="none" w:sz="0" w:space="0" w:color="auto"/>
                <w:right w:val="none" w:sz="0" w:space="0" w:color="auto"/>
              </w:divBdr>
            </w:div>
          </w:divsChild>
        </w:div>
        <w:div w:id="168493715">
          <w:marLeft w:val="0"/>
          <w:marRight w:val="0"/>
          <w:marTop w:val="0"/>
          <w:marBottom w:val="0"/>
          <w:divBdr>
            <w:top w:val="none" w:sz="0" w:space="0" w:color="auto"/>
            <w:left w:val="none" w:sz="0" w:space="0" w:color="auto"/>
            <w:bottom w:val="none" w:sz="0" w:space="0" w:color="auto"/>
            <w:right w:val="none" w:sz="0" w:space="0" w:color="auto"/>
          </w:divBdr>
        </w:div>
        <w:div w:id="195235659">
          <w:marLeft w:val="0"/>
          <w:marRight w:val="0"/>
          <w:marTop w:val="0"/>
          <w:marBottom w:val="0"/>
          <w:divBdr>
            <w:top w:val="none" w:sz="0" w:space="0" w:color="auto"/>
            <w:left w:val="none" w:sz="0" w:space="0" w:color="auto"/>
            <w:bottom w:val="none" w:sz="0" w:space="0" w:color="auto"/>
            <w:right w:val="none" w:sz="0" w:space="0" w:color="auto"/>
          </w:divBdr>
          <w:divsChild>
            <w:div w:id="800653886">
              <w:marLeft w:val="0"/>
              <w:marRight w:val="0"/>
              <w:marTop w:val="0"/>
              <w:marBottom w:val="0"/>
              <w:divBdr>
                <w:top w:val="none" w:sz="0" w:space="0" w:color="auto"/>
                <w:left w:val="none" w:sz="0" w:space="0" w:color="auto"/>
                <w:bottom w:val="none" w:sz="0" w:space="0" w:color="auto"/>
                <w:right w:val="none" w:sz="0" w:space="0" w:color="auto"/>
              </w:divBdr>
            </w:div>
          </w:divsChild>
        </w:div>
        <w:div w:id="214507167">
          <w:marLeft w:val="0"/>
          <w:marRight w:val="0"/>
          <w:marTop w:val="0"/>
          <w:marBottom w:val="0"/>
          <w:divBdr>
            <w:top w:val="none" w:sz="0" w:space="0" w:color="auto"/>
            <w:left w:val="none" w:sz="0" w:space="0" w:color="auto"/>
            <w:bottom w:val="none" w:sz="0" w:space="0" w:color="auto"/>
            <w:right w:val="none" w:sz="0" w:space="0" w:color="auto"/>
          </w:divBdr>
          <w:divsChild>
            <w:div w:id="1194659000">
              <w:marLeft w:val="0"/>
              <w:marRight w:val="0"/>
              <w:marTop w:val="0"/>
              <w:marBottom w:val="0"/>
              <w:divBdr>
                <w:top w:val="none" w:sz="0" w:space="0" w:color="auto"/>
                <w:left w:val="none" w:sz="0" w:space="0" w:color="auto"/>
                <w:bottom w:val="none" w:sz="0" w:space="0" w:color="auto"/>
                <w:right w:val="none" w:sz="0" w:space="0" w:color="auto"/>
              </w:divBdr>
            </w:div>
          </w:divsChild>
        </w:div>
        <w:div w:id="229731913">
          <w:marLeft w:val="0"/>
          <w:marRight w:val="0"/>
          <w:marTop w:val="0"/>
          <w:marBottom w:val="0"/>
          <w:divBdr>
            <w:top w:val="none" w:sz="0" w:space="0" w:color="auto"/>
            <w:left w:val="none" w:sz="0" w:space="0" w:color="auto"/>
            <w:bottom w:val="none" w:sz="0" w:space="0" w:color="auto"/>
            <w:right w:val="none" w:sz="0" w:space="0" w:color="auto"/>
          </w:divBdr>
          <w:divsChild>
            <w:div w:id="329869009">
              <w:marLeft w:val="0"/>
              <w:marRight w:val="0"/>
              <w:marTop w:val="0"/>
              <w:marBottom w:val="0"/>
              <w:divBdr>
                <w:top w:val="none" w:sz="0" w:space="0" w:color="auto"/>
                <w:left w:val="none" w:sz="0" w:space="0" w:color="auto"/>
                <w:bottom w:val="none" w:sz="0" w:space="0" w:color="auto"/>
                <w:right w:val="none" w:sz="0" w:space="0" w:color="auto"/>
              </w:divBdr>
            </w:div>
          </w:divsChild>
        </w:div>
        <w:div w:id="238642249">
          <w:marLeft w:val="0"/>
          <w:marRight w:val="0"/>
          <w:marTop w:val="0"/>
          <w:marBottom w:val="0"/>
          <w:divBdr>
            <w:top w:val="none" w:sz="0" w:space="0" w:color="auto"/>
            <w:left w:val="none" w:sz="0" w:space="0" w:color="auto"/>
            <w:bottom w:val="none" w:sz="0" w:space="0" w:color="auto"/>
            <w:right w:val="none" w:sz="0" w:space="0" w:color="auto"/>
          </w:divBdr>
          <w:divsChild>
            <w:div w:id="1093551046">
              <w:marLeft w:val="0"/>
              <w:marRight w:val="0"/>
              <w:marTop w:val="0"/>
              <w:marBottom w:val="0"/>
              <w:divBdr>
                <w:top w:val="none" w:sz="0" w:space="0" w:color="auto"/>
                <w:left w:val="none" w:sz="0" w:space="0" w:color="auto"/>
                <w:bottom w:val="none" w:sz="0" w:space="0" w:color="auto"/>
                <w:right w:val="none" w:sz="0" w:space="0" w:color="auto"/>
              </w:divBdr>
            </w:div>
          </w:divsChild>
        </w:div>
        <w:div w:id="260257359">
          <w:marLeft w:val="0"/>
          <w:marRight w:val="0"/>
          <w:marTop w:val="0"/>
          <w:marBottom w:val="0"/>
          <w:divBdr>
            <w:top w:val="none" w:sz="0" w:space="0" w:color="auto"/>
            <w:left w:val="none" w:sz="0" w:space="0" w:color="auto"/>
            <w:bottom w:val="none" w:sz="0" w:space="0" w:color="auto"/>
            <w:right w:val="none" w:sz="0" w:space="0" w:color="auto"/>
          </w:divBdr>
          <w:divsChild>
            <w:div w:id="1496991809">
              <w:marLeft w:val="0"/>
              <w:marRight w:val="0"/>
              <w:marTop w:val="0"/>
              <w:marBottom w:val="0"/>
              <w:divBdr>
                <w:top w:val="none" w:sz="0" w:space="0" w:color="auto"/>
                <w:left w:val="none" w:sz="0" w:space="0" w:color="auto"/>
                <w:bottom w:val="none" w:sz="0" w:space="0" w:color="auto"/>
                <w:right w:val="none" w:sz="0" w:space="0" w:color="auto"/>
              </w:divBdr>
            </w:div>
          </w:divsChild>
        </w:div>
        <w:div w:id="362555930">
          <w:marLeft w:val="0"/>
          <w:marRight w:val="0"/>
          <w:marTop w:val="0"/>
          <w:marBottom w:val="0"/>
          <w:divBdr>
            <w:top w:val="none" w:sz="0" w:space="0" w:color="auto"/>
            <w:left w:val="none" w:sz="0" w:space="0" w:color="auto"/>
            <w:bottom w:val="none" w:sz="0" w:space="0" w:color="auto"/>
            <w:right w:val="none" w:sz="0" w:space="0" w:color="auto"/>
          </w:divBdr>
        </w:div>
        <w:div w:id="383257050">
          <w:marLeft w:val="0"/>
          <w:marRight w:val="0"/>
          <w:marTop w:val="0"/>
          <w:marBottom w:val="0"/>
          <w:divBdr>
            <w:top w:val="none" w:sz="0" w:space="0" w:color="auto"/>
            <w:left w:val="none" w:sz="0" w:space="0" w:color="auto"/>
            <w:bottom w:val="none" w:sz="0" w:space="0" w:color="auto"/>
            <w:right w:val="none" w:sz="0" w:space="0" w:color="auto"/>
          </w:divBdr>
          <w:divsChild>
            <w:div w:id="1249384080">
              <w:marLeft w:val="0"/>
              <w:marRight w:val="0"/>
              <w:marTop w:val="0"/>
              <w:marBottom w:val="0"/>
              <w:divBdr>
                <w:top w:val="none" w:sz="0" w:space="0" w:color="auto"/>
                <w:left w:val="none" w:sz="0" w:space="0" w:color="auto"/>
                <w:bottom w:val="none" w:sz="0" w:space="0" w:color="auto"/>
                <w:right w:val="none" w:sz="0" w:space="0" w:color="auto"/>
              </w:divBdr>
            </w:div>
          </w:divsChild>
        </w:div>
        <w:div w:id="383798026">
          <w:marLeft w:val="0"/>
          <w:marRight w:val="0"/>
          <w:marTop w:val="0"/>
          <w:marBottom w:val="0"/>
          <w:divBdr>
            <w:top w:val="none" w:sz="0" w:space="0" w:color="auto"/>
            <w:left w:val="none" w:sz="0" w:space="0" w:color="auto"/>
            <w:bottom w:val="none" w:sz="0" w:space="0" w:color="auto"/>
            <w:right w:val="none" w:sz="0" w:space="0" w:color="auto"/>
          </w:divBdr>
          <w:divsChild>
            <w:div w:id="1985045031">
              <w:marLeft w:val="0"/>
              <w:marRight w:val="0"/>
              <w:marTop w:val="0"/>
              <w:marBottom w:val="0"/>
              <w:divBdr>
                <w:top w:val="none" w:sz="0" w:space="0" w:color="auto"/>
                <w:left w:val="none" w:sz="0" w:space="0" w:color="auto"/>
                <w:bottom w:val="none" w:sz="0" w:space="0" w:color="auto"/>
                <w:right w:val="none" w:sz="0" w:space="0" w:color="auto"/>
              </w:divBdr>
            </w:div>
          </w:divsChild>
        </w:div>
        <w:div w:id="384721424">
          <w:marLeft w:val="0"/>
          <w:marRight w:val="0"/>
          <w:marTop w:val="0"/>
          <w:marBottom w:val="0"/>
          <w:divBdr>
            <w:top w:val="none" w:sz="0" w:space="0" w:color="auto"/>
            <w:left w:val="none" w:sz="0" w:space="0" w:color="auto"/>
            <w:bottom w:val="none" w:sz="0" w:space="0" w:color="auto"/>
            <w:right w:val="none" w:sz="0" w:space="0" w:color="auto"/>
          </w:divBdr>
          <w:divsChild>
            <w:div w:id="1747456839">
              <w:marLeft w:val="0"/>
              <w:marRight w:val="0"/>
              <w:marTop w:val="0"/>
              <w:marBottom w:val="0"/>
              <w:divBdr>
                <w:top w:val="none" w:sz="0" w:space="0" w:color="auto"/>
                <w:left w:val="none" w:sz="0" w:space="0" w:color="auto"/>
                <w:bottom w:val="none" w:sz="0" w:space="0" w:color="auto"/>
                <w:right w:val="none" w:sz="0" w:space="0" w:color="auto"/>
              </w:divBdr>
            </w:div>
          </w:divsChild>
        </w:div>
        <w:div w:id="396903831">
          <w:marLeft w:val="0"/>
          <w:marRight w:val="0"/>
          <w:marTop w:val="0"/>
          <w:marBottom w:val="0"/>
          <w:divBdr>
            <w:top w:val="none" w:sz="0" w:space="0" w:color="auto"/>
            <w:left w:val="none" w:sz="0" w:space="0" w:color="auto"/>
            <w:bottom w:val="none" w:sz="0" w:space="0" w:color="auto"/>
            <w:right w:val="none" w:sz="0" w:space="0" w:color="auto"/>
          </w:divBdr>
          <w:divsChild>
            <w:div w:id="1490753134">
              <w:marLeft w:val="0"/>
              <w:marRight w:val="0"/>
              <w:marTop w:val="0"/>
              <w:marBottom w:val="0"/>
              <w:divBdr>
                <w:top w:val="none" w:sz="0" w:space="0" w:color="auto"/>
                <w:left w:val="none" w:sz="0" w:space="0" w:color="auto"/>
                <w:bottom w:val="none" w:sz="0" w:space="0" w:color="auto"/>
                <w:right w:val="none" w:sz="0" w:space="0" w:color="auto"/>
              </w:divBdr>
            </w:div>
          </w:divsChild>
        </w:div>
        <w:div w:id="420683580">
          <w:marLeft w:val="0"/>
          <w:marRight w:val="0"/>
          <w:marTop w:val="0"/>
          <w:marBottom w:val="0"/>
          <w:divBdr>
            <w:top w:val="none" w:sz="0" w:space="0" w:color="auto"/>
            <w:left w:val="none" w:sz="0" w:space="0" w:color="auto"/>
            <w:bottom w:val="none" w:sz="0" w:space="0" w:color="auto"/>
            <w:right w:val="none" w:sz="0" w:space="0" w:color="auto"/>
          </w:divBdr>
          <w:divsChild>
            <w:div w:id="514998834">
              <w:marLeft w:val="0"/>
              <w:marRight w:val="0"/>
              <w:marTop w:val="0"/>
              <w:marBottom w:val="0"/>
              <w:divBdr>
                <w:top w:val="none" w:sz="0" w:space="0" w:color="auto"/>
                <w:left w:val="none" w:sz="0" w:space="0" w:color="auto"/>
                <w:bottom w:val="none" w:sz="0" w:space="0" w:color="auto"/>
                <w:right w:val="none" w:sz="0" w:space="0" w:color="auto"/>
              </w:divBdr>
            </w:div>
          </w:divsChild>
        </w:div>
        <w:div w:id="447435499">
          <w:marLeft w:val="0"/>
          <w:marRight w:val="0"/>
          <w:marTop w:val="0"/>
          <w:marBottom w:val="0"/>
          <w:divBdr>
            <w:top w:val="none" w:sz="0" w:space="0" w:color="auto"/>
            <w:left w:val="none" w:sz="0" w:space="0" w:color="auto"/>
            <w:bottom w:val="none" w:sz="0" w:space="0" w:color="auto"/>
            <w:right w:val="none" w:sz="0" w:space="0" w:color="auto"/>
          </w:divBdr>
          <w:divsChild>
            <w:div w:id="1269046114">
              <w:marLeft w:val="0"/>
              <w:marRight w:val="0"/>
              <w:marTop w:val="0"/>
              <w:marBottom w:val="0"/>
              <w:divBdr>
                <w:top w:val="none" w:sz="0" w:space="0" w:color="auto"/>
                <w:left w:val="none" w:sz="0" w:space="0" w:color="auto"/>
                <w:bottom w:val="none" w:sz="0" w:space="0" w:color="auto"/>
                <w:right w:val="none" w:sz="0" w:space="0" w:color="auto"/>
              </w:divBdr>
            </w:div>
          </w:divsChild>
        </w:div>
        <w:div w:id="450441634">
          <w:marLeft w:val="0"/>
          <w:marRight w:val="0"/>
          <w:marTop w:val="0"/>
          <w:marBottom w:val="0"/>
          <w:divBdr>
            <w:top w:val="none" w:sz="0" w:space="0" w:color="auto"/>
            <w:left w:val="none" w:sz="0" w:space="0" w:color="auto"/>
            <w:bottom w:val="none" w:sz="0" w:space="0" w:color="auto"/>
            <w:right w:val="none" w:sz="0" w:space="0" w:color="auto"/>
          </w:divBdr>
        </w:div>
        <w:div w:id="497156294">
          <w:marLeft w:val="0"/>
          <w:marRight w:val="0"/>
          <w:marTop w:val="0"/>
          <w:marBottom w:val="0"/>
          <w:divBdr>
            <w:top w:val="none" w:sz="0" w:space="0" w:color="auto"/>
            <w:left w:val="none" w:sz="0" w:space="0" w:color="auto"/>
            <w:bottom w:val="none" w:sz="0" w:space="0" w:color="auto"/>
            <w:right w:val="none" w:sz="0" w:space="0" w:color="auto"/>
          </w:divBdr>
          <w:divsChild>
            <w:div w:id="584647798">
              <w:marLeft w:val="0"/>
              <w:marRight w:val="0"/>
              <w:marTop w:val="0"/>
              <w:marBottom w:val="0"/>
              <w:divBdr>
                <w:top w:val="none" w:sz="0" w:space="0" w:color="auto"/>
                <w:left w:val="none" w:sz="0" w:space="0" w:color="auto"/>
                <w:bottom w:val="none" w:sz="0" w:space="0" w:color="auto"/>
                <w:right w:val="none" w:sz="0" w:space="0" w:color="auto"/>
              </w:divBdr>
            </w:div>
          </w:divsChild>
        </w:div>
        <w:div w:id="501236546">
          <w:marLeft w:val="0"/>
          <w:marRight w:val="0"/>
          <w:marTop w:val="0"/>
          <w:marBottom w:val="0"/>
          <w:divBdr>
            <w:top w:val="none" w:sz="0" w:space="0" w:color="auto"/>
            <w:left w:val="none" w:sz="0" w:space="0" w:color="auto"/>
            <w:bottom w:val="none" w:sz="0" w:space="0" w:color="auto"/>
            <w:right w:val="none" w:sz="0" w:space="0" w:color="auto"/>
          </w:divBdr>
          <w:divsChild>
            <w:div w:id="1723558306">
              <w:marLeft w:val="0"/>
              <w:marRight w:val="0"/>
              <w:marTop w:val="0"/>
              <w:marBottom w:val="0"/>
              <w:divBdr>
                <w:top w:val="none" w:sz="0" w:space="0" w:color="auto"/>
                <w:left w:val="none" w:sz="0" w:space="0" w:color="auto"/>
                <w:bottom w:val="none" w:sz="0" w:space="0" w:color="auto"/>
                <w:right w:val="none" w:sz="0" w:space="0" w:color="auto"/>
              </w:divBdr>
            </w:div>
          </w:divsChild>
        </w:div>
        <w:div w:id="567956964">
          <w:marLeft w:val="0"/>
          <w:marRight w:val="0"/>
          <w:marTop w:val="0"/>
          <w:marBottom w:val="0"/>
          <w:divBdr>
            <w:top w:val="none" w:sz="0" w:space="0" w:color="auto"/>
            <w:left w:val="none" w:sz="0" w:space="0" w:color="auto"/>
            <w:bottom w:val="none" w:sz="0" w:space="0" w:color="auto"/>
            <w:right w:val="none" w:sz="0" w:space="0" w:color="auto"/>
          </w:divBdr>
          <w:divsChild>
            <w:div w:id="137574992">
              <w:marLeft w:val="0"/>
              <w:marRight w:val="0"/>
              <w:marTop w:val="0"/>
              <w:marBottom w:val="0"/>
              <w:divBdr>
                <w:top w:val="none" w:sz="0" w:space="0" w:color="auto"/>
                <w:left w:val="none" w:sz="0" w:space="0" w:color="auto"/>
                <w:bottom w:val="none" w:sz="0" w:space="0" w:color="auto"/>
                <w:right w:val="none" w:sz="0" w:space="0" w:color="auto"/>
              </w:divBdr>
            </w:div>
          </w:divsChild>
        </w:div>
        <w:div w:id="588999015">
          <w:marLeft w:val="0"/>
          <w:marRight w:val="0"/>
          <w:marTop w:val="0"/>
          <w:marBottom w:val="0"/>
          <w:divBdr>
            <w:top w:val="none" w:sz="0" w:space="0" w:color="auto"/>
            <w:left w:val="none" w:sz="0" w:space="0" w:color="auto"/>
            <w:bottom w:val="none" w:sz="0" w:space="0" w:color="auto"/>
            <w:right w:val="none" w:sz="0" w:space="0" w:color="auto"/>
          </w:divBdr>
          <w:divsChild>
            <w:div w:id="370348718">
              <w:marLeft w:val="0"/>
              <w:marRight w:val="0"/>
              <w:marTop w:val="0"/>
              <w:marBottom w:val="0"/>
              <w:divBdr>
                <w:top w:val="none" w:sz="0" w:space="0" w:color="auto"/>
                <w:left w:val="none" w:sz="0" w:space="0" w:color="auto"/>
                <w:bottom w:val="none" w:sz="0" w:space="0" w:color="auto"/>
                <w:right w:val="none" w:sz="0" w:space="0" w:color="auto"/>
              </w:divBdr>
            </w:div>
          </w:divsChild>
        </w:div>
        <w:div w:id="617611700">
          <w:marLeft w:val="0"/>
          <w:marRight w:val="0"/>
          <w:marTop w:val="0"/>
          <w:marBottom w:val="0"/>
          <w:divBdr>
            <w:top w:val="none" w:sz="0" w:space="0" w:color="auto"/>
            <w:left w:val="none" w:sz="0" w:space="0" w:color="auto"/>
            <w:bottom w:val="none" w:sz="0" w:space="0" w:color="auto"/>
            <w:right w:val="none" w:sz="0" w:space="0" w:color="auto"/>
          </w:divBdr>
          <w:divsChild>
            <w:div w:id="1043867571">
              <w:marLeft w:val="0"/>
              <w:marRight w:val="0"/>
              <w:marTop w:val="0"/>
              <w:marBottom w:val="0"/>
              <w:divBdr>
                <w:top w:val="none" w:sz="0" w:space="0" w:color="auto"/>
                <w:left w:val="none" w:sz="0" w:space="0" w:color="auto"/>
                <w:bottom w:val="none" w:sz="0" w:space="0" w:color="auto"/>
                <w:right w:val="none" w:sz="0" w:space="0" w:color="auto"/>
              </w:divBdr>
            </w:div>
          </w:divsChild>
        </w:div>
        <w:div w:id="660816707">
          <w:marLeft w:val="0"/>
          <w:marRight w:val="0"/>
          <w:marTop w:val="0"/>
          <w:marBottom w:val="0"/>
          <w:divBdr>
            <w:top w:val="none" w:sz="0" w:space="0" w:color="auto"/>
            <w:left w:val="none" w:sz="0" w:space="0" w:color="auto"/>
            <w:bottom w:val="none" w:sz="0" w:space="0" w:color="auto"/>
            <w:right w:val="none" w:sz="0" w:space="0" w:color="auto"/>
          </w:divBdr>
          <w:divsChild>
            <w:div w:id="1888835905">
              <w:marLeft w:val="0"/>
              <w:marRight w:val="0"/>
              <w:marTop w:val="0"/>
              <w:marBottom w:val="0"/>
              <w:divBdr>
                <w:top w:val="none" w:sz="0" w:space="0" w:color="auto"/>
                <w:left w:val="none" w:sz="0" w:space="0" w:color="auto"/>
                <w:bottom w:val="none" w:sz="0" w:space="0" w:color="auto"/>
                <w:right w:val="none" w:sz="0" w:space="0" w:color="auto"/>
              </w:divBdr>
            </w:div>
          </w:divsChild>
        </w:div>
        <w:div w:id="663239539">
          <w:marLeft w:val="0"/>
          <w:marRight w:val="0"/>
          <w:marTop w:val="0"/>
          <w:marBottom w:val="0"/>
          <w:divBdr>
            <w:top w:val="none" w:sz="0" w:space="0" w:color="auto"/>
            <w:left w:val="none" w:sz="0" w:space="0" w:color="auto"/>
            <w:bottom w:val="none" w:sz="0" w:space="0" w:color="auto"/>
            <w:right w:val="none" w:sz="0" w:space="0" w:color="auto"/>
          </w:divBdr>
          <w:divsChild>
            <w:div w:id="861672027">
              <w:marLeft w:val="0"/>
              <w:marRight w:val="0"/>
              <w:marTop w:val="0"/>
              <w:marBottom w:val="0"/>
              <w:divBdr>
                <w:top w:val="none" w:sz="0" w:space="0" w:color="auto"/>
                <w:left w:val="none" w:sz="0" w:space="0" w:color="auto"/>
                <w:bottom w:val="none" w:sz="0" w:space="0" w:color="auto"/>
                <w:right w:val="none" w:sz="0" w:space="0" w:color="auto"/>
              </w:divBdr>
            </w:div>
          </w:divsChild>
        </w:div>
        <w:div w:id="668871397">
          <w:marLeft w:val="0"/>
          <w:marRight w:val="0"/>
          <w:marTop w:val="0"/>
          <w:marBottom w:val="0"/>
          <w:divBdr>
            <w:top w:val="none" w:sz="0" w:space="0" w:color="auto"/>
            <w:left w:val="none" w:sz="0" w:space="0" w:color="auto"/>
            <w:bottom w:val="none" w:sz="0" w:space="0" w:color="auto"/>
            <w:right w:val="none" w:sz="0" w:space="0" w:color="auto"/>
          </w:divBdr>
          <w:divsChild>
            <w:div w:id="51849270">
              <w:marLeft w:val="0"/>
              <w:marRight w:val="0"/>
              <w:marTop w:val="0"/>
              <w:marBottom w:val="0"/>
              <w:divBdr>
                <w:top w:val="none" w:sz="0" w:space="0" w:color="auto"/>
                <w:left w:val="none" w:sz="0" w:space="0" w:color="auto"/>
                <w:bottom w:val="none" w:sz="0" w:space="0" w:color="auto"/>
                <w:right w:val="none" w:sz="0" w:space="0" w:color="auto"/>
              </w:divBdr>
            </w:div>
          </w:divsChild>
        </w:div>
        <w:div w:id="690181108">
          <w:marLeft w:val="0"/>
          <w:marRight w:val="0"/>
          <w:marTop w:val="0"/>
          <w:marBottom w:val="0"/>
          <w:divBdr>
            <w:top w:val="none" w:sz="0" w:space="0" w:color="auto"/>
            <w:left w:val="none" w:sz="0" w:space="0" w:color="auto"/>
            <w:bottom w:val="none" w:sz="0" w:space="0" w:color="auto"/>
            <w:right w:val="none" w:sz="0" w:space="0" w:color="auto"/>
          </w:divBdr>
          <w:divsChild>
            <w:div w:id="629047152">
              <w:marLeft w:val="0"/>
              <w:marRight w:val="0"/>
              <w:marTop w:val="0"/>
              <w:marBottom w:val="0"/>
              <w:divBdr>
                <w:top w:val="none" w:sz="0" w:space="0" w:color="auto"/>
                <w:left w:val="none" w:sz="0" w:space="0" w:color="auto"/>
                <w:bottom w:val="none" w:sz="0" w:space="0" w:color="auto"/>
                <w:right w:val="none" w:sz="0" w:space="0" w:color="auto"/>
              </w:divBdr>
            </w:div>
          </w:divsChild>
        </w:div>
        <w:div w:id="692419765">
          <w:marLeft w:val="0"/>
          <w:marRight w:val="0"/>
          <w:marTop w:val="0"/>
          <w:marBottom w:val="0"/>
          <w:divBdr>
            <w:top w:val="none" w:sz="0" w:space="0" w:color="auto"/>
            <w:left w:val="none" w:sz="0" w:space="0" w:color="auto"/>
            <w:bottom w:val="none" w:sz="0" w:space="0" w:color="auto"/>
            <w:right w:val="none" w:sz="0" w:space="0" w:color="auto"/>
          </w:divBdr>
          <w:divsChild>
            <w:div w:id="51270756">
              <w:marLeft w:val="0"/>
              <w:marRight w:val="0"/>
              <w:marTop w:val="0"/>
              <w:marBottom w:val="0"/>
              <w:divBdr>
                <w:top w:val="none" w:sz="0" w:space="0" w:color="auto"/>
                <w:left w:val="none" w:sz="0" w:space="0" w:color="auto"/>
                <w:bottom w:val="none" w:sz="0" w:space="0" w:color="auto"/>
                <w:right w:val="none" w:sz="0" w:space="0" w:color="auto"/>
              </w:divBdr>
            </w:div>
          </w:divsChild>
        </w:div>
        <w:div w:id="729117260">
          <w:marLeft w:val="0"/>
          <w:marRight w:val="0"/>
          <w:marTop w:val="0"/>
          <w:marBottom w:val="0"/>
          <w:divBdr>
            <w:top w:val="none" w:sz="0" w:space="0" w:color="auto"/>
            <w:left w:val="none" w:sz="0" w:space="0" w:color="auto"/>
            <w:bottom w:val="none" w:sz="0" w:space="0" w:color="auto"/>
            <w:right w:val="none" w:sz="0" w:space="0" w:color="auto"/>
          </w:divBdr>
        </w:div>
        <w:div w:id="737168629">
          <w:marLeft w:val="0"/>
          <w:marRight w:val="0"/>
          <w:marTop w:val="0"/>
          <w:marBottom w:val="0"/>
          <w:divBdr>
            <w:top w:val="none" w:sz="0" w:space="0" w:color="auto"/>
            <w:left w:val="none" w:sz="0" w:space="0" w:color="auto"/>
            <w:bottom w:val="none" w:sz="0" w:space="0" w:color="auto"/>
            <w:right w:val="none" w:sz="0" w:space="0" w:color="auto"/>
          </w:divBdr>
          <w:divsChild>
            <w:div w:id="42096207">
              <w:marLeft w:val="0"/>
              <w:marRight w:val="0"/>
              <w:marTop w:val="0"/>
              <w:marBottom w:val="0"/>
              <w:divBdr>
                <w:top w:val="none" w:sz="0" w:space="0" w:color="auto"/>
                <w:left w:val="none" w:sz="0" w:space="0" w:color="auto"/>
                <w:bottom w:val="none" w:sz="0" w:space="0" w:color="auto"/>
                <w:right w:val="none" w:sz="0" w:space="0" w:color="auto"/>
              </w:divBdr>
            </w:div>
          </w:divsChild>
        </w:div>
        <w:div w:id="752626011">
          <w:marLeft w:val="0"/>
          <w:marRight w:val="0"/>
          <w:marTop w:val="0"/>
          <w:marBottom w:val="0"/>
          <w:divBdr>
            <w:top w:val="none" w:sz="0" w:space="0" w:color="auto"/>
            <w:left w:val="none" w:sz="0" w:space="0" w:color="auto"/>
            <w:bottom w:val="none" w:sz="0" w:space="0" w:color="auto"/>
            <w:right w:val="none" w:sz="0" w:space="0" w:color="auto"/>
          </w:divBdr>
          <w:divsChild>
            <w:div w:id="1176187992">
              <w:marLeft w:val="0"/>
              <w:marRight w:val="0"/>
              <w:marTop w:val="0"/>
              <w:marBottom w:val="0"/>
              <w:divBdr>
                <w:top w:val="none" w:sz="0" w:space="0" w:color="auto"/>
                <w:left w:val="none" w:sz="0" w:space="0" w:color="auto"/>
                <w:bottom w:val="none" w:sz="0" w:space="0" w:color="auto"/>
                <w:right w:val="none" w:sz="0" w:space="0" w:color="auto"/>
              </w:divBdr>
            </w:div>
          </w:divsChild>
        </w:div>
        <w:div w:id="755319902">
          <w:marLeft w:val="0"/>
          <w:marRight w:val="0"/>
          <w:marTop w:val="0"/>
          <w:marBottom w:val="0"/>
          <w:divBdr>
            <w:top w:val="none" w:sz="0" w:space="0" w:color="auto"/>
            <w:left w:val="none" w:sz="0" w:space="0" w:color="auto"/>
            <w:bottom w:val="none" w:sz="0" w:space="0" w:color="auto"/>
            <w:right w:val="none" w:sz="0" w:space="0" w:color="auto"/>
          </w:divBdr>
          <w:divsChild>
            <w:div w:id="2132476219">
              <w:marLeft w:val="0"/>
              <w:marRight w:val="0"/>
              <w:marTop w:val="0"/>
              <w:marBottom w:val="0"/>
              <w:divBdr>
                <w:top w:val="none" w:sz="0" w:space="0" w:color="auto"/>
                <w:left w:val="none" w:sz="0" w:space="0" w:color="auto"/>
                <w:bottom w:val="none" w:sz="0" w:space="0" w:color="auto"/>
                <w:right w:val="none" w:sz="0" w:space="0" w:color="auto"/>
              </w:divBdr>
            </w:div>
          </w:divsChild>
        </w:div>
        <w:div w:id="767846765">
          <w:marLeft w:val="0"/>
          <w:marRight w:val="0"/>
          <w:marTop w:val="0"/>
          <w:marBottom w:val="0"/>
          <w:divBdr>
            <w:top w:val="none" w:sz="0" w:space="0" w:color="auto"/>
            <w:left w:val="none" w:sz="0" w:space="0" w:color="auto"/>
            <w:bottom w:val="none" w:sz="0" w:space="0" w:color="auto"/>
            <w:right w:val="none" w:sz="0" w:space="0" w:color="auto"/>
          </w:divBdr>
          <w:divsChild>
            <w:div w:id="737244566">
              <w:marLeft w:val="0"/>
              <w:marRight w:val="0"/>
              <w:marTop w:val="0"/>
              <w:marBottom w:val="0"/>
              <w:divBdr>
                <w:top w:val="none" w:sz="0" w:space="0" w:color="auto"/>
                <w:left w:val="none" w:sz="0" w:space="0" w:color="auto"/>
                <w:bottom w:val="none" w:sz="0" w:space="0" w:color="auto"/>
                <w:right w:val="none" w:sz="0" w:space="0" w:color="auto"/>
              </w:divBdr>
            </w:div>
          </w:divsChild>
        </w:div>
        <w:div w:id="813521838">
          <w:marLeft w:val="0"/>
          <w:marRight w:val="0"/>
          <w:marTop w:val="0"/>
          <w:marBottom w:val="0"/>
          <w:divBdr>
            <w:top w:val="none" w:sz="0" w:space="0" w:color="auto"/>
            <w:left w:val="none" w:sz="0" w:space="0" w:color="auto"/>
            <w:bottom w:val="none" w:sz="0" w:space="0" w:color="auto"/>
            <w:right w:val="none" w:sz="0" w:space="0" w:color="auto"/>
          </w:divBdr>
          <w:divsChild>
            <w:div w:id="313995685">
              <w:marLeft w:val="0"/>
              <w:marRight w:val="0"/>
              <w:marTop w:val="0"/>
              <w:marBottom w:val="0"/>
              <w:divBdr>
                <w:top w:val="none" w:sz="0" w:space="0" w:color="auto"/>
                <w:left w:val="none" w:sz="0" w:space="0" w:color="auto"/>
                <w:bottom w:val="none" w:sz="0" w:space="0" w:color="auto"/>
                <w:right w:val="none" w:sz="0" w:space="0" w:color="auto"/>
              </w:divBdr>
            </w:div>
          </w:divsChild>
        </w:div>
        <w:div w:id="834371483">
          <w:marLeft w:val="0"/>
          <w:marRight w:val="0"/>
          <w:marTop w:val="0"/>
          <w:marBottom w:val="0"/>
          <w:divBdr>
            <w:top w:val="none" w:sz="0" w:space="0" w:color="auto"/>
            <w:left w:val="none" w:sz="0" w:space="0" w:color="auto"/>
            <w:bottom w:val="none" w:sz="0" w:space="0" w:color="auto"/>
            <w:right w:val="none" w:sz="0" w:space="0" w:color="auto"/>
          </w:divBdr>
          <w:divsChild>
            <w:div w:id="365520688">
              <w:marLeft w:val="0"/>
              <w:marRight w:val="0"/>
              <w:marTop w:val="0"/>
              <w:marBottom w:val="0"/>
              <w:divBdr>
                <w:top w:val="none" w:sz="0" w:space="0" w:color="auto"/>
                <w:left w:val="none" w:sz="0" w:space="0" w:color="auto"/>
                <w:bottom w:val="none" w:sz="0" w:space="0" w:color="auto"/>
                <w:right w:val="none" w:sz="0" w:space="0" w:color="auto"/>
              </w:divBdr>
            </w:div>
          </w:divsChild>
        </w:div>
        <w:div w:id="841165838">
          <w:marLeft w:val="0"/>
          <w:marRight w:val="0"/>
          <w:marTop w:val="0"/>
          <w:marBottom w:val="0"/>
          <w:divBdr>
            <w:top w:val="none" w:sz="0" w:space="0" w:color="auto"/>
            <w:left w:val="none" w:sz="0" w:space="0" w:color="auto"/>
            <w:bottom w:val="none" w:sz="0" w:space="0" w:color="auto"/>
            <w:right w:val="none" w:sz="0" w:space="0" w:color="auto"/>
          </w:divBdr>
          <w:divsChild>
            <w:div w:id="892548007">
              <w:marLeft w:val="0"/>
              <w:marRight w:val="0"/>
              <w:marTop w:val="0"/>
              <w:marBottom w:val="0"/>
              <w:divBdr>
                <w:top w:val="none" w:sz="0" w:space="0" w:color="auto"/>
                <w:left w:val="none" w:sz="0" w:space="0" w:color="auto"/>
                <w:bottom w:val="none" w:sz="0" w:space="0" w:color="auto"/>
                <w:right w:val="none" w:sz="0" w:space="0" w:color="auto"/>
              </w:divBdr>
            </w:div>
          </w:divsChild>
        </w:div>
        <w:div w:id="849836144">
          <w:marLeft w:val="0"/>
          <w:marRight w:val="0"/>
          <w:marTop w:val="0"/>
          <w:marBottom w:val="0"/>
          <w:divBdr>
            <w:top w:val="none" w:sz="0" w:space="0" w:color="auto"/>
            <w:left w:val="none" w:sz="0" w:space="0" w:color="auto"/>
            <w:bottom w:val="none" w:sz="0" w:space="0" w:color="auto"/>
            <w:right w:val="none" w:sz="0" w:space="0" w:color="auto"/>
          </w:divBdr>
          <w:divsChild>
            <w:div w:id="1787043506">
              <w:marLeft w:val="0"/>
              <w:marRight w:val="0"/>
              <w:marTop w:val="0"/>
              <w:marBottom w:val="0"/>
              <w:divBdr>
                <w:top w:val="none" w:sz="0" w:space="0" w:color="auto"/>
                <w:left w:val="none" w:sz="0" w:space="0" w:color="auto"/>
                <w:bottom w:val="none" w:sz="0" w:space="0" w:color="auto"/>
                <w:right w:val="none" w:sz="0" w:space="0" w:color="auto"/>
              </w:divBdr>
            </w:div>
          </w:divsChild>
        </w:div>
        <w:div w:id="869682610">
          <w:marLeft w:val="0"/>
          <w:marRight w:val="0"/>
          <w:marTop w:val="0"/>
          <w:marBottom w:val="0"/>
          <w:divBdr>
            <w:top w:val="none" w:sz="0" w:space="0" w:color="auto"/>
            <w:left w:val="none" w:sz="0" w:space="0" w:color="auto"/>
            <w:bottom w:val="none" w:sz="0" w:space="0" w:color="auto"/>
            <w:right w:val="none" w:sz="0" w:space="0" w:color="auto"/>
          </w:divBdr>
          <w:divsChild>
            <w:div w:id="1762145382">
              <w:marLeft w:val="0"/>
              <w:marRight w:val="0"/>
              <w:marTop w:val="0"/>
              <w:marBottom w:val="0"/>
              <w:divBdr>
                <w:top w:val="none" w:sz="0" w:space="0" w:color="auto"/>
                <w:left w:val="none" w:sz="0" w:space="0" w:color="auto"/>
                <w:bottom w:val="none" w:sz="0" w:space="0" w:color="auto"/>
                <w:right w:val="none" w:sz="0" w:space="0" w:color="auto"/>
              </w:divBdr>
            </w:div>
          </w:divsChild>
        </w:div>
        <w:div w:id="872771178">
          <w:marLeft w:val="0"/>
          <w:marRight w:val="0"/>
          <w:marTop w:val="0"/>
          <w:marBottom w:val="0"/>
          <w:divBdr>
            <w:top w:val="none" w:sz="0" w:space="0" w:color="auto"/>
            <w:left w:val="none" w:sz="0" w:space="0" w:color="auto"/>
            <w:bottom w:val="none" w:sz="0" w:space="0" w:color="auto"/>
            <w:right w:val="none" w:sz="0" w:space="0" w:color="auto"/>
          </w:divBdr>
          <w:divsChild>
            <w:div w:id="1288662916">
              <w:marLeft w:val="0"/>
              <w:marRight w:val="0"/>
              <w:marTop w:val="0"/>
              <w:marBottom w:val="0"/>
              <w:divBdr>
                <w:top w:val="none" w:sz="0" w:space="0" w:color="auto"/>
                <w:left w:val="none" w:sz="0" w:space="0" w:color="auto"/>
                <w:bottom w:val="none" w:sz="0" w:space="0" w:color="auto"/>
                <w:right w:val="none" w:sz="0" w:space="0" w:color="auto"/>
              </w:divBdr>
            </w:div>
          </w:divsChild>
        </w:div>
        <w:div w:id="876044968">
          <w:marLeft w:val="0"/>
          <w:marRight w:val="0"/>
          <w:marTop w:val="0"/>
          <w:marBottom w:val="0"/>
          <w:divBdr>
            <w:top w:val="none" w:sz="0" w:space="0" w:color="auto"/>
            <w:left w:val="none" w:sz="0" w:space="0" w:color="auto"/>
            <w:bottom w:val="none" w:sz="0" w:space="0" w:color="auto"/>
            <w:right w:val="none" w:sz="0" w:space="0" w:color="auto"/>
          </w:divBdr>
          <w:divsChild>
            <w:div w:id="249967244">
              <w:marLeft w:val="0"/>
              <w:marRight w:val="0"/>
              <w:marTop w:val="0"/>
              <w:marBottom w:val="0"/>
              <w:divBdr>
                <w:top w:val="none" w:sz="0" w:space="0" w:color="auto"/>
                <w:left w:val="none" w:sz="0" w:space="0" w:color="auto"/>
                <w:bottom w:val="none" w:sz="0" w:space="0" w:color="auto"/>
                <w:right w:val="none" w:sz="0" w:space="0" w:color="auto"/>
              </w:divBdr>
            </w:div>
          </w:divsChild>
        </w:div>
        <w:div w:id="903376128">
          <w:marLeft w:val="0"/>
          <w:marRight w:val="0"/>
          <w:marTop w:val="0"/>
          <w:marBottom w:val="0"/>
          <w:divBdr>
            <w:top w:val="none" w:sz="0" w:space="0" w:color="auto"/>
            <w:left w:val="none" w:sz="0" w:space="0" w:color="auto"/>
            <w:bottom w:val="none" w:sz="0" w:space="0" w:color="auto"/>
            <w:right w:val="none" w:sz="0" w:space="0" w:color="auto"/>
          </w:divBdr>
          <w:divsChild>
            <w:div w:id="1700739614">
              <w:marLeft w:val="0"/>
              <w:marRight w:val="0"/>
              <w:marTop w:val="0"/>
              <w:marBottom w:val="0"/>
              <w:divBdr>
                <w:top w:val="none" w:sz="0" w:space="0" w:color="auto"/>
                <w:left w:val="none" w:sz="0" w:space="0" w:color="auto"/>
                <w:bottom w:val="none" w:sz="0" w:space="0" w:color="auto"/>
                <w:right w:val="none" w:sz="0" w:space="0" w:color="auto"/>
              </w:divBdr>
            </w:div>
          </w:divsChild>
        </w:div>
        <w:div w:id="925726221">
          <w:marLeft w:val="0"/>
          <w:marRight w:val="0"/>
          <w:marTop w:val="0"/>
          <w:marBottom w:val="0"/>
          <w:divBdr>
            <w:top w:val="none" w:sz="0" w:space="0" w:color="auto"/>
            <w:left w:val="none" w:sz="0" w:space="0" w:color="auto"/>
            <w:bottom w:val="none" w:sz="0" w:space="0" w:color="auto"/>
            <w:right w:val="none" w:sz="0" w:space="0" w:color="auto"/>
          </w:divBdr>
          <w:divsChild>
            <w:div w:id="535852835">
              <w:marLeft w:val="0"/>
              <w:marRight w:val="0"/>
              <w:marTop w:val="0"/>
              <w:marBottom w:val="0"/>
              <w:divBdr>
                <w:top w:val="none" w:sz="0" w:space="0" w:color="auto"/>
                <w:left w:val="none" w:sz="0" w:space="0" w:color="auto"/>
                <w:bottom w:val="none" w:sz="0" w:space="0" w:color="auto"/>
                <w:right w:val="none" w:sz="0" w:space="0" w:color="auto"/>
              </w:divBdr>
            </w:div>
          </w:divsChild>
        </w:div>
        <w:div w:id="930700208">
          <w:marLeft w:val="0"/>
          <w:marRight w:val="0"/>
          <w:marTop w:val="0"/>
          <w:marBottom w:val="0"/>
          <w:divBdr>
            <w:top w:val="none" w:sz="0" w:space="0" w:color="auto"/>
            <w:left w:val="none" w:sz="0" w:space="0" w:color="auto"/>
            <w:bottom w:val="none" w:sz="0" w:space="0" w:color="auto"/>
            <w:right w:val="none" w:sz="0" w:space="0" w:color="auto"/>
          </w:divBdr>
        </w:div>
        <w:div w:id="942418942">
          <w:marLeft w:val="0"/>
          <w:marRight w:val="0"/>
          <w:marTop w:val="0"/>
          <w:marBottom w:val="0"/>
          <w:divBdr>
            <w:top w:val="none" w:sz="0" w:space="0" w:color="auto"/>
            <w:left w:val="none" w:sz="0" w:space="0" w:color="auto"/>
            <w:bottom w:val="none" w:sz="0" w:space="0" w:color="auto"/>
            <w:right w:val="none" w:sz="0" w:space="0" w:color="auto"/>
          </w:divBdr>
          <w:divsChild>
            <w:div w:id="1654798321">
              <w:marLeft w:val="0"/>
              <w:marRight w:val="0"/>
              <w:marTop w:val="0"/>
              <w:marBottom w:val="0"/>
              <w:divBdr>
                <w:top w:val="none" w:sz="0" w:space="0" w:color="auto"/>
                <w:left w:val="none" w:sz="0" w:space="0" w:color="auto"/>
                <w:bottom w:val="none" w:sz="0" w:space="0" w:color="auto"/>
                <w:right w:val="none" w:sz="0" w:space="0" w:color="auto"/>
              </w:divBdr>
            </w:div>
          </w:divsChild>
        </w:div>
        <w:div w:id="972758068">
          <w:marLeft w:val="0"/>
          <w:marRight w:val="0"/>
          <w:marTop w:val="0"/>
          <w:marBottom w:val="0"/>
          <w:divBdr>
            <w:top w:val="none" w:sz="0" w:space="0" w:color="auto"/>
            <w:left w:val="none" w:sz="0" w:space="0" w:color="auto"/>
            <w:bottom w:val="none" w:sz="0" w:space="0" w:color="auto"/>
            <w:right w:val="none" w:sz="0" w:space="0" w:color="auto"/>
          </w:divBdr>
        </w:div>
        <w:div w:id="972834131">
          <w:marLeft w:val="0"/>
          <w:marRight w:val="0"/>
          <w:marTop w:val="0"/>
          <w:marBottom w:val="0"/>
          <w:divBdr>
            <w:top w:val="none" w:sz="0" w:space="0" w:color="auto"/>
            <w:left w:val="none" w:sz="0" w:space="0" w:color="auto"/>
            <w:bottom w:val="none" w:sz="0" w:space="0" w:color="auto"/>
            <w:right w:val="none" w:sz="0" w:space="0" w:color="auto"/>
          </w:divBdr>
          <w:divsChild>
            <w:div w:id="275136047">
              <w:marLeft w:val="0"/>
              <w:marRight w:val="0"/>
              <w:marTop w:val="0"/>
              <w:marBottom w:val="0"/>
              <w:divBdr>
                <w:top w:val="none" w:sz="0" w:space="0" w:color="auto"/>
                <w:left w:val="none" w:sz="0" w:space="0" w:color="auto"/>
                <w:bottom w:val="none" w:sz="0" w:space="0" w:color="auto"/>
                <w:right w:val="none" w:sz="0" w:space="0" w:color="auto"/>
              </w:divBdr>
            </w:div>
          </w:divsChild>
        </w:div>
        <w:div w:id="1088892562">
          <w:marLeft w:val="0"/>
          <w:marRight w:val="0"/>
          <w:marTop w:val="0"/>
          <w:marBottom w:val="0"/>
          <w:divBdr>
            <w:top w:val="none" w:sz="0" w:space="0" w:color="auto"/>
            <w:left w:val="none" w:sz="0" w:space="0" w:color="auto"/>
            <w:bottom w:val="none" w:sz="0" w:space="0" w:color="auto"/>
            <w:right w:val="none" w:sz="0" w:space="0" w:color="auto"/>
          </w:divBdr>
          <w:divsChild>
            <w:div w:id="171341527">
              <w:marLeft w:val="0"/>
              <w:marRight w:val="0"/>
              <w:marTop w:val="0"/>
              <w:marBottom w:val="0"/>
              <w:divBdr>
                <w:top w:val="none" w:sz="0" w:space="0" w:color="auto"/>
                <w:left w:val="none" w:sz="0" w:space="0" w:color="auto"/>
                <w:bottom w:val="none" w:sz="0" w:space="0" w:color="auto"/>
                <w:right w:val="none" w:sz="0" w:space="0" w:color="auto"/>
              </w:divBdr>
            </w:div>
          </w:divsChild>
        </w:div>
        <w:div w:id="1126702879">
          <w:marLeft w:val="0"/>
          <w:marRight w:val="0"/>
          <w:marTop w:val="0"/>
          <w:marBottom w:val="0"/>
          <w:divBdr>
            <w:top w:val="none" w:sz="0" w:space="0" w:color="auto"/>
            <w:left w:val="none" w:sz="0" w:space="0" w:color="auto"/>
            <w:bottom w:val="none" w:sz="0" w:space="0" w:color="auto"/>
            <w:right w:val="none" w:sz="0" w:space="0" w:color="auto"/>
          </w:divBdr>
          <w:divsChild>
            <w:div w:id="1772578902">
              <w:marLeft w:val="0"/>
              <w:marRight w:val="0"/>
              <w:marTop w:val="0"/>
              <w:marBottom w:val="0"/>
              <w:divBdr>
                <w:top w:val="none" w:sz="0" w:space="0" w:color="auto"/>
                <w:left w:val="none" w:sz="0" w:space="0" w:color="auto"/>
                <w:bottom w:val="none" w:sz="0" w:space="0" w:color="auto"/>
                <w:right w:val="none" w:sz="0" w:space="0" w:color="auto"/>
              </w:divBdr>
            </w:div>
          </w:divsChild>
        </w:div>
        <w:div w:id="1141728130">
          <w:marLeft w:val="0"/>
          <w:marRight w:val="0"/>
          <w:marTop w:val="0"/>
          <w:marBottom w:val="0"/>
          <w:divBdr>
            <w:top w:val="none" w:sz="0" w:space="0" w:color="auto"/>
            <w:left w:val="none" w:sz="0" w:space="0" w:color="auto"/>
            <w:bottom w:val="none" w:sz="0" w:space="0" w:color="auto"/>
            <w:right w:val="none" w:sz="0" w:space="0" w:color="auto"/>
          </w:divBdr>
          <w:divsChild>
            <w:div w:id="277873769">
              <w:marLeft w:val="0"/>
              <w:marRight w:val="0"/>
              <w:marTop w:val="0"/>
              <w:marBottom w:val="0"/>
              <w:divBdr>
                <w:top w:val="none" w:sz="0" w:space="0" w:color="auto"/>
                <w:left w:val="none" w:sz="0" w:space="0" w:color="auto"/>
                <w:bottom w:val="none" w:sz="0" w:space="0" w:color="auto"/>
                <w:right w:val="none" w:sz="0" w:space="0" w:color="auto"/>
              </w:divBdr>
            </w:div>
          </w:divsChild>
        </w:div>
        <w:div w:id="1162551148">
          <w:marLeft w:val="0"/>
          <w:marRight w:val="0"/>
          <w:marTop w:val="0"/>
          <w:marBottom w:val="0"/>
          <w:divBdr>
            <w:top w:val="none" w:sz="0" w:space="0" w:color="auto"/>
            <w:left w:val="none" w:sz="0" w:space="0" w:color="auto"/>
            <w:bottom w:val="none" w:sz="0" w:space="0" w:color="auto"/>
            <w:right w:val="none" w:sz="0" w:space="0" w:color="auto"/>
          </w:divBdr>
          <w:divsChild>
            <w:div w:id="293944730">
              <w:marLeft w:val="0"/>
              <w:marRight w:val="0"/>
              <w:marTop w:val="0"/>
              <w:marBottom w:val="0"/>
              <w:divBdr>
                <w:top w:val="none" w:sz="0" w:space="0" w:color="auto"/>
                <w:left w:val="none" w:sz="0" w:space="0" w:color="auto"/>
                <w:bottom w:val="none" w:sz="0" w:space="0" w:color="auto"/>
                <w:right w:val="none" w:sz="0" w:space="0" w:color="auto"/>
              </w:divBdr>
            </w:div>
          </w:divsChild>
        </w:div>
        <w:div w:id="1188326118">
          <w:marLeft w:val="0"/>
          <w:marRight w:val="0"/>
          <w:marTop w:val="0"/>
          <w:marBottom w:val="0"/>
          <w:divBdr>
            <w:top w:val="none" w:sz="0" w:space="0" w:color="auto"/>
            <w:left w:val="none" w:sz="0" w:space="0" w:color="auto"/>
            <w:bottom w:val="none" w:sz="0" w:space="0" w:color="auto"/>
            <w:right w:val="none" w:sz="0" w:space="0" w:color="auto"/>
          </w:divBdr>
          <w:divsChild>
            <w:div w:id="517475421">
              <w:marLeft w:val="0"/>
              <w:marRight w:val="0"/>
              <w:marTop w:val="0"/>
              <w:marBottom w:val="0"/>
              <w:divBdr>
                <w:top w:val="none" w:sz="0" w:space="0" w:color="auto"/>
                <w:left w:val="none" w:sz="0" w:space="0" w:color="auto"/>
                <w:bottom w:val="none" w:sz="0" w:space="0" w:color="auto"/>
                <w:right w:val="none" w:sz="0" w:space="0" w:color="auto"/>
              </w:divBdr>
            </w:div>
          </w:divsChild>
        </w:div>
        <w:div w:id="1198161233">
          <w:marLeft w:val="0"/>
          <w:marRight w:val="0"/>
          <w:marTop w:val="0"/>
          <w:marBottom w:val="0"/>
          <w:divBdr>
            <w:top w:val="none" w:sz="0" w:space="0" w:color="auto"/>
            <w:left w:val="none" w:sz="0" w:space="0" w:color="auto"/>
            <w:bottom w:val="none" w:sz="0" w:space="0" w:color="auto"/>
            <w:right w:val="none" w:sz="0" w:space="0" w:color="auto"/>
          </w:divBdr>
          <w:divsChild>
            <w:div w:id="406154193">
              <w:marLeft w:val="0"/>
              <w:marRight w:val="0"/>
              <w:marTop w:val="0"/>
              <w:marBottom w:val="0"/>
              <w:divBdr>
                <w:top w:val="none" w:sz="0" w:space="0" w:color="auto"/>
                <w:left w:val="none" w:sz="0" w:space="0" w:color="auto"/>
                <w:bottom w:val="none" w:sz="0" w:space="0" w:color="auto"/>
                <w:right w:val="none" w:sz="0" w:space="0" w:color="auto"/>
              </w:divBdr>
            </w:div>
          </w:divsChild>
        </w:div>
        <w:div w:id="1198657985">
          <w:marLeft w:val="0"/>
          <w:marRight w:val="0"/>
          <w:marTop w:val="0"/>
          <w:marBottom w:val="0"/>
          <w:divBdr>
            <w:top w:val="none" w:sz="0" w:space="0" w:color="auto"/>
            <w:left w:val="none" w:sz="0" w:space="0" w:color="auto"/>
            <w:bottom w:val="none" w:sz="0" w:space="0" w:color="auto"/>
            <w:right w:val="none" w:sz="0" w:space="0" w:color="auto"/>
          </w:divBdr>
          <w:divsChild>
            <w:div w:id="1719281879">
              <w:marLeft w:val="0"/>
              <w:marRight w:val="0"/>
              <w:marTop w:val="0"/>
              <w:marBottom w:val="0"/>
              <w:divBdr>
                <w:top w:val="none" w:sz="0" w:space="0" w:color="auto"/>
                <w:left w:val="none" w:sz="0" w:space="0" w:color="auto"/>
                <w:bottom w:val="none" w:sz="0" w:space="0" w:color="auto"/>
                <w:right w:val="none" w:sz="0" w:space="0" w:color="auto"/>
              </w:divBdr>
            </w:div>
          </w:divsChild>
        </w:div>
        <w:div w:id="1205629869">
          <w:marLeft w:val="0"/>
          <w:marRight w:val="0"/>
          <w:marTop w:val="0"/>
          <w:marBottom w:val="0"/>
          <w:divBdr>
            <w:top w:val="none" w:sz="0" w:space="0" w:color="auto"/>
            <w:left w:val="none" w:sz="0" w:space="0" w:color="auto"/>
            <w:bottom w:val="none" w:sz="0" w:space="0" w:color="auto"/>
            <w:right w:val="none" w:sz="0" w:space="0" w:color="auto"/>
          </w:divBdr>
          <w:divsChild>
            <w:div w:id="1884976355">
              <w:marLeft w:val="0"/>
              <w:marRight w:val="0"/>
              <w:marTop w:val="0"/>
              <w:marBottom w:val="0"/>
              <w:divBdr>
                <w:top w:val="none" w:sz="0" w:space="0" w:color="auto"/>
                <w:left w:val="none" w:sz="0" w:space="0" w:color="auto"/>
                <w:bottom w:val="none" w:sz="0" w:space="0" w:color="auto"/>
                <w:right w:val="none" w:sz="0" w:space="0" w:color="auto"/>
              </w:divBdr>
            </w:div>
          </w:divsChild>
        </w:div>
        <w:div w:id="1209027979">
          <w:marLeft w:val="0"/>
          <w:marRight w:val="0"/>
          <w:marTop w:val="0"/>
          <w:marBottom w:val="0"/>
          <w:divBdr>
            <w:top w:val="none" w:sz="0" w:space="0" w:color="auto"/>
            <w:left w:val="none" w:sz="0" w:space="0" w:color="auto"/>
            <w:bottom w:val="none" w:sz="0" w:space="0" w:color="auto"/>
            <w:right w:val="none" w:sz="0" w:space="0" w:color="auto"/>
          </w:divBdr>
          <w:divsChild>
            <w:div w:id="698819101">
              <w:marLeft w:val="0"/>
              <w:marRight w:val="0"/>
              <w:marTop w:val="0"/>
              <w:marBottom w:val="0"/>
              <w:divBdr>
                <w:top w:val="none" w:sz="0" w:space="0" w:color="auto"/>
                <w:left w:val="none" w:sz="0" w:space="0" w:color="auto"/>
                <w:bottom w:val="none" w:sz="0" w:space="0" w:color="auto"/>
                <w:right w:val="none" w:sz="0" w:space="0" w:color="auto"/>
              </w:divBdr>
            </w:div>
          </w:divsChild>
        </w:div>
        <w:div w:id="1211072181">
          <w:marLeft w:val="0"/>
          <w:marRight w:val="0"/>
          <w:marTop w:val="0"/>
          <w:marBottom w:val="0"/>
          <w:divBdr>
            <w:top w:val="none" w:sz="0" w:space="0" w:color="auto"/>
            <w:left w:val="none" w:sz="0" w:space="0" w:color="auto"/>
            <w:bottom w:val="none" w:sz="0" w:space="0" w:color="auto"/>
            <w:right w:val="none" w:sz="0" w:space="0" w:color="auto"/>
          </w:divBdr>
        </w:div>
        <w:div w:id="1214778250">
          <w:marLeft w:val="0"/>
          <w:marRight w:val="0"/>
          <w:marTop w:val="0"/>
          <w:marBottom w:val="0"/>
          <w:divBdr>
            <w:top w:val="none" w:sz="0" w:space="0" w:color="auto"/>
            <w:left w:val="none" w:sz="0" w:space="0" w:color="auto"/>
            <w:bottom w:val="none" w:sz="0" w:space="0" w:color="auto"/>
            <w:right w:val="none" w:sz="0" w:space="0" w:color="auto"/>
          </w:divBdr>
          <w:divsChild>
            <w:div w:id="335808948">
              <w:marLeft w:val="0"/>
              <w:marRight w:val="0"/>
              <w:marTop w:val="0"/>
              <w:marBottom w:val="0"/>
              <w:divBdr>
                <w:top w:val="none" w:sz="0" w:space="0" w:color="auto"/>
                <w:left w:val="none" w:sz="0" w:space="0" w:color="auto"/>
                <w:bottom w:val="none" w:sz="0" w:space="0" w:color="auto"/>
                <w:right w:val="none" w:sz="0" w:space="0" w:color="auto"/>
              </w:divBdr>
            </w:div>
          </w:divsChild>
        </w:div>
        <w:div w:id="1252199639">
          <w:marLeft w:val="0"/>
          <w:marRight w:val="0"/>
          <w:marTop w:val="0"/>
          <w:marBottom w:val="0"/>
          <w:divBdr>
            <w:top w:val="none" w:sz="0" w:space="0" w:color="auto"/>
            <w:left w:val="none" w:sz="0" w:space="0" w:color="auto"/>
            <w:bottom w:val="none" w:sz="0" w:space="0" w:color="auto"/>
            <w:right w:val="none" w:sz="0" w:space="0" w:color="auto"/>
          </w:divBdr>
          <w:divsChild>
            <w:div w:id="326641658">
              <w:marLeft w:val="0"/>
              <w:marRight w:val="0"/>
              <w:marTop w:val="0"/>
              <w:marBottom w:val="0"/>
              <w:divBdr>
                <w:top w:val="none" w:sz="0" w:space="0" w:color="auto"/>
                <w:left w:val="none" w:sz="0" w:space="0" w:color="auto"/>
                <w:bottom w:val="none" w:sz="0" w:space="0" w:color="auto"/>
                <w:right w:val="none" w:sz="0" w:space="0" w:color="auto"/>
              </w:divBdr>
            </w:div>
            <w:div w:id="347488005">
              <w:marLeft w:val="0"/>
              <w:marRight w:val="0"/>
              <w:marTop w:val="0"/>
              <w:marBottom w:val="0"/>
              <w:divBdr>
                <w:top w:val="none" w:sz="0" w:space="0" w:color="auto"/>
                <w:left w:val="none" w:sz="0" w:space="0" w:color="auto"/>
                <w:bottom w:val="none" w:sz="0" w:space="0" w:color="auto"/>
                <w:right w:val="none" w:sz="0" w:space="0" w:color="auto"/>
              </w:divBdr>
            </w:div>
            <w:div w:id="362637994">
              <w:marLeft w:val="0"/>
              <w:marRight w:val="0"/>
              <w:marTop w:val="0"/>
              <w:marBottom w:val="0"/>
              <w:divBdr>
                <w:top w:val="none" w:sz="0" w:space="0" w:color="auto"/>
                <w:left w:val="none" w:sz="0" w:space="0" w:color="auto"/>
                <w:bottom w:val="none" w:sz="0" w:space="0" w:color="auto"/>
                <w:right w:val="none" w:sz="0" w:space="0" w:color="auto"/>
              </w:divBdr>
            </w:div>
            <w:div w:id="818107406">
              <w:marLeft w:val="0"/>
              <w:marRight w:val="0"/>
              <w:marTop w:val="0"/>
              <w:marBottom w:val="0"/>
              <w:divBdr>
                <w:top w:val="none" w:sz="0" w:space="0" w:color="auto"/>
                <w:left w:val="none" w:sz="0" w:space="0" w:color="auto"/>
                <w:bottom w:val="none" w:sz="0" w:space="0" w:color="auto"/>
                <w:right w:val="none" w:sz="0" w:space="0" w:color="auto"/>
              </w:divBdr>
            </w:div>
            <w:div w:id="2090423025">
              <w:marLeft w:val="0"/>
              <w:marRight w:val="0"/>
              <w:marTop w:val="0"/>
              <w:marBottom w:val="0"/>
              <w:divBdr>
                <w:top w:val="none" w:sz="0" w:space="0" w:color="auto"/>
                <w:left w:val="none" w:sz="0" w:space="0" w:color="auto"/>
                <w:bottom w:val="none" w:sz="0" w:space="0" w:color="auto"/>
                <w:right w:val="none" w:sz="0" w:space="0" w:color="auto"/>
              </w:divBdr>
            </w:div>
          </w:divsChild>
        </w:div>
        <w:div w:id="1266038738">
          <w:marLeft w:val="0"/>
          <w:marRight w:val="0"/>
          <w:marTop w:val="0"/>
          <w:marBottom w:val="0"/>
          <w:divBdr>
            <w:top w:val="none" w:sz="0" w:space="0" w:color="auto"/>
            <w:left w:val="none" w:sz="0" w:space="0" w:color="auto"/>
            <w:bottom w:val="none" w:sz="0" w:space="0" w:color="auto"/>
            <w:right w:val="none" w:sz="0" w:space="0" w:color="auto"/>
          </w:divBdr>
          <w:divsChild>
            <w:div w:id="2116820983">
              <w:marLeft w:val="0"/>
              <w:marRight w:val="0"/>
              <w:marTop w:val="0"/>
              <w:marBottom w:val="0"/>
              <w:divBdr>
                <w:top w:val="none" w:sz="0" w:space="0" w:color="auto"/>
                <w:left w:val="none" w:sz="0" w:space="0" w:color="auto"/>
                <w:bottom w:val="none" w:sz="0" w:space="0" w:color="auto"/>
                <w:right w:val="none" w:sz="0" w:space="0" w:color="auto"/>
              </w:divBdr>
            </w:div>
          </w:divsChild>
        </w:div>
        <w:div w:id="1296255138">
          <w:marLeft w:val="0"/>
          <w:marRight w:val="0"/>
          <w:marTop w:val="0"/>
          <w:marBottom w:val="0"/>
          <w:divBdr>
            <w:top w:val="none" w:sz="0" w:space="0" w:color="auto"/>
            <w:left w:val="none" w:sz="0" w:space="0" w:color="auto"/>
            <w:bottom w:val="none" w:sz="0" w:space="0" w:color="auto"/>
            <w:right w:val="none" w:sz="0" w:space="0" w:color="auto"/>
          </w:divBdr>
          <w:divsChild>
            <w:div w:id="2079866229">
              <w:marLeft w:val="0"/>
              <w:marRight w:val="0"/>
              <w:marTop w:val="0"/>
              <w:marBottom w:val="0"/>
              <w:divBdr>
                <w:top w:val="none" w:sz="0" w:space="0" w:color="auto"/>
                <w:left w:val="none" w:sz="0" w:space="0" w:color="auto"/>
                <w:bottom w:val="none" w:sz="0" w:space="0" w:color="auto"/>
                <w:right w:val="none" w:sz="0" w:space="0" w:color="auto"/>
              </w:divBdr>
            </w:div>
          </w:divsChild>
        </w:div>
        <w:div w:id="1297487519">
          <w:marLeft w:val="0"/>
          <w:marRight w:val="0"/>
          <w:marTop w:val="0"/>
          <w:marBottom w:val="0"/>
          <w:divBdr>
            <w:top w:val="none" w:sz="0" w:space="0" w:color="auto"/>
            <w:left w:val="none" w:sz="0" w:space="0" w:color="auto"/>
            <w:bottom w:val="none" w:sz="0" w:space="0" w:color="auto"/>
            <w:right w:val="none" w:sz="0" w:space="0" w:color="auto"/>
          </w:divBdr>
          <w:divsChild>
            <w:div w:id="2081950436">
              <w:marLeft w:val="0"/>
              <w:marRight w:val="0"/>
              <w:marTop w:val="0"/>
              <w:marBottom w:val="0"/>
              <w:divBdr>
                <w:top w:val="none" w:sz="0" w:space="0" w:color="auto"/>
                <w:left w:val="none" w:sz="0" w:space="0" w:color="auto"/>
                <w:bottom w:val="none" w:sz="0" w:space="0" w:color="auto"/>
                <w:right w:val="none" w:sz="0" w:space="0" w:color="auto"/>
              </w:divBdr>
            </w:div>
          </w:divsChild>
        </w:div>
        <w:div w:id="1311788709">
          <w:marLeft w:val="0"/>
          <w:marRight w:val="0"/>
          <w:marTop w:val="0"/>
          <w:marBottom w:val="0"/>
          <w:divBdr>
            <w:top w:val="none" w:sz="0" w:space="0" w:color="auto"/>
            <w:left w:val="none" w:sz="0" w:space="0" w:color="auto"/>
            <w:bottom w:val="none" w:sz="0" w:space="0" w:color="auto"/>
            <w:right w:val="none" w:sz="0" w:space="0" w:color="auto"/>
          </w:divBdr>
          <w:divsChild>
            <w:div w:id="1301305265">
              <w:marLeft w:val="0"/>
              <w:marRight w:val="0"/>
              <w:marTop w:val="0"/>
              <w:marBottom w:val="0"/>
              <w:divBdr>
                <w:top w:val="none" w:sz="0" w:space="0" w:color="auto"/>
                <w:left w:val="none" w:sz="0" w:space="0" w:color="auto"/>
                <w:bottom w:val="none" w:sz="0" w:space="0" w:color="auto"/>
                <w:right w:val="none" w:sz="0" w:space="0" w:color="auto"/>
              </w:divBdr>
            </w:div>
          </w:divsChild>
        </w:div>
        <w:div w:id="1316302337">
          <w:marLeft w:val="0"/>
          <w:marRight w:val="0"/>
          <w:marTop w:val="0"/>
          <w:marBottom w:val="0"/>
          <w:divBdr>
            <w:top w:val="none" w:sz="0" w:space="0" w:color="auto"/>
            <w:left w:val="none" w:sz="0" w:space="0" w:color="auto"/>
            <w:bottom w:val="none" w:sz="0" w:space="0" w:color="auto"/>
            <w:right w:val="none" w:sz="0" w:space="0" w:color="auto"/>
          </w:divBdr>
          <w:divsChild>
            <w:div w:id="1696812343">
              <w:marLeft w:val="0"/>
              <w:marRight w:val="0"/>
              <w:marTop w:val="0"/>
              <w:marBottom w:val="0"/>
              <w:divBdr>
                <w:top w:val="none" w:sz="0" w:space="0" w:color="auto"/>
                <w:left w:val="none" w:sz="0" w:space="0" w:color="auto"/>
                <w:bottom w:val="none" w:sz="0" w:space="0" w:color="auto"/>
                <w:right w:val="none" w:sz="0" w:space="0" w:color="auto"/>
              </w:divBdr>
            </w:div>
          </w:divsChild>
        </w:div>
        <w:div w:id="1335720916">
          <w:marLeft w:val="0"/>
          <w:marRight w:val="0"/>
          <w:marTop w:val="0"/>
          <w:marBottom w:val="0"/>
          <w:divBdr>
            <w:top w:val="none" w:sz="0" w:space="0" w:color="auto"/>
            <w:left w:val="none" w:sz="0" w:space="0" w:color="auto"/>
            <w:bottom w:val="none" w:sz="0" w:space="0" w:color="auto"/>
            <w:right w:val="none" w:sz="0" w:space="0" w:color="auto"/>
          </w:divBdr>
          <w:divsChild>
            <w:div w:id="1552962925">
              <w:marLeft w:val="0"/>
              <w:marRight w:val="0"/>
              <w:marTop w:val="0"/>
              <w:marBottom w:val="0"/>
              <w:divBdr>
                <w:top w:val="none" w:sz="0" w:space="0" w:color="auto"/>
                <w:left w:val="none" w:sz="0" w:space="0" w:color="auto"/>
                <w:bottom w:val="none" w:sz="0" w:space="0" w:color="auto"/>
                <w:right w:val="none" w:sz="0" w:space="0" w:color="auto"/>
              </w:divBdr>
            </w:div>
          </w:divsChild>
        </w:div>
        <w:div w:id="1345088198">
          <w:marLeft w:val="0"/>
          <w:marRight w:val="0"/>
          <w:marTop w:val="0"/>
          <w:marBottom w:val="0"/>
          <w:divBdr>
            <w:top w:val="none" w:sz="0" w:space="0" w:color="auto"/>
            <w:left w:val="none" w:sz="0" w:space="0" w:color="auto"/>
            <w:bottom w:val="none" w:sz="0" w:space="0" w:color="auto"/>
            <w:right w:val="none" w:sz="0" w:space="0" w:color="auto"/>
          </w:divBdr>
          <w:divsChild>
            <w:div w:id="615018889">
              <w:marLeft w:val="0"/>
              <w:marRight w:val="0"/>
              <w:marTop w:val="0"/>
              <w:marBottom w:val="0"/>
              <w:divBdr>
                <w:top w:val="none" w:sz="0" w:space="0" w:color="auto"/>
                <w:left w:val="none" w:sz="0" w:space="0" w:color="auto"/>
                <w:bottom w:val="none" w:sz="0" w:space="0" w:color="auto"/>
                <w:right w:val="none" w:sz="0" w:space="0" w:color="auto"/>
              </w:divBdr>
            </w:div>
          </w:divsChild>
        </w:div>
        <w:div w:id="1386174767">
          <w:marLeft w:val="0"/>
          <w:marRight w:val="0"/>
          <w:marTop w:val="0"/>
          <w:marBottom w:val="0"/>
          <w:divBdr>
            <w:top w:val="none" w:sz="0" w:space="0" w:color="auto"/>
            <w:left w:val="none" w:sz="0" w:space="0" w:color="auto"/>
            <w:bottom w:val="none" w:sz="0" w:space="0" w:color="auto"/>
            <w:right w:val="none" w:sz="0" w:space="0" w:color="auto"/>
          </w:divBdr>
          <w:divsChild>
            <w:div w:id="903486478">
              <w:marLeft w:val="0"/>
              <w:marRight w:val="0"/>
              <w:marTop w:val="0"/>
              <w:marBottom w:val="0"/>
              <w:divBdr>
                <w:top w:val="none" w:sz="0" w:space="0" w:color="auto"/>
                <w:left w:val="none" w:sz="0" w:space="0" w:color="auto"/>
                <w:bottom w:val="none" w:sz="0" w:space="0" w:color="auto"/>
                <w:right w:val="none" w:sz="0" w:space="0" w:color="auto"/>
              </w:divBdr>
            </w:div>
          </w:divsChild>
        </w:div>
        <w:div w:id="1393695018">
          <w:marLeft w:val="0"/>
          <w:marRight w:val="0"/>
          <w:marTop w:val="0"/>
          <w:marBottom w:val="0"/>
          <w:divBdr>
            <w:top w:val="none" w:sz="0" w:space="0" w:color="auto"/>
            <w:left w:val="none" w:sz="0" w:space="0" w:color="auto"/>
            <w:bottom w:val="none" w:sz="0" w:space="0" w:color="auto"/>
            <w:right w:val="none" w:sz="0" w:space="0" w:color="auto"/>
          </w:divBdr>
          <w:divsChild>
            <w:div w:id="1815416575">
              <w:marLeft w:val="0"/>
              <w:marRight w:val="0"/>
              <w:marTop w:val="0"/>
              <w:marBottom w:val="0"/>
              <w:divBdr>
                <w:top w:val="none" w:sz="0" w:space="0" w:color="auto"/>
                <w:left w:val="none" w:sz="0" w:space="0" w:color="auto"/>
                <w:bottom w:val="none" w:sz="0" w:space="0" w:color="auto"/>
                <w:right w:val="none" w:sz="0" w:space="0" w:color="auto"/>
              </w:divBdr>
            </w:div>
          </w:divsChild>
        </w:div>
        <w:div w:id="1506625709">
          <w:marLeft w:val="0"/>
          <w:marRight w:val="0"/>
          <w:marTop w:val="0"/>
          <w:marBottom w:val="0"/>
          <w:divBdr>
            <w:top w:val="none" w:sz="0" w:space="0" w:color="auto"/>
            <w:left w:val="none" w:sz="0" w:space="0" w:color="auto"/>
            <w:bottom w:val="none" w:sz="0" w:space="0" w:color="auto"/>
            <w:right w:val="none" w:sz="0" w:space="0" w:color="auto"/>
          </w:divBdr>
        </w:div>
        <w:div w:id="1533106921">
          <w:marLeft w:val="0"/>
          <w:marRight w:val="0"/>
          <w:marTop w:val="0"/>
          <w:marBottom w:val="0"/>
          <w:divBdr>
            <w:top w:val="none" w:sz="0" w:space="0" w:color="auto"/>
            <w:left w:val="none" w:sz="0" w:space="0" w:color="auto"/>
            <w:bottom w:val="none" w:sz="0" w:space="0" w:color="auto"/>
            <w:right w:val="none" w:sz="0" w:space="0" w:color="auto"/>
          </w:divBdr>
          <w:divsChild>
            <w:div w:id="1133866144">
              <w:marLeft w:val="0"/>
              <w:marRight w:val="0"/>
              <w:marTop w:val="0"/>
              <w:marBottom w:val="0"/>
              <w:divBdr>
                <w:top w:val="none" w:sz="0" w:space="0" w:color="auto"/>
                <w:left w:val="none" w:sz="0" w:space="0" w:color="auto"/>
                <w:bottom w:val="none" w:sz="0" w:space="0" w:color="auto"/>
                <w:right w:val="none" w:sz="0" w:space="0" w:color="auto"/>
              </w:divBdr>
            </w:div>
          </w:divsChild>
        </w:div>
        <w:div w:id="1534732261">
          <w:marLeft w:val="0"/>
          <w:marRight w:val="0"/>
          <w:marTop w:val="0"/>
          <w:marBottom w:val="0"/>
          <w:divBdr>
            <w:top w:val="none" w:sz="0" w:space="0" w:color="auto"/>
            <w:left w:val="none" w:sz="0" w:space="0" w:color="auto"/>
            <w:bottom w:val="none" w:sz="0" w:space="0" w:color="auto"/>
            <w:right w:val="none" w:sz="0" w:space="0" w:color="auto"/>
          </w:divBdr>
          <w:divsChild>
            <w:div w:id="1405954670">
              <w:marLeft w:val="0"/>
              <w:marRight w:val="0"/>
              <w:marTop w:val="0"/>
              <w:marBottom w:val="0"/>
              <w:divBdr>
                <w:top w:val="none" w:sz="0" w:space="0" w:color="auto"/>
                <w:left w:val="none" w:sz="0" w:space="0" w:color="auto"/>
                <w:bottom w:val="none" w:sz="0" w:space="0" w:color="auto"/>
                <w:right w:val="none" w:sz="0" w:space="0" w:color="auto"/>
              </w:divBdr>
            </w:div>
          </w:divsChild>
        </w:div>
        <w:div w:id="1545361913">
          <w:marLeft w:val="0"/>
          <w:marRight w:val="0"/>
          <w:marTop w:val="0"/>
          <w:marBottom w:val="0"/>
          <w:divBdr>
            <w:top w:val="none" w:sz="0" w:space="0" w:color="auto"/>
            <w:left w:val="none" w:sz="0" w:space="0" w:color="auto"/>
            <w:bottom w:val="none" w:sz="0" w:space="0" w:color="auto"/>
            <w:right w:val="none" w:sz="0" w:space="0" w:color="auto"/>
          </w:divBdr>
          <w:divsChild>
            <w:div w:id="2026708096">
              <w:marLeft w:val="0"/>
              <w:marRight w:val="0"/>
              <w:marTop w:val="0"/>
              <w:marBottom w:val="0"/>
              <w:divBdr>
                <w:top w:val="none" w:sz="0" w:space="0" w:color="auto"/>
                <w:left w:val="none" w:sz="0" w:space="0" w:color="auto"/>
                <w:bottom w:val="none" w:sz="0" w:space="0" w:color="auto"/>
                <w:right w:val="none" w:sz="0" w:space="0" w:color="auto"/>
              </w:divBdr>
            </w:div>
          </w:divsChild>
        </w:div>
        <w:div w:id="1545823790">
          <w:marLeft w:val="0"/>
          <w:marRight w:val="0"/>
          <w:marTop w:val="0"/>
          <w:marBottom w:val="0"/>
          <w:divBdr>
            <w:top w:val="none" w:sz="0" w:space="0" w:color="auto"/>
            <w:left w:val="none" w:sz="0" w:space="0" w:color="auto"/>
            <w:bottom w:val="none" w:sz="0" w:space="0" w:color="auto"/>
            <w:right w:val="none" w:sz="0" w:space="0" w:color="auto"/>
          </w:divBdr>
          <w:divsChild>
            <w:div w:id="205486601">
              <w:marLeft w:val="0"/>
              <w:marRight w:val="0"/>
              <w:marTop w:val="0"/>
              <w:marBottom w:val="0"/>
              <w:divBdr>
                <w:top w:val="none" w:sz="0" w:space="0" w:color="auto"/>
                <w:left w:val="none" w:sz="0" w:space="0" w:color="auto"/>
                <w:bottom w:val="none" w:sz="0" w:space="0" w:color="auto"/>
                <w:right w:val="none" w:sz="0" w:space="0" w:color="auto"/>
              </w:divBdr>
            </w:div>
          </w:divsChild>
        </w:div>
        <w:div w:id="1585995533">
          <w:marLeft w:val="0"/>
          <w:marRight w:val="0"/>
          <w:marTop w:val="0"/>
          <w:marBottom w:val="0"/>
          <w:divBdr>
            <w:top w:val="none" w:sz="0" w:space="0" w:color="auto"/>
            <w:left w:val="none" w:sz="0" w:space="0" w:color="auto"/>
            <w:bottom w:val="none" w:sz="0" w:space="0" w:color="auto"/>
            <w:right w:val="none" w:sz="0" w:space="0" w:color="auto"/>
          </w:divBdr>
          <w:divsChild>
            <w:div w:id="498430092">
              <w:marLeft w:val="-75"/>
              <w:marRight w:val="0"/>
              <w:marTop w:val="30"/>
              <w:marBottom w:val="30"/>
              <w:divBdr>
                <w:top w:val="none" w:sz="0" w:space="0" w:color="auto"/>
                <w:left w:val="none" w:sz="0" w:space="0" w:color="auto"/>
                <w:bottom w:val="none" w:sz="0" w:space="0" w:color="auto"/>
                <w:right w:val="none" w:sz="0" w:space="0" w:color="auto"/>
              </w:divBdr>
            </w:div>
          </w:divsChild>
        </w:div>
        <w:div w:id="1601912168">
          <w:marLeft w:val="0"/>
          <w:marRight w:val="0"/>
          <w:marTop w:val="0"/>
          <w:marBottom w:val="0"/>
          <w:divBdr>
            <w:top w:val="none" w:sz="0" w:space="0" w:color="auto"/>
            <w:left w:val="none" w:sz="0" w:space="0" w:color="auto"/>
            <w:bottom w:val="none" w:sz="0" w:space="0" w:color="auto"/>
            <w:right w:val="none" w:sz="0" w:space="0" w:color="auto"/>
          </w:divBdr>
          <w:divsChild>
            <w:div w:id="793330638">
              <w:marLeft w:val="0"/>
              <w:marRight w:val="0"/>
              <w:marTop w:val="0"/>
              <w:marBottom w:val="0"/>
              <w:divBdr>
                <w:top w:val="none" w:sz="0" w:space="0" w:color="auto"/>
                <w:left w:val="none" w:sz="0" w:space="0" w:color="auto"/>
                <w:bottom w:val="none" w:sz="0" w:space="0" w:color="auto"/>
                <w:right w:val="none" w:sz="0" w:space="0" w:color="auto"/>
              </w:divBdr>
            </w:div>
          </w:divsChild>
        </w:div>
        <w:div w:id="1602451285">
          <w:marLeft w:val="0"/>
          <w:marRight w:val="0"/>
          <w:marTop w:val="0"/>
          <w:marBottom w:val="0"/>
          <w:divBdr>
            <w:top w:val="none" w:sz="0" w:space="0" w:color="auto"/>
            <w:left w:val="none" w:sz="0" w:space="0" w:color="auto"/>
            <w:bottom w:val="none" w:sz="0" w:space="0" w:color="auto"/>
            <w:right w:val="none" w:sz="0" w:space="0" w:color="auto"/>
          </w:divBdr>
          <w:divsChild>
            <w:div w:id="1481576678">
              <w:marLeft w:val="0"/>
              <w:marRight w:val="0"/>
              <w:marTop w:val="0"/>
              <w:marBottom w:val="0"/>
              <w:divBdr>
                <w:top w:val="none" w:sz="0" w:space="0" w:color="auto"/>
                <w:left w:val="none" w:sz="0" w:space="0" w:color="auto"/>
                <w:bottom w:val="none" w:sz="0" w:space="0" w:color="auto"/>
                <w:right w:val="none" w:sz="0" w:space="0" w:color="auto"/>
              </w:divBdr>
            </w:div>
          </w:divsChild>
        </w:div>
        <w:div w:id="1603369085">
          <w:marLeft w:val="0"/>
          <w:marRight w:val="0"/>
          <w:marTop w:val="0"/>
          <w:marBottom w:val="0"/>
          <w:divBdr>
            <w:top w:val="none" w:sz="0" w:space="0" w:color="auto"/>
            <w:left w:val="none" w:sz="0" w:space="0" w:color="auto"/>
            <w:bottom w:val="none" w:sz="0" w:space="0" w:color="auto"/>
            <w:right w:val="none" w:sz="0" w:space="0" w:color="auto"/>
          </w:divBdr>
          <w:divsChild>
            <w:div w:id="501626890">
              <w:marLeft w:val="0"/>
              <w:marRight w:val="0"/>
              <w:marTop w:val="0"/>
              <w:marBottom w:val="0"/>
              <w:divBdr>
                <w:top w:val="none" w:sz="0" w:space="0" w:color="auto"/>
                <w:left w:val="none" w:sz="0" w:space="0" w:color="auto"/>
                <w:bottom w:val="none" w:sz="0" w:space="0" w:color="auto"/>
                <w:right w:val="none" w:sz="0" w:space="0" w:color="auto"/>
              </w:divBdr>
            </w:div>
          </w:divsChild>
        </w:div>
        <w:div w:id="1603418128">
          <w:marLeft w:val="0"/>
          <w:marRight w:val="0"/>
          <w:marTop w:val="0"/>
          <w:marBottom w:val="0"/>
          <w:divBdr>
            <w:top w:val="none" w:sz="0" w:space="0" w:color="auto"/>
            <w:left w:val="none" w:sz="0" w:space="0" w:color="auto"/>
            <w:bottom w:val="none" w:sz="0" w:space="0" w:color="auto"/>
            <w:right w:val="none" w:sz="0" w:space="0" w:color="auto"/>
          </w:divBdr>
          <w:divsChild>
            <w:div w:id="793064004">
              <w:marLeft w:val="0"/>
              <w:marRight w:val="0"/>
              <w:marTop w:val="0"/>
              <w:marBottom w:val="0"/>
              <w:divBdr>
                <w:top w:val="none" w:sz="0" w:space="0" w:color="auto"/>
                <w:left w:val="none" w:sz="0" w:space="0" w:color="auto"/>
                <w:bottom w:val="none" w:sz="0" w:space="0" w:color="auto"/>
                <w:right w:val="none" w:sz="0" w:space="0" w:color="auto"/>
              </w:divBdr>
            </w:div>
          </w:divsChild>
        </w:div>
        <w:div w:id="1640038881">
          <w:marLeft w:val="0"/>
          <w:marRight w:val="0"/>
          <w:marTop w:val="0"/>
          <w:marBottom w:val="0"/>
          <w:divBdr>
            <w:top w:val="none" w:sz="0" w:space="0" w:color="auto"/>
            <w:left w:val="none" w:sz="0" w:space="0" w:color="auto"/>
            <w:bottom w:val="none" w:sz="0" w:space="0" w:color="auto"/>
            <w:right w:val="none" w:sz="0" w:space="0" w:color="auto"/>
          </w:divBdr>
          <w:divsChild>
            <w:div w:id="1466048824">
              <w:marLeft w:val="0"/>
              <w:marRight w:val="0"/>
              <w:marTop w:val="0"/>
              <w:marBottom w:val="0"/>
              <w:divBdr>
                <w:top w:val="none" w:sz="0" w:space="0" w:color="auto"/>
                <w:left w:val="none" w:sz="0" w:space="0" w:color="auto"/>
                <w:bottom w:val="none" w:sz="0" w:space="0" w:color="auto"/>
                <w:right w:val="none" w:sz="0" w:space="0" w:color="auto"/>
              </w:divBdr>
            </w:div>
          </w:divsChild>
        </w:div>
        <w:div w:id="1667980377">
          <w:marLeft w:val="0"/>
          <w:marRight w:val="0"/>
          <w:marTop w:val="0"/>
          <w:marBottom w:val="0"/>
          <w:divBdr>
            <w:top w:val="none" w:sz="0" w:space="0" w:color="auto"/>
            <w:left w:val="none" w:sz="0" w:space="0" w:color="auto"/>
            <w:bottom w:val="none" w:sz="0" w:space="0" w:color="auto"/>
            <w:right w:val="none" w:sz="0" w:space="0" w:color="auto"/>
          </w:divBdr>
          <w:divsChild>
            <w:div w:id="346753291">
              <w:marLeft w:val="0"/>
              <w:marRight w:val="0"/>
              <w:marTop w:val="0"/>
              <w:marBottom w:val="0"/>
              <w:divBdr>
                <w:top w:val="none" w:sz="0" w:space="0" w:color="auto"/>
                <w:left w:val="none" w:sz="0" w:space="0" w:color="auto"/>
                <w:bottom w:val="none" w:sz="0" w:space="0" w:color="auto"/>
                <w:right w:val="none" w:sz="0" w:space="0" w:color="auto"/>
              </w:divBdr>
            </w:div>
          </w:divsChild>
        </w:div>
        <w:div w:id="1695111804">
          <w:marLeft w:val="0"/>
          <w:marRight w:val="0"/>
          <w:marTop w:val="0"/>
          <w:marBottom w:val="0"/>
          <w:divBdr>
            <w:top w:val="none" w:sz="0" w:space="0" w:color="auto"/>
            <w:left w:val="none" w:sz="0" w:space="0" w:color="auto"/>
            <w:bottom w:val="none" w:sz="0" w:space="0" w:color="auto"/>
            <w:right w:val="none" w:sz="0" w:space="0" w:color="auto"/>
          </w:divBdr>
          <w:divsChild>
            <w:div w:id="1261110371">
              <w:marLeft w:val="0"/>
              <w:marRight w:val="0"/>
              <w:marTop w:val="0"/>
              <w:marBottom w:val="0"/>
              <w:divBdr>
                <w:top w:val="none" w:sz="0" w:space="0" w:color="auto"/>
                <w:left w:val="none" w:sz="0" w:space="0" w:color="auto"/>
                <w:bottom w:val="none" w:sz="0" w:space="0" w:color="auto"/>
                <w:right w:val="none" w:sz="0" w:space="0" w:color="auto"/>
              </w:divBdr>
            </w:div>
          </w:divsChild>
        </w:div>
        <w:div w:id="1725055274">
          <w:marLeft w:val="0"/>
          <w:marRight w:val="0"/>
          <w:marTop w:val="0"/>
          <w:marBottom w:val="0"/>
          <w:divBdr>
            <w:top w:val="none" w:sz="0" w:space="0" w:color="auto"/>
            <w:left w:val="none" w:sz="0" w:space="0" w:color="auto"/>
            <w:bottom w:val="none" w:sz="0" w:space="0" w:color="auto"/>
            <w:right w:val="none" w:sz="0" w:space="0" w:color="auto"/>
          </w:divBdr>
          <w:divsChild>
            <w:div w:id="365520969">
              <w:marLeft w:val="0"/>
              <w:marRight w:val="0"/>
              <w:marTop w:val="0"/>
              <w:marBottom w:val="0"/>
              <w:divBdr>
                <w:top w:val="none" w:sz="0" w:space="0" w:color="auto"/>
                <w:left w:val="none" w:sz="0" w:space="0" w:color="auto"/>
                <w:bottom w:val="none" w:sz="0" w:space="0" w:color="auto"/>
                <w:right w:val="none" w:sz="0" w:space="0" w:color="auto"/>
              </w:divBdr>
            </w:div>
          </w:divsChild>
        </w:div>
        <w:div w:id="1746761565">
          <w:marLeft w:val="0"/>
          <w:marRight w:val="0"/>
          <w:marTop w:val="0"/>
          <w:marBottom w:val="0"/>
          <w:divBdr>
            <w:top w:val="none" w:sz="0" w:space="0" w:color="auto"/>
            <w:left w:val="none" w:sz="0" w:space="0" w:color="auto"/>
            <w:bottom w:val="none" w:sz="0" w:space="0" w:color="auto"/>
            <w:right w:val="none" w:sz="0" w:space="0" w:color="auto"/>
          </w:divBdr>
          <w:divsChild>
            <w:div w:id="1698116841">
              <w:marLeft w:val="0"/>
              <w:marRight w:val="0"/>
              <w:marTop w:val="0"/>
              <w:marBottom w:val="0"/>
              <w:divBdr>
                <w:top w:val="none" w:sz="0" w:space="0" w:color="auto"/>
                <w:left w:val="none" w:sz="0" w:space="0" w:color="auto"/>
                <w:bottom w:val="none" w:sz="0" w:space="0" w:color="auto"/>
                <w:right w:val="none" w:sz="0" w:space="0" w:color="auto"/>
              </w:divBdr>
            </w:div>
          </w:divsChild>
        </w:div>
        <w:div w:id="1776705725">
          <w:marLeft w:val="0"/>
          <w:marRight w:val="0"/>
          <w:marTop w:val="0"/>
          <w:marBottom w:val="0"/>
          <w:divBdr>
            <w:top w:val="none" w:sz="0" w:space="0" w:color="auto"/>
            <w:left w:val="none" w:sz="0" w:space="0" w:color="auto"/>
            <w:bottom w:val="none" w:sz="0" w:space="0" w:color="auto"/>
            <w:right w:val="none" w:sz="0" w:space="0" w:color="auto"/>
          </w:divBdr>
          <w:divsChild>
            <w:div w:id="963343224">
              <w:marLeft w:val="-75"/>
              <w:marRight w:val="0"/>
              <w:marTop w:val="30"/>
              <w:marBottom w:val="30"/>
              <w:divBdr>
                <w:top w:val="none" w:sz="0" w:space="0" w:color="auto"/>
                <w:left w:val="none" w:sz="0" w:space="0" w:color="auto"/>
                <w:bottom w:val="none" w:sz="0" w:space="0" w:color="auto"/>
                <w:right w:val="none" w:sz="0" w:space="0" w:color="auto"/>
              </w:divBdr>
              <w:divsChild>
                <w:div w:id="18706314">
                  <w:marLeft w:val="0"/>
                  <w:marRight w:val="0"/>
                  <w:marTop w:val="0"/>
                  <w:marBottom w:val="0"/>
                  <w:divBdr>
                    <w:top w:val="none" w:sz="0" w:space="0" w:color="auto"/>
                    <w:left w:val="none" w:sz="0" w:space="0" w:color="auto"/>
                    <w:bottom w:val="none" w:sz="0" w:space="0" w:color="auto"/>
                    <w:right w:val="none" w:sz="0" w:space="0" w:color="auto"/>
                  </w:divBdr>
                  <w:divsChild>
                    <w:div w:id="464081732">
                      <w:marLeft w:val="0"/>
                      <w:marRight w:val="0"/>
                      <w:marTop w:val="0"/>
                      <w:marBottom w:val="0"/>
                      <w:divBdr>
                        <w:top w:val="none" w:sz="0" w:space="0" w:color="auto"/>
                        <w:left w:val="none" w:sz="0" w:space="0" w:color="auto"/>
                        <w:bottom w:val="none" w:sz="0" w:space="0" w:color="auto"/>
                        <w:right w:val="none" w:sz="0" w:space="0" w:color="auto"/>
                      </w:divBdr>
                    </w:div>
                  </w:divsChild>
                </w:div>
                <w:div w:id="50930612">
                  <w:marLeft w:val="0"/>
                  <w:marRight w:val="0"/>
                  <w:marTop w:val="0"/>
                  <w:marBottom w:val="0"/>
                  <w:divBdr>
                    <w:top w:val="none" w:sz="0" w:space="0" w:color="auto"/>
                    <w:left w:val="none" w:sz="0" w:space="0" w:color="auto"/>
                    <w:bottom w:val="none" w:sz="0" w:space="0" w:color="auto"/>
                    <w:right w:val="none" w:sz="0" w:space="0" w:color="auto"/>
                  </w:divBdr>
                  <w:divsChild>
                    <w:div w:id="263929210">
                      <w:marLeft w:val="0"/>
                      <w:marRight w:val="0"/>
                      <w:marTop w:val="0"/>
                      <w:marBottom w:val="0"/>
                      <w:divBdr>
                        <w:top w:val="none" w:sz="0" w:space="0" w:color="auto"/>
                        <w:left w:val="none" w:sz="0" w:space="0" w:color="auto"/>
                        <w:bottom w:val="none" w:sz="0" w:space="0" w:color="auto"/>
                        <w:right w:val="none" w:sz="0" w:space="0" w:color="auto"/>
                      </w:divBdr>
                    </w:div>
                  </w:divsChild>
                </w:div>
                <w:div w:id="69039314">
                  <w:marLeft w:val="0"/>
                  <w:marRight w:val="0"/>
                  <w:marTop w:val="0"/>
                  <w:marBottom w:val="0"/>
                  <w:divBdr>
                    <w:top w:val="none" w:sz="0" w:space="0" w:color="auto"/>
                    <w:left w:val="none" w:sz="0" w:space="0" w:color="auto"/>
                    <w:bottom w:val="none" w:sz="0" w:space="0" w:color="auto"/>
                    <w:right w:val="none" w:sz="0" w:space="0" w:color="auto"/>
                  </w:divBdr>
                  <w:divsChild>
                    <w:div w:id="1994022982">
                      <w:marLeft w:val="0"/>
                      <w:marRight w:val="0"/>
                      <w:marTop w:val="0"/>
                      <w:marBottom w:val="0"/>
                      <w:divBdr>
                        <w:top w:val="none" w:sz="0" w:space="0" w:color="auto"/>
                        <w:left w:val="none" w:sz="0" w:space="0" w:color="auto"/>
                        <w:bottom w:val="none" w:sz="0" w:space="0" w:color="auto"/>
                        <w:right w:val="none" w:sz="0" w:space="0" w:color="auto"/>
                      </w:divBdr>
                    </w:div>
                  </w:divsChild>
                </w:div>
                <w:div w:id="167333311">
                  <w:marLeft w:val="0"/>
                  <w:marRight w:val="0"/>
                  <w:marTop w:val="0"/>
                  <w:marBottom w:val="0"/>
                  <w:divBdr>
                    <w:top w:val="none" w:sz="0" w:space="0" w:color="auto"/>
                    <w:left w:val="none" w:sz="0" w:space="0" w:color="auto"/>
                    <w:bottom w:val="none" w:sz="0" w:space="0" w:color="auto"/>
                    <w:right w:val="none" w:sz="0" w:space="0" w:color="auto"/>
                  </w:divBdr>
                  <w:divsChild>
                    <w:div w:id="1465847189">
                      <w:marLeft w:val="0"/>
                      <w:marRight w:val="0"/>
                      <w:marTop w:val="0"/>
                      <w:marBottom w:val="0"/>
                      <w:divBdr>
                        <w:top w:val="none" w:sz="0" w:space="0" w:color="auto"/>
                        <w:left w:val="none" w:sz="0" w:space="0" w:color="auto"/>
                        <w:bottom w:val="none" w:sz="0" w:space="0" w:color="auto"/>
                        <w:right w:val="none" w:sz="0" w:space="0" w:color="auto"/>
                      </w:divBdr>
                    </w:div>
                  </w:divsChild>
                </w:div>
                <w:div w:id="179666342">
                  <w:marLeft w:val="0"/>
                  <w:marRight w:val="0"/>
                  <w:marTop w:val="0"/>
                  <w:marBottom w:val="0"/>
                  <w:divBdr>
                    <w:top w:val="none" w:sz="0" w:space="0" w:color="auto"/>
                    <w:left w:val="none" w:sz="0" w:space="0" w:color="auto"/>
                    <w:bottom w:val="none" w:sz="0" w:space="0" w:color="auto"/>
                    <w:right w:val="none" w:sz="0" w:space="0" w:color="auto"/>
                  </w:divBdr>
                  <w:divsChild>
                    <w:div w:id="256211126">
                      <w:marLeft w:val="0"/>
                      <w:marRight w:val="0"/>
                      <w:marTop w:val="0"/>
                      <w:marBottom w:val="0"/>
                      <w:divBdr>
                        <w:top w:val="none" w:sz="0" w:space="0" w:color="auto"/>
                        <w:left w:val="none" w:sz="0" w:space="0" w:color="auto"/>
                        <w:bottom w:val="none" w:sz="0" w:space="0" w:color="auto"/>
                        <w:right w:val="none" w:sz="0" w:space="0" w:color="auto"/>
                      </w:divBdr>
                    </w:div>
                  </w:divsChild>
                </w:div>
                <w:div w:id="219368335">
                  <w:marLeft w:val="0"/>
                  <w:marRight w:val="0"/>
                  <w:marTop w:val="0"/>
                  <w:marBottom w:val="0"/>
                  <w:divBdr>
                    <w:top w:val="none" w:sz="0" w:space="0" w:color="auto"/>
                    <w:left w:val="none" w:sz="0" w:space="0" w:color="auto"/>
                    <w:bottom w:val="none" w:sz="0" w:space="0" w:color="auto"/>
                    <w:right w:val="none" w:sz="0" w:space="0" w:color="auto"/>
                  </w:divBdr>
                  <w:divsChild>
                    <w:div w:id="1537616949">
                      <w:marLeft w:val="0"/>
                      <w:marRight w:val="0"/>
                      <w:marTop w:val="0"/>
                      <w:marBottom w:val="0"/>
                      <w:divBdr>
                        <w:top w:val="none" w:sz="0" w:space="0" w:color="auto"/>
                        <w:left w:val="none" w:sz="0" w:space="0" w:color="auto"/>
                        <w:bottom w:val="none" w:sz="0" w:space="0" w:color="auto"/>
                        <w:right w:val="none" w:sz="0" w:space="0" w:color="auto"/>
                      </w:divBdr>
                    </w:div>
                  </w:divsChild>
                </w:div>
                <w:div w:id="232938226">
                  <w:marLeft w:val="0"/>
                  <w:marRight w:val="0"/>
                  <w:marTop w:val="0"/>
                  <w:marBottom w:val="0"/>
                  <w:divBdr>
                    <w:top w:val="none" w:sz="0" w:space="0" w:color="auto"/>
                    <w:left w:val="none" w:sz="0" w:space="0" w:color="auto"/>
                    <w:bottom w:val="none" w:sz="0" w:space="0" w:color="auto"/>
                    <w:right w:val="none" w:sz="0" w:space="0" w:color="auto"/>
                  </w:divBdr>
                  <w:divsChild>
                    <w:div w:id="1025592075">
                      <w:marLeft w:val="0"/>
                      <w:marRight w:val="0"/>
                      <w:marTop w:val="0"/>
                      <w:marBottom w:val="0"/>
                      <w:divBdr>
                        <w:top w:val="none" w:sz="0" w:space="0" w:color="auto"/>
                        <w:left w:val="none" w:sz="0" w:space="0" w:color="auto"/>
                        <w:bottom w:val="none" w:sz="0" w:space="0" w:color="auto"/>
                        <w:right w:val="none" w:sz="0" w:space="0" w:color="auto"/>
                      </w:divBdr>
                    </w:div>
                  </w:divsChild>
                </w:div>
                <w:div w:id="250353462">
                  <w:marLeft w:val="0"/>
                  <w:marRight w:val="0"/>
                  <w:marTop w:val="0"/>
                  <w:marBottom w:val="0"/>
                  <w:divBdr>
                    <w:top w:val="none" w:sz="0" w:space="0" w:color="auto"/>
                    <w:left w:val="none" w:sz="0" w:space="0" w:color="auto"/>
                    <w:bottom w:val="none" w:sz="0" w:space="0" w:color="auto"/>
                    <w:right w:val="none" w:sz="0" w:space="0" w:color="auto"/>
                  </w:divBdr>
                  <w:divsChild>
                    <w:div w:id="1290090353">
                      <w:marLeft w:val="0"/>
                      <w:marRight w:val="0"/>
                      <w:marTop w:val="0"/>
                      <w:marBottom w:val="0"/>
                      <w:divBdr>
                        <w:top w:val="none" w:sz="0" w:space="0" w:color="auto"/>
                        <w:left w:val="none" w:sz="0" w:space="0" w:color="auto"/>
                        <w:bottom w:val="none" w:sz="0" w:space="0" w:color="auto"/>
                        <w:right w:val="none" w:sz="0" w:space="0" w:color="auto"/>
                      </w:divBdr>
                    </w:div>
                  </w:divsChild>
                </w:div>
                <w:div w:id="271476251">
                  <w:marLeft w:val="0"/>
                  <w:marRight w:val="0"/>
                  <w:marTop w:val="0"/>
                  <w:marBottom w:val="0"/>
                  <w:divBdr>
                    <w:top w:val="none" w:sz="0" w:space="0" w:color="auto"/>
                    <w:left w:val="none" w:sz="0" w:space="0" w:color="auto"/>
                    <w:bottom w:val="none" w:sz="0" w:space="0" w:color="auto"/>
                    <w:right w:val="none" w:sz="0" w:space="0" w:color="auto"/>
                  </w:divBdr>
                  <w:divsChild>
                    <w:div w:id="1197888955">
                      <w:marLeft w:val="0"/>
                      <w:marRight w:val="0"/>
                      <w:marTop w:val="0"/>
                      <w:marBottom w:val="0"/>
                      <w:divBdr>
                        <w:top w:val="none" w:sz="0" w:space="0" w:color="auto"/>
                        <w:left w:val="none" w:sz="0" w:space="0" w:color="auto"/>
                        <w:bottom w:val="none" w:sz="0" w:space="0" w:color="auto"/>
                        <w:right w:val="none" w:sz="0" w:space="0" w:color="auto"/>
                      </w:divBdr>
                    </w:div>
                  </w:divsChild>
                </w:div>
                <w:div w:id="273904068">
                  <w:marLeft w:val="0"/>
                  <w:marRight w:val="0"/>
                  <w:marTop w:val="0"/>
                  <w:marBottom w:val="0"/>
                  <w:divBdr>
                    <w:top w:val="none" w:sz="0" w:space="0" w:color="auto"/>
                    <w:left w:val="none" w:sz="0" w:space="0" w:color="auto"/>
                    <w:bottom w:val="none" w:sz="0" w:space="0" w:color="auto"/>
                    <w:right w:val="none" w:sz="0" w:space="0" w:color="auto"/>
                  </w:divBdr>
                  <w:divsChild>
                    <w:div w:id="2101563405">
                      <w:marLeft w:val="0"/>
                      <w:marRight w:val="0"/>
                      <w:marTop w:val="0"/>
                      <w:marBottom w:val="0"/>
                      <w:divBdr>
                        <w:top w:val="none" w:sz="0" w:space="0" w:color="auto"/>
                        <w:left w:val="none" w:sz="0" w:space="0" w:color="auto"/>
                        <w:bottom w:val="none" w:sz="0" w:space="0" w:color="auto"/>
                        <w:right w:val="none" w:sz="0" w:space="0" w:color="auto"/>
                      </w:divBdr>
                    </w:div>
                  </w:divsChild>
                </w:div>
                <w:div w:id="275603714">
                  <w:marLeft w:val="0"/>
                  <w:marRight w:val="0"/>
                  <w:marTop w:val="0"/>
                  <w:marBottom w:val="0"/>
                  <w:divBdr>
                    <w:top w:val="none" w:sz="0" w:space="0" w:color="auto"/>
                    <w:left w:val="none" w:sz="0" w:space="0" w:color="auto"/>
                    <w:bottom w:val="none" w:sz="0" w:space="0" w:color="auto"/>
                    <w:right w:val="none" w:sz="0" w:space="0" w:color="auto"/>
                  </w:divBdr>
                  <w:divsChild>
                    <w:div w:id="2035567915">
                      <w:marLeft w:val="0"/>
                      <w:marRight w:val="0"/>
                      <w:marTop w:val="0"/>
                      <w:marBottom w:val="0"/>
                      <w:divBdr>
                        <w:top w:val="none" w:sz="0" w:space="0" w:color="auto"/>
                        <w:left w:val="none" w:sz="0" w:space="0" w:color="auto"/>
                        <w:bottom w:val="none" w:sz="0" w:space="0" w:color="auto"/>
                        <w:right w:val="none" w:sz="0" w:space="0" w:color="auto"/>
                      </w:divBdr>
                    </w:div>
                  </w:divsChild>
                </w:div>
                <w:div w:id="326134679">
                  <w:marLeft w:val="0"/>
                  <w:marRight w:val="0"/>
                  <w:marTop w:val="0"/>
                  <w:marBottom w:val="0"/>
                  <w:divBdr>
                    <w:top w:val="none" w:sz="0" w:space="0" w:color="auto"/>
                    <w:left w:val="none" w:sz="0" w:space="0" w:color="auto"/>
                    <w:bottom w:val="none" w:sz="0" w:space="0" w:color="auto"/>
                    <w:right w:val="none" w:sz="0" w:space="0" w:color="auto"/>
                  </w:divBdr>
                  <w:divsChild>
                    <w:div w:id="583607679">
                      <w:marLeft w:val="0"/>
                      <w:marRight w:val="0"/>
                      <w:marTop w:val="0"/>
                      <w:marBottom w:val="0"/>
                      <w:divBdr>
                        <w:top w:val="none" w:sz="0" w:space="0" w:color="auto"/>
                        <w:left w:val="none" w:sz="0" w:space="0" w:color="auto"/>
                        <w:bottom w:val="none" w:sz="0" w:space="0" w:color="auto"/>
                        <w:right w:val="none" w:sz="0" w:space="0" w:color="auto"/>
                      </w:divBdr>
                    </w:div>
                  </w:divsChild>
                </w:div>
                <w:div w:id="391663864">
                  <w:marLeft w:val="0"/>
                  <w:marRight w:val="0"/>
                  <w:marTop w:val="0"/>
                  <w:marBottom w:val="0"/>
                  <w:divBdr>
                    <w:top w:val="none" w:sz="0" w:space="0" w:color="auto"/>
                    <w:left w:val="none" w:sz="0" w:space="0" w:color="auto"/>
                    <w:bottom w:val="none" w:sz="0" w:space="0" w:color="auto"/>
                    <w:right w:val="none" w:sz="0" w:space="0" w:color="auto"/>
                  </w:divBdr>
                  <w:divsChild>
                    <w:div w:id="1184397931">
                      <w:marLeft w:val="0"/>
                      <w:marRight w:val="0"/>
                      <w:marTop w:val="0"/>
                      <w:marBottom w:val="0"/>
                      <w:divBdr>
                        <w:top w:val="none" w:sz="0" w:space="0" w:color="auto"/>
                        <w:left w:val="none" w:sz="0" w:space="0" w:color="auto"/>
                        <w:bottom w:val="none" w:sz="0" w:space="0" w:color="auto"/>
                        <w:right w:val="none" w:sz="0" w:space="0" w:color="auto"/>
                      </w:divBdr>
                    </w:div>
                  </w:divsChild>
                </w:div>
                <w:div w:id="418261778">
                  <w:marLeft w:val="0"/>
                  <w:marRight w:val="0"/>
                  <w:marTop w:val="0"/>
                  <w:marBottom w:val="0"/>
                  <w:divBdr>
                    <w:top w:val="none" w:sz="0" w:space="0" w:color="auto"/>
                    <w:left w:val="none" w:sz="0" w:space="0" w:color="auto"/>
                    <w:bottom w:val="none" w:sz="0" w:space="0" w:color="auto"/>
                    <w:right w:val="none" w:sz="0" w:space="0" w:color="auto"/>
                  </w:divBdr>
                  <w:divsChild>
                    <w:div w:id="909848093">
                      <w:marLeft w:val="0"/>
                      <w:marRight w:val="0"/>
                      <w:marTop w:val="0"/>
                      <w:marBottom w:val="0"/>
                      <w:divBdr>
                        <w:top w:val="none" w:sz="0" w:space="0" w:color="auto"/>
                        <w:left w:val="none" w:sz="0" w:space="0" w:color="auto"/>
                        <w:bottom w:val="none" w:sz="0" w:space="0" w:color="auto"/>
                        <w:right w:val="none" w:sz="0" w:space="0" w:color="auto"/>
                      </w:divBdr>
                    </w:div>
                  </w:divsChild>
                </w:div>
                <w:div w:id="487793622">
                  <w:marLeft w:val="0"/>
                  <w:marRight w:val="0"/>
                  <w:marTop w:val="0"/>
                  <w:marBottom w:val="0"/>
                  <w:divBdr>
                    <w:top w:val="none" w:sz="0" w:space="0" w:color="auto"/>
                    <w:left w:val="none" w:sz="0" w:space="0" w:color="auto"/>
                    <w:bottom w:val="none" w:sz="0" w:space="0" w:color="auto"/>
                    <w:right w:val="none" w:sz="0" w:space="0" w:color="auto"/>
                  </w:divBdr>
                  <w:divsChild>
                    <w:div w:id="1622298827">
                      <w:marLeft w:val="0"/>
                      <w:marRight w:val="0"/>
                      <w:marTop w:val="0"/>
                      <w:marBottom w:val="0"/>
                      <w:divBdr>
                        <w:top w:val="none" w:sz="0" w:space="0" w:color="auto"/>
                        <w:left w:val="none" w:sz="0" w:space="0" w:color="auto"/>
                        <w:bottom w:val="none" w:sz="0" w:space="0" w:color="auto"/>
                        <w:right w:val="none" w:sz="0" w:space="0" w:color="auto"/>
                      </w:divBdr>
                    </w:div>
                  </w:divsChild>
                </w:div>
                <w:div w:id="538933596">
                  <w:marLeft w:val="0"/>
                  <w:marRight w:val="0"/>
                  <w:marTop w:val="0"/>
                  <w:marBottom w:val="0"/>
                  <w:divBdr>
                    <w:top w:val="none" w:sz="0" w:space="0" w:color="auto"/>
                    <w:left w:val="none" w:sz="0" w:space="0" w:color="auto"/>
                    <w:bottom w:val="none" w:sz="0" w:space="0" w:color="auto"/>
                    <w:right w:val="none" w:sz="0" w:space="0" w:color="auto"/>
                  </w:divBdr>
                  <w:divsChild>
                    <w:div w:id="1420060650">
                      <w:marLeft w:val="0"/>
                      <w:marRight w:val="0"/>
                      <w:marTop w:val="0"/>
                      <w:marBottom w:val="0"/>
                      <w:divBdr>
                        <w:top w:val="none" w:sz="0" w:space="0" w:color="auto"/>
                        <w:left w:val="none" w:sz="0" w:space="0" w:color="auto"/>
                        <w:bottom w:val="none" w:sz="0" w:space="0" w:color="auto"/>
                        <w:right w:val="none" w:sz="0" w:space="0" w:color="auto"/>
                      </w:divBdr>
                    </w:div>
                  </w:divsChild>
                </w:div>
                <w:div w:id="551770394">
                  <w:marLeft w:val="0"/>
                  <w:marRight w:val="0"/>
                  <w:marTop w:val="0"/>
                  <w:marBottom w:val="0"/>
                  <w:divBdr>
                    <w:top w:val="none" w:sz="0" w:space="0" w:color="auto"/>
                    <w:left w:val="none" w:sz="0" w:space="0" w:color="auto"/>
                    <w:bottom w:val="none" w:sz="0" w:space="0" w:color="auto"/>
                    <w:right w:val="none" w:sz="0" w:space="0" w:color="auto"/>
                  </w:divBdr>
                  <w:divsChild>
                    <w:div w:id="1942714267">
                      <w:marLeft w:val="0"/>
                      <w:marRight w:val="0"/>
                      <w:marTop w:val="0"/>
                      <w:marBottom w:val="0"/>
                      <w:divBdr>
                        <w:top w:val="none" w:sz="0" w:space="0" w:color="auto"/>
                        <w:left w:val="none" w:sz="0" w:space="0" w:color="auto"/>
                        <w:bottom w:val="none" w:sz="0" w:space="0" w:color="auto"/>
                        <w:right w:val="none" w:sz="0" w:space="0" w:color="auto"/>
                      </w:divBdr>
                    </w:div>
                  </w:divsChild>
                </w:div>
                <w:div w:id="579411752">
                  <w:marLeft w:val="0"/>
                  <w:marRight w:val="0"/>
                  <w:marTop w:val="0"/>
                  <w:marBottom w:val="0"/>
                  <w:divBdr>
                    <w:top w:val="none" w:sz="0" w:space="0" w:color="auto"/>
                    <w:left w:val="none" w:sz="0" w:space="0" w:color="auto"/>
                    <w:bottom w:val="none" w:sz="0" w:space="0" w:color="auto"/>
                    <w:right w:val="none" w:sz="0" w:space="0" w:color="auto"/>
                  </w:divBdr>
                  <w:divsChild>
                    <w:div w:id="689339345">
                      <w:marLeft w:val="0"/>
                      <w:marRight w:val="0"/>
                      <w:marTop w:val="0"/>
                      <w:marBottom w:val="0"/>
                      <w:divBdr>
                        <w:top w:val="none" w:sz="0" w:space="0" w:color="auto"/>
                        <w:left w:val="none" w:sz="0" w:space="0" w:color="auto"/>
                        <w:bottom w:val="none" w:sz="0" w:space="0" w:color="auto"/>
                        <w:right w:val="none" w:sz="0" w:space="0" w:color="auto"/>
                      </w:divBdr>
                    </w:div>
                  </w:divsChild>
                </w:div>
                <w:div w:id="582884498">
                  <w:marLeft w:val="0"/>
                  <w:marRight w:val="0"/>
                  <w:marTop w:val="0"/>
                  <w:marBottom w:val="0"/>
                  <w:divBdr>
                    <w:top w:val="none" w:sz="0" w:space="0" w:color="auto"/>
                    <w:left w:val="none" w:sz="0" w:space="0" w:color="auto"/>
                    <w:bottom w:val="none" w:sz="0" w:space="0" w:color="auto"/>
                    <w:right w:val="none" w:sz="0" w:space="0" w:color="auto"/>
                  </w:divBdr>
                  <w:divsChild>
                    <w:div w:id="1989892610">
                      <w:marLeft w:val="0"/>
                      <w:marRight w:val="0"/>
                      <w:marTop w:val="0"/>
                      <w:marBottom w:val="0"/>
                      <w:divBdr>
                        <w:top w:val="none" w:sz="0" w:space="0" w:color="auto"/>
                        <w:left w:val="none" w:sz="0" w:space="0" w:color="auto"/>
                        <w:bottom w:val="none" w:sz="0" w:space="0" w:color="auto"/>
                        <w:right w:val="none" w:sz="0" w:space="0" w:color="auto"/>
                      </w:divBdr>
                    </w:div>
                  </w:divsChild>
                </w:div>
                <w:div w:id="644354608">
                  <w:marLeft w:val="0"/>
                  <w:marRight w:val="0"/>
                  <w:marTop w:val="0"/>
                  <w:marBottom w:val="0"/>
                  <w:divBdr>
                    <w:top w:val="none" w:sz="0" w:space="0" w:color="auto"/>
                    <w:left w:val="none" w:sz="0" w:space="0" w:color="auto"/>
                    <w:bottom w:val="none" w:sz="0" w:space="0" w:color="auto"/>
                    <w:right w:val="none" w:sz="0" w:space="0" w:color="auto"/>
                  </w:divBdr>
                  <w:divsChild>
                    <w:div w:id="1804234073">
                      <w:marLeft w:val="0"/>
                      <w:marRight w:val="0"/>
                      <w:marTop w:val="0"/>
                      <w:marBottom w:val="0"/>
                      <w:divBdr>
                        <w:top w:val="none" w:sz="0" w:space="0" w:color="auto"/>
                        <w:left w:val="none" w:sz="0" w:space="0" w:color="auto"/>
                        <w:bottom w:val="none" w:sz="0" w:space="0" w:color="auto"/>
                        <w:right w:val="none" w:sz="0" w:space="0" w:color="auto"/>
                      </w:divBdr>
                    </w:div>
                  </w:divsChild>
                </w:div>
                <w:div w:id="650644752">
                  <w:marLeft w:val="0"/>
                  <w:marRight w:val="0"/>
                  <w:marTop w:val="0"/>
                  <w:marBottom w:val="0"/>
                  <w:divBdr>
                    <w:top w:val="none" w:sz="0" w:space="0" w:color="auto"/>
                    <w:left w:val="none" w:sz="0" w:space="0" w:color="auto"/>
                    <w:bottom w:val="none" w:sz="0" w:space="0" w:color="auto"/>
                    <w:right w:val="none" w:sz="0" w:space="0" w:color="auto"/>
                  </w:divBdr>
                  <w:divsChild>
                    <w:div w:id="1231845842">
                      <w:marLeft w:val="0"/>
                      <w:marRight w:val="0"/>
                      <w:marTop w:val="0"/>
                      <w:marBottom w:val="0"/>
                      <w:divBdr>
                        <w:top w:val="none" w:sz="0" w:space="0" w:color="auto"/>
                        <w:left w:val="none" w:sz="0" w:space="0" w:color="auto"/>
                        <w:bottom w:val="none" w:sz="0" w:space="0" w:color="auto"/>
                        <w:right w:val="none" w:sz="0" w:space="0" w:color="auto"/>
                      </w:divBdr>
                    </w:div>
                  </w:divsChild>
                </w:div>
                <w:div w:id="706955368">
                  <w:marLeft w:val="0"/>
                  <w:marRight w:val="0"/>
                  <w:marTop w:val="0"/>
                  <w:marBottom w:val="0"/>
                  <w:divBdr>
                    <w:top w:val="none" w:sz="0" w:space="0" w:color="auto"/>
                    <w:left w:val="none" w:sz="0" w:space="0" w:color="auto"/>
                    <w:bottom w:val="none" w:sz="0" w:space="0" w:color="auto"/>
                    <w:right w:val="none" w:sz="0" w:space="0" w:color="auto"/>
                  </w:divBdr>
                  <w:divsChild>
                    <w:div w:id="1678851254">
                      <w:marLeft w:val="0"/>
                      <w:marRight w:val="0"/>
                      <w:marTop w:val="0"/>
                      <w:marBottom w:val="0"/>
                      <w:divBdr>
                        <w:top w:val="none" w:sz="0" w:space="0" w:color="auto"/>
                        <w:left w:val="none" w:sz="0" w:space="0" w:color="auto"/>
                        <w:bottom w:val="none" w:sz="0" w:space="0" w:color="auto"/>
                        <w:right w:val="none" w:sz="0" w:space="0" w:color="auto"/>
                      </w:divBdr>
                    </w:div>
                  </w:divsChild>
                </w:div>
                <w:div w:id="716008117">
                  <w:marLeft w:val="0"/>
                  <w:marRight w:val="0"/>
                  <w:marTop w:val="0"/>
                  <w:marBottom w:val="0"/>
                  <w:divBdr>
                    <w:top w:val="none" w:sz="0" w:space="0" w:color="auto"/>
                    <w:left w:val="none" w:sz="0" w:space="0" w:color="auto"/>
                    <w:bottom w:val="none" w:sz="0" w:space="0" w:color="auto"/>
                    <w:right w:val="none" w:sz="0" w:space="0" w:color="auto"/>
                  </w:divBdr>
                  <w:divsChild>
                    <w:div w:id="1174538375">
                      <w:marLeft w:val="0"/>
                      <w:marRight w:val="0"/>
                      <w:marTop w:val="0"/>
                      <w:marBottom w:val="0"/>
                      <w:divBdr>
                        <w:top w:val="none" w:sz="0" w:space="0" w:color="auto"/>
                        <w:left w:val="none" w:sz="0" w:space="0" w:color="auto"/>
                        <w:bottom w:val="none" w:sz="0" w:space="0" w:color="auto"/>
                        <w:right w:val="none" w:sz="0" w:space="0" w:color="auto"/>
                      </w:divBdr>
                    </w:div>
                  </w:divsChild>
                </w:div>
                <w:div w:id="716854121">
                  <w:marLeft w:val="0"/>
                  <w:marRight w:val="0"/>
                  <w:marTop w:val="0"/>
                  <w:marBottom w:val="0"/>
                  <w:divBdr>
                    <w:top w:val="none" w:sz="0" w:space="0" w:color="auto"/>
                    <w:left w:val="none" w:sz="0" w:space="0" w:color="auto"/>
                    <w:bottom w:val="none" w:sz="0" w:space="0" w:color="auto"/>
                    <w:right w:val="none" w:sz="0" w:space="0" w:color="auto"/>
                  </w:divBdr>
                  <w:divsChild>
                    <w:div w:id="1056665662">
                      <w:marLeft w:val="0"/>
                      <w:marRight w:val="0"/>
                      <w:marTop w:val="0"/>
                      <w:marBottom w:val="0"/>
                      <w:divBdr>
                        <w:top w:val="none" w:sz="0" w:space="0" w:color="auto"/>
                        <w:left w:val="none" w:sz="0" w:space="0" w:color="auto"/>
                        <w:bottom w:val="none" w:sz="0" w:space="0" w:color="auto"/>
                        <w:right w:val="none" w:sz="0" w:space="0" w:color="auto"/>
                      </w:divBdr>
                    </w:div>
                  </w:divsChild>
                </w:div>
                <w:div w:id="725759875">
                  <w:marLeft w:val="0"/>
                  <w:marRight w:val="0"/>
                  <w:marTop w:val="0"/>
                  <w:marBottom w:val="0"/>
                  <w:divBdr>
                    <w:top w:val="none" w:sz="0" w:space="0" w:color="auto"/>
                    <w:left w:val="none" w:sz="0" w:space="0" w:color="auto"/>
                    <w:bottom w:val="none" w:sz="0" w:space="0" w:color="auto"/>
                    <w:right w:val="none" w:sz="0" w:space="0" w:color="auto"/>
                  </w:divBdr>
                  <w:divsChild>
                    <w:div w:id="1213151824">
                      <w:marLeft w:val="0"/>
                      <w:marRight w:val="0"/>
                      <w:marTop w:val="0"/>
                      <w:marBottom w:val="0"/>
                      <w:divBdr>
                        <w:top w:val="none" w:sz="0" w:space="0" w:color="auto"/>
                        <w:left w:val="none" w:sz="0" w:space="0" w:color="auto"/>
                        <w:bottom w:val="none" w:sz="0" w:space="0" w:color="auto"/>
                        <w:right w:val="none" w:sz="0" w:space="0" w:color="auto"/>
                      </w:divBdr>
                    </w:div>
                  </w:divsChild>
                </w:div>
                <w:div w:id="755711283">
                  <w:marLeft w:val="0"/>
                  <w:marRight w:val="0"/>
                  <w:marTop w:val="0"/>
                  <w:marBottom w:val="0"/>
                  <w:divBdr>
                    <w:top w:val="none" w:sz="0" w:space="0" w:color="auto"/>
                    <w:left w:val="none" w:sz="0" w:space="0" w:color="auto"/>
                    <w:bottom w:val="none" w:sz="0" w:space="0" w:color="auto"/>
                    <w:right w:val="none" w:sz="0" w:space="0" w:color="auto"/>
                  </w:divBdr>
                  <w:divsChild>
                    <w:div w:id="877935988">
                      <w:marLeft w:val="0"/>
                      <w:marRight w:val="0"/>
                      <w:marTop w:val="0"/>
                      <w:marBottom w:val="0"/>
                      <w:divBdr>
                        <w:top w:val="none" w:sz="0" w:space="0" w:color="auto"/>
                        <w:left w:val="none" w:sz="0" w:space="0" w:color="auto"/>
                        <w:bottom w:val="none" w:sz="0" w:space="0" w:color="auto"/>
                        <w:right w:val="none" w:sz="0" w:space="0" w:color="auto"/>
                      </w:divBdr>
                    </w:div>
                  </w:divsChild>
                </w:div>
                <w:div w:id="765424997">
                  <w:marLeft w:val="0"/>
                  <w:marRight w:val="0"/>
                  <w:marTop w:val="0"/>
                  <w:marBottom w:val="0"/>
                  <w:divBdr>
                    <w:top w:val="none" w:sz="0" w:space="0" w:color="auto"/>
                    <w:left w:val="none" w:sz="0" w:space="0" w:color="auto"/>
                    <w:bottom w:val="none" w:sz="0" w:space="0" w:color="auto"/>
                    <w:right w:val="none" w:sz="0" w:space="0" w:color="auto"/>
                  </w:divBdr>
                  <w:divsChild>
                    <w:div w:id="611785614">
                      <w:marLeft w:val="0"/>
                      <w:marRight w:val="0"/>
                      <w:marTop w:val="0"/>
                      <w:marBottom w:val="0"/>
                      <w:divBdr>
                        <w:top w:val="none" w:sz="0" w:space="0" w:color="auto"/>
                        <w:left w:val="none" w:sz="0" w:space="0" w:color="auto"/>
                        <w:bottom w:val="none" w:sz="0" w:space="0" w:color="auto"/>
                        <w:right w:val="none" w:sz="0" w:space="0" w:color="auto"/>
                      </w:divBdr>
                    </w:div>
                  </w:divsChild>
                </w:div>
                <w:div w:id="773482662">
                  <w:marLeft w:val="0"/>
                  <w:marRight w:val="0"/>
                  <w:marTop w:val="0"/>
                  <w:marBottom w:val="0"/>
                  <w:divBdr>
                    <w:top w:val="none" w:sz="0" w:space="0" w:color="auto"/>
                    <w:left w:val="none" w:sz="0" w:space="0" w:color="auto"/>
                    <w:bottom w:val="none" w:sz="0" w:space="0" w:color="auto"/>
                    <w:right w:val="none" w:sz="0" w:space="0" w:color="auto"/>
                  </w:divBdr>
                  <w:divsChild>
                    <w:div w:id="606473345">
                      <w:marLeft w:val="0"/>
                      <w:marRight w:val="0"/>
                      <w:marTop w:val="0"/>
                      <w:marBottom w:val="0"/>
                      <w:divBdr>
                        <w:top w:val="none" w:sz="0" w:space="0" w:color="auto"/>
                        <w:left w:val="none" w:sz="0" w:space="0" w:color="auto"/>
                        <w:bottom w:val="none" w:sz="0" w:space="0" w:color="auto"/>
                        <w:right w:val="none" w:sz="0" w:space="0" w:color="auto"/>
                      </w:divBdr>
                    </w:div>
                  </w:divsChild>
                </w:div>
                <w:div w:id="822740127">
                  <w:marLeft w:val="0"/>
                  <w:marRight w:val="0"/>
                  <w:marTop w:val="0"/>
                  <w:marBottom w:val="0"/>
                  <w:divBdr>
                    <w:top w:val="none" w:sz="0" w:space="0" w:color="auto"/>
                    <w:left w:val="none" w:sz="0" w:space="0" w:color="auto"/>
                    <w:bottom w:val="none" w:sz="0" w:space="0" w:color="auto"/>
                    <w:right w:val="none" w:sz="0" w:space="0" w:color="auto"/>
                  </w:divBdr>
                  <w:divsChild>
                    <w:div w:id="438910358">
                      <w:marLeft w:val="0"/>
                      <w:marRight w:val="0"/>
                      <w:marTop w:val="0"/>
                      <w:marBottom w:val="0"/>
                      <w:divBdr>
                        <w:top w:val="none" w:sz="0" w:space="0" w:color="auto"/>
                        <w:left w:val="none" w:sz="0" w:space="0" w:color="auto"/>
                        <w:bottom w:val="none" w:sz="0" w:space="0" w:color="auto"/>
                        <w:right w:val="none" w:sz="0" w:space="0" w:color="auto"/>
                      </w:divBdr>
                    </w:div>
                  </w:divsChild>
                </w:div>
                <w:div w:id="863597819">
                  <w:marLeft w:val="0"/>
                  <w:marRight w:val="0"/>
                  <w:marTop w:val="0"/>
                  <w:marBottom w:val="0"/>
                  <w:divBdr>
                    <w:top w:val="none" w:sz="0" w:space="0" w:color="auto"/>
                    <w:left w:val="none" w:sz="0" w:space="0" w:color="auto"/>
                    <w:bottom w:val="none" w:sz="0" w:space="0" w:color="auto"/>
                    <w:right w:val="none" w:sz="0" w:space="0" w:color="auto"/>
                  </w:divBdr>
                  <w:divsChild>
                    <w:div w:id="167062159">
                      <w:marLeft w:val="0"/>
                      <w:marRight w:val="0"/>
                      <w:marTop w:val="0"/>
                      <w:marBottom w:val="0"/>
                      <w:divBdr>
                        <w:top w:val="none" w:sz="0" w:space="0" w:color="auto"/>
                        <w:left w:val="none" w:sz="0" w:space="0" w:color="auto"/>
                        <w:bottom w:val="none" w:sz="0" w:space="0" w:color="auto"/>
                        <w:right w:val="none" w:sz="0" w:space="0" w:color="auto"/>
                      </w:divBdr>
                    </w:div>
                  </w:divsChild>
                </w:div>
                <w:div w:id="864944845">
                  <w:marLeft w:val="0"/>
                  <w:marRight w:val="0"/>
                  <w:marTop w:val="0"/>
                  <w:marBottom w:val="0"/>
                  <w:divBdr>
                    <w:top w:val="none" w:sz="0" w:space="0" w:color="auto"/>
                    <w:left w:val="none" w:sz="0" w:space="0" w:color="auto"/>
                    <w:bottom w:val="none" w:sz="0" w:space="0" w:color="auto"/>
                    <w:right w:val="none" w:sz="0" w:space="0" w:color="auto"/>
                  </w:divBdr>
                  <w:divsChild>
                    <w:div w:id="338585328">
                      <w:marLeft w:val="0"/>
                      <w:marRight w:val="0"/>
                      <w:marTop w:val="0"/>
                      <w:marBottom w:val="0"/>
                      <w:divBdr>
                        <w:top w:val="none" w:sz="0" w:space="0" w:color="auto"/>
                        <w:left w:val="none" w:sz="0" w:space="0" w:color="auto"/>
                        <w:bottom w:val="none" w:sz="0" w:space="0" w:color="auto"/>
                        <w:right w:val="none" w:sz="0" w:space="0" w:color="auto"/>
                      </w:divBdr>
                    </w:div>
                  </w:divsChild>
                </w:div>
                <w:div w:id="899176473">
                  <w:marLeft w:val="0"/>
                  <w:marRight w:val="0"/>
                  <w:marTop w:val="0"/>
                  <w:marBottom w:val="0"/>
                  <w:divBdr>
                    <w:top w:val="none" w:sz="0" w:space="0" w:color="auto"/>
                    <w:left w:val="none" w:sz="0" w:space="0" w:color="auto"/>
                    <w:bottom w:val="none" w:sz="0" w:space="0" w:color="auto"/>
                    <w:right w:val="none" w:sz="0" w:space="0" w:color="auto"/>
                  </w:divBdr>
                  <w:divsChild>
                    <w:div w:id="261030550">
                      <w:marLeft w:val="0"/>
                      <w:marRight w:val="0"/>
                      <w:marTop w:val="0"/>
                      <w:marBottom w:val="0"/>
                      <w:divBdr>
                        <w:top w:val="none" w:sz="0" w:space="0" w:color="auto"/>
                        <w:left w:val="none" w:sz="0" w:space="0" w:color="auto"/>
                        <w:bottom w:val="none" w:sz="0" w:space="0" w:color="auto"/>
                        <w:right w:val="none" w:sz="0" w:space="0" w:color="auto"/>
                      </w:divBdr>
                    </w:div>
                  </w:divsChild>
                </w:div>
                <w:div w:id="928662170">
                  <w:marLeft w:val="0"/>
                  <w:marRight w:val="0"/>
                  <w:marTop w:val="0"/>
                  <w:marBottom w:val="0"/>
                  <w:divBdr>
                    <w:top w:val="none" w:sz="0" w:space="0" w:color="auto"/>
                    <w:left w:val="none" w:sz="0" w:space="0" w:color="auto"/>
                    <w:bottom w:val="none" w:sz="0" w:space="0" w:color="auto"/>
                    <w:right w:val="none" w:sz="0" w:space="0" w:color="auto"/>
                  </w:divBdr>
                  <w:divsChild>
                    <w:div w:id="1518812909">
                      <w:marLeft w:val="0"/>
                      <w:marRight w:val="0"/>
                      <w:marTop w:val="0"/>
                      <w:marBottom w:val="0"/>
                      <w:divBdr>
                        <w:top w:val="none" w:sz="0" w:space="0" w:color="auto"/>
                        <w:left w:val="none" w:sz="0" w:space="0" w:color="auto"/>
                        <w:bottom w:val="none" w:sz="0" w:space="0" w:color="auto"/>
                        <w:right w:val="none" w:sz="0" w:space="0" w:color="auto"/>
                      </w:divBdr>
                    </w:div>
                  </w:divsChild>
                </w:div>
                <w:div w:id="997154482">
                  <w:marLeft w:val="0"/>
                  <w:marRight w:val="0"/>
                  <w:marTop w:val="0"/>
                  <w:marBottom w:val="0"/>
                  <w:divBdr>
                    <w:top w:val="none" w:sz="0" w:space="0" w:color="auto"/>
                    <w:left w:val="none" w:sz="0" w:space="0" w:color="auto"/>
                    <w:bottom w:val="none" w:sz="0" w:space="0" w:color="auto"/>
                    <w:right w:val="none" w:sz="0" w:space="0" w:color="auto"/>
                  </w:divBdr>
                  <w:divsChild>
                    <w:div w:id="814300469">
                      <w:marLeft w:val="0"/>
                      <w:marRight w:val="0"/>
                      <w:marTop w:val="0"/>
                      <w:marBottom w:val="0"/>
                      <w:divBdr>
                        <w:top w:val="none" w:sz="0" w:space="0" w:color="auto"/>
                        <w:left w:val="none" w:sz="0" w:space="0" w:color="auto"/>
                        <w:bottom w:val="none" w:sz="0" w:space="0" w:color="auto"/>
                        <w:right w:val="none" w:sz="0" w:space="0" w:color="auto"/>
                      </w:divBdr>
                    </w:div>
                  </w:divsChild>
                </w:div>
                <w:div w:id="1012491227">
                  <w:marLeft w:val="0"/>
                  <w:marRight w:val="0"/>
                  <w:marTop w:val="0"/>
                  <w:marBottom w:val="0"/>
                  <w:divBdr>
                    <w:top w:val="none" w:sz="0" w:space="0" w:color="auto"/>
                    <w:left w:val="none" w:sz="0" w:space="0" w:color="auto"/>
                    <w:bottom w:val="none" w:sz="0" w:space="0" w:color="auto"/>
                    <w:right w:val="none" w:sz="0" w:space="0" w:color="auto"/>
                  </w:divBdr>
                  <w:divsChild>
                    <w:div w:id="328022512">
                      <w:marLeft w:val="0"/>
                      <w:marRight w:val="0"/>
                      <w:marTop w:val="0"/>
                      <w:marBottom w:val="0"/>
                      <w:divBdr>
                        <w:top w:val="none" w:sz="0" w:space="0" w:color="auto"/>
                        <w:left w:val="none" w:sz="0" w:space="0" w:color="auto"/>
                        <w:bottom w:val="none" w:sz="0" w:space="0" w:color="auto"/>
                        <w:right w:val="none" w:sz="0" w:space="0" w:color="auto"/>
                      </w:divBdr>
                    </w:div>
                  </w:divsChild>
                </w:div>
                <w:div w:id="1028603301">
                  <w:marLeft w:val="0"/>
                  <w:marRight w:val="0"/>
                  <w:marTop w:val="0"/>
                  <w:marBottom w:val="0"/>
                  <w:divBdr>
                    <w:top w:val="none" w:sz="0" w:space="0" w:color="auto"/>
                    <w:left w:val="none" w:sz="0" w:space="0" w:color="auto"/>
                    <w:bottom w:val="none" w:sz="0" w:space="0" w:color="auto"/>
                    <w:right w:val="none" w:sz="0" w:space="0" w:color="auto"/>
                  </w:divBdr>
                  <w:divsChild>
                    <w:div w:id="1790780847">
                      <w:marLeft w:val="0"/>
                      <w:marRight w:val="0"/>
                      <w:marTop w:val="0"/>
                      <w:marBottom w:val="0"/>
                      <w:divBdr>
                        <w:top w:val="none" w:sz="0" w:space="0" w:color="auto"/>
                        <w:left w:val="none" w:sz="0" w:space="0" w:color="auto"/>
                        <w:bottom w:val="none" w:sz="0" w:space="0" w:color="auto"/>
                        <w:right w:val="none" w:sz="0" w:space="0" w:color="auto"/>
                      </w:divBdr>
                    </w:div>
                  </w:divsChild>
                </w:div>
                <w:div w:id="1044670507">
                  <w:marLeft w:val="0"/>
                  <w:marRight w:val="0"/>
                  <w:marTop w:val="0"/>
                  <w:marBottom w:val="0"/>
                  <w:divBdr>
                    <w:top w:val="none" w:sz="0" w:space="0" w:color="auto"/>
                    <w:left w:val="none" w:sz="0" w:space="0" w:color="auto"/>
                    <w:bottom w:val="none" w:sz="0" w:space="0" w:color="auto"/>
                    <w:right w:val="none" w:sz="0" w:space="0" w:color="auto"/>
                  </w:divBdr>
                  <w:divsChild>
                    <w:div w:id="2090424381">
                      <w:marLeft w:val="0"/>
                      <w:marRight w:val="0"/>
                      <w:marTop w:val="0"/>
                      <w:marBottom w:val="0"/>
                      <w:divBdr>
                        <w:top w:val="none" w:sz="0" w:space="0" w:color="auto"/>
                        <w:left w:val="none" w:sz="0" w:space="0" w:color="auto"/>
                        <w:bottom w:val="none" w:sz="0" w:space="0" w:color="auto"/>
                        <w:right w:val="none" w:sz="0" w:space="0" w:color="auto"/>
                      </w:divBdr>
                    </w:div>
                  </w:divsChild>
                </w:div>
                <w:div w:id="1119446372">
                  <w:marLeft w:val="0"/>
                  <w:marRight w:val="0"/>
                  <w:marTop w:val="0"/>
                  <w:marBottom w:val="0"/>
                  <w:divBdr>
                    <w:top w:val="none" w:sz="0" w:space="0" w:color="auto"/>
                    <w:left w:val="none" w:sz="0" w:space="0" w:color="auto"/>
                    <w:bottom w:val="none" w:sz="0" w:space="0" w:color="auto"/>
                    <w:right w:val="none" w:sz="0" w:space="0" w:color="auto"/>
                  </w:divBdr>
                  <w:divsChild>
                    <w:div w:id="1138838705">
                      <w:marLeft w:val="0"/>
                      <w:marRight w:val="0"/>
                      <w:marTop w:val="0"/>
                      <w:marBottom w:val="0"/>
                      <w:divBdr>
                        <w:top w:val="none" w:sz="0" w:space="0" w:color="auto"/>
                        <w:left w:val="none" w:sz="0" w:space="0" w:color="auto"/>
                        <w:bottom w:val="none" w:sz="0" w:space="0" w:color="auto"/>
                        <w:right w:val="none" w:sz="0" w:space="0" w:color="auto"/>
                      </w:divBdr>
                    </w:div>
                  </w:divsChild>
                </w:div>
                <w:div w:id="1173640639">
                  <w:marLeft w:val="0"/>
                  <w:marRight w:val="0"/>
                  <w:marTop w:val="0"/>
                  <w:marBottom w:val="0"/>
                  <w:divBdr>
                    <w:top w:val="none" w:sz="0" w:space="0" w:color="auto"/>
                    <w:left w:val="none" w:sz="0" w:space="0" w:color="auto"/>
                    <w:bottom w:val="none" w:sz="0" w:space="0" w:color="auto"/>
                    <w:right w:val="none" w:sz="0" w:space="0" w:color="auto"/>
                  </w:divBdr>
                  <w:divsChild>
                    <w:div w:id="1581409199">
                      <w:marLeft w:val="0"/>
                      <w:marRight w:val="0"/>
                      <w:marTop w:val="0"/>
                      <w:marBottom w:val="0"/>
                      <w:divBdr>
                        <w:top w:val="none" w:sz="0" w:space="0" w:color="auto"/>
                        <w:left w:val="none" w:sz="0" w:space="0" w:color="auto"/>
                        <w:bottom w:val="none" w:sz="0" w:space="0" w:color="auto"/>
                        <w:right w:val="none" w:sz="0" w:space="0" w:color="auto"/>
                      </w:divBdr>
                    </w:div>
                  </w:divsChild>
                </w:div>
                <w:div w:id="1276789260">
                  <w:marLeft w:val="0"/>
                  <w:marRight w:val="0"/>
                  <w:marTop w:val="0"/>
                  <w:marBottom w:val="0"/>
                  <w:divBdr>
                    <w:top w:val="none" w:sz="0" w:space="0" w:color="auto"/>
                    <w:left w:val="none" w:sz="0" w:space="0" w:color="auto"/>
                    <w:bottom w:val="none" w:sz="0" w:space="0" w:color="auto"/>
                    <w:right w:val="none" w:sz="0" w:space="0" w:color="auto"/>
                  </w:divBdr>
                  <w:divsChild>
                    <w:div w:id="571895391">
                      <w:marLeft w:val="0"/>
                      <w:marRight w:val="0"/>
                      <w:marTop w:val="0"/>
                      <w:marBottom w:val="0"/>
                      <w:divBdr>
                        <w:top w:val="none" w:sz="0" w:space="0" w:color="auto"/>
                        <w:left w:val="none" w:sz="0" w:space="0" w:color="auto"/>
                        <w:bottom w:val="none" w:sz="0" w:space="0" w:color="auto"/>
                        <w:right w:val="none" w:sz="0" w:space="0" w:color="auto"/>
                      </w:divBdr>
                    </w:div>
                  </w:divsChild>
                </w:div>
                <w:div w:id="1354187559">
                  <w:marLeft w:val="0"/>
                  <w:marRight w:val="0"/>
                  <w:marTop w:val="0"/>
                  <w:marBottom w:val="0"/>
                  <w:divBdr>
                    <w:top w:val="none" w:sz="0" w:space="0" w:color="auto"/>
                    <w:left w:val="none" w:sz="0" w:space="0" w:color="auto"/>
                    <w:bottom w:val="none" w:sz="0" w:space="0" w:color="auto"/>
                    <w:right w:val="none" w:sz="0" w:space="0" w:color="auto"/>
                  </w:divBdr>
                  <w:divsChild>
                    <w:div w:id="1297027429">
                      <w:marLeft w:val="0"/>
                      <w:marRight w:val="0"/>
                      <w:marTop w:val="0"/>
                      <w:marBottom w:val="0"/>
                      <w:divBdr>
                        <w:top w:val="none" w:sz="0" w:space="0" w:color="auto"/>
                        <w:left w:val="none" w:sz="0" w:space="0" w:color="auto"/>
                        <w:bottom w:val="none" w:sz="0" w:space="0" w:color="auto"/>
                        <w:right w:val="none" w:sz="0" w:space="0" w:color="auto"/>
                      </w:divBdr>
                    </w:div>
                  </w:divsChild>
                </w:div>
                <w:div w:id="1426071971">
                  <w:marLeft w:val="0"/>
                  <w:marRight w:val="0"/>
                  <w:marTop w:val="0"/>
                  <w:marBottom w:val="0"/>
                  <w:divBdr>
                    <w:top w:val="none" w:sz="0" w:space="0" w:color="auto"/>
                    <w:left w:val="none" w:sz="0" w:space="0" w:color="auto"/>
                    <w:bottom w:val="none" w:sz="0" w:space="0" w:color="auto"/>
                    <w:right w:val="none" w:sz="0" w:space="0" w:color="auto"/>
                  </w:divBdr>
                  <w:divsChild>
                    <w:div w:id="356662165">
                      <w:marLeft w:val="0"/>
                      <w:marRight w:val="0"/>
                      <w:marTop w:val="0"/>
                      <w:marBottom w:val="0"/>
                      <w:divBdr>
                        <w:top w:val="none" w:sz="0" w:space="0" w:color="auto"/>
                        <w:left w:val="none" w:sz="0" w:space="0" w:color="auto"/>
                        <w:bottom w:val="none" w:sz="0" w:space="0" w:color="auto"/>
                        <w:right w:val="none" w:sz="0" w:space="0" w:color="auto"/>
                      </w:divBdr>
                    </w:div>
                  </w:divsChild>
                </w:div>
                <w:div w:id="1455444035">
                  <w:marLeft w:val="0"/>
                  <w:marRight w:val="0"/>
                  <w:marTop w:val="0"/>
                  <w:marBottom w:val="0"/>
                  <w:divBdr>
                    <w:top w:val="none" w:sz="0" w:space="0" w:color="auto"/>
                    <w:left w:val="none" w:sz="0" w:space="0" w:color="auto"/>
                    <w:bottom w:val="none" w:sz="0" w:space="0" w:color="auto"/>
                    <w:right w:val="none" w:sz="0" w:space="0" w:color="auto"/>
                  </w:divBdr>
                  <w:divsChild>
                    <w:div w:id="1067416597">
                      <w:marLeft w:val="0"/>
                      <w:marRight w:val="0"/>
                      <w:marTop w:val="0"/>
                      <w:marBottom w:val="0"/>
                      <w:divBdr>
                        <w:top w:val="none" w:sz="0" w:space="0" w:color="auto"/>
                        <w:left w:val="none" w:sz="0" w:space="0" w:color="auto"/>
                        <w:bottom w:val="none" w:sz="0" w:space="0" w:color="auto"/>
                        <w:right w:val="none" w:sz="0" w:space="0" w:color="auto"/>
                      </w:divBdr>
                    </w:div>
                  </w:divsChild>
                </w:div>
                <w:div w:id="1536851593">
                  <w:marLeft w:val="0"/>
                  <w:marRight w:val="0"/>
                  <w:marTop w:val="0"/>
                  <w:marBottom w:val="0"/>
                  <w:divBdr>
                    <w:top w:val="none" w:sz="0" w:space="0" w:color="auto"/>
                    <w:left w:val="none" w:sz="0" w:space="0" w:color="auto"/>
                    <w:bottom w:val="none" w:sz="0" w:space="0" w:color="auto"/>
                    <w:right w:val="none" w:sz="0" w:space="0" w:color="auto"/>
                  </w:divBdr>
                  <w:divsChild>
                    <w:div w:id="1125151527">
                      <w:marLeft w:val="0"/>
                      <w:marRight w:val="0"/>
                      <w:marTop w:val="0"/>
                      <w:marBottom w:val="0"/>
                      <w:divBdr>
                        <w:top w:val="none" w:sz="0" w:space="0" w:color="auto"/>
                        <w:left w:val="none" w:sz="0" w:space="0" w:color="auto"/>
                        <w:bottom w:val="none" w:sz="0" w:space="0" w:color="auto"/>
                        <w:right w:val="none" w:sz="0" w:space="0" w:color="auto"/>
                      </w:divBdr>
                    </w:div>
                  </w:divsChild>
                </w:div>
                <w:div w:id="1545412561">
                  <w:marLeft w:val="0"/>
                  <w:marRight w:val="0"/>
                  <w:marTop w:val="0"/>
                  <w:marBottom w:val="0"/>
                  <w:divBdr>
                    <w:top w:val="none" w:sz="0" w:space="0" w:color="auto"/>
                    <w:left w:val="none" w:sz="0" w:space="0" w:color="auto"/>
                    <w:bottom w:val="none" w:sz="0" w:space="0" w:color="auto"/>
                    <w:right w:val="none" w:sz="0" w:space="0" w:color="auto"/>
                  </w:divBdr>
                  <w:divsChild>
                    <w:div w:id="1234050152">
                      <w:marLeft w:val="0"/>
                      <w:marRight w:val="0"/>
                      <w:marTop w:val="0"/>
                      <w:marBottom w:val="0"/>
                      <w:divBdr>
                        <w:top w:val="none" w:sz="0" w:space="0" w:color="auto"/>
                        <w:left w:val="none" w:sz="0" w:space="0" w:color="auto"/>
                        <w:bottom w:val="none" w:sz="0" w:space="0" w:color="auto"/>
                        <w:right w:val="none" w:sz="0" w:space="0" w:color="auto"/>
                      </w:divBdr>
                    </w:div>
                  </w:divsChild>
                </w:div>
                <w:div w:id="1728071407">
                  <w:marLeft w:val="0"/>
                  <w:marRight w:val="0"/>
                  <w:marTop w:val="0"/>
                  <w:marBottom w:val="0"/>
                  <w:divBdr>
                    <w:top w:val="none" w:sz="0" w:space="0" w:color="auto"/>
                    <w:left w:val="none" w:sz="0" w:space="0" w:color="auto"/>
                    <w:bottom w:val="none" w:sz="0" w:space="0" w:color="auto"/>
                    <w:right w:val="none" w:sz="0" w:space="0" w:color="auto"/>
                  </w:divBdr>
                  <w:divsChild>
                    <w:div w:id="1761288534">
                      <w:marLeft w:val="0"/>
                      <w:marRight w:val="0"/>
                      <w:marTop w:val="0"/>
                      <w:marBottom w:val="0"/>
                      <w:divBdr>
                        <w:top w:val="none" w:sz="0" w:space="0" w:color="auto"/>
                        <w:left w:val="none" w:sz="0" w:space="0" w:color="auto"/>
                        <w:bottom w:val="none" w:sz="0" w:space="0" w:color="auto"/>
                        <w:right w:val="none" w:sz="0" w:space="0" w:color="auto"/>
                      </w:divBdr>
                    </w:div>
                  </w:divsChild>
                </w:div>
                <w:div w:id="1759329179">
                  <w:marLeft w:val="0"/>
                  <w:marRight w:val="0"/>
                  <w:marTop w:val="0"/>
                  <w:marBottom w:val="0"/>
                  <w:divBdr>
                    <w:top w:val="none" w:sz="0" w:space="0" w:color="auto"/>
                    <w:left w:val="none" w:sz="0" w:space="0" w:color="auto"/>
                    <w:bottom w:val="none" w:sz="0" w:space="0" w:color="auto"/>
                    <w:right w:val="none" w:sz="0" w:space="0" w:color="auto"/>
                  </w:divBdr>
                  <w:divsChild>
                    <w:div w:id="666444388">
                      <w:marLeft w:val="0"/>
                      <w:marRight w:val="0"/>
                      <w:marTop w:val="0"/>
                      <w:marBottom w:val="0"/>
                      <w:divBdr>
                        <w:top w:val="none" w:sz="0" w:space="0" w:color="auto"/>
                        <w:left w:val="none" w:sz="0" w:space="0" w:color="auto"/>
                        <w:bottom w:val="none" w:sz="0" w:space="0" w:color="auto"/>
                        <w:right w:val="none" w:sz="0" w:space="0" w:color="auto"/>
                      </w:divBdr>
                    </w:div>
                  </w:divsChild>
                </w:div>
                <w:div w:id="1783183510">
                  <w:marLeft w:val="0"/>
                  <w:marRight w:val="0"/>
                  <w:marTop w:val="0"/>
                  <w:marBottom w:val="0"/>
                  <w:divBdr>
                    <w:top w:val="none" w:sz="0" w:space="0" w:color="auto"/>
                    <w:left w:val="none" w:sz="0" w:space="0" w:color="auto"/>
                    <w:bottom w:val="none" w:sz="0" w:space="0" w:color="auto"/>
                    <w:right w:val="none" w:sz="0" w:space="0" w:color="auto"/>
                  </w:divBdr>
                  <w:divsChild>
                    <w:div w:id="1856186277">
                      <w:marLeft w:val="0"/>
                      <w:marRight w:val="0"/>
                      <w:marTop w:val="0"/>
                      <w:marBottom w:val="0"/>
                      <w:divBdr>
                        <w:top w:val="none" w:sz="0" w:space="0" w:color="auto"/>
                        <w:left w:val="none" w:sz="0" w:space="0" w:color="auto"/>
                        <w:bottom w:val="none" w:sz="0" w:space="0" w:color="auto"/>
                        <w:right w:val="none" w:sz="0" w:space="0" w:color="auto"/>
                      </w:divBdr>
                    </w:div>
                  </w:divsChild>
                </w:div>
                <w:div w:id="1814177255">
                  <w:marLeft w:val="0"/>
                  <w:marRight w:val="0"/>
                  <w:marTop w:val="0"/>
                  <w:marBottom w:val="0"/>
                  <w:divBdr>
                    <w:top w:val="none" w:sz="0" w:space="0" w:color="auto"/>
                    <w:left w:val="none" w:sz="0" w:space="0" w:color="auto"/>
                    <w:bottom w:val="none" w:sz="0" w:space="0" w:color="auto"/>
                    <w:right w:val="none" w:sz="0" w:space="0" w:color="auto"/>
                  </w:divBdr>
                  <w:divsChild>
                    <w:div w:id="1089618981">
                      <w:marLeft w:val="0"/>
                      <w:marRight w:val="0"/>
                      <w:marTop w:val="0"/>
                      <w:marBottom w:val="0"/>
                      <w:divBdr>
                        <w:top w:val="none" w:sz="0" w:space="0" w:color="auto"/>
                        <w:left w:val="none" w:sz="0" w:space="0" w:color="auto"/>
                        <w:bottom w:val="none" w:sz="0" w:space="0" w:color="auto"/>
                        <w:right w:val="none" w:sz="0" w:space="0" w:color="auto"/>
                      </w:divBdr>
                    </w:div>
                  </w:divsChild>
                </w:div>
                <w:div w:id="1822691087">
                  <w:marLeft w:val="0"/>
                  <w:marRight w:val="0"/>
                  <w:marTop w:val="0"/>
                  <w:marBottom w:val="0"/>
                  <w:divBdr>
                    <w:top w:val="none" w:sz="0" w:space="0" w:color="auto"/>
                    <w:left w:val="none" w:sz="0" w:space="0" w:color="auto"/>
                    <w:bottom w:val="none" w:sz="0" w:space="0" w:color="auto"/>
                    <w:right w:val="none" w:sz="0" w:space="0" w:color="auto"/>
                  </w:divBdr>
                  <w:divsChild>
                    <w:div w:id="1715420721">
                      <w:marLeft w:val="0"/>
                      <w:marRight w:val="0"/>
                      <w:marTop w:val="0"/>
                      <w:marBottom w:val="0"/>
                      <w:divBdr>
                        <w:top w:val="none" w:sz="0" w:space="0" w:color="auto"/>
                        <w:left w:val="none" w:sz="0" w:space="0" w:color="auto"/>
                        <w:bottom w:val="none" w:sz="0" w:space="0" w:color="auto"/>
                        <w:right w:val="none" w:sz="0" w:space="0" w:color="auto"/>
                      </w:divBdr>
                    </w:div>
                  </w:divsChild>
                </w:div>
                <w:div w:id="1830167048">
                  <w:marLeft w:val="0"/>
                  <w:marRight w:val="0"/>
                  <w:marTop w:val="0"/>
                  <w:marBottom w:val="0"/>
                  <w:divBdr>
                    <w:top w:val="none" w:sz="0" w:space="0" w:color="auto"/>
                    <w:left w:val="none" w:sz="0" w:space="0" w:color="auto"/>
                    <w:bottom w:val="none" w:sz="0" w:space="0" w:color="auto"/>
                    <w:right w:val="none" w:sz="0" w:space="0" w:color="auto"/>
                  </w:divBdr>
                  <w:divsChild>
                    <w:div w:id="201331332">
                      <w:marLeft w:val="0"/>
                      <w:marRight w:val="0"/>
                      <w:marTop w:val="0"/>
                      <w:marBottom w:val="0"/>
                      <w:divBdr>
                        <w:top w:val="none" w:sz="0" w:space="0" w:color="auto"/>
                        <w:left w:val="none" w:sz="0" w:space="0" w:color="auto"/>
                        <w:bottom w:val="none" w:sz="0" w:space="0" w:color="auto"/>
                        <w:right w:val="none" w:sz="0" w:space="0" w:color="auto"/>
                      </w:divBdr>
                    </w:div>
                  </w:divsChild>
                </w:div>
                <w:div w:id="1836800627">
                  <w:marLeft w:val="0"/>
                  <w:marRight w:val="0"/>
                  <w:marTop w:val="0"/>
                  <w:marBottom w:val="0"/>
                  <w:divBdr>
                    <w:top w:val="none" w:sz="0" w:space="0" w:color="auto"/>
                    <w:left w:val="none" w:sz="0" w:space="0" w:color="auto"/>
                    <w:bottom w:val="none" w:sz="0" w:space="0" w:color="auto"/>
                    <w:right w:val="none" w:sz="0" w:space="0" w:color="auto"/>
                  </w:divBdr>
                  <w:divsChild>
                    <w:div w:id="811338021">
                      <w:marLeft w:val="0"/>
                      <w:marRight w:val="0"/>
                      <w:marTop w:val="0"/>
                      <w:marBottom w:val="0"/>
                      <w:divBdr>
                        <w:top w:val="none" w:sz="0" w:space="0" w:color="auto"/>
                        <w:left w:val="none" w:sz="0" w:space="0" w:color="auto"/>
                        <w:bottom w:val="none" w:sz="0" w:space="0" w:color="auto"/>
                        <w:right w:val="none" w:sz="0" w:space="0" w:color="auto"/>
                      </w:divBdr>
                    </w:div>
                  </w:divsChild>
                </w:div>
                <w:div w:id="1862468526">
                  <w:marLeft w:val="0"/>
                  <w:marRight w:val="0"/>
                  <w:marTop w:val="0"/>
                  <w:marBottom w:val="0"/>
                  <w:divBdr>
                    <w:top w:val="none" w:sz="0" w:space="0" w:color="auto"/>
                    <w:left w:val="none" w:sz="0" w:space="0" w:color="auto"/>
                    <w:bottom w:val="none" w:sz="0" w:space="0" w:color="auto"/>
                    <w:right w:val="none" w:sz="0" w:space="0" w:color="auto"/>
                  </w:divBdr>
                  <w:divsChild>
                    <w:div w:id="70782720">
                      <w:marLeft w:val="0"/>
                      <w:marRight w:val="0"/>
                      <w:marTop w:val="0"/>
                      <w:marBottom w:val="0"/>
                      <w:divBdr>
                        <w:top w:val="none" w:sz="0" w:space="0" w:color="auto"/>
                        <w:left w:val="none" w:sz="0" w:space="0" w:color="auto"/>
                        <w:bottom w:val="none" w:sz="0" w:space="0" w:color="auto"/>
                        <w:right w:val="none" w:sz="0" w:space="0" w:color="auto"/>
                      </w:divBdr>
                    </w:div>
                  </w:divsChild>
                </w:div>
                <w:div w:id="1889343205">
                  <w:marLeft w:val="0"/>
                  <w:marRight w:val="0"/>
                  <w:marTop w:val="0"/>
                  <w:marBottom w:val="0"/>
                  <w:divBdr>
                    <w:top w:val="none" w:sz="0" w:space="0" w:color="auto"/>
                    <w:left w:val="none" w:sz="0" w:space="0" w:color="auto"/>
                    <w:bottom w:val="none" w:sz="0" w:space="0" w:color="auto"/>
                    <w:right w:val="none" w:sz="0" w:space="0" w:color="auto"/>
                  </w:divBdr>
                  <w:divsChild>
                    <w:div w:id="1068966073">
                      <w:marLeft w:val="0"/>
                      <w:marRight w:val="0"/>
                      <w:marTop w:val="0"/>
                      <w:marBottom w:val="0"/>
                      <w:divBdr>
                        <w:top w:val="none" w:sz="0" w:space="0" w:color="auto"/>
                        <w:left w:val="none" w:sz="0" w:space="0" w:color="auto"/>
                        <w:bottom w:val="none" w:sz="0" w:space="0" w:color="auto"/>
                        <w:right w:val="none" w:sz="0" w:space="0" w:color="auto"/>
                      </w:divBdr>
                    </w:div>
                  </w:divsChild>
                </w:div>
                <w:div w:id="1911889629">
                  <w:marLeft w:val="0"/>
                  <w:marRight w:val="0"/>
                  <w:marTop w:val="0"/>
                  <w:marBottom w:val="0"/>
                  <w:divBdr>
                    <w:top w:val="none" w:sz="0" w:space="0" w:color="auto"/>
                    <w:left w:val="none" w:sz="0" w:space="0" w:color="auto"/>
                    <w:bottom w:val="none" w:sz="0" w:space="0" w:color="auto"/>
                    <w:right w:val="none" w:sz="0" w:space="0" w:color="auto"/>
                  </w:divBdr>
                  <w:divsChild>
                    <w:div w:id="437413031">
                      <w:marLeft w:val="0"/>
                      <w:marRight w:val="0"/>
                      <w:marTop w:val="0"/>
                      <w:marBottom w:val="0"/>
                      <w:divBdr>
                        <w:top w:val="none" w:sz="0" w:space="0" w:color="auto"/>
                        <w:left w:val="none" w:sz="0" w:space="0" w:color="auto"/>
                        <w:bottom w:val="none" w:sz="0" w:space="0" w:color="auto"/>
                        <w:right w:val="none" w:sz="0" w:space="0" w:color="auto"/>
                      </w:divBdr>
                    </w:div>
                  </w:divsChild>
                </w:div>
                <w:div w:id="1943367828">
                  <w:marLeft w:val="0"/>
                  <w:marRight w:val="0"/>
                  <w:marTop w:val="0"/>
                  <w:marBottom w:val="0"/>
                  <w:divBdr>
                    <w:top w:val="none" w:sz="0" w:space="0" w:color="auto"/>
                    <w:left w:val="none" w:sz="0" w:space="0" w:color="auto"/>
                    <w:bottom w:val="none" w:sz="0" w:space="0" w:color="auto"/>
                    <w:right w:val="none" w:sz="0" w:space="0" w:color="auto"/>
                  </w:divBdr>
                  <w:divsChild>
                    <w:div w:id="1875386500">
                      <w:marLeft w:val="0"/>
                      <w:marRight w:val="0"/>
                      <w:marTop w:val="0"/>
                      <w:marBottom w:val="0"/>
                      <w:divBdr>
                        <w:top w:val="none" w:sz="0" w:space="0" w:color="auto"/>
                        <w:left w:val="none" w:sz="0" w:space="0" w:color="auto"/>
                        <w:bottom w:val="none" w:sz="0" w:space="0" w:color="auto"/>
                        <w:right w:val="none" w:sz="0" w:space="0" w:color="auto"/>
                      </w:divBdr>
                    </w:div>
                  </w:divsChild>
                </w:div>
                <w:div w:id="1960407751">
                  <w:marLeft w:val="0"/>
                  <w:marRight w:val="0"/>
                  <w:marTop w:val="0"/>
                  <w:marBottom w:val="0"/>
                  <w:divBdr>
                    <w:top w:val="none" w:sz="0" w:space="0" w:color="auto"/>
                    <w:left w:val="none" w:sz="0" w:space="0" w:color="auto"/>
                    <w:bottom w:val="none" w:sz="0" w:space="0" w:color="auto"/>
                    <w:right w:val="none" w:sz="0" w:space="0" w:color="auto"/>
                  </w:divBdr>
                  <w:divsChild>
                    <w:div w:id="807283448">
                      <w:marLeft w:val="0"/>
                      <w:marRight w:val="0"/>
                      <w:marTop w:val="0"/>
                      <w:marBottom w:val="0"/>
                      <w:divBdr>
                        <w:top w:val="none" w:sz="0" w:space="0" w:color="auto"/>
                        <w:left w:val="none" w:sz="0" w:space="0" w:color="auto"/>
                        <w:bottom w:val="none" w:sz="0" w:space="0" w:color="auto"/>
                        <w:right w:val="none" w:sz="0" w:space="0" w:color="auto"/>
                      </w:divBdr>
                    </w:div>
                  </w:divsChild>
                </w:div>
                <w:div w:id="1962298280">
                  <w:marLeft w:val="0"/>
                  <w:marRight w:val="0"/>
                  <w:marTop w:val="0"/>
                  <w:marBottom w:val="0"/>
                  <w:divBdr>
                    <w:top w:val="none" w:sz="0" w:space="0" w:color="auto"/>
                    <w:left w:val="none" w:sz="0" w:space="0" w:color="auto"/>
                    <w:bottom w:val="none" w:sz="0" w:space="0" w:color="auto"/>
                    <w:right w:val="none" w:sz="0" w:space="0" w:color="auto"/>
                  </w:divBdr>
                  <w:divsChild>
                    <w:div w:id="789858442">
                      <w:marLeft w:val="0"/>
                      <w:marRight w:val="0"/>
                      <w:marTop w:val="0"/>
                      <w:marBottom w:val="0"/>
                      <w:divBdr>
                        <w:top w:val="none" w:sz="0" w:space="0" w:color="auto"/>
                        <w:left w:val="none" w:sz="0" w:space="0" w:color="auto"/>
                        <w:bottom w:val="none" w:sz="0" w:space="0" w:color="auto"/>
                        <w:right w:val="none" w:sz="0" w:space="0" w:color="auto"/>
                      </w:divBdr>
                    </w:div>
                  </w:divsChild>
                </w:div>
                <w:div w:id="2012636767">
                  <w:marLeft w:val="0"/>
                  <w:marRight w:val="0"/>
                  <w:marTop w:val="0"/>
                  <w:marBottom w:val="0"/>
                  <w:divBdr>
                    <w:top w:val="none" w:sz="0" w:space="0" w:color="auto"/>
                    <w:left w:val="none" w:sz="0" w:space="0" w:color="auto"/>
                    <w:bottom w:val="none" w:sz="0" w:space="0" w:color="auto"/>
                    <w:right w:val="none" w:sz="0" w:space="0" w:color="auto"/>
                  </w:divBdr>
                  <w:divsChild>
                    <w:div w:id="103310343">
                      <w:marLeft w:val="0"/>
                      <w:marRight w:val="0"/>
                      <w:marTop w:val="0"/>
                      <w:marBottom w:val="0"/>
                      <w:divBdr>
                        <w:top w:val="none" w:sz="0" w:space="0" w:color="auto"/>
                        <w:left w:val="none" w:sz="0" w:space="0" w:color="auto"/>
                        <w:bottom w:val="none" w:sz="0" w:space="0" w:color="auto"/>
                        <w:right w:val="none" w:sz="0" w:space="0" w:color="auto"/>
                      </w:divBdr>
                    </w:div>
                  </w:divsChild>
                </w:div>
                <w:div w:id="2022664132">
                  <w:marLeft w:val="0"/>
                  <w:marRight w:val="0"/>
                  <w:marTop w:val="0"/>
                  <w:marBottom w:val="0"/>
                  <w:divBdr>
                    <w:top w:val="none" w:sz="0" w:space="0" w:color="auto"/>
                    <w:left w:val="none" w:sz="0" w:space="0" w:color="auto"/>
                    <w:bottom w:val="none" w:sz="0" w:space="0" w:color="auto"/>
                    <w:right w:val="none" w:sz="0" w:space="0" w:color="auto"/>
                  </w:divBdr>
                  <w:divsChild>
                    <w:div w:id="209264205">
                      <w:marLeft w:val="0"/>
                      <w:marRight w:val="0"/>
                      <w:marTop w:val="0"/>
                      <w:marBottom w:val="0"/>
                      <w:divBdr>
                        <w:top w:val="none" w:sz="0" w:space="0" w:color="auto"/>
                        <w:left w:val="none" w:sz="0" w:space="0" w:color="auto"/>
                        <w:bottom w:val="none" w:sz="0" w:space="0" w:color="auto"/>
                        <w:right w:val="none" w:sz="0" w:space="0" w:color="auto"/>
                      </w:divBdr>
                    </w:div>
                  </w:divsChild>
                </w:div>
                <w:div w:id="2023509028">
                  <w:marLeft w:val="0"/>
                  <w:marRight w:val="0"/>
                  <w:marTop w:val="0"/>
                  <w:marBottom w:val="0"/>
                  <w:divBdr>
                    <w:top w:val="none" w:sz="0" w:space="0" w:color="auto"/>
                    <w:left w:val="none" w:sz="0" w:space="0" w:color="auto"/>
                    <w:bottom w:val="none" w:sz="0" w:space="0" w:color="auto"/>
                    <w:right w:val="none" w:sz="0" w:space="0" w:color="auto"/>
                  </w:divBdr>
                  <w:divsChild>
                    <w:div w:id="1178078312">
                      <w:marLeft w:val="0"/>
                      <w:marRight w:val="0"/>
                      <w:marTop w:val="0"/>
                      <w:marBottom w:val="0"/>
                      <w:divBdr>
                        <w:top w:val="none" w:sz="0" w:space="0" w:color="auto"/>
                        <w:left w:val="none" w:sz="0" w:space="0" w:color="auto"/>
                        <w:bottom w:val="none" w:sz="0" w:space="0" w:color="auto"/>
                        <w:right w:val="none" w:sz="0" w:space="0" w:color="auto"/>
                      </w:divBdr>
                    </w:div>
                  </w:divsChild>
                </w:div>
                <w:div w:id="2044790658">
                  <w:marLeft w:val="0"/>
                  <w:marRight w:val="0"/>
                  <w:marTop w:val="0"/>
                  <w:marBottom w:val="0"/>
                  <w:divBdr>
                    <w:top w:val="none" w:sz="0" w:space="0" w:color="auto"/>
                    <w:left w:val="none" w:sz="0" w:space="0" w:color="auto"/>
                    <w:bottom w:val="none" w:sz="0" w:space="0" w:color="auto"/>
                    <w:right w:val="none" w:sz="0" w:space="0" w:color="auto"/>
                  </w:divBdr>
                  <w:divsChild>
                    <w:div w:id="720396962">
                      <w:marLeft w:val="0"/>
                      <w:marRight w:val="0"/>
                      <w:marTop w:val="0"/>
                      <w:marBottom w:val="0"/>
                      <w:divBdr>
                        <w:top w:val="none" w:sz="0" w:space="0" w:color="auto"/>
                        <w:left w:val="none" w:sz="0" w:space="0" w:color="auto"/>
                        <w:bottom w:val="none" w:sz="0" w:space="0" w:color="auto"/>
                        <w:right w:val="none" w:sz="0" w:space="0" w:color="auto"/>
                      </w:divBdr>
                    </w:div>
                  </w:divsChild>
                </w:div>
                <w:div w:id="2075621916">
                  <w:marLeft w:val="0"/>
                  <w:marRight w:val="0"/>
                  <w:marTop w:val="0"/>
                  <w:marBottom w:val="0"/>
                  <w:divBdr>
                    <w:top w:val="none" w:sz="0" w:space="0" w:color="auto"/>
                    <w:left w:val="none" w:sz="0" w:space="0" w:color="auto"/>
                    <w:bottom w:val="none" w:sz="0" w:space="0" w:color="auto"/>
                    <w:right w:val="none" w:sz="0" w:space="0" w:color="auto"/>
                  </w:divBdr>
                  <w:divsChild>
                    <w:div w:id="160388969">
                      <w:marLeft w:val="0"/>
                      <w:marRight w:val="0"/>
                      <w:marTop w:val="0"/>
                      <w:marBottom w:val="0"/>
                      <w:divBdr>
                        <w:top w:val="none" w:sz="0" w:space="0" w:color="auto"/>
                        <w:left w:val="none" w:sz="0" w:space="0" w:color="auto"/>
                        <w:bottom w:val="none" w:sz="0" w:space="0" w:color="auto"/>
                        <w:right w:val="none" w:sz="0" w:space="0" w:color="auto"/>
                      </w:divBdr>
                    </w:div>
                  </w:divsChild>
                </w:div>
                <w:div w:id="2093433233">
                  <w:marLeft w:val="0"/>
                  <w:marRight w:val="0"/>
                  <w:marTop w:val="0"/>
                  <w:marBottom w:val="0"/>
                  <w:divBdr>
                    <w:top w:val="none" w:sz="0" w:space="0" w:color="auto"/>
                    <w:left w:val="none" w:sz="0" w:space="0" w:color="auto"/>
                    <w:bottom w:val="none" w:sz="0" w:space="0" w:color="auto"/>
                    <w:right w:val="none" w:sz="0" w:space="0" w:color="auto"/>
                  </w:divBdr>
                  <w:divsChild>
                    <w:div w:id="1550873805">
                      <w:marLeft w:val="0"/>
                      <w:marRight w:val="0"/>
                      <w:marTop w:val="0"/>
                      <w:marBottom w:val="0"/>
                      <w:divBdr>
                        <w:top w:val="none" w:sz="0" w:space="0" w:color="auto"/>
                        <w:left w:val="none" w:sz="0" w:space="0" w:color="auto"/>
                        <w:bottom w:val="none" w:sz="0" w:space="0" w:color="auto"/>
                        <w:right w:val="none" w:sz="0" w:space="0" w:color="auto"/>
                      </w:divBdr>
                    </w:div>
                  </w:divsChild>
                </w:div>
                <w:div w:id="2102218418">
                  <w:marLeft w:val="0"/>
                  <w:marRight w:val="0"/>
                  <w:marTop w:val="0"/>
                  <w:marBottom w:val="0"/>
                  <w:divBdr>
                    <w:top w:val="none" w:sz="0" w:space="0" w:color="auto"/>
                    <w:left w:val="none" w:sz="0" w:space="0" w:color="auto"/>
                    <w:bottom w:val="none" w:sz="0" w:space="0" w:color="auto"/>
                    <w:right w:val="none" w:sz="0" w:space="0" w:color="auto"/>
                  </w:divBdr>
                  <w:divsChild>
                    <w:div w:id="1252353258">
                      <w:marLeft w:val="0"/>
                      <w:marRight w:val="0"/>
                      <w:marTop w:val="0"/>
                      <w:marBottom w:val="0"/>
                      <w:divBdr>
                        <w:top w:val="none" w:sz="0" w:space="0" w:color="auto"/>
                        <w:left w:val="none" w:sz="0" w:space="0" w:color="auto"/>
                        <w:bottom w:val="none" w:sz="0" w:space="0" w:color="auto"/>
                        <w:right w:val="none" w:sz="0" w:space="0" w:color="auto"/>
                      </w:divBdr>
                    </w:div>
                  </w:divsChild>
                </w:div>
                <w:div w:id="2145923186">
                  <w:marLeft w:val="0"/>
                  <w:marRight w:val="0"/>
                  <w:marTop w:val="0"/>
                  <w:marBottom w:val="0"/>
                  <w:divBdr>
                    <w:top w:val="none" w:sz="0" w:space="0" w:color="auto"/>
                    <w:left w:val="none" w:sz="0" w:space="0" w:color="auto"/>
                    <w:bottom w:val="none" w:sz="0" w:space="0" w:color="auto"/>
                    <w:right w:val="none" w:sz="0" w:space="0" w:color="auto"/>
                  </w:divBdr>
                  <w:divsChild>
                    <w:div w:id="3918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207184">
          <w:marLeft w:val="0"/>
          <w:marRight w:val="0"/>
          <w:marTop w:val="0"/>
          <w:marBottom w:val="0"/>
          <w:divBdr>
            <w:top w:val="none" w:sz="0" w:space="0" w:color="auto"/>
            <w:left w:val="none" w:sz="0" w:space="0" w:color="auto"/>
            <w:bottom w:val="none" w:sz="0" w:space="0" w:color="auto"/>
            <w:right w:val="none" w:sz="0" w:space="0" w:color="auto"/>
          </w:divBdr>
          <w:divsChild>
            <w:div w:id="2119788397">
              <w:marLeft w:val="0"/>
              <w:marRight w:val="0"/>
              <w:marTop w:val="0"/>
              <w:marBottom w:val="0"/>
              <w:divBdr>
                <w:top w:val="none" w:sz="0" w:space="0" w:color="auto"/>
                <w:left w:val="none" w:sz="0" w:space="0" w:color="auto"/>
                <w:bottom w:val="none" w:sz="0" w:space="0" w:color="auto"/>
                <w:right w:val="none" w:sz="0" w:space="0" w:color="auto"/>
              </w:divBdr>
            </w:div>
          </w:divsChild>
        </w:div>
        <w:div w:id="1849830351">
          <w:marLeft w:val="0"/>
          <w:marRight w:val="0"/>
          <w:marTop w:val="0"/>
          <w:marBottom w:val="0"/>
          <w:divBdr>
            <w:top w:val="none" w:sz="0" w:space="0" w:color="auto"/>
            <w:left w:val="none" w:sz="0" w:space="0" w:color="auto"/>
            <w:bottom w:val="none" w:sz="0" w:space="0" w:color="auto"/>
            <w:right w:val="none" w:sz="0" w:space="0" w:color="auto"/>
          </w:divBdr>
          <w:divsChild>
            <w:div w:id="1525483026">
              <w:marLeft w:val="0"/>
              <w:marRight w:val="0"/>
              <w:marTop w:val="0"/>
              <w:marBottom w:val="0"/>
              <w:divBdr>
                <w:top w:val="none" w:sz="0" w:space="0" w:color="auto"/>
                <w:left w:val="none" w:sz="0" w:space="0" w:color="auto"/>
                <w:bottom w:val="none" w:sz="0" w:space="0" w:color="auto"/>
                <w:right w:val="none" w:sz="0" w:space="0" w:color="auto"/>
              </w:divBdr>
            </w:div>
          </w:divsChild>
        </w:div>
        <w:div w:id="1883446560">
          <w:marLeft w:val="0"/>
          <w:marRight w:val="0"/>
          <w:marTop w:val="0"/>
          <w:marBottom w:val="0"/>
          <w:divBdr>
            <w:top w:val="none" w:sz="0" w:space="0" w:color="auto"/>
            <w:left w:val="none" w:sz="0" w:space="0" w:color="auto"/>
            <w:bottom w:val="none" w:sz="0" w:space="0" w:color="auto"/>
            <w:right w:val="none" w:sz="0" w:space="0" w:color="auto"/>
          </w:divBdr>
          <w:divsChild>
            <w:div w:id="52437715">
              <w:marLeft w:val="0"/>
              <w:marRight w:val="0"/>
              <w:marTop w:val="0"/>
              <w:marBottom w:val="0"/>
              <w:divBdr>
                <w:top w:val="none" w:sz="0" w:space="0" w:color="auto"/>
                <w:left w:val="none" w:sz="0" w:space="0" w:color="auto"/>
                <w:bottom w:val="none" w:sz="0" w:space="0" w:color="auto"/>
                <w:right w:val="none" w:sz="0" w:space="0" w:color="auto"/>
              </w:divBdr>
            </w:div>
            <w:div w:id="233471703">
              <w:marLeft w:val="0"/>
              <w:marRight w:val="0"/>
              <w:marTop w:val="0"/>
              <w:marBottom w:val="0"/>
              <w:divBdr>
                <w:top w:val="none" w:sz="0" w:space="0" w:color="auto"/>
                <w:left w:val="none" w:sz="0" w:space="0" w:color="auto"/>
                <w:bottom w:val="none" w:sz="0" w:space="0" w:color="auto"/>
                <w:right w:val="none" w:sz="0" w:space="0" w:color="auto"/>
              </w:divBdr>
            </w:div>
            <w:div w:id="238682879">
              <w:marLeft w:val="0"/>
              <w:marRight w:val="0"/>
              <w:marTop w:val="0"/>
              <w:marBottom w:val="0"/>
              <w:divBdr>
                <w:top w:val="none" w:sz="0" w:space="0" w:color="auto"/>
                <w:left w:val="none" w:sz="0" w:space="0" w:color="auto"/>
                <w:bottom w:val="none" w:sz="0" w:space="0" w:color="auto"/>
                <w:right w:val="none" w:sz="0" w:space="0" w:color="auto"/>
              </w:divBdr>
            </w:div>
            <w:div w:id="625040374">
              <w:marLeft w:val="0"/>
              <w:marRight w:val="0"/>
              <w:marTop w:val="0"/>
              <w:marBottom w:val="0"/>
              <w:divBdr>
                <w:top w:val="none" w:sz="0" w:space="0" w:color="auto"/>
                <w:left w:val="none" w:sz="0" w:space="0" w:color="auto"/>
                <w:bottom w:val="none" w:sz="0" w:space="0" w:color="auto"/>
                <w:right w:val="none" w:sz="0" w:space="0" w:color="auto"/>
              </w:divBdr>
            </w:div>
            <w:div w:id="724452987">
              <w:marLeft w:val="0"/>
              <w:marRight w:val="0"/>
              <w:marTop w:val="0"/>
              <w:marBottom w:val="0"/>
              <w:divBdr>
                <w:top w:val="none" w:sz="0" w:space="0" w:color="auto"/>
                <w:left w:val="none" w:sz="0" w:space="0" w:color="auto"/>
                <w:bottom w:val="none" w:sz="0" w:space="0" w:color="auto"/>
                <w:right w:val="none" w:sz="0" w:space="0" w:color="auto"/>
              </w:divBdr>
            </w:div>
            <w:div w:id="731319603">
              <w:marLeft w:val="0"/>
              <w:marRight w:val="0"/>
              <w:marTop w:val="0"/>
              <w:marBottom w:val="0"/>
              <w:divBdr>
                <w:top w:val="none" w:sz="0" w:space="0" w:color="auto"/>
                <w:left w:val="none" w:sz="0" w:space="0" w:color="auto"/>
                <w:bottom w:val="none" w:sz="0" w:space="0" w:color="auto"/>
                <w:right w:val="none" w:sz="0" w:space="0" w:color="auto"/>
              </w:divBdr>
            </w:div>
            <w:div w:id="802885205">
              <w:marLeft w:val="0"/>
              <w:marRight w:val="0"/>
              <w:marTop w:val="0"/>
              <w:marBottom w:val="0"/>
              <w:divBdr>
                <w:top w:val="none" w:sz="0" w:space="0" w:color="auto"/>
                <w:left w:val="none" w:sz="0" w:space="0" w:color="auto"/>
                <w:bottom w:val="none" w:sz="0" w:space="0" w:color="auto"/>
                <w:right w:val="none" w:sz="0" w:space="0" w:color="auto"/>
              </w:divBdr>
            </w:div>
            <w:div w:id="826869135">
              <w:marLeft w:val="0"/>
              <w:marRight w:val="0"/>
              <w:marTop w:val="0"/>
              <w:marBottom w:val="0"/>
              <w:divBdr>
                <w:top w:val="none" w:sz="0" w:space="0" w:color="auto"/>
                <w:left w:val="none" w:sz="0" w:space="0" w:color="auto"/>
                <w:bottom w:val="none" w:sz="0" w:space="0" w:color="auto"/>
                <w:right w:val="none" w:sz="0" w:space="0" w:color="auto"/>
              </w:divBdr>
            </w:div>
            <w:div w:id="931669690">
              <w:marLeft w:val="0"/>
              <w:marRight w:val="0"/>
              <w:marTop w:val="0"/>
              <w:marBottom w:val="0"/>
              <w:divBdr>
                <w:top w:val="none" w:sz="0" w:space="0" w:color="auto"/>
                <w:left w:val="none" w:sz="0" w:space="0" w:color="auto"/>
                <w:bottom w:val="none" w:sz="0" w:space="0" w:color="auto"/>
                <w:right w:val="none" w:sz="0" w:space="0" w:color="auto"/>
              </w:divBdr>
            </w:div>
            <w:div w:id="942540952">
              <w:marLeft w:val="0"/>
              <w:marRight w:val="0"/>
              <w:marTop w:val="0"/>
              <w:marBottom w:val="0"/>
              <w:divBdr>
                <w:top w:val="none" w:sz="0" w:space="0" w:color="auto"/>
                <w:left w:val="none" w:sz="0" w:space="0" w:color="auto"/>
                <w:bottom w:val="none" w:sz="0" w:space="0" w:color="auto"/>
                <w:right w:val="none" w:sz="0" w:space="0" w:color="auto"/>
              </w:divBdr>
            </w:div>
            <w:div w:id="1306620073">
              <w:marLeft w:val="0"/>
              <w:marRight w:val="0"/>
              <w:marTop w:val="0"/>
              <w:marBottom w:val="0"/>
              <w:divBdr>
                <w:top w:val="none" w:sz="0" w:space="0" w:color="auto"/>
                <w:left w:val="none" w:sz="0" w:space="0" w:color="auto"/>
                <w:bottom w:val="none" w:sz="0" w:space="0" w:color="auto"/>
                <w:right w:val="none" w:sz="0" w:space="0" w:color="auto"/>
              </w:divBdr>
            </w:div>
            <w:div w:id="1351295255">
              <w:marLeft w:val="0"/>
              <w:marRight w:val="0"/>
              <w:marTop w:val="0"/>
              <w:marBottom w:val="0"/>
              <w:divBdr>
                <w:top w:val="none" w:sz="0" w:space="0" w:color="auto"/>
                <w:left w:val="none" w:sz="0" w:space="0" w:color="auto"/>
                <w:bottom w:val="none" w:sz="0" w:space="0" w:color="auto"/>
                <w:right w:val="none" w:sz="0" w:space="0" w:color="auto"/>
              </w:divBdr>
            </w:div>
            <w:div w:id="1393768489">
              <w:marLeft w:val="0"/>
              <w:marRight w:val="0"/>
              <w:marTop w:val="0"/>
              <w:marBottom w:val="0"/>
              <w:divBdr>
                <w:top w:val="none" w:sz="0" w:space="0" w:color="auto"/>
                <w:left w:val="none" w:sz="0" w:space="0" w:color="auto"/>
                <w:bottom w:val="none" w:sz="0" w:space="0" w:color="auto"/>
                <w:right w:val="none" w:sz="0" w:space="0" w:color="auto"/>
              </w:divBdr>
            </w:div>
            <w:div w:id="1812671020">
              <w:marLeft w:val="0"/>
              <w:marRight w:val="0"/>
              <w:marTop w:val="0"/>
              <w:marBottom w:val="0"/>
              <w:divBdr>
                <w:top w:val="none" w:sz="0" w:space="0" w:color="auto"/>
                <w:left w:val="none" w:sz="0" w:space="0" w:color="auto"/>
                <w:bottom w:val="none" w:sz="0" w:space="0" w:color="auto"/>
                <w:right w:val="none" w:sz="0" w:space="0" w:color="auto"/>
              </w:divBdr>
            </w:div>
            <w:div w:id="1828814038">
              <w:marLeft w:val="0"/>
              <w:marRight w:val="0"/>
              <w:marTop w:val="0"/>
              <w:marBottom w:val="0"/>
              <w:divBdr>
                <w:top w:val="none" w:sz="0" w:space="0" w:color="auto"/>
                <w:left w:val="none" w:sz="0" w:space="0" w:color="auto"/>
                <w:bottom w:val="none" w:sz="0" w:space="0" w:color="auto"/>
                <w:right w:val="none" w:sz="0" w:space="0" w:color="auto"/>
              </w:divBdr>
            </w:div>
            <w:div w:id="1848014270">
              <w:marLeft w:val="0"/>
              <w:marRight w:val="0"/>
              <w:marTop w:val="0"/>
              <w:marBottom w:val="0"/>
              <w:divBdr>
                <w:top w:val="none" w:sz="0" w:space="0" w:color="auto"/>
                <w:left w:val="none" w:sz="0" w:space="0" w:color="auto"/>
                <w:bottom w:val="none" w:sz="0" w:space="0" w:color="auto"/>
                <w:right w:val="none" w:sz="0" w:space="0" w:color="auto"/>
              </w:divBdr>
            </w:div>
            <w:div w:id="1911967138">
              <w:marLeft w:val="0"/>
              <w:marRight w:val="0"/>
              <w:marTop w:val="0"/>
              <w:marBottom w:val="0"/>
              <w:divBdr>
                <w:top w:val="none" w:sz="0" w:space="0" w:color="auto"/>
                <w:left w:val="none" w:sz="0" w:space="0" w:color="auto"/>
                <w:bottom w:val="none" w:sz="0" w:space="0" w:color="auto"/>
                <w:right w:val="none" w:sz="0" w:space="0" w:color="auto"/>
              </w:divBdr>
            </w:div>
            <w:div w:id="1991059621">
              <w:marLeft w:val="0"/>
              <w:marRight w:val="0"/>
              <w:marTop w:val="0"/>
              <w:marBottom w:val="0"/>
              <w:divBdr>
                <w:top w:val="none" w:sz="0" w:space="0" w:color="auto"/>
                <w:left w:val="none" w:sz="0" w:space="0" w:color="auto"/>
                <w:bottom w:val="none" w:sz="0" w:space="0" w:color="auto"/>
                <w:right w:val="none" w:sz="0" w:space="0" w:color="auto"/>
              </w:divBdr>
            </w:div>
            <w:div w:id="2112160294">
              <w:marLeft w:val="0"/>
              <w:marRight w:val="0"/>
              <w:marTop w:val="0"/>
              <w:marBottom w:val="0"/>
              <w:divBdr>
                <w:top w:val="none" w:sz="0" w:space="0" w:color="auto"/>
                <w:left w:val="none" w:sz="0" w:space="0" w:color="auto"/>
                <w:bottom w:val="none" w:sz="0" w:space="0" w:color="auto"/>
                <w:right w:val="none" w:sz="0" w:space="0" w:color="auto"/>
              </w:divBdr>
            </w:div>
          </w:divsChild>
        </w:div>
        <w:div w:id="1902595117">
          <w:marLeft w:val="0"/>
          <w:marRight w:val="0"/>
          <w:marTop w:val="0"/>
          <w:marBottom w:val="0"/>
          <w:divBdr>
            <w:top w:val="none" w:sz="0" w:space="0" w:color="auto"/>
            <w:left w:val="none" w:sz="0" w:space="0" w:color="auto"/>
            <w:bottom w:val="none" w:sz="0" w:space="0" w:color="auto"/>
            <w:right w:val="none" w:sz="0" w:space="0" w:color="auto"/>
          </w:divBdr>
          <w:divsChild>
            <w:div w:id="58065696">
              <w:marLeft w:val="0"/>
              <w:marRight w:val="0"/>
              <w:marTop w:val="0"/>
              <w:marBottom w:val="0"/>
              <w:divBdr>
                <w:top w:val="none" w:sz="0" w:space="0" w:color="auto"/>
                <w:left w:val="none" w:sz="0" w:space="0" w:color="auto"/>
                <w:bottom w:val="none" w:sz="0" w:space="0" w:color="auto"/>
                <w:right w:val="none" w:sz="0" w:space="0" w:color="auto"/>
              </w:divBdr>
            </w:div>
          </w:divsChild>
        </w:div>
        <w:div w:id="1908801550">
          <w:marLeft w:val="0"/>
          <w:marRight w:val="0"/>
          <w:marTop w:val="0"/>
          <w:marBottom w:val="0"/>
          <w:divBdr>
            <w:top w:val="none" w:sz="0" w:space="0" w:color="auto"/>
            <w:left w:val="none" w:sz="0" w:space="0" w:color="auto"/>
            <w:bottom w:val="none" w:sz="0" w:space="0" w:color="auto"/>
            <w:right w:val="none" w:sz="0" w:space="0" w:color="auto"/>
          </w:divBdr>
          <w:divsChild>
            <w:div w:id="1611816643">
              <w:marLeft w:val="0"/>
              <w:marRight w:val="0"/>
              <w:marTop w:val="0"/>
              <w:marBottom w:val="0"/>
              <w:divBdr>
                <w:top w:val="none" w:sz="0" w:space="0" w:color="auto"/>
                <w:left w:val="none" w:sz="0" w:space="0" w:color="auto"/>
                <w:bottom w:val="none" w:sz="0" w:space="0" w:color="auto"/>
                <w:right w:val="none" w:sz="0" w:space="0" w:color="auto"/>
              </w:divBdr>
            </w:div>
          </w:divsChild>
        </w:div>
        <w:div w:id="1929076115">
          <w:marLeft w:val="0"/>
          <w:marRight w:val="0"/>
          <w:marTop w:val="0"/>
          <w:marBottom w:val="0"/>
          <w:divBdr>
            <w:top w:val="none" w:sz="0" w:space="0" w:color="auto"/>
            <w:left w:val="none" w:sz="0" w:space="0" w:color="auto"/>
            <w:bottom w:val="none" w:sz="0" w:space="0" w:color="auto"/>
            <w:right w:val="none" w:sz="0" w:space="0" w:color="auto"/>
          </w:divBdr>
          <w:divsChild>
            <w:div w:id="1101560450">
              <w:marLeft w:val="0"/>
              <w:marRight w:val="0"/>
              <w:marTop w:val="0"/>
              <w:marBottom w:val="0"/>
              <w:divBdr>
                <w:top w:val="none" w:sz="0" w:space="0" w:color="auto"/>
                <w:left w:val="none" w:sz="0" w:space="0" w:color="auto"/>
                <w:bottom w:val="none" w:sz="0" w:space="0" w:color="auto"/>
                <w:right w:val="none" w:sz="0" w:space="0" w:color="auto"/>
              </w:divBdr>
            </w:div>
          </w:divsChild>
        </w:div>
        <w:div w:id="1947230535">
          <w:marLeft w:val="0"/>
          <w:marRight w:val="0"/>
          <w:marTop w:val="0"/>
          <w:marBottom w:val="0"/>
          <w:divBdr>
            <w:top w:val="none" w:sz="0" w:space="0" w:color="auto"/>
            <w:left w:val="none" w:sz="0" w:space="0" w:color="auto"/>
            <w:bottom w:val="none" w:sz="0" w:space="0" w:color="auto"/>
            <w:right w:val="none" w:sz="0" w:space="0" w:color="auto"/>
          </w:divBdr>
          <w:divsChild>
            <w:div w:id="605961990">
              <w:marLeft w:val="0"/>
              <w:marRight w:val="0"/>
              <w:marTop w:val="0"/>
              <w:marBottom w:val="0"/>
              <w:divBdr>
                <w:top w:val="none" w:sz="0" w:space="0" w:color="auto"/>
                <w:left w:val="none" w:sz="0" w:space="0" w:color="auto"/>
                <w:bottom w:val="none" w:sz="0" w:space="0" w:color="auto"/>
                <w:right w:val="none" w:sz="0" w:space="0" w:color="auto"/>
              </w:divBdr>
            </w:div>
          </w:divsChild>
        </w:div>
        <w:div w:id="1994142577">
          <w:marLeft w:val="0"/>
          <w:marRight w:val="0"/>
          <w:marTop w:val="0"/>
          <w:marBottom w:val="0"/>
          <w:divBdr>
            <w:top w:val="none" w:sz="0" w:space="0" w:color="auto"/>
            <w:left w:val="none" w:sz="0" w:space="0" w:color="auto"/>
            <w:bottom w:val="none" w:sz="0" w:space="0" w:color="auto"/>
            <w:right w:val="none" w:sz="0" w:space="0" w:color="auto"/>
          </w:divBdr>
          <w:divsChild>
            <w:div w:id="1090659881">
              <w:marLeft w:val="0"/>
              <w:marRight w:val="0"/>
              <w:marTop w:val="0"/>
              <w:marBottom w:val="0"/>
              <w:divBdr>
                <w:top w:val="none" w:sz="0" w:space="0" w:color="auto"/>
                <w:left w:val="none" w:sz="0" w:space="0" w:color="auto"/>
                <w:bottom w:val="none" w:sz="0" w:space="0" w:color="auto"/>
                <w:right w:val="none" w:sz="0" w:space="0" w:color="auto"/>
              </w:divBdr>
            </w:div>
          </w:divsChild>
        </w:div>
        <w:div w:id="2029524177">
          <w:marLeft w:val="0"/>
          <w:marRight w:val="0"/>
          <w:marTop w:val="0"/>
          <w:marBottom w:val="0"/>
          <w:divBdr>
            <w:top w:val="none" w:sz="0" w:space="0" w:color="auto"/>
            <w:left w:val="none" w:sz="0" w:space="0" w:color="auto"/>
            <w:bottom w:val="none" w:sz="0" w:space="0" w:color="auto"/>
            <w:right w:val="none" w:sz="0" w:space="0" w:color="auto"/>
          </w:divBdr>
          <w:divsChild>
            <w:div w:id="1112434785">
              <w:marLeft w:val="0"/>
              <w:marRight w:val="0"/>
              <w:marTop w:val="0"/>
              <w:marBottom w:val="0"/>
              <w:divBdr>
                <w:top w:val="none" w:sz="0" w:space="0" w:color="auto"/>
                <w:left w:val="none" w:sz="0" w:space="0" w:color="auto"/>
                <w:bottom w:val="none" w:sz="0" w:space="0" w:color="auto"/>
                <w:right w:val="none" w:sz="0" w:space="0" w:color="auto"/>
              </w:divBdr>
            </w:div>
          </w:divsChild>
        </w:div>
        <w:div w:id="2069961486">
          <w:marLeft w:val="0"/>
          <w:marRight w:val="0"/>
          <w:marTop w:val="0"/>
          <w:marBottom w:val="0"/>
          <w:divBdr>
            <w:top w:val="none" w:sz="0" w:space="0" w:color="auto"/>
            <w:left w:val="none" w:sz="0" w:space="0" w:color="auto"/>
            <w:bottom w:val="none" w:sz="0" w:space="0" w:color="auto"/>
            <w:right w:val="none" w:sz="0" w:space="0" w:color="auto"/>
          </w:divBdr>
        </w:div>
        <w:div w:id="2112779151">
          <w:marLeft w:val="0"/>
          <w:marRight w:val="0"/>
          <w:marTop w:val="0"/>
          <w:marBottom w:val="0"/>
          <w:divBdr>
            <w:top w:val="none" w:sz="0" w:space="0" w:color="auto"/>
            <w:left w:val="none" w:sz="0" w:space="0" w:color="auto"/>
            <w:bottom w:val="none" w:sz="0" w:space="0" w:color="auto"/>
            <w:right w:val="none" w:sz="0" w:space="0" w:color="auto"/>
          </w:divBdr>
          <w:divsChild>
            <w:div w:id="1000934057">
              <w:marLeft w:val="0"/>
              <w:marRight w:val="0"/>
              <w:marTop w:val="0"/>
              <w:marBottom w:val="0"/>
              <w:divBdr>
                <w:top w:val="none" w:sz="0" w:space="0" w:color="auto"/>
                <w:left w:val="none" w:sz="0" w:space="0" w:color="auto"/>
                <w:bottom w:val="none" w:sz="0" w:space="0" w:color="auto"/>
                <w:right w:val="none" w:sz="0" w:space="0" w:color="auto"/>
              </w:divBdr>
            </w:div>
          </w:divsChild>
        </w:div>
        <w:div w:id="2117746606">
          <w:marLeft w:val="0"/>
          <w:marRight w:val="0"/>
          <w:marTop w:val="0"/>
          <w:marBottom w:val="0"/>
          <w:divBdr>
            <w:top w:val="none" w:sz="0" w:space="0" w:color="auto"/>
            <w:left w:val="none" w:sz="0" w:space="0" w:color="auto"/>
            <w:bottom w:val="none" w:sz="0" w:space="0" w:color="auto"/>
            <w:right w:val="none" w:sz="0" w:space="0" w:color="auto"/>
          </w:divBdr>
        </w:div>
        <w:div w:id="2118063874">
          <w:marLeft w:val="0"/>
          <w:marRight w:val="0"/>
          <w:marTop w:val="0"/>
          <w:marBottom w:val="0"/>
          <w:divBdr>
            <w:top w:val="none" w:sz="0" w:space="0" w:color="auto"/>
            <w:left w:val="none" w:sz="0" w:space="0" w:color="auto"/>
            <w:bottom w:val="none" w:sz="0" w:space="0" w:color="auto"/>
            <w:right w:val="none" w:sz="0" w:space="0" w:color="auto"/>
          </w:divBdr>
          <w:divsChild>
            <w:div w:id="1963805361">
              <w:marLeft w:val="0"/>
              <w:marRight w:val="0"/>
              <w:marTop w:val="0"/>
              <w:marBottom w:val="0"/>
              <w:divBdr>
                <w:top w:val="none" w:sz="0" w:space="0" w:color="auto"/>
                <w:left w:val="none" w:sz="0" w:space="0" w:color="auto"/>
                <w:bottom w:val="none" w:sz="0" w:space="0" w:color="auto"/>
                <w:right w:val="none" w:sz="0" w:space="0" w:color="auto"/>
              </w:divBdr>
            </w:div>
          </w:divsChild>
        </w:div>
        <w:div w:id="2125807131">
          <w:marLeft w:val="0"/>
          <w:marRight w:val="0"/>
          <w:marTop w:val="0"/>
          <w:marBottom w:val="0"/>
          <w:divBdr>
            <w:top w:val="none" w:sz="0" w:space="0" w:color="auto"/>
            <w:left w:val="none" w:sz="0" w:space="0" w:color="auto"/>
            <w:bottom w:val="none" w:sz="0" w:space="0" w:color="auto"/>
            <w:right w:val="none" w:sz="0" w:space="0" w:color="auto"/>
          </w:divBdr>
          <w:divsChild>
            <w:div w:id="318726594">
              <w:marLeft w:val="0"/>
              <w:marRight w:val="0"/>
              <w:marTop w:val="0"/>
              <w:marBottom w:val="0"/>
              <w:divBdr>
                <w:top w:val="none" w:sz="0" w:space="0" w:color="auto"/>
                <w:left w:val="none" w:sz="0" w:space="0" w:color="auto"/>
                <w:bottom w:val="none" w:sz="0" w:space="0" w:color="auto"/>
                <w:right w:val="none" w:sz="0" w:space="0" w:color="auto"/>
              </w:divBdr>
            </w:div>
          </w:divsChild>
        </w:div>
        <w:div w:id="2144688690">
          <w:marLeft w:val="0"/>
          <w:marRight w:val="0"/>
          <w:marTop w:val="0"/>
          <w:marBottom w:val="0"/>
          <w:divBdr>
            <w:top w:val="none" w:sz="0" w:space="0" w:color="auto"/>
            <w:left w:val="none" w:sz="0" w:space="0" w:color="auto"/>
            <w:bottom w:val="none" w:sz="0" w:space="0" w:color="auto"/>
            <w:right w:val="none" w:sz="0" w:space="0" w:color="auto"/>
          </w:divBdr>
          <w:divsChild>
            <w:div w:id="115333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8825">
      <w:bodyDiv w:val="1"/>
      <w:marLeft w:val="0"/>
      <w:marRight w:val="0"/>
      <w:marTop w:val="0"/>
      <w:marBottom w:val="0"/>
      <w:divBdr>
        <w:top w:val="none" w:sz="0" w:space="0" w:color="auto"/>
        <w:left w:val="none" w:sz="0" w:space="0" w:color="auto"/>
        <w:bottom w:val="none" w:sz="0" w:space="0" w:color="auto"/>
        <w:right w:val="none" w:sz="0" w:space="0" w:color="auto"/>
      </w:divBdr>
    </w:div>
    <w:div w:id="191695333">
      <w:bodyDiv w:val="1"/>
      <w:marLeft w:val="0"/>
      <w:marRight w:val="0"/>
      <w:marTop w:val="0"/>
      <w:marBottom w:val="0"/>
      <w:divBdr>
        <w:top w:val="none" w:sz="0" w:space="0" w:color="auto"/>
        <w:left w:val="none" w:sz="0" w:space="0" w:color="auto"/>
        <w:bottom w:val="none" w:sz="0" w:space="0" w:color="auto"/>
        <w:right w:val="none" w:sz="0" w:space="0" w:color="auto"/>
      </w:divBdr>
    </w:div>
    <w:div w:id="241716350">
      <w:bodyDiv w:val="1"/>
      <w:marLeft w:val="0"/>
      <w:marRight w:val="0"/>
      <w:marTop w:val="0"/>
      <w:marBottom w:val="0"/>
      <w:divBdr>
        <w:top w:val="none" w:sz="0" w:space="0" w:color="auto"/>
        <w:left w:val="none" w:sz="0" w:space="0" w:color="auto"/>
        <w:bottom w:val="none" w:sz="0" w:space="0" w:color="auto"/>
        <w:right w:val="none" w:sz="0" w:space="0" w:color="auto"/>
      </w:divBdr>
    </w:div>
    <w:div w:id="245189490">
      <w:bodyDiv w:val="1"/>
      <w:marLeft w:val="0"/>
      <w:marRight w:val="0"/>
      <w:marTop w:val="0"/>
      <w:marBottom w:val="0"/>
      <w:divBdr>
        <w:top w:val="none" w:sz="0" w:space="0" w:color="auto"/>
        <w:left w:val="none" w:sz="0" w:space="0" w:color="auto"/>
        <w:bottom w:val="none" w:sz="0" w:space="0" w:color="auto"/>
        <w:right w:val="none" w:sz="0" w:space="0" w:color="auto"/>
      </w:divBdr>
      <w:divsChild>
        <w:div w:id="6369777">
          <w:marLeft w:val="0"/>
          <w:marRight w:val="0"/>
          <w:marTop w:val="0"/>
          <w:marBottom w:val="0"/>
          <w:divBdr>
            <w:top w:val="none" w:sz="0" w:space="0" w:color="auto"/>
            <w:left w:val="none" w:sz="0" w:space="0" w:color="auto"/>
            <w:bottom w:val="none" w:sz="0" w:space="0" w:color="auto"/>
            <w:right w:val="none" w:sz="0" w:space="0" w:color="auto"/>
          </w:divBdr>
          <w:divsChild>
            <w:div w:id="1883517041">
              <w:marLeft w:val="0"/>
              <w:marRight w:val="0"/>
              <w:marTop w:val="0"/>
              <w:marBottom w:val="0"/>
              <w:divBdr>
                <w:top w:val="none" w:sz="0" w:space="0" w:color="auto"/>
                <w:left w:val="none" w:sz="0" w:space="0" w:color="auto"/>
                <w:bottom w:val="none" w:sz="0" w:space="0" w:color="auto"/>
                <w:right w:val="none" w:sz="0" w:space="0" w:color="auto"/>
              </w:divBdr>
            </w:div>
          </w:divsChild>
        </w:div>
        <w:div w:id="20131384">
          <w:marLeft w:val="0"/>
          <w:marRight w:val="0"/>
          <w:marTop w:val="0"/>
          <w:marBottom w:val="0"/>
          <w:divBdr>
            <w:top w:val="none" w:sz="0" w:space="0" w:color="auto"/>
            <w:left w:val="none" w:sz="0" w:space="0" w:color="auto"/>
            <w:bottom w:val="none" w:sz="0" w:space="0" w:color="auto"/>
            <w:right w:val="none" w:sz="0" w:space="0" w:color="auto"/>
          </w:divBdr>
          <w:divsChild>
            <w:div w:id="1997419136">
              <w:marLeft w:val="0"/>
              <w:marRight w:val="0"/>
              <w:marTop w:val="0"/>
              <w:marBottom w:val="0"/>
              <w:divBdr>
                <w:top w:val="none" w:sz="0" w:space="0" w:color="auto"/>
                <w:left w:val="none" w:sz="0" w:space="0" w:color="auto"/>
                <w:bottom w:val="none" w:sz="0" w:space="0" w:color="auto"/>
                <w:right w:val="none" w:sz="0" w:space="0" w:color="auto"/>
              </w:divBdr>
            </w:div>
          </w:divsChild>
        </w:div>
        <w:div w:id="20935400">
          <w:marLeft w:val="0"/>
          <w:marRight w:val="0"/>
          <w:marTop w:val="0"/>
          <w:marBottom w:val="0"/>
          <w:divBdr>
            <w:top w:val="none" w:sz="0" w:space="0" w:color="auto"/>
            <w:left w:val="none" w:sz="0" w:space="0" w:color="auto"/>
            <w:bottom w:val="none" w:sz="0" w:space="0" w:color="auto"/>
            <w:right w:val="none" w:sz="0" w:space="0" w:color="auto"/>
          </w:divBdr>
          <w:divsChild>
            <w:div w:id="2026469631">
              <w:marLeft w:val="0"/>
              <w:marRight w:val="0"/>
              <w:marTop w:val="0"/>
              <w:marBottom w:val="0"/>
              <w:divBdr>
                <w:top w:val="none" w:sz="0" w:space="0" w:color="auto"/>
                <w:left w:val="none" w:sz="0" w:space="0" w:color="auto"/>
                <w:bottom w:val="none" w:sz="0" w:space="0" w:color="auto"/>
                <w:right w:val="none" w:sz="0" w:space="0" w:color="auto"/>
              </w:divBdr>
            </w:div>
          </w:divsChild>
        </w:div>
        <w:div w:id="36518205">
          <w:marLeft w:val="0"/>
          <w:marRight w:val="0"/>
          <w:marTop w:val="0"/>
          <w:marBottom w:val="0"/>
          <w:divBdr>
            <w:top w:val="none" w:sz="0" w:space="0" w:color="auto"/>
            <w:left w:val="none" w:sz="0" w:space="0" w:color="auto"/>
            <w:bottom w:val="none" w:sz="0" w:space="0" w:color="auto"/>
            <w:right w:val="none" w:sz="0" w:space="0" w:color="auto"/>
          </w:divBdr>
          <w:divsChild>
            <w:div w:id="637806318">
              <w:marLeft w:val="0"/>
              <w:marRight w:val="0"/>
              <w:marTop w:val="0"/>
              <w:marBottom w:val="0"/>
              <w:divBdr>
                <w:top w:val="none" w:sz="0" w:space="0" w:color="auto"/>
                <w:left w:val="none" w:sz="0" w:space="0" w:color="auto"/>
                <w:bottom w:val="none" w:sz="0" w:space="0" w:color="auto"/>
                <w:right w:val="none" w:sz="0" w:space="0" w:color="auto"/>
              </w:divBdr>
            </w:div>
          </w:divsChild>
        </w:div>
        <w:div w:id="60368675">
          <w:marLeft w:val="0"/>
          <w:marRight w:val="0"/>
          <w:marTop w:val="0"/>
          <w:marBottom w:val="0"/>
          <w:divBdr>
            <w:top w:val="none" w:sz="0" w:space="0" w:color="auto"/>
            <w:left w:val="none" w:sz="0" w:space="0" w:color="auto"/>
            <w:bottom w:val="none" w:sz="0" w:space="0" w:color="auto"/>
            <w:right w:val="none" w:sz="0" w:space="0" w:color="auto"/>
          </w:divBdr>
          <w:divsChild>
            <w:div w:id="1391153775">
              <w:marLeft w:val="0"/>
              <w:marRight w:val="0"/>
              <w:marTop w:val="0"/>
              <w:marBottom w:val="0"/>
              <w:divBdr>
                <w:top w:val="none" w:sz="0" w:space="0" w:color="auto"/>
                <w:left w:val="none" w:sz="0" w:space="0" w:color="auto"/>
                <w:bottom w:val="none" w:sz="0" w:space="0" w:color="auto"/>
                <w:right w:val="none" w:sz="0" w:space="0" w:color="auto"/>
              </w:divBdr>
            </w:div>
          </w:divsChild>
        </w:div>
        <w:div w:id="84423354">
          <w:marLeft w:val="0"/>
          <w:marRight w:val="0"/>
          <w:marTop w:val="0"/>
          <w:marBottom w:val="0"/>
          <w:divBdr>
            <w:top w:val="none" w:sz="0" w:space="0" w:color="auto"/>
            <w:left w:val="none" w:sz="0" w:space="0" w:color="auto"/>
            <w:bottom w:val="none" w:sz="0" w:space="0" w:color="auto"/>
            <w:right w:val="none" w:sz="0" w:space="0" w:color="auto"/>
          </w:divBdr>
          <w:divsChild>
            <w:div w:id="1585068536">
              <w:marLeft w:val="0"/>
              <w:marRight w:val="0"/>
              <w:marTop w:val="0"/>
              <w:marBottom w:val="0"/>
              <w:divBdr>
                <w:top w:val="none" w:sz="0" w:space="0" w:color="auto"/>
                <w:left w:val="none" w:sz="0" w:space="0" w:color="auto"/>
                <w:bottom w:val="none" w:sz="0" w:space="0" w:color="auto"/>
                <w:right w:val="none" w:sz="0" w:space="0" w:color="auto"/>
              </w:divBdr>
            </w:div>
          </w:divsChild>
        </w:div>
        <w:div w:id="89860943">
          <w:marLeft w:val="0"/>
          <w:marRight w:val="0"/>
          <w:marTop w:val="0"/>
          <w:marBottom w:val="0"/>
          <w:divBdr>
            <w:top w:val="none" w:sz="0" w:space="0" w:color="auto"/>
            <w:left w:val="none" w:sz="0" w:space="0" w:color="auto"/>
            <w:bottom w:val="none" w:sz="0" w:space="0" w:color="auto"/>
            <w:right w:val="none" w:sz="0" w:space="0" w:color="auto"/>
          </w:divBdr>
          <w:divsChild>
            <w:div w:id="818309194">
              <w:marLeft w:val="0"/>
              <w:marRight w:val="0"/>
              <w:marTop w:val="0"/>
              <w:marBottom w:val="0"/>
              <w:divBdr>
                <w:top w:val="none" w:sz="0" w:space="0" w:color="auto"/>
                <w:left w:val="none" w:sz="0" w:space="0" w:color="auto"/>
                <w:bottom w:val="none" w:sz="0" w:space="0" w:color="auto"/>
                <w:right w:val="none" w:sz="0" w:space="0" w:color="auto"/>
              </w:divBdr>
            </w:div>
          </w:divsChild>
        </w:div>
        <w:div w:id="92358162">
          <w:marLeft w:val="0"/>
          <w:marRight w:val="0"/>
          <w:marTop w:val="0"/>
          <w:marBottom w:val="0"/>
          <w:divBdr>
            <w:top w:val="none" w:sz="0" w:space="0" w:color="auto"/>
            <w:left w:val="none" w:sz="0" w:space="0" w:color="auto"/>
            <w:bottom w:val="none" w:sz="0" w:space="0" w:color="auto"/>
            <w:right w:val="none" w:sz="0" w:space="0" w:color="auto"/>
          </w:divBdr>
          <w:divsChild>
            <w:div w:id="1093939010">
              <w:marLeft w:val="0"/>
              <w:marRight w:val="0"/>
              <w:marTop w:val="0"/>
              <w:marBottom w:val="0"/>
              <w:divBdr>
                <w:top w:val="none" w:sz="0" w:space="0" w:color="auto"/>
                <w:left w:val="none" w:sz="0" w:space="0" w:color="auto"/>
                <w:bottom w:val="none" w:sz="0" w:space="0" w:color="auto"/>
                <w:right w:val="none" w:sz="0" w:space="0" w:color="auto"/>
              </w:divBdr>
            </w:div>
          </w:divsChild>
        </w:div>
        <w:div w:id="98641788">
          <w:marLeft w:val="0"/>
          <w:marRight w:val="0"/>
          <w:marTop w:val="0"/>
          <w:marBottom w:val="0"/>
          <w:divBdr>
            <w:top w:val="none" w:sz="0" w:space="0" w:color="auto"/>
            <w:left w:val="none" w:sz="0" w:space="0" w:color="auto"/>
            <w:bottom w:val="none" w:sz="0" w:space="0" w:color="auto"/>
            <w:right w:val="none" w:sz="0" w:space="0" w:color="auto"/>
          </w:divBdr>
          <w:divsChild>
            <w:div w:id="123548606">
              <w:marLeft w:val="0"/>
              <w:marRight w:val="0"/>
              <w:marTop w:val="0"/>
              <w:marBottom w:val="0"/>
              <w:divBdr>
                <w:top w:val="none" w:sz="0" w:space="0" w:color="auto"/>
                <w:left w:val="none" w:sz="0" w:space="0" w:color="auto"/>
                <w:bottom w:val="none" w:sz="0" w:space="0" w:color="auto"/>
                <w:right w:val="none" w:sz="0" w:space="0" w:color="auto"/>
              </w:divBdr>
            </w:div>
          </w:divsChild>
        </w:div>
        <w:div w:id="101657805">
          <w:marLeft w:val="0"/>
          <w:marRight w:val="0"/>
          <w:marTop w:val="0"/>
          <w:marBottom w:val="0"/>
          <w:divBdr>
            <w:top w:val="none" w:sz="0" w:space="0" w:color="auto"/>
            <w:left w:val="none" w:sz="0" w:space="0" w:color="auto"/>
            <w:bottom w:val="none" w:sz="0" w:space="0" w:color="auto"/>
            <w:right w:val="none" w:sz="0" w:space="0" w:color="auto"/>
          </w:divBdr>
          <w:divsChild>
            <w:div w:id="1574585062">
              <w:marLeft w:val="0"/>
              <w:marRight w:val="0"/>
              <w:marTop w:val="0"/>
              <w:marBottom w:val="0"/>
              <w:divBdr>
                <w:top w:val="none" w:sz="0" w:space="0" w:color="auto"/>
                <w:left w:val="none" w:sz="0" w:space="0" w:color="auto"/>
                <w:bottom w:val="none" w:sz="0" w:space="0" w:color="auto"/>
                <w:right w:val="none" w:sz="0" w:space="0" w:color="auto"/>
              </w:divBdr>
            </w:div>
          </w:divsChild>
        </w:div>
        <w:div w:id="105002418">
          <w:marLeft w:val="0"/>
          <w:marRight w:val="0"/>
          <w:marTop w:val="0"/>
          <w:marBottom w:val="0"/>
          <w:divBdr>
            <w:top w:val="none" w:sz="0" w:space="0" w:color="auto"/>
            <w:left w:val="none" w:sz="0" w:space="0" w:color="auto"/>
            <w:bottom w:val="none" w:sz="0" w:space="0" w:color="auto"/>
            <w:right w:val="none" w:sz="0" w:space="0" w:color="auto"/>
          </w:divBdr>
          <w:divsChild>
            <w:div w:id="1723871332">
              <w:marLeft w:val="0"/>
              <w:marRight w:val="0"/>
              <w:marTop w:val="0"/>
              <w:marBottom w:val="0"/>
              <w:divBdr>
                <w:top w:val="none" w:sz="0" w:space="0" w:color="auto"/>
                <w:left w:val="none" w:sz="0" w:space="0" w:color="auto"/>
                <w:bottom w:val="none" w:sz="0" w:space="0" w:color="auto"/>
                <w:right w:val="none" w:sz="0" w:space="0" w:color="auto"/>
              </w:divBdr>
            </w:div>
          </w:divsChild>
        </w:div>
        <w:div w:id="105665098">
          <w:marLeft w:val="0"/>
          <w:marRight w:val="0"/>
          <w:marTop w:val="0"/>
          <w:marBottom w:val="0"/>
          <w:divBdr>
            <w:top w:val="none" w:sz="0" w:space="0" w:color="auto"/>
            <w:left w:val="none" w:sz="0" w:space="0" w:color="auto"/>
            <w:bottom w:val="none" w:sz="0" w:space="0" w:color="auto"/>
            <w:right w:val="none" w:sz="0" w:space="0" w:color="auto"/>
          </w:divBdr>
          <w:divsChild>
            <w:div w:id="507401602">
              <w:marLeft w:val="0"/>
              <w:marRight w:val="0"/>
              <w:marTop w:val="0"/>
              <w:marBottom w:val="0"/>
              <w:divBdr>
                <w:top w:val="none" w:sz="0" w:space="0" w:color="auto"/>
                <w:left w:val="none" w:sz="0" w:space="0" w:color="auto"/>
                <w:bottom w:val="none" w:sz="0" w:space="0" w:color="auto"/>
                <w:right w:val="none" w:sz="0" w:space="0" w:color="auto"/>
              </w:divBdr>
            </w:div>
          </w:divsChild>
        </w:div>
        <w:div w:id="109133353">
          <w:marLeft w:val="0"/>
          <w:marRight w:val="0"/>
          <w:marTop w:val="0"/>
          <w:marBottom w:val="0"/>
          <w:divBdr>
            <w:top w:val="none" w:sz="0" w:space="0" w:color="auto"/>
            <w:left w:val="none" w:sz="0" w:space="0" w:color="auto"/>
            <w:bottom w:val="none" w:sz="0" w:space="0" w:color="auto"/>
            <w:right w:val="none" w:sz="0" w:space="0" w:color="auto"/>
          </w:divBdr>
          <w:divsChild>
            <w:div w:id="1503205334">
              <w:marLeft w:val="0"/>
              <w:marRight w:val="0"/>
              <w:marTop w:val="0"/>
              <w:marBottom w:val="0"/>
              <w:divBdr>
                <w:top w:val="none" w:sz="0" w:space="0" w:color="auto"/>
                <w:left w:val="none" w:sz="0" w:space="0" w:color="auto"/>
                <w:bottom w:val="none" w:sz="0" w:space="0" w:color="auto"/>
                <w:right w:val="none" w:sz="0" w:space="0" w:color="auto"/>
              </w:divBdr>
            </w:div>
          </w:divsChild>
        </w:div>
        <w:div w:id="117601866">
          <w:marLeft w:val="0"/>
          <w:marRight w:val="0"/>
          <w:marTop w:val="0"/>
          <w:marBottom w:val="0"/>
          <w:divBdr>
            <w:top w:val="none" w:sz="0" w:space="0" w:color="auto"/>
            <w:left w:val="none" w:sz="0" w:space="0" w:color="auto"/>
            <w:bottom w:val="none" w:sz="0" w:space="0" w:color="auto"/>
            <w:right w:val="none" w:sz="0" w:space="0" w:color="auto"/>
          </w:divBdr>
          <w:divsChild>
            <w:div w:id="183138015">
              <w:marLeft w:val="0"/>
              <w:marRight w:val="0"/>
              <w:marTop w:val="0"/>
              <w:marBottom w:val="0"/>
              <w:divBdr>
                <w:top w:val="none" w:sz="0" w:space="0" w:color="auto"/>
                <w:left w:val="none" w:sz="0" w:space="0" w:color="auto"/>
                <w:bottom w:val="none" w:sz="0" w:space="0" w:color="auto"/>
                <w:right w:val="none" w:sz="0" w:space="0" w:color="auto"/>
              </w:divBdr>
            </w:div>
          </w:divsChild>
        </w:div>
        <w:div w:id="128715110">
          <w:marLeft w:val="0"/>
          <w:marRight w:val="0"/>
          <w:marTop w:val="0"/>
          <w:marBottom w:val="0"/>
          <w:divBdr>
            <w:top w:val="none" w:sz="0" w:space="0" w:color="auto"/>
            <w:left w:val="none" w:sz="0" w:space="0" w:color="auto"/>
            <w:bottom w:val="none" w:sz="0" w:space="0" w:color="auto"/>
            <w:right w:val="none" w:sz="0" w:space="0" w:color="auto"/>
          </w:divBdr>
          <w:divsChild>
            <w:div w:id="1412118949">
              <w:marLeft w:val="0"/>
              <w:marRight w:val="0"/>
              <w:marTop w:val="0"/>
              <w:marBottom w:val="0"/>
              <w:divBdr>
                <w:top w:val="none" w:sz="0" w:space="0" w:color="auto"/>
                <w:left w:val="none" w:sz="0" w:space="0" w:color="auto"/>
                <w:bottom w:val="none" w:sz="0" w:space="0" w:color="auto"/>
                <w:right w:val="none" w:sz="0" w:space="0" w:color="auto"/>
              </w:divBdr>
            </w:div>
          </w:divsChild>
        </w:div>
        <w:div w:id="131683045">
          <w:marLeft w:val="0"/>
          <w:marRight w:val="0"/>
          <w:marTop w:val="0"/>
          <w:marBottom w:val="0"/>
          <w:divBdr>
            <w:top w:val="none" w:sz="0" w:space="0" w:color="auto"/>
            <w:left w:val="none" w:sz="0" w:space="0" w:color="auto"/>
            <w:bottom w:val="none" w:sz="0" w:space="0" w:color="auto"/>
            <w:right w:val="none" w:sz="0" w:space="0" w:color="auto"/>
          </w:divBdr>
          <w:divsChild>
            <w:div w:id="1123766628">
              <w:marLeft w:val="0"/>
              <w:marRight w:val="0"/>
              <w:marTop w:val="0"/>
              <w:marBottom w:val="0"/>
              <w:divBdr>
                <w:top w:val="none" w:sz="0" w:space="0" w:color="auto"/>
                <w:left w:val="none" w:sz="0" w:space="0" w:color="auto"/>
                <w:bottom w:val="none" w:sz="0" w:space="0" w:color="auto"/>
                <w:right w:val="none" w:sz="0" w:space="0" w:color="auto"/>
              </w:divBdr>
            </w:div>
          </w:divsChild>
        </w:div>
        <w:div w:id="133525438">
          <w:marLeft w:val="0"/>
          <w:marRight w:val="0"/>
          <w:marTop w:val="0"/>
          <w:marBottom w:val="0"/>
          <w:divBdr>
            <w:top w:val="none" w:sz="0" w:space="0" w:color="auto"/>
            <w:left w:val="none" w:sz="0" w:space="0" w:color="auto"/>
            <w:bottom w:val="none" w:sz="0" w:space="0" w:color="auto"/>
            <w:right w:val="none" w:sz="0" w:space="0" w:color="auto"/>
          </w:divBdr>
          <w:divsChild>
            <w:div w:id="629016533">
              <w:marLeft w:val="0"/>
              <w:marRight w:val="0"/>
              <w:marTop w:val="0"/>
              <w:marBottom w:val="0"/>
              <w:divBdr>
                <w:top w:val="none" w:sz="0" w:space="0" w:color="auto"/>
                <w:left w:val="none" w:sz="0" w:space="0" w:color="auto"/>
                <w:bottom w:val="none" w:sz="0" w:space="0" w:color="auto"/>
                <w:right w:val="none" w:sz="0" w:space="0" w:color="auto"/>
              </w:divBdr>
            </w:div>
          </w:divsChild>
        </w:div>
        <w:div w:id="146675425">
          <w:marLeft w:val="0"/>
          <w:marRight w:val="0"/>
          <w:marTop w:val="0"/>
          <w:marBottom w:val="0"/>
          <w:divBdr>
            <w:top w:val="none" w:sz="0" w:space="0" w:color="auto"/>
            <w:left w:val="none" w:sz="0" w:space="0" w:color="auto"/>
            <w:bottom w:val="none" w:sz="0" w:space="0" w:color="auto"/>
            <w:right w:val="none" w:sz="0" w:space="0" w:color="auto"/>
          </w:divBdr>
          <w:divsChild>
            <w:div w:id="110518763">
              <w:marLeft w:val="0"/>
              <w:marRight w:val="0"/>
              <w:marTop w:val="0"/>
              <w:marBottom w:val="0"/>
              <w:divBdr>
                <w:top w:val="none" w:sz="0" w:space="0" w:color="auto"/>
                <w:left w:val="none" w:sz="0" w:space="0" w:color="auto"/>
                <w:bottom w:val="none" w:sz="0" w:space="0" w:color="auto"/>
                <w:right w:val="none" w:sz="0" w:space="0" w:color="auto"/>
              </w:divBdr>
            </w:div>
          </w:divsChild>
        </w:div>
        <w:div w:id="151262234">
          <w:marLeft w:val="0"/>
          <w:marRight w:val="0"/>
          <w:marTop w:val="0"/>
          <w:marBottom w:val="0"/>
          <w:divBdr>
            <w:top w:val="none" w:sz="0" w:space="0" w:color="auto"/>
            <w:left w:val="none" w:sz="0" w:space="0" w:color="auto"/>
            <w:bottom w:val="none" w:sz="0" w:space="0" w:color="auto"/>
            <w:right w:val="none" w:sz="0" w:space="0" w:color="auto"/>
          </w:divBdr>
          <w:divsChild>
            <w:div w:id="446700800">
              <w:marLeft w:val="0"/>
              <w:marRight w:val="0"/>
              <w:marTop w:val="0"/>
              <w:marBottom w:val="0"/>
              <w:divBdr>
                <w:top w:val="none" w:sz="0" w:space="0" w:color="auto"/>
                <w:left w:val="none" w:sz="0" w:space="0" w:color="auto"/>
                <w:bottom w:val="none" w:sz="0" w:space="0" w:color="auto"/>
                <w:right w:val="none" w:sz="0" w:space="0" w:color="auto"/>
              </w:divBdr>
            </w:div>
          </w:divsChild>
        </w:div>
        <w:div w:id="163009335">
          <w:marLeft w:val="0"/>
          <w:marRight w:val="0"/>
          <w:marTop w:val="0"/>
          <w:marBottom w:val="0"/>
          <w:divBdr>
            <w:top w:val="none" w:sz="0" w:space="0" w:color="auto"/>
            <w:left w:val="none" w:sz="0" w:space="0" w:color="auto"/>
            <w:bottom w:val="none" w:sz="0" w:space="0" w:color="auto"/>
            <w:right w:val="none" w:sz="0" w:space="0" w:color="auto"/>
          </w:divBdr>
          <w:divsChild>
            <w:div w:id="2040468535">
              <w:marLeft w:val="0"/>
              <w:marRight w:val="0"/>
              <w:marTop w:val="0"/>
              <w:marBottom w:val="0"/>
              <w:divBdr>
                <w:top w:val="none" w:sz="0" w:space="0" w:color="auto"/>
                <w:left w:val="none" w:sz="0" w:space="0" w:color="auto"/>
                <w:bottom w:val="none" w:sz="0" w:space="0" w:color="auto"/>
                <w:right w:val="none" w:sz="0" w:space="0" w:color="auto"/>
              </w:divBdr>
            </w:div>
          </w:divsChild>
        </w:div>
        <w:div w:id="166793679">
          <w:marLeft w:val="0"/>
          <w:marRight w:val="0"/>
          <w:marTop w:val="0"/>
          <w:marBottom w:val="0"/>
          <w:divBdr>
            <w:top w:val="none" w:sz="0" w:space="0" w:color="auto"/>
            <w:left w:val="none" w:sz="0" w:space="0" w:color="auto"/>
            <w:bottom w:val="none" w:sz="0" w:space="0" w:color="auto"/>
            <w:right w:val="none" w:sz="0" w:space="0" w:color="auto"/>
          </w:divBdr>
          <w:divsChild>
            <w:div w:id="966201449">
              <w:marLeft w:val="0"/>
              <w:marRight w:val="0"/>
              <w:marTop w:val="0"/>
              <w:marBottom w:val="0"/>
              <w:divBdr>
                <w:top w:val="none" w:sz="0" w:space="0" w:color="auto"/>
                <w:left w:val="none" w:sz="0" w:space="0" w:color="auto"/>
                <w:bottom w:val="none" w:sz="0" w:space="0" w:color="auto"/>
                <w:right w:val="none" w:sz="0" w:space="0" w:color="auto"/>
              </w:divBdr>
            </w:div>
          </w:divsChild>
        </w:div>
        <w:div w:id="176432215">
          <w:marLeft w:val="0"/>
          <w:marRight w:val="0"/>
          <w:marTop w:val="0"/>
          <w:marBottom w:val="0"/>
          <w:divBdr>
            <w:top w:val="none" w:sz="0" w:space="0" w:color="auto"/>
            <w:left w:val="none" w:sz="0" w:space="0" w:color="auto"/>
            <w:bottom w:val="none" w:sz="0" w:space="0" w:color="auto"/>
            <w:right w:val="none" w:sz="0" w:space="0" w:color="auto"/>
          </w:divBdr>
          <w:divsChild>
            <w:div w:id="1456754257">
              <w:marLeft w:val="0"/>
              <w:marRight w:val="0"/>
              <w:marTop w:val="0"/>
              <w:marBottom w:val="0"/>
              <w:divBdr>
                <w:top w:val="none" w:sz="0" w:space="0" w:color="auto"/>
                <w:left w:val="none" w:sz="0" w:space="0" w:color="auto"/>
                <w:bottom w:val="none" w:sz="0" w:space="0" w:color="auto"/>
                <w:right w:val="none" w:sz="0" w:space="0" w:color="auto"/>
              </w:divBdr>
            </w:div>
          </w:divsChild>
        </w:div>
        <w:div w:id="187179791">
          <w:marLeft w:val="0"/>
          <w:marRight w:val="0"/>
          <w:marTop w:val="0"/>
          <w:marBottom w:val="0"/>
          <w:divBdr>
            <w:top w:val="none" w:sz="0" w:space="0" w:color="auto"/>
            <w:left w:val="none" w:sz="0" w:space="0" w:color="auto"/>
            <w:bottom w:val="none" w:sz="0" w:space="0" w:color="auto"/>
            <w:right w:val="none" w:sz="0" w:space="0" w:color="auto"/>
          </w:divBdr>
          <w:divsChild>
            <w:div w:id="1171871537">
              <w:marLeft w:val="0"/>
              <w:marRight w:val="0"/>
              <w:marTop w:val="0"/>
              <w:marBottom w:val="0"/>
              <w:divBdr>
                <w:top w:val="none" w:sz="0" w:space="0" w:color="auto"/>
                <w:left w:val="none" w:sz="0" w:space="0" w:color="auto"/>
                <w:bottom w:val="none" w:sz="0" w:space="0" w:color="auto"/>
                <w:right w:val="none" w:sz="0" w:space="0" w:color="auto"/>
              </w:divBdr>
            </w:div>
          </w:divsChild>
        </w:div>
        <w:div w:id="187451299">
          <w:marLeft w:val="0"/>
          <w:marRight w:val="0"/>
          <w:marTop w:val="0"/>
          <w:marBottom w:val="0"/>
          <w:divBdr>
            <w:top w:val="none" w:sz="0" w:space="0" w:color="auto"/>
            <w:left w:val="none" w:sz="0" w:space="0" w:color="auto"/>
            <w:bottom w:val="none" w:sz="0" w:space="0" w:color="auto"/>
            <w:right w:val="none" w:sz="0" w:space="0" w:color="auto"/>
          </w:divBdr>
          <w:divsChild>
            <w:div w:id="1226456769">
              <w:marLeft w:val="0"/>
              <w:marRight w:val="0"/>
              <w:marTop w:val="0"/>
              <w:marBottom w:val="0"/>
              <w:divBdr>
                <w:top w:val="none" w:sz="0" w:space="0" w:color="auto"/>
                <w:left w:val="none" w:sz="0" w:space="0" w:color="auto"/>
                <w:bottom w:val="none" w:sz="0" w:space="0" w:color="auto"/>
                <w:right w:val="none" w:sz="0" w:space="0" w:color="auto"/>
              </w:divBdr>
            </w:div>
          </w:divsChild>
        </w:div>
        <w:div w:id="187722208">
          <w:marLeft w:val="0"/>
          <w:marRight w:val="0"/>
          <w:marTop w:val="0"/>
          <w:marBottom w:val="0"/>
          <w:divBdr>
            <w:top w:val="none" w:sz="0" w:space="0" w:color="auto"/>
            <w:left w:val="none" w:sz="0" w:space="0" w:color="auto"/>
            <w:bottom w:val="none" w:sz="0" w:space="0" w:color="auto"/>
            <w:right w:val="none" w:sz="0" w:space="0" w:color="auto"/>
          </w:divBdr>
          <w:divsChild>
            <w:div w:id="198860140">
              <w:marLeft w:val="0"/>
              <w:marRight w:val="0"/>
              <w:marTop w:val="0"/>
              <w:marBottom w:val="0"/>
              <w:divBdr>
                <w:top w:val="none" w:sz="0" w:space="0" w:color="auto"/>
                <w:left w:val="none" w:sz="0" w:space="0" w:color="auto"/>
                <w:bottom w:val="none" w:sz="0" w:space="0" w:color="auto"/>
                <w:right w:val="none" w:sz="0" w:space="0" w:color="auto"/>
              </w:divBdr>
            </w:div>
          </w:divsChild>
        </w:div>
        <w:div w:id="188300727">
          <w:marLeft w:val="0"/>
          <w:marRight w:val="0"/>
          <w:marTop w:val="0"/>
          <w:marBottom w:val="0"/>
          <w:divBdr>
            <w:top w:val="none" w:sz="0" w:space="0" w:color="auto"/>
            <w:left w:val="none" w:sz="0" w:space="0" w:color="auto"/>
            <w:bottom w:val="none" w:sz="0" w:space="0" w:color="auto"/>
            <w:right w:val="none" w:sz="0" w:space="0" w:color="auto"/>
          </w:divBdr>
          <w:divsChild>
            <w:div w:id="1240947428">
              <w:marLeft w:val="0"/>
              <w:marRight w:val="0"/>
              <w:marTop w:val="0"/>
              <w:marBottom w:val="0"/>
              <w:divBdr>
                <w:top w:val="none" w:sz="0" w:space="0" w:color="auto"/>
                <w:left w:val="none" w:sz="0" w:space="0" w:color="auto"/>
                <w:bottom w:val="none" w:sz="0" w:space="0" w:color="auto"/>
                <w:right w:val="none" w:sz="0" w:space="0" w:color="auto"/>
              </w:divBdr>
            </w:div>
          </w:divsChild>
        </w:div>
        <w:div w:id="188953051">
          <w:marLeft w:val="0"/>
          <w:marRight w:val="0"/>
          <w:marTop w:val="0"/>
          <w:marBottom w:val="0"/>
          <w:divBdr>
            <w:top w:val="none" w:sz="0" w:space="0" w:color="auto"/>
            <w:left w:val="none" w:sz="0" w:space="0" w:color="auto"/>
            <w:bottom w:val="none" w:sz="0" w:space="0" w:color="auto"/>
            <w:right w:val="none" w:sz="0" w:space="0" w:color="auto"/>
          </w:divBdr>
          <w:divsChild>
            <w:div w:id="418403995">
              <w:marLeft w:val="0"/>
              <w:marRight w:val="0"/>
              <w:marTop w:val="0"/>
              <w:marBottom w:val="0"/>
              <w:divBdr>
                <w:top w:val="none" w:sz="0" w:space="0" w:color="auto"/>
                <w:left w:val="none" w:sz="0" w:space="0" w:color="auto"/>
                <w:bottom w:val="none" w:sz="0" w:space="0" w:color="auto"/>
                <w:right w:val="none" w:sz="0" w:space="0" w:color="auto"/>
              </w:divBdr>
            </w:div>
          </w:divsChild>
        </w:div>
        <w:div w:id="190193397">
          <w:marLeft w:val="0"/>
          <w:marRight w:val="0"/>
          <w:marTop w:val="0"/>
          <w:marBottom w:val="0"/>
          <w:divBdr>
            <w:top w:val="none" w:sz="0" w:space="0" w:color="auto"/>
            <w:left w:val="none" w:sz="0" w:space="0" w:color="auto"/>
            <w:bottom w:val="none" w:sz="0" w:space="0" w:color="auto"/>
            <w:right w:val="none" w:sz="0" w:space="0" w:color="auto"/>
          </w:divBdr>
          <w:divsChild>
            <w:div w:id="1465342492">
              <w:marLeft w:val="0"/>
              <w:marRight w:val="0"/>
              <w:marTop w:val="0"/>
              <w:marBottom w:val="0"/>
              <w:divBdr>
                <w:top w:val="none" w:sz="0" w:space="0" w:color="auto"/>
                <w:left w:val="none" w:sz="0" w:space="0" w:color="auto"/>
                <w:bottom w:val="none" w:sz="0" w:space="0" w:color="auto"/>
                <w:right w:val="none" w:sz="0" w:space="0" w:color="auto"/>
              </w:divBdr>
            </w:div>
          </w:divsChild>
        </w:div>
        <w:div w:id="198201055">
          <w:marLeft w:val="0"/>
          <w:marRight w:val="0"/>
          <w:marTop w:val="0"/>
          <w:marBottom w:val="0"/>
          <w:divBdr>
            <w:top w:val="none" w:sz="0" w:space="0" w:color="auto"/>
            <w:left w:val="none" w:sz="0" w:space="0" w:color="auto"/>
            <w:bottom w:val="none" w:sz="0" w:space="0" w:color="auto"/>
            <w:right w:val="none" w:sz="0" w:space="0" w:color="auto"/>
          </w:divBdr>
          <w:divsChild>
            <w:div w:id="1688099203">
              <w:marLeft w:val="0"/>
              <w:marRight w:val="0"/>
              <w:marTop w:val="0"/>
              <w:marBottom w:val="0"/>
              <w:divBdr>
                <w:top w:val="none" w:sz="0" w:space="0" w:color="auto"/>
                <w:left w:val="none" w:sz="0" w:space="0" w:color="auto"/>
                <w:bottom w:val="none" w:sz="0" w:space="0" w:color="auto"/>
                <w:right w:val="none" w:sz="0" w:space="0" w:color="auto"/>
              </w:divBdr>
            </w:div>
          </w:divsChild>
        </w:div>
        <w:div w:id="210115045">
          <w:marLeft w:val="0"/>
          <w:marRight w:val="0"/>
          <w:marTop w:val="0"/>
          <w:marBottom w:val="0"/>
          <w:divBdr>
            <w:top w:val="none" w:sz="0" w:space="0" w:color="auto"/>
            <w:left w:val="none" w:sz="0" w:space="0" w:color="auto"/>
            <w:bottom w:val="none" w:sz="0" w:space="0" w:color="auto"/>
            <w:right w:val="none" w:sz="0" w:space="0" w:color="auto"/>
          </w:divBdr>
          <w:divsChild>
            <w:div w:id="1486311426">
              <w:marLeft w:val="0"/>
              <w:marRight w:val="0"/>
              <w:marTop w:val="0"/>
              <w:marBottom w:val="0"/>
              <w:divBdr>
                <w:top w:val="none" w:sz="0" w:space="0" w:color="auto"/>
                <w:left w:val="none" w:sz="0" w:space="0" w:color="auto"/>
                <w:bottom w:val="none" w:sz="0" w:space="0" w:color="auto"/>
                <w:right w:val="none" w:sz="0" w:space="0" w:color="auto"/>
              </w:divBdr>
            </w:div>
          </w:divsChild>
        </w:div>
        <w:div w:id="211423773">
          <w:marLeft w:val="0"/>
          <w:marRight w:val="0"/>
          <w:marTop w:val="0"/>
          <w:marBottom w:val="0"/>
          <w:divBdr>
            <w:top w:val="none" w:sz="0" w:space="0" w:color="auto"/>
            <w:left w:val="none" w:sz="0" w:space="0" w:color="auto"/>
            <w:bottom w:val="none" w:sz="0" w:space="0" w:color="auto"/>
            <w:right w:val="none" w:sz="0" w:space="0" w:color="auto"/>
          </w:divBdr>
          <w:divsChild>
            <w:div w:id="2088457222">
              <w:marLeft w:val="0"/>
              <w:marRight w:val="0"/>
              <w:marTop w:val="0"/>
              <w:marBottom w:val="0"/>
              <w:divBdr>
                <w:top w:val="none" w:sz="0" w:space="0" w:color="auto"/>
                <w:left w:val="none" w:sz="0" w:space="0" w:color="auto"/>
                <w:bottom w:val="none" w:sz="0" w:space="0" w:color="auto"/>
                <w:right w:val="none" w:sz="0" w:space="0" w:color="auto"/>
              </w:divBdr>
            </w:div>
          </w:divsChild>
        </w:div>
        <w:div w:id="211582553">
          <w:marLeft w:val="0"/>
          <w:marRight w:val="0"/>
          <w:marTop w:val="0"/>
          <w:marBottom w:val="0"/>
          <w:divBdr>
            <w:top w:val="none" w:sz="0" w:space="0" w:color="auto"/>
            <w:left w:val="none" w:sz="0" w:space="0" w:color="auto"/>
            <w:bottom w:val="none" w:sz="0" w:space="0" w:color="auto"/>
            <w:right w:val="none" w:sz="0" w:space="0" w:color="auto"/>
          </w:divBdr>
          <w:divsChild>
            <w:div w:id="617293493">
              <w:marLeft w:val="0"/>
              <w:marRight w:val="0"/>
              <w:marTop w:val="0"/>
              <w:marBottom w:val="0"/>
              <w:divBdr>
                <w:top w:val="none" w:sz="0" w:space="0" w:color="auto"/>
                <w:left w:val="none" w:sz="0" w:space="0" w:color="auto"/>
                <w:bottom w:val="none" w:sz="0" w:space="0" w:color="auto"/>
                <w:right w:val="none" w:sz="0" w:space="0" w:color="auto"/>
              </w:divBdr>
            </w:div>
          </w:divsChild>
        </w:div>
        <w:div w:id="216938455">
          <w:marLeft w:val="0"/>
          <w:marRight w:val="0"/>
          <w:marTop w:val="0"/>
          <w:marBottom w:val="0"/>
          <w:divBdr>
            <w:top w:val="none" w:sz="0" w:space="0" w:color="auto"/>
            <w:left w:val="none" w:sz="0" w:space="0" w:color="auto"/>
            <w:bottom w:val="none" w:sz="0" w:space="0" w:color="auto"/>
            <w:right w:val="none" w:sz="0" w:space="0" w:color="auto"/>
          </w:divBdr>
          <w:divsChild>
            <w:div w:id="1233542271">
              <w:marLeft w:val="0"/>
              <w:marRight w:val="0"/>
              <w:marTop w:val="0"/>
              <w:marBottom w:val="0"/>
              <w:divBdr>
                <w:top w:val="none" w:sz="0" w:space="0" w:color="auto"/>
                <w:left w:val="none" w:sz="0" w:space="0" w:color="auto"/>
                <w:bottom w:val="none" w:sz="0" w:space="0" w:color="auto"/>
                <w:right w:val="none" w:sz="0" w:space="0" w:color="auto"/>
              </w:divBdr>
            </w:div>
          </w:divsChild>
        </w:div>
        <w:div w:id="223218108">
          <w:marLeft w:val="0"/>
          <w:marRight w:val="0"/>
          <w:marTop w:val="0"/>
          <w:marBottom w:val="0"/>
          <w:divBdr>
            <w:top w:val="none" w:sz="0" w:space="0" w:color="auto"/>
            <w:left w:val="none" w:sz="0" w:space="0" w:color="auto"/>
            <w:bottom w:val="none" w:sz="0" w:space="0" w:color="auto"/>
            <w:right w:val="none" w:sz="0" w:space="0" w:color="auto"/>
          </w:divBdr>
          <w:divsChild>
            <w:div w:id="957838845">
              <w:marLeft w:val="0"/>
              <w:marRight w:val="0"/>
              <w:marTop w:val="0"/>
              <w:marBottom w:val="0"/>
              <w:divBdr>
                <w:top w:val="none" w:sz="0" w:space="0" w:color="auto"/>
                <w:left w:val="none" w:sz="0" w:space="0" w:color="auto"/>
                <w:bottom w:val="none" w:sz="0" w:space="0" w:color="auto"/>
                <w:right w:val="none" w:sz="0" w:space="0" w:color="auto"/>
              </w:divBdr>
            </w:div>
          </w:divsChild>
        </w:div>
        <w:div w:id="224067756">
          <w:marLeft w:val="0"/>
          <w:marRight w:val="0"/>
          <w:marTop w:val="0"/>
          <w:marBottom w:val="0"/>
          <w:divBdr>
            <w:top w:val="none" w:sz="0" w:space="0" w:color="auto"/>
            <w:left w:val="none" w:sz="0" w:space="0" w:color="auto"/>
            <w:bottom w:val="none" w:sz="0" w:space="0" w:color="auto"/>
            <w:right w:val="none" w:sz="0" w:space="0" w:color="auto"/>
          </w:divBdr>
          <w:divsChild>
            <w:div w:id="1914659510">
              <w:marLeft w:val="0"/>
              <w:marRight w:val="0"/>
              <w:marTop w:val="0"/>
              <w:marBottom w:val="0"/>
              <w:divBdr>
                <w:top w:val="none" w:sz="0" w:space="0" w:color="auto"/>
                <w:left w:val="none" w:sz="0" w:space="0" w:color="auto"/>
                <w:bottom w:val="none" w:sz="0" w:space="0" w:color="auto"/>
                <w:right w:val="none" w:sz="0" w:space="0" w:color="auto"/>
              </w:divBdr>
            </w:div>
          </w:divsChild>
        </w:div>
        <w:div w:id="237373157">
          <w:marLeft w:val="0"/>
          <w:marRight w:val="0"/>
          <w:marTop w:val="0"/>
          <w:marBottom w:val="0"/>
          <w:divBdr>
            <w:top w:val="none" w:sz="0" w:space="0" w:color="auto"/>
            <w:left w:val="none" w:sz="0" w:space="0" w:color="auto"/>
            <w:bottom w:val="none" w:sz="0" w:space="0" w:color="auto"/>
            <w:right w:val="none" w:sz="0" w:space="0" w:color="auto"/>
          </w:divBdr>
          <w:divsChild>
            <w:div w:id="561985503">
              <w:marLeft w:val="0"/>
              <w:marRight w:val="0"/>
              <w:marTop w:val="0"/>
              <w:marBottom w:val="0"/>
              <w:divBdr>
                <w:top w:val="none" w:sz="0" w:space="0" w:color="auto"/>
                <w:left w:val="none" w:sz="0" w:space="0" w:color="auto"/>
                <w:bottom w:val="none" w:sz="0" w:space="0" w:color="auto"/>
                <w:right w:val="none" w:sz="0" w:space="0" w:color="auto"/>
              </w:divBdr>
            </w:div>
          </w:divsChild>
        </w:div>
        <w:div w:id="243031815">
          <w:marLeft w:val="0"/>
          <w:marRight w:val="0"/>
          <w:marTop w:val="0"/>
          <w:marBottom w:val="0"/>
          <w:divBdr>
            <w:top w:val="none" w:sz="0" w:space="0" w:color="auto"/>
            <w:left w:val="none" w:sz="0" w:space="0" w:color="auto"/>
            <w:bottom w:val="none" w:sz="0" w:space="0" w:color="auto"/>
            <w:right w:val="none" w:sz="0" w:space="0" w:color="auto"/>
          </w:divBdr>
          <w:divsChild>
            <w:div w:id="1605116240">
              <w:marLeft w:val="0"/>
              <w:marRight w:val="0"/>
              <w:marTop w:val="0"/>
              <w:marBottom w:val="0"/>
              <w:divBdr>
                <w:top w:val="none" w:sz="0" w:space="0" w:color="auto"/>
                <w:left w:val="none" w:sz="0" w:space="0" w:color="auto"/>
                <w:bottom w:val="none" w:sz="0" w:space="0" w:color="auto"/>
                <w:right w:val="none" w:sz="0" w:space="0" w:color="auto"/>
              </w:divBdr>
            </w:div>
          </w:divsChild>
        </w:div>
        <w:div w:id="249848380">
          <w:marLeft w:val="0"/>
          <w:marRight w:val="0"/>
          <w:marTop w:val="0"/>
          <w:marBottom w:val="0"/>
          <w:divBdr>
            <w:top w:val="none" w:sz="0" w:space="0" w:color="auto"/>
            <w:left w:val="none" w:sz="0" w:space="0" w:color="auto"/>
            <w:bottom w:val="none" w:sz="0" w:space="0" w:color="auto"/>
            <w:right w:val="none" w:sz="0" w:space="0" w:color="auto"/>
          </w:divBdr>
          <w:divsChild>
            <w:div w:id="1275361859">
              <w:marLeft w:val="0"/>
              <w:marRight w:val="0"/>
              <w:marTop w:val="0"/>
              <w:marBottom w:val="0"/>
              <w:divBdr>
                <w:top w:val="none" w:sz="0" w:space="0" w:color="auto"/>
                <w:left w:val="none" w:sz="0" w:space="0" w:color="auto"/>
                <w:bottom w:val="none" w:sz="0" w:space="0" w:color="auto"/>
                <w:right w:val="none" w:sz="0" w:space="0" w:color="auto"/>
              </w:divBdr>
            </w:div>
          </w:divsChild>
        </w:div>
        <w:div w:id="251091168">
          <w:marLeft w:val="0"/>
          <w:marRight w:val="0"/>
          <w:marTop w:val="0"/>
          <w:marBottom w:val="0"/>
          <w:divBdr>
            <w:top w:val="none" w:sz="0" w:space="0" w:color="auto"/>
            <w:left w:val="none" w:sz="0" w:space="0" w:color="auto"/>
            <w:bottom w:val="none" w:sz="0" w:space="0" w:color="auto"/>
            <w:right w:val="none" w:sz="0" w:space="0" w:color="auto"/>
          </w:divBdr>
          <w:divsChild>
            <w:div w:id="2002999116">
              <w:marLeft w:val="0"/>
              <w:marRight w:val="0"/>
              <w:marTop w:val="0"/>
              <w:marBottom w:val="0"/>
              <w:divBdr>
                <w:top w:val="none" w:sz="0" w:space="0" w:color="auto"/>
                <w:left w:val="none" w:sz="0" w:space="0" w:color="auto"/>
                <w:bottom w:val="none" w:sz="0" w:space="0" w:color="auto"/>
                <w:right w:val="none" w:sz="0" w:space="0" w:color="auto"/>
              </w:divBdr>
            </w:div>
          </w:divsChild>
        </w:div>
        <w:div w:id="265623964">
          <w:marLeft w:val="0"/>
          <w:marRight w:val="0"/>
          <w:marTop w:val="0"/>
          <w:marBottom w:val="0"/>
          <w:divBdr>
            <w:top w:val="none" w:sz="0" w:space="0" w:color="auto"/>
            <w:left w:val="none" w:sz="0" w:space="0" w:color="auto"/>
            <w:bottom w:val="none" w:sz="0" w:space="0" w:color="auto"/>
            <w:right w:val="none" w:sz="0" w:space="0" w:color="auto"/>
          </w:divBdr>
          <w:divsChild>
            <w:div w:id="1905140248">
              <w:marLeft w:val="0"/>
              <w:marRight w:val="0"/>
              <w:marTop w:val="0"/>
              <w:marBottom w:val="0"/>
              <w:divBdr>
                <w:top w:val="none" w:sz="0" w:space="0" w:color="auto"/>
                <w:left w:val="none" w:sz="0" w:space="0" w:color="auto"/>
                <w:bottom w:val="none" w:sz="0" w:space="0" w:color="auto"/>
                <w:right w:val="none" w:sz="0" w:space="0" w:color="auto"/>
              </w:divBdr>
            </w:div>
          </w:divsChild>
        </w:div>
        <w:div w:id="267585262">
          <w:marLeft w:val="0"/>
          <w:marRight w:val="0"/>
          <w:marTop w:val="0"/>
          <w:marBottom w:val="0"/>
          <w:divBdr>
            <w:top w:val="none" w:sz="0" w:space="0" w:color="auto"/>
            <w:left w:val="none" w:sz="0" w:space="0" w:color="auto"/>
            <w:bottom w:val="none" w:sz="0" w:space="0" w:color="auto"/>
            <w:right w:val="none" w:sz="0" w:space="0" w:color="auto"/>
          </w:divBdr>
          <w:divsChild>
            <w:div w:id="2084791347">
              <w:marLeft w:val="0"/>
              <w:marRight w:val="0"/>
              <w:marTop w:val="0"/>
              <w:marBottom w:val="0"/>
              <w:divBdr>
                <w:top w:val="none" w:sz="0" w:space="0" w:color="auto"/>
                <w:left w:val="none" w:sz="0" w:space="0" w:color="auto"/>
                <w:bottom w:val="none" w:sz="0" w:space="0" w:color="auto"/>
                <w:right w:val="none" w:sz="0" w:space="0" w:color="auto"/>
              </w:divBdr>
            </w:div>
          </w:divsChild>
        </w:div>
        <w:div w:id="276260428">
          <w:marLeft w:val="0"/>
          <w:marRight w:val="0"/>
          <w:marTop w:val="0"/>
          <w:marBottom w:val="0"/>
          <w:divBdr>
            <w:top w:val="none" w:sz="0" w:space="0" w:color="auto"/>
            <w:left w:val="none" w:sz="0" w:space="0" w:color="auto"/>
            <w:bottom w:val="none" w:sz="0" w:space="0" w:color="auto"/>
            <w:right w:val="none" w:sz="0" w:space="0" w:color="auto"/>
          </w:divBdr>
          <w:divsChild>
            <w:div w:id="615599637">
              <w:marLeft w:val="0"/>
              <w:marRight w:val="0"/>
              <w:marTop w:val="0"/>
              <w:marBottom w:val="0"/>
              <w:divBdr>
                <w:top w:val="none" w:sz="0" w:space="0" w:color="auto"/>
                <w:left w:val="none" w:sz="0" w:space="0" w:color="auto"/>
                <w:bottom w:val="none" w:sz="0" w:space="0" w:color="auto"/>
                <w:right w:val="none" w:sz="0" w:space="0" w:color="auto"/>
              </w:divBdr>
            </w:div>
          </w:divsChild>
        </w:div>
        <w:div w:id="278613305">
          <w:marLeft w:val="0"/>
          <w:marRight w:val="0"/>
          <w:marTop w:val="0"/>
          <w:marBottom w:val="0"/>
          <w:divBdr>
            <w:top w:val="none" w:sz="0" w:space="0" w:color="auto"/>
            <w:left w:val="none" w:sz="0" w:space="0" w:color="auto"/>
            <w:bottom w:val="none" w:sz="0" w:space="0" w:color="auto"/>
            <w:right w:val="none" w:sz="0" w:space="0" w:color="auto"/>
          </w:divBdr>
          <w:divsChild>
            <w:div w:id="1523661942">
              <w:marLeft w:val="0"/>
              <w:marRight w:val="0"/>
              <w:marTop w:val="0"/>
              <w:marBottom w:val="0"/>
              <w:divBdr>
                <w:top w:val="none" w:sz="0" w:space="0" w:color="auto"/>
                <w:left w:val="none" w:sz="0" w:space="0" w:color="auto"/>
                <w:bottom w:val="none" w:sz="0" w:space="0" w:color="auto"/>
                <w:right w:val="none" w:sz="0" w:space="0" w:color="auto"/>
              </w:divBdr>
            </w:div>
          </w:divsChild>
        </w:div>
        <w:div w:id="292638373">
          <w:marLeft w:val="0"/>
          <w:marRight w:val="0"/>
          <w:marTop w:val="0"/>
          <w:marBottom w:val="0"/>
          <w:divBdr>
            <w:top w:val="none" w:sz="0" w:space="0" w:color="auto"/>
            <w:left w:val="none" w:sz="0" w:space="0" w:color="auto"/>
            <w:bottom w:val="none" w:sz="0" w:space="0" w:color="auto"/>
            <w:right w:val="none" w:sz="0" w:space="0" w:color="auto"/>
          </w:divBdr>
          <w:divsChild>
            <w:div w:id="950934620">
              <w:marLeft w:val="0"/>
              <w:marRight w:val="0"/>
              <w:marTop w:val="0"/>
              <w:marBottom w:val="0"/>
              <w:divBdr>
                <w:top w:val="none" w:sz="0" w:space="0" w:color="auto"/>
                <w:left w:val="none" w:sz="0" w:space="0" w:color="auto"/>
                <w:bottom w:val="none" w:sz="0" w:space="0" w:color="auto"/>
                <w:right w:val="none" w:sz="0" w:space="0" w:color="auto"/>
              </w:divBdr>
            </w:div>
          </w:divsChild>
        </w:div>
        <w:div w:id="292715047">
          <w:marLeft w:val="0"/>
          <w:marRight w:val="0"/>
          <w:marTop w:val="0"/>
          <w:marBottom w:val="0"/>
          <w:divBdr>
            <w:top w:val="none" w:sz="0" w:space="0" w:color="auto"/>
            <w:left w:val="none" w:sz="0" w:space="0" w:color="auto"/>
            <w:bottom w:val="none" w:sz="0" w:space="0" w:color="auto"/>
            <w:right w:val="none" w:sz="0" w:space="0" w:color="auto"/>
          </w:divBdr>
          <w:divsChild>
            <w:div w:id="597105873">
              <w:marLeft w:val="0"/>
              <w:marRight w:val="0"/>
              <w:marTop w:val="0"/>
              <w:marBottom w:val="0"/>
              <w:divBdr>
                <w:top w:val="none" w:sz="0" w:space="0" w:color="auto"/>
                <w:left w:val="none" w:sz="0" w:space="0" w:color="auto"/>
                <w:bottom w:val="none" w:sz="0" w:space="0" w:color="auto"/>
                <w:right w:val="none" w:sz="0" w:space="0" w:color="auto"/>
              </w:divBdr>
            </w:div>
          </w:divsChild>
        </w:div>
        <w:div w:id="293409362">
          <w:marLeft w:val="0"/>
          <w:marRight w:val="0"/>
          <w:marTop w:val="0"/>
          <w:marBottom w:val="0"/>
          <w:divBdr>
            <w:top w:val="none" w:sz="0" w:space="0" w:color="auto"/>
            <w:left w:val="none" w:sz="0" w:space="0" w:color="auto"/>
            <w:bottom w:val="none" w:sz="0" w:space="0" w:color="auto"/>
            <w:right w:val="none" w:sz="0" w:space="0" w:color="auto"/>
          </w:divBdr>
          <w:divsChild>
            <w:div w:id="1421487137">
              <w:marLeft w:val="0"/>
              <w:marRight w:val="0"/>
              <w:marTop w:val="0"/>
              <w:marBottom w:val="0"/>
              <w:divBdr>
                <w:top w:val="none" w:sz="0" w:space="0" w:color="auto"/>
                <w:left w:val="none" w:sz="0" w:space="0" w:color="auto"/>
                <w:bottom w:val="none" w:sz="0" w:space="0" w:color="auto"/>
                <w:right w:val="none" w:sz="0" w:space="0" w:color="auto"/>
              </w:divBdr>
            </w:div>
          </w:divsChild>
        </w:div>
        <w:div w:id="300035126">
          <w:marLeft w:val="0"/>
          <w:marRight w:val="0"/>
          <w:marTop w:val="0"/>
          <w:marBottom w:val="0"/>
          <w:divBdr>
            <w:top w:val="none" w:sz="0" w:space="0" w:color="auto"/>
            <w:left w:val="none" w:sz="0" w:space="0" w:color="auto"/>
            <w:bottom w:val="none" w:sz="0" w:space="0" w:color="auto"/>
            <w:right w:val="none" w:sz="0" w:space="0" w:color="auto"/>
          </w:divBdr>
          <w:divsChild>
            <w:div w:id="606347313">
              <w:marLeft w:val="0"/>
              <w:marRight w:val="0"/>
              <w:marTop w:val="0"/>
              <w:marBottom w:val="0"/>
              <w:divBdr>
                <w:top w:val="none" w:sz="0" w:space="0" w:color="auto"/>
                <w:left w:val="none" w:sz="0" w:space="0" w:color="auto"/>
                <w:bottom w:val="none" w:sz="0" w:space="0" w:color="auto"/>
                <w:right w:val="none" w:sz="0" w:space="0" w:color="auto"/>
              </w:divBdr>
            </w:div>
          </w:divsChild>
        </w:div>
        <w:div w:id="304821370">
          <w:marLeft w:val="0"/>
          <w:marRight w:val="0"/>
          <w:marTop w:val="0"/>
          <w:marBottom w:val="0"/>
          <w:divBdr>
            <w:top w:val="none" w:sz="0" w:space="0" w:color="auto"/>
            <w:left w:val="none" w:sz="0" w:space="0" w:color="auto"/>
            <w:bottom w:val="none" w:sz="0" w:space="0" w:color="auto"/>
            <w:right w:val="none" w:sz="0" w:space="0" w:color="auto"/>
          </w:divBdr>
          <w:divsChild>
            <w:div w:id="686977936">
              <w:marLeft w:val="0"/>
              <w:marRight w:val="0"/>
              <w:marTop w:val="0"/>
              <w:marBottom w:val="0"/>
              <w:divBdr>
                <w:top w:val="none" w:sz="0" w:space="0" w:color="auto"/>
                <w:left w:val="none" w:sz="0" w:space="0" w:color="auto"/>
                <w:bottom w:val="none" w:sz="0" w:space="0" w:color="auto"/>
                <w:right w:val="none" w:sz="0" w:space="0" w:color="auto"/>
              </w:divBdr>
            </w:div>
          </w:divsChild>
        </w:div>
        <w:div w:id="307175120">
          <w:marLeft w:val="0"/>
          <w:marRight w:val="0"/>
          <w:marTop w:val="0"/>
          <w:marBottom w:val="0"/>
          <w:divBdr>
            <w:top w:val="none" w:sz="0" w:space="0" w:color="auto"/>
            <w:left w:val="none" w:sz="0" w:space="0" w:color="auto"/>
            <w:bottom w:val="none" w:sz="0" w:space="0" w:color="auto"/>
            <w:right w:val="none" w:sz="0" w:space="0" w:color="auto"/>
          </w:divBdr>
          <w:divsChild>
            <w:div w:id="92559713">
              <w:marLeft w:val="0"/>
              <w:marRight w:val="0"/>
              <w:marTop w:val="0"/>
              <w:marBottom w:val="0"/>
              <w:divBdr>
                <w:top w:val="none" w:sz="0" w:space="0" w:color="auto"/>
                <w:left w:val="none" w:sz="0" w:space="0" w:color="auto"/>
                <w:bottom w:val="none" w:sz="0" w:space="0" w:color="auto"/>
                <w:right w:val="none" w:sz="0" w:space="0" w:color="auto"/>
              </w:divBdr>
            </w:div>
          </w:divsChild>
        </w:div>
        <w:div w:id="308901878">
          <w:marLeft w:val="0"/>
          <w:marRight w:val="0"/>
          <w:marTop w:val="0"/>
          <w:marBottom w:val="0"/>
          <w:divBdr>
            <w:top w:val="none" w:sz="0" w:space="0" w:color="auto"/>
            <w:left w:val="none" w:sz="0" w:space="0" w:color="auto"/>
            <w:bottom w:val="none" w:sz="0" w:space="0" w:color="auto"/>
            <w:right w:val="none" w:sz="0" w:space="0" w:color="auto"/>
          </w:divBdr>
          <w:divsChild>
            <w:div w:id="1745683103">
              <w:marLeft w:val="0"/>
              <w:marRight w:val="0"/>
              <w:marTop w:val="0"/>
              <w:marBottom w:val="0"/>
              <w:divBdr>
                <w:top w:val="none" w:sz="0" w:space="0" w:color="auto"/>
                <w:left w:val="none" w:sz="0" w:space="0" w:color="auto"/>
                <w:bottom w:val="none" w:sz="0" w:space="0" w:color="auto"/>
                <w:right w:val="none" w:sz="0" w:space="0" w:color="auto"/>
              </w:divBdr>
            </w:div>
          </w:divsChild>
        </w:div>
        <w:div w:id="337199287">
          <w:marLeft w:val="0"/>
          <w:marRight w:val="0"/>
          <w:marTop w:val="0"/>
          <w:marBottom w:val="0"/>
          <w:divBdr>
            <w:top w:val="none" w:sz="0" w:space="0" w:color="auto"/>
            <w:left w:val="none" w:sz="0" w:space="0" w:color="auto"/>
            <w:bottom w:val="none" w:sz="0" w:space="0" w:color="auto"/>
            <w:right w:val="none" w:sz="0" w:space="0" w:color="auto"/>
          </w:divBdr>
          <w:divsChild>
            <w:div w:id="1131707985">
              <w:marLeft w:val="0"/>
              <w:marRight w:val="0"/>
              <w:marTop w:val="0"/>
              <w:marBottom w:val="0"/>
              <w:divBdr>
                <w:top w:val="none" w:sz="0" w:space="0" w:color="auto"/>
                <w:left w:val="none" w:sz="0" w:space="0" w:color="auto"/>
                <w:bottom w:val="none" w:sz="0" w:space="0" w:color="auto"/>
                <w:right w:val="none" w:sz="0" w:space="0" w:color="auto"/>
              </w:divBdr>
            </w:div>
          </w:divsChild>
        </w:div>
        <w:div w:id="339699011">
          <w:marLeft w:val="0"/>
          <w:marRight w:val="0"/>
          <w:marTop w:val="0"/>
          <w:marBottom w:val="0"/>
          <w:divBdr>
            <w:top w:val="none" w:sz="0" w:space="0" w:color="auto"/>
            <w:left w:val="none" w:sz="0" w:space="0" w:color="auto"/>
            <w:bottom w:val="none" w:sz="0" w:space="0" w:color="auto"/>
            <w:right w:val="none" w:sz="0" w:space="0" w:color="auto"/>
          </w:divBdr>
          <w:divsChild>
            <w:div w:id="1086922898">
              <w:marLeft w:val="0"/>
              <w:marRight w:val="0"/>
              <w:marTop w:val="0"/>
              <w:marBottom w:val="0"/>
              <w:divBdr>
                <w:top w:val="none" w:sz="0" w:space="0" w:color="auto"/>
                <w:left w:val="none" w:sz="0" w:space="0" w:color="auto"/>
                <w:bottom w:val="none" w:sz="0" w:space="0" w:color="auto"/>
                <w:right w:val="none" w:sz="0" w:space="0" w:color="auto"/>
              </w:divBdr>
            </w:div>
          </w:divsChild>
        </w:div>
        <w:div w:id="341277647">
          <w:marLeft w:val="0"/>
          <w:marRight w:val="0"/>
          <w:marTop w:val="0"/>
          <w:marBottom w:val="0"/>
          <w:divBdr>
            <w:top w:val="none" w:sz="0" w:space="0" w:color="auto"/>
            <w:left w:val="none" w:sz="0" w:space="0" w:color="auto"/>
            <w:bottom w:val="none" w:sz="0" w:space="0" w:color="auto"/>
            <w:right w:val="none" w:sz="0" w:space="0" w:color="auto"/>
          </w:divBdr>
          <w:divsChild>
            <w:div w:id="1755977747">
              <w:marLeft w:val="0"/>
              <w:marRight w:val="0"/>
              <w:marTop w:val="0"/>
              <w:marBottom w:val="0"/>
              <w:divBdr>
                <w:top w:val="none" w:sz="0" w:space="0" w:color="auto"/>
                <w:left w:val="none" w:sz="0" w:space="0" w:color="auto"/>
                <w:bottom w:val="none" w:sz="0" w:space="0" w:color="auto"/>
                <w:right w:val="none" w:sz="0" w:space="0" w:color="auto"/>
              </w:divBdr>
            </w:div>
          </w:divsChild>
        </w:div>
        <w:div w:id="341512781">
          <w:marLeft w:val="0"/>
          <w:marRight w:val="0"/>
          <w:marTop w:val="0"/>
          <w:marBottom w:val="0"/>
          <w:divBdr>
            <w:top w:val="none" w:sz="0" w:space="0" w:color="auto"/>
            <w:left w:val="none" w:sz="0" w:space="0" w:color="auto"/>
            <w:bottom w:val="none" w:sz="0" w:space="0" w:color="auto"/>
            <w:right w:val="none" w:sz="0" w:space="0" w:color="auto"/>
          </w:divBdr>
          <w:divsChild>
            <w:div w:id="119568736">
              <w:marLeft w:val="0"/>
              <w:marRight w:val="0"/>
              <w:marTop w:val="0"/>
              <w:marBottom w:val="0"/>
              <w:divBdr>
                <w:top w:val="none" w:sz="0" w:space="0" w:color="auto"/>
                <w:left w:val="none" w:sz="0" w:space="0" w:color="auto"/>
                <w:bottom w:val="none" w:sz="0" w:space="0" w:color="auto"/>
                <w:right w:val="none" w:sz="0" w:space="0" w:color="auto"/>
              </w:divBdr>
            </w:div>
          </w:divsChild>
        </w:div>
        <w:div w:id="344982376">
          <w:marLeft w:val="0"/>
          <w:marRight w:val="0"/>
          <w:marTop w:val="0"/>
          <w:marBottom w:val="0"/>
          <w:divBdr>
            <w:top w:val="none" w:sz="0" w:space="0" w:color="auto"/>
            <w:left w:val="none" w:sz="0" w:space="0" w:color="auto"/>
            <w:bottom w:val="none" w:sz="0" w:space="0" w:color="auto"/>
            <w:right w:val="none" w:sz="0" w:space="0" w:color="auto"/>
          </w:divBdr>
          <w:divsChild>
            <w:div w:id="1573546439">
              <w:marLeft w:val="0"/>
              <w:marRight w:val="0"/>
              <w:marTop w:val="0"/>
              <w:marBottom w:val="0"/>
              <w:divBdr>
                <w:top w:val="none" w:sz="0" w:space="0" w:color="auto"/>
                <w:left w:val="none" w:sz="0" w:space="0" w:color="auto"/>
                <w:bottom w:val="none" w:sz="0" w:space="0" w:color="auto"/>
                <w:right w:val="none" w:sz="0" w:space="0" w:color="auto"/>
              </w:divBdr>
            </w:div>
          </w:divsChild>
        </w:div>
        <w:div w:id="363797740">
          <w:marLeft w:val="0"/>
          <w:marRight w:val="0"/>
          <w:marTop w:val="0"/>
          <w:marBottom w:val="0"/>
          <w:divBdr>
            <w:top w:val="none" w:sz="0" w:space="0" w:color="auto"/>
            <w:left w:val="none" w:sz="0" w:space="0" w:color="auto"/>
            <w:bottom w:val="none" w:sz="0" w:space="0" w:color="auto"/>
            <w:right w:val="none" w:sz="0" w:space="0" w:color="auto"/>
          </w:divBdr>
          <w:divsChild>
            <w:div w:id="1048065155">
              <w:marLeft w:val="0"/>
              <w:marRight w:val="0"/>
              <w:marTop w:val="0"/>
              <w:marBottom w:val="0"/>
              <w:divBdr>
                <w:top w:val="none" w:sz="0" w:space="0" w:color="auto"/>
                <w:left w:val="none" w:sz="0" w:space="0" w:color="auto"/>
                <w:bottom w:val="none" w:sz="0" w:space="0" w:color="auto"/>
                <w:right w:val="none" w:sz="0" w:space="0" w:color="auto"/>
              </w:divBdr>
            </w:div>
          </w:divsChild>
        </w:div>
        <w:div w:id="364452189">
          <w:marLeft w:val="0"/>
          <w:marRight w:val="0"/>
          <w:marTop w:val="0"/>
          <w:marBottom w:val="0"/>
          <w:divBdr>
            <w:top w:val="none" w:sz="0" w:space="0" w:color="auto"/>
            <w:left w:val="none" w:sz="0" w:space="0" w:color="auto"/>
            <w:bottom w:val="none" w:sz="0" w:space="0" w:color="auto"/>
            <w:right w:val="none" w:sz="0" w:space="0" w:color="auto"/>
          </w:divBdr>
          <w:divsChild>
            <w:div w:id="1954628370">
              <w:marLeft w:val="0"/>
              <w:marRight w:val="0"/>
              <w:marTop w:val="0"/>
              <w:marBottom w:val="0"/>
              <w:divBdr>
                <w:top w:val="none" w:sz="0" w:space="0" w:color="auto"/>
                <w:left w:val="none" w:sz="0" w:space="0" w:color="auto"/>
                <w:bottom w:val="none" w:sz="0" w:space="0" w:color="auto"/>
                <w:right w:val="none" w:sz="0" w:space="0" w:color="auto"/>
              </w:divBdr>
            </w:div>
          </w:divsChild>
        </w:div>
        <w:div w:id="370765068">
          <w:marLeft w:val="0"/>
          <w:marRight w:val="0"/>
          <w:marTop w:val="0"/>
          <w:marBottom w:val="0"/>
          <w:divBdr>
            <w:top w:val="none" w:sz="0" w:space="0" w:color="auto"/>
            <w:left w:val="none" w:sz="0" w:space="0" w:color="auto"/>
            <w:bottom w:val="none" w:sz="0" w:space="0" w:color="auto"/>
            <w:right w:val="none" w:sz="0" w:space="0" w:color="auto"/>
          </w:divBdr>
          <w:divsChild>
            <w:div w:id="832717172">
              <w:marLeft w:val="0"/>
              <w:marRight w:val="0"/>
              <w:marTop w:val="0"/>
              <w:marBottom w:val="0"/>
              <w:divBdr>
                <w:top w:val="none" w:sz="0" w:space="0" w:color="auto"/>
                <w:left w:val="none" w:sz="0" w:space="0" w:color="auto"/>
                <w:bottom w:val="none" w:sz="0" w:space="0" w:color="auto"/>
                <w:right w:val="none" w:sz="0" w:space="0" w:color="auto"/>
              </w:divBdr>
            </w:div>
          </w:divsChild>
        </w:div>
        <w:div w:id="373308648">
          <w:marLeft w:val="0"/>
          <w:marRight w:val="0"/>
          <w:marTop w:val="0"/>
          <w:marBottom w:val="0"/>
          <w:divBdr>
            <w:top w:val="none" w:sz="0" w:space="0" w:color="auto"/>
            <w:left w:val="none" w:sz="0" w:space="0" w:color="auto"/>
            <w:bottom w:val="none" w:sz="0" w:space="0" w:color="auto"/>
            <w:right w:val="none" w:sz="0" w:space="0" w:color="auto"/>
          </w:divBdr>
          <w:divsChild>
            <w:div w:id="131674293">
              <w:marLeft w:val="0"/>
              <w:marRight w:val="0"/>
              <w:marTop w:val="0"/>
              <w:marBottom w:val="0"/>
              <w:divBdr>
                <w:top w:val="none" w:sz="0" w:space="0" w:color="auto"/>
                <w:left w:val="none" w:sz="0" w:space="0" w:color="auto"/>
                <w:bottom w:val="none" w:sz="0" w:space="0" w:color="auto"/>
                <w:right w:val="none" w:sz="0" w:space="0" w:color="auto"/>
              </w:divBdr>
            </w:div>
          </w:divsChild>
        </w:div>
        <w:div w:id="381055664">
          <w:marLeft w:val="0"/>
          <w:marRight w:val="0"/>
          <w:marTop w:val="0"/>
          <w:marBottom w:val="0"/>
          <w:divBdr>
            <w:top w:val="none" w:sz="0" w:space="0" w:color="auto"/>
            <w:left w:val="none" w:sz="0" w:space="0" w:color="auto"/>
            <w:bottom w:val="none" w:sz="0" w:space="0" w:color="auto"/>
            <w:right w:val="none" w:sz="0" w:space="0" w:color="auto"/>
          </w:divBdr>
          <w:divsChild>
            <w:div w:id="1244267124">
              <w:marLeft w:val="0"/>
              <w:marRight w:val="0"/>
              <w:marTop w:val="0"/>
              <w:marBottom w:val="0"/>
              <w:divBdr>
                <w:top w:val="none" w:sz="0" w:space="0" w:color="auto"/>
                <w:left w:val="none" w:sz="0" w:space="0" w:color="auto"/>
                <w:bottom w:val="none" w:sz="0" w:space="0" w:color="auto"/>
                <w:right w:val="none" w:sz="0" w:space="0" w:color="auto"/>
              </w:divBdr>
            </w:div>
          </w:divsChild>
        </w:div>
        <w:div w:id="403259099">
          <w:marLeft w:val="0"/>
          <w:marRight w:val="0"/>
          <w:marTop w:val="0"/>
          <w:marBottom w:val="0"/>
          <w:divBdr>
            <w:top w:val="none" w:sz="0" w:space="0" w:color="auto"/>
            <w:left w:val="none" w:sz="0" w:space="0" w:color="auto"/>
            <w:bottom w:val="none" w:sz="0" w:space="0" w:color="auto"/>
            <w:right w:val="none" w:sz="0" w:space="0" w:color="auto"/>
          </w:divBdr>
          <w:divsChild>
            <w:div w:id="718673592">
              <w:marLeft w:val="0"/>
              <w:marRight w:val="0"/>
              <w:marTop w:val="0"/>
              <w:marBottom w:val="0"/>
              <w:divBdr>
                <w:top w:val="none" w:sz="0" w:space="0" w:color="auto"/>
                <w:left w:val="none" w:sz="0" w:space="0" w:color="auto"/>
                <w:bottom w:val="none" w:sz="0" w:space="0" w:color="auto"/>
                <w:right w:val="none" w:sz="0" w:space="0" w:color="auto"/>
              </w:divBdr>
            </w:div>
          </w:divsChild>
        </w:div>
        <w:div w:id="412093627">
          <w:marLeft w:val="0"/>
          <w:marRight w:val="0"/>
          <w:marTop w:val="0"/>
          <w:marBottom w:val="0"/>
          <w:divBdr>
            <w:top w:val="none" w:sz="0" w:space="0" w:color="auto"/>
            <w:left w:val="none" w:sz="0" w:space="0" w:color="auto"/>
            <w:bottom w:val="none" w:sz="0" w:space="0" w:color="auto"/>
            <w:right w:val="none" w:sz="0" w:space="0" w:color="auto"/>
          </w:divBdr>
          <w:divsChild>
            <w:div w:id="231546219">
              <w:marLeft w:val="0"/>
              <w:marRight w:val="0"/>
              <w:marTop w:val="0"/>
              <w:marBottom w:val="0"/>
              <w:divBdr>
                <w:top w:val="none" w:sz="0" w:space="0" w:color="auto"/>
                <w:left w:val="none" w:sz="0" w:space="0" w:color="auto"/>
                <w:bottom w:val="none" w:sz="0" w:space="0" w:color="auto"/>
                <w:right w:val="none" w:sz="0" w:space="0" w:color="auto"/>
              </w:divBdr>
            </w:div>
          </w:divsChild>
        </w:div>
        <w:div w:id="419328224">
          <w:marLeft w:val="0"/>
          <w:marRight w:val="0"/>
          <w:marTop w:val="0"/>
          <w:marBottom w:val="0"/>
          <w:divBdr>
            <w:top w:val="none" w:sz="0" w:space="0" w:color="auto"/>
            <w:left w:val="none" w:sz="0" w:space="0" w:color="auto"/>
            <w:bottom w:val="none" w:sz="0" w:space="0" w:color="auto"/>
            <w:right w:val="none" w:sz="0" w:space="0" w:color="auto"/>
          </w:divBdr>
          <w:divsChild>
            <w:div w:id="1088498395">
              <w:marLeft w:val="0"/>
              <w:marRight w:val="0"/>
              <w:marTop w:val="0"/>
              <w:marBottom w:val="0"/>
              <w:divBdr>
                <w:top w:val="none" w:sz="0" w:space="0" w:color="auto"/>
                <w:left w:val="none" w:sz="0" w:space="0" w:color="auto"/>
                <w:bottom w:val="none" w:sz="0" w:space="0" w:color="auto"/>
                <w:right w:val="none" w:sz="0" w:space="0" w:color="auto"/>
              </w:divBdr>
            </w:div>
          </w:divsChild>
        </w:div>
        <w:div w:id="422652176">
          <w:marLeft w:val="0"/>
          <w:marRight w:val="0"/>
          <w:marTop w:val="0"/>
          <w:marBottom w:val="0"/>
          <w:divBdr>
            <w:top w:val="none" w:sz="0" w:space="0" w:color="auto"/>
            <w:left w:val="none" w:sz="0" w:space="0" w:color="auto"/>
            <w:bottom w:val="none" w:sz="0" w:space="0" w:color="auto"/>
            <w:right w:val="none" w:sz="0" w:space="0" w:color="auto"/>
          </w:divBdr>
          <w:divsChild>
            <w:div w:id="607739204">
              <w:marLeft w:val="0"/>
              <w:marRight w:val="0"/>
              <w:marTop w:val="0"/>
              <w:marBottom w:val="0"/>
              <w:divBdr>
                <w:top w:val="none" w:sz="0" w:space="0" w:color="auto"/>
                <w:left w:val="none" w:sz="0" w:space="0" w:color="auto"/>
                <w:bottom w:val="none" w:sz="0" w:space="0" w:color="auto"/>
                <w:right w:val="none" w:sz="0" w:space="0" w:color="auto"/>
              </w:divBdr>
            </w:div>
          </w:divsChild>
        </w:div>
        <w:div w:id="429355763">
          <w:marLeft w:val="0"/>
          <w:marRight w:val="0"/>
          <w:marTop w:val="0"/>
          <w:marBottom w:val="0"/>
          <w:divBdr>
            <w:top w:val="none" w:sz="0" w:space="0" w:color="auto"/>
            <w:left w:val="none" w:sz="0" w:space="0" w:color="auto"/>
            <w:bottom w:val="none" w:sz="0" w:space="0" w:color="auto"/>
            <w:right w:val="none" w:sz="0" w:space="0" w:color="auto"/>
          </w:divBdr>
          <w:divsChild>
            <w:div w:id="1520310424">
              <w:marLeft w:val="0"/>
              <w:marRight w:val="0"/>
              <w:marTop w:val="0"/>
              <w:marBottom w:val="0"/>
              <w:divBdr>
                <w:top w:val="none" w:sz="0" w:space="0" w:color="auto"/>
                <w:left w:val="none" w:sz="0" w:space="0" w:color="auto"/>
                <w:bottom w:val="none" w:sz="0" w:space="0" w:color="auto"/>
                <w:right w:val="none" w:sz="0" w:space="0" w:color="auto"/>
              </w:divBdr>
            </w:div>
          </w:divsChild>
        </w:div>
        <w:div w:id="459879882">
          <w:marLeft w:val="0"/>
          <w:marRight w:val="0"/>
          <w:marTop w:val="0"/>
          <w:marBottom w:val="0"/>
          <w:divBdr>
            <w:top w:val="none" w:sz="0" w:space="0" w:color="auto"/>
            <w:left w:val="none" w:sz="0" w:space="0" w:color="auto"/>
            <w:bottom w:val="none" w:sz="0" w:space="0" w:color="auto"/>
            <w:right w:val="none" w:sz="0" w:space="0" w:color="auto"/>
          </w:divBdr>
          <w:divsChild>
            <w:div w:id="233517907">
              <w:marLeft w:val="0"/>
              <w:marRight w:val="0"/>
              <w:marTop w:val="0"/>
              <w:marBottom w:val="0"/>
              <w:divBdr>
                <w:top w:val="none" w:sz="0" w:space="0" w:color="auto"/>
                <w:left w:val="none" w:sz="0" w:space="0" w:color="auto"/>
                <w:bottom w:val="none" w:sz="0" w:space="0" w:color="auto"/>
                <w:right w:val="none" w:sz="0" w:space="0" w:color="auto"/>
              </w:divBdr>
            </w:div>
          </w:divsChild>
        </w:div>
        <w:div w:id="482889505">
          <w:marLeft w:val="0"/>
          <w:marRight w:val="0"/>
          <w:marTop w:val="0"/>
          <w:marBottom w:val="0"/>
          <w:divBdr>
            <w:top w:val="none" w:sz="0" w:space="0" w:color="auto"/>
            <w:left w:val="none" w:sz="0" w:space="0" w:color="auto"/>
            <w:bottom w:val="none" w:sz="0" w:space="0" w:color="auto"/>
            <w:right w:val="none" w:sz="0" w:space="0" w:color="auto"/>
          </w:divBdr>
          <w:divsChild>
            <w:div w:id="1655065956">
              <w:marLeft w:val="0"/>
              <w:marRight w:val="0"/>
              <w:marTop w:val="0"/>
              <w:marBottom w:val="0"/>
              <w:divBdr>
                <w:top w:val="none" w:sz="0" w:space="0" w:color="auto"/>
                <w:left w:val="none" w:sz="0" w:space="0" w:color="auto"/>
                <w:bottom w:val="none" w:sz="0" w:space="0" w:color="auto"/>
                <w:right w:val="none" w:sz="0" w:space="0" w:color="auto"/>
              </w:divBdr>
            </w:div>
          </w:divsChild>
        </w:div>
        <w:div w:id="492306512">
          <w:marLeft w:val="0"/>
          <w:marRight w:val="0"/>
          <w:marTop w:val="0"/>
          <w:marBottom w:val="0"/>
          <w:divBdr>
            <w:top w:val="none" w:sz="0" w:space="0" w:color="auto"/>
            <w:left w:val="none" w:sz="0" w:space="0" w:color="auto"/>
            <w:bottom w:val="none" w:sz="0" w:space="0" w:color="auto"/>
            <w:right w:val="none" w:sz="0" w:space="0" w:color="auto"/>
          </w:divBdr>
          <w:divsChild>
            <w:div w:id="292292889">
              <w:marLeft w:val="0"/>
              <w:marRight w:val="0"/>
              <w:marTop w:val="0"/>
              <w:marBottom w:val="0"/>
              <w:divBdr>
                <w:top w:val="none" w:sz="0" w:space="0" w:color="auto"/>
                <w:left w:val="none" w:sz="0" w:space="0" w:color="auto"/>
                <w:bottom w:val="none" w:sz="0" w:space="0" w:color="auto"/>
                <w:right w:val="none" w:sz="0" w:space="0" w:color="auto"/>
              </w:divBdr>
            </w:div>
          </w:divsChild>
        </w:div>
        <w:div w:id="494147294">
          <w:marLeft w:val="0"/>
          <w:marRight w:val="0"/>
          <w:marTop w:val="0"/>
          <w:marBottom w:val="0"/>
          <w:divBdr>
            <w:top w:val="none" w:sz="0" w:space="0" w:color="auto"/>
            <w:left w:val="none" w:sz="0" w:space="0" w:color="auto"/>
            <w:bottom w:val="none" w:sz="0" w:space="0" w:color="auto"/>
            <w:right w:val="none" w:sz="0" w:space="0" w:color="auto"/>
          </w:divBdr>
          <w:divsChild>
            <w:div w:id="1950970625">
              <w:marLeft w:val="0"/>
              <w:marRight w:val="0"/>
              <w:marTop w:val="0"/>
              <w:marBottom w:val="0"/>
              <w:divBdr>
                <w:top w:val="none" w:sz="0" w:space="0" w:color="auto"/>
                <w:left w:val="none" w:sz="0" w:space="0" w:color="auto"/>
                <w:bottom w:val="none" w:sz="0" w:space="0" w:color="auto"/>
                <w:right w:val="none" w:sz="0" w:space="0" w:color="auto"/>
              </w:divBdr>
            </w:div>
          </w:divsChild>
        </w:div>
        <w:div w:id="497162770">
          <w:marLeft w:val="0"/>
          <w:marRight w:val="0"/>
          <w:marTop w:val="0"/>
          <w:marBottom w:val="0"/>
          <w:divBdr>
            <w:top w:val="none" w:sz="0" w:space="0" w:color="auto"/>
            <w:left w:val="none" w:sz="0" w:space="0" w:color="auto"/>
            <w:bottom w:val="none" w:sz="0" w:space="0" w:color="auto"/>
            <w:right w:val="none" w:sz="0" w:space="0" w:color="auto"/>
          </w:divBdr>
          <w:divsChild>
            <w:div w:id="313343034">
              <w:marLeft w:val="0"/>
              <w:marRight w:val="0"/>
              <w:marTop w:val="0"/>
              <w:marBottom w:val="0"/>
              <w:divBdr>
                <w:top w:val="none" w:sz="0" w:space="0" w:color="auto"/>
                <w:left w:val="none" w:sz="0" w:space="0" w:color="auto"/>
                <w:bottom w:val="none" w:sz="0" w:space="0" w:color="auto"/>
                <w:right w:val="none" w:sz="0" w:space="0" w:color="auto"/>
              </w:divBdr>
            </w:div>
          </w:divsChild>
        </w:div>
        <w:div w:id="497305458">
          <w:marLeft w:val="0"/>
          <w:marRight w:val="0"/>
          <w:marTop w:val="0"/>
          <w:marBottom w:val="0"/>
          <w:divBdr>
            <w:top w:val="none" w:sz="0" w:space="0" w:color="auto"/>
            <w:left w:val="none" w:sz="0" w:space="0" w:color="auto"/>
            <w:bottom w:val="none" w:sz="0" w:space="0" w:color="auto"/>
            <w:right w:val="none" w:sz="0" w:space="0" w:color="auto"/>
          </w:divBdr>
          <w:divsChild>
            <w:div w:id="447117718">
              <w:marLeft w:val="0"/>
              <w:marRight w:val="0"/>
              <w:marTop w:val="0"/>
              <w:marBottom w:val="0"/>
              <w:divBdr>
                <w:top w:val="none" w:sz="0" w:space="0" w:color="auto"/>
                <w:left w:val="none" w:sz="0" w:space="0" w:color="auto"/>
                <w:bottom w:val="none" w:sz="0" w:space="0" w:color="auto"/>
                <w:right w:val="none" w:sz="0" w:space="0" w:color="auto"/>
              </w:divBdr>
            </w:div>
          </w:divsChild>
        </w:div>
        <w:div w:id="514003784">
          <w:marLeft w:val="0"/>
          <w:marRight w:val="0"/>
          <w:marTop w:val="0"/>
          <w:marBottom w:val="0"/>
          <w:divBdr>
            <w:top w:val="none" w:sz="0" w:space="0" w:color="auto"/>
            <w:left w:val="none" w:sz="0" w:space="0" w:color="auto"/>
            <w:bottom w:val="none" w:sz="0" w:space="0" w:color="auto"/>
            <w:right w:val="none" w:sz="0" w:space="0" w:color="auto"/>
          </w:divBdr>
          <w:divsChild>
            <w:div w:id="710304602">
              <w:marLeft w:val="0"/>
              <w:marRight w:val="0"/>
              <w:marTop w:val="0"/>
              <w:marBottom w:val="0"/>
              <w:divBdr>
                <w:top w:val="none" w:sz="0" w:space="0" w:color="auto"/>
                <w:left w:val="none" w:sz="0" w:space="0" w:color="auto"/>
                <w:bottom w:val="none" w:sz="0" w:space="0" w:color="auto"/>
                <w:right w:val="none" w:sz="0" w:space="0" w:color="auto"/>
              </w:divBdr>
            </w:div>
          </w:divsChild>
        </w:div>
        <w:div w:id="519705831">
          <w:marLeft w:val="0"/>
          <w:marRight w:val="0"/>
          <w:marTop w:val="0"/>
          <w:marBottom w:val="0"/>
          <w:divBdr>
            <w:top w:val="none" w:sz="0" w:space="0" w:color="auto"/>
            <w:left w:val="none" w:sz="0" w:space="0" w:color="auto"/>
            <w:bottom w:val="none" w:sz="0" w:space="0" w:color="auto"/>
            <w:right w:val="none" w:sz="0" w:space="0" w:color="auto"/>
          </w:divBdr>
          <w:divsChild>
            <w:div w:id="35282551">
              <w:marLeft w:val="0"/>
              <w:marRight w:val="0"/>
              <w:marTop w:val="0"/>
              <w:marBottom w:val="0"/>
              <w:divBdr>
                <w:top w:val="none" w:sz="0" w:space="0" w:color="auto"/>
                <w:left w:val="none" w:sz="0" w:space="0" w:color="auto"/>
                <w:bottom w:val="none" w:sz="0" w:space="0" w:color="auto"/>
                <w:right w:val="none" w:sz="0" w:space="0" w:color="auto"/>
              </w:divBdr>
            </w:div>
          </w:divsChild>
        </w:div>
        <w:div w:id="520559163">
          <w:marLeft w:val="0"/>
          <w:marRight w:val="0"/>
          <w:marTop w:val="0"/>
          <w:marBottom w:val="0"/>
          <w:divBdr>
            <w:top w:val="none" w:sz="0" w:space="0" w:color="auto"/>
            <w:left w:val="none" w:sz="0" w:space="0" w:color="auto"/>
            <w:bottom w:val="none" w:sz="0" w:space="0" w:color="auto"/>
            <w:right w:val="none" w:sz="0" w:space="0" w:color="auto"/>
          </w:divBdr>
          <w:divsChild>
            <w:div w:id="1039010594">
              <w:marLeft w:val="0"/>
              <w:marRight w:val="0"/>
              <w:marTop w:val="0"/>
              <w:marBottom w:val="0"/>
              <w:divBdr>
                <w:top w:val="none" w:sz="0" w:space="0" w:color="auto"/>
                <w:left w:val="none" w:sz="0" w:space="0" w:color="auto"/>
                <w:bottom w:val="none" w:sz="0" w:space="0" w:color="auto"/>
                <w:right w:val="none" w:sz="0" w:space="0" w:color="auto"/>
              </w:divBdr>
            </w:div>
          </w:divsChild>
        </w:div>
        <w:div w:id="520777441">
          <w:marLeft w:val="0"/>
          <w:marRight w:val="0"/>
          <w:marTop w:val="0"/>
          <w:marBottom w:val="0"/>
          <w:divBdr>
            <w:top w:val="none" w:sz="0" w:space="0" w:color="auto"/>
            <w:left w:val="none" w:sz="0" w:space="0" w:color="auto"/>
            <w:bottom w:val="none" w:sz="0" w:space="0" w:color="auto"/>
            <w:right w:val="none" w:sz="0" w:space="0" w:color="auto"/>
          </w:divBdr>
          <w:divsChild>
            <w:div w:id="509101655">
              <w:marLeft w:val="0"/>
              <w:marRight w:val="0"/>
              <w:marTop w:val="0"/>
              <w:marBottom w:val="0"/>
              <w:divBdr>
                <w:top w:val="none" w:sz="0" w:space="0" w:color="auto"/>
                <w:left w:val="none" w:sz="0" w:space="0" w:color="auto"/>
                <w:bottom w:val="none" w:sz="0" w:space="0" w:color="auto"/>
                <w:right w:val="none" w:sz="0" w:space="0" w:color="auto"/>
              </w:divBdr>
            </w:div>
          </w:divsChild>
        </w:div>
        <w:div w:id="521894695">
          <w:marLeft w:val="0"/>
          <w:marRight w:val="0"/>
          <w:marTop w:val="0"/>
          <w:marBottom w:val="0"/>
          <w:divBdr>
            <w:top w:val="none" w:sz="0" w:space="0" w:color="auto"/>
            <w:left w:val="none" w:sz="0" w:space="0" w:color="auto"/>
            <w:bottom w:val="none" w:sz="0" w:space="0" w:color="auto"/>
            <w:right w:val="none" w:sz="0" w:space="0" w:color="auto"/>
          </w:divBdr>
          <w:divsChild>
            <w:div w:id="1248877902">
              <w:marLeft w:val="0"/>
              <w:marRight w:val="0"/>
              <w:marTop w:val="0"/>
              <w:marBottom w:val="0"/>
              <w:divBdr>
                <w:top w:val="none" w:sz="0" w:space="0" w:color="auto"/>
                <w:left w:val="none" w:sz="0" w:space="0" w:color="auto"/>
                <w:bottom w:val="none" w:sz="0" w:space="0" w:color="auto"/>
                <w:right w:val="none" w:sz="0" w:space="0" w:color="auto"/>
              </w:divBdr>
            </w:div>
          </w:divsChild>
        </w:div>
        <w:div w:id="532428741">
          <w:marLeft w:val="0"/>
          <w:marRight w:val="0"/>
          <w:marTop w:val="0"/>
          <w:marBottom w:val="0"/>
          <w:divBdr>
            <w:top w:val="none" w:sz="0" w:space="0" w:color="auto"/>
            <w:left w:val="none" w:sz="0" w:space="0" w:color="auto"/>
            <w:bottom w:val="none" w:sz="0" w:space="0" w:color="auto"/>
            <w:right w:val="none" w:sz="0" w:space="0" w:color="auto"/>
          </w:divBdr>
          <w:divsChild>
            <w:div w:id="186603640">
              <w:marLeft w:val="0"/>
              <w:marRight w:val="0"/>
              <w:marTop w:val="0"/>
              <w:marBottom w:val="0"/>
              <w:divBdr>
                <w:top w:val="none" w:sz="0" w:space="0" w:color="auto"/>
                <w:left w:val="none" w:sz="0" w:space="0" w:color="auto"/>
                <w:bottom w:val="none" w:sz="0" w:space="0" w:color="auto"/>
                <w:right w:val="none" w:sz="0" w:space="0" w:color="auto"/>
              </w:divBdr>
            </w:div>
          </w:divsChild>
        </w:div>
        <w:div w:id="538972605">
          <w:marLeft w:val="0"/>
          <w:marRight w:val="0"/>
          <w:marTop w:val="0"/>
          <w:marBottom w:val="0"/>
          <w:divBdr>
            <w:top w:val="none" w:sz="0" w:space="0" w:color="auto"/>
            <w:left w:val="none" w:sz="0" w:space="0" w:color="auto"/>
            <w:bottom w:val="none" w:sz="0" w:space="0" w:color="auto"/>
            <w:right w:val="none" w:sz="0" w:space="0" w:color="auto"/>
          </w:divBdr>
          <w:divsChild>
            <w:div w:id="1403454078">
              <w:marLeft w:val="0"/>
              <w:marRight w:val="0"/>
              <w:marTop w:val="0"/>
              <w:marBottom w:val="0"/>
              <w:divBdr>
                <w:top w:val="none" w:sz="0" w:space="0" w:color="auto"/>
                <w:left w:val="none" w:sz="0" w:space="0" w:color="auto"/>
                <w:bottom w:val="none" w:sz="0" w:space="0" w:color="auto"/>
                <w:right w:val="none" w:sz="0" w:space="0" w:color="auto"/>
              </w:divBdr>
            </w:div>
          </w:divsChild>
        </w:div>
        <w:div w:id="540896854">
          <w:marLeft w:val="0"/>
          <w:marRight w:val="0"/>
          <w:marTop w:val="0"/>
          <w:marBottom w:val="0"/>
          <w:divBdr>
            <w:top w:val="none" w:sz="0" w:space="0" w:color="auto"/>
            <w:left w:val="none" w:sz="0" w:space="0" w:color="auto"/>
            <w:bottom w:val="none" w:sz="0" w:space="0" w:color="auto"/>
            <w:right w:val="none" w:sz="0" w:space="0" w:color="auto"/>
          </w:divBdr>
          <w:divsChild>
            <w:div w:id="383405299">
              <w:marLeft w:val="0"/>
              <w:marRight w:val="0"/>
              <w:marTop w:val="0"/>
              <w:marBottom w:val="0"/>
              <w:divBdr>
                <w:top w:val="none" w:sz="0" w:space="0" w:color="auto"/>
                <w:left w:val="none" w:sz="0" w:space="0" w:color="auto"/>
                <w:bottom w:val="none" w:sz="0" w:space="0" w:color="auto"/>
                <w:right w:val="none" w:sz="0" w:space="0" w:color="auto"/>
              </w:divBdr>
            </w:div>
          </w:divsChild>
        </w:div>
        <w:div w:id="542448509">
          <w:marLeft w:val="0"/>
          <w:marRight w:val="0"/>
          <w:marTop w:val="0"/>
          <w:marBottom w:val="0"/>
          <w:divBdr>
            <w:top w:val="none" w:sz="0" w:space="0" w:color="auto"/>
            <w:left w:val="none" w:sz="0" w:space="0" w:color="auto"/>
            <w:bottom w:val="none" w:sz="0" w:space="0" w:color="auto"/>
            <w:right w:val="none" w:sz="0" w:space="0" w:color="auto"/>
          </w:divBdr>
          <w:divsChild>
            <w:div w:id="858197290">
              <w:marLeft w:val="0"/>
              <w:marRight w:val="0"/>
              <w:marTop w:val="0"/>
              <w:marBottom w:val="0"/>
              <w:divBdr>
                <w:top w:val="none" w:sz="0" w:space="0" w:color="auto"/>
                <w:left w:val="none" w:sz="0" w:space="0" w:color="auto"/>
                <w:bottom w:val="none" w:sz="0" w:space="0" w:color="auto"/>
                <w:right w:val="none" w:sz="0" w:space="0" w:color="auto"/>
              </w:divBdr>
            </w:div>
          </w:divsChild>
        </w:div>
        <w:div w:id="550072370">
          <w:marLeft w:val="0"/>
          <w:marRight w:val="0"/>
          <w:marTop w:val="0"/>
          <w:marBottom w:val="0"/>
          <w:divBdr>
            <w:top w:val="none" w:sz="0" w:space="0" w:color="auto"/>
            <w:left w:val="none" w:sz="0" w:space="0" w:color="auto"/>
            <w:bottom w:val="none" w:sz="0" w:space="0" w:color="auto"/>
            <w:right w:val="none" w:sz="0" w:space="0" w:color="auto"/>
          </w:divBdr>
          <w:divsChild>
            <w:div w:id="434861459">
              <w:marLeft w:val="0"/>
              <w:marRight w:val="0"/>
              <w:marTop w:val="0"/>
              <w:marBottom w:val="0"/>
              <w:divBdr>
                <w:top w:val="none" w:sz="0" w:space="0" w:color="auto"/>
                <w:left w:val="none" w:sz="0" w:space="0" w:color="auto"/>
                <w:bottom w:val="none" w:sz="0" w:space="0" w:color="auto"/>
                <w:right w:val="none" w:sz="0" w:space="0" w:color="auto"/>
              </w:divBdr>
            </w:div>
          </w:divsChild>
        </w:div>
        <w:div w:id="559754044">
          <w:marLeft w:val="0"/>
          <w:marRight w:val="0"/>
          <w:marTop w:val="0"/>
          <w:marBottom w:val="0"/>
          <w:divBdr>
            <w:top w:val="none" w:sz="0" w:space="0" w:color="auto"/>
            <w:left w:val="none" w:sz="0" w:space="0" w:color="auto"/>
            <w:bottom w:val="none" w:sz="0" w:space="0" w:color="auto"/>
            <w:right w:val="none" w:sz="0" w:space="0" w:color="auto"/>
          </w:divBdr>
          <w:divsChild>
            <w:div w:id="817117542">
              <w:marLeft w:val="0"/>
              <w:marRight w:val="0"/>
              <w:marTop w:val="0"/>
              <w:marBottom w:val="0"/>
              <w:divBdr>
                <w:top w:val="none" w:sz="0" w:space="0" w:color="auto"/>
                <w:left w:val="none" w:sz="0" w:space="0" w:color="auto"/>
                <w:bottom w:val="none" w:sz="0" w:space="0" w:color="auto"/>
                <w:right w:val="none" w:sz="0" w:space="0" w:color="auto"/>
              </w:divBdr>
            </w:div>
          </w:divsChild>
        </w:div>
        <w:div w:id="562719231">
          <w:marLeft w:val="0"/>
          <w:marRight w:val="0"/>
          <w:marTop w:val="0"/>
          <w:marBottom w:val="0"/>
          <w:divBdr>
            <w:top w:val="none" w:sz="0" w:space="0" w:color="auto"/>
            <w:left w:val="none" w:sz="0" w:space="0" w:color="auto"/>
            <w:bottom w:val="none" w:sz="0" w:space="0" w:color="auto"/>
            <w:right w:val="none" w:sz="0" w:space="0" w:color="auto"/>
          </w:divBdr>
          <w:divsChild>
            <w:div w:id="1746564415">
              <w:marLeft w:val="0"/>
              <w:marRight w:val="0"/>
              <w:marTop w:val="0"/>
              <w:marBottom w:val="0"/>
              <w:divBdr>
                <w:top w:val="none" w:sz="0" w:space="0" w:color="auto"/>
                <w:left w:val="none" w:sz="0" w:space="0" w:color="auto"/>
                <w:bottom w:val="none" w:sz="0" w:space="0" w:color="auto"/>
                <w:right w:val="none" w:sz="0" w:space="0" w:color="auto"/>
              </w:divBdr>
            </w:div>
          </w:divsChild>
        </w:div>
        <w:div w:id="573975127">
          <w:marLeft w:val="0"/>
          <w:marRight w:val="0"/>
          <w:marTop w:val="0"/>
          <w:marBottom w:val="0"/>
          <w:divBdr>
            <w:top w:val="none" w:sz="0" w:space="0" w:color="auto"/>
            <w:left w:val="none" w:sz="0" w:space="0" w:color="auto"/>
            <w:bottom w:val="none" w:sz="0" w:space="0" w:color="auto"/>
            <w:right w:val="none" w:sz="0" w:space="0" w:color="auto"/>
          </w:divBdr>
          <w:divsChild>
            <w:div w:id="22246779">
              <w:marLeft w:val="0"/>
              <w:marRight w:val="0"/>
              <w:marTop w:val="0"/>
              <w:marBottom w:val="0"/>
              <w:divBdr>
                <w:top w:val="none" w:sz="0" w:space="0" w:color="auto"/>
                <w:left w:val="none" w:sz="0" w:space="0" w:color="auto"/>
                <w:bottom w:val="none" w:sz="0" w:space="0" w:color="auto"/>
                <w:right w:val="none" w:sz="0" w:space="0" w:color="auto"/>
              </w:divBdr>
            </w:div>
          </w:divsChild>
        </w:div>
        <w:div w:id="585110402">
          <w:marLeft w:val="0"/>
          <w:marRight w:val="0"/>
          <w:marTop w:val="0"/>
          <w:marBottom w:val="0"/>
          <w:divBdr>
            <w:top w:val="none" w:sz="0" w:space="0" w:color="auto"/>
            <w:left w:val="none" w:sz="0" w:space="0" w:color="auto"/>
            <w:bottom w:val="none" w:sz="0" w:space="0" w:color="auto"/>
            <w:right w:val="none" w:sz="0" w:space="0" w:color="auto"/>
          </w:divBdr>
          <w:divsChild>
            <w:div w:id="370955751">
              <w:marLeft w:val="0"/>
              <w:marRight w:val="0"/>
              <w:marTop w:val="0"/>
              <w:marBottom w:val="0"/>
              <w:divBdr>
                <w:top w:val="none" w:sz="0" w:space="0" w:color="auto"/>
                <w:left w:val="none" w:sz="0" w:space="0" w:color="auto"/>
                <w:bottom w:val="none" w:sz="0" w:space="0" w:color="auto"/>
                <w:right w:val="none" w:sz="0" w:space="0" w:color="auto"/>
              </w:divBdr>
            </w:div>
          </w:divsChild>
        </w:div>
        <w:div w:id="585116628">
          <w:marLeft w:val="0"/>
          <w:marRight w:val="0"/>
          <w:marTop w:val="0"/>
          <w:marBottom w:val="0"/>
          <w:divBdr>
            <w:top w:val="none" w:sz="0" w:space="0" w:color="auto"/>
            <w:left w:val="none" w:sz="0" w:space="0" w:color="auto"/>
            <w:bottom w:val="none" w:sz="0" w:space="0" w:color="auto"/>
            <w:right w:val="none" w:sz="0" w:space="0" w:color="auto"/>
          </w:divBdr>
          <w:divsChild>
            <w:div w:id="590357968">
              <w:marLeft w:val="0"/>
              <w:marRight w:val="0"/>
              <w:marTop w:val="0"/>
              <w:marBottom w:val="0"/>
              <w:divBdr>
                <w:top w:val="none" w:sz="0" w:space="0" w:color="auto"/>
                <w:left w:val="none" w:sz="0" w:space="0" w:color="auto"/>
                <w:bottom w:val="none" w:sz="0" w:space="0" w:color="auto"/>
                <w:right w:val="none" w:sz="0" w:space="0" w:color="auto"/>
              </w:divBdr>
            </w:div>
          </w:divsChild>
        </w:div>
        <w:div w:id="586572363">
          <w:marLeft w:val="0"/>
          <w:marRight w:val="0"/>
          <w:marTop w:val="0"/>
          <w:marBottom w:val="0"/>
          <w:divBdr>
            <w:top w:val="none" w:sz="0" w:space="0" w:color="auto"/>
            <w:left w:val="none" w:sz="0" w:space="0" w:color="auto"/>
            <w:bottom w:val="none" w:sz="0" w:space="0" w:color="auto"/>
            <w:right w:val="none" w:sz="0" w:space="0" w:color="auto"/>
          </w:divBdr>
          <w:divsChild>
            <w:div w:id="858854953">
              <w:marLeft w:val="0"/>
              <w:marRight w:val="0"/>
              <w:marTop w:val="0"/>
              <w:marBottom w:val="0"/>
              <w:divBdr>
                <w:top w:val="none" w:sz="0" w:space="0" w:color="auto"/>
                <w:left w:val="none" w:sz="0" w:space="0" w:color="auto"/>
                <w:bottom w:val="none" w:sz="0" w:space="0" w:color="auto"/>
                <w:right w:val="none" w:sz="0" w:space="0" w:color="auto"/>
              </w:divBdr>
            </w:div>
          </w:divsChild>
        </w:div>
        <w:div w:id="590889705">
          <w:marLeft w:val="0"/>
          <w:marRight w:val="0"/>
          <w:marTop w:val="0"/>
          <w:marBottom w:val="0"/>
          <w:divBdr>
            <w:top w:val="none" w:sz="0" w:space="0" w:color="auto"/>
            <w:left w:val="none" w:sz="0" w:space="0" w:color="auto"/>
            <w:bottom w:val="none" w:sz="0" w:space="0" w:color="auto"/>
            <w:right w:val="none" w:sz="0" w:space="0" w:color="auto"/>
          </w:divBdr>
          <w:divsChild>
            <w:div w:id="369035666">
              <w:marLeft w:val="0"/>
              <w:marRight w:val="0"/>
              <w:marTop w:val="0"/>
              <w:marBottom w:val="0"/>
              <w:divBdr>
                <w:top w:val="none" w:sz="0" w:space="0" w:color="auto"/>
                <w:left w:val="none" w:sz="0" w:space="0" w:color="auto"/>
                <w:bottom w:val="none" w:sz="0" w:space="0" w:color="auto"/>
                <w:right w:val="none" w:sz="0" w:space="0" w:color="auto"/>
              </w:divBdr>
            </w:div>
          </w:divsChild>
        </w:div>
        <w:div w:id="597836761">
          <w:marLeft w:val="0"/>
          <w:marRight w:val="0"/>
          <w:marTop w:val="0"/>
          <w:marBottom w:val="0"/>
          <w:divBdr>
            <w:top w:val="none" w:sz="0" w:space="0" w:color="auto"/>
            <w:left w:val="none" w:sz="0" w:space="0" w:color="auto"/>
            <w:bottom w:val="none" w:sz="0" w:space="0" w:color="auto"/>
            <w:right w:val="none" w:sz="0" w:space="0" w:color="auto"/>
          </w:divBdr>
          <w:divsChild>
            <w:div w:id="1337537460">
              <w:marLeft w:val="0"/>
              <w:marRight w:val="0"/>
              <w:marTop w:val="0"/>
              <w:marBottom w:val="0"/>
              <w:divBdr>
                <w:top w:val="none" w:sz="0" w:space="0" w:color="auto"/>
                <w:left w:val="none" w:sz="0" w:space="0" w:color="auto"/>
                <w:bottom w:val="none" w:sz="0" w:space="0" w:color="auto"/>
                <w:right w:val="none" w:sz="0" w:space="0" w:color="auto"/>
              </w:divBdr>
            </w:div>
          </w:divsChild>
        </w:div>
        <w:div w:id="601572110">
          <w:marLeft w:val="0"/>
          <w:marRight w:val="0"/>
          <w:marTop w:val="0"/>
          <w:marBottom w:val="0"/>
          <w:divBdr>
            <w:top w:val="none" w:sz="0" w:space="0" w:color="auto"/>
            <w:left w:val="none" w:sz="0" w:space="0" w:color="auto"/>
            <w:bottom w:val="none" w:sz="0" w:space="0" w:color="auto"/>
            <w:right w:val="none" w:sz="0" w:space="0" w:color="auto"/>
          </w:divBdr>
          <w:divsChild>
            <w:div w:id="895504777">
              <w:marLeft w:val="0"/>
              <w:marRight w:val="0"/>
              <w:marTop w:val="0"/>
              <w:marBottom w:val="0"/>
              <w:divBdr>
                <w:top w:val="none" w:sz="0" w:space="0" w:color="auto"/>
                <w:left w:val="none" w:sz="0" w:space="0" w:color="auto"/>
                <w:bottom w:val="none" w:sz="0" w:space="0" w:color="auto"/>
                <w:right w:val="none" w:sz="0" w:space="0" w:color="auto"/>
              </w:divBdr>
            </w:div>
          </w:divsChild>
        </w:div>
        <w:div w:id="602957149">
          <w:marLeft w:val="0"/>
          <w:marRight w:val="0"/>
          <w:marTop w:val="0"/>
          <w:marBottom w:val="0"/>
          <w:divBdr>
            <w:top w:val="none" w:sz="0" w:space="0" w:color="auto"/>
            <w:left w:val="none" w:sz="0" w:space="0" w:color="auto"/>
            <w:bottom w:val="none" w:sz="0" w:space="0" w:color="auto"/>
            <w:right w:val="none" w:sz="0" w:space="0" w:color="auto"/>
          </w:divBdr>
          <w:divsChild>
            <w:div w:id="668680027">
              <w:marLeft w:val="0"/>
              <w:marRight w:val="0"/>
              <w:marTop w:val="0"/>
              <w:marBottom w:val="0"/>
              <w:divBdr>
                <w:top w:val="none" w:sz="0" w:space="0" w:color="auto"/>
                <w:left w:val="none" w:sz="0" w:space="0" w:color="auto"/>
                <w:bottom w:val="none" w:sz="0" w:space="0" w:color="auto"/>
                <w:right w:val="none" w:sz="0" w:space="0" w:color="auto"/>
              </w:divBdr>
            </w:div>
          </w:divsChild>
        </w:div>
        <w:div w:id="626471299">
          <w:marLeft w:val="0"/>
          <w:marRight w:val="0"/>
          <w:marTop w:val="0"/>
          <w:marBottom w:val="0"/>
          <w:divBdr>
            <w:top w:val="none" w:sz="0" w:space="0" w:color="auto"/>
            <w:left w:val="none" w:sz="0" w:space="0" w:color="auto"/>
            <w:bottom w:val="none" w:sz="0" w:space="0" w:color="auto"/>
            <w:right w:val="none" w:sz="0" w:space="0" w:color="auto"/>
          </w:divBdr>
          <w:divsChild>
            <w:div w:id="708147853">
              <w:marLeft w:val="0"/>
              <w:marRight w:val="0"/>
              <w:marTop w:val="0"/>
              <w:marBottom w:val="0"/>
              <w:divBdr>
                <w:top w:val="none" w:sz="0" w:space="0" w:color="auto"/>
                <w:left w:val="none" w:sz="0" w:space="0" w:color="auto"/>
                <w:bottom w:val="none" w:sz="0" w:space="0" w:color="auto"/>
                <w:right w:val="none" w:sz="0" w:space="0" w:color="auto"/>
              </w:divBdr>
            </w:div>
          </w:divsChild>
        </w:div>
        <w:div w:id="635526898">
          <w:marLeft w:val="0"/>
          <w:marRight w:val="0"/>
          <w:marTop w:val="0"/>
          <w:marBottom w:val="0"/>
          <w:divBdr>
            <w:top w:val="none" w:sz="0" w:space="0" w:color="auto"/>
            <w:left w:val="none" w:sz="0" w:space="0" w:color="auto"/>
            <w:bottom w:val="none" w:sz="0" w:space="0" w:color="auto"/>
            <w:right w:val="none" w:sz="0" w:space="0" w:color="auto"/>
          </w:divBdr>
          <w:divsChild>
            <w:div w:id="194201683">
              <w:marLeft w:val="0"/>
              <w:marRight w:val="0"/>
              <w:marTop w:val="0"/>
              <w:marBottom w:val="0"/>
              <w:divBdr>
                <w:top w:val="none" w:sz="0" w:space="0" w:color="auto"/>
                <w:left w:val="none" w:sz="0" w:space="0" w:color="auto"/>
                <w:bottom w:val="none" w:sz="0" w:space="0" w:color="auto"/>
                <w:right w:val="none" w:sz="0" w:space="0" w:color="auto"/>
              </w:divBdr>
            </w:div>
          </w:divsChild>
        </w:div>
        <w:div w:id="641082040">
          <w:marLeft w:val="0"/>
          <w:marRight w:val="0"/>
          <w:marTop w:val="0"/>
          <w:marBottom w:val="0"/>
          <w:divBdr>
            <w:top w:val="none" w:sz="0" w:space="0" w:color="auto"/>
            <w:left w:val="none" w:sz="0" w:space="0" w:color="auto"/>
            <w:bottom w:val="none" w:sz="0" w:space="0" w:color="auto"/>
            <w:right w:val="none" w:sz="0" w:space="0" w:color="auto"/>
          </w:divBdr>
          <w:divsChild>
            <w:div w:id="90899964">
              <w:marLeft w:val="0"/>
              <w:marRight w:val="0"/>
              <w:marTop w:val="0"/>
              <w:marBottom w:val="0"/>
              <w:divBdr>
                <w:top w:val="none" w:sz="0" w:space="0" w:color="auto"/>
                <w:left w:val="none" w:sz="0" w:space="0" w:color="auto"/>
                <w:bottom w:val="none" w:sz="0" w:space="0" w:color="auto"/>
                <w:right w:val="none" w:sz="0" w:space="0" w:color="auto"/>
              </w:divBdr>
            </w:div>
          </w:divsChild>
        </w:div>
        <w:div w:id="645664485">
          <w:marLeft w:val="0"/>
          <w:marRight w:val="0"/>
          <w:marTop w:val="0"/>
          <w:marBottom w:val="0"/>
          <w:divBdr>
            <w:top w:val="none" w:sz="0" w:space="0" w:color="auto"/>
            <w:left w:val="none" w:sz="0" w:space="0" w:color="auto"/>
            <w:bottom w:val="none" w:sz="0" w:space="0" w:color="auto"/>
            <w:right w:val="none" w:sz="0" w:space="0" w:color="auto"/>
          </w:divBdr>
          <w:divsChild>
            <w:div w:id="687219559">
              <w:marLeft w:val="0"/>
              <w:marRight w:val="0"/>
              <w:marTop w:val="0"/>
              <w:marBottom w:val="0"/>
              <w:divBdr>
                <w:top w:val="none" w:sz="0" w:space="0" w:color="auto"/>
                <w:left w:val="none" w:sz="0" w:space="0" w:color="auto"/>
                <w:bottom w:val="none" w:sz="0" w:space="0" w:color="auto"/>
                <w:right w:val="none" w:sz="0" w:space="0" w:color="auto"/>
              </w:divBdr>
            </w:div>
          </w:divsChild>
        </w:div>
        <w:div w:id="646475833">
          <w:marLeft w:val="0"/>
          <w:marRight w:val="0"/>
          <w:marTop w:val="0"/>
          <w:marBottom w:val="0"/>
          <w:divBdr>
            <w:top w:val="none" w:sz="0" w:space="0" w:color="auto"/>
            <w:left w:val="none" w:sz="0" w:space="0" w:color="auto"/>
            <w:bottom w:val="none" w:sz="0" w:space="0" w:color="auto"/>
            <w:right w:val="none" w:sz="0" w:space="0" w:color="auto"/>
          </w:divBdr>
          <w:divsChild>
            <w:div w:id="244193890">
              <w:marLeft w:val="0"/>
              <w:marRight w:val="0"/>
              <w:marTop w:val="0"/>
              <w:marBottom w:val="0"/>
              <w:divBdr>
                <w:top w:val="none" w:sz="0" w:space="0" w:color="auto"/>
                <w:left w:val="none" w:sz="0" w:space="0" w:color="auto"/>
                <w:bottom w:val="none" w:sz="0" w:space="0" w:color="auto"/>
                <w:right w:val="none" w:sz="0" w:space="0" w:color="auto"/>
              </w:divBdr>
            </w:div>
          </w:divsChild>
        </w:div>
        <w:div w:id="648437785">
          <w:marLeft w:val="0"/>
          <w:marRight w:val="0"/>
          <w:marTop w:val="0"/>
          <w:marBottom w:val="0"/>
          <w:divBdr>
            <w:top w:val="none" w:sz="0" w:space="0" w:color="auto"/>
            <w:left w:val="none" w:sz="0" w:space="0" w:color="auto"/>
            <w:bottom w:val="none" w:sz="0" w:space="0" w:color="auto"/>
            <w:right w:val="none" w:sz="0" w:space="0" w:color="auto"/>
          </w:divBdr>
          <w:divsChild>
            <w:div w:id="1020165006">
              <w:marLeft w:val="0"/>
              <w:marRight w:val="0"/>
              <w:marTop w:val="0"/>
              <w:marBottom w:val="0"/>
              <w:divBdr>
                <w:top w:val="none" w:sz="0" w:space="0" w:color="auto"/>
                <w:left w:val="none" w:sz="0" w:space="0" w:color="auto"/>
                <w:bottom w:val="none" w:sz="0" w:space="0" w:color="auto"/>
                <w:right w:val="none" w:sz="0" w:space="0" w:color="auto"/>
              </w:divBdr>
            </w:div>
          </w:divsChild>
        </w:div>
        <w:div w:id="652416465">
          <w:marLeft w:val="0"/>
          <w:marRight w:val="0"/>
          <w:marTop w:val="0"/>
          <w:marBottom w:val="0"/>
          <w:divBdr>
            <w:top w:val="none" w:sz="0" w:space="0" w:color="auto"/>
            <w:left w:val="none" w:sz="0" w:space="0" w:color="auto"/>
            <w:bottom w:val="none" w:sz="0" w:space="0" w:color="auto"/>
            <w:right w:val="none" w:sz="0" w:space="0" w:color="auto"/>
          </w:divBdr>
          <w:divsChild>
            <w:div w:id="1286544263">
              <w:marLeft w:val="0"/>
              <w:marRight w:val="0"/>
              <w:marTop w:val="0"/>
              <w:marBottom w:val="0"/>
              <w:divBdr>
                <w:top w:val="none" w:sz="0" w:space="0" w:color="auto"/>
                <w:left w:val="none" w:sz="0" w:space="0" w:color="auto"/>
                <w:bottom w:val="none" w:sz="0" w:space="0" w:color="auto"/>
                <w:right w:val="none" w:sz="0" w:space="0" w:color="auto"/>
              </w:divBdr>
            </w:div>
          </w:divsChild>
        </w:div>
        <w:div w:id="653534343">
          <w:marLeft w:val="0"/>
          <w:marRight w:val="0"/>
          <w:marTop w:val="0"/>
          <w:marBottom w:val="0"/>
          <w:divBdr>
            <w:top w:val="none" w:sz="0" w:space="0" w:color="auto"/>
            <w:left w:val="none" w:sz="0" w:space="0" w:color="auto"/>
            <w:bottom w:val="none" w:sz="0" w:space="0" w:color="auto"/>
            <w:right w:val="none" w:sz="0" w:space="0" w:color="auto"/>
          </w:divBdr>
          <w:divsChild>
            <w:div w:id="930427475">
              <w:marLeft w:val="0"/>
              <w:marRight w:val="0"/>
              <w:marTop w:val="0"/>
              <w:marBottom w:val="0"/>
              <w:divBdr>
                <w:top w:val="none" w:sz="0" w:space="0" w:color="auto"/>
                <w:left w:val="none" w:sz="0" w:space="0" w:color="auto"/>
                <w:bottom w:val="none" w:sz="0" w:space="0" w:color="auto"/>
                <w:right w:val="none" w:sz="0" w:space="0" w:color="auto"/>
              </w:divBdr>
            </w:div>
          </w:divsChild>
        </w:div>
        <w:div w:id="655426520">
          <w:marLeft w:val="0"/>
          <w:marRight w:val="0"/>
          <w:marTop w:val="0"/>
          <w:marBottom w:val="0"/>
          <w:divBdr>
            <w:top w:val="none" w:sz="0" w:space="0" w:color="auto"/>
            <w:left w:val="none" w:sz="0" w:space="0" w:color="auto"/>
            <w:bottom w:val="none" w:sz="0" w:space="0" w:color="auto"/>
            <w:right w:val="none" w:sz="0" w:space="0" w:color="auto"/>
          </w:divBdr>
          <w:divsChild>
            <w:div w:id="1271233105">
              <w:marLeft w:val="0"/>
              <w:marRight w:val="0"/>
              <w:marTop w:val="0"/>
              <w:marBottom w:val="0"/>
              <w:divBdr>
                <w:top w:val="none" w:sz="0" w:space="0" w:color="auto"/>
                <w:left w:val="none" w:sz="0" w:space="0" w:color="auto"/>
                <w:bottom w:val="none" w:sz="0" w:space="0" w:color="auto"/>
                <w:right w:val="none" w:sz="0" w:space="0" w:color="auto"/>
              </w:divBdr>
            </w:div>
          </w:divsChild>
        </w:div>
        <w:div w:id="657924842">
          <w:marLeft w:val="0"/>
          <w:marRight w:val="0"/>
          <w:marTop w:val="0"/>
          <w:marBottom w:val="0"/>
          <w:divBdr>
            <w:top w:val="none" w:sz="0" w:space="0" w:color="auto"/>
            <w:left w:val="none" w:sz="0" w:space="0" w:color="auto"/>
            <w:bottom w:val="none" w:sz="0" w:space="0" w:color="auto"/>
            <w:right w:val="none" w:sz="0" w:space="0" w:color="auto"/>
          </w:divBdr>
          <w:divsChild>
            <w:div w:id="1539777292">
              <w:marLeft w:val="0"/>
              <w:marRight w:val="0"/>
              <w:marTop w:val="0"/>
              <w:marBottom w:val="0"/>
              <w:divBdr>
                <w:top w:val="none" w:sz="0" w:space="0" w:color="auto"/>
                <w:left w:val="none" w:sz="0" w:space="0" w:color="auto"/>
                <w:bottom w:val="none" w:sz="0" w:space="0" w:color="auto"/>
                <w:right w:val="none" w:sz="0" w:space="0" w:color="auto"/>
              </w:divBdr>
            </w:div>
          </w:divsChild>
        </w:div>
        <w:div w:id="661082674">
          <w:marLeft w:val="0"/>
          <w:marRight w:val="0"/>
          <w:marTop w:val="0"/>
          <w:marBottom w:val="0"/>
          <w:divBdr>
            <w:top w:val="none" w:sz="0" w:space="0" w:color="auto"/>
            <w:left w:val="none" w:sz="0" w:space="0" w:color="auto"/>
            <w:bottom w:val="none" w:sz="0" w:space="0" w:color="auto"/>
            <w:right w:val="none" w:sz="0" w:space="0" w:color="auto"/>
          </w:divBdr>
          <w:divsChild>
            <w:div w:id="1289238933">
              <w:marLeft w:val="0"/>
              <w:marRight w:val="0"/>
              <w:marTop w:val="0"/>
              <w:marBottom w:val="0"/>
              <w:divBdr>
                <w:top w:val="none" w:sz="0" w:space="0" w:color="auto"/>
                <w:left w:val="none" w:sz="0" w:space="0" w:color="auto"/>
                <w:bottom w:val="none" w:sz="0" w:space="0" w:color="auto"/>
                <w:right w:val="none" w:sz="0" w:space="0" w:color="auto"/>
              </w:divBdr>
            </w:div>
          </w:divsChild>
        </w:div>
        <w:div w:id="665784294">
          <w:marLeft w:val="0"/>
          <w:marRight w:val="0"/>
          <w:marTop w:val="0"/>
          <w:marBottom w:val="0"/>
          <w:divBdr>
            <w:top w:val="none" w:sz="0" w:space="0" w:color="auto"/>
            <w:left w:val="none" w:sz="0" w:space="0" w:color="auto"/>
            <w:bottom w:val="none" w:sz="0" w:space="0" w:color="auto"/>
            <w:right w:val="none" w:sz="0" w:space="0" w:color="auto"/>
          </w:divBdr>
          <w:divsChild>
            <w:div w:id="379213788">
              <w:marLeft w:val="0"/>
              <w:marRight w:val="0"/>
              <w:marTop w:val="0"/>
              <w:marBottom w:val="0"/>
              <w:divBdr>
                <w:top w:val="none" w:sz="0" w:space="0" w:color="auto"/>
                <w:left w:val="none" w:sz="0" w:space="0" w:color="auto"/>
                <w:bottom w:val="none" w:sz="0" w:space="0" w:color="auto"/>
                <w:right w:val="none" w:sz="0" w:space="0" w:color="auto"/>
              </w:divBdr>
            </w:div>
          </w:divsChild>
        </w:div>
        <w:div w:id="668213452">
          <w:marLeft w:val="0"/>
          <w:marRight w:val="0"/>
          <w:marTop w:val="0"/>
          <w:marBottom w:val="0"/>
          <w:divBdr>
            <w:top w:val="none" w:sz="0" w:space="0" w:color="auto"/>
            <w:left w:val="none" w:sz="0" w:space="0" w:color="auto"/>
            <w:bottom w:val="none" w:sz="0" w:space="0" w:color="auto"/>
            <w:right w:val="none" w:sz="0" w:space="0" w:color="auto"/>
          </w:divBdr>
          <w:divsChild>
            <w:div w:id="1030842189">
              <w:marLeft w:val="0"/>
              <w:marRight w:val="0"/>
              <w:marTop w:val="0"/>
              <w:marBottom w:val="0"/>
              <w:divBdr>
                <w:top w:val="none" w:sz="0" w:space="0" w:color="auto"/>
                <w:left w:val="none" w:sz="0" w:space="0" w:color="auto"/>
                <w:bottom w:val="none" w:sz="0" w:space="0" w:color="auto"/>
                <w:right w:val="none" w:sz="0" w:space="0" w:color="auto"/>
              </w:divBdr>
            </w:div>
          </w:divsChild>
        </w:div>
        <w:div w:id="671756570">
          <w:marLeft w:val="0"/>
          <w:marRight w:val="0"/>
          <w:marTop w:val="0"/>
          <w:marBottom w:val="0"/>
          <w:divBdr>
            <w:top w:val="none" w:sz="0" w:space="0" w:color="auto"/>
            <w:left w:val="none" w:sz="0" w:space="0" w:color="auto"/>
            <w:bottom w:val="none" w:sz="0" w:space="0" w:color="auto"/>
            <w:right w:val="none" w:sz="0" w:space="0" w:color="auto"/>
          </w:divBdr>
          <w:divsChild>
            <w:div w:id="214394464">
              <w:marLeft w:val="0"/>
              <w:marRight w:val="0"/>
              <w:marTop w:val="0"/>
              <w:marBottom w:val="0"/>
              <w:divBdr>
                <w:top w:val="none" w:sz="0" w:space="0" w:color="auto"/>
                <w:left w:val="none" w:sz="0" w:space="0" w:color="auto"/>
                <w:bottom w:val="none" w:sz="0" w:space="0" w:color="auto"/>
                <w:right w:val="none" w:sz="0" w:space="0" w:color="auto"/>
              </w:divBdr>
            </w:div>
          </w:divsChild>
        </w:div>
        <w:div w:id="686175901">
          <w:marLeft w:val="0"/>
          <w:marRight w:val="0"/>
          <w:marTop w:val="0"/>
          <w:marBottom w:val="0"/>
          <w:divBdr>
            <w:top w:val="none" w:sz="0" w:space="0" w:color="auto"/>
            <w:left w:val="none" w:sz="0" w:space="0" w:color="auto"/>
            <w:bottom w:val="none" w:sz="0" w:space="0" w:color="auto"/>
            <w:right w:val="none" w:sz="0" w:space="0" w:color="auto"/>
          </w:divBdr>
          <w:divsChild>
            <w:div w:id="866942676">
              <w:marLeft w:val="0"/>
              <w:marRight w:val="0"/>
              <w:marTop w:val="0"/>
              <w:marBottom w:val="0"/>
              <w:divBdr>
                <w:top w:val="none" w:sz="0" w:space="0" w:color="auto"/>
                <w:left w:val="none" w:sz="0" w:space="0" w:color="auto"/>
                <w:bottom w:val="none" w:sz="0" w:space="0" w:color="auto"/>
                <w:right w:val="none" w:sz="0" w:space="0" w:color="auto"/>
              </w:divBdr>
            </w:div>
          </w:divsChild>
        </w:div>
        <w:div w:id="687680144">
          <w:marLeft w:val="0"/>
          <w:marRight w:val="0"/>
          <w:marTop w:val="0"/>
          <w:marBottom w:val="0"/>
          <w:divBdr>
            <w:top w:val="none" w:sz="0" w:space="0" w:color="auto"/>
            <w:left w:val="none" w:sz="0" w:space="0" w:color="auto"/>
            <w:bottom w:val="none" w:sz="0" w:space="0" w:color="auto"/>
            <w:right w:val="none" w:sz="0" w:space="0" w:color="auto"/>
          </w:divBdr>
          <w:divsChild>
            <w:div w:id="1422487958">
              <w:marLeft w:val="0"/>
              <w:marRight w:val="0"/>
              <w:marTop w:val="0"/>
              <w:marBottom w:val="0"/>
              <w:divBdr>
                <w:top w:val="none" w:sz="0" w:space="0" w:color="auto"/>
                <w:left w:val="none" w:sz="0" w:space="0" w:color="auto"/>
                <w:bottom w:val="none" w:sz="0" w:space="0" w:color="auto"/>
                <w:right w:val="none" w:sz="0" w:space="0" w:color="auto"/>
              </w:divBdr>
            </w:div>
          </w:divsChild>
        </w:div>
        <w:div w:id="699090896">
          <w:marLeft w:val="0"/>
          <w:marRight w:val="0"/>
          <w:marTop w:val="0"/>
          <w:marBottom w:val="0"/>
          <w:divBdr>
            <w:top w:val="none" w:sz="0" w:space="0" w:color="auto"/>
            <w:left w:val="none" w:sz="0" w:space="0" w:color="auto"/>
            <w:bottom w:val="none" w:sz="0" w:space="0" w:color="auto"/>
            <w:right w:val="none" w:sz="0" w:space="0" w:color="auto"/>
          </w:divBdr>
          <w:divsChild>
            <w:div w:id="152453002">
              <w:marLeft w:val="0"/>
              <w:marRight w:val="0"/>
              <w:marTop w:val="0"/>
              <w:marBottom w:val="0"/>
              <w:divBdr>
                <w:top w:val="none" w:sz="0" w:space="0" w:color="auto"/>
                <w:left w:val="none" w:sz="0" w:space="0" w:color="auto"/>
                <w:bottom w:val="none" w:sz="0" w:space="0" w:color="auto"/>
                <w:right w:val="none" w:sz="0" w:space="0" w:color="auto"/>
              </w:divBdr>
            </w:div>
          </w:divsChild>
        </w:div>
        <w:div w:id="703291785">
          <w:marLeft w:val="0"/>
          <w:marRight w:val="0"/>
          <w:marTop w:val="0"/>
          <w:marBottom w:val="0"/>
          <w:divBdr>
            <w:top w:val="none" w:sz="0" w:space="0" w:color="auto"/>
            <w:left w:val="none" w:sz="0" w:space="0" w:color="auto"/>
            <w:bottom w:val="none" w:sz="0" w:space="0" w:color="auto"/>
            <w:right w:val="none" w:sz="0" w:space="0" w:color="auto"/>
          </w:divBdr>
          <w:divsChild>
            <w:div w:id="987394747">
              <w:marLeft w:val="0"/>
              <w:marRight w:val="0"/>
              <w:marTop w:val="0"/>
              <w:marBottom w:val="0"/>
              <w:divBdr>
                <w:top w:val="none" w:sz="0" w:space="0" w:color="auto"/>
                <w:left w:val="none" w:sz="0" w:space="0" w:color="auto"/>
                <w:bottom w:val="none" w:sz="0" w:space="0" w:color="auto"/>
                <w:right w:val="none" w:sz="0" w:space="0" w:color="auto"/>
              </w:divBdr>
            </w:div>
          </w:divsChild>
        </w:div>
        <w:div w:id="709918342">
          <w:marLeft w:val="0"/>
          <w:marRight w:val="0"/>
          <w:marTop w:val="0"/>
          <w:marBottom w:val="0"/>
          <w:divBdr>
            <w:top w:val="none" w:sz="0" w:space="0" w:color="auto"/>
            <w:left w:val="none" w:sz="0" w:space="0" w:color="auto"/>
            <w:bottom w:val="none" w:sz="0" w:space="0" w:color="auto"/>
            <w:right w:val="none" w:sz="0" w:space="0" w:color="auto"/>
          </w:divBdr>
          <w:divsChild>
            <w:div w:id="1228416557">
              <w:marLeft w:val="0"/>
              <w:marRight w:val="0"/>
              <w:marTop w:val="0"/>
              <w:marBottom w:val="0"/>
              <w:divBdr>
                <w:top w:val="none" w:sz="0" w:space="0" w:color="auto"/>
                <w:left w:val="none" w:sz="0" w:space="0" w:color="auto"/>
                <w:bottom w:val="none" w:sz="0" w:space="0" w:color="auto"/>
                <w:right w:val="none" w:sz="0" w:space="0" w:color="auto"/>
              </w:divBdr>
            </w:div>
          </w:divsChild>
        </w:div>
        <w:div w:id="714348820">
          <w:marLeft w:val="0"/>
          <w:marRight w:val="0"/>
          <w:marTop w:val="0"/>
          <w:marBottom w:val="0"/>
          <w:divBdr>
            <w:top w:val="none" w:sz="0" w:space="0" w:color="auto"/>
            <w:left w:val="none" w:sz="0" w:space="0" w:color="auto"/>
            <w:bottom w:val="none" w:sz="0" w:space="0" w:color="auto"/>
            <w:right w:val="none" w:sz="0" w:space="0" w:color="auto"/>
          </w:divBdr>
          <w:divsChild>
            <w:div w:id="779839807">
              <w:marLeft w:val="0"/>
              <w:marRight w:val="0"/>
              <w:marTop w:val="0"/>
              <w:marBottom w:val="0"/>
              <w:divBdr>
                <w:top w:val="none" w:sz="0" w:space="0" w:color="auto"/>
                <w:left w:val="none" w:sz="0" w:space="0" w:color="auto"/>
                <w:bottom w:val="none" w:sz="0" w:space="0" w:color="auto"/>
                <w:right w:val="none" w:sz="0" w:space="0" w:color="auto"/>
              </w:divBdr>
            </w:div>
          </w:divsChild>
        </w:div>
        <w:div w:id="718819787">
          <w:marLeft w:val="0"/>
          <w:marRight w:val="0"/>
          <w:marTop w:val="0"/>
          <w:marBottom w:val="0"/>
          <w:divBdr>
            <w:top w:val="none" w:sz="0" w:space="0" w:color="auto"/>
            <w:left w:val="none" w:sz="0" w:space="0" w:color="auto"/>
            <w:bottom w:val="none" w:sz="0" w:space="0" w:color="auto"/>
            <w:right w:val="none" w:sz="0" w:space="0" w:color="auto"/>
          </w:divBdr>
          <w:divsChild>
            <w:div w:id="1773893681">
              <w:marLeft w:val="0"/>
              <w:marRight w:val="0"/>
              <w:marTop w:val="0"/>
              <w:marBottom w:val="0"/>
              <w:divBdr>
                <w:top w:val="none" w:sz="0" w:space="0" w:color="auto"/>
                <w:left w:val="none" w:sz="0" w:space="0" w:color="auto"/>
                <w:bottom w:val="none" w:sz="0" w:space="0" w:color="auto"/>
                <w:right w:val="none" w:sz="0" w:space="0" w:color="auto"/>
              </w:divBdr>
            </w:div>
          </w:divsChild>
        </w:div>
        <w:div w:id="719401448">
          <w:marLeft w:val="0"/>
          <w:marRight w:val="0"/>
          <w:marTop w:val="0"/>
          <w:marBottom w:val="0"/>
          <w:divBdr>
            <w:top w:val="none" w:sz="0" w:space="0" w:color="auto"/>
            <w:left w:val="none" w:sz="0" w:space="0" w:color="auto"/>
            <w:bottom w:val="none" w:sz="0" w:space="0" w:color="auto"/>
            <w:right w:val="none" w:sz="0" w:space="0" w:color="auto"/>
          </w:divBdr>
          <w:divsChild>
            <w:div w:id="1831292414">
              <w:marLeft w:val="0"/>
              <w:marRight w:val="0"/>
              <w:marTop w:val="0"/>
              <w:marBottom w:val="0"/>
              <w:divBdr>
                <w:top w:val="none" w:sz="0" w:space="0" w:color="auto"/>
                <w:left w:val="none" w:sz="0" w:space="0" w:color="auto"/>
                <w:bottom w:val="none" w:sz="0" w:space="0" w:color="auto"/>
                <w:right w:val="none" w:sz="0" w:space="0" w:color="auto"/>
              </w:divBdr>
            </w:div>
          </w:divsChild>
        </w:div>
        <w:div w:id="740634616">
          <w:marLeft w:val="0"/>
          <w:marRight w:val="0"/>
          <w:marTop w:val="0"/>
          <w:marBottom w:val="0"/>
          <w:divBdr>
            <w:top w:val="none" w:sz="0" w:space="0" w:color="auto"/>
            <w:left w:val="none" w:sz="0" w:space="0" w:color="auto"/>
            <w:bottom w:val="none" w:sz="0" w:space="0" w:color="auto"/>
            <w:right w:val="none" w:sz="0" w:space="0" w:color="auto"/>
          </w:divBdr>
          <w:divsChild>
            <w:div w:id="1751848772">
              <w:marLeft w:val="0"/>
              <w:marRight w:val="0"/>
              <w:marTop w:val="0"/>
              <w:marBottom w:val="0"/>
              <w:divBdr>
                <w:top w:val="none" w:sz="0" w:space="0" w:color="auto"/>
                <w:left w:val="none" w:sz="0" w:space="0" w:color="auto"/>
                <w:bottom w:val="none" w:sz="0" w:space="0" w:color="auto"/>
                <w:right w:val="none" w:sz="0" w:space="0" w:color="auto"/>
              </w:divBdr>
            </w:div>
          </w:divsChild>
        </w:div>
        <w:div w:id="741946811">
          <w:marLeft w:val="0"/>
          <w:marRight w:val="0"/>
          <w:marTop w:val="0"/>
          <w:marBottom w:val="0"/>
          <w:divBdr>
            <w:top w:val="none" w:sz="0" w:space="0" w:color="auto"/>
            <w:left w:val="none" w:sz="0" w:space="0" w:color="auto"/>
            <w:bottom w:val="none" w:sz="0" w:space="0" w:color="auto"/>
            <w:right w:val="none" w:sz="0" w:space="0" w:color="auto"/>
          </w:divBdr>
          <w:divsChild>
            <w:div w:id="1970740437">
              <w:marLeft w:val="0"/>
              <w:marRight w:val="0"/>
              <w:marTop w:val="0"/>
              <w:marBottom w:val="0"/>
              <w:divBdr>
                <w:top w:val="none" w:sz="0" w:space="0" w:color="auto"/>
                <w:left w:val="none" w:sz="0" w:space="0" w:color="auto"/>
                <w:bottom w:val="none" w:sz="0" w:space="0" w:color="auto"/>
                <w:right w:val="none" w:sz="0" w:space="0" w:color="auto"/>
              </w:divBdr>
            </w:div>
          </w:divsChild>
        </w:div>
        <w:div w:id="771317395">
          <w:marLeft w:val="0"/>
          <w:marRight w:val="0"/>
          <w:marTop w:val="0"/>
          <w:marBottom w:val="0"/>
          <w:divBdr>
            <w:top w:val="none" w:sz="0" w:space="0" w:color="auto"/>
            <w:left w:val="none" w:sz="0" w:space="0" w:color="auto"/>
            <w:bottom w:val="none" w:sz="0" w:space="0" w:color="auto"/>
            <w:right w:val="none" w:sz="0" w:space="0" w:color="auto"/>
          </w:divBdr>
          <w:divsChild>
            <w:div w:id="1187526251">
              <w:marLeft w:val="0"/>
              <w:marRight w:val="0"/>
              <w:marTop w:val="0"/>
              <w:marBottom w:val="0"/>
              <w:divBdr>
                <w:top w:val="none" w:sz="0" w:space="0" w:color="auto"/>
                <w:left w:val="none" w:sz="0" w:space="0" w:color="auto"/>
                <w:bottom w:val="none" w:sz="0" w:space="0" w:color="auto"/>
                <w:right w:val="none" w:sz="0" w:space="0" w:color="auto"/>
              </w:divBdr>
            </w:div>
          </w:divsChild>
        </w:div>
        <w:div w:id="775490967">
          <w:marLeft w:val="0"/>
          <w:marRight w:val="0"/>
          <w:marTop w:val="0"/>
          <w:marBottom w:val="0"/>
          <w:divBdr>
            <w:top w:val="none" w:sz="0" w:space="0" w:color="auto"/>
            <w:left w:val="none" w:sz="0" w:space="0" w:color="auto"/>
            <w:bottom w:val="none" w:sz="0" w:space="0" w:color="auto"/>
            <w:right w:val="none" w:sz="0" w:space="0" w:color="auto"/>
          </w:divBdr>
          <w:divsChild>
            <w:div w:id="542597705">
              <w:marLeft w:val="0"/>
              <w:marRight w:val="0"/>
              <w:marTop w:val="0"/>
              <w:marBottom w:val="0"/>
              <w:divBdr>
                <w:top w:val="none" w:sz="0" w:space="0" w:color="auto"/>
                <w:left w:val="none" w:sz="0" w:space="0" w:color="auto"/>
                <w:bottom w:val="none" w:sz="0" w:space="0" w:color="auto"/>
                <w:right w:val="none" w:sz="0" w:space="0" w:color="auto"/>
              </w:divBdr>
            </w:div>
          </w:divsChild>
        </w:div>
        <w:div w:id="785737730">
          <w:marLeft w:val="0"/>
          <w:marRight w:val="0"/>
          <w:marTop w:val="0"/>
          <w:marBottom w:val="0"/>
          <w:divBdr>
            <w:top w:val="none" w:sz="0" w:space="0" w:color="auto"/>
            <w:left w:val="none" w:sz="0" w:space="0" w:color="auto"/>
            <w:bottom w:val="none" w:sz="0" w:space="0" w:color="auto"/>
            <w:right w:val="none" w:sz="0" w:space="0" w:color="auto"/>
          </w:divBdr>
          <w:divsChild>
            <w:div w:id="73671033">
              <w:marLeft w:val="0"/>
              <w:marRight w:val="0"/>
              <w:marTop w:val="0"/>
              <w:marBottom w:val="0"/>
              <w:divBdr>
                <w:top w:val="none" w:sz="0" w:space="0" w:color="auto"/>
                <w:left w:val="none" w:sz="0" w:space="0" w:color="auto"/>
                <w:bottom w:val="none" w:sz="0" w:space="0" w:color="auto"/>
                <w:right w:val="none" w:sz="0" w:space="0" w:color="auto"/>
              </w:divBdr>
            </w:div>
          </w:divsChild>
        </w:div>
        <w:div w:id="790706641">
          <w:marLeft w:val="0"/>
          <w:marRight w:val="0"/>
          <w:marTop w:val="0"/>
          <w:marBottom w:val="0"/>
          <w:divBdr>
            <w:top w:val="none" w:sz="0" w:space="0" w:color="auto"/>
            <w:left w:val="none" w:sz="0" w:space="0" w:color="auto"/>
            <w:bottom w:val="none" w:sz="0" w:space="0" w:color="auto"/>
            <w:right w:val="none" w:sz="0" w:space="0" w:color="auto"/>
          </w:divBdr>
          <w:divsChild>
            <w:div w:id="1960452306">
              <w:marLeft w:val="0"/>
              <w:marRight w:val="0"/>
              <w:marTop w:val="0"/>
              <w:marBottom w:val="0"/>
              <w:divBdr>
                <w:top w:val="none" w:sz="0" w:space="0" w:color="auto"/>
                <w:left w:val="none" w:sz="0" w:space="0" w:color="auto"/>
                <w:bottom w:val="none" w:sz="0" w:space="0" w:color="auto"/>
                <w:right w:val="none" w:sz="0" w:space="0" w:color="auto"/>
              </w:divBdr>
            </w:div>
          </w:divsChild>
        </w:div>
        <w:div w:id="807821165">
          <w:marLeft w:val="0"/>
          <w:marRight w:val="0"/>
          <w:marTop w:val="0"/>
          <w:marBottom w:val="0"/>
          <w:divBdr>
            <w:top w:val="none" w:sz="0" w:space="0" w:color="auto"/>
            <w:left w:val="none" w:sz="0" w:space="0" w:color="auto"/>
            <w:bottom w:val="none" w:sz="0" w:space="0" w:color="auto"/>
            <w:right w:val="none" w:sz="0" w:space="0" w:color="auto"/>
          </w:divBdr>
          <w:divsChild>
            <w:div w:id="950282881">
              <w:marLeft w:val="0"/>
              <w:marRight w:val="0"/>
              <w:marTop w:val="0"/>
              <w:marBottom w:val="0"/>
              <w:divBdr>
                <w:top w:val="none" w:sz="0" w:space="0" w:color="auto"/>
                <w:left w:val="none" w:sz="0" w:space="0" w:color="auto"/>
                <w:bottom w:val="none" w:sz="0" w:space="0" w:color="auto"/>
                <w:right w:val="none" w:sz="0" w:space="0" w:color="auto"/>
              </w:divBdr>
            </w:div>
          </w:divsChild>
        </w:div>
        <w:div w:id="809245067">
          <w:marLeft w:val="0"/>
          <w:marRight w:val="0"/>
          <w:marTop w:val="0"/>
          <w:marBottom w:val="0"/>
          <w:divBdr>
            <w:top w:val="none" w:sz="0" w:space="0" w:color="auto"/>
            <w:left w:val="none" w:sz="0" w:space="0" w:color="auto"/>
            <w:bottom w:val="none" w:sz="0" w:space="0" w:color="auto"/>
            <w:right w:val="none" w:sz="0" w:space="0" w:color="auto"/>
          </w:divBdr>
          <w:divsChild>
            <w:div w:id="162280906">
              <w:marLeft w:val="0"/>
              <w:marRight w:val="0"/>
              <w:marTop w:val="0"/>
              <w:marBottom w:val="0"/>
              <w:divBdr>
                <w:top w:val="none" w:sz="0" w:space="0" w:color="auto"/>
                <w:left w:val="none" w:sz="0" w:space="0" w:color="auto"/>
                <w:bottom w:val="none" w:sz="0" w:space="0" w:color="auto"/>
                <w:right w:val="none" w:sz="0" w:space="0" w:color="auto"/>
              </w:divBdr>
            </w:div>
          </w:divsChild>
        </w:div>
        <w:div w:id="811216650">
          <w:marLeft w:val="0"/>
          <w:marRight w:val="0"/>
          <w:marTop w:val="0"/>
          <w:marBottom w:val="0"/>
          <w:divBdr>
            <w:top w:val="none" w:sz="0" w:space="0" w:color="auto"/>
            <w:left w:val="none" w:sz="0" w:space="0" w:color="auto"/>
            <w:bottom w:val="none" w:sz="0" w:space="0" w:color="auto"/>
            <w:right w:val="none" w:sz="0" w:space="0" w:color="auto"/>
          </w:divBdr>
          <w:divsChild>
            <w:div w:id="154807250">
              <w:marLeft w:val="0"/>
              <w:marRight w:val="0"/>
              <w:marTop w:val="0"/>
              <w:marBottom w:val="0"/>
              <w:divBdr>
                <w:top w:val="none" w:sz="0" w:space="0" w:color="auto"/>
                <w:left w:val="none" w:sz="0" w:space="0" w:color="auto"/>
                <w:bottom w:val="none" w:sz="0" w:space="0" w:color="auto"/>
                <w:right w:val="none" w:sz="0" w:space="0" w:color="auto"/>
              </w:divBdr>
            </w:div>
          </w:divsChild>
        </w:div>
        <w:div w:id="815486603">
          <w:marLeft w:val="0"/>
          <w:marRight w:val="0"/>
          <w:marTop w:val="0"/>
          <w:marBottom w:val="0"/>
          <w:divBdr>
            <w:top w:val="none" w:sz="0" w:space="0" w:color="auto"/>
            <w:left w:val="none" w:sz="0" w:space="0" w:color="auto"/>
            <w:bottom w:val="none" w:sz="0" w:space="0" w:color="auto"/>
            <w:right w:val="none" w:sz="0" w:space="0" w:color="auto"/>
          </w:divBdr>
          <w:divsChild>
            <w:div w:id="740063555">
              <w:marLeft w:val="0"/>
              <w:marRight w:val="0"/>
              <w:marTop w:val="0"/>
              <w:marBottom w:val="0"/>
              <w:divBdr>
                <w:top w:val="none" w:sz="0" w:space="0" w:color="auto"/>
                <w:left w:val="none" w:sz="0" w:space="0" w:color="auto"/>
                <w:bottom w:val="none" w:sz="0" w:space="0" w:color="auto"/>
                <w:right w:val="none" w:sz="0" w:space="0" w:color="auto"/>
              </w:divBdr>
            </w:div>
          </w:divsChild>
        </w:div>
        <w:div w:id="829715862">
          <w:marLeft w:val="0"/>
          <w:marRight w:val="0"/>
          <w:marTop w:val="0"/>
          <w:marBottom w:val="0"/>
          <w:divBdr>
            <w:top w:val="none" w:sz="0" w:space="0" w:color="auto"/>
            <w:left w:val="none" w:sz="0" w:space="0" w:color="auto"/>
            <w:bottom w:val="none" w:sz="0" w:space="0" w:color="auto"/>
            <w:right w:val="none" w:sz="0" w:space="0" w:color="auto"/>
          </w:divBdr>
          <w:divsChild>
            <w:div w:id="1775205126">
              <w:marLeft w:val="0"/>
              <w:marRight w:val="0"/>
              <w:marTop w:val="0"/>
              <w:marBottom w:val="0"/>
              <w:divBdr>
                <w:top w:val="none" w:sz="0" w:space="0" w:color="auto"/>
                <w:left w:val="none" w:sz="0" w:space="0" w:color="auto"/>
                <w:bottom w:val="none" w:sz="0" w:space="0" w:color="auto"/>
                <w:right w:val="none" w:sz="0" w:space="0" w:color="auto"/>
              </w:divBdr>
            </w:div>
          </w:divsChild>
        </w:div>
        <w:div w:id="835612272">
          <w:marLeft w:val="0"/>
          <w:marRight w:val="0"/>
          <w:marTop w:val="0"/>
          <w:marBottom w:val="0"/>
          <w:divBdr>
            <w:top w:val="none" w:sz="0" w:space="0" w:color="auto"/>
            <w:left w:val="none" w:sz="0" w:space="0" w:color="auto"/>
            <w:bottom w:val="none" w:sz="0" w:space="0" w:color="auto"/>
            <w:right w:val="none" w:sz="0" w:space="0" w:color="auto"/>
          </w:divBdr>
          <w:divsChild>
            <w:div w:id="1591618181">
              <w:marLeft w:val="0"/>
              <w:marRight w:val="0"/>
              <w:marTop w:val="0"/>
              <w:marBottom w:val="0"/>
              <w:divBdr>
                <w:top w:val="none" w:sz="0" w:space="0" w:color="auto"/>
                <w:left w:val="none" w:sz="0" w:space="0" w:color="auto"/>
                <w:bottom w:val="none" w:sz="0" w:space="0" w:color="auto"/>
                <w:right w:val="none" w:sz="0" w:space="0" w:color="auto"/>
              </w:divBdr>
            </w:div>
          </w:divsChild>
        </w:div>
        <w:div w:id="845486530">
          <w:marLeft w:val="0"/>
          <w:marRight w:val="0"/>
          <w:marTop w:val="0"/>
          <w:marBottom w:val="0"/>
          <w:divBdr>
            <w:top w:val="none" w:sz="0" w:space="0" w:color="auto"/>
            <w:left w:val="none" w:sz="0" w:space="0" w:color="auto"/>
            <w:bottom w:val="none" w:sz="0" w:space="0" w:color="auto"/>
            <w:right w:val="none" w:sz="0" w:space="0" w:color="auto"/>
          </w:divBdr>
          <w:divsChild>
            <w:div w:id="1223056271">
              <w:marLeft w:val="0"/>
              <w:marRight w:val="0"/>
              <w:marTop w:val="0"/>
              <w:marBottom w:val="0"/>
              <w:divBdr>
                <w:top w:val="none" w:sz="0" w:space="0" w:color="auto"/>
                <w:left w:val="none" w:sz="0" w:space="0" w:color="auto"/>
                <w:bottom w:val="none" w:sz="0" w:space="0" w:color="auto"/>
                <w:right w:val="none" w:sz="0" w:space="0" w:color="auto"/>
              </w:divBdr>
            </w:div>
          </w:divsChild>
        </w:div>
        <w:div w:id="849177845">
          <w:marLeft w:val="0"/>
          <w:marRight w:val="0"/>
          <w:marTop w:val="0"/>
          <w:marBottom w:val="0"/>
          <w:divBdr>
            <w:top w:val="none" w:sz="0" w:space="0" w:color="auto"/>
            <w:left w:val="none" w:sz="0" w:space="0" w:color="auto"/>
            <w:bottom w:val="none" w:sz="0" w:space="0" w:color="auto"/>
            <w:right w:val="none" w:sz="0" w:space="0" w:color="auto"/>
          </w:divBdr>
          <w:divsChild>
            <w:div w:id="70390056">
              <w:marLeft w:val="0"/>
              <w:marRight w:val="0"/>
              <w:marTop w:val="0"/>
              <w:marBottom w:val="0"/>
              <w:divBdr>
                <w:top w:val="none" w:sz="0" w:space="0" w:color="auto"/>
                <w:left w:val="none" w:sz="0" w:space="0" w:color="auto"/>
                <w:bottom w:val="none" w:sz="0" w:space="0" w:color="auto"/>
                <w:right w:val="none" w:sz="0" w:space="0" w:color="auto"/>
              </w:divBdr>
            </w:div>
          </w:divsChild>
        </w:div>
        <w:div w:id="849490286">
          <w:marLeft w:val="0"/>
          <w:marRight w:val="0"/>
          <w:marTop w:val="0"/>
          <w:marBottom w:val="0"/>
          <w:divBdr>
            <w:top w:val="none" w:sz="0" w:space="0" w:color="auto"/>
            <w:left w:val="none" w:sz="0" w:space="0" w:color="auto"/>
            <w:bottom w:val="none" w:sz="0" w:space="0" w:color="auto"/>
            <w:right w:val="none" w:sz="0" w:space="0" w:color="auto"/>
          </w:divBdr>
          <w:divsChild>
            <w:div w:id="650330718">
              <w:marLeft w:val="0"/>
              <w:marRight w:val="0"/>
              <w:marTop w:val="0"/>
              <w:marBottom w:val="0"/>
              <w:divBdr>
                <w:top w:val="none" w:sz="0" w:space="0" w:color="auto"/>
                <w:left w:val="none" w:sz="0" w:space="0" w:color="auto"/>
                <w:bottom w:val="none" w:sz="0" w:space="0" w:color="auto"/>
                <w:right w:val="none" w:sz="0" w:space="0" w:color="auto"/>
              </w:divBdr>
            </w:div>
          </w:divsChild>
        </w:div>
        <w:div w:id="851526200">
          <w:marLeft w:val="0"/>
          <w:marRight w:val="0"/>
          <w:marTop w:val="0"/>
          <w:marBottom w:val="0"/>
          <w:divBdr>
            <w:top w:val="none" w:sz="0" w:space="0" w:color="auto"/>
            <w:left w:val="none" w:sz="0" w:space="0" w:color="auto"/>
            <w:bottom w:val="none" w:sz="0" w:space="0" w:color="auto"/>
            <w:right w:val="none" w:sz="0" w:space="0" w:color="auto"/>
          </w:divBdr>
          <w:divsChild>
            <w:div w:id="1976372093">
              <w:marLeft w:val="0"/>
              <w:marRight w:val="0"/>
              <w:marTop w:val="0"/>
              <w:marBottom w:val="0"/>
              <w:divBdr>
                <w:top w:val="none" w:sz="0" w:space="0" w:color="auto"/>
                <w:left w:val="none" w:sz="0" w:space="0" w:color="auto"/>
                <w:bottom w:val="none" w:sz="0" w:space="0" w:color="auto"/>
                <w:right w:val="none" w:sz="0" w:space="0" w:color="auto"/>
              </w:divBdr>
            </w:div>
          </w:divsChild>
        </w:div>
        <w:div w:id="853884138">
          <w:marLeft w:val="0"/>
          <w:marRight w:val="0"/>
          <w:marTop w:val="0"/>
          <w:marBottom w:val="0"/>
          <w:divBdr>
            <w:top w:val="none" w:sz="0" w:space="0" w:color="auto"/>
            <w:left w:val="none" w:sz="0" w:space="0" w:color="auto"/>
            <w:bottom w:val="none" w:sz="0" w:space="0" w:color="auto"/>
            <w:right w:val="none" w:sz="0" w:space="0" w:color="auto"/>
          </w:divBdr>
          <w:divsChild>
            <w:div w:id="1698655444">
              <w:marLeft w:val="0"/>
              <w:marRight w:val="0"/>
              <w:marTop w:val="0"/>
              <w:marBottom w:val="0"/>
              <w:divBdr>
                <w:top w:val="none" w:sz="0" w:space="0" w:color="auto"/>
                <w:left w:val="none" w:sz="0" w:space="0" w:color="auto"/>
                <w:bottom w:val="none" w:sz="0" w:space="0" w:color="auto"/>
                <w:right w:val="none" w:sz="0" w:space="0" w:color="auto"/>
              </w:divBdr>
            </w:div>
          </w:divsChild>
        </w:div>
        <w:div w:id="859775623">
          <w:marLeft w:val="0"/>
          <w:marRight w:val="0"/>
          <w:marTop w:val="0"/>
          <w:marBottom w:val="0"/>
          <w:divBdr>
            <w:top w:val="none" w:sz="0" w:space="0" w:color="auto"/>
            <w:left w:val="none" w:sz="0" w:space="0" w:color="auto"/>
            <w:bottom w:val="none" w:sz="0" w:space="0" w:color="auto"/>
            <w:right w:val="none" w:sz="0" w:space="0" w:color="auto"/>
          </w:divBdr>
          <w:divsChild>
            <w:div w:id="980381228">
              <w:marLeft w:val="0"/>
              <w:marRight w:val="0"/>
              <w:marTop w:val="0"/>
              <w:marBottom w:val="0"/>
              <w:divBdr>
                <w:top w:val="none" w:sz="0" w:space="0" w:color="auto"/>
                <w:left w:val="none" w:sz="0" w:space="0" w:color="auto"/>
                <w:bottom w:val="none" w:sz="0" w:space="0" w:color="auto"/>
                <w:right w:val="none" w:sz="0" w:space="0" w:color="auto"/>
              </w:divBdr>
            </w:div>
          </w:divsChild>
        </w:div>
        <w:div w:id="897665242">
          <w:marLeft w:val="0"/>
          <w:marRight w:val="0"/>
          <w:marTop w:val="0"/>
          <w:marBottom w:val="0"/>
          <w:divBdr>
            <w:top w:val="none" w:sz="0" w:space="0" w:color="auto"/>
            <w:left w:val="none" w:sz="0" w:space="0" w:color="auto"/>
            <w:bottom w:val="none" w:sz="0" w:space="0" w:color="auto"/>
            <w:right w:val="none" w:sz="0" w:space="0" w:color="auto"/>
          </w:divBdr>
          <w:divsChild>
            <w:div w:id="1353678668">
              <w:marLeft w:val="0"/>
              <w:marRight w:val="0"/>
              <w:marTop w:val="0"/>
              <w:marBottom w:val="0"/>
              <w:divBdr>
                <w:top w:val="none" w:sz="0" w:space="0" w:color="auto"/>
                <w:left w:val="none" w:sz="0" w:space="0" w:color="auto"/>
                <w:bottom w:val="none" w:sz="0" w:space="0" w:color="auto"/>
                <w:right w:val="none" w:sz="0" w:space="0" w:color="auto"/>
              </w:divBdr>
            </w:div>
          </w:divsChild>
        </w:div>
        <w:div w:id="901251455">
          <w:marLeft w:val="0"/>
          <w:marRight w:val="0"/>
          <w:marTop w:val="0"/>
          <w:marBottom w:val="0"/>
          <w:divBdr>
            <w:top w:val="none" w:sz="0" w:space="0" w:color="auto"/>
            <w:left w:val="none" w:sz="0" w:space="0" w:color="auto"/>
            <w:bottom w:val="none" w:sz="0" w:space="0" w:color="auto"/>
            <w:right w:val="none" w:sz="0" w:space="0" w:color="auto"/>
          </w:divBdr>
          <w:divsChild>
            <w:div w:id="141700067">
              <w:marLeft w:val="0"/>
              <w:marRight w:val="0"/>
              <w:marTop w:val="0"/>
              <w:marBottom w:val="0"/>
              <w:divBdr>
                <w:top w:val="none" w:sz="0" w:space="0" w:color="auto"/>
                <w:left w:val="none" w:sz="0" w:space="0" w:color="auto"/>
                <w:bottom w:val="none" w:sz="0" w:space="0" w:color="auto"/>
                <w:right w:val="none" w:sz="0" w:space="0" w:color="auto"/>
              </w:divBdr>
            </w:div>
          </w:divsChild>
        </w:div>
        <w:div w:id="920216941">
          <w:marLeft w:val="0"/>
          <w:marRight w:val="0"/>
          <w:marTop w:val="0"/>
          <w:marBottom w:val="0"/>
          <w:divBdr>
            <w:top w:val="none" w:sz="0" w:space="0" w:color="auto"/>
            <w:left w:val="none" w:sz="0" w:space="0" w:color="auto"/>
            <w:bottom w:val="none" w:sz="0" w:space="0" w:color="auto"/>
            <w:right w:val="none" w:sz="0" w:space="0" w:color="auto"/>
          </w:divBdr>
          <w:divsChild>
            <w:div w:id="197741915">
              <w:marLeft w:val="0"/>
              <w:marRight w:val="0"/>
              <w:marTop w:val="0"/>
              <w:marBottom w:val="0"/>
              <w:divBdr>
                <w:top w:val="none" w:sz="0" w:space="0" w:color="auto"/>
                <w:left w:val="none" w:sz="0" w:space="0" w:color="auto"/>
                <w:bottom w:val="none" w:sz="0" w:space="0" w:color="auto"/>
                <w:right w:val="none" w:sz="0" w:space="0" w:color="auto"/>
              </w:divBdr>
            </w:div>
          </w:divsChild>
        </w:div>
        <w:div w:id="935986637">
          <w:marLeft w:val="0"/>
          <w:marRight w:val="0"/>
          <w:marTop w:val="0"/>
          <w:marBottom w:val="0"/>
          <w:divBdr>
            <w:top w:val="none" w:sz="0" w:space="0" w:color="auto"/>
            <w:left w:val="none" w:sz="0" w:space="0" w:color="auto"/>
            <w:bottom w:val="none" w:sz="0" w:space="0" w:color="auto"/>
            <w:right w:val="none" w:sz="0" w:space="0" w:color="auto"/>
          </w:divBdr>
          <w:divsChild>
            <w:div w:id="1813476855">
              <w:marLeft w:val="0"/>
              <w:marRight w:val="0"/>
              <w:marTop w:val="0"/>
              <w:marBottom w:val="0"/>
              <w:divBdr>
                <w:top w:val="none" w:sz="0" w:space="0" w:color="auto"/>
                <w:left w:val="none" w:sz="0" w:space="0" w:color="auto"/>
                <w:bottom w:val="none" w:sz="0" w:space="0" w:color="auto"/>
                <w:right w:val="none" w:sz="0" w:space="0" w:color="auto"/>
              </w:divBdr>
            </w:div>
          </w:divsChild>
        </w:div>
        <w:div w:id="943462213">
          <w:marLeft w:val="0"/>
          <w:marRight w:val="0"/>
          <w:marTop w:val="0"/>
          <w:marBottom w:val="0"/>
          <w:divBdr>
            <w:top w:val="none" w:sz="0" w:space="0" w:color="auto"/>
            <w:left w:val="none" w:sz="0" w:space="0" w:color="auto"/>
            <w:bottom w:val="none" w:sz="0" w:space="0" w:color="auto"/>
            <w:right w:val="none" w:sz="0" w:space="0" w:color="auto"/>
          </w:divBdr>
          <w:divsChild>
            <w:div w:id="1153761808">
              <w:marLeft w:val="0"/>
              <w:marRight w:val="0"/>
              <w:marTop w:val="0"/>
              <w:marBottom w:val="0"/>
              <w:divBdr>
                <w:top w:val="none" w:sz="0" w:space="0" w:color="auto"/>
                <w:left w:val="none" w:sz="0" w:space="0" w:color="auto"/>
                <w:bottom w:val="none" w:sz="0" w:space="0" w:color="auto"/>
                <w:right w:val="none" w:sz="0" w:space="0" w:color="auto"/>
              </w:divBdr>
            </w:div>
          </w:divsChild>
        </w:div>
        <w:div w:id="950284481">
          <w:marLeft w:val="0"/>
          <w:marRight w:val="0"/>
          <w:marTop w:val="0"/>
          <w:marBottom w:val="0"/>
          <w:divBdr>
            <w:top w:val="none" w:sz="0" w:space="0" w:color="auto"/>
            <w:left w:val="none" w:sz="0" w:space="0" w:color="auto"/>
            <w:bottom w:val="none" w:sz="0" w:space="0" w:color="auto"/>
            <w:right w:val="none" w:sz="0" w:space="0" w:color="auto"/>
          </w:divBdr>
          <w:divsChild>
            <w:div w:id="1163934896">
              <w:marLeft w:val="0"/>
              <w:marRight w:val="0"/>
              <w:marTop w:val="0"/>
              <w:marBottom w:val="0"/>
              <w:divBdr>
                <w:top w:val="none" w:sz="0" w:space="0" w:color="auto"/>
                <w:left w:val="none" w:sz="0" w:space="0" w:color="auto"/>
                <w:bottom w:val="none" w:sz="0" w:space="0" w:color="auto"/>
                <w:right w:val="none" w:sz="0" w:space="0" w:color="auto"/>
              </w:divBdr>
            </w:div>
          </w:divsChild>
        </w:div>
        <w:div w:id="951665073">
          <w:marLeft w:val="0"/>
          <w:marRight w:val="0"/>
          <w:marTop w:val="0"/>
          <w:marBottom w:val="0"/>
          <w:divBdr>
            <w:top w:val="none" w:sz="0" w:space="0" w:color="auto"/>
            <w:left w:val="none" w:sz="0" w:space="0" w:color="auto"/>
            <w:bottom w:val="none" w:sz="0" w:space="0" w:color="auto"/>
            <w:right w:val="none" w:sz="0" w:space="0" w:color="auto"/>
          </w:divBdr>
          <w:divsChild>
            <w:div w:id="652023814">
              <w:marLeft w:val="0"/>
              <w:marRight w:val="0"/>
              <w:marTop w:val="0"/>
              <w:marBottom w:val="0"/>
              <w:divBdr>
                <w:top w:val="none" w:sz="0" w:space="0" w:color="auto"/>
                <w:left w:val="none" w:sz="0" w:space="0" w:color="auto"/>
                <w:bottom w:val="none" w:sz="0" w:space="0" w:color="auto"/>
                <w:right w:val="none" w:sz="0" w:space="0" w:color="auto"/>
              </w:divBdr>
            </w:div>
          </w:divsChild>
        </w:div>
        <w:div w:id="959603541">
          <w:marLeft w:val="0"/>
          <w:marRight w:val="0"/>
          <w:marTop w:val="0"/>
          <w:marBottom w:val="0"/>
          <w:divBdr>
            <w:top w:val="none" w:sz="0" w:space="0" w:color="auto"/>
            <w:left w:val="none" w:sz="0" w:space="0" w:color="auto"/>
            <w:bottom w:val="none" w:sz="0" w:space="0" w:color="auto"/>
            <w:right w:val="none" w:sz="0" w:space="0" w:color="auto"/>
          </w:divBdr>
          <w:divsChild>
            <w:div w:id="2086804136">
              <w:marLeft w:val="0"/>
              <w:marRight w:val="0"/>
              <w:marTop w:val="0"/>
              <w:marBottom w:val="0"/>
              <w:divBdr>
                <w:top w:val="none" w:sz="0" w:space="0" w:color="auto"/>
                <w:left w:val="none" w:sz="0" w:space="0" w:color="auto"/>
                <w:bottom w:val="none" w:sz="0" w:space="0" w:color="auto"/>
                <w:right w:val="none" w:sz="0" w:space="0" w:color="auto"/>
              </w:divBdr>
            </w:div>
          </w:divsChild>
        </w:div>
        <w:div w:id="962267226">
          <w:marLeft w:val="0"/>
          <w:marRight w:val="0"/>
          <w:marTop w:val="0"/>
          <w:marBottom w:val="0"/>
          <w:divBdr>
            <w:top w:val="none" w:sz="0" w:space="0" w:color="auto"/>
            <w:left w:val="none" w:sz="0" w:space="0" w:color="auto"/>
            <w:bottom w:val="none" w:sz="0" w:space="0" w:color="auto"/>
            <w:right w:val="none" w:sz="0" w:space="0" w:color="auto"/>
          </w:divBdr>
          <w:divsChild>
            <w:div w:id="2043554323">
              <w:marLeft w:val="0"/>
              <w:marRight w:val="0"/>
              <w:marTop w:val="0"/>
              <w:marBottom w:val="0"/>
              <w:divBdr>
                <w:top w:val="none" w:sz="0" w:space="0" w:color="auto"/>
                <w:left w:val="none" w:sz="0" w:space="0" w:color="auto"/>
                <w:bottom w:val="none" w:sz="0" w:space="0" w:color="auto"/>
                <w:right w:val="none" w:sz="0" w:space="0" w:color="auto"/>
              </w:divBdr>
            </w:div>
          </w:divsChild>
        </w:div>
        <w:div w:id="962349105">
          <w:marLeft w:val="0"/>
          <w:marRight w:val="0"/>
          <w:marTop w:val="0"/>
          <w:marBottom w:val="0"/>
          <w:divBdr>
            <w:top w:val="none" w:sz="0" w:space="0" w:color="auto"/>
            <w:left w:val="none" w:sz="0" w:space="0" w:color="auto"/>
            <w:bottom w:val="none" w:sz="0" w:space="0" w:color="auto"/>
            <w:right w:val="none" w:sz="0" w:space="0" w:color="auto"/>
          </w:divBdr>
          <w:divsChild>
            <w:div w:id="999431101">
              <w:marLeft w:val="0"/>
              <w:marRight w:val="0"/>
              <w:marTop w:val="0"/>
              <w:marBottom w:val="0"/>
              <w:divBdr>
                <w:top w:val="none" w:sz="0" w:space="0" w:color="auto"/>
                <w:left w:val="none" w:sz="0" w:space="0" w:color="auto"/>
                <w:bottom w:val="none" w:sz="0" w:space="0" w:color="auto"/>
                <w:right w:val="none" w:sz="0" w:space="0" w:color="auto"/>
              </w:divBdr>
            </w:div>
          </w:divsChild>
        </w:div>
        <w:div w:id="994996330">
          <w:marLeft w:val="0"/>
          <w:marRight w:val="0"/>
          <w:marTop w:val="0"/>
          <w:marBottom w:val="0"/>
          <w:divBdr>
            <w:top w:val="none" w:sz="0" w:space="0" w:color="auto"/>
            <w:left w:val="none" w:sz="0" w:space="0" w:color="auto"/>
            <w:bottom w:val="none" w:sz="0" w:space="0" w:color="auto"/>
            <w:right w:val="none" w:sz="0" w:space="0" w:color="auto"/>
          </w:divBdr>
          <w:divsChild>
            <w:div w:id="1942453205">
              <w:marLeft w:val="0"/>
              <w:marRight w:val="0"/>
              <w:marTop w:val="0"/>
              <w:marBottom w:val="0"/>
              <w:divBdr>
                <w:top w:val="none" w:sz="0" w:space="0" w:color="auto"/>
                <w:left w:val="none" w:sz="0" w:space="0" w:color="auto"/>
                <w:bottom w:val="none" w:sz="0" w:space="0" w:color="auto"/>
                <w:right w:val="none" w:sz="0" w:space="0" w:color="auto"/>
              </w:divBdr>
            </w:div>
          </w:divsChild>
        </w:div>
        <w:div w:id="999964983">
          <w:marLeft w:val="0"/>
          <w:marRight w:val="0"/>
          <w:marTop w:val="0"/>
          <w:marBottom w:val="0"/>
          <w:divBdr>
            <w:top w:val="none" w:sz="0" w:space="0" w:color="auto"/>
            <w:left w:val="none" w:sz="0" w:space="0" w:color="auto"/>
            <w:bottom w:val="none" w:sz="0" w:space="0" w:color="auto"/>
            <w:right w:val="none" w:sz="0" w:space="0" w:color="auto"/>
          </w:divBdr>
          <w:divsChild>
            <w:div w:id="776682071">
              <w:marLeft w:val="0"/>
              <w:marRight w:val="0"/>
              <w:marTop w:val="0"/>
              <w:marBottom w:val="0"/>
              <w:divBdr>
                <w:top w:val="none" w:sz="0" w:space="0" w:color="auto"/>
                <w:left w:val="none" w:sz="0" w:space="0" w:color="auto"/>
                <w:bottom w:val="none" w:sz="0" w:space="0" w:color="auto"/>
                <w:right w:val="none" w:sz="0" w:space="0" w:color="auto"/>
              </w:divBdr>
            </w:div>
          </w:divsChild>
        </w:div>
        <w:div w:id="1013800573">
          <w:marLeft w:val="0"/>
          <w:marRight w:val="0"/>
          <w:marTop w:val="0"/>
          <w:marBottom w:val="0"/>
          <w:divBdr>
            <w:top w:val="none" w:sz="0" w:space="0" w:color="auto"/>
            <w:left w:val="none" w:sz="0" w:space="0" w:color="auto"/>
            <w:bottom w:val="none" w:sz="0" w:space="0" w:color="auto"/>
            <w:right w:val="none" w:sz="0" w:space="0" w:color="auto"/>
          </w:divBdr>
          <w:divsChild>
            <w:div w:id="150222870">
              <w:marLeft w:val="0"/>
              <w:marRight w:val="0"/>
              <w:marTop w:val="0"/>
              <w:marBottom w:val="0"/>
              <w:divBdr>
                <w:top w:val="none" w:sz="0" w:space="0" w:color="auto"/>
                <w:left w:val="none" w:sz="0" w:space="0" w:color="auto"/>
                <w:bottom w:val="none" w:sz="0" w:space="0" w:color="auto"/>
                <w:right w:val="none" w:sz="0" w:space="0" w:color="auto"/>
              </w:divBdr>
            </w:div>
          </w:divsChild>
        </w:div>
        <w:div w:id="1019161135">
          <w:marLeft w:val="0"/>
          <w:marRight w:val="0"/>
          <w:marTop w:val="0"/>
          <w:marBottom w:val="0"/>
          <w:divBdr>
            <w:top w:val="none" w:sz="0" w:space="0" w:color="auto"/>
            <w:left w:val="none" w:sz="0" w:space="0" w:color="auto"/>
            <w:bottom w:val="none" w:sz="0" w:space="0" w:color="auto"/>
            <w:right w:val="none" w:sz="0" w:space="0" w:color="auto"/>
          </w:divBdr>
          <w:divsChild>
            <w:div w:id="1134056962">
              <w:marLeft w:val="0"/>
              <w:marRight w:val="0"/>
              <w:marTop w:val="0"/>
              <w:marBottom w:val="0"/>
              <w:divBdr>
                <w:top w:val="none" w:sz="0" w:space="0" w:color="auto"/>
                <w:left w:val="none" w:sz="0" w:space="0" w:color="auto"/>
                <w:bottom w:val="none" w:sz="0" w:space="0" w:color="auto"/>
                <w:right w:val="none" w:sz="0" w:space="0" w:color="auto"/>
              </w:divBdr>
            </w:div>
          </w:divsChild>
        </w:div>
        <w:div w:id="1020283431">
          <w:marLeft w:val="0"/>
          <w:marRight w:val="0"/>
          <w:marTop w:val="0"/>
          <w:marBottom w:val="0"/>
          <w:divBdr>
            <w:top w:val="none" w:sz="0" w:space="0" w:color="auto"/>
            <w:left w:val="none" w:sz="0" w:space="0" w:color="auto"/>
            <w:bottom w:val="none" w:sz="0" w:space="0" w:color="auto"/>
            <w:right w:val="none" w:sz="0" w:space="0" w:color="auto"/>
          </w:divBdr>
          <w:divsChild>
            <w:div w:id="445737890">
              <w:marLeft w:val="0"/>
              <w:marRight w:val="0"/>
              <w:marTop w:val="0"/>
              <w:marBottom w:val="0"/>
              <w:divBdr>
                <w:top w:val="none" w:sz="0" w:space="0" w:color="auto"/>
                <w:left w:val="none" w:sz="0" w:space="0" w:color="auto"/>
                <w:bottom w:val="none" w:sz="0" w:space="0" w:color="auto"/>
                <w:right w:val="none" w:sz="0" w:space="0" w:color="auto"/>
              </w:divBdr>
            </w:div>
          </w:divsChild>
        </w:div>
        <w:div w:id="1038894575">
          <w:marLeft w:val="0"/>
          <w:marRight w:val="0"/>
          <w:marTop w:val="0"/>
          <w:marBottom w:val="0"/>
          <w:divBdr>
            <w:top w:val="none" w:sz="0" w:space="0" w:color="auto"/>
            <w:left w:val="none" w:sz="0" w:space="0" w:color="auto"/>
            <w:bottom w:val="none" w:sz="0" w:space="0" w:color="auto"/>
            <w:right w:val="none" w:sz="0" w:space="0" w:color="auto"/>
          </w:divBdr>
          <w:divsChild>
            <w:div w:id="446043783">
              <w:marLeft w:val="0"/>
              <w:marRight w:val="0"/>
              <w:marTop w:val="0"/>
              <w:marBottom w:val="0"/>
              <w:divBdr>
                <w:top w:val="none" w:sz="0" w:space="0" w:color="auto"/>
                <w:left w:val="none" w:sz="0" w:space="0" w:color="auto"/>
                <w:bottom w:val="none" w:sz="0" w:space="0" w:color="auto"/>
                <w:right w:val="none" w:sz="0" w:space="0" w:color="auto"/>
              </w:divBdr>
            </w:div>
          </w:divsChild>
        </w:div>
        <w:div w:id="1049769431">
          <w:marLeft w:val="0"/>
          <w:marRight w:val="0"/>
          <w:marTop w:val="0"/>
          <w:marBottom w:val="0"/>
          <w:divBdr>
            <w:top w:val="none" w:sz="0" w:space="0" w:color="auto"/>
            <w:left w:val="none" w:sz="0" w:space="0" w:color="auto"/>
            <w:bottom w:val="none" w:sz="0" w:space="0" w:color="auto"/>
            <w:right w:val="none" w:sz="0" w:space="0" w:color="auto"/>
          </w:divBdr>
          <w:divsChild>
            <w:div w:id="963536998">
              <w:marLeft w:val="0"/>
              <w:marRight w:val="0"/>
              <w:marTop w:val="0"/>
              <w:marBottom w:val="0"/>
              <w:divBdr>
                <w:top w:val="none" w:sz="0" w:space="0" w:color="auto"/>
                <w:left w:val="none" w:sz="0" w:space="0" w:color="auto"/>
                <w:bottom w:val="none" w:sz="0" w:space="0" w:color="auto"/>
                <w:right w:val="none" w:sz="0" w:space="0" w:color="auto"/>
              </w:divBdr>
            </w:div>
          </w:divsChild>
        </w:div>
        <w:div w:id="1051274138">
          <w:marLeft w:val="0"/>
          <w:marRight w:val="0"/>
          <w:marTop w:val="0"/>
          <w:marBottom w:val="0"/>
          <w:divBdr>
            <w:top w:val="none" w:sz="0" w:space="0" w:color="auto"/>
            <w:left w:val="none" w:sz="0" w:space="0" w:color="auto"/>
            <w:bottom w:val="none" w:sz="0" w:space="0" w:color="auto"/>
            <w:right w:val="none" w:sz="0" w:space="0" w:color="auto"/>
          </w:divBdr>
          <w:divsChild>
            <w:div w:id="680400275">
              <w:marLeft w:val="0"/>
              <w:marRight w:val="0"/>
              <w:marTop w:val="0"/>
              <w:marBottom w:val="0"/>
              <w:divBdr>
                <w:top w:val="none" w:sz="0" w:space="0" w:color="auto"/>
                <w:left w:val="none" w:sz="0" w:space="0" w:color="auto"/>
                <w:bottom w:val="none" w:sz="0" w:space="0" w:color="auto"/>
                <w:right w:val="none" w:sz="0" w:space="0" w:color="auto"/>
              </w:divBdr>
            </w:div>
          </w:divsChild>
        </w:div>
        <w:div w:id="1056321933">
          <w:marLeft w:val="0"/>
          <w:marRight w:val="0"/>
          <w:marTop w:val="0"/>
          <w:marBottom w:val="0"/>
          <w:divBdr>
            <w:top w:val="none" w:sz="0" w:space="0" w:color="auto"/>
            <w:left w:val="none" w:sz="0" w:space="0" w:color="auto"/>
            <w:bottom w:val="none" w:sz="0" w:space="0" w:color="auto"/>
            <w:right w:val="none" w:sz="0" w:space="0" w:color="auto"/>
          </w:divBdr>
          <w:divsChild>
            <w:div w:id="279802870">
              <w:marLeft w:val="0"/>
              <w:marRight w:val="0"/>
              <w:marTop w:val="0"/>
              <w:marBottom w:val="0"/>
              <w:divBdr>
                <w:top w:val="none" w:sz="0" w:space="0" w:color="auto"/>
                <w:left w:val="none" w:sz="0" w:space="0" w:color="auto"/>
                <w:bottom w:val="none" w:sz="0" w:space="0" w:color="auto"/>
                <w:right w:val="none" w:sz="0" w:space="0" w:color="auto"/>
              </w:divBdr>
            </w:div>
          </w:divsChild>
        </w:div>
        <w:div w:id="1060787688">
          <w:marLeft w:val="0"/>
          <w:marRight w:val="0"/>
          <w:marTop w:val="0"/>
          <w:marBottom w:val="0"/>
          <w:divBdr>
            <w:top w:val="none" w:sz="0" w:space="0" w:color="auto"/>
            <w:left w:val="none" w:sz="0" w:space="0" w:color="auto"/>
            <w:bottom w:val="none" w:sz="0" w:space="0" w:color="auto"/>
            <w:right w:val="none" w:sz="0" w:space="0" w:color="auto"/>
          </w:divBdr>
          <w:divsChild>
            <w:div w:id="1498957620">
              <w:marLeft w:val="0"/>
              <w:marRight w:val="0"/>
              <w:marTop w:val="0"/>
              <w:marBottom w:val="0"/>
              <w:divBdr>
                <w:top w:val="none" w:sz="0" w:space="0" w:color="auto"/>
                <w:left w:val="none" w:sz="0" w:space="0" w:color="auto"/>
                <w:bottom w:val="none" w:sz="0" w:space="0" w:color="auto"/>
                <w:right w:val="none" w:sz="0" w:space="0" w:color="auto"/>
              </w:divBdr>
            </w:div>
          </w:divsChild>
        </w:div>
        <w:div w:id="1061754776">
          <w:marLeft w:val="0"/>
          <w:marRight w:val="0"/>
          <w:marTop w:val="0"/>
          <w:marBottom w:val="0"/>
          <w:divBdr>
            <w:top w:val="none" w:sz="0" w:space="0" w:color="auto"/>
            <w:left w:val="none" w:sz="0" w:space="0" w:color="auto"/>
            <w:bottom w:val="none" w:sz="0" w:space="0" w:color="auto"/>
            <w:right w:val="none" w:sz="0" w:space="0" w:color="auto"/>
          </w:divBdr>
          <w:divsChild>
            <w:div w:id="563181821">
              <w:marLeft w:val="0"/>
              <w:marRight w:val="0"/>
              <w:marTop w:val="0"/>
              <w:marBottom w:val="0"/>
              <w:divBdr>
                <w:top w:val="none" w:sz="0" w:space="0" w:color="auto"/>
                <w:left w:val="none" w:sz="0" w:space="0" w:color="auto"/>
                <w:bottom w:val="none" w:sz="0" w:space="0" w:color="auto"/>
                <w:right w:val="none" w:sz="0" w:space="0" w:color="auto"/>
              </w:divBdr>
            </w:div>
          </w:divsChild>
        </w:div>
        <w:div w:id="1072238177">
          <w:marLeft w:val="0"/>
          <w:marRight w:val="0"/>
          <w:marTop w:val="0"/>
          <w:marBottom w:val="0"/>
          <w:divBdr>
            <w:top w:val="none" w:sz="0" w:space="0" w:color="auto"/>
            <w:left w:val="none" w:sz="0" w:space="0" w:color="auto"/>
            <w:bottom w:val="none" w:sz="0" w:space="0" w:color="auto"/>
            <w:right w:val="none" w:sz="0" w:space="0" w:color="auto"/>
          </w:divBdr>
          <w:divsChild>
            <w:div w:id="504900589">
              <w:marLeft w:val="0"/>
              <w:marRight w:val="0"/>
              <w:marTop w:val="0"/>
              <w:marBottom w:val="0"/>
              <w:divBdr>
                <w:top w:val="none" w:sz="0" w:space="0" w:color="auto"/>
                <w:left w:val="none" w:sz="0" w:space="0" w:color="auto"/>
                <w:bottom w:val="none" w:sz="0" w:space="0" w:color="auto"/>
                <w:right w:val="none" w:sz="0" w:space="0" w:color="auto"/>
              </w:divBdr>
            </w:div>
          </w:divsChild>
        </w:div>
        <w:div w:id="1081367267">
          <w:marLeft w:val="0"/>
          <w:marRight w:val="0"/>
          <w:marTop w:val="0"/>
          <w:marBottom w:val="0"/>
          <w:divBdr>
            <w:top w:val="none" w:sz="0" w:space="0" w:color="auto"/>
            <w:left w:val="none" w:sz="0" w:space="0" w:color="auto"/>
            <w:bottom w:val="none" w:sz="0" w:space="0" w:color="auto"/>
            <w:right w:val="none" w:sz="0" w:space="0" w:color="auto"/>
          </w:divBdr>
          <w:divsChild>
            <w:div w:id="1500467701">
              <w:marLeft w:val="0"/>
              <w:marRight w:val="0"/>
              <w:marTop w:val="0"/>
              <w:marBottom w:val="0"/>
              <w:divBdr>
                <w:top w:val="none" w:sz="0" w:space="0" w:color="auto"/>
                <w:left w:val="none" w:sz="0" w:space="0" w:color="auto"/>
                <w:bottom w:val="none" w:sz="0" w:space="0" w:color="auto"/>
                <w:right w:val="none" w:sz="0" w:space="0" w:color="auto"/>
              </w:divBdr>
            </w:div>
          </w:divsChild>
        </w:div>
        <w:div w:id="1102650741">
          <w:marLeft w:val="0"/>
          <w:marRight w:val="0"/>
          <w:marTop w:val="0"/>
          <w:marBottom w:val="0"/>
          <w:divBdr>
            <w:top w:val="none" w:sz="0" w:space="0" w:color="auto"/>
            <w:left w:val="none" w:sz="0" w:space="0" w:color="auto"/>
            <w:bottom w:val="none" w:sz="0" w:space="0" w:color="auto"/>
            <w:right w:val="none" w:sz="0" w:space="0" w:color="auto"/>
          </w:divBdr>
          <w:divsChild>
            <w:div w:id="282276302">
              <w:marLeft w:val="0"/>
              <w:marRight w:val="0"/>
              <w:marTop w:val="0"/>
              <w:marBottom w:val="0"/>
              <w:divBdr>
                <w:top w:val="none" w:sz="0" w:space="0" w:color="auto"/>
                <w:left w:val="none" w:sz="0" w:space="0" w:color="auto"/>
                <w:bottom w:val="none" w:sz="0" w:space="0" w:color="auto"/>
                <w:right w:val="none" w:sz="0" w:space="0" w:color="auto"/>
              </w:divBdr>
            </w:div>
          </w:divsChild>
        </w:div>
        <w:div w:id="1108963562">
          <w:marLeft w:val="0"/>
          <w:marRight w:val="0"/>
          <w:marTop w:val="0"/>
          <w:marBottom w:val="0"/>
          <w:divBdr>
            <w:top w:val="none" w:sz="0" w:space="0" w:color="auto"/>
            <w:left w:val="none" w:sz="0" w:space="0" w:color="auto"/>
            <w:bottom w:val="none" w:sz="0" w:space="0" w:color="auto"/>
            <w:right w:val="none" w:sz="0" w:space="0" w:color="auto"/>
          </w:divBdr>
          <w:divsChild>
            <w:div w:id="1444108072">
              <w:marLeft w:val="0"/>
              <w:marRight w:val="0"/>
              <w:marTop w:val="0"/>
              <w:marBottom w:val="0"/>
              <w:divBdr>
                <w:top w:val="none" w:sz="0" w:space="0" w:color="auto"/>
                <w:left w:val="none" w:sz="0" w:space="0" w:color="auto"/>
                <w:bottom w:val="none" w:sz="0" w:space="0" w:color="auto"/>
                <w:right w:val="none" w:sz="0" w:space="0" w:color="auto"/>
              </w:divBdr>
            </w:div>
          </w:divsChild>
        </w:div>
        <w:div w:id="1109007262">
          <w:marLeft w:val="0"/>
          <w:marRight w:val="0"/>
          <w:marTop w:val="0"/>
          <w:marBottom w:val="0"/>
          <w:divBdr>
            <w:top w:val="none" w:sz="0" w:space="0" w:color="auto"/>
            <w:left w:val="none" w:sz="0" w:space="0" w:color="auto"/>
            <w:bottom w:val="none" w:sz="0" w:space="0" w:color="auto"/>
            <w:right w:val="none" w:sz="0" w:space="0" w:color="auto"/>
          </w:divBdr>
          <w:divsChild>
            <w:div w:id="244921833">
              <w:marLeft w:val="0"/>
              <w:marRight w:val="0"/>
              <w:marTop w:val="0"/>
              <w:marBottom w:val="0"/>
              <w:divBdr>
                <w:top w:val="none" w:sz="0" w:space="0" w:color="auto"/>
                <w:left w:val="none" w:sz="0" w:space="0" w:color="auto"/>
                <w:bottom w:val="none" w:sz="0" w:space="0" w:color="auto"/>
                <w:right w:val="none" w:sz="0" w:space="0" w:color="auto"/>
              </w:divBdr>
            </w:div>
          </w:divsChild>
        </w:div>
        <w:div w:id="1113207576">
          <w:marLeft w:val="0"/>
          <w:marRight w:val="0"/>
          <w:marTop w:val="0"/>
          <w:marBottom w:val="0"/>
          <w:divBdr>
            <w:top w:val="none" w:sz="0" w:space="0" w:color="auto"/>
            <w:left w:val="none" w:sz="0" w:space="0" w:color="auto"/>
            <w:bottom w:val="none" w:sz="0" w:space="0" w:color="auto"/>
            <w:right w:val="none" w:sz="0" w:space="0" w:color="auto"/>
          </w:divBdr>
          <w:divsChild>
            <w:div w:id="842281439">
              <w:marLeft w:val="0"/>
              <w:marRight w:val="0"/>
              <w:marTop w:val="0"/>
              <w:marBottom w:val="0"/>
              <w:divBdr>
                <w:top w:val="none" w:sz="0" w:space="0" w:color="auto"/>
                <w:left w:val="none" w:sz="0" w:space="0" w:color="auto"/>
                <w:bottom w:val="none" w:sz="0" w:space="0" w:color="auto"/>
                <w:right w:val="none" w:sz="0" w:space="0" w:color="auto"/>
              </w:divBdr>
            </w:div>
          </w:divsChild>
        </w:div>
        <w:div w:id="1116749851">
          <w:marLeft w:val="0"/>
          <w:marRight w:val="0"/>
          <w:marTop w:val="0"/>
          <w:marBottom w:val="0"/>
          <w:divBdr>
            <w:top w:val="none" w:sz="0" w:space="0" w:color="auto"/>
            <w:left w:val="none" w:sz="0" w:space="0" w:color="auto"/>
            <w:bottom w:val="none" w:sz="0" w:space="0" w:color="auto"/>
            <w:right w:val="none" w:sz="0" w:space="0" w:color="auto"/>
          </w:divBdr>
          <w:divsChild>
            <w:div w:id="244263540">
              <w:marLeft w:val="0"/>
              <w:marRight w:val="0"/>
              <w:marTop w:val="0"/>
              <w:marBottom w:val="0"/>
              <w:divBdr>
                <w:top w:val="none" w:sz="0" w:space="0" w:color="auto"/>
                <w:left w:val="none" w:sz="0" w:space="0" w:color="auto"/>
                <w:bottom w:val="none" w:sz="0" w:space="0" w:color="auto"/>
                <w:right w:val="none" w:sz="0" w:space="0" w:color="auto"/>
              </w:divBdr>
            </w:div>
          </w:divsChild>
        </w:div>
        <w:div w:id="1129785186">
          <w:marLeft w:val="0"/>
          <w:marRight w:val="0"/>
          <w:marTop w:val="0"/>
          <w:marBottom w:val="0"/>
          <w:divBdr>
            <w:top w:val="none" w:sz="0" w:space="0" w:color="auto"/>
            <w:left w:val="none" w:sz="0" w:space="0" w:color="auto"/>
            <w:bottom w:val="none" w:sz="0" w:space="0" w:color="auto"/>
            <w:right w:val="none" w:sz="0" w:space="0" w:color="auto"/>
          </w:divBdr>
          <w:divsChild>
            <w:div w:id="1658800131">
              <w:marLeft w:val="0"/>
              <w:marRight w:val="0"/>
              <w:marTop w:val="0"/>
              <w:marBottom w:val="0"/>
              <w:divBdr>
                <w:top w:val="none" w:sz="0" w:space="0" w:color="auto"/>
                <w:left w:val="none" w:sz="0" w:space="0" w:color="auto"/>
                <w:bottom w:val="none" w:sz="0" w:space="0" w:color="auto"/>
                <w:right w:val="none" w:sz="0" w:space="0" w:color="auto"/>
              </w:divBdr>
            </w:div>
          </w:divsChild>
        </w:div>
        <w:div w:id="1130170307">
          <w:marLeft w:val="0"/>
          <w:marRight w:val="0"/>
          <w:marTop w:val="0"/>
          <w:marBottom w:val="0"/>
          <w:divBdr>
            <w:top w:val="none" w:sz="0" w:space="0" w:color="auto"/>
            <w:left w:val="none" w:sz="0" w:space="0" w:color="auto"/>
            <w:bottom w:val="none" w:sz="0" w:space="0" w:color="auto"/>
            <w:right w:val="none" w:sz="0" w:space="0" w:color="auto"/>
          </w:divBdr>
          <w:divsChild>
            <w:div w:id="1372268108">
              <w:marLeft w:val="0"/>
              <w:marRight w:val="0"/>
              <w:marTop w:val="0"/>
              <w:marBottom w:val="0"/>
              <w:divBdr>
                <w:top w:val="none" w:sz="0" w:space="0" w:color="auto"/>
                <w:left w:val="none" w:sz="0" w:space="0" w:color="auto"/>
                <w:bottom w:val="none" w:sz="0" w:space="0" w:color="auto"/>
                <w:right w:val="none" w:sz="0" w:space="0" w:color="auto"/>
              </w:divBdr>
            </w:div>
          </w:divsChild>
        </w:div>
        <w:div w:id="1131049035">
          <w:marLeft w:val="0"/>
          <w:marRight w:val="0"/>
          <w:marTop w:val="0"/>
          <w:marBottom w:val="0"/>
          <w:divBdr>
            <w:top w:val="none" w:sz="0" w:space="0" w:color="auto"/>
            <w:left w:val="none" w:sz="0" w:space="0" w:color="auto"/>
            <w:bottom w:val="none" w:sz="0" w:space="0" w:color="auto"/>
            <w:right w:val="none" w:sz="0" w:space="0" w:color="auto"/>
          </w:divBdr>
          <w:divsChild>
            <w:div w:id="676739021">
              <w:marLeft w:val="0"/>
              <w:marRight w:val="0"/>
              <w:marTop w:val="0"/>
              <w:marBottom w:val="0"/>
              <w:divBdr>
                <w:top w:val="none" w:sz="0" w:space="0" w:color="auto"/>
                <w:left w:val="none" w:sz="0" w:space="0" w:color="auto"/>
                <w:bottom w:val="none" w:sz="0" w:space="0" w:color="auto"/>
                <w:right w:val="none" w:sz="0" w:space="0" w:color="auto"/>
              </w:divBdr>
            </w:div>
          </w:divsChild>
        </w:div>
        <w:div w:id="1133404480">
          <w:marLeft w:val="0"/>
          <w:marRight w:val="0"/>
          <w:marTop w:val="0"/>
          <w:marBottom w:val="0"/>
          <w:divBdr>
            <w:top w:val="none" w:sz="0" w:space="0" w:color="auto"/>
            <w:left w:val="none" w:sz="0" w:space="0" w:color="auto"/>
            <w:bottom w:val="none" w:sz="0" w:space="0" w:color="auto"/>
            <w:right w:val="none" w:sz="0" w:space="0" w:color="auto"/>
          </w:divBdr>
          <w:divsChild>
            <w:div w:id="1521167378">
              <w:marLeft w:val="0"/>
              <w:marRight w:val="0"/>
              <w:marTop w:val="0"/>
              <w:marBottom w:val="0"/>
              <w:divBdr>
                <w:top w:val="none" w:sz="0" w:space="0" w:color="auto"/>
                <w:left w:val="none" w:sz="0" w:space="0" w:color="auto"/>
                <w:bottom w:val="none" w:sz="0" w:space="0" w:color="auto"/>
                <w:right w:val="none" w:sz="0" w:space="0" w:color="auto"/>
              </w:divBdr>
            </w:div>
          </w:divsChild>
        </w:div>
        <w:div w:id="1135683833">
          <w:marLeft w:val="0"/>
          <w:marRight w:val="0"/>
          <w:marTop w:val="0"/>
          <w:marBottom w:val="0"/>
          <w:divBdr>
            <w:top w:val="none" w:sz="0" w:space="0" w:color="auto"/>
            <w:left w:val="none" w:sz="0" w:space="0" w:color="auto"/>
            <w:bottom w:val="none" w:sz="0" w:space="0" w:color="auto"/>
            <w:right w:val="none" w:sz="0" w:space="0" w:color="auto"/>
          </w:divBdr>
          <w:divsChild>
            <w:div w:id="2129618389">
              <w:marLeft w:val="0"/>
              <w:marRight w:val="0"/>
              <w:marTop w:val="0"/>
              <w:marBottom w:val="0"/>
              <w:divBdr>
                <w:top w:val="none" w:sz="0" w:space="0" w:color="auto"/>
                <w:left w:val="none" w:sz="0" w:space="0" w:color="auto"/>
                <w:bottom w:val="none" w:sz="0" w:space="0" w:color="auto"/>
                <w:right w:val="none" w:sz="0" w:space="0" w:color="auto"/>
              </w:divBdr>
            </w:div>
          </w:divsChild>
        </w:div>
        <w:div w:id="1135836389">
          <w:marLeft w:val="0"/>
          <w:marRight w:val="0"/>
          <w:marTop w:val="0"/>
          <w:marBottom w:val="0"/>
          <w:divBdr>
            <w:top w:val="none" w:sz="0" w:space="0" w:color="auto"/>
            <w:left w:val="none" w:sz="0" w:space="0" w:color="auto"/>
            <w:bottom w:val="none" w:sz="0" w:space="0" w:color="auto"/>
            <w:right w:val="none" w:sz="0" w:space="0" w:color="auto"/>
          </w:divBdr>
          <w:divsChild>
            <w:div w:id="1661033043">
              <w:marLeft w:val="0"/>
              <w:marRight w:val="0"/>
              <w:marTop w:val="0"/>
              <w:marBottom w:val="0"/>
              <w:divBdr>
                <w:top w:val="none" w:sz="0" w:space="0" w:color="auto"/>
                <w:left w:val="none" w:sz="0" w:space="0" w:color="auto"/>
                <w:bottom w:val="none" w:sz="0" w:space="0" w:color="auto"/>
                <w:right w:val="none" w:sz="0" w:space="0" w:color="auto"/>
              </w:divBdr>
            </w:div>
          </w:divsChild>
        </w:div>
        <w:div w:id="1136487353">
          <w:marLeft w:val="0"/>
          <w:marRight w:val="0"/>
          <w:marTop w:val="0"/>
          <w:marBottom w:val="0"/>
          <w:divBdr>
            <w:top w:val="none" w:sz="0" w:space="0" w:color="auto"/>
            <w:left w:val="none" w:sz="0" w:space="0" w:color="auto"/>
            <w:bottom w:val="none" w:sz="0" w:space="0" w:color="auto"/>
            <w:right w:val="none" w:sz="0" w:space="0" w:color="auto"/>
          </w:divBdr>
          <w:divsChild>
            <w:div w:id="95105533">
              <w:marLeft w:val="0"/>
              <w:marRight w:val="0"/>
              <w:marTop w:val="0"/>
              <w:marBottom w:val="0"/>
              <w:divBdr>
                <w:top w:val="none" w:sz="0" w:space="0" w:color="auto"/>
                <w:left w:val="none" w:sz="0" w:space="0" w:color="auto"/>
                <w:bottom w:val="none" w:sz="0" w:space="0" w:color="auto"/>
                <w:right w:val="none" w:sz="0" w:space="0" w:color="auto"/>
              </w:divBdr>
            </w:div>
          </w:divsChild>
        </w:div>
        <w:div w:id="1144811845">
          <w:marLeft w:val="0"/>
          <w:marRight w:val="0"/>
          <w:marTop w:val="0"/>
          <w:marBottom w:val="0"/>
          <w:divBdr>
            <w:top w:val="none" w:sz="0" w:space="0" w:color="auto"/>
            <w:left w:val="none" w:sz="0" w:space="0" w:color="auto"/>
            <w:bottom w:val="none" w:sz="0" w:space="0" w:color="auto"/>
            <w:right w:val="none" w:sz="0" w:space="0" w:color="auto"/>
          </w:divBdr>
          <w:divsChild>
            <w:div w:id="1231620115">
              <w:marLeft w:val="0"/>
              <w:marRight w:val="0"/>
              <w:marTop w:val="0"/>
              <w:marBottom w:val="0"/>
              <w:divBdr>
                <w:top w:val="none" w:sz="0" w:space="0" w:color="auto"/>
                <w:left w:val="none" w:sz="0" w:space="0" w:color="auto"/>
                <w:bottom w:val="none" w:sz="0" w:space="0" w:color="auto"/>
                <w:right w:val="none" w:sz="0" w:space="0" w:color="auto"/>
              </w:divBdr>
            </w:div>
          </w:divsChild>
        </w:div>
        <w:div w:id="1145004498">
          <w:marLeft w:val="0"/>
          <w:marRight w:val="0"/>
          <w:marTop w:val="0"/>
          <w:marBottom w:val="0"/>
          <w:divBdr>
            <w:top w:val="none" w:sz="0" w:space="0" w:color="auto"/>
            <w:left w:val="none" w:sz="0" w:space="0" w:color="auto"/>
            <w:bottom w:val="none" w:sz="0" w:space="0" w:color="auto"/>
            <w:right w:val="none" w:sz="0" w:space="0" w:color="auto"/>
          </w:divBdr>
          <w:divsChild>
            <w:div w:id="765999640">
              <w:marLeft w:val="0"/>
              <w:marRight w:val="0"/>
              <w:marTop w:val="0"/>
              <w:marBottom w:val="0"/>
              <w:divBdr>
                <w:top w:val="none" w:sz="0" w:space="0" w:color="auto"/>
                <w:left w:val="none" w:sz="0" w:space="0" w:color="auto"/>
                <w:bottom w:val="none" w:sz="0" w:space="0" w:color="auto"/>
                <w:right w:val="none" w:sz="0" w:space="0" w:color="auto"/>
              </w:divBdr>
            </w:div>
          </w:divsChild>
        </w:div>
        <w:div w:id="1147821190">
          <w:marLeft w:val="0"/>
          <w:marRight w:val="0"/>
          <w:marTop w:val="0"/>
          <w:marBottom w:val="0"/>
          <w:divBdr>
            <w:top w:val="none" w:sz="0" w:space="0" w:color="auto"/>
            <w:left w:val="none" w:sz="0" w:space="0" w:color="auto"/>
            <w:bottom w:val="none" w:sz="0" w:space="0" w:color="auto"/>
            <w:right w:val="none" w:sz="0" w:space="0" w:color="auto"/>
          </w:divBdr>
          <w:divsChild>
            <w:div w:id="917445252">
              <w:marLeft w:val="0"/>
              <w:marRight w:val="0"/>
              <w:marTop w:val="0"/>
              <w:marBottom w:val="0"/>
              <w:divBdr>
                <w:top w:val="none" w:sz="0" w:space="0" w:color="auto"/>
                <w:left w:val="none" w:sz="0" w:space="0" w:color="auto"/>
                <w:bottom w:val="none" w:sz="0" w:space="0" w:color="auto"/>
                <w:right w:val="none" w:sz="0" w:space="0" w:color="auto"/>
              </w:divBdr>
            </w:div>
          </w:divsChild>
        </w:div>
        <w:div w:id="1148207784">
          <w:marLeft w:val="0"/>
          <w:marRight w:val="0"/>
          <w:marTop w:val="0"/>
          <w:marBottom w:val="0"/>
          <w:divBdr>
            <w:top w:val="none" w:sz="0" w:space="0" w:color="auto"/>
            <w:left w:val="none" w:sz="0" w:space="0" w:color="auto"/>
            <w:bottom w:val="none" w:sz="0" w:space="0" w:color="auto"/>
            <w:right w:val="none" w:sz="0" w:space="0" w:color="auto"/>
          </w:divBdr>
          <w:divsChild>
            <w:div w:id="1464695852">
              <w:marLeft w:val="0"/>
              <w:marRight w:val="0"/>
              <w:marTop w:val="0"/>
              <w:marBottom w:val="0"/>
              <w:divBdr>
                <w:top w:val="none" w:sz="0" w:space="0" w:color="auto"/>
                <w:left w:val="none" w:sz="0" w:space="0" w:color="auto"/>
                <w:bottom w:val="none" w:sz="0" w:space="0" w:color="auto"/>
                <w:right w:val="none" w:sz="0" w:space="0" w:color="auto"/>
              </w:divBdr>
            </w:div>
          </w:divsChild>
        </w:div>
        <w:div w:id="1148471248">
          <w:marLeft w:val="0"/>
          <w:marRight w:val="0"/>
          <w:marTop w:val="0"/>
          <w:marBottom w:val="0"/>
          <w:divBdr>
            <w:top w:val="none" w:sz="0" w:space="0" w:color="auto"/>
            <w:left w:val="none" w:sz="0" w:space="0" w:color="auto"/>
            <w:bottom w:val="none" w:sz="0" w:space="0" w:color="auto"/>
            <w:right w:val="none" w:sz="0" w:space="0" w:color="auto"/>
          </w:divBdr>
          <w:divsChild>
            <w:div w:id="1951351180">
              <w:marLeft w:val="0"/>
              <w:marRight w:val="0"/>
              <w:marTop w:val="0"/>
              <w:marBottom w:val="0"/>
              <w:divBdr>
                <w:top w:val="none" w:sz="0" w:space="0" w:color="auto"/>
                <w:left w:val="none" w:sz="0" w:space="0" w:color="auto"/>
                <w:bottom w:val="none" w:sz="0" w:space="0" w:color="auto"/>
                <w:right w:val="none" w:sz="0" w:space="0" w:color="auto"/>
              </w:divBdr>
            </w:div>
          </w:divsChild>
        </w:div>
        <w:div w:id="1151101410">
          <w:marLeft w:val="0"/>
          <w:marRight w:val="0"/>
          <w:marTop w:val="0"/>
          <w:marBottom w:val="0"/>
          <w:divBdr>
            <w:top w:val="none" w:sz="0" w:space="0" w:color="auto"/>
            <w:left w:val="none" w:sz="0" w:space="0" w:color="auto"/>
            <w:bottom w:val="none" w:sz="0" w:space="0" w:color="auto"/>
            <w:right w:val="none" w:sz="0" w:space="0" w:color="auto"/>
          </w:divBdr>
          <w:divsChild>
            <w:div w:id="1324894698">
              <w:marLeft w:val="0"/>
              <w:marRight w:val="0"/>
              <w:marTop w:val="0"/>
              <w:marBottom w:val="0"/>
              <w:divBdr>
                <w:top w:val="none" w:sz="0" w:space="0" w:color="auto"/>
                <w:left w:val="none" w:sz="0" w:space="0" w:color="auto"/>
                <w:bottom w:val="none" w:sz="0" w:space="0" w:color="auto"/>
                <w:right w:val="none" w:sz="0" w:space="0" w:color="auto"/>
              </w:divBdr>
            </w:div>
          </w:divsChild>
        </w:div>
        <w:div w:id="1159035570">
          <w:marLeft w:val="0"/>
          <w:marRight w:val="0"/>
          <w:marTop w:val="0"/>
          <w:marBottom w:val="0"/>
          <w:divBdr>
            <w:top w:val="none" w:sz="0" w:space="0" w:color="auto"/>
            <w:left w:val="none" w:sz="0" w:space="0" w:color="auto"/>
            <w:bottom w:val="none" w:sz="0" w:space="0" w:color="auto"/>
            <w:right w:val="none" w:sz="0" w:space="0" w:color="auto"/>
          </w:divBdr>
          <w:divsChild>
            <w:div w:id="858199614">
              <w:marLeft w:val="0"/>
              <w:marRight w:val="0"/>
              <w:marTop w:val="0"/>
              <w:marBottom w:val="0"/>
              <w:divBdr>
                <w:top w:val="none" w:sz="0" w:space="0" w:color="auto"/>
                <w:left w:val="none" w:sz="0" w:space="0" w:color="auto"/>
                <w:bottom w:val="none" w:sz="0" w:space="0" w:color="auto"/>
                <w:right w:val="none" w:sz="0" w:space="0" w:color="auto"/>
              </w:divBdr>
            </w:div>
          </w:divsChild>
        </w:div>
        <w:div w:id="1160539413">
          <w:marLeft w:val="0"/>
          <w:marRight w:val="0"/>
          <w:marTop w:val="0"/>
          <w:marBottom w:val="0"/>
          <w:divBdr>
            <w:top w:val="none" w:sz="0" w:space="0" w:color="auto"/>
            <w:left w:val="none" w:sz="0" w:space="0" w:color="auto"/>
            <w:bottom w:val="none" w:sz="0" w:space="0" w:color="auto"/>
            <w:right w:val="none" w:sz="0" w:space="0" w:color="auto"/>
          </w:divBdr>
          <w:divsChild>
            <w:div w:id="1556428592">
              <w:marLeft w:val="0"/>
              <w:marRight w:val="0"/>
              <w:marTop w:val="0"/>
              <w:marBottom w:val="0"/>
              <w:divBdr>
                <w:top w:val="none" w:sz="0" w:space="0" w:color="auto"/>
                <w:left w:val="none" w:sz="0" w:space="0" w:color="auto"/>
                <w:bottom w:val="none" w:sz="0" w:space="0" w:color="auto"/>
                <w:right w:val="none" w:sz="0" w:space="0" w:color="auto"/>
              </w:divBdr>
            </w:div>
          </w:divsChild>
        </w:div>
        <w:div w:id="1160732811">
          <w:marLeft w:val="0"/>
          <w:marRight w:val="0"/>
          <w:marTop w:val="0"/>
          <w:marBottom w:val="0"/>
          <w:divBdr>
            <w:top w:val="none" w:sz="0" w:space="0" w:color="auto"/>
            <w:left w:val="none" w:sz="0" w:space="0" w:color="auto"/>
            <w:bottom w:val="none" w:sz="0" w:space="0" w:color="auto"/>
            <w:right w:val="none" w:sz="0" w:space="0" w:color="auto"/>
          </w:divBdr>
          <w:divsChild>
            <w:div w:id="238515026">
              <w:marLeft w:val="0"/>
              <w:marRight w:val="0"/>
              <w:marTop w:val="0"/>
              <w:marBottom w:val="0"/>
              <w:divBdr>
                <w:top w:val="none" w:sz="0" w:space="0" w:color="auto"/>
                <w:left w:val="none" w:sz="0" w:space="0" w:color="auto"/>
                <w:bottom w:val="none" w:sz="0" w:space="0" w:color="auto"/>
                <w:right w:val="none" w:sz="0" w:space="0" w:color="auto"/>
              </w:divBdr>
            </w:div>
          </w:divsChild>
        </w:div>
        <w:div w:id="1170217164">
          <w:marLeft w:val="0"/>
          <w:marRight w:val="0"/>
          <w:marTop w:val="0"/>
          <w:marBottom w:val="0"/>
          <w:divBdr>
            <w:top w:val="none" w:sz="0" w:space="0" w:color="auto"/>
            <w:left w:val="none" w:sz="0" w:space="0" w:color="auto"/>
            <w:bottom w:val="none" w:sz="0" w:space="0" w:color="auto"/>
            <w:right w:val="none" w:sz="0" w:space="0" w:color="auto"/>
          </w:divBdr>
          <w:divsChild>
            <w:div w:id="543448706">
              <w:marLeft w:val="0"/>
              <w:marRight w:val="0"/>
              <w:marTop w:val="0"/>
              <w:marBottom w:val="0"/>
              <w:divBdr>
                <w:top w:val="none" w:sz="0" w:space="0" w:color="auto"/>
                <w:left w:val="none" w:sz="0" w:space="0" w:color="auto"/>
                <w:bottom w:val="none" w:sz="0" w:space="0" w:color="auto"/>
                <w:right w:val="none" w:sz="0" w:space="0" w:color="auto"/>
              </w:divBdr>
            </w:div>
          </w:divsChild>
        </w:div>
        <w:div w:id="1180122999">
          <w:marLeft w:val="0"/>
          <w:marRight w:val="0"/>
          <w:marTop w:val="0"/>
          <w:marBottom w:val="0"/>
          <w:divBdr>
            <w:top w:val="none" w:sz="0" w:space="0" w:color="auto"/>
            <w:left w:val="none" w:sz="0" w:space="0" w:color="auto"/>
            <w:bottom w:val="none" w:sz="0" w:space="0" w:color="auto"/>
            <w:right w:val="none" w:sz="0" w:space="0" w:color="auto"/>
          </w:divBdr>
          <w:divsChild>
            <w:div w:id="1306397795">
              <w:marLeft w:val="0"/>
              <w:marRight w:val="0"/>
              <w:marTop w:val="0"/>
              <w:marBottom w:val="0"/>
              <w:divBdr>
                <w:top w:val="none" w:sz="0" w:space="0" w:color="auto"/>
                <w:left w:val="none" w:sz="0" w:space="0" w:color="auto"/>
                <w:bottom w:val="none" w:sz="0" w:space="0" w:color="auto"/>
                <w:right w:val="none" w:sz="0" w:space="0" w:color="auto"/>
              </w:divBdr>
            </w:div>
          </w:divsChild>
        </w:div>
        <w:div w:id="1183276712">
          <w:marLeft w:val="0"/>
          <w:marRight w:val="0"/>
          <w:marTop w:val="0"/>
          <w:marBottom w:val="0"/>
          <w:divBdr>
            <w:top w:val="none" w:sz="0" w:space="0" w:color="auto"/>
            <w:left w:val="none" w:sz="0" w:space="0" w:color="auto"/>
            <w:bottom w:val="none" w:sz="0" w:space="0" w:color="auto"/>
            <w:right w:val="none" w:sz="0" w:space="0" w:color="auto"/>
          </w:divBdr>
          <w:divsChild>
            <w:div w:id="231739255">
              <w:marLeft w:val="0"/>
              <w:marRight w:val="0"/>
              <w:marTop w:val="0"/>
              <w:marBottom w:val="0"/>
              <w:divBdr>
                <w:top w:val="none" w:sz="0" w:space="0" w:color="auto"/>
                <w:left w:val="none" w:sz="0" w:space="0" w:color="auto"/>
                <w:bottom w:val="none" w:sz="0" w:space="0" w:color="auto"/>
                <w:right w:val="none" w:sz="0" w:space="0" w:color="auto"/>
              </w:divBdr>
            </w:div>
          </w:divsChild>
        </w:div>
        <w:div w:id="1184367018">
          <w:marLeft w:val="0"/>
          <w:marRight w:val="0"/>
          <w:marTop w:val="0"/>
          <w:marBottom w:val="0"/>
          <w:divBdr>
            <w:top w:val="none" w:sz="0" w:space="0" w:color="auto"/>
            <w:left w:val="none" w:sz="0" w:space="0" w:color="auto"/>
            <w:bottom w:val="none" w:sz="0" w:space="0" w:color="auto"/>
            <w:right w:val="none" w:sz="0" w:space="0" w:color="auto"/>
          </w:divBdr>
          <w:divsChild>
            <w:div w:id="620499614">
              <w:marLeft w:val="0"/>
              <w:marRight w:val="0"/>
              <w:marTop w:val="0"/>
              <w:marBottom w:val="0"/>
              <w:divBdr>
                <w:top w:val="none" w:sz="0" w:space="0" w:color="auto"/>
                <w:left w:val="none" w:sz="0" w:space="0" w:color="auto"/>
                <w:bottom w:val="none" w:sz="0" w:space="0" w:color="auto"/>
                <w:right w:val="none" w:sz="0" w:space="0" w:color="auto"/>
              </w:divBdr>
            </w:div>
          </w:divsChild>
        </w:div>
        <w:div w:id="1185167370">
          <w:marLeft w:val="0"/>
          <w:marRight w:val="0"/>
          <w:marTop w:val="0"/>
          <w:marBottom w:val="0"/>
          <w:divBdr>
            <w:top w:val="none" w:sz="0" w:space="0" w:color="auto"/>
            <w:left w:val="none" w:sz="0" w:space="0" w:color="auto"/>
            <w:bottom w:val="none" w:sz="0" w:space="0" w:color="auto"/>
            <w:right w:val="none" w:sz="0" w:space="0" w:color="auto"/>
          </w:divBdr>
          <w:divsChild>
            <w:div w:id="490366858">
              <w:marLeft w:val="0"/>
              <w:marRight w:val="0"/>
              <w:marTop w:val="0"/>
              <w:marBottom w:val="0"/>
              <w:divBdr>
                <w:top w:val="none" w:sz="0" w:space="0" w:color="auto"/>
                <w:left w:val="none" w:sz="0" w:space="0" w:color="auto"/>
                <w:bottom w:val="none" w:sz="0" w:space="0" w:color="auto"/>
                <w:right w:val="none" w:sz="0" w:space="0" w:color="auto"/>
              </w:divBdr>
            </w:div>
          </w:divsChild>
        </w:div>
        <w:div w:id="1202010840">
          <w:marLeft w:val="0"/>
          <w:marRight w:val="0"/>
          <w:marTop w:val="0"/>
          <w:marBottom w:val="0"/>
          <w:divBdr>
            <w:top w:val="none" w:sz="0" w:space="0" w:color="auto"/>
            <w:left w:val="none" w:sz="0" w:space="0" w:color="auto"/>
            <w:bottom w:val="none" w:sz="0" w:space="0" w:color="auto"/>
            <w:right w:val="none" w:sz="0" w:space="0" w:color="auto"/>
          </w:divBdr>
          <w:divsChild>
            <w:div w:id="2003655591">
              <w:marLeft w:val="0"/>
              <w:marRight w:val="0"/>
              <w:marTop w:val="0"/>
              <w:marBottom w:val="0"/>
              <w:divBdr>
                <w:top w:val="none" w:sz="0" w:space="0" w:color="auto"/>
                <w:left w:val="none" w:sz="0" w:space="0" w:color="auto"/>
                <w:bottom w:val="none" w:sz="0" w:space="0" w:color="auto"/>
                <w:right w:val="none" w:sz="0" w:space="0" w:color="auto"/>
              </w:divBdr>
            </w:div>
          </w:divsChild>
        </w:div>
        <w:div w:id="1203441634">
          <w:marLeft w:val="0"/>
          <w:marRight w:val="0"/>
          <w:marTop w:val="0"/>
          <w:marBottom w:val="0"/>
          <w:divBdr>
            <w:top w:val="none" w:sz="0" w:space="0" w:color="auto"/>
            <w:left w:val="none" w:sz="0" w:space="0" w:color="auto"/>
            <w:bottom w:val="none" w:sz="0" w:space="0" w:color="auto"/>
            <w:right w:val="none" w:sz="0" w:space="0" w:color="auto"/>
          </w:divBdr>
          <w:divsChild>
            <w:div w:id="1664045727">
              <w:marLeft w:val="0"/>
              <w:marRight w:val="0"/>
              <w:marTop w:val="0"/>
              <w:marBottom w:val="0"/>
              <w:divBdr>
                <w:top w:val="none" w:sz="0" w:space="0" w:color="auto"/>
                <w:left w:val="none" w:sz="0" w:space="0" w:color="auto"/>
                <w:bottom w:val="none" w:sz="0" w:space="0" w:color="auto"/>
                <w:right w:val="none" w:sz="0" w:space="0" w:color="auto"/>
              </w:divBdr>
            </w:div>
          </w:divsChild>
        </w:div>
        <w:div w:id="1214927315">
          <w:marLeft w:val="0"/>
          <w:marRight w:val="0"/>
          <w:marTop w:val="0"/>
          <w:marBottom w:val="0"/>
          <w:divBdr>
            <w:top w:val="none" w:sz="0" w:space="0" w:color="auto"/>
            <w:left w:val="none" w:sz="0" w:space="0" w:color="auto"/>
            <w:bottom w:val="none" w:sz="0" w:space="0" w:color="auto"/>
            <w:right w:val="none" w:sz="0" w:space="0" w:color="auto"/>
          </w:divBdr>
          <w:divsChild>
            <w:div w:id="250823753">
              <w:marLeft w:val="0"/>
              <w:marRight w:val="0"/>
              <w:marTop w:val="0"/>
              <w:marBottom w:val="0"/>
              <w:divBdr>
                <w:top w:val="none" w:sz="0" w:space="0" w:color="auto"/>
                <w:left w:val="none" w:sz="0" w:space="0" w:color="auto"/>
                <w:bottom w:val="none" w:sz="0" w:space="0" w:color="auto"/>
                <w:right w:val="none" w:sz="0" w:space="0" w:color="auto"/>
              </w:divBdr>
            </w:div>
          </w:divsChild>
        </w:div>
        <w:div w:id="1221944688">
          <w:marLeft w:val="0"/>
          <w:marRight w:val="0"/>
          <w:marTop w:val="0"/>
          <w:marBottom w:val="0"/>
          <w:divBdr>
            <w:top w:val="none" w:sz="0" w:space="0" w:color="auto"/>
            <w:left w:val="none" w:sz="0" w:space="0" w:color="auto"/>
            <w:bottom w:val="none" w:sz="0" w:space="0" w:color="auto"/>
            <w:right w:val="none" w:sz="0" w:space="0" w:color="auto"/>
          </w:divBdr>
          <w:divsChild>
            <w:div w:id="1522737817">
              <w:marLeft w:val="0"/>
              <w:marRight w:val="0"/>
              <w:marTop w:val="0"/>
              <w:marBottom w:val="0"/>
              <w:divBdr>
                <w:top w:val="none" w:sz="0" w:space="0" w:color="auto"/>
                <w:left w:val="none" w:sz="0" w:space="0" w:color="auto"/>
                <w:bottom w:val="none" w:sz="0" w:space="0" w:color="auto"/>
                <w:right w:val="none" w:sz="0" w:space="0" w:color="auto"/>
              </w:divBdr>
            </w:div>
          </w:divsChild>
        </w:div>
        <w:div w:id="1225801523">
          <w:marLeft w:val="0"/>
          <w:marRight w:val="0"/>
          <w:marTop w:val="0"/>
          <w:marBottom w:val="0"/>
          <w:divBdr>
            <w:top w:val="none" w:sz="0" w:space="0" w:color="auto"/>
            <w:left w:val="none" w:sz="0" w:space="0" w:color="auto"/>
            <w:bottom w:val="none" w:sz="0" w:space="0" w:color="auto"/>
            <w:right w:val="none" w:sz="0" w:space="0" w:color="auto"/>
          </w:divBdr>
          <w:divsChild>
            <w:div w:id="1656836837">
              <w:marLeft w:val="0"/>
              <w:marRight w:val="0"/>
              <w:marTop w:val="0"/>
              <w:marBottom w:val="0"/>
              <w:divBdr>
                <w:top w:val="none" w:sz="0" w:space="0" w:color="auto"/>
                <w:left w:val="none" w:sz="0" w:space="0" w:color="auto"/>
                <w:bottom w:val="none" w:sz="0" w:space="0" w:color="auto"/>
                <w:right w:val="none" w:sz="0" w:space="0" w:color="auto"/>
              </w:divBdr>
            </w:div>
          </w:divsChild>
        </w:div>
        <w:div w:id="1230311763">
          <w:marLeft w:val="0"/>
          <w:marRight w:val="0"/>
          <w:marTop w:val="0"/>
          <w:marBottom w:val="0"/>
          <w:divBdr>
            <w:top w:val="none" w:sz="0" w:space="0" w:color="auto"/>
            <w:left w:val="none" w:sz="0" w:space="0" w:color="auto"/>
            <w:bottom w:val="none" w:sz="0" w:space="0" w:color="auto"/>
            <w:right w:val="none" w:sz="0" w:space="0" w:color="auto"/>
          </w:divBdr>
          <w:divsChild>
            <w:div w:id="796528359">
              <w:marLeft w:val="0"/>
              <w:marRight w:val="0"/>
              <w:marTop w:val="0"/>
              <w:marBottom w:val="0"/>
              <w:divBdr>
                <w:top w:val="none" w:sz="0" w:space="0" w:color="auto"/>
                <w:left w:val="none" w:sz="0" w:space="0" w:color="auto"/>
                <w:bottom w:val="none" w:sz="0" w:space="0" w:color="auto"/>
                <w:right w:val="none" w:sz="0" w:space="0" w:color="auto"/>
              </w:divBdr>
            </w:div>
          </w:divsChild>
        </w:div>
        <w:div w:id="1232931398">
          <w:marLeft w:val="0"/>
          <w:marRight w:val="0"/>
          <w:marTop w:val="0"/>
          <w:marBottom w:val="0"/>
          <w:divBdr>
            <w:top w:val="none" w:sz="0" w:space="0" w:color="auto"/>
            <w:left w:val="none" w:sz="0" w:space="0" w:color="auto"/>
            <w:bottom w:val="none" w:sz="0" w:space="0" w:color="auto"/>
            <w:right w:val="none" w:sz="0" w:space="0" w:color="auto"/>
          </w:divBdr>
          <w:divsChild>
            <w:div w:id="1561286824">
              <w:marLeft w:val="0"/>
              <w:marRight w:val="0"/>
              <w:marTop w:val="0"/>
              <w:marBottom w:val="0"/>
              <w:divBdr>
                <w:top w:val="none" w:sz="0" w:space="0" w:color="auto"/>
                <w:left w:val="none" w:sz="0" w:space="0" w:color="auto"/>
                <w:bottom w:val="none" w:sz="0" w:space="0" w:color="auto"/>
                <w:right w:val="none" w:sz="0" w:space="0" w:color="auto"/>
              </w:divBdr>
            </w:div>
          </w:divsChild>
        </w:div>
        <w:div w:id="1243680593">
          <w:marLeft w:val="0"/>
          <w:marRight w:val="0"/>
          <w:marTop w:val="0"/>
          <w:marBottom w:val="0"/>
          <w:divBdr>
            <w:top w:val="none" w:sz="0" w:space="0" w:color="auto"/>
            <w:left w:val="none" w:sz="0" w:space="0" w:color="auto"/>
            <w:bottom w:val="none" w:sz="0" w:space="0" w:color="auto"/>
            <w:right w:val="none" w:sz="0" w:space="0" w:color="auto"/>
          </w:divBdr>
          <w:divsChild>
            <w:div w:id="219634529">
              <w:marLeft w:val="0"/>
              <w:marRight w:val="0"/>
              <w:marTop w:val="0"/>
              <w:marBottom w:val="0"/>
              <w:divBdr>
                <w:top w:val="none" w:sz="0" w:space="0" w:color="auto"/>
                <w:left w:val="none" w:sz="0" w:space="0" w:color="auto"/>
                <w:bottom w:val="none" w:sz="0" w:space="0" w:color="auto"/>
                <w:right w:val="none" w:sz="0" w:space="0" w:color="auto"/>
              </w:divBdr>
            </w:div>
          </w:divsChild>
        </w:div>
        <w:div w:id="1247155928">
          <w:marLeft w:val="0"/>
          <w:marRight w:val="0"/>
          <w:marTop w:val="0"/>
          <w:marBottom w:val="0"/>
          <w:divBdr>
            <w:top w:val="none" w:sz="0" w:space="0" w:color="auto"/>
            <w:left w:val="none" w:sz="0" w:space="0" w:color="auto"/>
            <w:bottom w:val="none" w:sz="0" w:space="0" w:color="auto"/>
            <w:right w:val="none" w:sz="0" w:space="0" w:color="auto"/>
          </w:divBdr>
          <w:divsChild>
            <w:div w:id="2002810690">
              <w:marLeft w:val="0"/>
              <w:marRight w:val="0"/>
              <w:marTop w:val="0"/>
              <w:marBottom w:val="0"/>
              <w:divBdr>
                <w:top w:val="none" w:sz="0" w:space="0" w:color="auto"/>
                <w:left w:val="none" w:sz="0" w:space="0" w:color="auto"/>
                <w:bottom w:val="none" w:sz="0" w:space="0" w:color="auto"/>
                <w:right w:val="none" w:sz="0" w:space="0" w:color="auto"/>
              </w:divBdr>
            </w:div>
          </w:divsChild>
        </w:div>
        <w:div w:id="1256357005">
          <w:marLeft w:val="0"/>
          <w:marRight w:val="0"/>
          <w:marTop w:val="0"/>
          <w:marBottom w:val="0"/>
          <w:divBdr>
            <w:top w:val="none" w:sz="0" w:space="0" w:color="auto"/>
            <w:left w:val="none" w:sz="0" w:space="0" w:color="auto"/>
            <w:bottom w:val="none" w:sz="0" w:space="0" w:color="auto"/>
            <w:right w:val="none" w:sz="0" w:space="0" w:color="auto"/>
          </w:divBdr>
          <w:divsChild>
            <w:div w:id="413019625">
              <w:marLeft w:val="0"/>
              <w:marRight w:val="0"/>
              <w:marTop w:val="0"/>
              <w:marBottom w:val="0"/>
              <w:divBdr>
                <w:top w:val="none" w:sz="0" w:space="0" w:color="auto"/>
                <w:left w:val="none" w:sz="0" w:space="0" w:color="auto"/>
                <w:bottom w:val="none" w:sz="0" w:space="0" w:color="auto"/>
                <w:right w:val="none" w:sz="0" w:space="0" w:color="auto"/>
              </w:divBdr>
            </w:div>
          </w:divsChild>
        </w:div>
        <w:div w:id="1263032104">
          <w:marLeft w:val="0"/>
          <w:marRight w:val="0"/>
          <w:marTop w:val="0"/>
          <w:marBottom w:val="0"/>
          <w:divBdr>
            <w:top w:val="none" w:sz="0" w:space="0" w:color="auto"/>
            <w:left w:val="none" w:sz="0" w:space="0" w:color="auto"/>
            <w:bottom w:val="none" w:sz="0" w:space="0" w:color="auto"/>
            <w:right w:val="none" w:sz="0" w:space="0" w:color="auto"/>
          </w:divBdr>
          <w:divsChild>
            <w:div w:id="2076660997">
              <w:marLeft w:val="0"/>
              <w:marRight w:val="0"/>
              <w:marTop w:val="0"/>
              <w:marBottom w:val="0"/>
              <w:divBdr>
                <w:top w:val="none" w:sz="0" w:space="0" w:color="auto"/>
                <w:left w:val="none" w:sz="0" w:space="0" w:color="auto"/>
                <w:bottom w:val="none" w:sz="0" w:space="0" w:color="auto"/>
                <w:right w:val="none" w:sz="0" w:space="0" w:color="auto"/>
              </w:divBdr>
            </w:div>
          </w:divsChild>
        </w:div>
        <w:div w:id="1266232996">
          <w:marLeft w:val="0"/>
          <w:marRight w:val="0"/>
          <w:marTop w:val="0"/>
          <w:marBottom w:val="0"/>
          <w:divBdr>
            <w:top w:val="none" w:sz="0" w:space="0" w:color="auto"/>
            <w:left w:val="none" w:sz="0" w:space="0" w:color="auto"/>
            <w:bottom w:val="none" w:sz="0" w:space="0" w:color="auto"/>
            <w:right w:val="none" w:sz="0" w:space="0" w:color="auto"/>
          </w:divBdr>
          <w:divsChild>
            <w:div w:id="1464159016">
              <w:marLeft w:val="0"/>
              <w:marRight w:val="0"/>
              <w:marTop w:val="0"/>
              <w:marBottom w:val="0"/>
              <w:divBdr>
                <w:top w:val="none" w:sz="0" w:space="0" w:color="auto"/>
                <w:left w:val="none" w:sz="0" w:space="0" w:color="auto"/>
                <w:bottom w:val="none" w:sz="0" w:space="0" w:color="auto"/>
                <w:right w:val="none" w:sz="0" w:space="0" w:color="auto"/>
              </w:divBdr>
            </w:div>
          </w:divsChild>
        </w:div>
        <w:div w:id="1284192744">
          <w:marLeft w:val="0"/>
          <w:marRight w:val="0"/>
          <w:marTop w:val="0"/>
          <w:marBottom w:val="0"/>
          <w:divBdr>
            <w:top w:val="none" w:sz="0" w:space="0" w:color="auto"/>
            <w:left w:val="none" w:sz="0" w:space="0" w:color="auto"/>
            <w:bottom w:val="none" w:sz="0" w:space="0" w:color="auto"/>
            <w:right w:val="none" w:sz="0" w:space="0" w:color="auto"/>
          </w:divBdr>
          <w:divsChild>
            <w:div w:id="460340984">
              <w:marLeft w:val="0"/>
              <w:marRight w:val="0"/>
              <w:marTop w:val="0"/>
              <w:marBottom w:val="0"/>
              <w:divBdr>
                <w:top w:val="none" w:sz="0" w:space="0" w:color="auto"/>
                <w:left w:val="none" w:sz="0" w:space="0" w:color="auto"/>
                <w:bottom w:val="none" w:sz="0" w:space="0" w:color="auto"/>
                <w:right w:val="none" w:sz="0" w:space="0" w:color="auto"/>
              </w:divBdr>
            </w:div>
          </w:divsChild>
        </w:div>
        <w:div w:id="1299066370">
          <w:marLeft w:val="0"/>
          <w:marRight w:val="0"/>
          <w:marTop w:val="0"/>
          <w:marBottom w:val="0"/>
          <w:divBdr>
            <w:top w:val="none" w:sz="0" w:space="0" w:color="auto"/>
            <w:left w:val="none" w:sz="0" w:space="0" w:color="auto"/>
            <w:bottom w:val="none" w:sz="0" w:space="0" w:color="auto"/>
            <w:right w:val="none" w:sz="0" w:space="0" w:color="auto"/>
          </w:divBdr>
          <w:divsChild>
            <w:div w:id="527908997">
              <w:marLeft w:val="0"/>
              <w:marRight w:val="0"/>
              <w:marTop w:val="0"/>
              <w:marBottom w:val="0"/>
              <w:divBdr>
                <w:top w:val="none" w:sz="0" w:space="0" w:color="auto"/>
                <w:left w:val="none" w:sz="0" w:space="0" w:color="auto"/>
                <w:bottom w:val="none" w:sz="0" w:space="0" w:color="auto"/>
                <w:right w:val="none" w:sz="0" w:space="0" w:color="auto"/>
              </w:divBdr>
            </w:div>
          </w:divsChild>
        </w:div>
        <w:div w:id="1299141207">
          <w:marLeft w:val="0"/>
          <w:marRight w:val="0"/>
          <w:marTop w:val="0"/>
          <w:marBottom w:val="0"/>
          <w:divBdr>
            <w:top w:val="none" w:sz="0" w:space="0" w:color="auto"/>
            <w:left w:val="none" w:sz="0" w:space="0" w:color="auto"/>
            <w:bottom w:val="none" w:sz="0" w:space="0" w:color="auto"/>
            <w:right w:val="none" w:sz="0" w:space="0" w:color="auto"/>
          </w:divBdr>
          <w:divsChild>
            <w:div w:id="1555311991">
              <w:marLeft w:val="0"/>
              <w:marRight w:val="0"/>
              <w:marTop w:val="0"/>
              <w:marBottom w:val="0"/>
              <w:divBdr>
                <w:top w:val="none" w:sz="0" w:space="0" w:color="auto"/>
                <w:left w:val="none" w:sz="0" w:space="0" w:color="auto"/>
                <w:bottom w:val="none" w:sz="0" w:space="0" w:color="auto"/>
                <w:right w:val="none" w:sz="0" w:space="0" w:color="auto"/>
              </w:divBdr>
            </w:div>
          </w:divsChild>
        </w:div>
        <w:div w:id="1305426325">
          <w:marLeft w:val="0"/>
          <w:marRight w:val="0"/>
          <w:marTop w:val="0"/>
          <w:marBottom w:val="0"/>
          <w:divBdr>
            <w:top w:val="none" w:sz="0" w:space="0" w:color="auto"/>
            <w:left w:val="none" w:sz="0" w:space="0" w:color="auto"/>
            <w:bottom w:val="none" w:sz="0" w:space="0" w:color="auto"/>
            <w:right w:val="none" w:sz="0" w:space="0" w:color="auto"/>
          </w:divBdr>
          <w:divsChild>
            <w:div w:id="1877155297">
              <w:marLeft w:val="0"/>
              <w:marRight w:val="0"/>
              <w:marTop w:val="0"/>
              <w:marBottom w:val="0"/>
              <w:divBdr>
                <w:top w:val="none" w:sz="0" w:space="0" w:color="auto"/>
                <w:left w:val="none" w:sz="0" w:space="0" w:color="auto"/>
                <w:bottom w:val="none" w:sz="0" w:space="0" w:color="auto"/>
                <w:right w:val="none" w:sz="0" w:space="0" w:color="auto"/>
              </w:divBdr>
            </w:div>
          </w:divsChild>
        </w:div>
        <w:div w:id="1314027221">
          <w:marLeft w:val="0"/>
          <w:marRight w:val="0"/>
          <w:marTop w:val="0"/>
          <w:marBottom w:val="0"/>
          <w:divBdr>
            <w:top w:val="none" w:sz="0" w:space="0" w:color="auto"/>
            <w:left w:val="none" w:sz="0" w:space="0" w:color="auto"/>
            <w:bottom w:val="none" w:sz="0" w:space="0" w:color="auto"/>
            <w:right w:val="none" w:sz="0" w:space="0" w:color="auto"/>
          </w:divBdr>
          <w:divsChild>
            <w:div w:id="1438524090">
              <w:marLeft w:val="0"/>
              <w:marRight w:val="0"/>
              <w:marTop w:val="0"/>
              <w:marBottom w:val="0"/>
              <w:divBdr>
                <w:top w:val="none" w:sz="0" w:space="0" w:color="auto"/>
                <w:left w:val="none" w:sz="0" w:space="0" w:color="auto"/>
                <w:bottom w:val="none" w:sz="0" w:space="0" w:color="auto"/>
                <w:right w:val="none" w:sz="0" w:space="0" w:color="auto"/>
              </w:divBdr>
            </w:div>
          </w:divsChild>
        </w:div>
        <w:div w:id="1329282446">
          <w:marLeft w:val="0"/>
          <w:marRight w:val="0"/>
          <w:marTop w:val="0"/>
          <w:marBottom w:val="0"/>
          <w:divBdr>
            <w:top w:val="none" w:sz="0" w:space="0" w:color="auto"/>
            <w:left w:val="none" w:sz="0" w:space="0" w:color="auto"/>
            <w:bottom w:val="none" w:sz="0" w:space="0" w:color="auto"/>
            <w:right w:val="none" w:sz="0" w:space="0" w:color="auto"/>
          </w:divBdr>
          <w:divsChild>
            <w:div w:id="1333071304">
              <w:marLeft w:val="0"/>
              <w:marRight w:val="0"/>
              <w:marTop w:val="0"/>
              <w:marBottom w:val="0"/>
              <w:divBdr>
                <w:top w:val="none" w:sz="0" w:space="0" w:color="auto"/>
                <w:left w:val="none" w:sz="0" w:space="0" w:color="auto"/>
                <w:bottom w:val="none" w:sz="0" w:space="0" w:color="auto"/>
                <w:right w:val="none" w:sz="0" w:space="0" w:color="auto"/>
              </w:divBdr>
            </w:div>
          </w:divsChild>
        </w:div>
        <w:div w:id="1329553930">
          <w:marLeft w:val="0"/>
          <w:marRight w:val="0"/>
          <w:marTop w:val="0"/>
          <w:marBottom w:val="0"/>
          <w:divBdr>
            <w:top w:val="none" w:sz="0" w:space="0" w:color="auto"/>
            <w:left w:val="none" w:sz="0" w:space="0" w:color="auto"/>
            <w:bottom w:val="none" w:sz="0" w:space="0" w:color="auto"/>
            <w:right w:val="none" w:sz="0" w:space="0" w:color="auto"/>
          </w:divBdr>
          <w:divsChild>
            <w:div w:id="1872838439">
              <w:marLeft w:val="0"/>
              <w:marRight w:val="0"/>
              <w:marTop w:val="0"/>
              <w:marBottom w:val="0"/>
              <w:divBdr>
                <w:top w:val="none" w:sz="0" w:space="0" w:color="auto"/>
                <w:left w:val="none" w:sz="0" w:space="0" w:color="auto"/>
                <w:bottom w:val="none" w:sz="0" w:space="0" w:color="auto"/>
                <w:right w:val="none" w:sz="0" w:space="0" w:color="auto"/>
              </w:divBdr>
            </w:div>
          </w:divsChild>
        </w:div>
        <w:div w:id="1333676225">
          <w:marLeft w:val="0"/>
          <w:marRight w:val="0"/>
          <w:marTop w:val="0"/>
          <w:marBottom w:val="0"/>
          <w:divBdr>
            <w:top w:val="none" w:sz="0" w:space="0" w:color="auto"/>
            <w:left w:val="none" w:sz="0" w:space="0" w:color="auto"/>
            <w:bottom w:val="none" w:sz="0" w:space="0" w:color="auto"/>
            <w:right w:val="none" w:sz="0" w:space="0" w:color="auto"/>
          </w:divBdr>
          <w:divsChild>
            <w:div w:id="1926917026">
              <w:marLeft w:val="0"/>
              <w:marRight w:val="0"/>
              <w:marTop w:val="0"/>
              <w:marBottom w:val="0"/>
              <w:divBdr>
                <w:top w:val="none" w:sz="0" w:space="0" w:color="auto"/>
                <w:left w:val="none" w:sz="0" w:space="0" w:color="auto"/>
                <w:bottom w:val="none" w:sz="0" w:space="0" w:color="auto"/>
                <w:right w:val="none" w:sz="0" w:space="0" w:color="auto"/>
              </w:divBdr>
            </w:div>
          </w:divsChild>
        </w:div>
        <w:div w:id="1339038555">
          <w:marLeft w:val="0"/>
          <w:marRight w:val="0"/>
          <w:marTop w:val="0"/>
          <w:marBottom w:val="0"/>
          <w:divBdr>
            <w:top w:val="none" w:sz="0" w:space="0" w:color="auto"/>
            <w:left w:val="none" w:sz="0" w:space="0" w:color="auto"/>
            <w:bottom w:val="none" w:sz="0" w:space="0" w:color="auto"/>
            <w:right w:val="none" w:sz="0" w:space="0" w:color="auto"/>
          </w:divBdr>
          <w:divsChild>
            <w:div w:id="1991405054">
              <w:marLeft w:val="0"/>
              <w:marRight w:val="0"/>
              <w:marTop w:val="0"/>
              <w:marBottom w:val="0"/>
              <w:divBdr>
                <w:top w:val="none" w:sz="0" w:space="0" w:color="auto"/>
                <w:left w:val="none" w:sz="0" w:space="0" w:color="auto"/>
                <w:bottom w:val="none" w:sz="0" w:space="0" w:color="auto"/>
                <w:right w:val="none" w:sz="0" w:space="0" w:color="auto"/>
              </w:divBdr>
            </w:div>
          </w:divsChild>
        </w:div>
        <w:div w:id="1340961479">
          <w:marLeft w:val="0"/>
          <w:marRight w:val="0"/>
          <w:marTop w:val="0"/>
          <w:marBottom w:val="0"/>
          <w:divBdr>
            <w:top w:val="none" w:sz="0" w:space="0" w:color="auto"/>
            <w:left w:val="none" w:sz="0" w:space="0" w:color="auto"/>
            <w:bottom w:val="none" w:sz="0" w:space="0" w:color="auto"/>
            <w:right w:val="none" w:sz="0" w:space="0" w:color="auto"/>
          </w:divBdr>
          <w:divsChild>
            <w:div w:id="144518850">
              <w:marLeft w:val="0"/>
              <w:marRight w:val="0"/>
              <w:marTop w:val="0"/>
              <w:marBottom w:val="0"/>
              <w:divBdr>
                <w:top w:val="none" w:sz="0" w:space="0" w:color="auto"/>
                <w:left w:val="none" w:sz="0" w:space="0" w:color="auto"/>
                <w:bottom w:val="none" w:sz="0" w:space="0" w:color="auto"/>
                <w:right w:val="none" w:sz="0" w:space="0" w:color="auto"/>
              </w:divBdr>
            </w:div>
          </w:divsChild>
        </w:div>
        <w:div w:id="1344360045">
          <w:marLeft w:val="0"/>
          <w:marRight w:val="0"/>
          <w:marTop w:val="0"/>
          <w:marBottom w:val="0"/>
          <w:divBdr>
            <w:top w:val="none" w:sz="0" w:space="0" w:color="auto"/>
            <w:left w:val="none" w:sz="0" w:space="0" w:color="auto"/>
            <w:bottom w:val="none" w:sz="0" w:space="0" w:color="auto"/>
            <w:right w:val="none" w:sz="0" w:space="0" w:color="auto"/>
          </w:divBdr>
          <w:divsChild>
            <w:div w:id="244267795">
              <w:marLeft w:val="0"/>
              <w:marRight w:val="0"/>
              <w:marTop w:val="0"/>
              <w:marBottom w:val="0"/>
              <w:divBdr>
                <w:top w:val="none" w:sz="0" w:space="0" w:color="auto"/>
                <w:left w:val="none" w:sz="0" w:space="0" w:color="auto"/>
                <w:bottom w:val="none" w:sz="0" w:space="0" w:color="auto"/>
                <w:right w:val="none" w:sz="0" w:space="0" w:color="auto"/>
              </w:divBdr>
            </w:div>
          </w:divsChild>
        </w:div>
        <w:div w:id="1346327889">
          <w:marLeft w:val="0"/>
          <w:marRight w:val="0"/>
          <w:marTop w:val="0"/>
          <w:marBottom w:val="0"/>
          <w:divBdr>
            <w:top w:val="none" w:sz="0" w:space="0" w:color="auto"/>
            <w:left w:val="none" w:sz="0" w:space="0" w:color="auto"/>
            <w:bottom w:val="none" w:sz="0" w:space="0" w:color="auto"/>
            <w:right w:val="none" w:sz="0" w:space="0" w:color="auto"/>
          </w:divBdr>
          <w:divsChild>
            <w:div w:id="1783456140">
              <w:marLeft w:val="0"/>
              <w:marRight w:val="0"/>
              <w:marTop w:val="0"/>
              <w:marBottom w:val="0"/>
              <w:divBdr>
                <w:top w:val="none" w:sz="0" w:space="0" w:color="auto"/>
                <w:left w:val="none" w:sz="0" w:space="0" w:color="auto"/>
                <w:bottom w:val="none" w:sz="0" w:space="0" w:color="auto"/>
                <w:right w:val="none" w:sz="0" w:space="0" w:color="auto"/>
              </w:divBdr>
            </w:div>
          </w:divsChild>
        </w:div>
        <w:div w:id="1354963791">
          <w:marLeft w:val="0"/>
          <w:marRight w:val="0"/>
          <w:marTop w:val="0"/>
          <w:marBottom w:val="0"/>
          <w:divBdr>
            <w:top w:val="none" w:sz="0" w:space="0" w:color="auto"/>
            <w:left w:val="none" w:sz="0" w:space="0" w:color="auto"/>
            <w:bottom w:val="none" w:sz="0" w:space="0" w:color="auto"/>
            <w:right w:val="none" w:sz="0" w:space="0" w:color="auto"/>
          </w:divBdr>
          <w:divsChild>
            <w:div w:id="1867013002">
              <w:marLeft w:val="0"/>
              <w:marRight w:val="0"/>
              <w:marTop w:val="0"/>
              <w:marBottom w:val="0"/>
              <w:divBdr>
                <w:top w:val="none" w:sz="0" w:space="0" w:color="auto"/>
                <w:left w:val="none" w:sz="0" w:space="0" w:color="auto"/>
                <w:bottom w:val="none" w:sz="0" w:space="0" w:color="auto"/>
                <w:right w:val="none" w:sz="0" w:space="0" w:color="auto"/>
              </w:divBdr>
            </w:div>
          </w:divsChild>
        </w:div>
        <w:div w:id="1363550591">
          <w:marLeft w:val="0"/>
          <w:marRight w:val="0"/>
          <w:marTop w:val="0"/>
          <w:marBottom w:val="0"/>
          <w:divBdr>
            <w:top w:val="none" w:sz="0" w:space="0" w:color="auto"/>
            <w:left w:val="none" w:sz="0" w:space="0" w:color="auto"/>
            <w:bottom w:val="none" w:sz="0" w:space="0" w:color="auto"/>
            <w:right w:val="none" w:sz="0" w:space="0" w:color="auto"/>
          </w:divBdr>
          <w:divsChild>
            <w:div w:id="1281380780">
              <w:marLeft w:val="0"/>
              <w:marRight w:val="0"/>
              <w:marTop w:val="0"/>
              <w:marBottom w:val="0"/>
              <w:divBdr>
                <w:top w:val="none" w:sz="0" w:space="0" w:color="auto"/>
                <w:left w:val="none" w:sz="0" w:space="0" w:color="auto"/>
                <w:bottom w:val="none" w:sz="0" w:space="0" w:color="auto"/>
                <w:right w:val="none" w:sz="0" w:space="0" w:color="auto"/>
              </w:divBdr>
            </w:div>
          </w:divsChild>
        </w:div>
        <w:div w:id="1365788412">
          <w:marLeft w:val="0"/>
          <w:marRight w:val="0"/>
          <w:marTop w:val="0"/>
          <w:marBottom w:val="0"/>
          <w:divBdr>
            <w:top w:val="none" w:sz="0" w:space="0" w:color="auto"/>
            <w:left w:val="none" w:sz="0" w:space="0" w:color="auto"/>
            <w:bottom w:val="none" w:sz="0" w:space="0" w:color="auto"/>
            <w:right w:val="none" w:sz="0" w:space="0" w:color="auto"/>
          </w:divBdr>
          <w:divsChild>
            <w:div w:id="152450044">
              <w:marLeft w:val="0"/>
              <w:marRight w:val="0"/>
              <w:marTop w:val="0"/>
              <w:marBottom w:val="0"/>
              <w:divBdr>
                <w:top w:val="none" w:sz="0" w:space="0" w:color="auto"/>
                <w:left w:val="none" w:sz="0" w:space="0" w:color="auto"/>
                <w:bottom w:val="none" w:sz="0" w:space="0" w:color="auto"/>
                <w:right w:val="none" w:sz="0" w:space="0" w:color="auto"/>
              </w:divBdr>
            </w:div>
          </w:divsChild>
        </w:div>
        <w:div w:id="1372800799">
          <w:marLeft w:val="0"/>
          <w:marRight w:val="0"/>
          <w:marTop w:val="0"/>
          <w:marBottom w:val="0"/>
          <w:divBdr>
            <w:top w:val="none" w:sz="0" w:space="0" w:color="auto"/>
            <w:left w:val="none" w:sz="0" w:space="0" w:color="auto"/>
            <w:bottom w:val="none" w:sz="0" w:space="0" w:color="auto"/>
            <w:right w:val="none" w:sz="0" w:space="0" w:color="auto"/>
          </w:divBdr>
          <w:divsChild>
            <w:div w:id="2138797383">
              <w:marLeft w:val="0"/>
              <w:marRight w:val="0"/>
              <w:marTop w:val="0"/>
              <w:marBottom w:val="0"/>
              <w:divBdr>
                <w:top w:val="none" w:sz="0" w:space="0" w:color="auto"/>
                <w:left w:val="none" w:sz="0" w:space="0" w:color="auto"/>
                <w:bottom w:val="none" w:sz="0" w:space="0" w:color="auto"/>
                <w:right w:val="none" w:sz="0" w:space="0" w:color="auto"/>
              </w:divBdr>
            </w:div>
          </w:divsChild>
        </w:div>
        <w:div w:id="1376392299">
          <w:marLeft w:val="0"/>
          <w:marRight w:val="0"/>
          <w:marTop w:val="0"/>
          <w:marBottom w:val="0"/>
          <w:divBdr>
            <w:top w:val="none" w:sz="0" w:space="0" w:color="auto"/>
            <w:left w:val="none" w:sz="0" w:space="0" w:color="auto"/>
            <w:bottom w:val="none" w:sz="0" w:space="0" w:color="auto"/>
            <w:right w:val="none" w:sz="0" w:space="0" w:color="auto"/>
          </w:divBdr>
          <w:divsChild>
            <w:div w:id="323514655">
              <w:marLeft w:val="0"/>
              <w:marRight w:val="0"/>
              <w:marTop w:val="0"/>
              <w:marBottom w:val="0"/>
              <w:divBdr>
                <w:top w:val="none" w:sz="0" w:space="0" w:color="auto"/>
                <w:left w:val="none" w:sz="0" w:space="0" w:color="auto"/>
                <w:bottom w:val="none" w:sz="0" w:space="0" w:color="auto"/>
                <w:right w:val="none" w:sz="0" w:space="0" w:color="auto"/>
              </w:divBdr>
            </w:div>
          </w:divsChild>
        </w:div>
        <w:div w:id="1381246257">
          <w:marLeft w:val="0"/>
          <w:marRight w:val="0"/>
          <w:marTop w:val="0"/>
          <w:marBottom w:val="0"/>
          <w:divBdr>
            <w:top w:val="none" w:sz="0" w:space="0" w:color="auto"/>
            <w:left w:val="none" w:sz="0" w:space="0" w:color="auto"/>
            <w:bottom w:val="none" w:sz="0" w:space="0" w:color="auto"/>
            <w:right w:val="none" w:sz="0" w:space="0" w:color="auto"/>
          </w:divBdr>
          <w:divsChild>
            <w:div w:id="1508716686">
              <w:marLeft w:val="0"/>
              <w:marRight w:val="0"/>
              <w:marTop w:val="0"/>
              <w:marBottom w:val="0"/>
              <w:divBdr>
                <w:top w:val="none" w:sz="0" w:space="0" w:color="auto"/>
                <w:left w:val="none" w:sz="0" w:space="0" w:color="auto"/>
                <w:bottom w:val="none" w:sz="0" w:space="0" w:color="auto"/>
                <w:right w:val="none" w:sz="0" w:space="0" w:color="auto"/>
              </w:divBdr>
            </w:div>
          </w:divsChild>
        </w:div>
        <w:div w:id="1400400441">
          <w:marLeft w:val="0"/>
          <w:marRight w:val="0"/>
          <w:marTop w:val="0"/>
          <w:marBottom w:val="0"/>
          <w:divBdr>
            <w:top w:val="none" w:sz="0" w:space="0" w:color="auto"/>
            <w:left w:val="none" w:sz="0" w:space="0" w:color="auto"/>
            <w:bottom w:val="none" w:sz="0" w:space="0" w:color="auto"/>
            <w:right w:val="none" w:sz="0" w:space="0" w:color="auto"/>
          </w:divBdr>
          <w:divsChild>
            <w:div w:id="313681626">
              <w:marLeft w:val="0"/>
              <w:marRight w:val="0"/>
              <w:marTop w:val="0"/>
              <w:marBottom w:val="0"/>
              <w:divBdr>
                <w:top w:val="none" w:sz="0" w:space="0" w:color="auto"/>
                <w:left w:val="none" w:sz="0" w:space="0" w:color="auto"/>
                <w:bottom w:val="none" w:sz="0" w:space="0" w:color="auto"/>
                <w:right w:val="none" w:sz="0" w:space="0" w:color="auto"/>
              </w:divBdr>
            </w:div>
          </w:divsChild>
        </w:div>
        <w:div w:id="1407604191">
          <w:marLeft w:val="0"/>
          <w:marRight w:val="0"/>
          <w:marTop w:val="0"/>
          <w:marBottom w:val="0"/>
          <w:divBdr>
            <w:top w:val="none" w:sz="0" w:space="0" w:color="auto"/>
            <w:left w:val="none" w:sz="0" w:space="0" w:color="auto"/>
            <w:bottom w:val="none" w:sz="0" w:space="0" w:color="auto"/>
            <w:right w:val="none" w:sz="0" w:space="0" w:color="auto"/>
          </w:divBdr>
          <w:divsChild>
            <w:div w:id="2045251854">
              <w:marLeft w:val="0"/>
              <w:marRight w:val="0"/>
              <w:marTop w:val="0"/>
              <w:marBottom w:val="0"/>
              <w:divBdr>
                <w:top w:val="none" w:sz="0" w:space="0" w:color="auto"/>
                <w:left w:val="none" w:sz="0" w:space="0" w:color="auto"/>
                <w:bottom w:val="none" w:sz="0" w:space="0" w:color="auto"/>
                <w:right w:val="none" w:sz="0" w:space="0" w:color="auto"/>
              </w:divBdr>
            </w:div>
          </w:divsChild>
        </w:div>
        <w:div w:id="1410272460">
          <w:marLeft w:val="0"/>
          <w:marRight w:val="0"/>
          <w:marTop w:val="0"/>
          <w:marBottom w:val="0"/>
          <w:divBdr>
            <w:top w:val="none" w:sz="0" w:space="0" w:color="auto"/>
            <w:left w:val="none" w:sz="0" w:space="0" w:color="auto"/>
            <w:bottom w:val="none" w:sz="0" w:space="0" w:color="auto"/>
            <w:right w:val="none" w:sz="0" w:space="0" w:color="auto"/>
          </w:divBdr>
          <w:divsChild>
            <w:div w:id="1317804099">
              <w:marLeft w:val="0"/>
              <w:marRight w:val="0"/>
              <w:marTop w:val="0"/>
              <w:marBottom w:val="0"/>
              <w:divBdr>
                <w:top w:val="none" w:sz="0" w:space="0" w:color="auto"/>
                <w:left w:val="none" w:sz="0" w:space="0" w:color="auto"/>
                <w:bottom w:val="none" w:sz="0" w:space="0" w:color="auto"/>
                <w:right w:val="none" w:sz="0" w:space="0" w:color="auto"/>
              </w:divBdr>
            </w:div>
          </w:divsChild>
        </w:div>
        <w:div w:id="1426223011">
          <w:marLeft w:val="0"/>
          <w:marRight w:val="0"/>
          <w:marTop w:val="0"/>
          <w:marBottom w:val="0"/>
          <w:divBdr>
            <w:top w:val="none" w:sz="0" w:space="0" w:color="auto"/>
            <w:left w:val="none" w:sz="0" w:space="0" w:color="auto"/>
            <w:bottom w:val="none" w:sz="0" w:space="0" w:color="auto"/>
            <w:right w:val="none" w:sz="0" w:space="0" w:color="auto"/>
          </w:divBdr>
          <w:divsChild>
            <w:div w:id="455026713">
              <w:marLeft w:val="0"/>
              <w:marRight w:val="0"/>
              <w:marTop w:val="0"/>
              <w:marBottom w:val="0"/>
              <w:divBdr>
                <w:top w:val="none" w:sz="0" w:space="0" w:color="auto"/>
                <w:left w:val="none" w:sz="0" w:space="0" w:color="auto"/>
                <w:bottom w:val="none" w:sz="0" w:space="0" w:color="auto"/>
                <w:right w:val="none" w:sz="0" w:space="0" w:color="auto"/>
              </w:divBdr>
            </w:div>
          </w:divsChild>
        </w:div>
        <w:div w:id="1435132450">
          <w:marLeft w:val="0"/>
          <w:marRight w:val="0"/>
          <w:marTop w:val="0"/>
          <w:marBottom w:val="0"/>
          <w:divBdr>
            <w:top w:val="none" w:sz="0" w:space="0" w:color="auto"/>
            <w:left w:val="none" w:sz="0" w:space="0" w:color="auto"/>
            <w:bottom w:val="none" w:sz="0" w:space="0" w:color="auto"/>
            <w:right w:val="none" w:sz="0" w:space="0" w:color="auto"/>
          </w:divBdr>
          <w:divsChild>
            <w:div w:id="722826624">
              <w:marLeft w:val="0"/>
              <w:marRight w:val="0"/>
              <w:marTop w:val="0"/>
              <w:marBottom w:val="0"/>
              <w:divBdr>
                <w:top w:val="none" w:sz="0" w:space="0" w:color="auto"/>
                <w:left w:val="none" w:sz="0" w:space="0" w:color="auto"/>
                <w:bottom w:val="none" w:sz="0" w:space="0" w:color="auto"/>
                <w:right w:val="none" w:sz="0" w:space="0" w:color="auto"/>
              </w:divBdr>
            </w:div>
          </w:divsChild>
        </w:div>
        <w:div w:id="1438409395">
          <w:marLeft w:val="0"/>
          <w:marRight w:val="0"/>
          <w:marTop w:val="0"/>
          <w:marBottom w:val="0"/>
          <w:divBdr>
            <w:top w:val="none" w:sz="0" w:space="0" w:color="auto"/>
            <w:left w:val="none" w:sz="0" w:space="0" w:color="auto"/>
            <w:bottom w:val="none" w:sz="0" w:space="0" w:color="auto"/>
            <w:right w:val="none" w:sz="0" w:space="0" w:color="auto"/>
          </w:divBdr>
          <w:divsChild>
            <w:div w:id="2003894801">
              <w:marLeft w:val="0"/>
              <w:marRight w:val="0"/>
              <w:marTop w:val="0"/>
              <w:marBottom w:val="0"/>
              <w:divBdr>
                <w:top w:val="none" w:sz="0" w:space="0" w:color="auto"/>
                <w:left w:val="none" w:sz="0" w:space="0" w:color="auto"/>
                <w:bottom w:val="none" w:sz="0" w:space="0" w:color="auto"/>
                <w:right w:val="none" w:sz="0" w:space="0" w:color="auto"/>
              </w:divBdr>
            </w:div>
          </w:divsChild>
        </w:div>
        <w:div w:id="1442340416">
          <w:marLeft w:val="0"/>
          <w:marRight w:val="0"/>
          <w:marTop w:val="0"/>
          <w:marBottom w:val="0"/>
          <w:divBdr>
            <w:top w:val="none" w:sz="0" w:space="0" w:color="auto"/>
            <w:left w:val="none" w:sz="0" w:space="0" w:color="auto"/>
            <w:bottom w:val="none" w:sz="0" w:space="0" w:color="auto"/>
            <w:right w:val="none" w:sz="0" w:space="0" w:color="auto"/>
          </w:divBdr>
          <w:divsChild>
            <w:div w:id="459956380">
              <w:marLeft w:val="0"/>
              <w:marRight w:val="0"/>
              <w:marTop w:val="0"/>
              <w:marBottom w:val="0"/>
              <w:divBdr>
                <w:top w:val="none" w:sz="0" w:space="0" w:color="auto"/>
                <w:left w:val="none" w:sz="0" w:space="0" w:color="auto"/>
                <w:bottom w:val="none" w:sz="0" w:space="0" w:color="auto"/>
                <w:right w:val="none" w:sz="0" w:space="0" w:color="auto"/>
              </w:divBdr>
            </w:div>
          </w:divsChild>
        </w:div>
        <w:div w:id="1446385460">
          <w:marLeft w:val="0"/>
          <w:marRight w:val="0"/>
          <w:marTop w:val="0"/>
          <w:marBottom w:val="0"/>
          <w:divBdr>
            <w:top w:val="none" w:sz="0" w:space="0" w:color="auto"/>
            <w:left w:val="none" w:sz="0" w:space="0" w:color="auto"/>
            <w:bottom w:val="none" w:sz="0" w:space="0" w:color="auto"/>
            <w:right w:val="none" w:sz="0" w:space="0" w:color="auto"/>
          </w:divBdr>
          <w:divsChild>
            <w:div w:id="1367680245">
              <w:marLeft w:val="0"/>
              <w:marRight w:val="0"/>
              <w:marTop w:val="0"/>
              <w:marBottom w:val="0"/>
              <w:divBdr>
                <w:top w:val="none" w:sz="0" w:space="0" w:color="auto"/>
                <w:left w:val="none" w:sz="0" w:space="0" w:color="auto"/>
                <w:bottom w:val="none" w:sz="0" w:space="0" w:color="auto"/>
                <w:right w:val="none" w:sz="0" w:space="0" w:color="auto"/>
              </w:divBdr>
            </w:div>
          </w:divsChild>
        </w:div>
        <w:div w:id="1457989799">
          <w:marLeft w:val="0"/>
          <w:marRight w:val="0"/>
          <w:marTop w:val="0"/>
          <w:marBottom w:val="0"/>
          <w:divBdr>
            <w:top w:val="none" w:sz="0" w:space="0" w:color="auto"/>
            <w:left w:val="none" w:sz="0" w:space="0" w:color="auto"/>
            <w:bottom w:val="none" w:sz="0" w:space="0" w:color="auto"/>
            <w:right w:val="none" w:sz="0" w:space="0" w:color="auto"/>
          </w:divBdr>
          <w:divsChild>
            <w:div w:id="1734936298">
              <w:marLeft w:val="0"/>
              <w:marRight w:val="0"/>
              <w:marTop w:val="0"/>
              <w:marBottom w:val="0"/>
              <w:divBdr>
                <w:top w:val="none" w:sz="0" w:space="0" w:color="auto"/>
                <w:left w:val="none" w:sz="0" w:space="0" w:color="auto"/>
                <w:bottom w:val="none" w:sz="0" w:space="0" w:color="auto"/>
                <w:right w:val="none" w:sz="0" w:space="0" w:color="auto"/>
              </w:divBdr>
            </w:div>
          </w:divsChild>
        </w:div>
        <w:div w:id="1459688939">
          <w:marLeft w:val="0"/>
          <w:marRight w:val="0"/>
          <w:marTop w:val="0"/>
          <w:marBottom w:val="0"/>
          <w:divBdr>
            <w:top w:val="none" w:sz="0" w:space="0" w:color="auto"/>
            <w:left w:val="none" w:sz="0" w:space="0" w:color="auto"/>
            <w:bottom w:val="none" w:sz="0" w:space="0" w:color="auto"/>
            <w:right w:val="none" w:sz="0" w:space="0" w:color="auto"/>
          </w:divBdr>
          <w:divsChild>
            <w:div w:id="1425422012">
              <w:marLeft w:val="0"/>
              <w:marRight w:val="0"/>
              <w:marTop w:val="0"/>
              <w:marBottom w:val="0"/>
              <w:divBdr>
                <w:top w:val="none" w:sz="0" w:space="0" w:color="auto"/>
                <w:left w:val="none" w:sz="0" w:space="0" w:color="auto"/>
                <w:bottom w:val="none" w:sz="0" w:space="0" w:color="auto"/>
                <w:right w:val="none" w:sz="0" w:space="0" w:color="auto"/>
              </w:divBdr>
            </w:div>
          </w:divsChild>
        </w:div>
        <w:div w:id="1469470063">
          <w:marLeft w:val="0"/>
          <w:marRight w:val="0"/>
          <w:marTop w:val="0"/>
          <w:marBottom w:val="0"/>
          <w:divBdr>
            <w:top w:val="none" w:sz="0" w:space="0" w:color="auto"/>
            <w:left w:val="none" w:sz="0" w:space="0" w:color="auto"/>
            <w:bottom w:val="none" w:sz="0" w:space="0" w:color="auto"/>
            <w:right w:val="none" w:sz="0" w:space="0" w:color="auto"/>
          </w:divBdr>
          <w:divsChild>
            <w:div w:id="1520073979">
              <w:marLeft w:val="0"/>
              <w:marRight w:val="0"/>
              <w:marTop w:val="0"/>
              <w:marBottom w:val="0"/>
              <w:divBdr>
                <w:top w:val="none" w:sz="0" w:space="0" w:color="auto"/>
                <w:left w:val="none" w:sz="0" w:space="0" w:color="auto"/>
                <w:bottom w:val="none" w:sz="0" w:space="0" w:color="auto"/>
                <w:right w:val="none" w:sz="0" w:space="0" w:color="auto"/>
              </w:divBdr>
            </w:div>
          </w:divsChild>
        </w:div>
        <w:div w:id="1484589216">
          <w:marLeft w:val="0"/>
          <w:marRight w:val="0"/>
          <w:marTop w:val="0"/>
          <w:marBottom w:val="0"/>
          <w:divBdr>
            <w:top w:val="none" w:sz="0" w:space="0" w:color="auto"/>
            <w:left w:val="none" w:sz="0" w:space="0" w:color="auto"/>
            <w:bottom w:val="none" w:sz="0" w:space="0" w:color="auto"/>
            <w:right w:val="none" w:sz="0" w:space="0" w:color="auto"/>
          </w:divBdr>
          <w:divsChild>
            <w:div w:id="1693260934">
              <w:marLeft w:val="0"/>
              <w:marRight w:val="0"/>
              <w:marTop w:val="0"/>
              <w:marBottom w:val="0"/>
              <w:divBdr>
                <w:top w:val="none" w:sz="0" w:space="0" w:color="auto"/>
                <w:left w:val="none" w:sz="0" w:space="0" w:color="auto"/>
                <w:bottom w:val="none" w:sz="0" w:space="0" w:color="auto"/>
                <w:right w:val="none" w:sz="0" w:space="0" w:color="auto"/>
              </w:divBdr>
            </w:div>
          </w:divsChild>
        </w:div>
        <w:div w:id="1495758787">
          <w:marLeft w:val="0"/>
          <w:marRight w:val="0"/>
          <w:marTop w:val="0"/>
          <w:marBottom w:val="0"/>
          <w:divBdr>
            <w:top w:val="none" w:sz="0" w:space="0" w:color="auto"/>
            <w:left w:val="none" w:sz="0" w:space="0" w:color="auto"/>
            <w:bottom w:val="none" w:sz="0" w:space="0" w:color="auto"/>
            <w:right w:val="none" w:sz="0" w:space="0" w:color="auto"/>
          </w:divBdr>
          <w:divsChild>
            <w:div w:id="1159926040">
              <w:marLeft w:val="0"/>
              <w:marRight w:val="0"/>
              <w:marTop w:val="0"/>
              <w:marBottom w:val="0"/>
              <w:divBdr>
                <w:top w:val="none" w:sz="0" w:space="0" w:color="auto"/>
                <w:left w:val="none" w:sz="0" w:space="0" w:color="auto"/>
                <w:bottom w:val="none" w:sz="0" w:space="0" w:color="auto"/>
                <w:right w:val="none" w:sz="0" w:space="0" w:color="auto"/>
              </w:divBdr>
            </w:div>
          </w:divsChild>
        </w:div>
        <w:div w:id="1499226307">
          <w:marLeft w:val="0"/>
          <w:marRight w:val="0"/>
          <w:marTop w:val="0"/>
          <w:marBottom w:val="0"/>
          <w:divBdr>
            <w:top w:val="none" w:sz="0" w:space="0" w:color="auto"/>
            <w:left w:val="none" w:sz="0" w:space="0" w:color="auto"/>
            <w:bottom w:val="none" w:sz="0" w:space="0" w:color="auto"/>
            <w:right w:val="none" w:sz="0" w:space="0" w:color="auto"/>
          </w:divBdr>
          <w:divsChild>
            <w:div w:id="200824717">
              <w:marLeft w:val="0"/>
              <w:marRight w:val="0"/>
              <w:marTop w:val="0"/>
              <w:marBottom w:val="0"/>
              <w:divBdr>
                <w:top w:val="none" w:sz="0" w:space="0" w:color="auto"/>
                <w:left w:val="none" w:sz="0" w:space="0" w:color="auto"/>
                <w:bottom w:val="none" w:sz="0" w:space="0" w:color="auto"/>
                <w:right w:val="none" w:sz="0" w:space="0" w:color="auto"/>
              </w:divBdr>
            </w:div>
          </w:divsChild>
        </w:div>
        <w:div w:id="1517303326">
          <w:marLeft w:val="0"/>
          <w:marRight w:val="0"/>
          <w:marTop w:val="0"/>
          <w:marBottom w:val="0"/>
          <w:divBdr>
            <w:top w:val="none" w:sz="0" w:space="0" w:color="auto"/>
            <w:left w:val="none" w:sz="0" w:space="0" w:color="auto"/>
            <w:bottom w:val="none" w:sz="0" w:space="0" w:color="auto"/>
            <w:right w:val="none" w:sz="0" w:space="0" w:color="auto"/>
          </w:divBdr>
          <w:divsChild>
            <w:div w:id="561990577">
              <w:marLeft w:val="0"/>
              <w:marRight w:val="0"/>
              <w:marTop w:val="0"/>
              <w:marBottom w:val="0"/>
              <w:divBdr>
                <w:top w:val="none" w:sz="0" w:space="0" w:color="auto"/>
                <w:left w:val="none" w:sz="0" w:space="0" w:color="auto"/>
                <w:bottom w:val="none" w:sz="0" w:space="0" w:color="auto"/>
                <w:right w:val="none" w:sz="0" w:space="0" w:color="auto"/>
              </w:divBdr>
            </w:div>
          </w:divsChild>
        </w:div>
        <w:div w:id="1527913516">
          <w:marLeft w:val="0"/>
          <w:marRight w:val="0"/>
          <w:marTop w:val="0"/>
          <w:marBottom w:val="0"/>
          <w:divBdr>
            <w:top w:val="none" w:sz="0" w:space="0" w:color="auto"/>
            <w:left w:val="none" w:sz="0" w:space="0" w:color="auto"/>
            <w:bottom w:val="none" w:sz="0" w:space="0" w:color="auto"/>
            <w:right w:val="none" w:sz="0" w:space="0" w:color="auto"/>
          </w:divBdr>
          <w:divsChild>
            <w:div w:id="927034585">
              <w:marLeft w:val="0"/>
              <w:marRight w:val="0"/>
              <w:marTop w:val="0"/>
              <w:marBottom w:val="0"/>
              <w:divBdr>
                <w:top w:val="none" w:sz="0" w:space="0" w:color="auto"/>
                <w:left w:val="none" w:sz="0" w:space="0" w:color="auto"/>
                <w:bottom w:val="none" w:sz="0" w:space="0" w:color="auto"/>
                <w:right w:val="none" w:sz="0" w:space="0" w:color="auto"/>
              </w:divBdr>
            </w:div>
          </w:divsChild>
        </w:div>
        <w:div w:id="1534423498">
          <w:marLeft w:val="0"/>
          <w:marRight w:val="0"/>
          <w:marTop w:val="0"/>
          <w:marBottom w:val="0"/>
          <w:divBdr>
            <w:top w:val="none" w:sz="0" w:space="0" w:color="auto"/>
            <w:left w:val="none" w:sz="0" w:space="0" w:color="auto"/>
            <w:bottom w:val="none" w:sz="0" w:space="0" w:color="auto"/>
            <w:right w:val="none" w:sz="0" w:space="0" w:color="auto"/>
          </w:divBdr>
          <w:divsChild>
            <w:div w:id="198207391">
              <w:marLeft w:val="0"/>
              <w:marRight w:val="0"/>
              <w:marTop w:val="0"/>
              <w:marBottom w:val="0"/>
              <w:divBdr>
                <w:top w:val="none" w:sz="0" w:space="0" w:color="auto"/>
                <w:left w:val="none" w:sz="0" w:space="0" w:color="auto"/>
                <w:bottom w:val="none" w:sz="0" w:space="0" w:color="auto"/>
                <w:right w:val="none" w:sz="0" w:space="0" w:color="auto"/>
              </w:divBdr>
            </w:div>
          </w:divsChild>
        </w:div>
        <w:div w:id="1538086461">
          <w:marLeft w:val="0"/>
          <w:marRight w:val="0"/>
          <w:marTop w:val="0"/>
          <w:marBottom w:val="0"/>
          <w:divBdr>
            <w:top w:val="none" w:sz="0" w:space="0" w:color="auto"/>
            <w:left w:val="none" w:sz="0" w:space="0" w:color="auto"/>
            <w:bottom w:val="none" w:sz="0" w:space="0" w:color="auto"/>
            <w:right w:val="none" w:sz="0" w:space="0" w:color="auto"/>
          </w:divBdr>
          <w:divsChild>
            <w:div w:id="1521624606">
              <w:marLeft w:val="0"/>
              <w:marRight w:val="0"/>
              <w:marTop w:val="0"/>
              <w:marBottom w:val="0"/>
              <w:divBdr>
                <w:top w:val="none" w:sz="0" w:space="0" w:color="auto"/>
                <w:left w:val="none" w:sz="0" w:space="0" w:color="auto"/>
                <w:bottom w:val="none" w:sz="0" w:space="0" w:color="auto"/>
                <w:right w:val="none" w:sz="0" w:space="0" w:color="auto"/>
              </w:divBdr>
            </w:div>
          </w:divsChild>
        </w:div>
        <w:div w:id="1562130731">
          <w:marLeft w:val="0"/>
          <w:marRight w:val="0"/>
          <w:marTop w:val="0"/>
          <w:marBottom w:val="0"/>
          <w:divBdr>
            <w:top w:val="none" w:sz="0" w:space="0" w:color="auto"/>
            <w:left w:val="none" w:sz="0" w:space="0" w:color="auto"/>
            <w:bottom w:val="none" w:sz="0" w:space="0" w:color="auto"/>
            <w:right w:val="none" w:sz="0" w:space="0" w:color="auto"/>
          </w:divBdr>
          <w:divsChild>
            <w:div w:id="1743216432">
              <w:marLeft w:val="0"/>
              <w:marRight w:val="0"/>
              <w:marTop w:val="0"/>
              <w:marBottom w:val="0"/>
              <w:divBdr>
                <w:top w:val="none" w:sz="0" w:space="0" w:color="auto"/>
                <w:left w:val="none" w:sz="0" w:space="0" w:color="auto"/>
                <w:bottom w:val="none" w:sz="0" w:space="0" w:color="auto"/>
                <w:right w:val="none" w:sz="0" w:space="0" w:color="auto"/>
              </w:divBdr>
            </w:div>
          </w:divsChild>
        </w:div>
        <w:div w:id="1567760430">
          <w:marLeft w:val="0"/>
          <w:marRight w:val="0"/>
          <w:marTop w:val="0"/>
          <w:marBottom w:val="0"/>
          <w:divBdr>
            <w:top w:val="none" w:sz="0" w:space="0" w:color="auto"/>
            <w:left w:val="none" w:sz="0" w:space="0" w:color="auto"/>
            <w:bottom w:val="none" w:sz="0" w:space="0" w:color="auto"/>
            <w:right w:val="none" w:sz="0" w:space="0" w:color="auto"/>
          </w:divBdr>
          <w:divsChild>
            <w:div w:id="1815222856">
              <w:marLeft w:val="0"/>
              <w:marRight w:val="0"/>
              <w:marTop w:val="0"/>
              <w:marBottom w:val="0"/>
              <w:divBdr>
                <w:top w:val="none" w:sz="0" w:space="0" w:color="auto"/>
                <w:left w:val="none" w:sz="0" w:space="0" w:color="auto"/>
                <w:bottom w:val="none" w:sz="0" w:space="0" w:color="auto"/>
                <w:right w:val="none" w:sz="0" w:space="0" w:color="auto"/>
              </w:divBdr>
            </w:div>
          </w:divsChild>
        </w:div>
        <w:div w:id="1570847539">
          <w:marLeft w:val="0"/>
          <w:marRight w:val="0"/>
          <w:marTop w:val="0"/>
          <w:marBottom w:val="0"/>
          <w:divBdr>
            <w:top w:val="none" w:sz="0" w:space="0" w:color="auto"/>
            <w:left w:val="none" w:sz="0" w:space="0" w:color="auto"/>
            <w:bottom w:val="none" w:sz="0" w:space="0" w:color="auto"/>
            <w:right w:val="none" w:sz="0" w:space="0" w:color="auto"/>
          </w:divBdr>
          <w:divsChild>
            <w:div w:id="117263908">
              <w:marLeft w:val="0"/>
              <w:marRight w:val="0"/>
              <w:marTop w:val="0"/>
              <w:marBottom w:val="0"/>
              <w:divBdr>
                <w:top w:val="none" w:sz="0" w:space="0" w:color="auto"/>
                <w:left w:val="none" w:sz="0" w:space="0" w:color="auto"/>
                <w:bottom w:val="none" w:sz="0" w:space="0" w:color="auto"/>
                <w:right w:val="none" w:sz="0" w:space="0" w:color="auto"/>
              </w:divBdr>
            </w:div>
          </w:divsChild>
        </w:div>
        <w:div w:id="1595169213">
          <w:marLeft w:val="0"/>
          <w:marRight w:val="0"/>
          <w:marTop w:val="0"/>
          <w:marBottom w:val="0"/>
          <w:divBdr>
            <w:top w:val="none" w:sz="0" w:space="0" w:color="auto"/>
            <w:left w:val="none" w:sz="0" w:space="0" w:color="auto"/>
            <w:bottom w:val="none" w:sz="0" w:space="0" w:color="auto"/>
            <w:right w:val="none" w:sz="0" w:space="0" w:color="auto"/>
          </w:divBdr>
          <w:divsChild>
            <w:div w:id="1989362275">
              <w:marLeft w:val="0"/>
              <w:marRight w:val="0"/>
              <w:marTop w:val="0"/>
              <w:marBottom w:val="0"/>
              <w:divBdr>
                <w:top w:val="none" w:sz="0" w:space="0" w:color="auto"/>
                <w:left w:val="none" w:sz="0" w:space="0" w:color="auto"/>
                <w:bottom w:val="none" w:sz="0" w:space="0" w:color="auto"/>
                <w:right w:val="none" w:sz="0" w:space="0" w:color="auto"/>
              </w:divBdr>
            </w:div>
          </w:divsChild>
        </w:div>
        <w:div w:id="1597254090">
          <w:marLeft w:val="0"/>
          <w:marRight w:val="0"/>
          <w:marTop w:val="0"/>
          <w:marBottom w:val="0"/>
          <w:divBdr>
            <w:top w:val="none" w:sz="0" w:space="0" w:color="auto"/>
            <w:left w:val="none" w:sz="0" w:space="0" w:color="auto"/>
            <w:bottom w:val="none" w:sz="0" w:space="0" w:color="auto"/>
            <w:right w:val="none" w:sz="0" w:space="0" w:color="auto"/>
          </w:divBdr>
          <w:divsChild>
            <w:div w:id="479080180">
              <w:marLeft w:val="0"/>
              <w:marRight w:val="0"/>
              <w:marTop w:val="0"/>
              <w:marBottom w:val="0"/>
              <w:divBdr>
                <w:top w:val="none" w:sz="0" w:space="0" w:color="auto"/>
                <w:left w:val="none" w:sz="0" w:space="0" w:color="auto"/>
                <w:bottom w:val="none" w:sz="0" w:space="0" w:color="auto"/>
                <w:right w:val="none" w:sz="0" w:space="0" w:color="auto"/>
              </w:divBdr>
            </w:div>
          </w:divsChild>
        </w:div>
        <w:div w:id="1601373324">
          <w:marLeft w:val="0"/>
          <w:marRight w:val="0"/>
          <w:marTop w:val="0"/>
          <w:marBottom w:val="0"/>
          <w:divBdr>
            <w:top w:val="none" w:sz="0" w:space="0" w:color="auto"/>
            <w:left w:val="none" w:sz="0" w:space="0" w:color="auto"/>
            <w:bottom w:val="none" w:sz="0" w:space="0" w:color="auto"/>
            <w:right w:val="none" w:sz="0" w:space="0" w:color="auto"/>
          </w:divBdr>
          <w:divsChild>
            <w:div w:id="1676112323">
              <w:marLeft w:val="0"/>
              <w:marRight w:val="0"/>
              <w:marTop w:val="0"/>
              <w:marBottom w:val="0"/>
              <w:divBdr>
                <w:top w:val="none" w:sz="0" w:space="0" w:color="auto"/>
                <w:left w:val="none" w:sz="0" w:space="0" w:color="auto"/>
                <w:bottom w:val="none" w:sz="0" w:space="0" w:color="auto"/>
                <w:right w:val="none" w:sz="0" w:space="0" w:color="auto"/>
              </w:divBdr>
            </w:div>
          </w:divsChild>
        </w:div>
        <w:div w:id="1615021983">
          <w:marLeft w:val="0"/>
          <w:marRight w:val="0"/>
          <w:marTop w:val="0"/>
          <w:marBottom w:val="0"/>
          <w:divBdr>
            <w:top w:val="none" w:sz="0" w:space="0" w:color="auto"/>
            <w:left w:val="none" w:sz="0" w:space="0" w:color="auto"/>
            <w:bottom w:val="none" w:sz="0" w:space="0" w:color="auto"/>
            <w:right w:val="none" w:sz="0" w:space="0" w:color="auto"/>
          </w:divBdr>
          <w:divsChild>
            <w:div w:id="1307248012">
              <w:marLeft w:val="0"/>
              <w:marRight w:val="0"/>
              <w:marTop w:val="0"/>
              <w:marBottom w:val="0"/>
              <w:divBdr>
                <w:top w:val="none" w:sz="0" w:space="0" w:color="auto"/>
                <w:left w:val="none" w:sz="0" w:space="0" w:color="auto"/>
                <w:bottom w:val="none" w:sz="0" w:space="0" w:color="auto"/>
                <w:right w:val="none" w:sz="0" w:space="0" w:color="auto"/>
              </w:divBdr>
            </w:div>
          </w:divsChild>
        </w:div>
        <w:div w:id="1615406372">
          <w:marLeft w:val="0"/>
          <w:marRight w:val="0"/>
          <w:marTop w:val="0"/>
          <w:marBottom w:val="0"/>
          <w:divBdr>
            <w:top w:val="none" w:sz="0" w:space="0" w:color="auto"/>
            <w:left w:val="none" w:sz="0" w:space="0" w:color="auto"/>
            <w:bottom w:val="none" w:sz="0" w:space="0" w:color="auto"/>
            <w:right w:val="none" w:sz="0" w:space="0" w:color="auto"/>
          </w:divBdr>
          <w:divsChild>
            <w:div w:id="1541940773">
              <w:marLeft w:val="0"/>
              <w:marRight w:val="0"/>
              <w:marTop w:val="0"/>
              <w:marBottom w:val="0"/>
              <w:divBdr>
                <w:top w:val="none" w:sz="0" w:space="0" w:color="auto"/>
                <w:left w:val="none" w:sz="0" w:space="0" w:color="auto"/>
                <w:bottom w:val="none" w:sz="0" w:space="0" w:color="auto"/>
                <w:right w:val="none" w:sz="0" w:space="0" w:color="auto"/>
              </w:divBdr>
            </w:div>
          </w:divsChild>
        </w:div>
        <w:div w:id="1618024416">
          <w:marLeft w:val="0"/>
          <w:marRight w:val="0"/>
          <w:marTop w:val="0"/>
          <w:marBottom w:val="0"/>
          <w:divBdr>
            <w:top w:val="none" w:sz="0" w:space="0" w:color="auto"/>
            <w:left w:val="none" w:sz="0" w:space="0" w:color="auto"/>
            <w:bottom w:val="none" w:sz="0" w:space="0" w:color="auto"/>
            <w:right w:val="none" w:sz="0" w:space="0" w:color="auto"/>
          </w:divBdr>
          <w:divsChild>
            <w:div w:id="702360681">
              <w:marLeft w:val="0"/>
              <w:marRight w:val="0"/>
              <w:marTop w:val="0"/>
              <w:marBottom w:val="0"/>
              <w:divBdr>
                <w:top w:val="none" w:sz="0" w:space="0" w:color="auto"/>
                <w:left w:val="none" w:sz="0" w:space="0" w:color="auto"/>
                <w:bottom w:val="none" w:sz="0" w:space="0" w:color="auto"/>
                <w:right w:val="none" w:sz="0" w:space="0" w:color="auto"/>
              </w:divBdr>
            </w:div>
          </w:divsChild>
        </w:div>
        <w:div w:id="1641810128">
          <w:marLeft w:val="0"/>
          <w:marRight w:val="0"/>
          <w:marTop w:val="0"/>
          <w:marBottom w:val="0"/>
          <w:divBdr>
            <w:top w:val="none" w:sz="0" w:space="0" w:color="auto"/>
            <w:left w:val="none" w:sz="0" w:space="0" w:color="auto"/>
            <w:bottom w:val="none" w:sz="0" w:space="0" w:color="auto"/>
            <w:right w:val="none" w:sz="0" w:space="0" w:color="auto"/>
          </w:divBdr>
          <w:divsChild>
            <w:div w:id="124857103">
              <w:marLeft w:val="0"/>
              <w:marRight w:val="0"/>
              <w:marTop w:val="0"/>
              <w:marBottom w:val="0"/>
              <w:divBdr>
                <w:top w:val="none" w:sz="0" w:space="0" w:color="auto"/>
                <w:left w:val="none" w:sz="0" w:space="0" w:color="auto"/>
                <w:bottom w:val="none" w:sz="0" w:space="0" w:color="auto"/>
                <w:right w:val="none" w:sz="0" w:space="0" w:color="auto"/>
              </w:divBdr>
            </w:div>
          </w:divsChild>
        </w:div>
        <w:div w:id="1650556422">
          <w:marLeft w:val="0"/>
          <w:marRight w:val="0"/>
          <w:marTop w:val="0"/>
          <w:marBottom w:val="0"/>
          <w:divBdr>
            <w:top w:val="none" w:sz="0" w:space="0" w:color="auto"/>
            <w:left w:val="none" w:sz="0" w:space="0" w:color="auto"/>
            <w:bottom w:val="none" w:sz="0" w:space="0" w:color="auto"/>
            <w:right w:val="none" w:sz="0" w:space="0" w:color="auto"/>
          </w:divBdr>
          <w:divsChild>
            <w:div w:id="23676502">
              <w:marLeft w:val="0"/>
              <w:marRight w:val="0"/>
              <w:marTop w:val="0"/>
              <w:marBottom w:val="0"/>
              <w:divBdr>
                <w:top w:val="none" w:sz="0" w:space="0" w:color="auto"/>
                <w:left w:val="none" w:sz="0" w:space="0" w:color="auto"/>
                <w:bottom w:val="none" w:sz="0" w:space="0" w:color="auto"/>
                <w:right w:val="none" w:sz="0" w:space="0" w:color="auto"/>
              </w:divBdr>
            </w:div>
          </w:divsChild>
        </w:div>
        <w:div w:id="1653369450">
          <w:marLeft w:val="0"/>
          <w:marRight w:val="0"/>
          <w:marTop w:val="0"/>
          <w:marBottom w:val="0"/>
          <w:divBdr>
            <w:top w:val="none" w:sz="0" w:space="0" w:color="auto"/>
            <w:left w:val="none" w:sz="0" w:space="0" w:color="auto"/>
            <w:bottom w:val="none" w:sz="0" w:space="0" w:color="auto"/>
            <w:right w:val="none" w:sz="0" w:space="0" w:color="auto"/>
          </w:divBdr>
          <w:divsChild>
            <w:div w:id="1120152772">
              <w:marLeft w:val="0"/>
              <w:marRight w:val="0"/>
              <w:marTop w:val="0"/>
              <w:marBottom w:val="0"/>
              <w:divBdr>
                <w:top w:val="none" w:sz="0" w:space="0" w:color="auto"/>
                <w:left w:val="none" w:sz="0" w:space="0" w:color="auto"/>
                <w:bottom w:val="none" w:sz="0" w:space="0" w:color="auto"/>
                <w:right w:val="none" w:sz="0" w:space="0" w:color="auto"/>
              </w:divBdr>
            </w:div>
          </w:divsChild>
        </w:div>
        <w:div w:id="1665354096">
          <w:marLeft w:val="0"/>
          <w:marRight w:val="0"/>
          <w:marTop w:val="0"/>
          <w:marBottom w:val="0"/>
          <w:divBdr>
            <w:top w:val="none" w:sz="0" w:space="0" w:color="auto"/>
            <w:left w:val="none" w:sz="0" w:space="0" w:color="auto"/>
            <w:bottom w:val="none" w:sz="0" w:space="0" w:color="auto"/>
            <w:right w:val="none" w:sz="0" w:space="0" w:color="auto"/>
          </w:divBdr>
          <w:divsChild>
            <w:div w:id="1015229839">
              <w:marLeft w:val="0"/>
              <w:marRight w:val="0"/>
              <w:marTop w:val="0"/>
              <w:marBottom w:val="0"/>
              <w:divBdr>
                <w:top w:val="none" w:sz="0" w:space="0" w:color="auto"/>
                <w:left w:val="none" w:sz="0" w:space="0" w:color="auto"/>
                <w:bottom w:val="none" w:sz="0" w:space="0" w:color="auto"/>
                <w:right w:val="none" w:sz="0" w:space="0" w:color="auto"/>
              </w:divBdr>
            </w:div>
          </w:divsChild>
        </w:div>
        <w:div w:id="1669677991">
          <w:marLeft w:val="0"/>
          <w:marRight w:val="0"/>
          <w:marTop w:val="0"/>
          <w:marBottom w:val="0"/>
          <w:divBdr>
            <w:top w:val="none" w:sz="0" w:space="0" w:color="auto"/>
            <w:left w:val="none" w:sz="0" w:space="0" w:color="auto"/>
            <w:bottom w:val="none" w:sz="0" w:space="0" w:color="auto"/>
            <w:right w:val="none" w:sz="0" w:space="0" w:color="auto"/>
          </w:divBdr>
          <w:divsChild>
            <w:div w:id="992372212">
              <w:marLeft w:val="0"/>
              <w:marRight w:val="0"/>
              <w:marTop w:val="0"/>
              <w:marBottom w:val="0"/>
              <w:divBdr>
                <w:top w:val="none" w:sz="0" w:space="0" w:color="auto"/>
                <w:left w:val="none" w:sz="0" w:space="0" w:color="auto"/>
                <w:bottom w:val="none" w:sz="0" w:space="0" w:color="auto"/>
                <w:right w:val="none" w:sz="0" w:space="0" w:color="auto"/>
              </w:divBdr>
            </w:div>
          </w:divsChild>
        </w:div>
        <w:div w:id="1682704734">
          <w:marLeft w:val="0"/>
          <w:marRight w:val="0"/>
          <w:marTop w:val="0"/>
          <w:marBottom w:val="0"/>
          <w:divBdr>
            <w:top w:val="none" w:sz="0" w:space="0" w:color="auto"/>
            <w:left w:val="none" w:sz="0" w:space="0" w:color="auto"/>
            <w:bottom w:val="none" w:sz="0" w:space="0" w:color="auto"/>
            <w:right w:val="none" w:sz="0" w:space="0" w:color="auto"/>
          </w:divBdr>
          <w:divsChild>
            <w:div w:id="1844658627">
              <w:marLeft w:val="0"/>
              <w:marRight w:val="0"/>
              <w:marTop w:val="0"/>
              <w:marBottom w:val="0"/>
              <w:divBdr>
                <w:top w:val="none" w:sz="0" w:space="0" w:color="auto"/>
                <w:left w:val="none" w:sz="0" w:space="0" w:color="auto"/>
                <w:bottom w:val="none" w:sz="0" w:space="0" w:color="auto"/>
                <w:right w:val="none" w:sz="0" w:space="0" w:color="auto"/>
              </w:divBdr>
            </w:div>
          </w:divsChild>
        </w:div>
        <w:div w:id="1684239631">
          <w:marLeft w:val="0"/>
          <w:marRight w:val="0"/>
          <w:marTop w:val="0"/>
          <w:marBottom w:val="0"/>
          <w:divBdr>
            <w:top w:val="none" w:sz="0" w:space="0" w:color="auto"/>
            <w:left w:val="none" w:sz="0" w:space="0" w:color="auto"/>
            <w:bottom w:val="none" w:sz="0" w:space="0" w:color="auto"/>
            <w:right w:val="none" w:sz="0" w:space="0" w:color="auto"/>
          </w:divBdr>
          <w:divsChild>
            <w:div w:id="1219590685">
              <w:marLeft w:val="0"/>
              <w:marRight w:val="0"/>
              <w:marTop w:val="0"/>
              <w:marBottom w:val="0"/>
              <w:divBdr>
                <w:top w:val="none" w:sz="0" w:space="0" w:color="auto"/>
                <w:left w:val="none" w:sz="0" w:space="0" w:color="auto"/>
                <w:bottom w:val="none" w:sz="0" w:space="0" w:color="auto"/>
                <w:right w:val="none" w:sz="0" w:space="0" w:color="auto"/>
              </w:divBdr>
            </w:div>
          </w:divsChild>
        </w:div>
        <w:div w:id="1684937755">
          <w:marLeft w:val="0"/>
          <w:marRight w:val="0"/>
          <w:marTop w:val="0"/>
          <w:marBottom w:val="0"/>
          <w:divBdr>
            <w:top w:val="none" w:sz="0" w:space="0" w:color="auto"/>
            <w:left w:val="none" w:sz="0" w:space="0" w:color="auto"/>
            <w:bottom w:val="none" w:sz="0" w:space="0" w:color="auto"/>
            <w:right w:val="none" w:sz="0" w:space="0" w:color="auto"/>
          </w:divBdr>
          <w:divsChild>
            <w:div w:id="1891991160">
              <w:marLeft w:val="0"/>
              <w:marRight w:val="0"/>
              <w:marTop w:val="0"/>
              <w:marBottom w:val="0"/>
              <w:divBdr>
                <w:top w:val="none" w:sz="0" w:space="0" w:color="auto"/>
                <w:left w:val="none" w:sz="0" w:space="0" w:color="auto"/>
                <w:bottom w:val="none" w:sz="0" w:space="0" w:color="auto"/>
                <w:right w:val="none" w:sz="0" w:space="0" w:color="auto"/>
              </w:divBdr>
            </w:div>
          </w:divsChild>
        </w:div>
        <w:div w:id="1691099297">
          <w:marLeft w:val="0"/>
          <w:marRight w:val="0"/>
          <w:marTop w:val="0"/>
          <w:marBottom w:val="0"/>
          <w:divBdr>
            <w:top w:val="none" w:sz="0" w:space="0" w:color="auto"/>
            <w:left w:val="none" w:sz="0" w:space="0" w:color="auto"/>
            <w:bottom w:val="none" w:sz="0" w:space="0" w:color="auto"/>
            <w:right w:val="none" w:sz="0" w:space="0" w:color="auto"/>
          </w:divBdr>
          <w:divsChild>
            <w:div w:id="1837840447">
              <w:marLeft w:val="0"/>
              <w:marRight w:val="0"/>
              <w:marTop w:val="0"/>
              <w:marBottom w:val="0"/>
              <w:divBdr>
                <w:top w:val="none" w:sz="0" w:space="0" w:color="auto"/>
                <w:left w:val="none" w:sz="0" w:space="0" w:color="auto"/>
                <w:bottom w:val="none" w:sz="0" w:space="0" w:color="auto"/>
                <w:right w:val="none" w:sz="0" w:space="0" w:color="auto"/>
              </w:divBdr>
            </w:div>
          </w:divsChild>
        </w:div>
        <w:div w:id="1693416968">
          <w:marLeft w:val="0"/>
          <w:marRight w:val="0"/>
          <w:marTop w:val="0"/>
          <w:marBottom w:val="0"/>
          <w:divBdr>
            <w:top w:val="none" w:sz="0" w:space="0" w:color="auto"/>
            <w:left w:val="none" w:sz="0" w:space="0" w:color="auto"/>
            <w:bottom w:val="none" w:sz="0" w:space="0" w:color="auto"/>
            <w:right w:val="none" w:sz="0" w:space="0" w:color="auto"/>
          </w:divBdr>
          <w:divsChild>
            <w:div w:id="1917351627">
              <w:marLeft w:val="0"/>
              <w:marRight w:val="0"/>
              <w:marTop w:val="0"/>
              <w:marBottom w:val="0"/>
              <w:divBdr>
                <w:top w:val="none" w:sz="0" w:space="0" w:color="auto"/>
                <w:left w:val="none" w:sz="0" w:space="0" w:color="auto"/>
                <w:bottom w:val="none" w:sz="0" w:space="0" w:color="auto"/>
                <w:right w:val="none" w:sz="0" w:space="0" w:color="auto"/>
              </w:divBdr>
            </w:div>
          </w:divsChild>
        </w:div>
        <w:div w:id="1707178025">
          <w:marLeft w:val="0"/>
          <w:marRight w:val="0"/>
          <w:marTop w:val="0"/>
          <w:marBottom w:val="0"/>
          <w:divBdr>
            <w:top w:val="none" w:sz="0" w:space="0" w:color="auto"/>
            <w:left w:val="none" w:sz="0" w:space="0" w:color="auto"/>
            <w:bottom w:val="none" w:sz="0" w:space="0" w:color="auto"/>
            <w:right w:val="none" w:sz="0" w:space="0" w:color="auto"/>
          </w:divBdr>
          <w:divsChild>
            <w:div w:id="470251998">
              <w:marLeft w:val="0"/>
              <w:marRight w:val="0"/>
              <w:marTop w:val="0"/>
              <w:marBottom w:val="0"/>
              <w:divBdr>
                <w:top w:val="none" w:sz="0" w:space="0" w:color="auto"/>
                <w:left w:val="none" w:sz="0" w:space="0" w:color="auto"/>
                <w:bottom w:val="none" w:sz="0" w:space="0" w:color="auto"/>
                <w:right w:val="none" w:sz="0" w:space="0" w:color="auto"/>
              </w:divBdr>
            </w:div>
          </w:divsChild>
        </w:div>
        <w:div w:id="1712530105">
          <w:marLeft w:val="0"/>
          <w:marRight w:val="0"/>
          <w:marTop w:val="0"/>
          <w:marBottom w:val="0"/>
          <w:divBdr>
            <w:top w:val="none" w:sz="0" w:space="0" w:color="auto"/>
            <w:left w:val="none" w:sz="0" w:space="0" w:color="auto"/>
            <w:bottom w:val="none" w:sz="0" w:space="0" w:color="auto"/>
            <w:right w:val="none" w:sz="0" w:space="0" w:color="auto"/>
          </w:divBdr>
          <w:divsChild>
            <w:div w:id="2069761615">
              <w:marLeft w:val="0"/>
              <w:marRight w:val="0"/>
              <w:marTop w:val="0"/>
              <w:marBottom w:val="0"/>
              <w:divBdr>
                <w:top w:val="none" w:sz="0" w:space="0" w:color="auto"/>
                <w:left w:val="none" w:sz="0" w:space="0" w:color="auto"/>
                <w:bottom w:val="none" w:sz="0" w:space="0" w:color="auto"/>
                <w:right w:val="none" w:sz="0" w:space="0" w:color="auto"/>
              </w:divBdr>
            </w:div>
          </w:divsChild>
        </w:div>
        <w:div w:id="1721434999">
          <w:marLeft w:val="0"/>
          <w:marRight w:val="0"/>
          <w:marTop w:val="0"/>
          <w:marBottom w:val="0"/>
          <w:divBdr>
            <w:top w:val="none" w:sz="0" w:space="0" w:color="auto"/>
            <w:left w:val="none" w:sz="0" w:space="0" w:color="auto"/>
            <w:bottom w:val="none" w:sz="0" w:space="0" w:color="auto"/>
            <w:right w:val="none" w:sz="0" w:space="0" w:color="auto"/>
          </w:divBdr>
          <w:divsChild>
            <w:div w:id="288248383">
              <w:marLeft w:val="0"/>
              <w:marRight w:val="0"/>
              <w:marTop w:val="0"/>
              <w:marBottom w:val="0"/>
              <w:divBdr>
                <w:top w:val="none" w:sz="0" w:space="0" w:color="auto"/>
                <w:left w:val="none" w:sz="0" w:space="0" w:color="auto"/>
                <w:bottom w:val="none" w:sz="0" w:space="0" w:color="auto"/>
                <w:right w:val="none" w:sz="0" w:space="0" w:color="auto"/>
              </w:divBdr>
            </w:div>
          </w:divsChild>
        </w:div>
        <w:div w:id="1723600628">
          <w:marLeft w:val="0"/>
          <w:marRight w:val="0"/>
          <w:marTop w:val="0"/>
          <w:marBottom w:val="0"/>
          <w:divBdr>
            <w:top w:val="none" w:sz="0" w:space="0" w:color="auto"/>
            <w:left w:val="none" w:sz="0" w:space="0" w:color="auto"/>
            <w:bottom w:val="none" w:sz="0" w:space="0" w:color="auto"/>
            <w:right w:val="none" w:sz="0" w:space="0" w:color="auto"/>
          </w:divBdr>
          <w:divsChild>
            <w:div w:id="341204691">
              <w:marLeft w:val="0"/>
              <w:marRight w:val="0"/>
              <w:marTop w:val="0"/>
              <w:marBottom w:val="0"/>
              <w:divBdr>
                <w:top w:val="none" w:sz="0" w:space="0" w:color="auto"/>
                <w:left w:val="none" w:sz="0" w:space="0" w:color="auto"/>
                <w:bottom w:val="none" w:sz="0" w:space="0" w:color="auto"/>
                <w:right w:val="none" w:sz="0" w:space="0" w:color="auto"/>
              </w:divBdr>
            </w:div>
          </w:divsChild>
        </w:div>
        <w:div w:id="1740513221">
          <w:marLeft w:val="0"/>
          <w:marRight w:val="0"/>
          <w:marTop w:val="0"/>
          <w:marBottom w:val="0"/>
          <w:divBdr>
            <w:top w:val="none" w:sz="0" w:space="0" w:color="auto"/>
            <w:left w:val="none" w:sz="0" w:space="0" w:color="auto"/>
            <w:bottom w:val="none" w:sz="0" w:space="0" w:color="auto"/>
            <w:right w:val="none" w:sz="0" w:space="0" w:color="auto"/>
          </w:divBdr>
          <w:divsChild>
            <w:div w:id="841748470">
              <w:marLeft w:val="0"/>
              <w:marRight w:val="0"/>
              <w:marTop w:val="0"/>
              <w:marBottom w:val="0"/>
              <w:divBdr>
                <w:top w:val="none" w:sz="0" w:space="0" w:color="auto"/>
                <w:left w:val="none" w:sz="0" w:space="0" w:color="auto"/>
                <w:bottom w:val="none" w:sz="0" w:space="0" w:color="auto"/>
                <w:right w:val="none" w:sz="0" w:space="0" w:color="auto"/>
              </w:divBdr>
            </w:div>
          </w:divsChild>
        </w:div>
        <w:div w:id="1741904195">
          <w:marLeft w:val="0"/>
          <w:marRight w:val="0"/>
          <w:marTop w:val="0"/>
          <w:marBottom w:val="0"/>
          <w:divBdr>
            <w:top w:val="none" w:sz="0" w:space="0" w:color="auto"/>
            <w:left w:val="none" w:sz="0" w:space="0" w:color="auto"/>
            <w:bottom w:val="none" w:sz="0" w:space="0" w:color="auto"/>
            <w:right w:val="none" w:sz="0" w:space="0" w:color="auto"/>
          </w:divBdr>
          <w:divsChild>
            <w:div w:id="128474848">
              <w:marLeft w:val="0"/>
              <w:marRight w:val="0"/>
              <w:marTop w:val="0"/>
              <w:marBottom w:val="0"/>
              <w:divBdr>
                <w:top w:val="none" w:sz="0" w:space="0" w:color="auto"/>
                <w:left w:val="none" w:sz="0" w:space="0" w:color="auto"/>
                <w:bottom w:val="none" w:sz="0" w:space="0" w:color="auto"/>
                <w:right w:val="none" w:sz="0" w:space="0" w:color="auto"/>
              </w:divBdr>
            </w:div>
          </w:divsChild>
        </w:div>
        <w:div w:id="1748918036">
          <w:marLeft w:val="0"/>
          <w:marRight w:val="0"/>
          <w:marTop w:val="0"/>
          <w:marBottom w:val="0"/>
          <w:divBdr>
            <w:top w:val="none" w:sz="0" w:space="0" w:color="auto"/>
            <w:left w:val="none" w:sz="0" w:space="0" w:color="auto"/>
            <w:bottom w:val="none" w:sz="0" w:space="0" w:color="auto"/>
            <w:right w:val="none" w:sz="0" w:space="0" w:color="auto"/>
          </w:divBdr>
          <w:divsChild>
            <w:div w:id="1305619608">
              <w:marLeft w:val="0"/>
              <w:marRight w:val="0"/>
              <w:marTop w:val="0"/>
              <w:marBottom w:val="0"/>
              <w:divBdr>
                <w:top w:val="none" w:sz="0" w:space="0" w:color="auto"/>
                <w:left w:val="none" w:sz="0" w:space="0" w:color="auto"/>
                <w:bottom w:val="none" w:sz="0" w:space="0" w:color="auto"/>
                <w:right w:val="none" w:sz="0" w:space="0" w:color="auto"/>
              </w:divBdr>
            </w:div>
          </w:divsChild>
        </w:div>
        <w:div w:id="1753577658">
          <w:marLeft w:val="0"/>
          <w:marRight w:val="0"/>
          <w:marTop w:val="0"/>
          <w:marBottom w:val="0"/>
          <w:divBdr>
            <w:top w:val="none" w:sz="0" w:space="0" w:color="auto"/>
            <w:left w:val="none" w:sz="0" w:space="0" w:color="auto"/>
            <w:bottom w:val="none" w:sz="0" w:space="0" w:color="auto"/>
            <w:right w:val="none" w:sz="0" w:space="0" w:color="auto"/>
          </w:divBdr>
          <w:divsChild>
            <w:div w:id="476186013">
              <w:marLeft w:val="0"/>
              <w:marRight w:val="0"/>
              <w:marTop w:val="0"/>
              <w:marBottom w:val="0"/>
              <w:divBdr>
                <w:top w:val="none" w:sz="0" w:space="0" w:color="auto"/>
                <w:left w:val="none" w:sz="0" w:space="0" w:color="auto"/>
                <w:bottom w:val="none" w:sz="0" w:space="0" w:color="auto"/>
                <w:right w:val="none" w:sz="0" w:space="0" w:color="auto"/>
              </w:divBdr>
            </w:div>
          </w:divsChild>
        </w:div>
        <w:div w:id="1762070317">
          <w:marLeft w:val="0"/>
          <w:marRight w:val="0"/>
          <w:marTop w:val="0"/>
          <w:marBottom w:val="0"/>
          <w:divBdr>
            <w:top w:val="none" w:sz="0" w:space="0" w:color="auto"/>
            <w:left w:val="none" w:sz="0" w:space="0" w:color="auto"/>
            <w:bottom w:val="none" w:sz="0" w:space="0" w:color="auto"/>
            <w:right w:val="none" w:sz="0" w:space="0" w:color="auto"/>
          </w:divBdr>
          <w:divsChild>
            <w:div w:id="2076972770">
              <w:marLeft w:val="0"/>
              <w:marRight w:val="0"/>
              <w:marTop w:val="0"/>
              <w:marBottom w:val="0"/>
              <w:divBdr>
                <w:top w:val="none" w:sz="0" w:space="0" w:color="auto"/>
                <w:left w:val="none" w:sz="0" w:space="0" w:color="auto"/>
                <w:bottom w:val="none" w:sz="0" w:space="0" w:color="auto"/>
                <w:right w:val="none" w:sz="0" w:space="0" w:color="auto"/>
              </w:divBdr>
            </w:div>
          </w:divsChild>
        </w:div>
        <w:div w:id="1771125353">
          <w:marLeft w:val="0"/>
          <w:marRight w:val="0"/>
          <w:marTop w:val="0"/>
          <w:marBottom w:val="0"/>
          <w:divBdr>
            <w:top w:val="none" w:sz="0" w:space="0" w:color="auto"/>
            <w:left w:val="none" w:sz="0" w:space="0" w:color="auto"/>
            <w:bottom w:val="none" w:sz="0" w:space="0" w:color="auto"/>
            <w:right w:val="none" w:sz="0" w:space="0" w:color="auto"/>
          </w:divBdr>
          <w:divsChild>
            <w:div w:id="2128498486">
              <w:marLeft w:val="0"/>
              <w:marRight w:val="0"/>
              <w:marTop w:val="0"/>
              <w:marBottom w:val="0"/>
              <w:divBdr>
                <w:top w:val="none" w:sz="0" w:space="0" w:color="auto"/>
                <w:left w:val="none" w:sz="0" w:space="0" w:color="auto"/>
                <w:bottom w:val="none" w:sz="0" w:space="0" w:color="auto"/>
                <w:right w:val="none" w:sz="0" w:space="0" w:color="auto"/>
              </w:divBdr>
            </w:div>
          </w:divsChild>
        </w:div>
        <w:div w:id="1771507506">
          <w:marLeft w:val="0"/>
          <w:marRight w:val="0"/>
          <w:marTop w:val="0"/>
          <w:marBottom w:val="0"/>
          <w:divBdr>
            <w:top w:val="none" w:sz="0" w:space="0" w:color="auto"/>
            <w:left w:val="none" w:sz="0" w:space="0" w:color="auto"/>
            <w:bottom w:val="none" w:sz="0" w:space="0" w:color="auto"/>
            <w:right w:val="none" w:sz="0" w:space="0" w:color="auto"/>
          </w:divBdr>
          <w:divsChild>
            <w:div w:id="1466123925">
              <w:marLeft w:val="0"/>
              <w:marRight w:val="0"/>
              <w:marTop w:val="0"/>
              <w:marBottom w:val="0"/>
              <w:divBdr>
                <w:top w:val="none" w:sz="0" w:space="0" w:color="auto"/>
                <w:left w:val="none" w:sz="0" w:space="0" w:color="auto"/>
                <w:bottom w:val="none" w:sz="0" w:space="0" w:color="auto"/>
                <w:right w:val="none" w:sz="0" w:space="0" w:color="auto"/>
              </w:divBdr>
            </w:div>
          </w:divsChild>
        </w:div>
        <w:div w:id="1772386194">
          <w:marLeft w:val="0"/>
          <w:marRight w:val="0"/>
          <w:marTop w:val="0"/>
          <w:marBottom w:val="0"/>
          <w:divBdr>
            <w:top w:val="none" w:sz="0" w:space="0" w:color="auto"/>
            <w:left w:val="none" w:sz="0" w:space="0" w:color="auto"/>
            <w:bottom w:val="none" w:sz="0" w:space="0" w:color="auto"/>
            <w:right w:val="none" w:sz="0" w:space="0" w:color="auto"/>
          </w:divBdr>
          <w:divsChild>
            <w:div w:id="1178932708">
              <w:marLeft w:val="0"/>
              <w:marRight w:val="0"/>
              <w:marTop w:val="0"/>
              <w:marBottom w:val="0"/>
              <w:divBdr>
                <w:top w:val="none" w:sz="0" w:space="0" w:color="auto"/>
                <w:left w:val="none" w:sz="0" w:space="0" w:color="auto"/>
                <w:bottom w:val="none" w:sz="0" w:space="0" w:color="auto"/>
                <w:right w:val="none" w:sz="0" w:space="0" w:color="auto"/>
              </w:divBdr>
            </w:div>
          </w:divsChild>
        </w:div>
        <w:div w:id="1778022921">
          <w:marLeft w:val="0"/>
          <w:marRight w:val="0"/>
          <w:marTop w:val="0"/>
          <w:marBottom w:val="0"/>
          <w:divBdr>
            <w:top w:val="none" w:sz="0" w:space="0" w:color="auto"/>
            <w:left w:val="none" w:sz="0" w:space="0" w:color="auto"/>
            <w:bottom w:val="none" w:sz="0" w:space="0" w:color="auto"/>
            <w:right w:val="none" w:sz="0" w:space="0" w:color="auto"/>
          </w:divBdr>
          <w:divsChild>
            <w:div w:id="1965310206">
              <w:marLeft w:val="0"/>
              <w:marRight w:val="0"/>
              <w:marTop w:val="0"/>
              <w:marBottom w:val="0"/>
              <w:divBdr>
                <w:top w:val="none" w:sz="0" w:space="0" w:color="auto"/>
                <w:left w:val="none" w:sz="0" w:space="0" w:color="auto"/>
                <w:bottom w:val="none" w:sz="0" w:space="0" w:color="auto"/>
                <w:right w:val="none" w:sz="0" w:space="0" w:color="auto"/>
              </w:divBdr>
            </w:div>
          </w:divsChild>
        </w:div>
        <w:div w:id="1779638882">
          <w:marLeft w:val="0"/>
          <w:marRight w:val="0"/>
          <w:marTop w:val="0"/>
          <w:marBottom w:val="0"/>
          <w:divBdr>
            <w:top w:val="none" w:sz="0" w:space="0" w:color="auto"/>
            <w:left w:val="none" w:sz="0" w:space="0" w:color="auto"/>
            <w:bottom w:val="none" w:sz="0" w:space="0" w:color="auto"/>
            <w:right w:val="none" w:sz="0" w:space="0" w:color="auto"/>
          </w:divBdr>
          <w:divsChild>
            <w:div w:id="1511411086">
              <w:marLeft w:val="0"/>
              <w:marRight w:val="0"/>
              <w:marTop w:val="0"/>
              <w:marBottom w:val="0"/>
              <w:divBdr>
                <w:top w:val="none" w:sz="0" w:space="0" w:color="auto"/>
                <w:left w:val="none" w:sz="0" w:space="0" w:color="auto"/>
                <w:bottom w:val="none" w:sz="0" w:space="0" w:color="auto"/>
                <w:right w:val="none" w:sz="0" w:space="0" w:color="auto"/>
              </w:divBdr>
            </w:div>
          </w:divsChild>
        </w:div>
        <w:div w:id="1781993266">
          <w:marLeft w:val="0"/>
          <w:marRight w:val="0"/>
          <w:marTop w:val="0"/>
          <w:marBottom w:val="0"/>
          <w:divBdr>
            <w:top w:val="none" w:sz="0" w:space="0" w:color="auto"/>
            <w:left w:val="none" w:sz="0" w:space="0" w:color="auto"/>
            <w:bottom w:val="none" w:sz="0" w:space="0" w:color="auto"/>
            <w:right w:val="none" w:sz="0" w:space="0" w:color="auto"/>
          </w:divBdr>
          <w:divsChild>
            <w:div w:id="742262927">
              <w:marLeft w:val="0"/>
              <w:marRight w:val="0"/>
              <w:marTop w:val="0"/>
              <w:marBottom w:val="0"/>
              <w:divBdr>
                <w:top w:val="none" w:sz="0" w:space="0" w:color="auto"/>
                <w:left w:val="none" w:sz="0" w:space="0" w:color="auto"/>
                <w:bottom w:val="none" w:sz="0" w:space="0" w:color="auto"/>
                <w:right w:val="none" w:sz="0" w:space="0" w:color="auto"/>
              </w:divBdr>
            </w:div>
          </w:divsChild>
        </w:div>
        <w:div w:id="1785155745">
          <w:marLeft w:val="0"/>
          <w:marRight w:val="0"/>
          <w:marTop w:val="0"/>
          <w:marBottom w:val="0"/>
          <w:divBdr>
            <w:top w:val="none" w:sz="0" w:space="0" w:color="auto"/>
            <w:left w:val="none" w:sz="0" w:space="0" w:color="auto"/>
            <w:bottom w:val="none" w:sz="0" w:space="0" w:color="auto"/>
            <w:right w:val="none" w:sz="0" w:space="0" w:color="auto"/>
          </w:divBdr>
          <w:divsChild>
            <w:div w:id="680620446">
              <w:marLeft w:val="0"/>
              <w:marRight w:val="0"/>
              <w:marTop w:val="0"/>
              <w:marBottom w:val="0"/>
              <w:divBdr>
                <w:top w:val="none" w:sz="0" w:space="0" w:color="auto"/>
                <w:left w:val="none" w:sz="0" w:space="0" w:color="auto"/>
                <w:bottom w:val="none" w:sz="0" w:space="0" w:color="auto"/>
                <w:right w:val="none" w:sz="0" w:space="0" w:color="auto"/>
              </w:divBdr>
            </w:div>
          </w:divsChild>
        </w:div>
        <w:div w:id="1813398647">
          <w:marLeft w:val="0"/>
          <w:marRight w:val="0"/>
          <w:marTop w:val="0"/>
          <w:marBottom w:val="0"/>
          <w:divBdr>
            <w:top w:val="none" w:sz="0" w:space="0" w:color="auto"/>
            <w:left w:val="none" w:sz="0" w:space="0" w:color="auto"/>
            <w:bottom w:val="none" w:sz="0" w:space="0" w:color="auto"/>
            <w:right w:val="none" w:sz="0" w:space="0" w:color="auto"/>
          </w:divBdr>
          <w:divsChild>
            <w:div w:id="1925189609">
              <w:marLeft w:val="0"/>
              <w:marRight w:val="0"/>
              <w:marTop w:val="0"/>
              <w:marBottom w:val="0"/>
              <w:divBdr>
                <w:top w:val="none" w:sz="0" w:space="0" w:color="auto"/>
                <w:left w:val="none" w:sz="0" w:space="0" w:color="auto"/>
                <w:bottom w:val="none" w:sz="0" w:space="0" w:color="auto"/>
                <w:right w:val="none" w:sz="0" w:space="0" w:color="auto"/>
              </w:divBdr>
            </w:div>
          </w:divsChild>
        </w:div>
        <w:div w:id="1824850976">
          <w:marLeft w:val="0"/>
          <w:marRight w:val="0"/>
          <w:marTop w:val="0"/>
          <w:marBottom w:val="0"/>
          <w:divBdr>
            <w:top w:val="none" w:sz="0" w:space="0" w:color="auto"/>
            <w:left w:val="none" w:sz="0" w:space="0" w:color="auto"/>
            <w:bottom w:val="none" w:sz="0" w:space="0" w:color="auto"/>
            <w:right w:val="none" w:sz="0" w:space="0" w:color="auto"/>
          </w:divBdr>
          <w:divsChild>
            <w:div w:id="292752531">
              <w:marLeft w:val="0"/>
              <w:marRight w:val="0"/>
              <w:marTop w:val="0"/>
              <w:marBottom w:val="0"/>
              <w:divBdr>
                <w:top w:val="none" w:sz="0" w:space="0" w:color="auto"/>
                <w:left w:val="none" w:sz="0" w:space="0" w:color="auto"/>
                <w:bottom w:val="none" w:sz="0" w:space="0" w:color="auto"/>
                <w:right w:val="none" w:sz="0" w:space="0" w:color="auto"/>
              </w:divBdr>
            </w:div>
          </w:divsChild>
        </w:div>
        <w:div w:id="1831479434">
          <w:marLeft w:val="0"/>
          <w:marRight w:val="0"/>
          <w:marTop w:val="0"/>
          <w:marBottom w:val="0"/>
          <w:divBdr>
            <w:top w:val="none" w:sz="0" w:space="0" w:color="auto"/>
            <w:left w:val="none" w:sz="0" w:space="0" w:color="auto"/>
            <w:bottom w:val="none" w:sz="0" w:space="0" w:color="auto"/>
            <w:right w:val="none" w:sz="0" w:space="0" w:color="auto"/>
          </w:divBdr>
          <w:divsChild>
            <w:div w:id="1946110383">
              <w:marLeft w:val="0"/>
              <w:marRight w:val="0"/>
              <w:marTop w:val="0"/>
              <w:marBottom w:val="0"/>
              <w:divBdr>
                <w:top w:val="none" w:sz="0" w:space="0" w:color="auto"/>
                <w:left w:val="none" w:sz="0" w:space="0" w:color="auto"/>
                <w:bottom w:val="none" w:sz="0" w:space="0" w:color="auto"/>
                <w:right w:val="none" w:sz="0" w:space="0" w:color="auto"/>
              </w:divBdr>
            </w:div>
          </w:divsChild>
        </w:div>
        <w:div w:id="1834369175">
          <w:marLeft w:val="0"/>
          <w:marRight w:val="0"/>
          <w:marTop w:val="0"/>
          <w:marBottom w:val="0"/>
          <w:divBdr>
            <w:top w:val="none" w:sz="0" w:space="0" w:color="auto"/>
            <w:left w:val="none" w:sz="0" w:space="0" w:color="auto"/>
            <w:bottom w:val="none" w:sz="0" w:space="0" w:color="auto"/>
            <w:right w:val="none" w:sz="0" w:space="0" w:color="auto"/>
          </w:divBdr>
          <w:divsChild>
            <w:div w:id="438379802">
              <w:marLeft w:val="0"/>
              <w:marRight w:val="0"/>
              <w:marTop w:val="0"/>
              <w:marBottom w:val="0"/>
              <w:divBdr>
                <w:top w:val="none" w:sz="0" w:space="0" w:color="auto"/>
                <w:left w:val="none" w:sz="0" w:space="0" w:color="auto"/>
                <w:bottom w:val="none" w:sz="0" w:space="0" w:color="auto"/>
                <w:right w:val="none" w:sz="0" w:space="0" w:color="auto"/>
              </w:divBdr>
            </w:div>
          </w:divsChild>
        </w:div>
        <w:div w:id="1834493613">
          <w:marLeft w:val="0"/>
          <w:marRight w:val="0"/>
          <w:marTop w:val="0"/>
          <w:marBottom w:val="0"/>
          <w:divBdr>
            <w:top w:val="none" w:sz="0" w:space="0" w:color="auto"/>
            <w:left w:val="none" w:sz="0" w:space="0" w:color="auto"/>
            <w:bottom w:val="none" w:sz="0" w:space="0" w:color="auto"/>
            <w:right w:val="none" w:sz="0" w:space="0" w:color="auto"/>
          </w:divBdr>
          <w:divsChild>
            <w:div w:id="2090076400">
              <w:marLeft w:val="0"/>
              <w:marRight w:val="0"/>
              <w:marTop w:val="0"/>
              <w:marBottom w:val="0"/>
              <w:divBdr>
                <w:top w:val="none" w:sz="0" w:space="0" w:color="auto"/>
                <w:left w:val="none" w:sz="0" w:space="0" w:color="auto"/>
                <w:bottom w:val="none" w:sz="0" w:space="0" w:color="auto"/>
                <w:right w:val="none" w:sz="0" w:space="0" w:color="auto"/>
              </w:divBdr>
            </w:div>
          </w:divsChild>
        </w:div>
        <w:div w:id="1839270984">
          <w:marLeft w:val="0"/>
          <w:marRight w:val="0"/>
          <w:marTop w:val="0"/>
          <w:marBottom w:val="0"/>
          <w:divBdr>
            <w:top w:val="none" w:sz="0" w:space="0" w:color="auto"/>
            <w:left w:val="none" w:sz="0" w:space="0" w:color="auto"/>
            <w:bottom w:val="none" w:sz="0" w:space="0" w:color="auto"/>
            <w:right w:val="none" w:sz="0" w:space="0" w:color="auto"/>
          </w:divBdr>
          <w:divsChild>
            <w:div w:id="1681077411">
              <w:marLeft w:val="0"/>
              <w:marRight w:val="0"/>
              <w:marTop w:val="0"/>
              <w:marBottom w:val="0"/>
              <w:divBdr>
                <w:top w:val="none" w:sz="0" w:space="0" w:color="auto"/>
                <w:left w:val="none" w:sz="0" w:space="0" w:color="auto"/>
                <w:bottom w:val="none" w:sz="0" w:space="0" w:color="auto"/>
                <w:right w:val="none" w:sz="0" w:space="0" w:color="auto"/>
              </w:divBdr>
            </w:div>
          </w:divsChild>
        </w:div>
        <w:div w:id="1840654937">
          <w:marLeft w:val="0"/>
          <w:marRight w:val="0"/>
          <w:marTop w:val="0"/>
          <w:marBottom w:val="0"/>
          <w:divBdr>
            <w:top w:val="none" w:sz="0" w:space="0" w:color="auto"/>
            <w:left w:val="none" w:sz="0" w:space="0" w:color="auto"/>
            <w:bottom w:val="none" w:sz="0" w:space="0" w:color="auto"/>
            <w:right w:val="none" w:sz="0" w:space="0" w:color="auto"/>
          </w:divBdr>
          <w:divsChild>
            <w:div w:id="946499031">
              <w:marLeft w:val="0"/>
              <w:marRight w:val="0"/>
              <w:marTop w:val="0"/>
              <w:marBottom w:val="0"/>
              <w:divBdr>
                <w:top w:val="none" w:sz="0" w:space="0" w:color="auto"/>
                <w:left w:val="none" w:sz="0" w:space="0" w:color="auto"/>
                <w:bottom w:val="none" w:sz="0" w:space="0" w:color="auto"/>
                <w:right w:val="none" w:sz="0" w:space="0" w:color="auto"/>
              </w:divBdr>
            </w:div>
          </w:divsChild>
        </w:div>
        <w:div w:id="1845123197">
          <w:marLeft w:val="0"/>
          <w:marRight w:val="0"/>
          <w:marTop w:val="0"/>
          <w:marBottom w:val="0"/>
          <w:divBdr>
            <w:top w:val="none" w:sz="0" w:space="0" w:color="auto"/>
            <w:left w:val="none" w:sz="0" w:space="0" w:color="auto"/>
            <w:bottom w:val="none" w:sz="0" w:space="0" w:color="auto"/>
            <w:right w:val="none" w:sz="0" w:space="0" w:color="auto"/>
          </w:divBdr>
          <w:divsChild>
            <w:div w:id="781538766">
              <w:marLeft w:val="0"/>
              <w:marRight w:val="0"/>
              <w:marTop w:val="0"/>
              <w:marBottom w:val="0"/>
              <w:divBdr>
                <w:top w:val="none" w:sz="0" w:space="0" w:color="auto"/>
                <w:left w:val="none" w:sz="0" w:space="0" w:color="auto"/>
                <w:bottom w:val="none" w:sz="0" w:space="0" w:color="auto"/>
                <w:right w:val="none" w:sz="0" w:space="0" w:color="auto"/>
              </w:divBdr>
            </w:div>
          </w:divsChild>
        </w:div>
        <w:div w:id="1846742518">
          <w:marLeft w:val="0"/>
          <w:marRight w:val="0"/>
          <w:marTop w:val="0"/>
          <w:marBottom w:val="0"/>
          <w:divBdr>
            <w:top w:val="none" w:sz="0" w:space="0" w:color="auto"/>
            <w:left w:val="none" w:sz="0" w:space="0" w:color="auto"/>
            <w:bottom w:val="none" w:sz="0" w:space="0" w:color="auto"/>
            <w:right w:val="none" w:sz="0" w:space="0" w:color="auto"/>
          </w:divBdr>
          <w:divsChild>
            <w:div w:id="1811821868">
              <w:marLeft w:val="0"/>
              <w:marRight w:val="0"/>
              <w:marTop w:val="0"/>
              <w:marBottom w:val="0"/>
              <w:divBdr>
                <w:top w:val="none" w:sz="0" w:space="0" w:color="auto"/>
                <w:left w:val="none" w:sz="0" w:space="0" w:color="auto"/>
                <w:bottom w:val="none" w:sz="0" w:space="0" w:color="auto"/>
                <w:right w:val="none" w:sz="0" w:space="0" w:color="auto"/>
              </w:divBdr>
            </w:div>
          </w:divsChild>
        </w:div>
        <w:div w:id="1847015448">
          <w:marLeft w:val="0"/>
          <w:marRight w:val="0"/>
          <w:marTop w:val="0"/>
          <w:marBottom w:val="0"/>
          <w:divBdr>
            <w:top w:val="none" w:sz="0" w:space="0" w:color="auto"/>
            <w:left w:val="none" w:sz="0" w:space="0" w:color="auto"/>
            <w:bottom w:val="none" w:sz="0" w:space="0" w:color="auto"/>
            <w:right w:val="none" w:sz="0" w:space="0" w:color="auto"/>
          </w:divBdr>
          <w:divsChild>
            <w:div w:id="932783032">
              <w:marLeft w:val="0"/>
              <w:marRight w:val="0"/>
              <w:marTop w:val="0"/>
              <w:marBottom w:val="0"/>
              <w:divBdr>
                <w:top w:val="none" w:sz="0" w:space="0" w:color="auto"/>
                <w:left w:val="none" w:sz="0" w:space="0" w:color="auto"/>
                <w:bottom w:val="none" w:sz="0" w:space="0" w:color="auto"/>
                <w:right w:val="none" w:sz="0" w:space="0" w:color="auto"/>
              </w:divBdr>
            </w:div>
          </w:divsChild>
        </w:div>
        <w:div w:id="1848206894">
          <w:marLeft w:val="0"/>
          <w:marRight w:val="0"/>
          <w:marTop w:val="0"/>
          <w:marBottom w:val="0"/>
          <w:divBdr>
            <w:top w:val="none" w:sz="0" w:space="0" w:color="auto"/>
            <w:left w:val="none" w:sz="0" w:space="0" w:color="auto"/>
            <w:bottom w:val="none" w:sz="0" w:space="0" w:color="auto"/>
            <w:right w:val="none" w:sz="0" w:space="0" w:color="auto"/>
          </w:divBdr>
          <w:divsChild>
            <w:div w:id="435754442">
              <w:marLeft w:val="0"/>
              <w:marRight w:val="0"/>
              <w:marTop w:val="0"/>
              <w:marBottom w:val="0"/>
              <w:divBdr>
                <w:top w:val="none" w:sz="0" w:space="0" w:color="auto"/>
                <w:left w:val="none" w:sz="0" w:space="0" w:color="auto"/>
                <w:bottom w:val="none" w:sz="0" w:space="0" w:color="auto"/>
                <w:right w:val="none" w:sz="0" w:space="0" w:color="auto"/>
              </w:divBdr>
            </w:div>
          </w:divsChild>
        </w:div>
        <w:div w:id="1848518702">
          <w:marLeft w:val="0"/>
          <w:marRight w:val="0"/>
          <w:marTop w:val="0"/>
          <w:marBottom w:val="0"/>
          <w:divBdr>
            <w:top w:val="none" w:sz="0" w:space="0" w:color="auto"/>
            <w:left w:val="none" w:sz="0" w:space="0" w:color="auto"/>
            <w:bottom w:val="none" w:sz="0" w:space="0" w:color="auto"/>
            <w:right w:val="none" w:sz="0" w:space="0" w:color="auto"/>
          </w:divBdr>
          <w:divsChild>
            <w:div w:id="668753913">
              <w:marLeft w:val="0"/>
              <w:marRight w:val="0"/>
              <w:marTop w:val="0"/>
              <w:marBottom w:val="0"/>
              <w:divBdr>
                <w:top w:val="none" w:sz="0" w:space="0" w:color="auto"/>
                <w:left w:val="none" w:sz="0" w:space="0" w:color="auto"/>
                <w:bottom w:val="none" w:sz="0" w:space="0" w:color="auto"/>
                <w:right w:val="none" w:sz="0" w:space="0" w:color="auto"/>
              </w:divBdr>
            </w:div>
          </w:divsChild>
        </w:div>
        <w:div w:id="1857114114">
          <w:marLeft w:val="0"/>
          <w:marRight w:val="0"/>
          <w:marTop w:val="0"/>
          <w:marBottom w:val="0"/>
          <w:divBdr>
            <w:top w:val="none" w:sz="0" w:space="0" w:color="auto"/>
            <w:left w:val="none" w:sz="0" w:space="0" w:color="auto"/>
            <w:bottom w:val="none" w:sz="0" w:space="0" w:color="auto"/>
            <w:right w:val="none" w:sz="0" w:space="0" w:color="auto"/>
          </w:divBdr>
          <w:divsChild>
            <w:div w:id="221870675">
              <w:marLeft w:val="0"/>
              <w:marRight w:val="0"/>
              <w:marTop w:val="0"/>
              <w:marBottom w:val="0"/>
              <w:divBdr>
                <w:top w:val="none" w:sz="0" w:space="0" w:color="auto"/>
                <w:left w:val="none" w:sz="0" w:space="0" w:color="auto"/>
                <w:bottom w:val="none" w:sz="0" w:space="0" w:color="auto"/>
                <w:right w:val="none" w:sz="0" w:space="0" w:color="auto"/>
              </w:divBdr>
            </w:div>
          </w:divsChild>
        </w:div>
        <w:div w:id="1858545971">
          <w:marLeft w:val="0"/>
          <w:marRight w:val="0"/>
          <w:marTop w:val="0"/>
          <w:marBottom w:val="0"/>
          <w:divBdr>
            <w:top w:val="none" w:sz="0" w:space="0" w:color="auto"/>
            <w:left w:val="none" w:sz="0" w:space="0" w:color="auto"/>
            <w:bottom w:val="none" w:sz="0" w:space="0" w:color="auto"/>
            <w:right w:val="none" w:sz="0" w:space="0" w:color="auto"/>
          </w:divBdr>
          <w:divsChild>
            <w:div w:id="1781099013">
              <w:marLeft w:val="0"/>
              <w:marRight w:val="0"/>
              <w:marTop w:val="0"/>
              <w:marBottom w:val="0"/>
              <w:divBdr>
                <w:top w:val="none" w:sz="0" w:space="0" w:color="auto"/>
                <w:left w:val="none" w:sz="0" w:space="0" w:color="auto"/>
                <w:bottom w:val="none" w:sz="0" w:space="0" w:color="auto"/>
                <w:right w:val="none" w:sz="0" w:space="0" w:color="auto"/>
              </w:divBdr>
            </w:div>
          </w:divsChild>
        </w:div>
        <w:div w:id="1865367218">
          <w:marLeft w:val="0"/>
          <w:marRight w:val="0"/>
          <w:marTop w:val="0"/>
          <w:marBottom w:val="0"/>
          <w:divBdr>
            <w:top w:val="none" w:sz="0" w:space="0" w:color="auto"/>
            <w:left w:val="none" w:sz="0" w:space="0" w:color="auto"/>
            <w:bottom w:val="none" w:sz="0" w:space="0" w:color="auto"/>
            <w:right w:val="none" w:sz="0" w:space="0" w:color="auto"/>
          </w:divBdr>
          <w:divsChild>
            <w:div w:id="1574776895">
              <w:marLeft w:val="0"/>
              <w:marRight w:val="0"/>
              <w:marTop w:val="0"/>
              <w:marBottom w:val="0"/>
              <w:divBdr>
                <w:top w:val="none" w:sz="0" w:space="0" w:color="auto"/>
                <w:left w:val="none" w:sz="0" w:space="0" w:color="auto"/>
                <w:bottom w:val="none" w:sz="0" w:space="0" w:color="auto"/>
                <w:right w:val="none" w:sz="0" w:space="0" w:color="auto"/>
              </w:divBdr>
            </w:div>
          </w:divsChild>
        </w:div>
        <w:div w:id="1866793835">
          <w:marLeft w:val="0"/>
          <w:marRight w:val="0"/>
          <w:marTop w:val="0"/>
          <w:marBottom w:val="0"/>
          <w:divBdr>
            <w:top w:val="none" w:sz="0" w:space="0" w:color="auto"/>
            <w:left w:val="none" w:sz="0" w:space="0" w:color="auto"/>
            <w:bottom w:val="none" w:sz="0" w:space="0" w:color="auto"/>
            <w:right w:val="none" w:sz="0" w:space="0" w:color="auto"/>
          </w:divBdr>
          <w:divsChild>
            <w:div w:id="1503205527">
              <w:marLeft w:val="0"/>
              <w:marRight w:val="0"/>
              <w:marTop w:val="0"/>
              <w:marBottom w:val="0"/>
              <w:divBdr>
                <w:top w:val="none" w:sz="0" w:space="0" w:color="auto"/>
                <w:left w:val="none" w:sz="0" w:space="0" w:color="auto"/>
                <w:bottom w:val="none" w:sz="0" w:space="0" w:color="auto"/>
                <w:right w:val="none" w:sz="0" w:space="0" w:color="auto"/>
              </w:divBdr>
            </w:div>
          </w:divsChild>
        </w:div>
        <w:div w:id="1867212346">
          <w:marLeft w:val="0"/>
          <w:marRight w:val="0"/>
          <w:marTop w:val="0"/>
          <w:marBottom w:val="0"/>
          <w:divBdr>
            <w:top w:val="none" w:sz="0" w:space="0" w:color="auto"/>
            <w:left w:val="none" w:sz="0" w:space="0" w:color="auto"/>
            <w:bottom w:val="none" w:sz="0" w:space="0" w:color="auto"/>
            <w:right w:val="none" w:sz="0" w:space="0" w:color="auto"/>
          </w:divBdr>
          <w:divsChild>
            <w:div w:id="2024278543">
              <w:marLeft w:val="0"/>
              <w:marRight w:val="0"/>
              <w:marTop w:val="0"/>
              <w:marBottom w:val="0"/>
              <w:divBdr>
                <w:top w:val="none" w:sz="0" w:space="0" w:color="auto"/>
                <w:left w:val="none" w:sz="0" w:space="0" w:color="auto"/>
                <w:bottom w:val="none" w:sz="0" w:space="0" w:color="auto"/>
                <w:right w:val="none" w:sz="0" w:space="0" w:color="auto"/>
              </w:divBdr>
            </w:div>
          </w:divsChild>
        </w:div>
        <w:div w:id="1869754632">
          <w:marLeft w:val="0"/>
          <w:marRight w:val="0"/>
          <w:marTop w:val="0"/>
          <w:marBottom w:val="0"/>
          <w:divBdr>
            <w:top w:val="none" w:sz="0" w:space="0" w:color="auto"/>
            <w:left w:val="none" w:sz="0" w:space="0" w:color="auto"/>
            <w:bottom w:val="none" w:sz="0" w:space="0" w:color="auto"/>
            <w:right w:val="none" w:sz="0" w:space="0" w:color="auto"/>
          </w:divBdr>
          <w:divsChild>
            <w:div w:id="1126659877">
              <w:marLeft w:val="0"/>
              <w:marRight w:val="0"/>
              <w:marTop w:val="0"/>
              <w:marBottom w:val="0"/>
              <w:divBdr>
                <w:top w:val="none" w:sz="0" w:space="0" w:color="auto"/>
                <w:left w:val="none" w:sz="0" w:space="0" w:color="auto"/>
                <w:bottom w:val="none" w:sz="0" w:space="0" w:color="auto"/>
                <w:right w:val="none" w:sz="0" w:space="0" w:color="auto"/>
              </w:divBdr>
            </w:div>
          </w:divsChild>
        </w:div>
        <w:div w:id="1901014534">
          <w:marLeft w:val="0"/>
          <w:marRight w:val="0"/>
          <w:marTop w:val="0"/>
          <w:marBottom w:val="0"/>
          <w:divBdr>
            <w:top w:val="none" w:sz="0" w:space="0" w:color="auto"/>
            <w:left w:val="none" w:sz="0" w:space="0" w:color="auto"/>
            <w:bottom w:val="none" w:sz="0" w:space="0" w:color="auto"/>
            <w:right w:val="none" w:sz="0" w:space="0" w:color="auto"/>
          </w:divBdr>
          <w:divsChild>
            <w:div w:id="1746561104">
              <w:marLeft w:val="0"/>
              <w:marRight w:val="0"/>
              <w:marTop w:val="0"/>
              <w:marBottom w:val="0"/>
              <w:divBdr>
                <w:top w:val="none" w:sz="0" w:space="0" w:color="auto"/>
                <w:left w:val="none" w:sz="0" w:space="0" w:color="auto"/>
                <w:bottom w:val="none" w:sz="0" w:space="0" w:color="auto"/>
                <w:right w:val="none" w:sz="0" w:space="0" w:color="auto"/>
              </w:divBdr>
            </w:div>
          </w:divsChild>
        </w:div>
        <w:div w:id="1904755261">
          <w:marLeft w:val="0"/>
          <w:marRight w:val="0"/>
          <w:marTop w:val="0"/>
          <w:marBottom w:val="0"/>
          <w:divBdr>
            <w:top w:val="none" w:sz="0" w:space="0" w:color="auto"/>
            <w:left w:val="none" w:sz="0" w:space="0" w:color="auto"/>
            <w:bottom w:val="none" w:sz="0" w:space="0" w:color="auto"/>
            <w:right w:val="none" w:sz="0" w:space="0" w:color="auto"/>
          </w:divBdr>
          <w:divsChild>
            <w:div w:id="771432466">
              <w:marLeft w:val="0"/>
              <w:marRight w:val="0"/>
              <w:marTop w:val="0"/>
              <w:marBottom w:val="0"/>
              <w:divBdr>
                <w:top w:val="none" w:sz="0" w:space="0" w:color="auto"/>
                <w:left w:val="none" w:sz="0" w:space="0" w:color="auto"/>
                <w:bottom w:val="none" w:sz="0" w:space="0" w:color="auto"/>
                <w:right w:val="none" w:sz="0" w:space="0" w:color="auto"/>
              </w:divBdr>
            </w:div>
          </w:divsChild>
        </w:div>
        <w:div w:id="1905990085">
          <w:marLeft w:val="0"/>
          <w:marRight w:val="0"/>
          <w:marTop w:val="0"/>
          <w:marBottom w:val="0"/>
          <w:divBdr>
            <w:top w:val="none" w:sz="0" w:space="0" w:color="auto"/>
            <w:left w:val="none" w:sz="0" w:space="0" w:color="auto"/>
            <w:bottom w:val="none" w:sz="0" w:space="0" w:color="auto"/>
            <w:right w:val="none" w:sz="0" w:space="0" w:color="auto"/>
          </w:divBdr>
          <w:divsChild>
            <w:div w:id="516193922">
              <w:marLeft w:val="0"/>
              <w:marRight w:val="0"/>
              <w:marTop w:val="0"/>
              <w:marBottom w:val="0"/>
              <w:divBdr>
                <w:top w:val="none" w:sz="0" w:space="0" w:color="auto"/>
                <w:left w:val="none" w:sz="0" w:space="0" w:color="auto"/>
                <w:bottom w:val="none" w:sz="0" w:space="0" w:color="auto"/>
                <w:right w:val="none" w:sz="0" w:space="0" w:color="auto"/>
              </w:divBdr>
            </w:div>
          </w:divsChild>
        </w:div>
        <w:div w:id="1913931608">
          <w:marLeft w:val="0"/>
          <w:marRight w:val="0"/>
          <w:marTop w:val="0"/>
          <w:marBottom w:val="0"/>
          <w:divBdr>
            <w:top w:val="none" w:sz="0" w:space="0" w:color="auto"/>
            <w:left w:val="none" w:sz="0" w:space="0" w:color="auto"/>
            <w:bottom w:val="none" w:sz="0" w:space="0" w:color="auto"/>
            <w:right w:val="none" w:sz="0" w:space="0" w:color="auto"/>
          </w:divBdr>
          <w:divsChild>
            <w:div w:id="328367509">
              <w:marLeft w:val="0"/>
              <w:marRight w:val="0"/>
              <w:marTop w:val="0"/>
              <w:marBottom w:val="0"/>
              <w:divBdr>
                <w:top w:val="none" w:sz="0" w:space="0" w:color="auto"/>
                <w:left w:val="none" w:sz="0" w:space="0" w:color="auto"/>
                <w:bottom w:val="none" w:sz="0" w:space="0" w:color="auto"/>
                <w:right w:val="none" w:sz="0" w:space="0" w:color="auto"/>
              </w:divBdr>
            </w:div>
          </w:divsChild>
        </w:div>
        <w:div w:id="1925413719">
          <w:marLeft w:val="0"/>
          <w:marRight w:val="0"/>
          <w:marTop w:val="0"/>
          <w:marBottom w:val="0"/>
          <w:divBdr>
            <w:top w:val="none" w:sz="0" w:space="0" w:color="auto"/>
            <w:left w:val="none" w:sz="0" w:space="0" w:color="auto"/>
            <w:bottom w:val="none" w:sz="0" w:space="0" w:color="auto"/>
            <w:right w:val="none" w:sz="0" w:space="0" w:color="auto"/>
          </w:divBdr>
          <w:divsChild>
            <w:div w:id="673537951">
              <w:marLeft w:val="0"/>
              <w:marRight w:val="0"/>
              <w:marTop w:val="0"/>
              <w:marBottom w:val="0"/>
              <w:divBdr>
                <w:top w:val="none" w:sz="0" w:space="0" w:color="auto"/>
                <w:left w:val="none" w:sz="0" w:space="0" w:color="auto"/>
                <w:bottom w:val="none" w:sz="0" w:space="0" w:color="auto"/>
                <w:right w:val="none" w:sz="0" w:space="0" w:color="auto"/>
              </w:divBdr>
            </w:div>
          </w:divsChild>
        </w:div>
        <w:div w:id="1933121266">
          <w:marLeft w:val="0"/>
          <w:marRight w:val="0"/>
          <w:marTop w:val="0"/>
          <w:marBottom w:val="0"/>
          <w:divBdr>
            <w:top w:val="none" w:sz="0" w:space="0" w:color="auto"/>
            <w:left w:val="none" w:sz="0" w:space="0" w:color="auto"/>
            <w:bottom w:val="none" w:sz="0" w:space="0" w:color="auto"/>
            <w:right w:val="none" w:sz="0" w:space="0" w:color="auto"/>
          </w:divBdr>
          <w:divsChild>
            <w:div w:id="1525556353">
              <w:marLeft w:val="0"/>
              <w:marRight w:val="0"/>
              <w:marTop w:val="0"/>
              <w:marBottom w:val="0"/>
              <w:divBdr>
                <w:top w:val="none" w:sz="0" w:space="0" w:color="auto"/>
                <w:left w:val="none" w:sz="0" w:space="0" w:color="auto"/>
                <w:bottom w:val="none" w:sz="0" w:space="0" w:color="auto"/>
                <w:right w:val="none" w:sz="0" w:space="0" w:color="auto"/>
              </w:divBdr>
            </w:div>
          </w:divsChild>
        </w:div>
        <w:div w:id="1944459873">
          <w:marLeft w:val="0"/>
          <w:marRight w:val="0"/>
          <w:marTop w:val="0"/>
          <w:marBottom w:val="0"/>
          <w:divBdr>
            <w:top w:val="none" w:sz="0" w:space="0" w:color="auto"/>
            <w:left w:val="none" w:sz="0" w:space="0" w:color="auto"/>
            <w:bottom w:val="none" w:sz="0" w:space="0" w:color="auto"/>
            <w:right w:val="none" w:sz="0" w:space="0" w:color="auto"/>
          </w:divBdr>
          <w:divsChild>
            <w:div w:id="1153764553">
              <w:marLeft w:val="0"/>
              <w:marRight w:val="0"/>
              <w:marTop w:val="0"/>
              <w:marBottom w:val="0"/>
              <w:divBdr>
                <w:top w:val="none" w:sz="0" w:space="0" w:color="auto"/>
                <w:left w:val="none" w:sz="0" w:space="0" w:color="auto"/>
                <w:bottom w:val="none" w:sz="0" w:space="0" w:color="auto"/>
                <w:right w:val="none" w:sz="0" w:space="0" w:color="auto"/>
              </w:divBdr>
            </w:div>
          </w:divsChild>
        </w:div>
        <w:div w:id="1951887341">
          <w:marLeft w:val="0"/>
          <w:marRight w:val="0"/>
          <w:marTop w:val="0"/>
          <w:marBottom w:val="0"/>
          <w:divBdr>
            <w:top w:val="none" w:sz="0" w:space="0" w:color="auto"/>
            <w:left w:val="none" w:sz="0" w:space="0" w:color="auto"/>
            <w:bottom w:val="none" w:sz="0" w:space="0" w:color="auto"/>
            <w:right w:val="none" w:sz="0" w:space="0" w:color="auto"/>
          </w:divBdr>
          <w:divsChild>
            <w:div w:id="568610411">
              <w:marLeft w:val="0"/>
              <w:marRight w:val="0"/>
              <w:marTop w:val="0"/>
              <w:marBottom w:val="0"/>
              <w:divBdr>
                <w:top w:val="none" w:sz="0" w:space="0" w:color="auto"/>
                <w:left w:val="none" w:sz="0" w:space="0" w:color="auto"/>
                <w:bottom w:val="none" w:sz="0" w:space="0" w:color="auto"/>
                <w:right w:val="none" w:sz="0" w:space="0" w:color="auto"/>
              </w:divBdr>
            </w:div>
          </w:divsChild>
        </w:div>
        <w:div w:id="1969504876">
          <w:marLeft w:val="0"/>
          <w:marRight w:val="0"/>
          <w:marTop w:val="0"/>
          <w:marBottom w:val="0"/>
          <w:divBdr>
            <w:top w:val="none" w:sz="0" w:space="0" w:color="auto"/>
            <w:left w:val="none" w:sz="0" w:space="0" w:color="auto"/>
            <w:bottom w:val="none" w:sz="0" w:space="0" w:color="auto"/>
            <w:right w:val="none" w:sz="0" w:space="0" w:color="auto"/>
          </w:divBdr>
          <w:divsChild>
            <w:div w:id="386033260">
              <w:marLeft w:val="0"/>
              <w:marRight w:val="0"/>
              <w:marTop w:val="0"/>
              <w:marBottom w:val="0"/>
              <w:divBdr>
                <w:top w:val="none" w:sz="0" w:space="0" w:color="auto"/>
                <w:left w:val="none" w:sz="0" w:space="0" w:color="auto"/>
                <w:bottom w:val="none" w:sz="0" w:space="0" w:color="auto"/>
                <w:right w:val="none" w:sz="0" w:space="0" w:color="auto"/>
              </w:divBdr>
            </w:div>
          </w:divsChild>
        </w:div>
        <w:div w:id="1978608966">
          <w:marLeft w:val="0"/>
          <w:marRight w:val="0"/>
          <w:marTop w:val="0"/>
          <w:marBottom w:val="0"/>
          <w:divBdr>
            <w:top w:val="none" w:sz="0" w:space="0" w:color="auto"/>
            <w:left w:val="none" w:sz="0" w:space="0" w:color="auto"/>
            <w:bottom w:val="none" w:sz="0" w:space="0" w:color="auto"/>
            <w:right w:val="none" w:sz="0" w:space="0" w:color="auto"/>
          </w:divBdr>
          <w:divsChild>
            <w:div w:id="1589926384">
              <w:marLeft w:val="0"/>
              <w:marRight w:val="0"/>
              <w:marTop w:val="0"/>
              <w:marBottom w:val="0"/>
              <w:divBdr>
                <w:top w:val="none" w:sz="0" w:space="0" w:color="auto"/>
                <w:left w:val="none" w:sz="0" w:space="0" w:color="auto"/>
                <w:bottom w:val="none" w:sz="0" w:space="0" w:color="auto"/>
                <w:right w:val="none" w:sz="0" w:space="0" w:color="auto"/>
              </w:divBdr>
            </w:div>
          </w:divsChild>
        </w:div>
        <w:div w:id="1982078715">
          <w:marLeft w:val="0"/>
          <w:marRight w:val="0"/>
          <w:marTop w:val="0"/>
          <w:marBottom w:val="0"/>
          <w:divBdr>
            <w:top w:val="none" w:sz="0" w:space="0" w:color="auto"/>
            <w:left w:val="none" w:sz="0" w:space="0" w:color="auto"/>
            <w:bottom w:val="none" w:sz="0" w:space="0" w:color="auto"/>
            <w:right w:val="none" w:sz="0" w:space="0" w:color="auto"/>
          </w:divBdr>
          <w:divsChild>
            <w:div w:id="1989675358">
              <w:marLeft w:val="0"/>
              <w:marRight w:val="0"/>
              <w:marTop w:val="0"/>
              <w:marBottom w:val="0"/>
              <w:divBdr>
                <w:top w:val="none" w:sz="0" w:space="0" w:color="auto"/>
                <w:left w:val="none" w:sz="0" w:space="0" w:color="auto"/>
                <w:bottom w:val="none" w:sz="0" w:space="0" w:color="auto"/>
                <w:right w:val="none" w:sz="0" w:space="0" w:color="auto"/>
              </w:divBdr>
            </w:div>
          </w:divsChild>
        </w:div>
        <w:div w:id="1982610124">
          <w:marLeft w:val="0"/>
          <w:marRight w:val="0"/>
          <w:marTop w:val="0"/>
          <w:marBottom w:val="0"/>
          <w:divBdr>
            <w:top w:val="none" w:sz="0" w:space="0" w:color="auto"/>
            <w:left w:val="none" w:sz="0" w:space="0" w:color="auto"/>
            <w:bottom w:val="none" w:sz="0" w:space="0" w:color="auto"/>
            <w:right w:val="none" w:sz="0" w:space="0" w:color="auto"/>
          </w:divBdr>
          <w:divsChild>
            <w:div w:id="1371416291">
              <w:marLeft w:val="0"/>
              <w:marRight w:val="0"/>
              <w:marTop w:val="0"/>
              <w:marBottom w:val="0"/>
              <w:divBdr>
                <w:top w:val="none" w:sz="0" w:space="0" w:color="auto"/>
                <w:left w:val="none" w:sz="0" w:space="0" w:color="auto"/>
                <w:bottom w:val="none" w:sz="0" w:space="0" w:color="auto"/>
                <w:right w:val="none" w:sz="0" w:space="0" w:color="auto"/>
              </w:divBdr>
            </w:div>
          </w:divsChild>
        </w:div>
        <w:div w:id="1993951154">
          <w:marLeft w:val="0"/>
          <w:marRight w:val="0"/>
          <w:marTop w:val="0"/>
          <w:marBottom w:val="0"/>
          <w:divBdr>
            <w:top w:val="none" w:sz="0" w:space="0" w:color="auto"/>
            <w:left w:val="none" w:sz="0" w:space="0" w:color="auto"/>
            <w:bottom w:val="none" w:sz="0" w:space="0" w:color="auto"/>
            <w:right w:val="none" w:sz="0" w:space="0" w:color="auto"/>
          </w:divBdr>
          <w:divsChild>
            <w:div w:id="1997953934">
              <w:marLeft w:val="0"/>
              <w:marRight w:val="0"/>
              <w:marTop w:val="0"/>
              <w:marBottom w:val="0"/>
              <w:divBdr>
                <w:top w:val="none" w:sz="0" w:space="0" w:color="auto"/>
                <w:left w:val="none" w:sz="0" w:space="0" w:color="auto"/>
                <w:bottom w:val="none" w:sz="0" w:space="0" w:color="auto"/>
                <w:right w:val="none" w:sz="0" w:space="0" w:color="auto"/>
              </w:divBdr>
            </w:div>
          </w:divsChild>
        </w:div>
        <w:div w:id="2006855763">
          <w:marLeft w:val="0"/>
          <w:marRight w:val="0"/>
          <w:marTop w:val="0"/>
          <w:marBottom w:val="0"/>
          <w:divBdr>
            <w:top w:val="none" w:sz="0" w:space="0" w:color="auto"/>
            <w:left w:val="none" w:sz="0" w:space="0" w:color="auto"/>
            <w:bottom w:val="none" w:sz="0" w:space="0" w:color="auto"/>
            <w:right w:val="none" w:sz="0" w:space="0" w:color="auto"/>
          </w:divBdr>
          <w:divsChild>
            <w:div w:id="1702778636">
              <w:marLeft w:val="0"/>
              <w:marRight w:val="0"/>
              <w:marTop w:val="0"/>
              <w:marBottom w:val="0"/>
              <w:divBdr>
                <w:top w:val="none" w:sz="0" w:space="0" w:color="auto"/>
                <w:left w:val="none" w:sz="0" w:space="0" w:color="auto"/>
                <w:bottom w:val="none" w:sz="0" w:space="0" w:color="auto"/>
                <w:right w:val="none" w:sz="0" w:space="0" w:color="auto"/>
              </w:divBdr>
            </w:div>
          </w:divsChild>
        </w:div>
        <w:div w:id="2020504422">
          <w:marLeft w:val="0"/>
          <w:marRight w:val="0"/>
          <w:marTop w:val="0"/>
          <w:marBottom w:val="0"/>
          <w:divBdr>
            <w:top w:val="none" w:sz="0" w:space="0" w:color="auto"/>
            <w:left w:val="none" w:sz="0" w:space="0" w:color="auto"/>
            <w:bottom w:val="none" w:sz="0" w:space="0" w:color="auto"/>
            <w:right w:val="none" w:sz="0" w:space="0" w:color="auto"/>
          </w:divBdr>
          <w:divsChild>
            <w:div w:id="1669864640">
              <w:marLeft w:val="0"/>
              <w:marRight w:val="0"/>
              <w:marTop w:val="0"/>
              <w:marBottom w:val="0"/>
              <w:divBdr>
                <w:top w:val="none" w:sz="0" w:space="0" w:color="auto"/>
                <w:left w:val="none" w:sz="0" w:space="0" w:color="auto"/>
                <w:bottom w:val="none" w:sz="0" w:space="0" w:color="auto"/>
                <w:right w:val="none" w:sz="0" w:space="0" w:color="auto"/>
              </w:divBdr>
            </w:div>
          </w:divsChild>
        </w:div>
        <w:div w:id="2023583719">
          <w:marLeft w:val="0"/>
          <w:marRight w:val="0"/>
          <w:marTop w:val="0"/>
          <w:marBottom w:val="0"/>
          <w:divBdr>
            <w:top w:val="none" w:sz="0" w:space="0" w:color="auto"/>
            <w:left w:val="none" w:sz="0" w:space="0" w:color="auto"/>
            <w:bottom w:val="none" w:sz="0" w:space="0" w:color="auto"/>
            <w:right w:val="none" w:sz="0" w:space="0" w:color="auto"/>
          </w:divBdr>
          <w:divsChild>
            <w:div w:id="1420256213">
              <w:marLeft w:val="0"/>
              <w:marRight w:val="0"/>
              <w:marTop w:val="0"/>
              <w:marBottom w:val="0"/>
              <w:divBdr>
                <w:top w:val="none" w:sz="0" w:space="0" w:color="auto"/>
                <w:left w:val="none" w:sz="0" w:space="0" w:color="auto"/>
                <w:bottom w:val="none" w:sz="0" w:space="0" w:color="auto"/>
                <w:right w:val="none" w:sz="0" w:space="0" w:color="auto"/>
              </w:divBdr>
            </w:div>
          </w:divsChild>
        </w:div>
        <w:div w:id="2026129423">
          <w:marLeft w:val="0"/>
          <w:marRight w:val="0"/>
          <w:marTop w:val="0"/>
          <w:marBottom w:val="0"/>
          <w:divBdr>
            <w:top w:val="none" w:sz="0" w:space="0" w:color="auto"/>
            <w:left w:val="none" w:sz="0" w:space="0" w:color="auto"/>
            <w:bottom w:val="none" w:sz="0" w:space="0" w:color="auto"/>
            <w:right w:val="none" w:sz="0" w:space="0" w:color="auto"/>
          </w:divBdr>
          <w:divsChild>
            <w:div w:id="978456230">
              <w:marLeft w:val="0"/>
              <w:marRight w:val="0"/>
              <w:marTop w:val="0"/>
              <w:marBottom w:val="0"/>
              <w:divBdr>
                <w:top w:val="none" w:sz="0" w:space="0" w:color="auto"/>
                <w:left w:val="none" w:sz="0" w:space="0" w:color="auto"/>
                <w:bottom w:val="none" w:sz="0" w:space="0" w:color="auto"/>
                <w:right w:val="none" w:sz="0" w:space="0" w:color="auto"/>
              </w:divBdr>
            </w:div>
          </w:divsChild>
        </w:div>
        <w:div w:id="2033140326">
          <w:marLeft w:val="0"/>
          <w:marRight w:val="0"/>
          <w:marTop w:val="0"/>
          <w:marBottom w:val="0"/>
          <w:divBdr>
            <w:top w:val="none" w:sz="0" w:space="0" w:color="auto"/>
            <w:left w:val="none" w:sz="0" w:space="0" w:color="auto"/>
            <w:bottom w:val="none" w:sz="0" w:space="0" w:color="auto"/>
            <w:right w:val="none" w:sz="0" w:space="0" w:color="auto"/>
          </w:divBdr>
          <w:divsChild>
            <w:div w:id="167529434">
              <w:marLeft w:val="0"/>
              <w:marRight w:val="0"/>
              <w:marTop w:val="0"/>
              <w:marBottom w:val="0"/>
              <w:divBdr>
                <w:top w:val="none" w:sz="0" w:space="0" w:color="auto"/>
                <w:left w:val="none" w:sz="0" w:space="0" w:color="auto"/>
                <w:bottom w:val="none" w:sz="0" w:space="0" w:color="auto"/>
                <w:right w:val="none" w:sz="0" w:space="0" w:color="auto"/>
              </w:divBdr>
            </w:div>
          </w:divsChild>
        </w:div>
        <w:div w:id="2042395944">
          <w:marLeft w:val="0"/>
          <w:marRight w:val="0"/>
          <w:marTop w:val="0"/>
          <w:marBottom w:val="0"/>
          <w:divBdr>
            <w:top w:val="none" w:sz="0" w:space="0" w:color="auto"/>
            <w:left w:val="none" w:sz="0" w:space="0" w:color="auto"/>
            <w:bottom w:val="none" w:sz="0" w:space="0" w:color="auto"/>
            <w:right w:val="none" w:sz="0" w:space="0" w:color="auto"/>
          </w:divBdr>
          <w:divsChild>
            <w:div w:id="1976568285">
              <w:marLeft w:val="0"/>
              <w:marRight w:val="0"/>
              <w:marTop w:val="0"/>
              <w:marBottom w:val="0"/>
              <w:divBdr>
                <w:top w:val="none" w:sz="0" w:space="0" w:color="auto"/>
                <w:left w:val="none" w:sz="0" w:space="0" w:color="auto"/>
                <w:bottom w:val="none" w:sz="0" w:space="0" w:color="auto"/>
                <w:right w:val="none" w:sz="0" w:space="0" w:color="auto"/>
              </w:divBdr>
            </w:div>
          </w:divsChild>
        </w:div>
        <w:div w:id="2048337195">
          <w:marLeft w:val="0"/>
          <w:marRight w:val="0"/>
          <w:marTop w:val="0"/>
          <w:marBottom w:val="0"/>
          <w:divBdr>
            <w:top w:val="none" w:sz="0" w:space="0" w:color="auto"/>
            <w:left w:val="none" w:sz="0" w:space="0" w:color="auto"/>
            <w:bottom w:val="none" w:sz="0" w:space="0" w:color="auto"/>
            <w:right w:val="none" w:sz="0" w:space="0" w:color="auto"/>
          </w:divBdr>
          <w:divsChild>
            <w:div w:id="1399294">
              <w:marLeft w:val="0"/>
              <w:marRight w:val="0"/>
              <w:marTop w:val="0"/>
              <w:marBottom w:val="0"/>
              <w:divBdr>
                <w:top w:val="none" w:sz="0" w:space="0" w:color="auto"/>
                <w:left w:val="none" w:sz="0" w:space="0" w:color="auto"/>
                <w:bottom w:val="none" w:sz="0" w:space="0" w:color="auto"/>
                <w:right w:val="none" w:sz="0" w:space="0" w:color="auto"/>
              </w:divBdr>
            </w:div>
          </w:divsChild>
        </w:div>
        <w:div w:id="2060323312">
          <w:marLeft w:val="0"/>
          <w:marRight w:val="0"/>
          <w:marTop w:val="0"/>
          <w:marBottom w:val="0"/>
          <w:divBdr>
            <w:top w:val="none" w:sz="0" w:space="0" w:color="auto"/>
            <w:left w:val="none" w:sz="0" w:space="0" w:color="auto"/>
            <w:bottom w:val="none" w:sz="0" w:space="0" w:color="auto"/>
            <w:right w:val="none" w:sz="0" w:space="0" w:color="auto"/>
          </w:divBdr>
          <w:divsChild>
            <w:div w:id="43797589">
              <w:marLeft w:val="0"/>
              <w:marRight w:val="0"/>
              <w:marTop w:val="0"/>
              <w:marBottom w:val="0"/>
              <w:divBdr>
                <w:top w:val="none" w:sz="0" w:space="0" w:color="auto"/>
                <w:left w:val="none" w:sz="0" w:space="0" w:color="auto"/>
                <w:bottom w:val="none" w:sz="0" w:space="0" w:color="auto"/>
                <w:right w:val="none" w:sz="0" w:space="0" w:color="auto"/>
              </w:divBdr>
            </w:div>
          </w:divsChild>
        </w:div>
        <w:div w:id="2081100987">
          <w:marLeft w:val="0"/>
          <w:marRight w:val="0"/>
          <w:marTop w:val="0"/>
          <w:marBottom w:val="0"/>
          <w:divBdr>
            <w:top w:val="none" w:sz="0" w:space="0" w:color="auto"/>
            <w:left w:val="none" w:sz="0" w:space="0" w:color="auto"/>
            <w:bottom w:val="none" w:sz="0" w:space="0" w:color="auto"/>
            <w:right w:val="none" w:sz="0" w:space="0" w:color="auto"/>
          </w:divBdr>
          <w:divsChild>
            <w:div w:id="2086605248">
              <w:marLeft w:val="0"/>
              <w:marRight w:val="0"/>
              <w:marTop w:val="0"/>
              <w:marBottom w:val="0"/>
              <w:divBdr>
                <w:top w:val="none" w:sz="0" w:space="0" w:color="auto"/>
                <w:left w:val="none" w:sz="0" w:space="0" w:color="auto"/>
                <w:bottom w:val="none" w:sz="0" w:space="0" w:color="auto"/>
                <w:right w:val="none" w:sz="0" w:space="0" w:color="auto"/>
              </w:divBdr>
            </w:div>
          </w:divsChild>
        </w:div>
        <w:div w:id="2090300318">
          <w:marLeft w:val="0"/>
          <w:marRight w:val="0"/>
          <w:marTop w:val="0"/>
          <w:marBottom w:val="0"/>
          <w:divBdr>
            <w:top w:val="none" w:sz="0" w:space="0" w:color="auto"/>
            <w:left w:val="none" w:sz="0" w:space="0" w:color="auto"/>
            <w:bottom w:val="none" w:sz="0" w:space="0" w:color="auto"/>
            <w:right w:val="none" w:sz="0" w:space="0" w:color="auto"/>
          </w:divBdr>
          <w:divsChild>
            <w:div w:id="418719733">
              <w:marLeft w:val="0"/>
              <w:marRight w:val="0"/>
              <w:marTop w:val="0"/>
              <w:marBottom w:val="0"/>
              <w:divBdr>
                <w:top w:val="none" w:sz="0" w:space="0" w:color="auto"/>
                <w:left w:val="none" w:sz="0" w:space="0" w:color="auto"/>
                <w:bottom w:val="none" w:sz="0" w:space="0" w:color="auto"/>
                <w:right w:val="none" w:sz="0" w:space="0" w:color="auto"/>
              </w:divBdr>
            </w:div>
          </w:divsChild>
        </w:div>
        <w:div w:id="2099249324">
          <w:marLeft w:val="0"/>
          <w:marRight w:val="0"/>
          <w:marTop w:val="0"/>
          <w:marBottom w:val="0"/>
          <w:divBdr>
            <w:top w:val="none" w:sz="0" w:space="0" w:color="auto"/>
            <w:left w:val="none" w:sz="0" w:space="0" w:color="auto"/>
            <w:bottom w:val="none" w:sz="0" w:space="0" w:color="auto"/>
            <w:right w:val="none" w:sz="0" w:space="0" w:color="auto"/>
          </w:divBdr>
          <w:divsChild>
            <w:div w:id="1865315773">
              <w:marLeft w:val="0"/>
              <w:marRight w:val="0"/>
              <w:marTop w:val="0"/>
              <w:marBottom w:val="0"/>
              <w:divBdr>
                <w:top w:val="none" w:sz="0" w:space="0" w:color="auto"/>
                <w:left w:val="none" w:sz="0" w:space="0" w:color="auto"/>
                <w:bottom w:val="none" w:sz="0" w:space="0" w:color="auto"/>
                <w:right w:val="none" w:sz="0" w:space="0" w:color="auto"/>
              </w:divBdr>
            </w:div>
          </w:divsChild>
        </w:div>
        <w:div w:id="2099667027">
          <w:marLeft w:val="0"/>
          <w:marRight w:val="0"/>
          <w:marTop w:val="0"/>
          <w:marBottom w:val="0"/>
          <w:divBdr>
            <w:top w:val="none" w:sz="0" w:space="0" w:color="auto"/>
            <w:left w:val="none" w:sz="0" w:space="0" w:color="auto"/>
            <w:bottom w:val="none" w:sz="0" w:space="0" w:color="auto"/>
            <w:right w:val="none" w:sz="0" w:space="0" w:color="auto"/>
          </w:divBdr>
          <w:divsChild>
            <w:div w:id="1925675757">
              <w:marLeft w:val="0"/>
              <w:marRight w:val="0"/>
              <w:marTop w:val="0"/>
              <w:marBottom w:val="0"/>
              <w:divBdr>
                <w:top w:val="none" w:sz="0" w:space="0" w:color="auto"/>
                <w:left w:val="none" w:sz="0" w:space="0" w:color="auto"/>
                <w:bottom w:val="none" w:sz="0" w:space="0" w:color="auto"/>
                <w:right w:val="none" w:sz="0" w:space="0" w:color="auto"/>
              </w:divBdr>
            </w:div>
          </w:divsChild>
        </w:div>
        <w:div w:id="2102409514">
          <w:marLeft w:val="0"/>
          <w:marRight w:val="0"/>
          <w:marTop w:val="0"/>
          <w:marBottom w:val="0"/>
          <w:divBdr>
            <w:top w:val="none" w:sz="0" w:space="0" w:color="auto"/>
            <w:left w:val="none" w:sz="0" w:space="0" w:color="auto"/>
            <w:bottom w:val="none" w:sz="0" w:space="0" w:color="auto"/>
            <w:right w:val="none" w:sz="0" w:space="0" w:color="auto"/>
          </w:divBdr>
          <w:divsChild>
            <w:div w:id="428434339">
              <w:marLeft w:val="0"/>
              <w:marRight w:val="0"/>
              <w:marTop w:val="0"/>
              <w:marBottom w:val="0"/>
              <w:divBdr>
                <w:top w:val="none" w:sz="0" w:space="0" w:color="auto"/>
                <w:left w:val="none" w:sz="0" w:space="0" w:color="auto"/>
                <w:bottom w:val="none" w:sz="0" w:space="0" w:color="auto"/>
                <w:right w:val="none" w:sz="0" w:space="0" w:color="auto"/>
              </w:divBdr>
            </w:div>
          </w:divsChild>
        </w:div>
        <w:div w:id="2103838909">
          <w:marLeft w:val="0"/>
          <w:marRight w:val="0"/>
          <w:marTop w:val="0"/>
          <w:marBottom w:val="0"/>
          <w:divBdr>
            <w:top w:val="none" w:sz="0" w:space="0" w:color="auto"/>
            <w:left w:val="none" w:sz="0" w:space="0" w:color="auto"/>
            <w:bottom w:val="none" w:sz="0" w:space="0" w:color="auto"/>
            <w:right w:val="none" w:sz="0" w:space="0" w:color="auto"/>
          </w:divBdr>
          <w:divsChild>
            <w:div w:id="1422992890">
              <w:marLeft w:val="0"/>
              <w:marRight w:val="0"/>
              <w:marTop w:val="0"/>
              <w:marBottom w:val="0"/>
              <w:divBdr>
                <w:top w:val="none" w:sz="0" w:space="0" w:color="auto"/>
                <w:left w:val="none" w:sz="0" w:space="0" w:color="auto"/>
                <w:bottom w:val="none" w:sz="0" w:space="0" w:color="auto"/>
                <w:right w:val="none" w:sz="0" w:space="0" w:color="auto"/>
              </w:divBdr>
            </w:div>
          </w:divsChild>
        </w:div>
        <w:div w:id="2105883378">
          <w:marLeft w:val="0"/>
          <w:marRight w:val="0"/>
          <w:marTop w:val="0"/>
          <w:marBottom w:val="0"/>
          <w:divBdr>
            <w:top w:val="none" w:sz="0" w:space="0" w:color="auto"/>
            <w:left w:val="none" w:sz="0" w:space="0" w:color="auto"/>
            <w:bottom w:val="none" w:sz="0" w:space="0" w:color="auto"/>
            <w:right w:val="none" w:sz="0" w:space="0" w:color="auto"/>
          </w:divBdr>
          <w:divsChild>
            <w:div w:id="459342971">
              <w:marLeft w:val="0"/>
              <w:marRight w:val="0"/>
              <w:marTop w:val="0"/>
              <w:marBottom w:val="0"/>
              <w:divBdr>
                <w:top w:val="none" w:sz="0" w:space="0" w:color="auto"/>
                <w:left w:val="none" w:sz="0" w:space="0" w:color="auto"/>
                <w:bottom w:val="none" w:sz="0" w:space="0" w:color="auto"/>
                <w:right w:val="none" w:sz="0" w:space="0" w:color="auto"/>
              </w:divBdr>
            </w:div>
          </w:divsChild>
        </w:div>
        <w:div w:id="2106489772">
          <w:marLeft w:val="0"/>
          <w:marRight w:val="0"/>
          <w:marTop w:val="0"/>
          <w:marBottom w:val="0"/>
          <w:divBdr>
            <w:top w:val="none" w:sz="0" w:space="0" w:color="auto"/>
            <w:left w:val="none" w:sz="0" w:space="0" w:color="auto"/>
            <w:bottom w:val="none" w:sz="0" w:space="0" w:color="auto"/>
            <w:right w:val="none" w:sz="0" w:space="0" w:color="auto"/>
          </w:divBdr>
          <w:divsChild>
            <w:div w:id="948010193">
              <w:marLeft w:val="0"/>
              <w:marRight w:val="0"/>
              <w:marTop w:val="0"/>
              <w:marBottom w:val="0"/>
              <w:divBdr>
                <w:top w:val="none" w:sz="0" w:space="0" w:color="auto"/>
                <w:left w:val="none" w:sz="0" w:space="0" w:color="auto"/>
                <w:bottom w:val="none" w:sz="0" w:space="0" w:color="auto"/>
                <w:right w:val="none" w:sz="0" w:space="0" w:color="auto"/>
              </w:divBdr>
            </w:div>
          </w:divsChild>
        </w:div>
        <w:div w:id="2109764020">
          <w:marLeft w:val="0"/>
          <w:marRight w:val="0"/>
          <w:marTop w:val="0"/>
          <w:marBottom w:val="0"/>
          <w:divBdr>
            <w:top w:val="none" w:sz="0" w:space="0" w:color="auto"/>
            <w:left w:val="none" w:sz="0" w:space="0" w:color="auto"/>
            <w:bottom w:val="none" w:sz="0" w:space="0" w:color="auto"/>
            <w:right w:val="none" w:sz="0" w:space="0" w:color="auto"/>
          </w:divBdr>
          <w:divsChild>
            <w:div w:id="261187321">
              <w:marLeft w:val="0"/>
              <w:marRight w:val="0"/>
              <w:marTop w:val="0"/>
              <w:marBottom w:val="0"/>
              <w:divBdr>
                <w:top w:val="none" w:sz="0" w:space="0" w:color="auto"/>
                <w:left w:val="none" w:sz="0" w:space="0" w:color="auto"/>
                <w:bottom w:val="none" w:sz="0" w:space="0" w:color="auto"/>
                <w:right w:val="none" w:sz="0" w:space="0" w:color="auto"/>
              </w:divBdr>
            </w:div>
          </w:divsChild>
        </w:div>
        <w:div w:id="2111579633">
          <w:marLeft w:val="0"/>
          <w:marRight w:val="0"/>
          <w:marTop w:val="0"/>
          <w:marBottom w:val="0"/>
          <w:divBdr>
            <w:top w:val="none" w:sz="0" w:space="0" w:color="auto"/>
            <w:left w:val="none" w:sz="0" w:space="0" w:color="auto"/>
            <w:bottom w:val="none" w:sz="0" w:space="0" w:color="auto"/>
            <w:right w:val="none" w:sz="0" w:space="0" w:color="auto"/>
          </w:divBdr>
          <w:divsChild>
            <w:div w:id="1716007175">
              <w:marLeft w:val="0"/>
              <w:marRight w:val="0"/>
              <w:marTop w:val="0"/>
              <w:marBottom w:val="0"/>
              <w:divBdr>
                <w:top w:val="none" w:sz="0" w:space="0" w:color="auto"/>
                <w:left w:val="none" w:sz="0" w:space="0" w:color="auto"/>
                <w:bottom w:val="none" w:sz="0" w:space="0" w:color="auto"/>
                <w:right w:val="none" w:sz="0" w:space="0" w:color="auto"/>
              </w:divBdr>
            </w:div>
          </w:divsChild>
        </w:div>
        <w:div w:id="2113278270">
          <w:marLeft w:val="0"/>
          <w:marRight w:val="0"/>
          <w:marTop w:val="0"/>
          <w:marBottom w:val="0"/>
          <w:divBdr>
            <w:top w:val="none" w:sz="0" w:space="0" w:color="auto"/>
            <w:left w:val="none" w:sz="0" w:space="0" w:color="auto"/>
            <w:bottom w:val="none" w:sz="0" w:space="0" w:color="auto"/>
            <w:right w:val="none" w:sz="0" w:space="0" w:color="auto"/>
          </w:divBdr>
          <w:divsChild>
            <w:div w:id="806120692">
              <w:marLeft w:val="0"/>
              <w:marRight w:val="0"/>
              <w:marTop w:val="0"/>
              <w:marBottom w:val="0"/>
              <w:divBdr>
                <w:top w:val="none" w:sz="0" w:space="0" w:color="auto"/>
                <w:left w:val="none" w:sz="0" w:space="0" w:color="auto"/>
                <w:bottom w:val="none" w:sz="0" w:space="0" w:color="auto"/>
                <w:right w:val="none" w:sz="0" w:space="0" w:color="auto"/>
              </w:divBdr>
            </w:div>
          </w:divsChild>
        </w:div>
        <w:div w:id="2125032863">
          <w:marLeft w:val="0"/>
          <w:marRight w:val="0"/>
          <w:marTop w:val="0"/>
          <w:marBottom w:val="0"/>
          <w:divBdr>
            <w:top w:val="none" w:sz="0" w:space="0" w:color="auto"/>
            <w:left w:val="none" w:sz="0" w:space="0" w:color="auto"/>
            <w:bottom w:val="none" w:sz="0" w:space="0" w:color="auto"/>
            <w:right w:val="none" w:sz="0" w:space="0" w:color="auto"/>
          </w:divBdr>
          <w:divsChild>
            <w:div w:id="1205287636">
              <w:marLeft w:val="0"/>
              <w:marRight w:val="0"/>
              <w:marTop w:val="0"/>
              <w:marBottom w:val="0"/>
              <w:divBdr>
                <w:top w:val="none" w:sz="0" w:space="0" w:color="auto"/>
                <w:left w:val="none" w:sz="0" w:space="0" w:color="auto"/>
                <w:bottom w:val="none" w:sz="0" w:space="0" w:color="auto"/>
                <w:right w:val="none" w:sz="0" w:space="0" w:color="auto"/>
              </w:divBdr>
            </w:div>
          </w:divsChild>
        </w:div>
        <w:div w:id="2125731536">
          <w:marLeft w:val="0"/>
          <w:marRight w:val="0"/>
          <w:marTop w:val="0"/>
          <w:marBottom w:val="0"/>
          <w:divBdr>
            <w:top w:val="none" w:sz="0" w:space="0" w:color="auto"/>
            <w:left w:val="none" w:sz="0" w:space="0" w:color="auto"/>
            <w:bottom w:val="none" w:sz="0" w:space="0" w:color="auto"/>
            <w:right w:val="none" w:sz="0" w:space="0" w:color="auto"/>
          </w:divBdr>
          <w:divsChild>
            <w:div w:id="1097293170">
              <w:marLeft w:val="0"/>
              <w:marRight w:val="0"/>
              <w:marTop w:val="0"/>
              <w:marBottom w:val="0"/>
              <w:divBdr>
                <w:top w:val="none" w:sz="0" w:space="0" w:color="auto"/>
                <w:left w:val="none" w:sz="0" w:space="0" w:color="auto"/>
                <w:bottom w:val="none" w:sz="0" w:space="0" w:color="auto"/>
                <w:right w:val="none" w:sz="0" w:space="0" w:color="auto"/>
              </w:divBdr>
            </w:div>
          </w:divsChild>
        </w:div>
        <w:div w:id="2133742354">
          <w:marLeft w:val="0"/>
          <w:marRight w:val="0"/>
          <w:marTop w:val="0"/>
          <w:marBottom w:val="0"/>
          <w:divBdr>
            <w:top w:val="none" w:sz="0" w:space="0" w:color="auto"/>
            <w:left w:val="none" w:sz="0" w:space="0" w:color="auto"/>
            <w:bottom w:val="none" w:sz="0" w:space="0" w:color="auto"/>
            <w:right w:val="none" w:sz="0" w:space="0" w:color="auto"/>
          </w:divBdr>
          <w:divsChild>
            <w:div w:id="1001544357">
              <w:marLeft w:val="0"/>
              <w:marRight w:val="0"/>
              <w:marTop w:val="0"/>
              <w:marBottom w:val="0"/>
              <w:divBdr>
                <w:top w:val="none" w:sz="0" w:space="0" w:color="auto"/>
                <w:left w:val="none" w:sz="0" w:space="0" w:color="auto"/>
                <w:bottom w:val="none" w:sz="0" w:space="0" w:color="auto"/>
                <w:right w:val="none" w:sz="0" w:space="0" w:color="auto"/>
              </w:divBdr>
            </w:div>
          </w:divsChild>
        </w:div>
        <w:div w:id="2137021704">
          <w:marLeft w:val="0"/>
          <w:marRight w:val="0"/>
          <w:marTop w:val="0"/>
          <w:marBottom w:val="0"/>
          <w:divBdr>
            <w:top w:val="none" w:sz="0" w:space="0" w:color="auto"/>
            <w:left w:val="none" w:sz="0" w:space="0" w:color="auto"/>
            <w:bottom w:val="none" w:sz="0" w:space="0" w:color="auto"/>
            <w:right w:val="none" w:sz="0" w:space="0" w:color="auto"/>
          </w:divBdr>
          <w:divsChild>
            <w:div w:id="338392916">
              <w:marLeft w:val="0"/>
              <w:marRight w:val="0"/>
              <w:marTop w:val="0"/>
              <w:marBottom w:val="0"/>
              <w:divBdr>
                <w:top w:val="none" w:sz="0" w:space="0" w:color="auto"/>
                <w:left w:val="none" w:sz="0" w:space="0" w:color="auto"/>
                <w:bottom w:val="none" w:sz="0" w:space="0" w:color="auto"/>
                <w:right w:val="none" w:sz="0" w:space="0" w:color="auto"/>
              </w:divBdr>
            </w:div>
          </w:divsChild>
        </w:div>
        <w:div w:id="2141804742">
          <w:marLeft w:val="0"/>
          <w:marRight w:val="0"/>
          <w:marTop w:val="0"/>
          <w:marBottom w:val="0"/>
          <w:divBdr>
            <w:top w:val="none" w:sz="0" w:space="0" w:color="auto"/>
            <w:left w:val="none" w:sz="0" w:space="0" w:color="auto"/>
            <w:bottom w:val="none" w:sz="0" w:space="0" w:color="auto"/>
            <w:right w:val="none" w:sz="0" w:space="0" w:color="auto"/>
          </w:divBdr>
          <w:divsChild>
            <w:div w:id="73631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818656">
      <w:bodyDiv w:val="1"/>
      <w:marLeft w:val="0"/>
      <w:marRight w:val="0"/>
      <w:marTop w:val="0"/>
      <w:marBottom w:val="0"/>
      <w:divBdr>
        <w:top w:val="none" w:sz="0" w:space="0" w:color="auto"/>
        <w:left w:val="none" w:sz="0" w:space="0" w:color="auto"/>
        <w:bottom w:val="none" w:sz="0" w:space="0" w:color="auto"/>
        <w:right w:val="none" w:sz="0" w:space="0" w:color="auto"/>
      </w:divBdr>
    </w:div>
    <w:div w:id="274144827">
      <w:bodyDiv w:val="1"/>
      <w:marLeft w:val="0"/>
      <w:marRight w:val="0"/>
      <w:marTop w:val="0"/>
      <w:marBottom w:val="0"/>
      <w:divBdr>
        <w:top w:val="none" w:sz="0" w:space="0" w:color="auto"/>
        <w:left w:val="none" w:sz="0" w:space="0" w:color="auto"/>
        <w:bottom w:val="none" w:sz="0" w:space="0" w:color="auto"/>
        <w:right w:val="none" w:sz="0" w:space="0" w:color="auto"/>
      </w:divBdr>
    </w:div>
    <w:div w:id="287592764">
      <w:bodyDiv w:val="1"/>
      <w:marLeft w:val="0"/>
      <w:marRight w:val="0"/>
      <w:marTop w:val="0"/>
      <w:marBottom w:val="0"/>
      <w:divBdr>
        <w:top w:val="none" w:sz="0" w:space="0" w:color="auto"/>
        <w:left w:val="none" w:sz="0" w:space="0" w:color="auto"/>
        <w:bottom w:val="none" w:sz="0" w:space="0" w:color="auto"/>
        <w:right w:val="none" w:sz="0" w:space="0" w:color="auto"/>
      </w:divBdr>
    </w:div>
    <w:div w:id="298655015">
      <w:bodyDiv w:val="1"/>
      <w:marLeft w:val="0"/>
      <w:marRight w:val="0"/>
      <w:marTop w:val="0"/>
      <w:marBottom w:val="0"/>
      <w:divBdr>
        <w:top w:val="none" w:sz="0" w:space="0" w:color="auto"/>
        <w:left w:val="none" w:sz="0" w:space="0" w:color="auto"/>
        <w:bottom w:val="none" w:sz="0" w:space="0" w:color="auto"/>
        <w:right w:val="none" w:sz="0" w:space="0" w:color="auto"/>
      </w:divBdr>
    </w:div>
    <w:div w:id="328949391">
      <w:bodyDiv w:val="1"/>
      <w:marLeft w:val="0"/>
      <w:marRight w:val="0"/>
      <w:marTop w:val="0"/>
      <w:marBottom w:val="0"/>
      <w:divBdr>
        <w:top w:val="none" w:sz="0" w:space="0" w:color="auto"/>
        <w:left w:val="none" w:sz="0" w:space="0" w:color="auto"/>
        <w:bottom w:val="none" w:sz="0" w:space="0" w:color="auto"/>
        <w:right w:val="none" w:sz="0" w:space="0" w:color="auto"/>
      </w:divBdr>
      <w:divsChild>
        <w:div w:id="1210648750">
          <w:marLeft w:val="0"/>
          <w:marRight w:val="0"/>
          <w:marTop w:val="0"/>
          <w:marBottom w:val="0"/>
          <w:divBdr>
            <w:top w:val="none" w:sz="0" w:space="0" w:color="auto"/>
            <w:left w:val="none" w:sz="0" w:space="0" w:color="auto"/>
            <w:bottom w:val="none" w:sz="0" w:space="0" w:color="auto"/>
            <w:right w:val="none" w:sz="0" w:space="0" w:color="auto"/>
          </w:divBdr>
          <w:divsChild>
            <w:div w:id="142545142">
              <w:marLeft w:val="0"/>
              <w:marRight w:val="0"/>
              <w:marTop w:val="30"/>
              <w:marBottom w:val="30"/>
              <w:divBdr>
                <w:top w:val="none" w:sz="0" w:space="0" w:color="auto"/>
                <w:left w:val="none" w:sz="0" w:space="0" w:color="auto"/>
                <w:bottom w:val="none" w:sz="0" w:space="0" w:color="auto"/>
                <w:right w:val="none" w:sz="0" w:space="0" w:color="auto"/>
              </w:divBdr>
              <w:divsChild>
                <w:div w:id="1415055880">
                  <w:marLeft w:val="0"/>
                  <w:marRight w:val="0"/>
                  <w:marTop w:val="0"/>
                  <w:marBottom w:val="0"/>
                  <w:divBdr>
                    <w:top w:val="none" w:sz="0" w:space="0" w:color="auto"/>
                    <w:left w:val="none" w:sz="0" w:space="0" w:color="auto"/>
                    <w:bottom w:val="none" w:sz="0" w:space="0" w:color="auto"/>
                    <w:right w:val="none" w:sz="0" w:space="0" w:color="auto"/>
                  </w:divBdr>
                  <w:divsChild>
                    <w:div w:id="608511084">
                      <w:marLeft w:val="0"/>
                      <w:marRight w:val="0"/>
                      <w:marTop w:val="0"/>
                      <w:marBottom w:val="0"/>
                      <w:divBdr>
                        <w:top w:val="none" w:sz="0" w:space="0" w:color="auto"/>
                        <w:left w:val="none" w:sz="0" w:space="0" w:color="auto"/>
                        <w:bottom w:val="none" w:sz="0" w:space="0" w:color="auto"/>
                        <w:right w:val="none" w:sz="0" w:space="0" w:color="auto"/>
                      </w:divBdr>
                    </w:div>
                  </w:divsChild>
                </w:div>
                <w:div w:id="1526089433">
                  <w:marLeft w:val="0"/>
                  <w:marRight w:val="0"/>
                  <w:marTop w:val="0"/>
                  <w:marBottom w:val="0"/>
                  <w:divBdr>
                    <w:top w:val="none" w:sz="0" w:space="0" w:color="auto"/>
                    <w:left w:val="none" w:sz="0" w:space="0" w:color="auto"/>
                    <w:bottom w:val="none" w:sz="0" w:space="0" w:color="auto"/>
                    <w:right w:val="none" w:sz="0" w:space="0" w:color="auto"/>
                  </w:divBdr>
                  <w:divsChild>
                    <w:div w:id="18724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598826">
          <w:marLeft w:val="0"/>
          <w:marRight w:val="0"/>
          <w:marTop w:val="0"/>
          <w:marBottom w:val="0"/>
          <w:divBdr>
            <w:top w:val="none" w:sz="0" w:space="0" w:color="auto"/>
            <w:left w:val="none" w:sz="0" w:space="0" w:color="auto"/>
            <w:bottom w:val="none" w:sz="0" w:space="0" w:color="auto"/>
            <w:right w:val="none" w:sz="0" w:space="0" w:color="auto"/>
          </w:divBdr>
          <w:divsChild>
            <w:div w:id="621956072">
              <w:marLeft w:val="0"/>
              <w:marRight w:val="0"/>
              <w:marTop w:val="0"/>
              <w:marBottom w:val="0"/>
              <w:divBdr>
                <w:top w:val="none" w:sz="0" w:space="0" w:color="auto"/>
                <w:left w:val="none" w:sz="0" w:space="0" w:color="auto"/>
                <w:bottom w:val="none" w:sz="0" w:space="0" w:color="auto"/>
                <w:right w:val="none" w:sz="0" w:space="0" w:color="auto"/>
              </w:divBdr>
            </w:div>
            <w:div w:id="682824931">
              <w:marLeft w:val="0"/>
              <w:marRight w:val="0"/>
              <w:marTop w:val="0"/>
              <w:marBottom w:val="0"/>
              <w:divBdr>
                <w:top w:val="none" w:sz="0" w:space="0" w:color="auto"/>
                <w:left w:val="none" w:sz="0" w:space="0" w:color="auto"/>
                <w:bottom w:val="none" w:sz="0" w:space="0" w:color="auto"/>
                <w:right w:val="none" w:sz="0" w:space="0" w:color="auto"/>
              </w:divBdr>
            </w:div>
            <w:div w:id="1304390951">
              <w:marLeft w:val="0"/>
              <w:marRight w:val="0"/>
              <w:marTop w:val="0"/>
              <w:marBottom w:val="0"/>
              <w:divBdr>
                <w:top w:val="none" w:sz="0" w:space="0" w:color="auto"/>
                <w:left w:val="none" w:sz="0" w:space="0" w:color="auto"/>
                <w:bottom w:val="none" w:sz="0" w:space="0" w:color="auto"/>
                <w:right w:val="none" w:sz="0" w:space="0" w:color="auto"/>
              </w:divBdr>
            </w:div>
            <w:div w:id="1308048086">
              <w:marLeft w:val="0"/>
              <w:marRight w:val="0"/>
              <w:marTop w:val="0"/>
              <w:marBottom w:val="0"/>
              <w:divBdr>
                <w:top w:val="none" w:sz="0" w:space="0" w:color="auto"/>
                <w:left w:val="none" w:sz="0" w:space="0" w:color="auto"/>
                <w:bottom w:val="none" w:sz="0" w:space="0" w:color="auto"/>
                <w:right w:val="none" w:sz="0" w:space="0" w:color="auto"/>
              </w:divBdr>
            </w:div>
            <w:div w:id="1403484803">
              <w:marLeft w:val="0"/>
              <w:marRight w:val="0"/>
              <w:marTop w:val="0"/>
              <w:marBottom w:val="0"/>
              <w:divBdr>
                <w:top w:val="none" w:sz="0" w:space="0" w:color="auto"/>
                <w:left w:val="none" w:sz="0" w:space="0" w:color="auto"/>
                <w:bottom w:val="none" w:sz="0" w:space="0" w:color="auto"/>
                <w:right w:val="none" w:sz="0" w:space="0" w:color="auto"/>
              </w:divBdr>
            </w:div>
            <w:div w:id="1580942740">
              <w:marLeft w:val="0"/>
              <w:marRight w:val="0"/>
              <w:marTop w:val="0"/>
              <w:marBottom w:val="0"/>
              <w:divBdr>
                <w:top w:val="none" w:sz="0" w:space="0" w:color="auto"/>
                <w:left w:val="none" w:sz="0" w:space="0" w:color="auto"/>
                <w:bottom w:val="none" w:sz="0" w:space="0" w:color="auto"/>
                <w:right w:val="none" w:sz="0" w:space="0" w:color="auto"/>
              </w:divBdr>
            </w:div>
            <w:div w:id="1967084635">
              <w:marLeft w:val="0"/>
              <w:marRight w:val="0"/>
              <w:marTop w:val="0"/>
              <w:marBottom w:val="0"/>
              <w:divBdr>
                <w:top w:val="none" w:sz="0" w:space="0" w:color="auto"/>
                <w:left w:val="none" w:sz="0" w:space="0" w:color="auto"/>
                <w:bottom w:val="none" w:sz="0" w:space="0" w:color="auto"/>
                <w:right w:val="none" w:sz="0" w:space="0" w:color="auto"/>
              </w:divBdr>
            </w:div>
            <w:div w:id="1988169288">
              <w:marLeft w:val="0"/>
              <w:marRight w:val="0"/>
              <w:marTop w:val="0"/>
              <w:marBottom w:val="0"/>
              <w:divBdr>
                <w:top w:val="none" w:sz="0" w:space="0" w:color="auto"/>
                <w:left w:val="none" w:sz="0" w:space="0" w:color="auto"/>
                <w:bottom w:val="none" w:sz="0" w:space="0" w:color="auto"/>
                <w:right w:val="none" w:sz="0" w:space="0" w:color="auto"/>
              </w:divBdr>
            </w:div>
          </w:divsChild>
        </w:div>
        <w:div w:id="1753238187">
          <w:marLeft w:val="0"/>
          <w:marRight w:val="0"/>
          <w:marTop w:val="0"/>
          <w:marBottom w:val="0"/>
          <w:divBdr>
            <w:top w:val="none" w:sz="0" w:space="0" w:color="auto"/>
            <w:left w:val="none" w:sz="0" w:space="0" w:color="auto"/>
            <w:bottom w:val="none" w:sz="0" w:space="0" w:color="auto"/>
            <w:right w:val="none" w:sz="0" w:space="0" w:color="auto"/>
          </w:divBdr>
          <w:divsChild>
            <w:div w:id="1620724330">
              <w:marLeft w:val="0"/>
              <w:marRight w:val="0"/>
              <w:marTop w:val="0"/>
              <w:marBottom w:val="0"/>
              <w:divBdr>
                <w:top w:val="none" w:sz="0" w:space="0" w:color="auto"/>
                <w:left w:val="none" w:sz="0" w:space="0" w:color="auto"/>
                <w:bottom w:val="none" w:sz="0" w:space="0" w:color="auto"/>
                <w:right w:val="none" w:sz="0" w:space="0" w:color="auto"/>
              </w:divBdr>
            </w:div>
            <w:div w:id="186420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226538">
      <w:bodyDiv w:val="1"/>
      <w:marLeft w:val="0"/>
      <w:marRight w:val="0"/>
      <w:marTop w:val="0"/>
      <w:marBottom w:val="0"/>
      <w:divBdr>
        <w:top w:val="none" w:sz="0" w:space="0" w:color="auto"/>
        <w:left w:val="none" w:sz="0" w:space="0" w:color="auto"/>
        <w:bottom w:val="none" w:sz="0" w:space="0" w:color="auto"/>
        <w:right w:val="none" w:sz="0" w:space="0" w:color="auto"/>
      </w:divBdr>
      <w:divsChild>
        <w:div w:id="337274952">
          <w:marLeft w:val="0"/>
          <w:marRight w:val="0"/>
          <w:marTop w:val="0"/>
          <w:marBottom w:val="0"/>
          <w:divBdr>
            <w:top w:val="none" w:sz="0" w:space="0" w:color="auto"/>
            <w:left w:val="none" w:sz="0" w:space="0" w:color="auto"/>
            <w:bottom w:val="none" w:sz="0" w:space="0" w:color="auto"/>
            <w:right w:val="none" w:sz="0" w:space="0" w:color="auto"/>
          </w:divBdr>
        </w:div>
        <w:div w:id="577054417">
          <w:marLeft w:val="0"/>
          <w:marRight w:val="0"/>
          <w:marTop w:val="0"/>
          <w:marBottom w:val="0"/>
          <w:divBdr>
            <w:top w:val="none" w:sz="0" w:space="0" w:color="auto"/>
            <w:left w:val="none" w:sz="0" w:space="0" w:color="auto"/>
            <w:bottom w:val="none" w:sz="0" w:space="0" w:color="auto"/>
            <w:right w:val="none" w:sz="0" w:space="0" w:color="auto"/>
          </w:divBdr>
        </w:div>
        <w:div w:id="844130209">
          <w:marLeft w:val="0"/>
          <w:marRight w:val="0"/>
          <w:marTop w:val="0"/>
          <w:marBottom w:val="0"/>
          <w:divBdr>
            <w:top w:val="none" w:sz="0" w:space="0" w:color="auto"/>
            <w:left w:val="none" w:sz="0" w:space="0" w:color="auto"/>
            <w:bottom w:val="none" w:sz="0" w:space="0" w:color="auto"/>
            <w:right w:val="none" w:sz="0" w:space="0" w:color="auto"/>
          </w:divBdr>
        </w:div>
        <w:div w:id="888152881">
          <w:marLeft w:val="0"/>
          <w:marRight w:val="0"/>
          <w:marTop w:val="0"/>
          <w:marBottom w:val="0"/>
          <w:divBdr>
            <w:top w:val="none" w:sz="0" w:space="0" w:color="auto"/>
            <w:left w:val="none" w:sz="0" w:space="0" w:color="auto"/>
            <w:bottom w:val="none" w:sz="0" w:space="0" w:color="auto"/>
            <w:right w:val="none" w:sz="0" w:space="0" w:color="auto"/>
          </w:divBdr>
        </w:div>
        <w:div w:id="972178020">
          <w:marLeft w:val="0"/>
          <w:marRight w:val="0"/>
          <w:marTop w:val="0"/>
          <w:marBottom w:val="0"/>
          <w:divBdr>
            <w:top w:val="none" w:sz="0" w:space="0" w:color="auto"/>
            <w:left w:val="none" w:sz="0" w:space="0" w:color="auto"/>
            <w:bottom w:val="none" w:sz="0" w:space="0" w:color="auto"/>
            <w:right w:val="none" w:sz="0" w:space="0" w:color="auto"/>
          </w:divBdr>
        </w:div>
        <w:div w:id="996759559">
          <w:marLeft w:val="0"/>
          <w:marRight w:val="0"/>
          <w:marTop w:val="0"/>
          <w:marBottom w:val="0"/>
          <w:divBdr>
            <w:top w:val="none" w:sz="0" w:space="0" w:color="auto"/>
            <w:left w:val="none" w:sz="0" w:space="0" w:color="auto"/>
            <w:bottom w:val="none" w:sz="0" w:space="0" w:color="auto"/>
            <w:right w:val="none" w:sz="0" w:space="0" w:color="auto"/>
          </w:divBdr>
        </w:div>
        <w:div w:id="1069301450">
          <w:marLeft w:val="0"/>
          <w:marRight w:val="0"/>
          <w:marTop w:val="0"/>
          <w:marBottom w:val="0"/>
          <w:divBdr>
            <w:top w:val="none" w:sz="0" w:space="0" w:color="auto"/>
            <w:left w:val="none" w:sz="0" w:space="0" w:color="auto"/>
            <w:bottom w:val="none" w:sz="0" w:space="0" w:color="auto"/>
            <w:right w:val="none" w:sz="0" w:space="0" w:color="auto"/>
          </w:divBdr>
        </w:div>
        <w:div w:id="1403522646">
          <w:marLeft w:val="0"/>
          <w:marRight w:val="0"/>
          <w:marTop w:val="0"/>
          <w:marBottom w:val="0"/>
          <w:divBdr>
            <w:top w:val="none" w:sz="0" w:space="0" w:color="auto"/>
            <w:left w:val="none" w:sz="0" w:space="0" w:color="auto"/>
            <w:bottom w:val="none" w:sz="0" w:space="0" w:color="auto"/>
            <w:right w:val="none" w:sz="0" w:space="0" w:color="auto"/>
          </w:divBdr>
        </w:div>
        <w:div w:id="1518040260">
          <w:marLeft w:val="0"/>
          <w:marRight w:val="0"/>
          <w:marTop w:val="0"/>
          <w:marBottom w:val="0"/>
          <w:divBdr>
            <w:top w:val="none" w:sz="0" w:space="0" w:color="auto"/>
            <w:left w:val="none" w:sz="0" w:space="0" w:color="auto"/>
            <w:bottom w:val="none" w:sz="0" w:space="0" w:color="auto"/>
            <w:right w:val="none" w:sz="0" w:space="0" w:color="auto"/>
          </w:divBdr>
        </w:div>
        <w:div w:id="1593587461">
          <w:marLeft w:val="0"/>
          <w:marRight w:val="0"/>
          <w:marTop w:val="0"/>
          <w:marBottom w:val="0"/>
          <w:divBdr>
            <w:top w:val="none" w:sz="0" w:space="0" w:color="auto"/>
            <w:left w:val="none" w:sz="0" w:space="0" w:color="auto"/>
            <w:bottom w:val="none" w:sz="0" w:space="0" w:color="auto"/>
            <w:right w:val="none" w:sz="0" w:space="0" w:color="auto"/>
          </w:divBdr>
        </w:div>
      </w:divsChild>
    </w:div>
    <w:div w:id="334462170">
      <w:bodyDiv w:val="1"/>
      <w:marLeft w:val="0"/>
      <w:marRight w:val="0"/>
      <w:marTop w:val="0"/>
      <w:marBottom w:val="0"/>
      <w:divBdr>
        <w:top w:val="none" w:sz="0" w:space="0" w:color="auto"/>
        <w:left w:val="none" w:sz="0" w:space="0" w:color="auto"/>
        <w:bottom w:val="none" w:sz="0" w:space="0" w:color="auto"/>
        <w:right w:val="none" w:sz="0" w:space="0" w:color="auto"/>
      </w:divBdr>
    </w:div>
    <w:div w:id="349307535">
      <w:bodyDiv w:val="1"/>
      <w:marLeft w:val="0"/>
      <w:marRight w:val="0"/>
      <w:marTop w:val="0"/>
      <w:marBottom w:val="0"/>
      <w:divBdr>
        <w:top w:val="none" w:sz="0" w:space="0" w:color="auto"/>
        <w:left w:val="none" w:sz="0" w:space="0" w:color="auto"/>
        <w:bottom w:val="none" w:sz="0" w:space="0" w:color="auto"/>
        <w:right w:val="none" w:sz="0" w:space="0" w:color="auto"/>
      </w:divBdr>
    </w:div>
    <w:div w:id="360208285">
      <w:bodyDiv w:val="1"/>
      <w:marLeft w:val="0"/>
      <w:marRight w:val="0"/>
      <w:marTop w:val="0"/>
      <w:marBottom w:val="0"/>
      <w:divBdr>
        <w:top w:val="none" w:sz="0" w:space="0" w:color="auto"/>
        <w:left w:val="none" w:sz="0" w:space="0" w:color="auto"/>
        <w:bottom w:val="none" w:sz="0" w:space="0" w:color="auto"/>
        <w:right w:val="none" w:sz="0" w:space="0" w:color="auto"/>
      </w:divBdr>
    </w:div>
    <w:div w:id="376009114">
      <w:bodyDiv w:val="1"/>
      <w:marLeft w:val="0"/>
      <w:marRight w:val="0"/>
      <w:marTop w:val="0"/>
      <w:marBottom w:val="0"/>
      <w:divBdr>
        <w:top w:val="none" w:sz="0" w:space="0" w:color="auto"/>
        <w:left w:val="none" w:sz="0" w:space="0" w:color="auto"/>
        <w:bottom w:val="none" w:sz="0" w:space="0" w:color="auto"/>
        <w:right w:val="none" w:sz="0" w:space="0" w:color="auto"/>
      </w:divBdr>
    </w:div>
    <w:div w:id="402916445">
      <w:bodyDiv w:val="1"/>
      <w:marLeft w:val="0"/>
      <w:marRight w:val="0"/>
      <w:marTop w:val="0"/>
      <w:marBottom w:val="0"/>
      <w:divBdr>
        <w:top w:val="none" w:sz="0" w:space="0" w:color="auto"/>
        <w:left w:val="none" w:sz="0" w:space="0" w:color="auto"/>
        <w:bottom w:val="none" w:sz="0" w:space="0" w:color="auto"/>
        <w:right w:val="none" w:sz="0" w:space="0" w:color="auto"/>
      </w:divBdr>
      <w:divsChild>
        <w:div w:id="17321646">
          <w:marLeft w:val="0"/>
          <w:marRight w:val="0"/>
          <w:marTop w:val="0"/>
          <w:marBottom w:val="0"/>
          <w:divBdr>
            <w:top w:val="none" w:sz="0" w:space="0" w:color="auto"/>
            <w:left w:val="none" w:sz="0" w:space="0" w:color="auto"/>
            <w:bottom w:val="none" w:sz="0" w:space="0" w:color="auto"/>
            <w:right w:val="none" w:sz="0" w:space="0" w:color="auto"/>
          </w:divBdr>
        </w:div>
        <w:div w:id="279000247">
          <w:marLeft w:val="0"/>
          <w:marRight w:val="0"/>
          <w:marTop w:val="0"/>
          <w:marBottom w:val="0"/>
          <w:divBdr>
            <w:top w:val="none" w:sz="0" w:space="0" w:color="auto"/>
            <w:left w:val="none" w:sz="0" w:space="0" w:color="auto"/>
            <w:bottom w:val="none" w:sz="0" w:space="0" w:color="auto"/>
            <w:right w:val="none" w:sz="0" w:space="0" w:color="auto"/>
          </w:divBdr>
        </w:div>
        <w:div w:id="294065503">
          <w:marLeft w:val="0"/>
          <w:marRight w:val="0"/>
          <w:marTop w:val="0"/>
          <w:marBottom w:val="0"/>
          <w:divBdr>
            <w:top w:val="none" w:sz="0" w:space="0" w:color="auto"/>
            <w:left w:val="none" w:sz="0" w:space="0" w:color="auto"/>
            <w:bottom w:val="none" w:sz="0" w:space="0" w:color="auto"/>
            <w:right w:val="none" w:sz="0" w:space="0" w:color="auto"/>
          </w:divBdr>
        </w:div>
        <w:div w:id="608512244">
          <w:marLeft w:val="0"/>
          <w:marRight w:val="0"/>
          <w:marTop w:val="0"/>
          <w:marBottom w:val="0"/>
          <w:divBdr>
            <w:top w:val="none" w:sz="0" w:space="0" w:color="auto"/>
            <w:left w:val="none" w:sz="0" w:space="0" w:color="auto"/>
            <w:bottom w:val="none" w:sz="0" w:space="0" w:color="auto"/>
            <w:right w:val="none" w:sz="0" w:space="0" w:color="auto"/>
          </w:divBdr>
        </w:div>
        <w:div w:id="824395139">
          <w:marLeft w:val="0"/>
          <w:marRight w:val="0"/>
          <w:marTop w:val="0"/>
          <w:marBottom w:val="0"/>
          <w:divBdr>
            <w:top w:val="none" w:sz="0" w:space="0" w:color="auto"/>
            <w:left w:val="none" w:sz="0" w:space="0" w:color="auto"/>
            <w:bottom w:val="none" w:sz="0" w:space="0" w:color="auto"/>
            <w:right w:val="none" w:sz="0" w:space="0" w:color="auto"/>
          </w:divBdr>
        </w:div>
        <w:div w:id="830682671">
          <w:marLeft w:val="0"/>
          <w:marRight w:val="0"/>
          <w:marTop w:val="0"/>
          <w:marBottom w:val="0"/>
          <w:divBdr>
            <w:top w:val="none" w:sz="0" w:space="0" w:color="auto"/>
            <w:left w:val="none" w:sz="0" w:space="0" w:color="auto"/>
            <w:bottom w:val="none" w:sz="0" w:space="0" w:color="auto"/>
            <w:right w:val="none" w:sz="0" w:space="0" w:color="auto"/>
          </w:divBdr>
        </w:div>
        <w:div w:id="1069499464">
          <w:marLeft w:val="0"/>
          <w:marRight w:val="0"/>
          <w:marTop w:val="0"/>
          <w:marBottom w:val="0"/>
          <w:divBdr>
            <w:top w:val="none" w:sz="0" w:space="0" w:color="auto"/>
            <w:left w:val="none" w:sz="0" w:space="0" w:color="auto"/>
            <w:bottom w:val="none" w:sz="0" w:space="0" w:color="auto"/>
            <w:right w:val="none" w:sz="0" w:space="0" w:color="auto"/>
          </w:divBdr>
        </w:div>
        <w:div w:id="1417364288">
          <w:marLeft w:val="0"/>
          <w:marRight w:val="0"/>
          <w:marTop w:val="0"/>
          <w:marBottom w:val="0"/>
          <w:divBdr>
            <w:top w:val="none" w:sz="0" w:space="0" w:color="auto"/>
            <w:left w:val="none" w:sz="0" w:space="0" w:color="auto"/>
            <w:bottom w:val="none" w:sz="0" w:space="0" w:color="auto"/>
            <w:right w:val="none" w:sz="0" w:space="0" w:color="auto"/>
          </w:divBdr>
        </w:div>
        <w:div w:id="1477914348">
          <w:marLeft w:val="0"/>
          <w:marRight w:val="0"/>
          <w:marTop w:val="0"/>
          <w:marBottom w:val="0"/>
          <w:divBdr>
            <w:top w:val="none" w:sz="0" w:space="0" w:color="auto"/>
            <w:left w:val="none" w:sz="0" w:space="0" w:color="auto"/>
            <w:bottom w:val="none" w:sz="0" w:space="0" w:color="auto"/>
            <w:right w:val="none" w:sz="0" w:space="0" w:color="auto"/>
          </w:divBdr>
        </w:div>
        <w:div w:id="1700007022">
          <w:marLeft w:val="0"/>
          <w:marRight w:val="0"/>
          <w:marTop w:val="0"/>
          <w:marBottom w:val="0"/>
          <w:divBdr>
            <w:top w:val="none" w:sz="0" w:space="0" w:color="auto"/>
            <w:left w:val="none" w:sz="0" w:space="0" w:color="auto"/>
            <w:bottom w:val="none" w:sz="0" w:space="0" w:color="auto"/>
            <w:right w:val="none" w:sz="0" w:space="0" w:color="auto"/>
          </w:divBdr>
        </w:div>
        <w:div w:id="2146502273">
          <w:marLeft w:val="0"/>
          <w:marRight w:val="0"/>
          <w:marTop w:val="0"/>
          <w:marBottom w:val="0"/>
          <w:divBdr>
            <w:top w:val="none" w:sz="0" w:space="0" w:color="auto"/>
            <w:left w:val="none" w:sz="0" w:space="0" w:color="auto"/>
            <w:bottom w:val="none" w:sz="0" w:space="0" w:color="auto"/>
            <w:right w:val="none" w:sz="0" w:space="0" w:color="auto"/>
          </w:divBdr>
        </w:div>
      </w:divsChild>
    </w:div>
    <w:div w:id="404498908">
      <w:bodyDiv w:val="1"/>
      <w:marLeft w:val="0"/>
      <w:marRight w:val="0"/>
      <w:marTop w:val="0"/>
      <w:marBottom w:val="0"/>
      <w:divBdr>
        <w:top w:val="none" w:sz="0" w:space="0" w:color="auto"/>
        <w:left w:val="none" w:sz="0" w:space="0" w:color="auto"/>
        <w:bottom w:val="none" w:sz="0" w:space="0" w:color="auto"/>
        <w:right w:val="none" w:sz="0" w:space="0" w:color="auto"/>
      </w:divBdr>
      <w:divsChild>
        <w:div w:id="89012766">
          <w:marLeft w:val="0"/>
          <w:marRight w:val="0"/>
          <w:marTop w:val="0"/>
          <w:marBottom w:val="0"/>
          <w:divBdr>
            <w:top w:val="none" w:sz="0" w:space="0" w:color="auto"/>
            <w:left w:val="none" w:sz="0" w:space="0" w:color="auto"/>
            <w:bottom w:val="none" w:sz="0" w:space="0" w:color="auto"/>
            <w:right w:val="none" w:sz="0" w:space="0" w:color="auto"/>
          </w:divBdr>
          <w:divsChild>
            <w:div w:id="503936905">
              <w:marLeft w:val="0"/>
              <w:marRight w:val="0"/>
              <w:marTop w:val="0"/>
              <w:marBottom w:val="0"/>
              <w:divBdr>
                <w:top w:val="none" w:sz="0" w:space="0" w:color="auto"/>
                <w:left w:val="none" w:sz="0" w:space="0" w:color="auto"/>
                <w:bottom w:val="none" w:sz="0" w:space="0" w:color="auto"/>
                <w:right w:val="none" w:sz="0" w:space="0" w:color="auto"/>
              </w:divBdr>
            </w:div>
            <w:div w:id="685595793">
              <w:marLeft w:val="0"/>
              <w:marRight w:val="0"/>
              <w:marTop w:val="0"/>
              <w:marBottom w:val="0"/>
              <w:divBdr>
                <w:top w:val="none" w:sz="0" w:space="0" w:color="auto"/>
                <w:left w:val="none" w:sz="0" w:space="0" w:color="auto"/>
                <w:bottom w:val="none" w:sz="0" w:space="0" w:color="auto"/>
                <w:right w:val="none" w:sz="0" w:space="0" w:color="auto"/>
              </w:divBdr>
            </w:div>
            <w:div w:id="847446145">
              <w:marLeft w:val="0"/>
              <w:marRight w:val="0"/>
              <w:marTop w:val="0"/>
              <w:marBottom w:val="0"/>
              <w:divBdr>
                <w:top w:val="none" w:sz="0" w:space="0" w:color="auto"/>
                <w:left w:val="none" w:sz="0" w:space="0" w:color="auto"/>
                <w:bottom w:val="none" w:sz="0" w:space="0" w:color="auto"/>
                <w:right w:val="none" w:sz="0" w:space="0" w:color="auto"/>
              </w:divBdr>
            </w:div>
            <w:div w:id="1133017843">
              <w:marLeft w:val="0"/>
              <w:marRight w:val="0"/>
              <w:marTop w:val="0"/>
              <w:marBottom w:val="0"/>
              <w:divBdr>
                <w:top w:val="none" w:sz="0" w:space="0" w:color="auto"/>
                <w:left w:val="none" w:sz="0" w:space="0" w:color="auto"/>
                <w:bottom w:val="none" w:sz="0" w:space="0" w:color="auto"/>
                <w:right w:val="none" w:sz="0" w:space="0" w:color="auto"/>
              </w:divBdr>
            </w:div>
            <w:div w:id="1227716087">
              <w:marLeft w:val="0"/>
              <w:marRight w:val="0"/>
              <w:marTop w:val="0"/>
              <w:marBottom w:val="0"/>
              <w:divBdr>
                <w:top w:val="none" w:sz="0" w:space="0" w:color="auto"/>
                <w:left w:val="none" w:sz="0" w:space="0" w:color="auto"/>
                <w:bottom w:val="none" w:sz="0" w:space="0" w:color="auto"/>
                <w:right w:val="none" w:sz="0" w:space="0" w:color="auto"/>
              </w:divBdr>
            </w:div>
            <w:div w:id="1291280445">
              <w:marLeft w:val="0"/>
              <w:marRight w:val="0"/>
              <w:marTop w:val="0"/>
              <w:marBottom w:val="0"/>
              <w:divBdr>
                <w:top w:val="none" w:sz="0" w:space="0" w:color="auto"/>
                <w:left w:val="none" w:sz="0" w:space="0" w:color="auto"/>
                <w:bottom w:val="none" w:sz="0" w:space="0" w:color="auto"/>
                <w:right w:val="none" w:sz="0" w:space="0" w:color="auto"/>
              </w:divBdr>
            </w:div>
            <w:div w:id="1394113053">
              <w:marLeft w:val="0"/>
              <w:marRight w:val="0"/>
              <w:marTop w:val="0"/>
              <w:marBottom w:val="0"/>
              <w:divBdr>
                <w:top w:val="none" w:sz="0" w:space="0" w:color="auto"/>
                <w:left w:val="none" w:sz="0" w:space="0" w:color="auto"/>
                <w:bottom w:val="none" w:sz="0" w:space="0" w:color="auto"/>
                <w:right w:val="none" w:sz="0" w:space="0" w:color="auto"/>
              </w:divBdr>
            </w:div>
            <w:div w:id="1525556998">
              <w:marLeft w:val="0"/>
              <w:marRight w:val="0"/>
              <w:marTop w:val="0"/>
              <w:marBottom w:val="0"/>
              <w:divBdr>
                <w:top w:val="none" w:sz="0" w:space="0" w:color="auto"/>
                <w:left w:val="none" w:sz="0" w:space="0" w:color="auto"/>
                <w:bottom w:val="none" w:sz="0" w:space="0" w:color="auto"/>
                <w:right w:val="none" w:sz="0" w:space="0" w:color="auto"/>
              </w:divBdr>
            </w:div>
            <w:div w:id="1748071722">
              <w:marLeft w:val="0"/>
              <w:marRight w:val="0"/>
              <w:marTop w:val="0"/>
              <w:marBottom w:val="0"/>
              <w:divBdr>
                <w:top w:val="none" w:sz="0" w:space="0" w:color="auto"/>
                <w:left w:val="none" w:sz="0" w:space="0" w:color="auto"/>
                <w:bottom w:val="none" w:sz="0" w:space="0" w:color="auto"/>
                <w:right w:val="none" w:sz="0" w:space="0" w:color="auto"/>
              </w:divBdr>
            </w:div>
            <w:div w:id="1859661303">
              <w:marLeft w:val="0"/>
              <w:marRight w:val="0"/>
              <w:marTop w:val="0"/>
              <w:marBottom w:val="0"/>
              <w:divBdr>
                <w:top w:val="none" w:sz="0" w:space="0" w:color="auto"/>
                <w:left w:val="none" w:sz="0" w:space="0" w:color="auto"/>
                <w:bottom w:val="none" w:sz="0" w:space="0" w:color="auto"/>
                <w:right w:val="none" w:sz="0" w:space="0" w:color="auto"/>
              </w:divBdr>
            </w:div>
            <w:div w:id="2036155429">
              <w:marLeft w:val="0"/>
              <w:marRight w:val="0"/>
              <w:marTop w:val="0"/>
              <w:marBottom w:val="0"/>
              <w:divBdr>
                <w:top w:val="none" w:sz="0" w:space="0" w:color="auto"/>
                <w:left w:val="none" w:sz="0" w:space="0" w:color="auto"/>
                <w:bottom w:val="none" w:sz="0" w:space="0" w:color="auto"/>
                <w:right w:val="none" w:sz="0" w:space="0" w:color="auto"/>
              </w:divBdr>
            </w:div>
          </w:divsChild>
        </w:div>
        <w:div w:id="545068280">
          <w:marLeft w:val="0"/>
          <w:marRight w:val="0"/>
          <w:marTop w:val="0"/>
          <w:marBottom w:val="0"/>
          <w:divBdr>
            <w:top w:val="none" w:sz="0" w:space="0" w:color="auto"/>
            <w:left w:val="none" w:sz="0" w:space="0" w:color="auto"/>
            <w:bottom w:val="none" w:sz="0" w:space="0" w:color="auto"/>
            <w:right w:val="none" w:sz="0" w:space="0" w:color="auto"/>
          </w:divBdr>
          <w:divsChild>
            <w:div w:id="28068223">
              <w:marLeft w:val="0"/>
              <w:marRight w:val="0"/>
              <w:marTop w:val="0"/>
              <w:marBottom w:val="0"/>
              <w:divBdr>
                <w:top w:val="none" w:sz="0" w:space="0" w:color="auto"/>
                <w:left w:val="none" w:sz="0" w:space="0" w:color="auto"/>
                <w:bottom w:val="none" w:sz="0" w:space="0" w:color="auto"/>
                <w:right w:val="none" w:sz="0" w:space="0" w:color="auto"/>
              </w:divBdr>
            </w:div>
            <w:div w:id="317656372">
              <w:marLeft w:val="0"/>
              <w:marRight w:val="0"/>
              <w:marTop w:val="0"/>
              <w:marBottom w:val="0"/>
              <w:divBdr>
                <w:top w:val="none" w:sz="0" w:space="0" w:color="auto"/>
                <w:left w:val="none" w:sz="0" w:space="0" w:color="auto"/>
                <w:bottom w:val="none" w:sz="0" w:space="0" w:color="auto"/>
                <w:right w:val="none" w:sz="0" w:space="0" w:color="auto"/>
              </w:divBdr>
            </w:div>
            <w:div w:id="321616600">
              <w:marLeft w:val="0"/>
              <w:marRight w:val="0"/>
              <w:marTop w:val="0"/>
              <w:marBottom w:val="0"/>
              <w:divBdr>
                <w:top w:val="none" w:sz="0" w:space="0" w:color="auto"/>
                <w:left w:val="none" w:sz="0" w:space="0" w:color="auto"/>
                <w:bottom w:val="none" w:sz="0" w:space="0" w:color="auto"/>
                <w:right w:val="none" w:sz="0" w:space="0" w:color="auto"/>
              </w:divBdr>
            </w:div>
            <w:div w:id="338118139">
              <w:marLeft w:val="0"/>
              <w:marRight w:val="0"/>
              <w:marTop w:val="0"/>
              <w:marBottom w:val="0"/>
              <w:divBdr>
                <w:top w:val="none" w:sz="0" w:space="0" w:color="auto"/>
                <w:left w:val="none" w:sz="0" w:space="0" w:color="auto"/>
                <w:bottom w:val="none" w:sz="0" w:space="0" w:color="auto"/>
                <w:right w:val="none" w:sz="0" w:space="0" w:color="auto"/>
              </w:divBdr>
            </w:div>
            <w:div w:id="434597647">
              <w:marLeft w:val="0"/>
              <w:marRight w:val="0"/>
              <w:marTop w:val="0"/>
              <w:marBottom w:val="0"/>
              <w:divBdr>
                <w:top w:val="none" w:sz="0" w:space="0" w:color="auto"/>
                <w:left w:val="none" w:sz="0" w:space="0" w:color="auto"/>
                <w:bottom w:val="none" w:sz="0" w:space="0" w:color="auto"/>
                <w:right w:val="none" w:sz="0" w:space="0" w:color="auto"/>
              </w:divBdr>
            </w:div>
            <w:div w:id="769816533">
              <w:marLeft w:val="0"/>
              <w:marRight w:val="0"/>
              <w:marTop w:val="0"/>
              <w:marBottom w:val="0"/>
              <w:divBdr>
                <w:top w:val="none" w:sz="0" w:space="0" w:color="auto"/>
                <w:left w:val="none" w:sz="0" w:space="0" w:color="auto"/>
                <w:bottom w:val="none" w:sz="0" w:space="0" w:color="auto"/>
                <w:right w:val="none" w:sz="0" w:space="0" w:color="auto"/>
              </w:divBdr>
            </w:div>
            <w:div w:id="811171048">
              <w:marLeft w:val="0"/>
              <w:marRight w:val="0"/>
              <w:marTop w:val="0"/>
              <w:marBottom w:val="0"/>
              <w:divBdr>
                <w:top w:val="none" w:sz="0" w:space="0" w:color="auto"/>
                <w:left w:val="none" w:sz="0" w:space="0" w:color="auto"/>
                <w:bottom w:val="none" w:sz="0" w:space="0" w:color="auto"/>
                <w:right w:val="none" w:sz="0" w:space="0" w:color="auto"/>
              </w:divBdr>
            </w:div>
            <w:div w:id="1099135173">
              <w:marLeft w:val="0"/>
              <w:marRight w:val="0"/>
              <w:marTop w:val="0"/>
              <w:marBottom w:val="0"/>
              <w:divBdr>
                <w:top w:val="none" w:sz="0" w:space="0" w:color="auto"/>
                <w:left w:val="none" w:sz="0" w:space="0" w:color="auto"/>
                <w:bottom w:val="none" w:sz="0" w:space="0" w:color="auto"/>
                <w:right w:val="none" w:sz="0" w:space="0" w:color="auto"/>
              </w:divBdr>
            </w:div>
            <w:div w:id="1130052363">
              <w:marLeft w:val="0"/>
              <w:marRight w:val="0"/>
              <w:marTop w:val="0"/>
              <w:marBottom w:val="0"/>
              <w:divBdr>
                <w:top w:val="none" w:sz="0" w:space="0" w:color="auto"/>
                <w:left w:val="none" w:sz="0" w:space="0" w:color="auto"/>
                <w:bottom w:val="none" w:sz="0" w:space="0" w:color="auto"/>
                <w:right w:val="none" w:sz="0" w:space="0" w:color="auto"/>
              </w:divBdr>
            </w:div>
            <w:div w:id="1166482071">
              <w:marLeft w:val="0"/>
              <w:marRight w:val="0"/>
              <w:marTop w:val="0"/>
              <w:marBottom w:val="0"/>
              <w:divBdr>
                <w:top w:val="none" w:sz="0" w:space="0" w:color="auto"/>
                <w:left w:val="none" w:sz="0" w:space="0" w:color="auto"/>
                <w:bottom w:val="none" w:sz="0" w:space="0" w:color="auto"/>
                <w:right w:val="none" w:sz="0" w:space="0" w:color="auto"/>
              </w:divBdr>
            </w:div>
            <w:div w:id="1345131684">
              <w:marLeft w:val="0"/>
              <w:marRight w:val="0"/>
              <w:marTop w:val="0"/>
              <w:marBottom w:val="0"/>
              <w:divBdr>
                <w:top w:val="none" w:sz="0" w:space="0" w:color="auto"/>
                <w:left w:val="none" w:sz="0" w:space="0" w:color="auto"/>
                <w:bottom w:val="none" w:sz="0" w:space="0" w:color="auto"/>
                <w:right w:val="none" w:sz="0" w:space="0" w:color="auto"/>
              </w:divBdr>
            </w:div>
            <w:div w:id="1452045868">
              <w:marLeft w:val="0"/>
              <w:marRight w:val="0"/>
              <w:marTop w:val="0"/>
              <w:marBottom w:val="0"/>
              <w:divBdr>
                <w:top w:val="none" w:sz="0" w:space="0" w:color="auto"/>
                <w:left w:val="none" w:sz="0" w:space="0" w:color="auto"/>
                <w:bottom w:val="none" w:sz="0" w:space="0" w:color="auto"/>
                <w:right w:val="none" w:sz="0" w:space="0" w:color="auto"/>
              </w:divBdr>
            </w:div>
            <w:div w:id="1475830454">
              <w:marLeft w:val="0"/>
              <w:marRight w:val="0"/>
              <w:marTop w:val="0"/>
              <w:marBottom w:val="0"/>
              <w:divBdr>
                <w:top w:val="none" w:sz="0" w:space="0" w:color="auto"/>
                <w:left w:val="none" w:sz="0" w:space="0" w:color="auto"/>
                <w:bottom w:val="none" w:sz="0" w:space="0" w:color="auto"/>
                <w:right w:val="none" w:sz="0" w:space="0" w:color="auto"/>
              </w:divBdr>
            </w:div>
            <w:div w:id="1499346458">
              <w:marLeft w:val="0"/>
              <w:marRight w:val="0"/>
              <w:marTop w:val="0"/>
              <w:marBottom w:val="0"/>
              <w:divBdr>
                <w:top w:val="none" w:sz="0" w:space="0" w:color="auto"/>
                <w:left w:val="none" w:sz="0" w:space="0" w:color="auto"/>
                <w:bottom w:val="none" w:sz="0" w:space="0" w:color="auto"/>
                <w:right w:val="none" w:sz="0" w:space="0" w:color="auto"/>
              </w:divBdr>
            </w:div>
            <w:div w:id="1522471632">
              <w:marLeft w:val="0"/>
              <w:marRight w:val="0"/>
              <w:marTop w:val="0"/>
              <w:marBottom w:val="0"/>
              <w:divBdr>
                <w:top w:val="none" w:sz="0" w:space="0" w:color="auto"/>
                <w:left w:val="none" w:sz="0" w:space="0" w:color="auto"/>
                <w:bottom w:val="none" w:sz="0" w:space="0" w:color="auto"/>
                <w:right w:val="none" w:sz="0" w:space="0" w:color="auto"/>
              </w:divBdr>
            </w:div>
            <w:div w:id="1539271362">
              <w:marLeft w:val="0"/>
              <w:marRight w:val="0"/>
              <w:marTop w:val="0"/>
              <w:marBottom w:val="0"/>
              <w:divBdr>
                <w:top w:val="none" w:sz="0" w:space="0" w:color="auto"/>
                <w:left w:val="none" w:sz="0" w:space="0" w:color="auto"/>
                <w:bottom w:val="none" w:sz="0" w:space="0" w:color="auto"/>
                <w:right w:val="none" w:sz="0" w:space="0" w:color="auto"/>
              </w:divBdr>
            </w:div>
            <w:div w:id="1757510680">
              <w:marLeft w:val="0"/>
              <w:marRight w:val="0"/>
              <w:marTop w:val="0"/>
              <w:marBottom w:val="0"/>
              <w:divBdr>
                <w:top w:val="none" w:sz="0" w:space="0" w:color="auto"/>
                <w:left w:val="none" w:sz="0" w:space="0" w:color="auto"/>
                <w:bottom w:val="none" w:sz="0" w:space="0" w:color="auto"/>
                <w:right w:val="none" w:sz="0" w:space="0" w:color="auto"/>
              </w:divBdr>
            </w:div>
            <w:div w:id="1979726334">
              <w:marLeft w:val="0"/>
              <w:marRight w:val="0"/>
              <w:marTop w:val="0"/>
              <w:marBottom w:val="0"/>
              <w:divBdr>
                <w:top w:val="none" w:sz="0" w:space="0" w:color="auto"/>
                <w:left w:val="none" w:sz="0" w:space="0" w:color="auto"/>
                <w:bottom w:val="none" w:sz="0" w:space="0" w:color="auto"/>
                <w:right w:val="none" w:sz="0" w:space="0" w:color="auto"/>
              </w:divBdr>
            </w:div>
            <w:div w:id="2052612184">
              <w:marLeft w:val="0"/>
              <w:marRight w:val="0"/>
              <w:marTop w:val="0"/>
              <w:marBottom w:val="0"/>
              <w:divBdr>
                <w:top w:val="none" w:sz="0" w:space="0" w:color="auto"/>
                <w:left w:val="none" w:sz="0" w:space="0" w:color="auto"/>
                <w:bottom w:val="none" w:sz="0" w:space="0" w:color="auto"/>
                <w:right w:val="none" w:sz="0" w:space="0" w:color="auto"/>
              </w:divBdr>
            </w:div>
            <w:div w:id="2071733270">
              <w:marLeft w:val="0"/>
              <w:marRight w:val="0"/>
              <w:marTop w:val="0"/>
              <w:marBottom w:val="0"/>
              <w:divBdr>
                <w:top w:val="none" w:sz="0" w:space="0" w:color="auto"/>
                <w:left w:val="none" w:sz="0" w:space="0" w:color="auto"/>
                <w:bottom w:val="none" w:sz="0" w:space="0" w:color="auto"/>
                <w:right w:val="none" w:sz="0" w:space="0" w:color="auto"/>
              </w:divBdr>
            </w:div>
          </w:divsChild>
        </w:div>
        <w:div w:id="1084037120">
          <w:marLeft w:val="0"/>
          <w:marRight w:val="0"/>
          <w:marTop w:val="0"/>
          <w:marBottom w:val="0"/>
          <w:divBdr>
            <w:top w:val="none" w:sz="0" w:space="0" w:color="auto"/>
            <w:left w:val="none" w:sz="0" w:space="0" w:color="auto"/>
            <w:bottom w:val="none" w:sz="0" w:space="0" w:color="auto"/>
            <w:right w:val="none" w:sz="0" w:space="0" w:color="auto"/>
          </w:divBdr>
          <w:divsChild>
            <w:div w:id="164249812">
              <w:marLeft w:val="0"/>
              <w:marRight w:val="0"/>
              <w:marTop w:val="0"/>
              <w:marBottom w:val="0"/>
              <w:divBdr>
                <w:top w:val="none" w:sz="0" w:space="0" w:color="auto"/>
                <w:left w:val="none" w:sz="0" w:space="0" w:color="auto"/>
                <w:bottom w:val="none" w:sz="0" w:space="0" w:color="auto"/>
                <w:right w:val="none" w:sz="0" w:space="0" w:color="auto"/>
              </w:divBdr>
            </w:div>
            <w:div w:id="336426201">
              <w:marLeft w:val="0"/>
              <w:marRight w:val="0"/>
              <w:marTop w:val="0"/>
              <w:marBottom w:val="0"/>
              <w:divBdr>
                <w:top w:val="none" w:sz="0" w:space="0" w:color="auto"/>
                <w:left w:val="none" w:sz="0" w:space="0" w:color="auto"/>
                <w:bottom w:val="none" w:sz="0" w:space="0" w:color="auto"/>
                <w:right w:val="none" w:sz="0" w:space="0" w:color="auto"/>
              </w:divBdr>
            </w:div>
            <w:div w:id="426924680">
              <w:marLeft w:val="0"/>
              <w:marRight w:val="0"/>
              <w:marTop w:val="0"/>
              <w:marBottom w:val="0"/>
              <w:divBdr>
                <w:top w:val="none" w:sz="0" w:space="0" w:color="auto"/>
                <w:left w:val="none" w:sz="0" w:space="0" w:color="auto"/>
                <w:bottom w:val="none" w:sz="0" w:space="0" w:color="auto"/>
                <w:right w:val="none" w:sz="0" w:space="0" w:color="auto"/>
              </w:divBdr>
            </w:div>
            <w:div w:id="661466912">
              <w:marLeft w:val="0"/>
              <w:marRight w:val="0"/>
              <w:marTop w:val="0"/>
              <w:marBottom w:val="0"/>
              <w:divBdr>
                <w:top w:val="none" w:sz="0" w:space="0" w:color="auto"/>
                <w:left w:val="none" w:sz="0" w:space="0" w:color="auto"/>
                <w:bottom w:val="none" w:sz="0" w:space="0" w:color="auto"/>
                <w:right w:val="none" w:sz="0" w:space="0" w:color="auto"/>
              </w:divBdr>
            </w:div>
            <w:div w:id="857348549">
              <w:marLeft w:val="0"/>
              <w:marRight w:val="0"/>
              <w:marTop w:val="0"/>
              <w:marBottom w:val="0"/>
              <w:divBdr>
                <w:top w:val="none" w:sz="0" w:space="0" w:color="auto"/>
                <w:left w:val="none" w:sz="0" w:space="0" w:color="auto"/>
                <w:bottom w:val="none" w:sz="0" w:space="0" w:color="auto"/>
                <w:right w:val="none" w:sz="0" w:space="0" w:color="auto"/>
              </w:divBdr>
            </w:div>
            <w:div w:id="1129010675">
              <w:marLeft w:val="0"/>
              <w:marRight w:val="0"/>
              <w:marTop w:val="0"/>
              <w:marBottom w:val="0"/>
              <w:divBdr>
                <w:top w:val="none" w:sz="0" w:space="0" w:color="auto"/>
                <w:left w:val="none" w:sz="0" w:space="0" w:color="auto"/>
                <w:bottom w:val="none" w:sz="0" w:space="0" w:color="auto"/>
                <w:right w:val="none" w:sz="0" w:space="0" w:color="auto"/>
              </w:divBdr>
            </w:div>
            <w:div w:id="1763380767">
              <w:marLeft w:val="0"/>
              <w:marRight w:val="0"/>
              <w:marTop w:val="0"/>
              <w:marBottom w:val="0"/>
              <w:divBdr>
                <w:top w:val="none" w:sz="0" w:space="0" w:color="auto"/>
                <w:left w:val="none" w:sz="0" w:space="0" w:color="auto"/>
                <w:bottom w:val="none" w:sz="0" w:space="0" w:color="auto"/>
                <w:right w:val="none" w:sz="0" w:space="0" w:color="auto"/>
              </w:divBdr>
            </w:div>
            <w:div w:id="1822842097">
              <w:marLeft w:val="0"/>
              <w:marRight w:val="0"/>
              <w:marTop w:val="0"/>
              <w:marBottom w:val="0"/>
              <w:divBdr>
                <w:top w:val="none" w:sz="0" w:space="0" w:color="auto"/>
                <w:left w:val="none" w:sz="0" w:space="0" w:color="auto"/>
                <w:bottom w:val="none" w:sz="0" w:space="0" w:color="auto"/>
                <w:right w:val="none" w:sz="0" w:space="0" w:color="auto"/>
              </w:divBdr>
            </w:div>
            <w:div w:id="1940485144">
              <w:marLeft w:val="0"/>
              <w:marRight w:val="0"/>
              <w:marTop w:val="0"/>
              <w:marBottom w:val="0"/>
              <w:divBdr>
                <w:top w:val="none" w:sz="0" w:space="0" w:color="auto"/>
                <w:left w:val="none" w:sz="0" w:space="0" w:color="auto"/>
                <w:bottom w:val="none" w:sz="0" w:space="0" w:color="auto"/>
                <w:right w:val="none" w:sz="0" w:space="0" w:color="auto"/>
              </w:divBdr>
            </w:div>
            <w:div w:id="196446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6536">
      <w:bodyDiv w:val="1"/>
      <w:marLeft w:val="0"/>
      <w:marRight w:val="0"/>
      <w:marTop w:val="0"/>
      <w:marBottom w:val="0"/>
      <w:divBdr>
        <w:top w:val="none" w:sz="0" w:space="0" w:color="auto"/>
        <w:left w:val="none" w:sz="0" w:space="0" w:color="auto"/>
        <w:bottom w:val="none" w:sz="0" w:space="0" w:color="auto"/>
        <w:right w:val="none" w:sz="0" w:space="0" w:color="auto"/>
      </w:divBdr>
    </w:div>
    <w:div w:id="430199511">
      <w:bodyDiv w:val="1"/>
      <w:marLeft w:val="0"/>
      <w:marRight w:val="0"/>
      <w:marTop w:val="0"/>
      <w:marBottom w:val="0"/>
      <w:divBdr>
        <w:top w:val="none" w:sz="0" w:space="0" w:color="auto"/>
        <w:left w:val="none" w:sz="0" w:space="0" w:color="auto"/>
        <w:bottom w:val="none" w:sz="0" w:space="0" w:color="auto"/>
        <w:right w:val="none" w:sz="0" w:space="0" w:color="auto"/>
      </w:divBdr>
    </w:div>
    <w:div w:id="437457176">
      <w:bodyDiv w:val="1"/>
      <w:marLeft w:val="0"/>
      <w:marRight w:val="0"/>
      <w:marTop w:val="0"/>
      <w:marBottom w:val="0"/>
      <w:divBdr>
        <w:top w:val="none" w:sz="0" w:space="0" w:color="auto"/>
        <w:left w:val="none" w:sz="0" w:space="0" w:color="auto"/>
        <w:bottom w:val="none" w:sz="0" w:space="0" w:color="auto"/>
        <w:right w:val="none" w:sz="0" w:space="0" w:color="auto"/>
      </w:divBdr>
    </w:div>
    <w:div w:id="447968371">
      <w:bodyDiv w:val="1"/>
      <w:marLeft w:val="0"/>
      <w:marRight w:val="0"/>
      <w:marTop w:val="0"/>
      <w:marBottom w:val="0"/>
      <w:divBdr>
        <w:top w:val="none" w:sz="0" w:space="0" w:color="auto"/>
        <w:left w:val="none" w:sz="0" w:space="0" w:color="auto"/>
        <w:bottom w:val="none" w:sz="0" w:space="0" w:color="auto"/>
        <w:right w:val="none" w:sz="0" w:space="0" w:color="auto"/>
      </w:divBdr>
    </w:div>
    <w:div w:id="485129634">
      <w:bodyDiv w:val="1"/>
      <w:marLeft w:val="0"/>
      <w:marRight w:val="0"/>
      <w:marTop w:val="0"/>
      <w:marBottom w:val="0"/>
      <w:divBdr>
        <w:top w:val="none" w:sz="0" w:space="0" w:color="auto"/>
        <w:left w:val="none" w:sz="0" w:space="0" w:color="auto"/>
        <w:bottom w:val="none" w:sz="0" w:space="0" w:color="auto"/>
        <w:right w:val="none" w:sz="0" w:space="0" w:color="auto"/>
      </w:divBdr>
    </w:div>
    <w:div w:id="507062394">
      <w:bodyDiv w:val="1"/>
      <w:marLeft w:val="0"/>
      <w:marRight w:val="0"/>
      <w:marTop w:val="0"/>
      <w:marBottom w:val="0"/>
      <w:divBdr>
        <w:top w:val="none" w:sz="0" w:space="0" w:color="auto"/>
        <w:left w:val="none" w:sz="0" w:space="0" w:color="auto"/>
        <w:bottom w:val="none" w:sz="0" w:space="0" w:color="auto"/>
        <w:right w:val="none" w:sz="0" w:space="0" w:color="auto"/>
      </w:divBdr>
    </w:div>
    <w:div w:id="511067328">
      <w:bodyDiv w:val="1"/>
      <w:marLeft w:val="0"/>
      <w:marRight w:val="0"/>
      <w:marTop w:val="0"/>
      <w:marBottom w:val="0"/>
      <w:divBdr>
        <w:top w:val="none" w:sz="0" w:space="0" w:color="auto"/>
        <w:left w:val="none" w:sz="0" w:space="0" w:color="auto"/>
        <w:bottom w:val="none" w:sz="0" w:space="0" w:color="auto"/>
        <w:right w:val="none" w:sz="0" w:space="0" w:color="auto"/>
      </w:divBdr>
    </w:div>
    <w:div w:id="537667247">
      <w:bodyDiv w:val="1"/>
      <w:marLeft w:val="0"/>
      <w:marRight w:val="0"/>
      <w:marTop w:val="0"/>
      <w:marBottom w:val="0"/>
      <w:divBdr>
        <w:top w:val="none" w:sz="0" w:space="0" w:color="auto"/>
        <w:left w:val="none" w:sz="0" w:space="0" w:color="auto"/>
        <w:bottom w:val="none" w:sz="0" w:space="0" w:color="auto"/>
        <w:right w:val="none" w:sz="0" w:space="0" w:color="auto"/>
      </w:divBdr>
    </w:div>
    <w:div w:id="546455561">
      <w:bodyDiv w:val="1"/>
      <w:marLeft w:val="0"/>
      <w:marRight w:val="0"/>
      <w:marTop w:val="0"/>
      <w:marBottom w:val="0"/>
      <w:divBdr>
        <w:top w:val="none" w:sz="0" w:space="0" w:color="auto"/>
        <w:left w:val="none" w:sz="0" w:space="0" w:color="auto"/>
        <w:bottom w:val="none" w:sz="0" w:space="0" w:color="auto"/>
        <w:right w:val="none" w:sz="0" w:space="0" w:color="auto"/>
      </w:divBdr>
    </w:div>
    <w:div w:id="551385932">
      <w:bodyDiv w:val="1"/>
      <w:marLeft w:val="0"/>
      <w:marRight w:val="0"/>
      <w:marTop w:val="0"/>
      <w:marBottom w:val="0"/>
      <w:divBdr>
        <w:top w:val="none" w:sz="0" w:space="0" w:color="auto"/>
        <w:left w:val="none" w:sz="0" w:space="0" w:color="auto"/>
        <w:bottom w:val="none" w:sz="0" w:space="0" w:color="auto"/>
        <w:right w:val="none" w:sz="0" w:space="0" w:color="auto"/>
      </w:divBdr>
    </w:div>
    <w:div w:id="560364871">
      <w:bodyDiv w:val="1"/>
      <w:marLeft w:val="0"/>
      <w:marRight w:val="0"/>
      <w:marTop w:val="0"/>
      <w:marBottom w:val="0"/>
      <w:divBdr>
        <w:top w:val="none" w:sz="0" w:space="0" w:color="auto"/>
        <w:left w:val="none" w:sz="0" w:space="0" w:color="auto"/>
        <w:bottom w:val="none" w:sz="0" w:space="0" w:color="auto"/>
        <w:right w:val="none" w:sz="0" w:space="0" w:color="auto"/>
      </w:divBdr>
    </w:div>
    <w:div w:id="563953330">
      <w:bodyDiv w:val="1"/>
      <w:marLeft w:val="0"/>
      <w:marRight w:val="0"/>
      <w:marTop w:val="0"/>
      <w:marBottom w:val="0"/>
      <w:divBdr>
        <w:top w:val="none" w:sz="0" w:space="0" w:color="auto"/>
        <w:left w:val="none" w:sz="0" w:space="0" w:color="auto"/>
        <w:bottom w:val="none" w:sz="0" w:space="0" w:color="auto"/>
        <w:right w:val="none" w:sz="0" w:space="0" w:color="auto"/>
      </w:divBdr>
    </w:div>
    <w:div w:id="566500153">
      <w:bodyDiv w:val="1"/>
      <w:marLeft w:val="0"/>
      <w:marRight w:val="0"/>
      <w:marTop w:val="0"/>
      <w:marBottom w:val="0"/>
      <w:divBdr>
        <w:top w:val="none" w:sz="0" w:space="0" w:color="auto"/>
        <w:left w:val="none" w:sz="0" w:space="0" w:color="auto"/>
        <w:bottom w:val="none" w:sz="0" w:space="0" w:color="auto"/>
        <w:right w:val="none" w:sz="0" w:space="0" w:color="auto"/>
      </w:divBdr>
    </w:div>
    <w:div w:id="592318972">
      <w:bodyDiv w:val="1"/>
      <w:marLeft w:val="0"/>
      <w:marRight w:val="0"/>
      <w:marTop w:val="0"/>
      <w:marBottom w:val="0"/>
      <w:divBdr>
        <w:top w:val="none" w:sz="0" w:space="0" w:color="auto"/>
        <w:left w:val="none" w:sz="0" w:space="0" w:color="auto"/>
        <w:bottom w:val="none" w:sz="0" w:space="0" w:color="auto"/>
        <w:right w:val="none" w:sz="0" w:space="0" w:color="auto"/>
      </w:divBdr>
    </w:div>
    <w:div w:id="596132510">
      <w:bodyDiv w:val="1"/>
      <w:marLeft w:val="0"/>
      <w:marRight w:val="0"/>
      <w:marTop w:val="0"/>
      <w:marBottom w:val="0"/>
      <w:divBdr>
        <w:top w:val="none" w:sz="0" w:space="0" w:color="auto"/>
        <w:left w:val="none" w:sz="0" w:space="0" w:color="auto"/>
        <w:bottom w:val="none" w:sz="0" w:space="0" w:color="auto"/>
        <w:right w:val="none" w:sz="0" w:space="0" w:color="auto"/>
      </w:divBdr>
      <w:divsChild>
        <w:div w:id="416174797">
          <w:marLeft w:val="0"/>
          <w:marRight w:val="0"/>
          <w:marTop w:val="0"/>
          <w:marBottom w:val="0"/>
          <w:divBdr>
            <w:top w:val="none" w:sz="0" w:space="0" w:color="auto"/>
            <w:left w:val="none" w:sz="0" w:space="0" w:color="auto"/>
            <w:bottom w:val="none" w:sz="0" w:space="0" w:color="auto"/>
            <w:right w:val="none" w:sz="0" w:space="0" w:color="auto"/>
          </w:divBdr>
        </w:div>
        <w:div w:id="562257857">
          <w:marLeft w:val="0"/>
          <w:marRight w:val="0"/>
          <w:marTop w:val="0"/>
          <w:marBottom w:val="0"/>
          <w:divBdr>
            <w:top w:val="none" w:sz="0" w:space="0" w:color="auto"/>
            <w:left w:val="none" w:sz="0" w:space="0" w:color="auto"/>
            <w:bottom w:val="none" w:sz="0" w:space="0" w:color="auto"/>
            <w:right w:val="none" w:sz="0" w:space="0" w:color="auto"/>
          </w:divBdr>
        </w:div>
        <w:div w:id="588738455">
          <w:marLeft w:val="0"/>
          <w:marRight w:val="0"/>
          <w:marTop w:val="0"/>
          <w:marBottom w:val="0"/>
          <w:divBdr>
            <w:top w:val="none" w:sz="0" w:space="0" w:color="auto"/>
            <w:left w:val="none" w:sz="0" w:space="0" w:color="auto"/>
            <w:bottom w:val="none" w:sz="0" w:space="0" w:color="auto"/>
            <w:right w:val="none" w:sz="0" w:space="0" w:color="auto"/>
          </w:divBdr>
        </w:div>
        <w:div w:id="733746151">
          <w:marLeft w:val="0"/>
          <w:marRight w:val="0"/>
          <w:marTop w:val="0"/>
          <w:marBottom w:val="0"/>
          <w:divBdr>
            <w:top w:val="none" w:sz="0" w:space="0" w:color="auto"/>
            <w:left w:val="none" w:sz="0" w:space="0" w:color="auto"/>
            <w:bottom w:val="none" w:sz="0" w:space="0" w:color="auto"/>
            <w:right w:val="none" w:sz="0" w:space="0" w:color="auto"/>
          </w:divBdr>
        </w:div>
        <w:div w:id="741412025">
          <w:marLeft w:val="0"/>
          <w:marRight w:val="0"/>
          <w:marTop w:val="0"/>
          <w:marBottom w:val="0"/>
          <w:divBdr>
            <w:top w:val="none" w:sz="0" w:space="0" w:color="auto"/>
            <w:left w:val="none" w:sz="0" w:space="0" w:color="auto"/>
            <w:bottom w:val="none" w:sz="0" w:space="0" w:color="auto"/>
            <w:right w:val="none" w:sz="0" w:space="0" w:color="auto"/>
          </w:divBdr>
        </w:div>
        <w:div w:id="1025641645">
          <w:marLeft w:val="0"/>
          <w:marRight w:val="0"/>
          <w:marTop w:val="0"/>
          <w:marBottom w:val="0"/>
          <w:divBdr>
            <w:top w:val="none" w:sz="0" w:space="0" w:color="auto"/>
            <w:left w:val="none" w:sz="0" w:space="0" w:color="auto"/>
            <w:bottom w:val="none" w:sz="0" w:space="0" w:color="auto"/>
            <w:right w:val="none" w:sz="0" w:space="0" w:color="auto"/>
          </w:divBdr>
        </w:div>
        <w:div w:id="1147359776">
          <w:marLeft w:val="0"/>
          <w:marRight w:val="0"/>
          <w:marTop w:val="0"/>
          <w:marBottom w:val="0"/>
          <w:divBdr>
            <w:top w:val="none" w:sz="0" w:space="0" w:color="auto"/>
            <w:left w:val="none" w:sz="0" w:space="0" w:color="auto"/>
            <w:bottom w:val="none" w:sz="0" w:space="0" w:color="auto"/>
            <w:right w:val="none" w:sz="0" w:space="0" w:color="auto"/>
          </w:divBdr>
        </w:div>
        <w:div w:id="1590380871">
          <w:marLeft w:val="0"/>
          <w:marRight w:val="0"/>
          <w:marTop w:val="0"/>
          <w:marBottom w:val="0"/>
          <w:divBdr>
            <w:top w:val="none" w:sz="0" w:space="0" w:color="auto"/>
            <w:left w:val="none" w:sz="0" w:space="0" w:color="auto"/>
            <w:bottom w:val="none" w:sz="0" w:space="0" w:color="auto"/>
            <w:right w:val="none" w:sz="0" w:space="0" w:color="auto"/>
          </w:divBdr>
        </w:div>
        <w:div w:id="1936161088">
          <w:marLeft w:val="0"/>
          <w:marRight w:val="0"/>
          <w:marTop w:val="0"/>
          <w:marBottom w:val="0"/>
          <w:divBdr>
            <w:top w:val="none" w:sz="0" w:space="0" w:color="auto"/>
            <w:left w:val="none" w:sz="0" w:space="0" w:color="auto"/>
            <w:bottom w:val="none" w:sz="0" w:space="0" w:color="auto"/>
            <w:right w:val="none" w:sz="0" w:space="0" w:color="auto"/>
          </w:divBdr>
        </w:div>
        <w:div w:id="2007784379">
          <w:marLeft w:val="0"/>
          <w:marRight w:val="0"/>
          <w:marTop w:val="0"/>
          <w:marBottom w:val="0"/>
          <w:divBdr>
            <w:top w:val="none" w:sz="0" w:space="0" w:color="auto"/>
            <w:left w:val="none" w:sz="0" w:space="0" w:color="auto"/>
            <w:bottom w:val="none" w:sz="0" w:space="0" w:color="auto"/>
            <w:right w:val="none" w:sz="0" w:space="0" w:color="auto"/>
          </w:divBdr>
        </w:div>
      </w:divsChild>
    </w:div>
    <w:div w:id="601647942">
      <w:bodyDiv w:val="1"/>
      <w:marLeft w:val="0"/>
      <w:marRight w:val="0"/>
      <w:marTop w:val="0"/>
      <w:marBottom w:val="0"/>
      <w:divBdr>
        <w:top w:val="none" w:sz="0" w:space="0" w:color="auto"/>
        <w:left w:val="none" w:sz="0" w:space="0" w:color="auto"/>
        <w:bottom w:val="none" w:sz="0" w:space="0" w:color="auto"/>
        <w:right w:val="none" w:sz="0" w:space="0" w:color="auto"/>
      </w:divBdr>
    </w:div>
    <w:div w:id="639117323">
      <w:bodyDiv w:val="1"/>
      <w:marLeft w:val="0"/>
      <w:marRight w:val="0"/>
      <w:marTop w:val="0"/>
      <w:marBottom w:val="0"/>
      <w:divBdr>
        <w:top w:val="none" w:sz="0" w:space="0" w:color="auto"/>
        <w:left w:val="none" w:sz="0" w:space="0" w:color="auto"/>
        <w:bottom w:val="none" w:sz="0" w:space="0" w:color="auto"/>
        <w:right w:val="none" w:sz="0" w:space="0" w:color="auto"/>
      </w:divBdr>
      <w:divsChild>
        <w:div w:id="2628768">
          <w:marLeft w:val="0"/>
          <w:marRight w:val="0"/>
          <w:marTop w:val="0"/>
          <w:marBottom w:val="0"/>
          <w:divBdr>
            <w:top w:val="none" w:sz="0" w:space="0" w:color="auto"/>
            <w:left w:val="none" w:sz="0" w:space="0" w:color="auto"/>
            <w:bottom w:val="none" w:sz="0" w:space="0" w:color="auto"/>
            <w:right w:val="none" w:sz="0" w:space="0" w:color="auto"/>
          </w:divBdr>
          <w:divsChild>
            <w:div w:id="1877962149">
              <w:marLeft w:val="0"/>
              <w:marRight w:val="0"/>
              <w:marTop w:val="0"/>
              <w:marBottom w:val="0"/>
              <w:divBdr>
                <w:top w:val="none" w:sz="0" w:space="0" w:color="auto"/>
                <w:left w:val="none" w:sz="0" w:space="0" w:color="auto"/>
                <w:bottom w:val="none" w:sz="0" w:space="0" w:color="auto"/>
                <w:right w:val="none" w:sz="0" w:space="0" w:color="auto"/>
              </w:divBdr>
            </w:div>
          </w:divsChild>
        </w:div>
        <w:div w:id="36007838">
          <w:marLeft w:val="0"/>
          <w:marRight w:val="0"/>
          <w:marTop w:val="0"/>
          <w:marBottom w:val="0"/>
          <w:divBdr>
            <w:top w:val="none" w:sz="0" w:space="0" w:color="auto"/>
            <w:left w:val="none" w:sz="0" w:space="0" w:color="auto"/>
            <w:bottom w:val="none" w:sz="0" w:space="0" w:color="auto"/>
            <w:right w:val="none" w:sz="0" w:space="0" w:color="auto"/>
          </w:divBdr>
          <w:divsChild>
            <w:div w:id="1410347085">
              <w:marLeft w:val="0"/>
              <w:marRight w:val="0"/>
              <w:marTop w:val="0"/>
              <w:marBottom w:val="0"/>
              <w:divBdr>
                <w:top w:val="none" w:sz="0" w:space="0" w:color="auto"/>
                <w:left w:val="none" w:sz="0" w:space="0" w:color="auto"/>
                <w:bottom w:val="none" w:sz="0" w:space="0" w:color="auto"/>
                <w:right w:val="none" w:sz="0" w:space="0" w:color="auto"/>
              </w:divBdr>
            </w:div>
          </w:divsChild>
        </w:div>
        <w:div w:id="43455829">
          <w:marLeft w:val="0"/>
          <w:marRight w:val="0"/>
          <w:marTop w:val="0"/>
          <w:marBottom w:val="0"/>
          <w:divBdr>
            <w:top w:val="none" w:sz="0" w:space="0" w:color="auto"/>
            <w:left w:val="none" w:sz="0" w:space="0" w:color="auto"/>
            <w:bottom w:val="none" w:sz="0" w:space="0" w:color="auto"/>
            <w:right w:val="none" w:sz="0" w:space="0" w:color="auto"/>
          </w:divBdr>
          <w:divsChild>
            <w:div w:id="1673877477">
              <w:marLeft w:val="0"/>
              <w:marRight w:val="0"/>
              <w:marTop w:val="0"/>
              <w:marBottom w:val="0"/>
              <w:divBdr>
                <w:top w:val="none" w:sz="0" w:space="0" w:color="auto"/>
                <w:left w:val="none" w:sz="0" w:space="0" w:color="auto"/>
                <w:bottom w:val="none" w:sz="0" w:space="0" w:color="auto"/>
                <w:right w:val="none" w:sz="0" w:space="0" w:color="auto"/>
              </w:divBdr>
            </w:div>
          </w:divsChild>
        </w:div>
        <w:div w:id="46151838">
          <w:marLeft w:val="0"/>
          <w:marRight w:val="0"/>
          <w:marTop w:val="0"/>
          <w:marBottom w:val="0"/>
          <w:divBdr>
            <w:top w:val="none" w:sz="0" w:space="0" w:color="auto"/>
            <w:left w:val="none" w:sz="0" w:space="0" w:color="auto"/>
            <w:bottom w:val="none" w:sz="0" w:space="0" w:color="auto"/>
            <w:right w:val="none" w:sz="0" w:space="0" w:color="auto"/>
          </w:divBdr>
          <w:divsChild>
            <w:div w:id="1705405007">
              <w:marLeft w:val="0"/>
              <w:marRight w:val="0"/>
              <w:marTop w:val="0"/>
              <w:marBottom w:val="0"/>
              <w:divBdr>
                <w:top w:val="none" w:sz="0" w:space="0" w:color="auto"/>
                <w:left w:val="none" w:sz="0" w:space="0" w:color="auto"/>
                <w:bottom w:val="none" w:sz="0" w:space="0" w:color="auto"/>
                <w:right w:val="none" w:sz="0" w:space="0" w:color="auto"/>
              </w:divBdr>
            </w:div>
          </w:divsChild>
        </w:div>
        <w:div w:id="48843675">
          <w:marLeft w:val="0"/>
          <w:marRight w:val="0"/>
          <w:marTop w:val="0"/>
          <w:marBottom w:val="0"/>
          <w:divBdr>
            <w:top w:val="none" w:sz="0" w:space="0" w:color="auto"/>
            <w:left w:val="none" w:sz="0" w:space="0" w:color="auto"/>
            <w:bottom w:val="none" w:sz="0" w:space="0" w:color="auto"/>
            <w:right w:val="none" w:sz="0" w:space="0" w:color="auto"/>
          </w:divBdr>
          <w:divsChild>
            <w:div w:id="119687230">
              <w:marLeft w:val="0"/>
              <w:marRight w:val="0"/>
              <w:marTop w:val="0"/>
              <w:marBottom w:val="0"/>
              <w:divBdr>
                <w:top w:val="none" w:sz="0" w:space="0" w:color="auto"/>
                <w:left w:val="none" w:sz="0" w:space="0" w:color="auto"/>
                <w:bottom w:val="none" w:sz="0" w:space="0" w:color="auto"/>
                <w:right w:val="none" w:sz="0" w:space="0" w:color="auto"/>
              </w:divBdr>
            </w:div>
          </w:divsChild>
        </w:div>
        <w:div w:id="54592736">
          <w:marLeft w:val="0"/>
          <w:marRight w:val="0"/>
          <w:marTop w:val="0"/>
          <w:marBottom w:val="0"/>
          <w:divBdr>
            <w:top w:val="none" w:sz="0" w:space="0" w:color="auto"/>
            <w:left w:val="none" w:sz="0" w:space="0" w:color="auto"/>
            <w:bottom w:val="none" w:sz="0" w:space="0" w:color="auto"/>
            <w:right w:val="none" w:sz="0" w:space="0" w:color="auto"/>
          </w:divBdr>
          <w:divsChild>
            <w:div w:id="925072486">
              <w:marLeft w:val="0"/>
              <w:marRight w:val="0"/>
              <w:marTop w:val="0"/>
              <w:marBottom w:val="0"/>
              <w:divBdr>
                <w:top w:val="none" w:sz="0" w:space="0" w:color="auto"/>
                <w:left w:val="none" w:sz="0" w:space="0" w:color="auto"/>
                <w:bottom w:val="none" w:sz="0" w:space="0" w:color="auto"/>
                <w:right w:val="none" w:sz="0" w:space="0" w:color="auto"/>
              </w:divBdr>
            </w:div>
          </w:divsChild>
        </w:div>
        <w:div w:id="58133267">
          <w:marLeft w:val="0"/>
          <w:marRight w:val="0"/>
          <w:marTop w:val="0"/>
          <w:marBottom w:val="0"/>
          <w:divBdr>
            <w:top w:val="none" w:sz="0" w:space="0" w:color="auto"/>
            <w:left w:val="none" w:sz="0" w:space="0" w:color="auto"/>
            <w:bottom w:val="none" w:sz="0" w:space="0" w:color="auto"/>
            <w:right w:val="none" w:sz="0" w:space="0" w:color="auto"/>
          </w:divBdr>
          <w:divsChild>
            <w:div w:id="83380095">
              <w:marLeft w:val="0"/>
              <w:marRight w:val="0"/>
              <w:marTop w:val="0"/>
              <w:marBottom w:val="0"/>
              <w:divBdr>
                <w:top w:val="none" w:sz="0" w:space="0" w:color="auto"/>
                <w:left w:val="none" w:sz="0" w:space="0" w:color="auto"/>
                <w:bottom w:val="none" w:sz="0" w:space="0" w:color="auto"/>
                <w:right w:val="none" w:sz="0" w:space="0" w:color="auto"/>
              </w:divBdr>
            </w:div>
          </w:divsChild>
        </w:div>
        <w:div w:id="60712965">
          <w:marLeft w:val="0"/>
          <w:marRight w:val="0"/>
          <w:marTop w:val="0"/>
          <w:marBottom w:val="0"/>
          <w:divBdr>
            <w:top w:val="none" w:sz="0" w:space="0" w:color="auto"/>
            <w:left w:val="none" w:sz="0" w:space="0" w:color="auto"/>
            <w:bottom w:val="none" w:sz="0" w:space="0" w:color="auto"/>
            <w:right w:val="none" w:sz="0" w:space="0" w:color="auto"/>
          </w:divBdr>
          <w:divsChild>
            <w:div w:id="1670402531">
              <w:marLeft w:val="0"/>
              <w:marRight w:val="0"/>
              <w:marTop w:val="0"/>
              <w:marBottom w:val="0"/>
              <w:divBdr>
                <w:top w:val="none" w:sz="0" w:space="0" w:color="auto"/>
                <w:left w:val="none" w:sz="0" w:space="0" w:color="auto"/>
                <w:bottom w:val="none" w:sz="0" w:space="0" w:color="auto"/>
                <w:right w:val="none" w:sz="0" w:space="0" w:color="auto"/>
              </w:divBdr>
            </w:div>
          </w:divsChild>
        </w:div>
        <w:div w:id="70084611">
          <w:marLeft w:val="0"/>
          <w:marRight w:val="0"/>
          <w:marTop w:val="0"/>
          <w:marBottom w:val="0"/>
          <w:divBdr>
            <w:top w:val="none" w:sz="0" w:space="0" w:color="auto"/>
            <w:left w:val="none" w:sz="0" w:space="0" w:color="auto"/>
            <w:bottom w:val="none" w:sz="0" w:space="0" w:color="auto"/>
            <w:right w:val="none" w:sz="0" w:space="0" w:color="auto"/>
          </w:divBdr>
          <w:divsChild>
            <w:div w:id="1523470842">
              <w:marLeft w:val="0"/>
              <w:marRight w:val="0"/>
              <w:marTop w:val="0"/>
              <w:marBottom w:val="0"/>
              <w:divBdr>
                <w:top w:val="none" w:sz="0" w:space="0" w:color="auto"/>
                <w:left w:val="none" w:sz="0" w:space="0" w:color="auto"/>
                <w:bottom w:val="none" w:sz="0" w:space="0" w:color="auto"/>
                <w:right w:val="none" w:sz="0" w:space="0" w:color="auto"/>
              </w:divBdr>
            </w:div>
          </w:divsChild>
        </w:div>
        <w:div w:id="72358887">
          <w:marLeft w:val="0"/>
          <w:marRight w:val="0"/>
          <w:marTop w:val="0"/>
          <w:marBottom w:val="0"/>
          <w:divBdr>
            <w:top w:val="none" w:sz="0" w:space="0" w:color="auto"/>
            <w:left w:val="none" w:sz="0" w:space="0" w:color="auto"/>
            <w:bottom w:val="none" w:sz="0" w:space="0" w:color="auto"/>
            <w:right w:val="none" w:sz="0" w:space="0" w:color="auto"/>
          </w:divBdr>
          <w:divsChild>
            <w:div w:id="1081223114">
              <w:marLeft w:val="0"/>
              <w:marRight w:val="0"/>
              <w:marTop w:val="0"/>
              <w:marBottom w:val="0"/>
              <w:divBdr>
                <w:top w:val="none" w:sz="0" w:space="0" w:color="auto"/>
                <w:left w:val="none" w:sz="0" w:space="0" w:color="auto"/>
                <w:bottom w:val="none" w:sz="0" w:space="0" w:color="auto"/>
                <w:right w:val="none" w:sz="0" w:space="0" w:color="auto"/>
              </w:divBdr>
            </w:div>
          </w:divsChild>
        </w:div>
        <w:div w:id="79330243">
          <w:marLeft w:val="0"/>
          <w:marRight w:val="0"/>
          <w:marTop w:val="0"/>
          <w:marBottom w:val="0"/>
          <w:divBdr>
            <w:top w:val="none" w:sz="0" w:space="0" w:color="auto"/>
            <w:left w:val="none" w:sz="0" w:space="0" w:color="auto"/>
            <w:bottom w:val="none" w:sz="0" w:space="0" w:color="auto"/>
            <w:right w:val="none" w:sz="0" w:space="0" w:color="auto"/>
          </w:divBdr>
          <w:divsChild>
            <w:div w:id="782265979">
              <w:marLeft w:val="0"/>
              <w:marRight w:val="0"/>
              <w:marTop w:val="0"/>
              <w:marBottom w:val="0"/>
              <w:divBdr>
                <w:top w:val="none" w:sz="0" w:space="0" w:color="auto"/>
                <w:left w:val="none" w:sz="0" w:space="0" w:color="auto"/>
                <w:bottom w:val="none" w:sz="0" w:space="0" w:color="auto"/>
                <w:right w:val="none" w:sz="0" w:space="0" w:color="auto"/>
              </w:divBdr>
            </w:div>
          </w:divsChild>
        </w:div>
        <w:div w:id="95562578">
          <w:marLeft w:val="0"/>
          <w:marRight w:val="0"/>
          <w:marTop w:val="0"/>
          <w:marBottom w:val="0"/>
          <w:divBdr>
            <w:top w:val="none" w:sz="0" w:space="0" w:color="auto"/>
            <w:left w:val="none" w:sz="0" w:space="0" w:color="auto"/>
            <w:bottom w:val="none" w:sz="0" w:space="0" w:color="auto"/>
            <w:right w:val="none" w:sz="0" w:space="0" w:color="auto"/>
          </w:divBdr>
          <w:divsChild>
            <w:div w:id="1250237789">
              <w:marLeft w:val="0"/>
              <w:marRight w:val="0"/>
              <w:marTop w:val="0"/>
              <w:marBottom w:val="0"/>
              <w:divBdr>
                <w:top w:val="none" w:sz="0" w:space="0" w:color="auto"/>
                <w:left w:val="none" w:sz="0" w:space="0" w:color="auto"/>
                <w:bottom w:val="none" w:sz="0" w:space="0" w:color="auto"/>
                <w:right w:val="none" w:sz="0" w:space="0" w:color="auto"/>
              </w:divBdr>
            </w:div>
          </w:divsChild>
        </w:div>
        <w:div w:id="103768747">
          <w:marLeft w:val="0"/>
          <w:marRight w:val="0"/>
          <w:marTop w:val="0"/>
          <w:marBottom w:val="0"/>
          <w:divBdr>
            <w:top w:val="none" w:sz="0" w:space="0" w:color="auto"/>
            <w:left w:val="none" w:sz="0" w:space="0" w:color="auto"/>
            <w:bottom w:val="none" w:sz="0" w:space="0" w:color="auto"/>
            <w:right w:val="none" w:sz="0" w:space="0" w:color="auto"/>
          </w:divBdr>
          <w:divsChild>
            <w:div w:id="754519865">
              <w:marLeft w:val="0"/>
              <w:marRight w:val="0"/>
              <w:marTop w:val="0"/>
              <w:marBottom w:val="0"/>
              <w:divBdr>
                <w:top w:val="none" w:sz="0" w:space="0" w:color="auto"/>
                <w:left w:val="none" w:sz="0" w:space="0" w:color="auto"/>
                <w:bottom w:val="none" w:sz="0" w:space="0" w:color="auto"/>
                <w:right w:val="none" w:sz="0" w:space="0" w:color="auto"/>
              </w:divBdr>
            </w:div>
          </w:divsChild>
        </w:div>
        <w:div w:id="115293870">
          <w:marLeft w:val="0"/>
          <w:marRight w:val="0"/>
          <w:marTop w:val="0"/>
          <w:marBottom w:val="0"/>
          <w:divBdr>
            <w:top w:val="none" w:sz="0" w:space="0" w:color="auto"/>
            <w:left w:val="none" w:sz="0" w:space="0" w:color="auto"/>
            <w:bottom w:val="none" w:sz="0" w:space="0" w:color="auto"/>
            <w:right w:val="none" w:sz="0" w:space="0" w:color="auto"/>
          </w:divBdr>
          <w:divsChild>
            <w:div w:id="433863861">
              <w:marLeft w:val="0"/>
              <w:marRight w:val="0"/>
              <w:marTop w:val="0"/>
              <w:marBottom w:val="0"/>
              <w:divBdr>
                <w:top w:val="none" w:sz="0" w:space="0" w:color="auto"/>
                <w:left w:val="none" w:sz="0" w:space="0" w:color="auto"/>
                <w:bottom w:val="none" w:sz="0" w:space="0" w:color="auto"/>
                <w:right w:val="none" w:sz="0" w:space="0" w:color="auto"/>
              </w:divBdr>
            </w:div>
          </w:divsChild>
        </w:div>
        <w:div w:id="129323459">
          <w:marLeft w:val="0"/>
          <w:marRight w:val="0"/>
          <w:marTop w:val="0"/>
          <w:marBottom w:val="0"/>
          <w:divBdr>
            <w:top w:val="none" w:sz="0" w:space="0" w:color="auto"/>
            <w:left w:val="none" w:sz="0" w:space="0" w:color="auto"/>
            <w:bottom w:val="none" w:sz="0" w:space="0" w:color="auto"/>
            <w:right w:val="none" w:sz="0" w:space="0" w:color="auto"/>
          </w:divBdr>
          <w:divsChild>
            <w:div w:id="2057200140">
              <w:marLeft w:val="0"/>
              <w:marRight w:val="0"/>
              <w:marTop w:val="0"/>
              <w:marBottom w:val="0"/>
              <w:divBdr>
                <w:top w:val="none" w:sz="0" w:space="0" w:color="auto"/>
                <w:left w:val="none" w:sz="0" w:space="0" w:color="auto"/>
                <w:bottom w:val="none" w:sz="0" w:space="0" w:color="auto"/>
                <w:right w:val="none" w:sz="0" w:space="0" w:color="auto"/>
              </w:divBdr>
            </w:div>
          </w:divsChild>
        </w:div>
        <w:div w:id="130364048">
          <w:marLeft w:val="0"/>
          <w:marRight w:val="0"/>
          <w:marTop w:val="0"/>
          <w:marBottom w:val="0"/>
          <w:divBdr>
            <w:top w:val="none" w:sz="0" w:space="0" w:color="auto"/>
            <w:left w:val="none" w:sz="0" w:space="0" w:color="auto"/>
            <w:bottom w:val="none" w:sz="0" w:space="0" w:color="auto"/>
            <w:right w:val="none" w:sz="0" w:space="0" w:color="auto"/>
          </w:divBdr>
          <w:divsChild>
            <w:div w:id="1831025098">
              <w:marLeft w:val="0"/>
              <w:marRight w:val="0"/>
              <w:marTop w:val="0"/>
              <w:marBottom w:val="0"/>
              <w:divBdr>
                <w:top w:val="none" w:sz="0" w:space="0" w:color="auto"/>
                <w:left w:val="none" w:sz="0" w:space="0" w:color="auto"/>
                <w:bottom w:val="none" w:sz="0" w:space="0" w:color="auto"/>
                <w:right w:val="none" w:sz="0" w:space="0" w:color="auto"/>
              </w:divBdr>
            </w:div>
          </w:divsChild>
        </w:div>
        <w:div w:id="131405053">
          <w:marLeft w:val="0"/>
          <w:marRight w:val="0"/>
          <w:marTop w:val="0"/>
          <w:marBottom w:val="0"/>
          <w:divBdr>
            <w:top w:val="none" w:sz="0" w:space="0" w:color="auto"/>
            <w:left w:val="none" w:sz="0" w:space="0" w:color="auto"/>
            <w:bottom w:val="none" w:sz="0" w:space="0" w:color="auto"/>
            <w:right w:val="none" w:sz="0" w:space="0" w:color="auto"/>
          </w:divBdr>
          <w:divsChild>
            <w:div w:id="946695856">
              <w:marLeft w:val="0"/>
              <w:marRight w:val="0"/>
              <w:marTop w:val="0"/>
              <w:marBottom w:val="0"/>
              <w:divBdr>
                <w:top w:val="none" w:sz="0" w:space="0" w:color="auto"/>
                <w:left w:val="none" w:sz="0" w:space="0" w:color="auto"/>
                <w:bottom w:val="none" w:sz="0" w:space="0" w:color="auto"/>
                <w:right w:val="none" w:sz="0" w:space="0" w:color="auto"/>
              </w:divBdr>
            </w:div>
          </w:divsChild>
        </w:div>
        <w:div w:id="131678726">
          <w:marLeft w:val="0"/>
          <w:marRight w:val="0"/>
          <w:marTop w:val="0"/>
          <w:marBottom w:val="0"/>
          <w:divBdr>
            <w:top w:val="none" w:sz="0" w:space="0" w:color="auto"/>
            <w:left w:val="none" w:sz="0" w:space="0" w:color="auto"/>
            <w:bottom w:val="none" w:sz="0" w:space="0" w:color="auto"/>
            <w:right w:val="none" w:sz="0" w:space="0" w:color="auto"/>
          </w:divBdr>
          <w:divsChild>
            <w:div w:id="369961693">
              <w:marLeft w:val="0"/>
              <w:marRight w:val="0"/>
              <w:marTop w:val="0"/>
              <w:marBottom w:val="0"/>
              <w:divBdr>
                <w:top w:val="none" w:sz="0" w:space="0" w:color="auto"/>
                <w:left w:val="none" w:sz="0" w:space="0" w:color="auto"/>
                <w:bottom w:val="none" w:sz="0" w:space="0" w:color="auto"/>
                <w:right w:val="none" w:sz="0" w:space="0" w:color="auto"/>
              </w:divBdr>
            </w:div>
          </w:divsChild>
        </w:div>
        <w:div w:id="137310432">
          <w:marLeft w:val="0"/>
          <w:marRight w:val="0"/>
          <w:marTop w:val="0"/>
          <w:marBottom w:val="0"/>
          <w:divBdr>
            <w:top w:val="none" w:sz="0" w:space="0" w:color="auto"/>
            <w:left w:val="none" w:sz="0" w:space="0" w:color="auto"/>
            <w:bottom w:val="none" w:sz="0" w:space="0" w:color="auto"/>
            <w:right w:val="none" w:sz="0" w:space="0" w:color="auto"/>
          </w:divBdr>
          <w:divsChild>
            <w:div w:id="91438148">
              <w:marLeft w:val="0"/>
              <w:marRight w:val="0"/>
              <w:marTop w:val="0"/>
              <w:marBottom w:val="0"/>
              <w:divBdr>
                <w:top w:val="none" w:sz="0" w:space="0" w:color="auto"/>
                <w:left w:val="none" w:sz="0" w:space="0" w:color="auto"/>
                <w:bottom w:val="none" w:sz="0" w:space="0" w:color="auto"/>
                <w:right w:val="none" w:sz="0" w:space="0" w:color="auto"/>
              </w:divBdr>
            </w:div>
          </w:divsChild>
        </w:div>
        <w:div w:id="146283485">
          <w:marLeft w:val="0"/>
          <w:marRight w:val="0"/>
          <w:marTop w:val="0"/>
          <w:marBottom w:val="0"/>
          <w:divBdr>
            <w:top w:val="none" w:sz="0" w:space="0" w:color="auto"/>
            <w:left w:val="none" w:sz="0" w:space="0" w:color="auto"/>
            <w:bottom w:val="none" w:sz="0" w:space="0" w:color="auto"/>
            <w:right w:val="none" w:sz="0" w:space="0" w:color="auto"/>
          </w:divBdr>
          <w:divsChild>
            <w:div w:id="1617758766">
              <w:marLeft w:val="0"/>
              <w:marRight w:val="0"/>
              <w:marTop w:val="0"/>
              <w:marBottom w:val="0"/>
              <w:divBdr>
                <w:top w:val="none" w:sz="0" w:space="0" w:color="auto"/>
                <w:left w:val="none" w:sz="0" w:space="0" w:color="auto"/>
                <w:bottom w:val="none" w:sz="0" w:space="0" w:color="auto"/>
                <w:right w:val="none" w:sz="0" w:space="0" w:color="auto"/>
              </w:divBdr>
            </w:div>
          </w:divsChild>
        </w:div>
        <w:div w:id="171190294">
          <w:marLeft w:val="0"/>
          <w:marRight w:val="0"/>
          <w:marTop w:val="0"/>
          <w:marBottom w:val="0"/>
          <w:divBdr>
            <w:top w:val="none" w:sz="0" w:space="0" w:color="auto"/>
            <w:left w:val="none" w:sz="0" w:space="0" w:color="auto"/>
            <w:bottom w:val="none" w:sz="0" w:space="0" w:color="auto"/>
            <w:right w:val="none" w:sz="0" w:space="0" w:color="auto"/>
          </w:divBdr>
          <w:divsChild>
            <w:div w:id="1149132019">
              <w:marLeft w:val="0"/>
              <w:marRight w:val="0"/>
              <w:marTop w:val="0"/>
              <w:marBottom w:val="0"/>
              <w:divBdr>
                <w:top w:val="none" w:sz="0" w:space="0" w:color="auto"/>
                <w:left w:val="none" w:sz="0" w:space="0" w:color="auto"/>
                <w:bottom w:val="none" w:sz="0" w:space="0" w:color="auto"/>
                <w:right w:val="none" w:sz="0" w:space="0" w:color="auto"/>
              </w:divBdr>
            </w:div>
          </w:divsChild>
        </w:div>
        <w:div w:id="178198180">
          <w:marLeft w:val="0"/>
          <w:marRight w:val="0"/>
          <w:marTop w:val="0"/>
          <w:marBottom w:val="0"/>
          <w:divBdr>
            <w:top w:val="none" w:sz="0" w:space="0" w:color="auto"/>
            <w:left w:val="none" w:sz="0" w:space="0" w:color="auto"/>
            <w:bottom w:val="none" w:sz="0" w:space="0" w:color="auto"/>
            <w:right w:val="none" w:sz="0" w:space="0" w:color="auto"/>
          </w:divBdr>
          <w:divsChild>
            <w:div w:id="1309554165">
              <w:marLeft w:val="0"/>
              <w:marRight w:val="0"/>
              <w:marTop w:val="0"/>
              <w:marBottom w:val="0"/>
              <w:divBdr>
                <w:top w:val="none" w:sz="0" w:space="0" w:color="auto"/>
                <w:left w:val="none" w:sz="0" w:space="0" w:color="auto"/>
                <w:bottom w:val="none" w:sz="0" w:space="0" w:color="auto"/>
                <w:right w:val="none" w:sz="0" w:space="0" w:color="auto"/>
              </w:divBdr>
            </w:div>
          </w:divsChild>
        </w:div>
        <w:div w:id="182130395">
          <w:marLeft w:val="0"/>
          <w:marRight w:val="0"/>
          <w:marTop w:val="0"/>
          <w:marBottom w:val="0"/>
          <w:divBdr>
            <w:top w:val="none" w:sz="0" w:space="0" w:color="auto"/>
            <w:left w:val="none" w:sz="0" w:space="0" w:color="auto"/>
            <w:bottom w:val="none" w:sz="0" w:space="0" w:color="auto"/>
            <w:right w:val="none" w:sz="0" w:space="0" w:color="auto"/>
          </w:divBdr>
          <w:divsChild>
            <w:div w:id="904490576">
              <w:marLeft w:val="0"/>
              <w:marRight w:val="0"/>
              <w:marTop w:val="0"/>
              <w:marBottom w:val="0"/>
              <w:divBdr>
                <w:top w:val="none" w:sz="0" w:space="0" w:color="auto"/>
                <w:left w:val="none" w:sz="0" w:space="0" w:color="auto"/>
                <w:bottom w:val="none" w:sz="0" w:space="0" w:color="auto"/>
                <w:right w:val="none" w:sz="0" w:space="0" w:color="auto"/>
              </w:divBdr>
            </w:div>
          </w:divsChild>
        </w:div>
        <w:div w:id="184172030">
          <w:marLeft w:val="0"/>
          <w:marRight w:val="0"/>
          <w:marTop w:val="0"/>
          <w:marBottom w:val="0"/>
          <w:divBdr>
            <w:top w:val="none" w:sz="0" w:space="0" w:color="auto"/>
            <w:left w:val="none" w:sz="0" w:space="0" w:color="auto"/>
            <w:bottom w:val="none" w:sz="0" w:space="0" w:color="auto"/>
            <w:right w:val="none" w:sz="0" w:space="0" w:color="auto"/>
          </w:divBdr>
          <w:divsChild>
            <w:div w:id="1316255376">
              <w:marLeft w:val="0"/>
              <w:marRight w:val="0"/>
              <w:marTop w:val="0"/>
              <w:marBottom w:val="0"/>
              <w:divBdr>
                <w:top w:val="none" w:sz="0" w:space="0" w:color="auto"/>
                <w:left w:val="none" w:sz="0" w:space="0" w:color="auto"/>
                <w:bottom w:val="none" w:sz="0" w:space="0" w:color="auto"/>
                <w:right w:val="none" w:sz="0" w:space="0" w:color="auto"/>
              </w:divBdr>
            </w:div>
          </w:divsChild>
        </w:div>
        <w:div w:id="192809134">
          <w:marLeft w:val="0"/>
          <w:marRight w:val="0"/>
          <w:marTop w:val="0"/>
          <w:marBottom w:val="0"/>
          <w:divBdr>
            <w:top w:val="none" w:sz="0" w:space="0" w:color="auto"/>
            <w:left w:val="none" w:sz="0" w:space="0" w:color="auto"/>
            <w:bottom w:val="none" w:sz="0" w:space="0" w:color="auto"/>
            <w:right w:val="none" w:sz="0" w:space="0" w:color="auto"/>
          </w:divBdr>
          <w:divsChild>
            <w:div w:id="780612211">
              <w:marLeft w:val="0"/>
              <w:marRight w:val="0"/>
              <w:marTop w:val="0"/>
              <w:marBottom w:val="0"/>
              <w:divBdr>
                <w:top w:val="none" w:sz="0" w:space="0" w:color="auto"/>
                <w:left w:val="none" w:sz="0" w:space="0" w:color="auto"/>
                <w:bottom w:val="none" w:sz="0" w:space="0" w:color="auto"/>
                <w:right w:val="none" w:sz="0" w:space="0" w:color="auto"/>
              </w:divBdr>
            </w:div>
          </w:divsChild>
        </w:div>
        <w:div w:id="196360401">
          <w:marLeft w:val="0"/>
          <w:marRight w:val="0"/>
          <w:marTop w:val="0"/>
          <w:marBottom w:val="0"/>
          <w:divBdr>
            <w:top w:val="none" w:sz="0" w:space="0" w:color="auto"/>
            <w:left w:val="none" w:sz="0" w:space="0" w:color="auto"/>
            <w:bottom w:val="none" w:sz="0" w:space="0" w:color="auto"/>
            <w:right w:val="none" w:sz="0" w:space="0" w:color="auto"/>
          </w:divBdr>
          <w:divsChild>
            <w:div w:id="1138568816">
              <w:marLeft w:val="0"/>
              <w:marRight w:val="0"/>
              <w:marTop w:val="0"/>
              <w:marBottom w:val="0"/>
              <w:divBdr>
                <w:top w:val="none" w:sz="0" w:space="0" w:color="auto"/>
                <w:left w:val="none" w:sz="0" w:space="0" w:color="auto"/>
                <w:bottom w:val="none" w:sz="0" w:space="0" w:color="auto"/>
                <w:right w:val="none" w:sz="0" w:space="0" w:color="auto"/>
              </w:divBdr>
            </w:div>
          </w:divsChild>
        </w:div>
        <w:div w:id="213273347">
          <w:marLeft w:val="0"/>
          <w:marRight w:val="0"/>
          <w:marTop w:val="0"/>
          <w:marBottom w:val="0"/>
          <w:divBdr>
            <w:top w:val="none" w:sz="0" w:space="0" w:color="auto"/>
            <w:left w:val="none" w:sz="0" w:space="0" w:color="auto"/>
            <w:bottom w:val="none" w:sz="0" w:space="0" w:color="auto"/>
            <w:right w:val="none" w:sz="0" w:space="0" w:color="auto"/>
          </w:divBdr>
          <w:divsChild>
            <w:div w:id="1035616224">
              <w:marLeft w:val="0"/>
              <w:marRight w:val="0"/>
              <w:marTop w:val="0"/>
              <w:marBottom w:val="0"/>
              <w:divBdr>
                <w:top w:val="none" w:sz="0" w:space="0" w:color="auto"/>
                <w:left w:val="none" w:sz="0" w:space="0" w:color="auto"/>
                <w:bottom w:val="none" w:sz="0" w:space="0" w:color="auto"/>
                <w:right w:val="none" w:sz="0" w:space="0" w:color="auto"/>
              </w:divBdr>
            </w:div>
          </w:divsChild>
        </w:div>
        <w:div w:id="214195020">
          <w:marLeft w:val="0"/>
          <w:marRight w:val="0"/>
          <w:marTop w:val="0"/>
          <w:marBottom w:val="0"/>
          <w:divBdr>
            <w:top w:val="none" w:sz="0" w:space="0" w:color="auto"/>
            <w:left w:val="none" w:sz="0" w:space="0" w:color="auto"/>
            <w:bottom w:val="none" w:sz="0" w:space="0" w:color="auto"/>
            <w:right w:val="none" w:sz="0" w:space="0" w:color="auto"/>
          </w:divBdr>
          <w:divsChild>
            <w:div w:id="543756816">
              <w:marLeft w:val="0"/>
              <w:marRight w:val="0"/>
              <w:marTop w:val="0"/>
              <w:marBottom w:val="0"/>
              <w:divBdr>
                <w:top w:val="none" w:sz="0" w:space="0" w:color="auto"/>
                <w:left w:val="none" w:sz="0" w:space="0" w:color="auto"/>
                <w:bottom w:val="none" w:sz="0" w:space="0" w:color="auto"/>
                <w:right w:val="none" w:sz="0" w:space="0" w:color="auto"/>
              </w:divBdr>
            </w:div>
          </w:divsChild>
        </w:div>
        <w:div w:id="217396118">
          <w:marLeft w:val="0"/>
          <w:marRight w:val="0"/>
          <w:marTop w:val="0"/>
          <w:marBottom w:val="0"/>
          <w:divBdr>
            <w:top w:val="none" w:sz="0" w:space="0" w:color="auto"/>
            <w:left w:val="none" w:sz="0" w:space="0" w:color="auto"/>
            <w:bottom w:val="none" w:sz="0" w:space="0" w:color="auto"/>
            <w:right w:val="none" w:sz="0" w:space="0" w:color="auto"/>
          </w:divBdr>
          <w:divsChild>
            <w:div w:id="839003303">
              <w:marLeft w:val="0"/>
              <w:marRight w:val="0"/>
              <w:marTop w:val="0"/>
              <w:marBottom w:val="0"/>
              <w:divBdr>
                <w:top w:val="none" w:sz="0" w:space="0" w:color="auto"/>
                <w:left w:val="none" w:sz="0" w:space="0" w:color="auto"/>
                <w:bottom w:val="none" w:sz="0" w:space="0" w:color="auto"/>
                <w:right w:val="none" w:sz="0" w:space="0" w:color="auto"/>
              </w:divBdr>
            </w:div>
          </w:divsChild>
        </w:div>
        <w:div w:id="229392451">
          <w:marLeft w:val="0"/>
          <w:marRight w:val="0"/>
          <w:marTop w:val="0"/>
          <w:marBottom w:val="0"/>
          <w:divBdr>
            <w:top w:val="none" w:sz="0" w:space="0" w:color="auto"/>
            <w:left w:val="none" w:sz="0" w:space="0" w:color="auto"/>
            <w:bottom w:val="none" w:sz="0" w:space="0" w:color="auto"/>
            <w:right w:val="none" w:sz="0" w:space="0" w:color="auto"/>
          </w:divBdr>
          <w:divsChild>
            <w:div w:id="797258072">
              <w:marLeft w:val="0"/>
              <w:marRight w:val="0"/>
              <w:marTop w:val="0"/>
              <w:marBottom w:val="0"/>
              <w:divBdr>
                <w:top w:val="none" w:sz="0" w:space="0" w:color="auto"/>
                <w:left w:val="none" w:sz="0" w:space="0" w:color="auto"/>
                <w:bottom w:val="none" w:sz="0" w:space="0" w:color="auto"/>
                <w:right w:val="none" w:sz="0" w:space="0" w:color="auto"/>
              </w:divBdr>
            </w:div>
          </w:divsChild>
        </w:div>
        <w:div w:id="230165947">
          <w:marLeft w:val="0"/>
          <w:marRight w:val="0"/>
          <w:marTop w:val="0"/>
          <w:marBottom w:val="0"/>
          <w:divBdr>
            <w:top w:val="none" w:sz="0" w:space="0" w:color="auto"/>
            <w:left w:val="none" w:sz="0" w:space="0" w:color="auto"/>
            <w:bottom w:val="none" w:sz="0" w:space="0" w:color="auto"/>
            <w:right w:val="none" w:sz="0" w:space="0" w:color="auto"/>
          </w:divBdr>
          <w:divsChild>
            <w:div w:id="48070475">
              <w:marLeft w:val="0"/>
              <w:marRight w:val="0"/>
              <w:marTop w:val="0"/>
              <w:marBottom w:val="0"/>
              <w:divBdr>
                <w:top w:val="none" w:sz="0" w:space="0" w:color="auto"/>
                <w:left w:val="none" w:sz="0" w:space="0" w:color="auto"/>
                <w:bottom w:val="none" w:sz="0" w:space="0" w:color="auto"/>
                <w:right w:val="none" w:sz="0" w:space="0" w:color="auto"/>
              </w:divBdr>
            </w:div>
          </w:divsChild>
        </w:div>
        <w:div w:id="233049793">
          <w:marLeft w:val="0"/>
          <w:marRight w:val="0"/>
          <w:marTop w:val="0"/>
          <w:marBottom w:val="0"/>
          <w:divBdr>
            <w:top w:val="none" w:sz="0" w:space="0" w:color="auto"/>
            <w:left w:val="none" w:sz="0" w:space="0" w:color="auto"/>
            <w:bottom w:val="none" w:sz="0" w:space="0" w:color="auto"/>
            <w:right w:val="none" w:sz="0" w:space="0" w:color="auto"/>
          </w:divBdr>
          <w:divsChild>
            <w:div w:id="2127579762">
              <w:marLeft w:val="0"/>
              <w:marRight w:val="0"/>
              <w:marTop w:val="0"/>
              <w:marBottom w:val="0"/>
              <w:divBdr>
                <w:top w:val="none" w:sz="0" w:space="0" w:color="auto"/>
                <w:left w:val="none" w:sz="0" w:space="0" w:color="auto"/>
                <w:bottom w:val="none" w:sz="0" w:space="0" w:color="auto"/>
                <w:right w:val="none" w:sz="0" w:space="0" w:color="auto"/>
              </w:divBdr>
            </w:div>
          </w:divsChild>
        </w:div>
        <w:div w:id="240648941">
          <w:marLeft w:val="0"/>
          <w:marRight w:val="0"/>
          <w:marTop w:val="0"/>
          <w:marBottom w:val="0"/>
          <w:divBdr>
            <w:top w:val="none" w:sz="0" w:space="0" w:color="auto"/>
            <w:left w:val="none" w:sz="0" w:space="0" w:color="auto"/>
            <w:bottom w:val="none" w:sz="0" w:space="0" w:color="auto"/>
            <w:right w:val="none" w:sz="0" w:space="0" w:color="auto"/>
          </w:divBdr>
          <w:divsChild>
            <w:div w:id="1865826025">
              <w:marLeft w:val="0"/>
              <w:marRight w:val="0"/>
              <w:marTop w:val="0"/>
              <w:marBottom w:val="0"/>
              <w:divBdr>
                <w:top w:val="none" w:sz="0" w:space="0" w:color="auto"/>
                <w:left w:val="none" w:sz="0" w:space="0" w:color="auto"/>
                <w:bottom w:val="none" w:sz="0" w:space="0" w:color="auto"/>
                <w:right w:val="none" w:sz="0" w:space="0" w:color="auto"/>
              </w:divBdr>
            </w:div>
          </w:divsChild>
        </w:div>
        <w:div w:id="242372935">
          <w:marLeft w:val="0"/>
          <w:marRight w:val="0"/>
          <w:marTop w:val="0"/>
          <w:marBottom w:val="0"/>
          <w:divBdr>
            <w:top w:val="none" w:sz="0" w:space="0" w:color="auto"/>
            <w:left w:val="none" w:sz="0" w:space="0" w:color="auto"/>
            <w:bottom w:val="none" w:sz="0" w:space="0" w:color="auto"/>
            <w:right w:val="none" w:sz="0" w:space="0" w:color="auto"/>
          </w:divBdr>
          <w:divsChild>
            <w:div w:id="1053195313">
              <w:marLeft w:val="0"/>
              <w:marRight w:val="0"/>
              <w:marTop w:val="0"/>
              <w:marBottom w:val="0"/>
              <w:divBdr>
                <w:top w:val="none" w:sz="0" w:space="0" w:color="auto"/>
                <w:left w:val="none" w:sz="0" w:space="0" w:color="auto"/>
                <w:bottom w:val="none" w:sz="0" w:space="0" w:color="auto"/>
                <w:right w:val="none" w:sz="0" w:space="0" w:color="auto"/>
              </w:divBdr>
            </w:div>
          </w:divsChild>
        </w:div>
        <w:div w:id="247273373">
          <w:marLeft w:val="0"/>
          <w:marRight w:val="0"/>
          <w:marTop w:val="0"/>
          <w:marBottom w:val="0"/>
          <w:divBdr>
            <w:top w:val="none" w:sz="0" w:space="0" w:color="auto"/>
            <w:left w:val="none" w:sz="0" w:space="0" w:color="auto"/>
            <w:bottom w:val="none" w:sz="0" w:space="0" w:color="auto"/>
            <w:right w:val="none" w:sz="0" w:space="0" w:color="auto"/>
          </w:divBdr>
          <w:divsChild>
            <w:div w:id="269777061">
              <w:marLeft w:val="0"/>
              <w:marRight w:val="0"/>
              <w:marTop w:val="0"/>
              <w:marBottom w:val="0"/>
              <w:divBdr>
                <w:top w:val="none" w:sz="0" w:space="0" w:color="auto"/>
                <w:left w:val="none" w:sz="0" w:space="0" w:color="auto"/>
                <w:bottom w:val="none" w:sz="0" w:space="0" w:color="auto"/>
                <w:right w:val="none" w:sz="0" w:space="0" w:color="auto"/>
              </w:divBdr>
            </w:div>
          </w:divsChild>
        </w:div>
        <w:div w:id="252057392">
          <w:marLeft w:val="0"/>
          <w:marRight w:val="0"/>
          <w:marTop w:val="0"/>
          <w:marBottom w:val="0"/>
          <w:divBdr>
            <w:top w:val="none" w:sz="0" w:space="0" w:color="auto"/>
            <w:left w:val="none" w:sz="0" w:space="0" w:color="auto"/>
            <w:bottom w:val="none" w:sz="0" w:space="0" w:color="auto"/>
            <w:right w:val="none" w:sz="0" w:space="0" w:color="auto"/>
          </w:divBdr>
          <w:divsChild>
            <w:div w:id="1504466814">
              <w:marLeft w:val="0"/>
              <w:marRight w:val="0"/>
              <w:marTop w:val="0"/>
              <w:marBottom w:val="0"/>
              <w:divBdr>
                <w:top w:val="none" w:sz="0" w:space="0" w:color="auto"/>
                <w:left w:val="none" w:sz="0" w:space="0" w:color="auto"/>
                <w:bottom w:val="none" w:sz="0" w:space="0" w:color="auto"/>
                <w:right w:val="none" w:sz="0" w:space="0" w:color="auto"/>
              </w:divBdr>
            </w:div>
          </w:divsChild>
        </w:div>
        <w:div w:id="259802750">
          <w:marLeft w:val="0"/>
          <w:marRight w:val="0"/>
          <w:marTop w:val="0"/>
          <w:marBottom w:val="0"/>
          <w:divBdr>
            <w:top w:val="none" w:sz="0" w:space="0" w:color="auto"/>
            <w:left w:val="none" w:sz="0" w:space="0" w:color="auto"/>
            <w:bottom w:val="none" w:sz="0" w:space="0" w:color="auto"/>
            <w:right w:val="none" w:sz="0" w:space="0" w:color="auto"/>
          </w:divBdr>
          <w:divsChild>
            <w:div w:id="665863583">
              <w:marLeft w:val="0"/>
              <w:marRight w:val="0"/>
              <w:marTop w:val="0"/>
              <w:marBottom w:val="0"/>
              <w:divBdr>
                <w:top w:val="none" w:sz="0" w:space="0" w:color="auto"/>
                <w:left w:val="none" w:sz="0" w:space="0" w:color="auto"/>
                <w:bottom w:val="none" w:sz="0" w:space="0" w:color="auto"/>
                <w:right w:val="none" w:sz="0" w:space="0" w:color="auto"/>
              </w:divBdr>
            </w:div>
          </w:divsChild>
        </w:div>
        <w:div w:id="263464316">
          <w:marLeft w:val="0"/>
          <w:marRight w:val="0"/>
          <w:marTop w:val="0"/>
          <w:marBottom w:val="0"/>
          <w:divBdr>
            <w:top w:val="none" w:sz="0" w:space="0" w:color="auto"/>
            <w:left w:val="none" w:sz="0" w:space="0" w:color="auto"/>
            <w:bottom w:val="none" w:sz="0" w:space="0" w:color="auto"/>
            <w:right w:val="none" w:sz="0" w:space="0" w:color="auto"/>
          </w:divBdr>
          <w:divsChild>
            <w:div w:id="736703302">
              <w:marLeft w:val="0"/>
              <w:marRight w:val="0"/>
              <w:marTop w:val="0"/>
              <w:marBottom w:val="0"/>
              <w:divBdr>
                <w:top w:val="none" w:sz="0" w:space="0" w:color="auto"/>
                <w:left w:val="none" w:sz="0" w:space="0" w:color="auto"/>
                <w:bottom w:val="none" w:sz="0" w:space="0" w:color="auto"/>
                <w:right w:val="none" w:sz="0" w:space="0" w:color="auto"/>
              </w:divBdr>
            </w:div>
          </w:divsChild>
        </w:div>
        <w:div w:id="275455533">
          <w:marLeft w:val="0"/>
          <w:marRight w:val="0"/>
          <w:marTop w:val="0"/>
          <w:marBottom w:val="0"/>
          <w:divBdr>
            <w:top w:val="none" w:sz="0" w:space="0" w:color="auto"/>
            <w:left w:val="none" w:sz="0" w:space="0" w:color="auto"/>
            <w:bottom w:val="none" w:sz="0" w:space="0" w:color="auto"/>
            <w:right w:val="none" w:sz="0" w:space="0" w:color="auto"/>
          </w:divBdr>
          <w:divsChild>
            <w:div w:id="1920558438">
              <w:marLeft w:val="0"/>
              <w:marRight w:val="0"/>
              <w:marTop w:val="0"/>
              <w:marBottom w:val="0"/>
              <w:divBdr>
                <w:top w:val="none" w:sz="0" w:space="0" w:color="auto"/>
                <w:left w:val="none" w:sz="0" w:space="0" w:color="auto"/>
                <w:bottom w:val="none" w:sz="0" w:space="0" w:color="auto"/>
                <w:right w:val="none" w:sz="0" w:space="0" w:color="auto"/>
              </w:divBdr>
            </w:div>
          </w:divsChild>
        </w:div>
        <w:div w:id="280578052">
          <w:marLeft w:val="0"/>
          <w:marRight w:val="0"/>
          <w:marTop w:val="0"/>
          <w:marBottom w:val="0"/>
          <w:divBdr>
            <w:top w:val="none" w:sz="0" w:space="0" w:color="auto"/>
            <w:left w:val="none" w:sz="0" w:space="0" w:color="auto"/>
            <w:bottom w:val="none" w:sz="0" w:space="0" w:color="auto"/>
            <w:right w:val="none" w:sz="0" w:space="0" w:color="auto"/>
          </w:divBdr>
          <w:divsChild>
            <w:div w:id="2092117699">
              <w:marLeft w:val="0"/>
              <w:marRight w:val="0"/>
              <w:marTop w:val="0"/>
              <w:marBottom w:val="0"/>
              <w:divBdr>
                <w:top w:val="none" w:sz="0" w:space="0" w:color="auto"/>
                <w:left w:val="none" w:sz="0" w:space="0" w:color="auto"/>
                <w:bottom w:val="none" w:sz="0" w:space="0" w:color="auto"/>
                <w:right w:val="none" w:sz="0" w:space="0" w:color="auto"/>
              </w:divBdr>
            </w:div>
          </w:divsChild>
        </w:div>
        <w:div w:id="295843780">
          <w:marLeft w:val="0"/>
          <w:marRight w:val="0"/>
          <w:marTop w:val="0"/>
          <w:marBottom w:val="0"/>
          <w:divBdr>
            <w:top w:val="none" w:sz="0" w:space="0" w:color="auto"/>
            <w:left w:val="none" w:sz="0" w:space="0" w:color="auto"/>
            <w:bottom w:val="none" w:sz="0" w:space="0" w:color="auto"/>
            <w:right w:val="none" w:sz="0" w:space="0" w:color="auto"/>
          </w:divBdr>
          <w:divsChild>
            <w:div w:id="1335524705">
              <w:marLeft w:val="0"/>
              <w:marRight w:val="0"/>
              <w:marTop w:val="0"/>
              <w:marBottom w:val="0"/>
              <w:divBdr>
                <w:top w:val="none" w:sz="0" w:space="0" w:color="auto"/>
                <w:left w:val="none" w:sz="0" w:space="0" w:color="auto"/>
                <w:bottom w:val="none" w:sz="0" w:space="0" w:color="auto"/>
                <w:right w:val="none" w:sz="0" w:space="0" w:color="auto"/>
              </w:divBdr>
            </w:div>
          </w:divsChild>
        </w:div>
        <w:div w:id="307635733">
          <w:marLeft w:val="0"/>
          <w:marRight w:val="0"/>
          <w:marTop w:val="0"/>
          <w:marBottom w:val="0"/>
          <w:divBdr>
            <w:top w:val="none" w:sz="0" w:space="0" w:color="auto"/>
            <w:left w:val="none" w:sz="0" w:space="0" w:color="auto"/>
            <w:bottom w:val="none" w:sz="0" w:space="0" w:color="auto"/>
            <w:right w:val="none" w:sz="0" w:space="0" w:color="auto"/>
          </w:divBdr>
          <w:divsChild>
            <w:div w:id="954100857">
              <w:marLeft w:val="0"/>
              <w:marRight w:val="0"/>
              <w:marTop w:val="0"/>
              <w:marBottom w:val="0"/>
              <w:divBdr>
                <w:top w:val="none" w:sz="0" w:space="0" w:color="auto"/>
                <w:left w:val="none" w:sz="0" w:space="0" w:color="auto"/>
                <w:bottom w:val="none" w:sz="0" w:space="0" w:color="auto"/>
                <w:right w:val="none" w:sz="0" w:space="0" w:color="auto"/>
              </w:divBdr>
            </w:div>
          </w:divsChild>
        </w:div>
        <w:div w:id="310907439">
          <w:marLeft w:val="0"/>
          <w:marRight w:val="0"/>
          <w:marTop w:val="0"/>
          <w:marBottom w:val="0"/>
          <w:divBdr>
            <w:top w:val="none" w:sz="0" w:space="0" w:color="auto"/>
            <w:left w:val="none" w:sz="0" w:space="0" w:color="auto"/>
            <w:bottom w:val="none" w:sz="0" w:space="0" w:color="auto"/>
            <w:right w:val="none" w:sz="0" w:space="0" w:color="auto"/>
          </w:divBdr>
          <w:divsChild>
            <w:div w:id="1616447676">
              <w:marLeft w:val="0"/>
              <w:marRight w:val="0"/>
              <w:marTop w:val="0"/>
              <w:marBottom w:val="0"/>
              <w:divBdr>
                <w:top w:val="none" w:sz="0" w:space="0" w:color="auto"/>
                <w:left w:val="none" w:sz="0" w:space="0" w:color="auto"/>
                <w:bottom w:val="none" w:sz="0" w:space="0" w:color="auto"/>
                <w:right w:val="none" w:sz="0" w:space="0" w:color="auto"/>
              </w:divBdr>
            </w:div>
          </w:divsChild>
        </w:div>
        <w:div w:id="313801528">
          <w:marLeft w:val="0"/>
          <w:marRight w:val="0"/>
          <w:marTop w:val="0"/>
          <w:marBottom w:val="0"/>
          <w:divBdr>
            <w:top w:val="none" w:sz="0" w:space="0" w:color="auto"/>
            <w:left w:val="none" w:sz="0" w:space="0" w:color="auto"/>
            <w:bottom w:val="none" w:sz="0" w:space="0" w:color="auto"/>
            <w:right w:val="none" w:sz="0" w:space="0" w:color="auto"/>
          </w:divBdr>
          <w:divsChild>
            <w:div w:id="1548103994">
              <w:marLeft w:val="0"/>
              <w:marRight w:val="0"/>
              <w:marTop w:val="0"/>
              <w:marBottom w:val="0"/>
              <w:divBdr>
                <w:top w:val="none" w:sz="0" w:space="0" w:color="auto"/>
                <w:left w:val="none" w:sz="0" w:space="0" w:color="auto"/>
                <w:bottom w:val="none" w:sz="0" w:space="0" w:color="auto"/>
                <w:right w:val="none" w:sz="0" w:space="0" w:color="auto"/>
              </w:divBdr>
            </w:div>
          </w:divsChild>
        </w:div>
        <w:div w:id="318116904">
          <w:marLeft w:val="0"/>
          <w:marRight w:val="0"/>
          <w:marTop w:val="0"/>
          <w:marBottom w:val="0"/>
          <w:divBdr>
            <w:top w:val="none" w:sz="0" w:space="0" w:color="auto"/>
            <w:left w:val="none" w:sz="0" w:space="0" w:color="auto"/>
            <w:bottom w:val="none" w:sz="0" w:space="0" w:color="auto"/>
            <w:right w:val="none" w:sz="0" w:space="0" w:color="auto"/>
          </w:divBdr>
          <w:divsChild>
            <w:div w:id="1712878944">
              <w:marLeft w:val="0"/>
              <w:marRight w:val="0"/>
              <w:marTop w:val="0"/>
              <w:marBottom w:val="0"/>
              <w:divBdr>
                <w:top w:val="none" w:sz="0" w:space="0" w:color="auto"/>
                <w:left w:val="none" w:sz="0" w:space="0" w:color="auto"/>
                <w:bottom w:val="none" w:sz="0" w:space="0" w:color="auto"/>
                <w:right w:val="none" w:sz="0" w:space="0" w:color="auto"/>
              </w:divBdr>
            </w:div>
          </w:divsChild>
        </w:div>
        <w:div w:id="320085388">
          <w:marLeft w:val="0"/>
          <w:marRight w:val="0"/>
          <w:marTop w:val="0"/>
          <w:marBottom w:val="0"/>
          <w:divBdr>
            <w:top w:val="none" w:sz="0" w:space="0" w:color="auto"/>
            <w:left w:val="none" w:sz="0" w:space="0" w:color="auto"/>
            <w:bottom w:val="none" w:sz="0" w:space="0" w:color="auto"/>
            <w:right w:val="none" w:sz="0" w:space="0" w:color="auto"/>
          </w:divBdr>
          <w:divsChild>
            <w:div w:id="1206721215">
              <w:marLeft w:val="0"/>
              <w:marRight w:val="0"/>
              <w:marTop w:val="0"/>
              <w:marBottom w:val="0"/>
              <w:divBdr>
                <w:top w:val="none" w:sz="0" w:space="0" w:color="auto"/>
                <w:left w:val="none" w:sz="0" w:space="0" w:color="auto"/>
                <w:bottom w:val="none" w:sz="0" w:space="0" w:color="auto"/>
                <w:right w:val="none" w:sz="0" w:space="0" w:color="auto"/>
              </w:divBdr>
            </w:div>
          </w:divsChild>
        </w:div>
        <w:div w:id="331225593">
          <w:marLeft w:val="0"/>
          <w:marRight w:val="0"/>
          <w:marTop w:val="0"/>
          <w:marBottom w:val="0"/>
          <w:divBdr>
            <w:top w:val="none" w:sz="0" w:space="0" w:color="auto"/>
            <w:left w:val="none" w:sz="0" w:space="0" w:color="auto"/>
            <w:bottom w:val="none" w:sz="0" w:space="0" w:color="auto"/>
            <w:right w:val="none" w:sz="0" w:space="0" w:color="auto"/>
          </w:divBdr>
          <w:divsChild>
            <w:div w:id="881527122">
              <w:marLeft w:val="0"/>
              <w:marRight w:val="0"/>
              <w:marTop w:val="0"/>
              <w:marBottom w:val="0"/>
              <w:divBdr>
                <w:top w:val="none" w:sz="0" w:space="0" w:color="auto"/>
                <w:left w:val="none" w:sz="0" w:space="0" w:color="auto"/>
                <w:bottom w:val="none" w:sz="0" w:space="0" w:color="auto"/>
                <w:right w:val="none" w:sz="0" w:space="0" w:color="auto"/>
              </w:divBdr>
            </w:div>
          </w:divsChild>
        </w:div>
        <w:div w:id="333336746">
          <w:marLeft w:val="0"/>
          <w:marRight w:val="0"/>
          <w:marTop w:val="0"/>
          <w:marBottom w:val="0"/>
          <w:divBdr>
            <w:top w:val="none" w:sz="0" w:space="0" w:color="auto"/>
            <w:left w:val="none" w:sz="0" w:space="0" w:color="auto"/>
            <w:bottom w:val="none" w:sz="0" w:space="0" w:color="auto"/>
            <w:right w:val="none" w:sz="0" w:space="0" w:color="auto"/>
          </w:divBdr>
          <w:divsChild>
            <w:div w:id="972753304">
              <w:marLeft w:val="0"/>
              <w:marRight w:val="0"/>
              <w:marTop w:val="0"/>
              <w:marBottom w:val="0"/>
              <w:divBdr>
                <w:top w:val="none" w:sz="0" w:space="0" w:color="auto"/>
                <w:left w:val="none" w:sz="0" w:space="0" w:color="auto"/>
                <w:bottom w:val="none" w:sz="0" w:space="0" w:color="auto"/>
                <w:right w:val="none" w:sz="0" w:space="0" w:color="auto"/>
              </w:divBdr>
            </w:div>
          </w:divsChild>
        </w:div>
        <w:div w:id="337122180">
          <w:marLeft w:val="0"/>
          <w:marRight w:val="0"/>
          <w:marTop w:val="0"/>
          <w:marBottom w:val="0"/>
          <w:divBdr>
            <w:top w:val="none" w:sz="0" w:space="0" w:color="auto"/>
            <w:left w:val="none" w:sz="0" w:space="0" w:color="auto"/>
            <w:bottom w:val="none" w:sz="0" w:space="0" w:color="auto"/>
            <w:right w:val="none" w:sz="0" w:space="0" w:color="auto"/>
          </w:divBdr>
          <w:divsChild>
            <w:div w:id="1339700885">
              <w:marLeft w:val="0"/>
              <w:marRight w:val="0"/>
              <w:marTop w:val="0"/>
              <w:marBottom w:val="0"/>
              <w:divBdr>
                <w:top w:val="none" w:sz="0" w:space="0" w:color="auto"/>
                <w:left w:val="none" w:sz="0" w:space="0" w:color="auto"/>
                <w:bottom w:val="none" w:sz="0" w:space="0" w:color="auto"/>
                <w:right w:val="none" w:sz="0" w:space="0" w:color="auto"/>
              </w:divBdr>
            </w:div>
          </w:divsChild>
        </w:div>
        <w:div w:id="343869813">
          <w:marLeft w:val="0"/>
          <w:marRight w:val="0"/>
          <w:marTop w:val="0"/>
          <w:marBottom w:val="0"/>
          <w:divBdr>
            <w:top w:val="none" w:sz="0" w:space="0" w:color="auto"/>
            <w:left w:val="none" w:sz="0" w:space="0" w:color="auto"/>
            <w:bottom w:val="none" w:sz="0" w:space="0" w:color="auto"/>
            <w:right w:val="none" w:sz="0" w:space="0" w:color="auto"/>
          </w:divBdr>
          <w:divsChild>
            <w:div w:id="920601879">
              <w:marLeft w:val="0"/>
              <w:marRight w:val="0"/>
              <w:marTop w:val="0"/>
              <w:marBottom w:val="0"/>
              <w:divBdr>
                <w:top w:val="none" w:sz="0" w:space="0" w:color="auto"/>
                <w:left w:val="none" w:sz="0" w:space="0" w:color="auto"/>
                <w:bottom w:val="none" w:sz="0" w:space="0" w:color="auto"/>
                <w:right w:val="none" w:sz="0" w:space="0" w:color="auto"/>
              </w:divBdr>
            </w:div>
          </w:divsChild>
        </w:div>
        <w:div w:id="351802041">
          <w:marLeft w:val="0"/>
          <w:marRight w:val="0"/>
          <w:marTop w:val="0"/>
          <w:marBottom w:val="0"/>
          <w:divBdr>
            <w:top w:val="none" w:sz="0" w:space="0" w:color="auto"/>
            <w:left w:val="none" w:sz="0" w:space="0" w:color="auto"/>
            <w:bottom w:val="none" w:sz="0" w:space="0" w:color="auto"/>
            <w:right w:val="none" w:sz="0" w:space="0" w:color="auto"/>
          </w:divBdr>
          <w:divsChild>
            <w:div w:id="1803307097">
              <w:marLeft w:val="0"/>
              <w:marRight w:val="0"/>
              <w:marTop w:val="0"/>
              <w:marBottom w:val="0"/>
              <w:divBdr>
                <w:top w:val="none" w:sz="0" w:space="0" w:color="auto"/>
                <w:left w:val="none" w:sz="0" w:space="0" w:color="auto"/>
                <w:bottom w:val="none" w:sz="0" w:space="0" w:color="auto"/>
                <w:right w:val="none" w:sz="0" w:space="0" w:color="auto"/>
              </w:divBdr>
            </w:div>
          </w:divsChild>
        </w:div>
        <w:div w:id="356349813">
          <w:marLeft w:val="0"/>
          <w:marRight w:val="0"/>
          <w:marTop w:val="0"/>
          <w:marBottom w:val="0"/>
          <w:divBdr>
            <w:top w:val="none" w:sz="0" w:space="0" w:color="auto"/>
            <w:left w:val="none" w:sz="0" w:space="0" w:color="auto"/>
            <w:bottom w:val="none" w:sz="0" w:space="0" w:color="auto"/>
            <w:right w:val="none" w:sz="0" w:space="0" w:color="auto"/>
          </w:divBdr>
          <w:divsChild>
            <w:div w:id="962922477">
              <w:marLeft w:val="0"/>
              <w:marRight w:val="0"/>
              <w:marTop w:val="0"/>
              <w:marBottom w:val="0"/>
              <w:divBdr>
                <w:top w:val="none" w:sz="0" w:space="0" w:color="auto"/>
                <w:left w:val="none" w:sz="0" w:space="0" w:color="auto"/>
                <w:bottom w:val="none" w:sz="0" w:space="0" w:color="auto"/>
                <w:right w:val="none" w:sz="0" w:space="0" w:color="auto"/>
              </w:divBdr>
            </w:div>
          </w:divsChild>
        </w:div>
        <w:div w:id="360128565">
          <w:marLeft w:val="0"/>
          <w:marRight w:val="0"/>
          <w:marTop w:val="0"/>
          <w:marBottom w:val="0"/>
          <w:divBdr>
            <w:top w:val="none" w:sz="0" w:space="0" w:color="auto"/>
            <w:left w:val="none" w:sz="0" w:space="0" w:color="auto"/>
            <w:bottom w:val="none" w:sz="0" w:space="0" w:color="auto"/>
            <w:right w:val="none" w:sz="0" w:space="0" w:color="auto"/>
          </w:divBdr>
          <w:divsChild>
            <w:div w:id="456918607">
              <w:marLeft w:val="0"/>
              <w:marRight w:val="0"/>
              <w:marTop w:val="0"/>
              <w:marBottom w:val="0"/>
              <w:divBdr>
                <w:top w:val="none" w:sz="0" w:space="0" w:color="auto"/>
                <w:left w:val="none" w:sz="0" w:space="0" w:color="auto"/>
                <w:bottom w:val="none" w:sz="0" w:space="0" w:color="auto"/>
                <w:right w:val="none" w:sz="0" w:space="0" w:color="auto"/>
              </w:divBdr>
            </w:div>
          </w:divsChild>
        </w:div>
        <w:div w:id="365453391">
          <w:marLeft w:val="0"/>
          <w:marRight w:val="0"/>
          <w:marTop w:val="0"/>
          <w:marBottom w:val="0"/>
          <w:divBdr>
            <w:top w:val="none" w:sz="0" w:space="0" w:color="auto"/>
            <w:left w:val="none" w:sz="0" w:space="0" w:color="auto"/>
            <w:bottom w:val="none" w:sz="0" w:space="0" w:color="auto"/>
            <w:right w:val="none" w:sz="0" w:space="0" w:color="auto"/>
          </w:divBdr>
          <w:divsChild>
            <w:div w:id="1227297126">
              <w:marLeft w:val="0"/>
              <w:marRight w:val="0"/>
              <w:marTop w:val="0"/>
              <w:marBottom w:val="0"/>
              <w:divBdr>
                <w:top w:val="none" w:sz="0" w:space="0" w:color="auto"/>
                <w:left w:val="none" w:sz="0" w:space="0" w:color="auto"/>
                <w:bottom w:val="none" w:sz="0" w:space="0" w:color="auto"/>
                <w:right w:val="none" w:sz="0" w:space="0" w:color="auto"/>
              </w:divBdr>
            </w:div>
          </w:divsChild>
        </w:div>
        <w:div w:id="380788691">
          <w:marLeft w:val="0"/>
          <w:marRight w:val="0"/>
          <w:marTop w:val="0"/>
          <w:marBottom w:val="0"/>
          <w:divBdr>
            <w:top w:val="none" w:sz="0" w:space="0" w:color="auto"/>
            <w:left w:val="none" w:sz="0" w:space="0" w:color="auto"/>
            <w:bottom w:val="none" w:sz="0" w:space="0" w:color="auto"/>
            <w:right w:val="none" w:sz="0" w:space="0" w:color="auto"/>
          </w:divBdr>
          <w:divsChild>
            <w:div w:id="953710894">
              <w:marLeft w:val="0"/>
              <w:marRight w:val="0"/>
              <w:marTop w:val="0"/>
              <w:marBottom w:val="0"/>
              <w:divBdr>
                <w:top w:val="none" w:sz="0" w:space="0" w:color="auto"/>
                <w:left w:val="none" w:sz="0" w:space="0" w:color="auto"/>
                <w:bottom w:val="none" w:sz="0" w:space="0" w:color="auto"/>
                <w:right w:val="none" w:sz="0" w:space="0" w:color="auto"/>
              </w:divBdr>
            </w:div>
          </w:divsChild>
        </w:div>
        <w:div w:id="389616496">
          <w:marLeft w:val="0"/>
          <w:marRight w:val="0"/>
          <w:marTop w:val="0"/>
          <w:marBottom w:val="0"/>
          <w:divBdr>
            <w:top w:val="none" w:sz="0" w:space="0" w:color="auto"/>
            <w:left w:val="none" w:sz="0" w:space="0" w:color="auto"/>
            <w:bottom w:val="none" w:sz="0" w:space="0" w:color="auto"/>
            <w:right w:val="none" w:sz="0" w:space="0" w:color="auto"/>
          </w:divBdr>
          <w:divsChild>
            <w:div w:id="1240214478">
              <w:marLeft w:val="0"/>
              <w:marRight w:val="0"/>
              <w:marTop w:val="0"/>
              <w:marBottom w:val="0"/>
              <w:divBdr>
                <w:top w:val="none" w:sz="0" w:space="0" w:color="auto"/>
                <w:left w:val="none" w:sz="0" w:space="0" w:color="auto"/>
                <w:bottom w:val="none" w:sz="0" w:space="0" w:color="auto"/>
                <w:right w:val="none" w:sz="0" w:space="0" w:color="auto"/>
              </w:divBdr>
            </w:div>
          </w:divsChild>
        </w:div>
        <w:div w:id="394475616">
          <w:marLeft w:val="0"/>
          <w:marRight w:val="0"/>
          <w:marTop w:val="0"/>
          <w:marBottom w:val="0"/>
          <w:divBdr>
            <w:top w:val="none" w:sz="0" w:space="0" w:color="auto"/>
            <w:left w:val="none" w:sz="0" w:space="0" w:color="auto"/>
            <w:bottom w:val="none" w:sz="0" w:space="0" w:color="auto"/>
            <w:right w:val="none" w:sz="0" w:space="0" w:color="auto"/>
          </w:divBdr>
          <w:divsChild>
            <w:div w:id="852458091">
              <w:marLeft w:val="0"/>
              <w:marRight w:val="0"/>
              <w:marTop w:val="0"/>
              <w:marBottom w:val="0"/>
              <w:divBdr>
                <w:top w:val="none" w:sz="0" w:space="0" w:color="auto"/>
                <w:left w:val="none" w:sz="0" w:space="0" w:color="auto"/>
                <w:bottom w:val="none" w:sz="0" w:space="0" w:color="auto"/>
                <w:right w:val="none" w:sz="0" w:space="0" w:color="auto"/>
              </w:divBdr>
            </w:div>
          </w:divsChild>
        </w:div>
        <w:div w:id="395781768">
          <w:marLeft w:val="0"/>
          <w:marRight w:val="0"/>
          <w:marTop w:val="0"/>
          <w:marBottom w:val="0"/>
          <w:divBdr>
            <w:top w:val="none" w:sz="0" w:space="0" w:color="auto"/>
            <w:left w:val="none" w:sz="0" w:space="0" w:color="auto"/>
            <w:bottom w:val="none" w:sz="0" w:space="0" w:color="auto"/>
            <w:right w:val="none" w:sz="0" w:space="0" w:color="auto"/>
          </w:divBdr>
          <w:divsChild>
            <w:div w:id="514880534">
              <w:marLeft w:val="0"/>
              <w:marRight w:val="0"/>
              <w:marTop w:val="0"/>
              <w:marBottom w:val="0"/>
              <w:divBdr>
                <w:top w:val="none" w:sz="0" w:space="0" w:color="auto"/>
                <w:left w:val="none" w:sz="0" w:space="0" w:color="auto"/>
                <w:bottom w:val="none" w:sz="0" w:space="0" w:color="auto"/>
                <w:right w:val="none" w:sz="0" w:space="0" w:color="auto"/>
              </w:divBdr>
            </w:div>
          </w:divsChild>
        </w:div>
        <w:div w:id="396441832">
          <w:marLeft w:val="0"/>
          <w:marRight w:val="0"/>
          <w:marTop w:val="0"/>
          <w:marBottom w:val="0"/>
          <w:divBdr>
            <w:top w:val="none" w:sz="0" w:space="0" w:color="auto"/>
            <w:left w:val="none" w:sz="0" w:space="0" w:color="auto"/>
            <w:bottom w:val="none" w:sz="0" w:space="0" w:color="auto"/>
            <w:right w:val="none" w:sz="0" w:space="0" w:color="auto"/>
          </w:divBdr>
          <w:divsChild>
            <w:div w:id="808549168">
              <w:marLeft w:val="0"/>
              <w:marRight w:val="0"/>
              <w:marTop w:val="0"/>
              <w:marBottom w:val="0"/>
              <w:divBdr>
                <w:top w:val="none" w:sz="0" w:space="0" w:color="auto"/>
                <w:left w:val="none" w:sz="0" w:space="0" w:color="auto"/>
                <w:bottom w:val="none" w:sz="0" w:space="0" w:color="auto"/>
                <w:right w:val="none" w:sz="0" w:space="0" w:color="auto"/>
              </w:divBdr>
            </w:div>
          </w:divsChild>
        </w:div>
        <w:div w:id="397482057">
          <w:marLeft w:val="0"/>
          <w:marRight w:val="0"/>
          <w:marTop w:val="0"/>
          <w:marBottom w:val="0"/>
          <w:divBdr>
            <w:top w:val="none" w:sz="0" w:space="0" w:color="auto"/>
            <w:left w:val="none" w:sz="0" w:space="0" w:color="auto"/>
            <w:bottom w:val="none" w:sz="0" w:space="0" w:color="auto"/>
            <w:right w:val="none" w:sz="0" w:space="0" w:color="auto"/>
          </w:divBdr>
          <w:divsChild>
            <w:div w:id="188110795">
              <w:marLeft w:val="0"/>
              <w:marRight w:val="0"/>
              <w:marTop w:val="0"/>
              <w:marBottom w:val="0"/>
              <w:divBdr>
                <w:top w:val="none" w:sz="0" w:space="0" w:color="auto"/>
                <w:left w:val="none" w:sz="0" w:space="0" w:color="auto"/>
                <w:bottom w:val="none" w:sz="0" w:space="0" w:color="auto"/>
                <w:right w:val="none" w:sz="0" w:space="0" w:color="auto"/>
              </w:divBdr>
            </w:div>
          </w:divsChild>
        </w:div>
        <w:div w:id="397941766">
          <w:marLeft w:val="0"/>
          <w:marRight w:val="0"/>
          <w:marTop w:val="0"/>
          <w:marBottom w:val="0"/>
          <w:divBdr>
            <w:top w:val="none" w:sz="0" w:space="0" w:color="auto"/>
            <w:left w:val="none" w:sz="0" w:space="0" w:color="auto"/>
            <w:bottom w:val="none" w:sz="0" w:space="0" w:color="auto"/>
            <w:right w:val="none" w:sz="0" w:space="0" w:color="auto"/>
          </w:divBdr>
          <w:divsChild>
            <w:div w:id="450829391">
              <w:marLeft w:val="0"/>
              <w:marRight w:val="0"/>
              <w:marTop w:val="0"/>
              <w:marBottom w:val="0"/>
              <w:divBdr>
                <w:top w:val="none" w:sz="0" w:space="0" w:color="auto"/>
                <w:left w:val="none" w:sz="0" w:space="0" w:color="auto"/>
                <w:bottom w:val="none" w:sz="0" w:space="0" w:color="auto"/>
                <w:right w:val="none" w:sz="0" w:space="0" w:color="auto"/>
              </w:divBdr>
            </w:div>
          </w:divsChild>
        </w:div>
        <w:div w:id="402458338">
          <w:marLeft w:val="0"/>
          <w:marRight w:val="0"/>
          <w:marTop w:val="0"/>
          <w:marBottom w:val="0"/>
          <w:divBdr>
            <w:top w:val="none" w:sz="0" w:space="0" w:color="auto"/>
            <w:left w:val="none" w:sz="0" w:space="0" w:color="auto"/>
            <w:bottom w:val="none" w:sz="0" w:space="0" w:color="auto"/>
            <w:right w:val="none" w:sz="0" w:space="0" w:color="auto"/>
          </w:divBdr>
          <w:divsChild>
            <w:div w:id="350224505">
              <w:marLeft w:val="0"/>
              <w:marRight w:val="0"/>
              <w:marTop w:val="0"/>
              <w:marBottom w:val="0"/>
              <w:divBdr>
                <w:top w:val="none" w:sz="0" w:space="0" w:color="auto"/>
                <w:left w:val="none" w:sz="0" w:space="0" w:color="auto"/>
                <w:bottom w:val="none" w:sz="0" w:space="0" w:color="auto"/>
                <w:right w:val="none" w:sz="0" w:space="0" w:color="auto"/>
              </w:divBdr>
            </w:div>
          </w:divsChild>
        </w:div>
        <w:div w:id="416361905">
          <w:marLeft w:val="0"/>
          <w:marRight w:val="0"/>
          <w:marTop w:val="0"/>
          <w:marBottom w:val="0"/>
          <w:divBdr>
            <w:top w:val="none" w:sz="0" w:space="0" w:color="auto"/>
            <w:left w:val="none" w:sz="0" w:space="0" w:color="auto"/>
            <w:bottom w:val="none" w:sz="0" w:space="0" w:color="auto"/>
            <w:right w:val="none" w:sz="0" w:space="0" w:color="auto"/>
          </w:divBdr>
          <w:divsChild>
            <w:div w:id="327636792">
              <w:marLeft w:val="0"/>
              <w:marRight w:val="0"/>
              <w:marTop w:val="0"/>
              <w:marBottom w:val="0"/>
              <w:divBdr>
                <w:top w:val="none" w:sz="0" w:space="0" w:color="auto"/>
                <w:left w:val="none" w:sz="0" w:space="0" w:color="auto"/>
                <w:bottom w:val="none" w:sz="0" w:space="0" w:color="auto"/>
                <w:right w:val="none" w:sz="0" w:space="0" w:color="auto"/>
              </w:divBdr>
            </w:div>
          </w:divsChild>
        </w:div>
        <w:div w:id="427039247">
          <w:marLeft w:val="0"/>
          <w:marRight w:val="0"/>
          <w:marTop w:val="0"/>
          <w:marBottom w:val="0"/>
          <w:divBdr>
            <w:top w:val="none" w:sz="0" w:space="0" w:color="auto"/>
            <w:left w:val="none" w:sz="0" w:space="0" w:color="auto"/>
            <w:bottom w:val="none" w:sz="0" w:space="0" w:color="auto"/>
            <w:right w:val="none" w:sz="0" w:space="0" w:color="auto"/>
          </w:divBdr>
          <w:divsChild>
            <w:div w:id="1103963169">
              <w:marLeft w:val="0"/>
              <w:marRight w:val="0"/>
              <w:marTop w:val="0"/>
              <w:marBottom w:val="0"/>
              <w:divBdr>
                <w:top w:val="none" w:sz="0" w:space="0" w:color="auto"/>
                <w:left w:val="none" w:sz="0" w:space="0" w:color="auto"/>
                <w:bottom w:val="none" w:sz="0" w:space="0" w:color="auto"/>
                <w:right w:val="none" w:sz="0" w:space="0" w:color="auto"/>
              </w:divBdr>
            </w:div>
          </w:divsChild>
        </w:div>
        <w:div w:id="427384866">
          <w:marLeft w:val="0"/>
          <w:marRight w:val="0"/>
          <w:marTop w:val="0"/>
          <w:marBottom w:val="0"/>
          <w:divBdr>
            <w:top w:val="none" w:sz="0" w:space="0" w:color="auto"/>
            <w:left w:val="none" w:sz="0" w:space="0" w:color="auto"/>
            <w:bottom w:val="none" w:sz="0" w:space="0" w:color="auto"/>
            <w:right w:val="none" w:sz="0" w:space="0" w:color="auto"/>
          </w:divBdr>
          <w:divsChild>
            <w:div w:id="1676565284">
              <w:marLeft w:val="0"/>
              <w:marRight w:val="0"/>
              <w:marTop w:val="0"/>
              <w:marBottom w:val="0"/>
              <w:divBdr>
                <w:top w:val="none" w:sz="0" w:space="0" w:color="auto"/>
                <w:left w:val="none" w:sz="0" w:space="0" w:color="auto"/>
                <w:bottom w:val="none" w:sz="0" w:space="0" w:color="auto"/>
                <w:right w:val="none" w:sz="0" w:space="0" w:color="auto"/>
              </w:divBdr>
            </w:div>
          </w:divsChild>
        </w:div>
        <w:div w:id="442576648">
          <w:marLeft w:val="0"/>
          <w:marRight w:val="0"/>
          <w:marTop w:val="0"/>
          <w:marBottom w:val="0"/>
          <w:divBdr>
            <w:top w:val="none" w:sz="0" w:space="0" w:color="auto"/>
            <w:left w:val="none" w:sz="0" w:space="0" w:color="auto"/>
            <w:bottom w:val="none" w:sz="0" w:space="0" w:color="auto"/>
            <w:right w:val="none" w:sz="0" w:space="0" w:color="auto"/>
          </w:divBdr>
          <w:divsChild>
            <w:div w:id="535195356">
              <w:marLeft w:val="0"/>
              <w:marRight w:val="0"/>
              <w:marTop w:val="0"/>
              <w:marBottom w:val="0"/>
              <w:divBdr>
                <w:top w:val="none" w:sz="0" w:space="0" w:color="auto"/>
                <w:left w:val="none" w:sz="0" w:space="0" w:color="auto"/>
                <w:bottom w:val="none" w:sz="0" w:space="0" w:color="auto"/>
                <w:right w:val="none" w:sz="0" w:space="0" w:color="auto"/>
              </w:divBdr>
            </w:div>
          </w:divsChild>
        </w:div>
        <w:div w:id="460921777">
          <w:marLeft w:val="0"/>
          <w:marRight w:val="0"/>
          <w:marTop w:val="0"/>
          <w:marBottom w:val="0"/>
          <w:divBdr>
            <w:top w:val="none" w:sz="0" w:space="0" w:color="auto"/>
            <w:left w:val="none" w:sz="0" w:space="0" w:color="auto"/>
            <w:bottom w:val="none" w:sz="0" w:space="0" w:color="auto"/>
            <w:right w:val="none" w:sz="0" w:space="0" w:color="auto"/>
          </w:divBdr>
          <w:divsChild>
            <w:div w:id="336730164">
              <w:marLeft w:val="0"/>
              <w:marRight w:val="0"/>
              <w:marTop w:val="0"/>
              <w:marBottom w:val="0"/>
              <w:divBdr>
                <w:top w:val="none" w:sz="0" w:space="0" w:color="auto"/>
                <w:left w:val="none" w:sz="0" w:space="0" w:color="auto"/>
                <w:bottom w:val="none" w:sz="0" w:space="0" w:color="auto"/>
                <w:right w:val="none" w:sz="0" w:space="0" w:color="auto"/>
              </w:divBdr>
            </w:div>
          </w:divsChild>
        </w:div>
        <w:div w:id="466165534">
          <w:marLeft w:val="0"/>
          <w:marRight w:val="0"/>
          <w:marTop w:val="0"/>
          <w:marBottom w:val="0"/>
          <w:divBdr>
            <w:top w:val="none" w:sz="0" w:space="0" w:color="auto"/>
            <w:left w:val="none" w:sz="0" w:space="0" w:color="auto"/>
            <w:bottom w:val="none" w:sz="0" w:space="0" w:color="auto"/>
            <w:right w:val="none" w:sz="0" w:space="0" w:color="auto"/>
          </w:divBdr>
          <w:divsChild>
            <w:div w:id="778571761">
              <w:marLeft w:val="0"/>
              <w:marRight w:val="0"/>
              <w:marTop w:val="0"/>
              <w:marBottom w:val="0"/>
              <w:divBdr>
                <w:top w:val="none" w:sz="0" w:space="0" w:color="auto"/>
                <w:left w:val="none" w:sz="0" w:space="0" w:color="auto"/>
                <w:bottom w:val="none" w:sz="0" w:space="0" w:color="auto"/>
                <w:right w:val="none" w:sz="0" w:space="0" w:color="auto"/>
              </w:divBdr>
            </w:div>
          </w:divsChild>
        </w:div>
        <w:div w:id="475149638">
          <w:marLeft w:val="0"/>
          <w:marRight w:val="0"/>
          <w:marTop w:val="0"/>
          <w:marBottom w:val="0"/>
          <w:divBdr>
            <w:top w:val="none" w:sz="0" w:space="0" w:color="auto"/>
            <w:left w:val="none" w:sz="0" w:space="0" w:color="auto"/>
            <w:bottom w:val="none" w:sz="0" w:space="0" w:color="auto"/>
            <w:right w:val="none" w:sz="0" w:space="0" w:color="auto"/>
          </w:divBdr>
          <w:divsChild>
            <w:div w:id="1935939429">
              <w:marLeft w:val="0"/>
              <w:marRight w:val="0"/>
              <w:marTop w:val="0"/>
              <w:marBottom w:val="0"/>
              <w:divBdr>
                <w:top w:val="none" w:sz="0" w:space="0" w:color="auto"/>
                <w:left w:val="none" w:sz="0" w:space="0" w:color="auto"/>
                <w:bottom w:val="none" w:sz="0" w:space="0" w:color="auto"/>
                <w:right w:val="none" w:sz="0" w:space="0" w:color="auto"/>
              </w:divBdr>
            </w:div>
          </w:divsChild>
        </w:div>
        <w:div w:id="475494661">
          <w:marLeft w:val="0"/>
          <w:marRight w:val="0"/>
          <w:marTop w:val="0"/>
          <w:marBottom w:val="0"/>
          <w:divBdr>
            <w:top w:val="none" w:sz="0" w:space="0" w:color="auto"/>
            <w:left w:val="none" w:sz="0" w:space="0" w:color="auto"/>
            <w:bottom w:val="none" w:sz="0" w:space="0" w:color="auto"/>
            <w:right w:val="none" w:sz="0" w:space="0" w:color="auto"/>
          </w:divBdr>
          <w:divsChild>
            <w:div w:id="1686252101">
              <w:marLeft w:val="0"/>
              <w:marRight w:val="0"/>
              <w:marTop w:val="0"/>
              <w:marBottom w:val="0"/>
              <w:divBdr>
                <w:top w:val="none" w:sz="0" w:space="0" w:color="auto"/>
                <w:left w:val="none" w:sz="0" w:space="0" w:color="auto"/>
                <w:bottom w:val="none" w:sz="0" w:space="0" w:color="auto"/>
                <w:right w:val="none" w:sz="0" w:space="0" w:color="auto"/>
              </w:divBdr>
            </w:div>
          </w:divsChild>
        </w:div>
        <w:div w:id="487938905">
          <w:marLeft w:val="0"/>
          <w:marRight w:val="0"/>
          <w:marTop w:val="0"/>
          <w:marBottom w:val="0"/>
          <w:divBdr>
            <w:top w:val="none" w:sz="0" w:space="0" w:color="auto"/>
            <w:left w:val="none" w:sz="0" w:space="0" w:color="auto"/>
            <w:bottom w:val="none" w:sz="0" w:space="0" w:color="auto"/>
            <w:right w:val="none" w:sz="0" w:space="0" w:color="auto"/>
          </w:divBdr>
          <w:divsChild>
            <w:div w:id="501286740">
              <w:marLeft w:val="0"/>
              <w:marRight w:val="0"/>
              <w:marTop w:val="0"/>
              <w:marBottom w:val="0"/>
              <w:divBdr>
                <w:top w:val="none" w:sz="0" w:space="0" w:color="auto"/>
                <w:left w:val="none" w:sz="0" w:space="0" w:color="auto"/>
                <w:bottom w:val="none" w:sz="0" w:space="0" w:color="auto"/>
                <w:right w:val="none" w:sz="0" w:space="0" w:color="auto"/>
              </w:divBdr>
            </w:div>
          </w:divsChild>
        </w:div>
        <w:div w:id="488061134">
          <w:marLeft w:val="0"/>
          <w:marRight w:val="0"/>
          <w:marTop w:val="0"/>
          <w:marBottom w:val="0"/>
          <w:divBdr>
            <w:top w:val="none" w:sz="0" w:space="0" w:color="auto"/>
            <w:left w:val="none" w:sz="0" w:space="0" w:color="auto"/>
            <w:bottom w:val="none" w:sz="0" w:space="0" w:color="auto"/>
            <w:right w:val="none" w:sz="0" w:space="0" w:color="auto"/>
          </w:divBdr>
          <w:divsChild>
            <w:div w:id="1842772671">
              <w:marLeft w:val="0"/>
              <w:marRight w:val="0"/>
              <w:marTop w:val="0"/>
              <w:marBottom w:val="0"/>
              <w:divBdr>
                <w:top w:val="none" w:sz="0" w:space="0" w:color="auto"/>
                <w:left w:val="none" w:sz="0" w:space="0" w:color="auto"/>
                <w:bottom w:val="none" w:sz="0" w:space="0" w:color="auto"/>
                <w:right w:val="none" w:sz="0" w:space="0" w:color="auto"/>
              </w:divBdr>
            </w:div>
          </w:divsChild>
        </w:div>
        <w:div w:id="495269064">
          <w:marLeft w:val="0"/>
          <w:marRight w:val="0"/>
          <w:marTop w:val="0"/>
          <w:marBottom w:val="0"/>
          <w:divBdr>
            <w:top w:val="none" w:sz="0" w:space="0" w:color="auto"/>
            <w:left w:val="none" w:sz="0" w:space="0" w:color="auto"/>
            <w:bottom w:val="none" w:sz="0" w:space="0" w:color="auto"/>
            <w:right w:val="none" w:sz="0" w:space="0" w:color="auto"/>
          </w:divBdr>
          <w:divsChild>
            <w:div w:id="1299802036">
              <w:marLeft w:val="0"/>
              <w:marRight w:val="0"/>
              <w:marTop w:val="0"/>
              <w:marBottom w:val="0"/>
              <w:divBdr>
                <w:top w:val="none" w:sz="0" w:space="0" w:color="auto"/>
                <w:left w:val="none" w:sz="0" w:space="0" w:color="auto"/>
                <w:bottom w:val="none" w:sz="0" w:space="0" w:color="auto"/>
                <w:right w:val="none" w:sz="0" w:space="0" w:color="auto"/>
              </w:divBdr>
            </w:div>
          </w:divsChild>
        </w:div>
        <w:div w:id="509300501">
          <w:marLeft w:val="0"/>
          <w:marRight w:val="0"/>
          <w:marTop w:val="0"/>
          <w:marBottom w:val="0"/>
          <w:divBdr>
            <w:top w:val="none" w:sz="0" w:space="0" w:color="auto"/>
            <w:left w:val="none" w:sz="0" w:space="0" w:color="auto"/>
            <w:bottom w:val="none" w:sz="0" w:space="0" w:color="auto"/>
            <w:right w:val="none" w:sz="0" w:space="0" w:color="auto"/>
          </w:divBdr>
          <w:divsChild>
            <w:div w:id="1569727545">
              <w:marLeft w:val="0"/>
              <w:marRight w:val="0"/>
              <w:marTop w:val="0"/>
              <w:marBottom w:val="0"/>
              <w:divBdr>
                <w:top w:val="none" w:sz="0" w:space="0" w:color="auto"/>
                <w:left w:val="none" w:sz="0" w:space="0" w:color="auto"/>
                <w:bottom w:val="none" w:sz="0" w:space="0" w:color="auto"/>
                <w:right w:val="none" w:sz="0" w:space="0" w:color="auto"/>
              </w:divBdr>
            </w:div>
          </w:divsChild>
        </w:div>
        <w:div w:id="530462805">
          <w:marLeft w:val="0"/>
          <w:marRight w:val="0"/>
          <w:marTop w:val="0"/>
          <w:marBottom w:val="0"/>
          <w:divBdr>
            <w:top w:val="none" w:sz="0" w:space="0" w:color="auto"/>
            <w:left w:val="none" w:sz="0" w:space="0" w:color="auto"/>
            <w:bottom w:val="none" w:sz="0" w:space="0" w:color="auto"/>
            <w:right w:val="none" w:sz="0" w:space="0" w:color="auto"/>
          </w:divBdr>
          <w:divsChild>
            <w:div w:id="1137455028">
              <w:marLeft w:val="0"/>
              <w:marRight w:val="0"/>
              <w:marTop w:val="0"/>
              <w:marBottom w:val="0"/>
              <w:divBdr>
                <w:top w:val="none" w:sz="0" w:space="0" w:color="auto"/>
                <w:left w:val="none" w:sz="0" w:space="0" w:color="auto"/>
                <w:bottom w:val="none" w:sz="0" w:space="0" w:color="auto"/>
                <w:right w:val="none" w:sz="0" w:space="0" w:color="auto"/>
              </w:divBdr>
            </w:div>
          </w:divsChild>
        </w:div>
        <w:div w:id="549534782">
          <w:marLeft w:val="0"/>
          <w:marRight w:val="0"/>
          <w:marTop w:val="0"/>
          <w:marBottom w:val="0"/>
          <w:divBdr>
            <w:top w:val="none" w:sz="0" w:space="0" w:color="auto"/>
            <w:left w:val="none" w:sz="0" w:space="0" w:color="auto"/>
            <w:bottom w:val="none" w:sz="0" w:space="0" w:color="auto"/>
            <w:right w:val="none" w:sz="0" w:space="0" w:color="auto"/>
          </w:divBdr>
          <w:divsChild>
            <w:div w:id="685326104">
              <w:marLeft w:val="0"/>
              <w:marRight w:val="0"/>
              <w:marTop w:val="0"/>
              <w:marBottom w:val="0"/>
              <w:divBdr>
                <w:top w:val="none" w:sz="0" w:space="0" w:color="auto"/>
                <w:left w:val="none" w:sz="0" w:space="0" w:color="auto"/>
                <w:bottom w:val="none" w:sz="0" w:space="0" w:color="auto"/>
                <w:right w:val="none" w:sz="0" w:space="0" w:color="auto"/>
              </w:divBdr>
            </w:div>
          </w:divsChild>
        </w:div>
        <w:div w:id="550967867">
          <w:marLeft w:val="0"/>
          <w:marRight w:val="0"/>
          <w:marTop w:val="0"/>
          <w:marBottom w:val="0"/>
          <w:divBdr>
            <w:top w:val="none" w:sz="0" w:space="0" w:color="auto"/>
            <w:left w:val="none" w:sz="0" w:space="0" w:color="auto"/>
            <w:bottom w:val="none" w:sz="0" w:space="0" w:color="auto"/>
            <w:right w:val="none" w:sz="0" w:space="0" w:color="auto"/>
          </w:divBdr>
          <w:divsChild>
            <w:div w:id="1216964186">
              <w:marLeft w:val="0"/>
              <w:marRight w:val="0"/>
              <w:marTop w:val="0"/>
              <w:marBottom w:val="0"/>
              <w:divBdr>
                <w:top w:val="none" w:sz="0" w:space="0" w:color="auto"/>
                <w:left w:val="none" w:sz="0" w:space="0" w:color="auto"/>
                <w:bottom w:val="none" w:sz="0" w:space="0" w:color="auto"/>
                <w:right w:val="none" w:sz="0" w:space="0" w:color="auto"/>
              </w:divBdr>
            </w:div>
          </w:divsChild>
        </w:div>
        <w:div w:id="552349907">
          <w:marLeft w:val="0"/>
          <w:marRight w:val="0"/>
          <w:marTop w:val="0"/>
          <w:marBottom w:val="0"/>
          <w:divBdr>
            <w:top w:val="none" w:sz="0" w:space="0" w:color="auto"/>
            <w:left w:val="none" w:sz="0" w:space="0" w:color="auto"/>
            <w:bottom w:val="none" w:sz="0" w:space="0" w:color="auto"/>
            <w:right w:val="none" w:sz="0" w:space="0" w:color="auto"/>
          </w:divBdr>
          <w:divsChild>
            <w:div w:id="1343318131">
              <w:marLeft w:val="0"/>
              <w:marRight w:val="0"/>
              <w:marTop w:val="0"/>
              <w:marBottom w:val="0"/>
              <w:divBdr>
                <w:top w:val="none" w:sz="0" w:space="0" w:color="auto"/>
                <w:left w:val="none" w:sz="0" w:space="0" w:color="auto"/>
                <w:bottom w:val="none" w:sz="0" w:space="0" w:color="auto"/>
                <w:right w:val="none" w:sz="0" w:space="0" w:color="auto"/>
              </w:divBdr>
            </w:div>
          </w:divsChild>
        </w:div>
        <w:div w:id="553734806">
          <w:marLeft w:val="0"/>
          <w:marRight w:val="0"/>
          <w:marTop w:val="0"/>
          <w:marBottom w:val="0"/>
          <w:divBdr>
            <w:top w:val="none" w:sz="0" w:space="0" w:color="auto"/>
            <w:left w:val="none" w:sz="0" w:space="0" w:color="auto"/>
            <w:bottom w:val="none" w:sz="0" w:space="0" w:color="auto"/>
            <w:right w:val="none" w:sz="0" w:space="0" w:color="auto"/>
          </w:divBdr>
          <w:divsChild>
            <w:div w:id="1271668906">
              <w:marLeft w:val="0"/>
              <w:marRight w:val="0"/>
              <w:marTop w:val="0"/>
              <w:marBottom w:val="0"/>
              <w:divBdr>
                <w:top w:val="none" w:sz="0" w:space="0" w:color="auto"/>
                <w:left w:val="none" w:sz="0" w:space="0" w:color="auto"/>
                <w:bottom w:val="none" w:sz="0" w:space="0" w:color="auto"/>
                <w:right w:val="none" w:sz="0" w:space="0" w:color="auto"/>
              </w:divBdr>
            </w:div>
          </w:divsChild>
        </w:div>
        <w:div w:id="555628891">
          <w:marLeft w:val="0"/>
          <w:marRight w:val="0"/>
          <w:marTop w:val="0"/>
          <w:marBottom w:val="0"/>
          <w:divBdr>
            <w:top w:val="none" w:sz="0" w:space="0" w:color="auto"/>
            <w:left w:val="none" w:sz="0" w:space="0" w:color="auto"/>
            <w:bottom w:val="none" w:sz="0" w:space="0" w:color="auto"/>
            <w:right w:val="none" w:sz="0" w:space="0" w:color="auto"/>
          </w:divBdr>
          <w:divsChild>
            <w:div w:id="411975999">
              <w:marLeft w:val="0"/>
              <w:marRight w:val="0"/>
              <w:marTop w:val="0"/>
              <w:marBottom w:val="0"/>
              <w:divBdr>
                <w:top w:val="none" w:sz="0" w:space="0" w:color="auto"/>
                <w:left w:val="none" w:sz="0" w:space="0" w:color="auto"/>
                <w:bottom w:val="none" w:sz="0" w:space="0" w:color="auto"/>
                <w:right w:val="none" w:sz="0" w:space="0" w:color="auto"/>
              </w:divBdr>
            </w:div>
          </w:divsChild>
        </w:div>
        <w:div w:id="562064748">
          <w:marLeft w:val="0"/>
          <w:marRight w:val="0"/>
          <w:marTop w:val="0"/>
          <w:marBottom w:val="0"/>
          <w:divBdr>
            <w:top w:val="none" w:sz="0" w:space="0" w:color="auto"/>
            <w:left w:val="none" w:sz="0" w:space="0" w:color="auto"/>
            <w:bottom w:val="none" w:sz="0" w:space="0" w:color="auto"/>
            <w:right w:val="none" w:sz="0" w:space="0" w:color="auto"/>
          </w:divBdr>
          <w:divsChild>
            <w:div w:id="855271792">
              <w:marLeft w:val="0"/>
              <w:marRight w:val="0"/>
              <w:marTop w:val="0"/>
              <w:marBottom w:val="0"/>
              <w:divBdr>
                <w:top w:val="none" w:sz="0" w:space="0" w:color="auto"/>
                <w:left w:val="none" w:sz="0" w:space="0" w:color="auto"/>
                <w:bottom w:val="none" w:sz="0" w:space="0" w:color="auto"/>
                <w:right w:val="none" w:sz="0" w:space="0" w:color="auto"/>
              </w:divBdr>
            </w:div>
          </w:divsChild>
        </w:div>
        <w:div w:id="569776783">
          <w:marLeft w:val="0"/>
          <w:marRight w:val="0"/>
          <w:marTop w:val="0"/>
          <w:marBottom w:val="0"/>
          <w:divBdr>
            <w:top w:val="none" w:sz="0" w:space="0" w:color="auto"/>
            <w:left w:val="none" w:sz="0" w:space="0" w:color="auto"/>
            <w:bottom w:val="none" w:sz="0" w:space="0" w:color="auto"/>
            <w:right w:val="none" w:sz="0" w:space="0" w:color="auto"/>
          </w:divBdr>
          <w:divsChild>
            <w:div w:id="2094428112">
              <w:marLeft w:val="0"/>
              <w:marRight w:val="0"/>
              <w:marTop w:val="0"/>
              <w:marBottom w:val="0"/>
              <w:divBdr>
                <w:top w:val="none" w:sz="0" w:space="0" w:color="auto"/>
                <w:left w:val="none" w:sz="0" w:space="0" w:color="auto"/>
                <w:bottom w:val="none" w:sz="0" w:space="0" w:color="auto"/>
                <w:right w:val="none" w:sz="0" w:space="0" w:color="auto"/>
              </w:divBdr>
            </w:div>
          </w:divsChild>
        </w:div>
        <w:div w:id="569930130">
          <w:marLeft w:val="0"/>
          <w:marRight w:val="0"/>
          <w:marTop w:val="0"/>
          <w:marBottom w:val="0"/>
          <w:divBdr>
            <w:top w:val="none" w:sz="0" w:space="0" w:color="auto"/>
            <w:left w:val="none" w:sz="0" w:space="0" w:color="auto"/>
            <w:bottom w:val="none" w:sz="0" w:space="0" w:color="auto"/>
            <w:right w:val="none" w:sz="0" w:space="0" w:color="auto"/>
          </w:divBdr>
          <w:divsChild>
            <w:div w:id="1972707184">
              <w:marLeft w:val="0"/>
              <w:marRight w:val="0"/>
              <w:marTop w:val="0"/>
              <w:marBottom w:val="0"/>
              <w:divBdr>
                <w:top w:val="none" w:sz="0" w:space="0" w:color="auto"/>
                <w:left w:val="none" w:sz="0" w:space="0" w:color="auto"/>
                <w:bottom w:val="none" w:sz="0" w:space="0" w:color="auto"/>
                <w:right w:val="none" w:sz="0" w:space="0" w:color="auto"/>
              </w:divBdr>
            </w:div>
          </w:divsChild>
        </w:div>
        <w:div w:id="585767044">
          <w:marLeft w:val="0"/>
          <w:marRight w:val="0"/>
          <w:marTop w:val="0"/>
          <w:marBottom w:val="0"/>
          <w:divBdr>
            <w:top w:val="none" w:sz="0" w:space="0" w:color="auto"/>
            <w:left w:val="none" w:sz="0" w:space="0" w:color="auto"/>
            <w:bottom w:val="none" w:sz="0" w:space="0" w:color="auto"/>
            <w:right w:val="none" w:sz="0" w:space="0" w:color="auto"/>
          </w:divBdr>
          <w:divsChild>
            <w:div w:id="2067147213">
              <w:marLeft w:val="0"/>
              <w:marRight w:val="0"/>
              <w:marTop w:val="0"/>
              <w:marBottom w:val="0"/>
              <w:divBdr>
                <w:top w:val="none" w:sz="0" w:space="0" w:color="auto"/>
                <w:left w:val="none" w:sz="0" w:space="0" w:color="auto"/>
                <w:bottom w:val="none" w:sz="0" w:space="0" w:color="auto"/>
                <w:right w:val="none" w:sz="0" w:space="0" w:color="auto"/>
              </w:divBdr>
            </w:div>
          </w:divsChild>
        </w:div>
        <w:div w:id="593172750">
          <w:marLeft w:val="0"/>
          <w:marRight w:val="0"/>
          <w:marTop w:val="0"/>
          <w:marBottom w:val="0"/>
          <w:divBdr>
            <w:top w:val="none" w:sz="0" w:space="0" w:color="auto"/>
            <w:left w:val="none" w:sz="0" w:space="0" w:color="auto"/>
            <w:bottom w:val="none" w:sz="0" w:space="0" w:color="auto"/>
            <w:right w:val="none" w:sz="0" w:space="0" w:color="auto"/>
          </w:divBdr>
          <w:divsChild>
            <w:div w:id="251014465">
              <w:marLeft w:val="0"/>
              <w:marRight w:val="0"/>
              <w:marTop w:val="0"/>
              <w:marBottom w:val="0"/>
              <w:divBdr>
                <w:top w:val="none" w:sz="0" w:space="0" w:color="auto"/>
                <w:left w:val="none" w:sz="0" w:space="0" w:color="auto"/>
                <w:bottom w:val="none" w:sz="0" w:space="0" w:color="auto"/>
                <w:right w:val="none" w:sz="0" w:space="0" w:color="auto"/>
              </w:divBdr>
            </w:div>
          </w:divsChild>
        </w:div>
        <w:div w:id="607665161">
          <w:marLeft w:val="0"/>
          <w:marRight w:val="0"/>
          <w:marTop w:val="0"/>
          <w:marBottom w:val="0"/>
          <w:divBdr>
            <w:top w:val="none" w:sz="0" w:space="0" w:color="auto"/>
            <w:left w:val="none" w:sz="0" w:space="0" w:color="auto"/>
            <w:bottom w:val="none" w:sz="0" w:space="0" w:color="auto"/>
            <w:right w:val="none" w:sz="0" w:space="0" w:color="auto"/>
          </w:divBdr>
          <w:divsChild>
            <w:div w:id="1525438137">
              <w:marLeft w:val="0"/>
              <w:marRight w:val="0"/>
              <w:marTop w:val="0"/>
              <w:marBottom w:val="0"/>
              <w:divBdr>
                <w:top w:val="none" w:sz="0" w:space="0" w:color="auto"/>
                <w:left w:val="none" w:sz="0" w:space="0" w:color="auto"/>
                <w:bottom w:val="none" w:sz="0" w:space="0" w:color="auto"/>
                <w:right w:val="none" w:sz="0" w:space="0" w:color="auto"/>
              </w:divBdr>
            </w:div>
          </w:divsChild>
        </w:div>
        <w:div w:id="609431259">
          <w:marLeft w:val="0"/>
          <w:marRight w:val="0"/>
          <w:marTop w:val="0"/>
          <w:marBottom w:val="0"/>
          <w:divBdr>
            <w:top w:val="none" w:sz="0" w:space="0" w:color="auto"/>
            <w:left w:val="none" w:sz="0" w:space="0" w:color="auto"/>
            <w:bottom w:val="none" w:sz="0" w:space="0" w:color="auto"/>
            <w:right w:val="none" w:sz="0" w:space="0" w:color="auto"/>
          </w:divBdr>
          <w:divsChild>
            <w:div w:id="546524430">
              <w:marLeft w:val="0"/>
              <w:marRight w:val="0"/>
              <w:marTop w:val="0"/>
              <w:marBottom w:val="0"/>
              <w:divBdr>
                <w:top w:val="none" w:sz="0" w:space="0" w:color="auto"/>
                <w:left w:val="none" w:sz="0" w:space="0" w:color="auto"/>
                <w:bottom w:val="none" w:sz="0" w:space="0" w:color="auto"/>
                <w:right w:val="none" w:sz="0" w:space="0" w:color="auto"/>
              </w:divBdr>
            </w:div>
          </w:divsChild>
        </w:div>
        <w:div w:id="614405187">
          <w:marLeft w:val="0"/>
          <w:marRight w:val="0"/>
          <w:marTop w:val="0"/>
          <w:marBottom w:val="0"/>
          <w:divBdr>
            <w:top w:val="none" w:sz="0" w:space="0" w:color="auto"/>
            <w:left w:val="none" w:sz="0" w:space="0" w:color="auto"/>
            <w:bottom w:val="none" w:sz="0" w:space="0" w:color="auto"/>
            <w:right w:val="none" w:sz="0" w:space="0" w:color="auto"/>
          </w:divBdr>
          <w:divsChild>
            <w:div w:id="1603995426">
              <w:marLeft w:val="0"/>
              <w:marRight w:val="0"/>
              <w:marTop w:val="0"/>
              <w:marBottom w:val="0"/>
              <w:divBdr>
                <w:top w:val="none" w:sz="0" w:space="0" w:color="auto"/>
                <w:left w:val="none" w:sz="0" w:space="0" w:color="auto"/>
                <w:bottom w:val="none" w:sz="0" w:space="0" w:color="auto"/>
                <w:right w:val="none" w:sz="0" w:space="0" w:color="auto"/>
              </w:divBdr>
            </w:div>
          </w:divsChild>
        </w:div>
        <w:div w:id="643045163">
          <w:marLeft w:val="0"/>
          <w:marRight w:val="0"/>
          <w:marTop w:val="0"/>
          <w:marBottom w:val="0"/>
          <w:divBdr>
            <w:top w:val="none" w:sz="0" w:space="0" w:color="auto"/>
            <w:left w:val="none" w:sz="0" w:space="0" w:color="auto"/>
            <w:bottom w:val="none" w:sz="0" w:space="0" w:color="auto"/>
            <w:right w:val="none" w:sz="0" w:space="0" w:color="auto"/>
          </w:divBdr>
          <w:divsChild>
            <w:div w:id="1217201830">
              <w:marLeft w:val="0"/>
              <w:marRight w:val="0"/>
              <w:marTop w:val="0"/>
              <w:marBottom w:val="0"/>
              <w:divBdr>
                <w:top w:val="none" w:sz="0" w:space="0" w:color="auto"/>
                <w:left w:val="none" w:sz="0" w:space="0" w:color="auto"/>
                <w:bottom w:val="none" w:sz="0" w:space="0" w:color="auto"/>
                <w:right w:val="none" w:sz="0" w:space="0" w:color="auto"/>
              </w:divBdr>
            </w:div>
          </w:divsChild>
        </w:div>
        <w:div w:id="647563342">
          <w:marLeft w:val="0"/>
          <w:marRight w:val="0"/>
          <w:marTop w:val="0"/>
          <w:marBottom w:val="0"/>
          <w:divBdr>
            <w:top w:val="none" w:sz="0" w:space="0" w:color="auto"/>
            <w:left w:val="none" w:sz="0" w:space="0" w:color="auto"/>
            <w:bottom w:val="none" w:sz="0" w:space="0" w:color="auto"/>
            <w:right w:val="none" w:sz="0" w:space="0" w:color="auto"/>
          </w:divBdr>
          <w:divsChild>
            <w:div w:id="350955777">
              <w:marLeft w:val="0"/>
              <w:marRight w:val="0"/>
              <w:marTop w:val="0"/>
              <w:marBottom w:val="0"/>
              <w:divBdr>
                <w:top w:val="none" w:sz="0" w:space="0" w:color="auto"/>
                <w:left w:val="none" w:sz="0" w:space="0" w:color="auto"/>
                <w:bottom w:val="none" w:sz="0" w:space="0" w:color="auto"/>
                <w:right w:val="none" w:sz="0" w:space="0" w:color="auto"/>
              </w:divBdr>
            </w:div>
          </w:divsChild>
        </w:div>
        <w:div w:id="653023043">
          <w:marLeft w:val="0"/>
          <w:marRight w:val="0"/>
          <w:marTop w:val="0"/>
          <w:marBottom w:val="0"/>
          <w:divBdr>
            <w:top w:val="none" w:sz="0" w:space="0" w:color="auto"/>
            <w:left w:val="none" w:sz="0" w:space="0" w:color="auto"/>
            <w:bottom w:val="none" w:sz="0" w:space="0" w:color="auto"/>
            <w:right w:val="none" w:sz="0" w:space="0" w:color="auto"/>
          </w:divBdr>
          <w:divsChild>
            <w:div w:id="478347812">
              <w:marLeft w:val="0"/>
              <w:marRight w:val="0"/>
              <w:marTop w:val="0"/>
              <w:marBottom w:val="0"/>
              <w:divBdr>
                <w:top w:val="none" w:sz="0" w:space="0" w:color="auto"/>
                <w:left w:val="none" w:sz="0" w:space="0" w:color="auto"/>
                <w:bottom w:val="none" w:sz="0" w:space="0" w:color="auto"/>
                <w:right w:val="none" w:sz="0" w:space="0" w:color="auto"/>
              </w:divBdr>
            </w:div>
          </w:divsChild>
        </w:div>
        <w:div w:id="661275314">
          <w:marLeft w:val="0"/>
          <w:marRight w:val="0"/>
          <w:marTop w:val="0"/>
          <w:marBottom w:val="0"/>
          <w:divBdr>
            <w:top w:val="none" w:sz="0" w:space="0" w:color="auto"/>
            <w:left w:val="none" w:sz="0" w:space="0" w:color="auto"/>
            <w:bottom w:val="none" w:sz="0" w:space="0" w:color="auto"/>
            <w:right w:val="none" w:sz="0" w:space="0" w:color="auto"/>
          </w:divBdr>
          <w:divsChild>
            <w:div w:id="1777747910">
              <w:marLeft w:val="0"/>
              <w:marRight w:val="0"/>
              <w:marTop w:val="0"/>
              <w:marBottom w:val="0"/>
              <w:divBdr>
                <w:top w:val="none" w:sz="0" w:space="0" w:color="auto"/>
                <w:left w:val="none" w:sz="0" w:space="0" w:color="auto"/>
                <w:bottom w:val="none" w:sz="0" w:space="0" w:color="auto"/>
                <w:right w:val="none" w:sz="0" w:space="0" w:color="auto"/>
              </w:divBdr>
            </w:div>
          </w:divsChild>
        </w:div>
        <w:div w:id="665474840">
          <w:marLeft w:val="0"/>
          <w:marRight w:val="0"/>
          <w:marTop w:val="0"/>
          <w:marBottom w:val="0"/>
          <w:divBdr>
            <w:top w:val="none" w:sz="0" w:space="0" w:color="auto"/>
            <w:left w:val="none" w:sz="0" w:space="0" w:color="auto"/>
            <w:bottom w:val="none" w:sz="0" w:space="0" w:color="auto"/>
            <w:right w:val="none" w:sz="0" w:space="0" w:color="auto"/>
          </w:divBdr>
          <w:divsChild>
            <w:div w:id="1040591008">
              <w:marLeft w:val="0"/>
              <w:marRight w:val="0"/>
              <w:marTop w:val="0"/>
              <w:marBottom w:val="0"/>
              <w:divBdr>
                <w:top w:val="none" w:sz="0" w:space="0" w:color="auto"/>
                <w:left w:val="none" w:sz="0" w:space="0" w:color="auto"/>
                <w:bottom w:val="none" w:sz="0" w:space="0" w:color="auto"/>
                <w:right w:val="none" w:sz="0" w:space="0" w:color="auto"/>
              </w:divBdr>
            </w:div>
          </w:divsChild>
        </w:div>
        <w:div w:id="666252506">
          <w:marLeft w:val="0"/>
          <w:marRight w:val="0"/>
          <w:marTop w:val="0"/>
          <w:marBottom w:val="0"/>
          <w:divBdr>
            <w:top w:val="none" w:sz="0" w:space="0" w:color="auto"/>
            <w:left w:val="none" w:sz="0" w:space="0" w:color="auto"/>
            <w:bottom w:val="none" w:sz="0" w:space="0" w:color="auto"/>
            <w:right w:val="none" w:sz="0" w:space="0" w:color="auto"/>
          </w:divBdr>
          <w:divsChild>
            <w:div w:id="470024300">
              <w:marLeft w:val="0"/>
              <w:marRight w:val="0"/>
              <w:marTop w:val="0"/>
              <w:marBottom w:val="0"/>
              <w:divBdr>
                <w:top w:val="none" w:sz="0" w:space="0" w:color="auto"/>
                <w:left w:val="none" w:sz="0" w:space="0" w:color="auto"/>
                <w:bottom w:val="none" w:sz="0" w:space="0" w:color="auto"/>
                <w:right w:val="none" w:sz="0" w:space="0" w:color="auto"/>
              </w:divBdr>
            </w:div>
          </w:divsChild>
        </w:div>
        <w:div w:id="666598112">
          <w:marLeft w:val="0"/>
          <w:marRight w:val="0"/>
          <w:marTop w:val="0"/>
          <w:marBottom w:val="0"/>
          <w:divBdr>
            <w:top w:val="none" w:sz="0" w:space="0" w:color="auto"/>
            <w:left w:val="none" w:sz="0" w:space="0" w:color="auto"/>
            <w:bottom w:val="none" w:sz="0" w:space="0" w:color="auto"/>
            <w:right w:val="none" w:sz="0" w:space="0" w:color="auto"/>
          </w:divBdr>
          <w:divsChild>
            <w:div w:id="1065494075">
              <w:marLeft w:val="0"/>
              <w:marRight w:val="0"/>
              <w:marTop w:val="0"/>
              <w:marBottom w:val="0"/>
              <w:divBdr>
                <w:top w:val="none" w:sz="0" w:space="0" w:color="auto"/>
                <w:left w:val="none" w:sz="0" w:space="0" w:color="auto"/>
                <w:bottom w:val="none" w:sz="0" w:space="0" w:color="auto"/>
                <w:right w:val="none" w:sz="0" w:space="0" w:color="auto"/>
              </w:divBdr>
            </w:div>
          </w:divsChild>
        </w:div>
        <w:div w:id="683745064">
          <w:marLeft w:val="0"/>
          <w:marRight w:val="0"/>
          <w:marTop w:val="0"/>
          <w:marBottom w:val="0"/>
          <w:divBdr>
            <w:top w:val="none" w:sz="0" w:space="0" w:color="auto"/>
            <w:left w:val="none" w:sz="0" w:space="0" w:color="auto"/>
            <w:bottom w:val="none" w:sz="0" w:space="0" w:color="auto"/>
            <w:right w:val="none" w:sz="0" w:space="0" w:color="auto"/>
          </w:divBdr>
          <w:divsChild>
            <w:div w:id="1387147599">
              <w:marLeft w:val="0"/>
              <w:marRight w:val="0"/>
              <w:marTop w:val="0"/>
              <w:marBottom w:val="0"/>
              <w:divBdr>
                <w:top w:val="none" w:sz="0" w:space="0" w:color="auto"/>
                <w:left w:val="none" w:sz="0" w:space="0" w:color="auto"/>
                <w:bottom w:val="none" w:sz="0" w:space="0" w:color="auto"/>
                <w:right w:val="none" w:sz="0" w:space="0" w:color="auto"/>
              </w:divBdr>
            </w:div>
          </w:divsChild>
        </w:div>
        <w:div w:id="685836073">
          <w:marLeft w:val="0"/>
          <w:marRight w:val="0"/>
          <w:marTop w:val="0"/>
          <w:marBottom w:val="0"/>
          <w:divBdr>
            <w:top w:val="none" w:sz="0" w:space="0" w:color="auto"/>
            <w:left w:val="none" w:sz="0" w:space="0" w:color="auto"/>
            <w:bottom w:val="none" w:sz="0" w:space="0" w:color="auto"/>
            <w:right w:val="none" w:sz="0" w:space="0" w:color="auto"/>
          </w:divBdr>
          <w:divsChild>
            <w:div w:id="1799564312">
              <w:marLeft w:val="0"/>
              <w:marRight w:val="0"/>
              <w:marTop w:val="0"/>
              <w:marBottom w:val="0"/>
              <w:divBdr>
                <w:top w:val="none" w:sz="0" w:space="0" w:color="auto"/>
                <w:left w:val="none" w:sz="0" w:space="0" w:color="auto"/>
                <w:bottom w:val="none" w:sz="0" w:space="0" w:color="auto"/>
                <w:right w:val="none" w:sz="0" w:space="0" w:color="auto"/>
              </w:divBdr>
            </w:div>
          </w:divsChild>
        </w:div>
        <w:div w:id="689769163">
          <w:marLeft w:val="0"/>
          <w:marRight w:val="0"/>
          <w:marTop w:val="0"/>
          <w:marBottom w:val="0"/>
          <w:divBdr>
            <w:top w:val="none" w:sz="0" w:space="0" w:color="auto"/>
            <w:left w:val="none" w:sz="0" w:space="0" w:color="auto"/>
            <w:bottom w:val="none" w:sz="0" w:space="0" w:color="auto"/>
            <w:right w:val="none" w:sz="0" w:space="0" w:color="auto"/>
          </w:divBdr>
          <w:divsChild>
            <w:div w:id="1868909504">
              <w:marLeft w:val="0"/>
              <w:marRight w:val="0"/>
              <w:marTop w:val="0"/>
              <w:marBottom w:val="0"/>
              <w:divBdr>
                <w:top w:val="none" w:sz="0" w:space="0" w:color="auto"/>
                <w:left w:val="none" w:sz="0" w:space="0" w:color="auto"/>
                <w:bottom w:val="none" w:sz="0" w:space="0" w:color="auto"/>
                <w:right w:val="none" w:sz="0" w:space="0" w:color="auto"/>
              </w:divBdr>
            </w:div>
          </w:divsChild>
        </w:div>
        <w:div w:id="695739955">
          <w:marLeft w:val="0"/>
          <w:marRight w:val="0"/>
          <w:marTop w:val="0"/>
          <w:marBottom w:val="0"/>
          <w:divBdr>
            <w:top w:val="none" w:sz="0" w:space="0" w:color="auto"/>
            <w:left w:val="none" w:sz="0" w:space="0" w:color="auto"/>
            <w:bottom w:val="none" w:sz="0" w:space="0" w:color="auto"/>
            <w:right w:val="none" w:sz="0" w:space="0" w:color="auto"/>
          </w:divBdr>
          <w:divsChild>
            <w:div w:id="1318999934">
              <w:marLeft w:val="0"/>
              <w:marRight w:val="0"/>
              <w:marTop w:val="0"/>
              <w:marBottom w:val="0"/>
              <w:divBdr>
                <w:top w:val="none" w:sz="0" w:space="0" w:color="auto"/>
                <w:left w:val="none" w:sz="0" w:space="0" w:color="auto"/>
                <w:bottom w:val="none" w:sz="0" w:space="0" w:color="auto"/>
                <w:right w:val="none" w:sz="0" w:space="0" w:color="auto"/>
              </w:divBdr>
            </w:div>
          </w:divsChild>
        </w:div>
        <w:div w:id="696925907">
          <w:marLeft w:val="0"/>
          <w:marRight w:val="0"/>
          <w:marTop w:val="0"/>
          <w:marBottom w:val="0"/>
          <w:divBdr>
            <w:top w:val="none" w:sz="0" w:space="0" w:color="auto"/>
            <w:left w:val="none" w:sz="0" w:space="0" w:color="auto"/>
            <w:bottom w:val="none" w:sz="0" w:space="0" w:color="auto"/>
            <w:right w:val="none" w:sz="0" w:space="0" w:color="auto"/>
          </w:divBdr>
          <w:divsChild>
            <w:div w:id="1491408842">
              <w:marLeft w:val="0"/>
              <w:marRight w:val="0"/>
              <w:marTop w:val="0"/>
              <w:marBottom w:val="0"/>
              <w:divBdr>
                <w:top w:val="none" w:sz="0" w:space="0" w:color="auto"/>
                <w:left w:val="none" w:sz="0" w:space="0" w:color="auto"/>
                <w:bottom w:val="none" w:sz="0" w:space="0" w:color="auto"/>
                <w:right w:val="none" w:sz="0" w:space="0" w:color="auto"/>
              </w:divBdr>
            </w:div>
          </w:divsChild>
        </w:div>
        <w:div w:id="697393943">
          <w:marLeft w:val="0"/>
          <w:marRight w:val="0"/>
          <w:marTop w:val="0"/>
          <w:marBottom w:val="0"/>
          <w:divBdr>
            <w:top w:val="none" w:sz="0" w:space="0" w:color="auto"/>
            <w:left w:val="none" w:sz="0" w:space="0" w:color="auto"/>
            <w:bottom w:val="none" w:sz="0" w:space="0" w:color="auto"/>
            <w:right w:val="none" w:sz="0" w:space="0" w:color="auto"/>
          </w:divBdr>
          <w:divsChild>
            <w:div w:id="432676080">
              <w:marLeft w:val="0"/>
              <w:marRight w:val="0"/>
              <w:marTop w:val="0"/>
              <w:marBottom w:val="0"/>
              <w:divBdr>
                <w:top w:val="none" w:sz="0" w:space="0" w:color="auto"/>
                <w:left w:val="none" w:sz="0" w:space="0" w:color="auto"/>
                <w:bottom w:val="none" w:sz="0" w:space="0" w:color="auto"/>
                <w:right w:val="none" w:sz="0" w:space="0" w:color="auto"/>
              </w:divBdr>
            </w:div>
          </w:divsChild>
        </w:div>
        <w:div w:id="698090741">
          <w:marLeft w:val="0"/>
          <w:marRight w:val="0"/>
          <w:marTop w:val="0"/>
          <w:marBottom w:val="0"/>
          <w:divBdr>
            <w:top w:val="none" w:sz="0" w:space="0" w:color="auto"/>
            <w:left w:val="none" w:sz="0" w:space="0" w:color="auto"/>
            <w:bottom w:val="none" w:sz="0" w:space="0" w:color="auto"/>
            <w:right w:val="none" w:sz="0" w:space="0" w:color="auto"/>
          </w:divBdr>
          <w:divsChild>
            <w:div w:id="832334019">
              <w:marLeft w:val="0"/>
              <w:marRight w:val="0"/>
              <w:marTop w:val="0"/>
              <w:marBottom w:val="0"/>
              <w:divBdr>
                <w:top w:val="none" w:sz="0" w:space="0" w:color="auto"/>
                <w:left w:val="none" w:sz="0" w:space="0" w:color="auto"/>
                <w:bottom w:val="none" w:sz="0" w:space="0" w:color="auto"/>
                <w:right w:val="none" w:sz="0" w:space="0" w:color="auto"/>
              </w:divBdr>
            </w:div>
          </w:divsChild>
        </w:div>
        <w:div w:id="702828085">
          <w:marLeft w:val="0"/>
          <w:marRight w:val="0"/>
          <w:marTop w:val="0"/>
          <w:marBottom w:val="0"/>
          <w:divBdr>
            <w:top w:val="none" w:sz="0" w:space="0" w:color="auto"/>
            <w:left w:val="none" w:sz="0" w:space="0" w:color="auto"/>
            <w:bottom w:val="none" w:sz="0" w:space="0" w:color="auto"/>
            <w:right w:val="none" w:sz="0" w:space="0" w:color="auto"/>
          </w:divBdr>
          <w:divsChild>
            <w:div w:id="255482253">
              <w:marLeft w:val="0"/>
              <w:marRight w:val="0"/>
              <w:marTop w:val="0"/>
              <w:marBottom w:val="0"/>
              <w:divBdr>
                <w:top w:val="none" w:sz="0" w:space="0" w:color="auto"/>
                <w:left w:val="none" w:sz="0" w:space="0" w:color="auto"/>
                <w:bottom w:val="none" w:sz="0" w:space="0" w:color="auto"/>
                <w:right w:val="none" w:sz="0" w:space="0" w:color="auto"/>
              </w:divBdr>
            </w:div>
          </w:divsChild>
        </w:div>
        <w:div w:id="709457895">
          <w:marLeft w:val="0"/>
          <w:marRight w:val="0"/>
          <w:marTop w:val="0"/>
          <w:marBottom w:val="0"/>
          <w:divBdr>
            <w:top w:val="none" w:sz="0" w:space="0" w:color="auto"/>
            <w:left w:val="none" w:sz="0" w:space="0" w:color="auto"/>
            <w:bottom w:val="none" w:sz="0" w:space="0" w:color="auto"/>
            <w:right w:val="none" w:sz="0" w:space="0" w:color="auto"/>
          </w:divBdr>
          <w:divsChild>
            <w:div w:id="1379888874">
              <w:marLeft w:val="0"/>
              <w:marRight w:val="0"/>
              <w:marTop w:val="0"/>
              <w:marBottom w:val="0"/>
              <w:divBdr>
                <w:top w:val="none" w:sz="0" w:space="0" w:color="auto"/>
                <w:left w:val="none" w:sz="0" w:space="0" w:color="auto"/>
                <w:bottom w:val="none" w:sz="0" w:space="0" w:color="auto"/>
                <w:right w:val="none" w:sz="0" w:space="0" w:color="auto"/>
              </w:divBdr>
            </w:div>
          </w:divsChild>
        </w:div>
        <w:div w:id="718209891">
          <w:marLeft w:val="0"/>
          <w:marRight w:val="0"/>
          <w:marTop w:val="0"/>
          <w:marBottom w:val="0"/>
          <w:divBdr>
            <w:top w:val="none" w:sz="0" w:space="0" w:color="auto"/>
            <w:left w:val="none" w:sz="0" w:space="0" w:color="auto"/>
            <w:bottom w:val="none" w:sz="0" w:space="0" w:color="auto"/>
            <w:right w:val="none" w:sz="0" w:space="0" w:color="auto"/>
          </w:divBdr>
          <w:divsChild>
            <w:div w:id="1601599154">
              <w:marLeft w:val="0"/>
              <w:marRight w:val="0"/>
              <w:marTop w:val="0"/>
              <w:marBottom w:val="0"/>
              <w:divBdr>
                <w:top w:val="none" w:sz="0" w:space="0" w:color="auto"/>
                <w:left w:val="none" w:sz="0" w:space="0" w:color="auto"/>
                <w:bottom w:val="none" w:sz="0" w:space="0" w:color="auto"/>
                <w:right w:val="none" w:sz="0" w:space="0" w:color="auto"/>
              </w:divBdr>
            </w:div>
          </w:divsChild>
        </w:div>
        <w:div w:id="724061202">
          <w:marLeft w:val="0"/>
          <w:marRight w:val="0"/>
          <w:marTop w:val="0"/>
          <w:marBottom w:val="0"/>
          <w:divBdr>
            <w:top w:val="none" w:sz="0" w:space="0" w:color="auto"/>
            <w:left w:val="none" w:sz="0" w:space="0" w:color="auto"/>
            <w:bottom w:val="none" w:sz="0" w:space="0" w:color="auto"/>
            <w:right w:val="none" w:sz="0" w:space="0" w:color="auto"/>
          </w:divBdr>
          <w:divsChild>
            <w:div w:id="2078698061">
              <w:marLeft w:val="0"/>
              <w:marRight w:val="0"/>
              <w:marTop w:val="0"/>
              <w:marBottom w:val="0"/>
              <w:divBdr>
                <w:top w:val="none" w:sz="0" w:space="0" w:color="auto"/>
                <w:left w:val="none" w:sz="0" w:space="0" w:color="auto"/>
                <w:bottom w:val="none" w:sz="0" w:space="0" w:color="auto"/>
                <w:right w:val="none" w:sz="0" w:space="0" w:color="auto"/>
              </w:divBdr>
            </w:div>
          </w:divsChild>
        </w:div>
        <w:div w:id="728307517">
          <w:marLeft w:val="0"/>
          <w:marRight w:val="0"/>
          <w:marTop w:val="0"/>
          <w:marBottom w:val="0"/>
          <w:divBdr>
            <w:top w:val="none" w:sz="0" w:space="0" w:color="auto"/>
            <w:left w:val="none" w:sz="0" w:space="0" w:color="auto"/>
            <w:bottom w:val="none" w:sz="0" w:space="0" w:color="auto"/>
            <w:right w:val="none" w:sz="0" w:space="0" w:color="auto"/>
          </w:divBdr>
          <w:divsChild>
            <w:div w:id="1476753184">
              <w:marLeft w:val="0"/>
              <w:marRight w:val="0"/>
              <w:marTop w:val="0"/>
              <w:marBottom w:val="0"/>
              <w:divBdr>
                <w:top w:val="none" w:sz="0" w:space="0" w:color="auto"/>
                <w:left w:val="none" w:sz="0" w:space="0" w:color="auto"/>
                <w:bottom w:val="none" w:sz="0" w:space="0" w:color="auto"/>
                <w:right w:val="none" w:sz="0" w:space="0" w:color="auto"/>
              </w:divBdr>
            </w:div>
          </w:divsChild>
        </w:div>
        <w:div w:id="743188213">
          <w:marLeft w:val="0"/>
          <w:marRight w:val="0"/>
          <w:marTop w:val="0"/>
          <w:marBottom w:val="0"/>
          <w:divBdr>
            <w:top w:val="none" w:sz="0" w:space="0" w:color="auto"/>
            <w:left w:val="none" w:sz="0" w:space="0" w:color="auto"/>
            <w:bottom w:val="none" w:sz="0" w:space="0" w:color="auto"/>
            <w:right w:val="none" w:sz="0" w:space="0" w:color="auto"/>
          </w:divBdr>
          <w:divsChild>
            <w:div w:id="993489966">
              <w:marLeft w:val="0"/>
              <w:marRight w:val="0"/>
              <w:marTop w:val="0"/>
              <w:marBottom w:val="0"/>
              <w:divBdr>
                <w:top w:val="none" w:sz="0" w:space="0" w:color="auto"/>
                <w:left w:val="none" w:sz="0" w:space="0" w:color="auto"/>
                <w:bottom w:val="none" w:sz="0" w:space="0" w:color="auto"/>
                <w:right w:val="none" w:sz="0" w:space="0" w:color="auto"/>
              </w:divBdr>
            </w:div>
          </w:divsChild>
        </w:div>
        <w:div w:id="749814461">
          <w:marLeft w:val="0"/>
          <w:marRight w:val="0"/>
          <w:marTop w:val="0"/>
          <w:marBottom w:val="0"/>
          <w:divBdr>
            <w:top w:val="none" w:sz="0" w:space="0" w:color="auto"/>
            <w:left w:val="none" w:sz="0" w:space="0" w:color="auto"/>
            <w:bottom w:val="none" w:sz="0" w:space="0" w:color="auto"/>
            <w:right w:val="none" w:sz="0" w:space="0" w:color="auto"/>
          </w:divBdr>
          <w:divsChild>
            <w:div w:id="1631353605">
              <w:marLeft w:val="0"/>
              <w:marRight w:val="0"/>
              <w:marTop w:val="0"/>
              <w:marBottom w:val="0"/>
              <w:divBdr>
                <w:top w:val="none" w:sz="0" w:space="0" w:color="auto"/>
                <w:left w:val="none" w:sz="0" w:space="0" w:color="auto"/>
                <w:bottom w:val="none" w:sz="0" w:space="0" w:color="auto"/>
                <w:right w:val="none" w:sz="0" w:space="0" w:color="auto"/>
              </w:divBdr>
            </w:div>
          </w:divsChild>
        </w:div>
        <w:div w:id="751197067">
          <w:marLeft w:val="0"/>
          <w:marRight w:val="0"/>
          <w:marTop w:val="0"/>
          <w:marBottom w:val="0"/>
          <w:divBdr>
            <w:top w:val="none" w:sz="0" w:space="0" w:color="auto"/>
            <w:left w:val="none" w:sz="0" w:space="0" w:color="auto"/>
            <w:bottom w:val="none" w:sz="0" w:space="0" w:color="auto"/>
            <w:right w:val="none" w:sz="0" w:space="0" w:color="auto"/>
          </w:divBdr>
          <w:divsChild>
            <w:div w:id="1085685579">
              <w:marLeft w:val="0"/>
              <w:marRight w:val="0"/>
              <w:marTop w:val="0"/>
              <w:marBottom w:val="0"/>
              <w:divBdr>
                <w:top w:val="none" w:sz="0" w:space="0" w:color="auto"/>
                <w:left w:val="none" w:sz="0" w:space="0" w:color="auto"/>
                <w:bottom w:val="none" w:sz="0" w:space="0" w:color="auto"/>
                <w:right w:val="none" w:sz="0" w:space="0" w:color="auto"/>
              </w:divBdr>
            </w:div>
          </w:divsChild>
        </w:div>
        <w:div w:id="756757091">
          <w:marLeft w:val="0"/>
          <w:marRight w:val="0"/>
          <w:marTop w:val="0"/>
          <w:marBottom w:val="0"/>
          <w:divBdr>
            <w:top w:val="none" w:sz="0" w:space="0" w:color="auto"/>
            <w:left w:val="none" w:sz="0" w:space="0" w:color="auto"/>
            <w:bottom w:val="none" w:sz="0" w:space="0" w:color="auto"/>
            <w:right w:val="none" w:sz="0" w:space="0" w:color="auto"/>
          </w:divBdr>
          <w:divsChild>
            <w:div w:id="1677420092">
              <w:marLeft w:val="0"/>
              <w:marRight w:val="0"/>
              <w:marTop w:val="0"/>
              <w:marBottom w:val="0"/>
              <w:divBdr>
                <w:top w:val="none" w:sz="0" w:space="0" w:color="auto"/>
                <w:left w:val="none" w:sz="0" w:space="0" w:color="auto"/>
                <w:bottom w:val="none" w:sz="0" w:space="0" w:color="auto"/>
                <w:right w:val="none" w:sz="0" w:space="0" w:color="auto"/>
              </w:divBdr>
            </w:div>
          </w:divsChild>
        </w:div>
        <w:div w:id="766998520">
          <w:marLeft w:val="0"/>
          <w:marRight w:val="0"/>
          <w:marTop w:val="0"/>
          <w:marBottom w:val="0"/>
          <w:divBdr>
            <w:top w:val="none" w:sz="0" w:space="0" w:color="auto"/>
            <w:left w:val="none" w:sz="0" w:space="0" w:color="auto"/>
            <w:bottom w:val="none" w:sz="0" w:space="0" w:color="auto"/>
            <w:right w:val="none" w:sz="0" w:space="0" w:color="auto"/>
          </w:divBdr>
          <w:divsChild>
            <w:div w:id="1156530725">
              <w:marLeft w:val="0"/>
              <w:marRight w:val="0"/>
              <w:marTop w:val="0"/>
              <w:marBottom w:val="0"/>
              <w:divBdr>
                <w:top w:val="none" w:sz="0" w:space="0" w:color="auto"/>
                <w:left w:val="none" w:sz="0" w:space="0" w:color="auto"/>
                <w:bottom w:val="none" w:sz="0" w:space="0" w:color="auto"/>
                <w:right w:val="none" w:sz="0" w:space="0" w:color="auto"/>
              </w:divBdr>
            </w:div>
          </w:divsChild>
        </w:div>
        <w:div w:id="779910831">
          <w:marLeft w:val="0"/>
          <w:marRight w:val="0"/>
          <w:marTop w:val="0"/>
          <w:marBottom w:val="0"/>
          <w:divBdr>
            <w:top w:val="none" w:sz="0" w:space="0" w:color="auto"/>
            <w:left w:val="none" w:sz="0" w:space="0" w:color="auto"/>
            <w:bottom w:val="none" w:sz="0" w:space="0" w:color="auto"/>
            <w:right w:val="none" w:sz="0" w:space="0" w:color="auto"/>
          </w:divBdr>
          <w:divsChild>
            <w:div w:id="2127774392">
              <w:marLeft w:val="0"/>
              <w:marRight w:val="0"/>
              <w:marTop w:val="0"/>
              <w:marBottom w:val="0"/>
              <w:divBdr>
                <w:top w:val="none" w:sz="0" w:space="0" w:color="auto"/>
                <w:left w:val="none" w:sz="0" w:space="0" w:color="auto"/>
                <w:bottom w:val="none" w:sz="0" w:space="0" w:color="auto"/>
                <w:right w:val="none" w:sz="0" w:space="0" w:color="auto"/>
              </w:divBdr>
            </w:div>
          </w:divsChild>
        </w:div>
        <w:div w:id="787621749">
          <w:marLeft w:val="0"/>
          <w:marRight w:val="0"/>
          <w:marTop w:val="0"/>
          <w:marBottom w:val="0"/>
          <w:divBdr>
            <w:top w:val="none" w:sz="0" w:space="0" w:color="auto"/>
            <w:left w:val="none" w:sz="0" w:space="0" w:color="auto"/>
            <w:bottom w:val="none" w:sz="0" w:space="0" w:color="auto"/>
            <w:right w:val="none" w:sz="0" w:space="0" w:color="auto"/>
          </w:divBdr>
          <w:divsChild>
            <w:div w:id="1933589516">
              <w:marLeft w:val="0"/>
              <w:marRight w:val="0"/>
              <w:marTop w:val="0"/>
              <w:marBottom w:val="0"/>
              <w:divBdr>
                <w:top w:val="none" w:sz="0" w:space="0" w:color="auto"/>
                <w:left w:val="none" w:sz="0" w:space="0" w:color="auto"/>
                <w:bottom w:val="none" w:sz="0" w:space="0" w:color="auto"/>
                <w:right w:val="none" w:sz="0" w:space="0" w:color="auto"/>
              </w:divBdr>
            </w:div>
          </w:divsChild>
        </w:div>
        <w:div w:id="793409798">
          <w:marLeft w:val="0"/>
          <w:marRight w:val="0"/>
          <w:marTop w:val="0"/>
          <w:marBottom w:val="0"/>
          <w:divBdr>
            <w:top w:val="none" w:sz="0" w:space="0" w:color="auto"/>
            <w:left w:val="none" w:sz="0" w:space="0" w:color="auto"/>
            <w:bottom w:val="none" w:sz="0" w:space="0" w:color="auto"/>
            <w:right w:val="none" w:sz="0" w:space="0" w:color="auto"/>
          </w:divBdr>
          <w:divsChild>
            <w:div w:id="1938826123">
              <w:marLeft w:val="0"/>
              <w:marRight w:val="0"/>
              <w:marTop w:val="0"/>
              <w:marBottom w:val="0"/>
              <w:divBdr>
                <w:top w:val="none" w:sz="0" w:space="0" w:color="auto"/>
                <w:left w:val="none" w:sz="0" w:space="0" w:color="auto"/>
                <w:bottom w:val="none" w:sz="0" w:space="0" w:color="auto"/>
                <w:right w:val="none" w:sz="0" w:space="0" w:color="auto"/>
              </w:divBdr>
            </w:div>
          </w:divsChild>
        </w:div>
        <w:div w:id="797534293">
          <w:marLeft w:val="0"/>
          <w:marRight w:val="0"/>
          <w:marTop w:val="0"/>
          <w:marBottom w:val="0"/>
          <w:divBdr>
            <w:top w:val="none" w:sz="0" w:space="0" w:color="auto"/>
            <w:left w:val="none" w:sz="0" w:space="0" w:color="auto"/>
            <w:bottom w:val="none" w:sz="0" w:space="0" w:color="auto"/>
            <w:right w:val="none" w:sz="0" w:space="0" w:color="auto"/>
          </w:divBdr>
          <w:divsChild>
            <w:div w:id="1184199766">
              <w:marLeft w:val="0"/>
              <w:marRight w:val="0"/>
              <w:marTop w:val="0"/>
              <w:marBottom w:val="0"/>
              <w:divBdr>
                <w:top w:val="none" w:sz="0" w:space="0" w:color="auto"/>
                <w:left w:val="none" w:sz="0" w:space="0" w:color="auto"/>
                <w:bottom w:val="none" w:sz="0" w:space="0" w:color="auto"/>
                <w:right w:val="none" w:sz="0" w:space="0" w:color="auto"/>
              </w:divBdr>
            </w:div>
          </w:divsChild>
        </w:div>
        <w:div w:id="803930333">
          <w:marLeft w:val="0"/>
          <w:marRight w:val="0"/>
          <w:marTop w:val="0"/>
          <w:marBottom w:val="0"/>
          <w:divBdr>
            <w:top w:val="none" w:sz="0" w:space="0" w:color="auto"/>
            <w:left w:val="none" w:sz="0" w:space="0" w:color="auto"/>
            <w:bottom w:val="none" w:sz="0" w:space="0" w:color="auto"/>
            <w:right w:val="none" w:sz="0" w:space="0" w:color="auto"/>
          </w:divBdr>
          <w:divsChild>
            <w:div w:id="1826848121">
              <w:marLeft w:val="0"/>
              <w:marRight w:val="0"/>
              <w:marTop w:val="0"/>
              <w:marBottom w:val="0"/>
              <w:divBdr>
                <w:top w:val="none" w:sz="0" w:space="0" w:color="auto"/>
                <w:left w:val="none" w:sz="0" w:space="0" w:color="auto"/>
                <w:bottom w:val="none" w:sz="0" w:space="0" w:color="auto"/>
                <w:right w:val="none" w:sz="0" w:space="0" w:color="auto"/>
              </w:divBdr>
            </w:div>
          </w:divsChild>
        </w:div>
        <w:div w:id="818884709">
          <w:marLeft w:val="0"/>
          <w:marRight w:val="0"/>
          <w:marTop w:val="0"/>
          <w:marBottom w:val="0"/>
          <w:divBdr>
            <w:top w:val="none" w:sz="0" w:space="0" w:color="auto"/>
            <w:left w:val="none" w:sz="0" w:space="0" w:color="auto"/>
            <w:bottom w:val="none" w:sz="0" w:space="0" w:color="auto"/>
            <w:right w:val="none" w:sz="0" w:space="0" w:color="auto"/>
          </w:divBdr>
          <w:divsChild>
            <w:div w:id="1319000101">
              <w:marLeft w:val="0"/>
              <w:marRight w:val="0"/>
              <w:marTop w:val="0"/>
              <w:marBottom w:val="0"/>
              <w:divBdr>
                <w:top w:val="none" w:sz="0" w:space="0" w:color="auto"/>
                <w:left w:val="none" w:sz="0" w:space="0" w:color="auto"/>
                <w:bottom w:val="none" w:sz="0" w:space="0" w:color="auto"/>
                <w:right w:val="none" w:sz="0" w:space="0" w:color="auto"/>
              </w:divBdr>
            </w:div>
          </w:divsChild>
        </w:div>
        <w:div w:id="833566476">
          <w:marLeft w:val="0"/>
          <w:marRight w:val="0"/>
          <w:marTop w:val="0"/>
          <w:marBottom w:val="0"/>
          <w:divBdr>
            <w:top w:val="none" w:sz="0" w:space="0" w:color="auto"/>
            <w:left w:val="none" w:sz="0" w:space="0" w:color="auto"/>
            <w:bottom w:val="none" w:sz="0" w:space="0" w:color="auto"/>
            <w:right w:val="none" w:sz="0" w:space="0" w:color="auto"/>
          </w:divBdr>
          <w:divsChild>
            <w:div w:id="450369118">
              <w:marLeft w:val="0"/>
              <w:marRight w:val="0"/>
              <w:marTop w:val="0"/>
              <w:marBottom w:val="0"/>
              <w:divBdr>
                <w:top w:val="none" w:sz="0" w:space="0" w:color="auto"/>
                <w:left w:val="none" w:sz="0" w:space="0" w:color="auto"/>
                <w:bottom w:val="none" w:sz="0" w:space="0" w:color="auto"/>
                <w:right w:val="none" w:sz="0" w:space="0" w:color="auto"/>
              </w:divBdr>
            </w:div>
          </w:divsChild>
        </w:div>
        <w:div w:id="840117999">
          <w:marLeft w:val="0"/>
          <w:marRight w:val="0"/>
          <w:marTop w:val="0"/>
          <w:marBottom w:val="0"/>
          <w:divBdr>
            <w:top w:val="none" w:sz="0" w:space="0" w:color="auto"/>
            <w:left w:val="none" w:sz="0" w:space="0" w:color="auto"/>
            <w:bottom w:val="none" w:sz="0" w:space="0" w:color="auto"/>
            <w:right w:val="none" w:sz="0" w:space="0" w:color="auto"/>
          </w:divBdr>
          <w:divsChild>
            <w:div w:id="792410261">
              <w:marLeft w:val="0"/>
              <w:marRight w:val="0"/>
              <w:marTop w:val="0"/>
              <w:marBottom w:val="0"/>
              <w:divBdr>
                <w:top w:val="none" w:sz="0" w:space="0" w:color="auto"/>
                <w:left w:val="none" w:sz="0" w:space="0" w:color="auto"/>
                <w:bottom w:val="none" w:sz="0" w:space="0" w:color="auto"/>
                <w:right w:val="none" w:sz="0" w:space="0" w:color="auto"/>
              </w:divBdr>
            </w:div>
          </w:divsChild>
        </w:div>
        <w:div w:id="854196375">
          <w:marLeft w:val="0"/>
          <w:marRight w:val="0"/>
          <w:marTop w:val="0"/>
          <w:marBottom w:val="0"/>
          <w:divBdr>
            <w:top w:val="none" w:sz="0" w:space="0" w:color="auto"/>
            <w:left w:val="none" w:sz="0" w:space="0" w:color="auto"/>
            <w:bottom w:val="none" w:sz="0" w:space="0" w:color="auto"/>
            <w:right w:val="none" w:sz="0" w:space="0" w:color="auto"/>
          </w:divBdr>
          <w:divsChild>
            <w:div w:id="1690448741">
              <w:marLeft w:val="0"/>
              <w:marRight w:val="0"/>
              <w:marTop w:val="0"/>
              <w:marBottom w:val="0"/>
              <w:divBdr>
                <w:top w:val="none" w:sz="0" w:space="0" w:color="auto"/>
                <w:left w:val="none" w:sz="0" w:space="0" w:color="auto"/>
                <w:bottom w:val="none" w:sz="0" w:space="0" w:color="auto"/>
                <w:right w:val="none" w:sz="0" w:space="0" w:color="auto"/>
              </w:divBdr>
            </w:div>
          </w:divsChild>
        </w:div>
        <w:div w:id="860630229">
          <w:marLeft w:val="0"/>
          <w:marRight w:val="0"/>
          <w:marTop w:val="0"/>
          <w:marBottom w:val="0"/>
          <w:divBdr>
            <w:top w:val="none" w:sz="0" w:space="0" w:color="auto"/>
            <w:left w:val="none" w:sz="0" w:space="0" w:color="auto"/>
            <w:bottom w:val="none" w:sz="0" w:space="0" w:color="auto"/>
            <w:right w:val="none" w:sz="0" w:space="0" w:color="auto"/>
          </w:divBdr>
          <w:divsChild>
            <w:div w:id="1731882844">
              <w:marLeft w:val="0"/>
              <w:marRight w:val="0"/>
              <w:marTop w:val="0"/>
              <w:marBottom w:val="0"/>
              <w:divBdr>
                <w:top w:val="none" w:sz="0" w:space="0" w:color="auto"/>
                <w:left w:val="none" w:sz="0" w:space="0" w:color="auto"/>
                <w:bottom w:val="none" w:sz="0" w:space="0" w:color="auto"/>
                <w:right w:val="none" w:sz="0" w:space="0" w:color="auto"/>
              </w:divBdr>
            </w:div>
          </w:divsChild>
        </w:div>
        <w:div w:id="873083632">
          <w:marLeft w:val="0"/>
          <w:marRight w:val="0"/>
          <w:marTop w:val="0"/>
          <w:marBottom w:val="0"/>
          <w:divBdr>
            <w:top w:val="none" w:sz="0" w:space="0" w:color="auto"/>
            <w:left w:val="none" w:sz="0" w:space="0" w:color="auto"/>
            <w:bottom w:val="none" w:sz="0" w:space="0" w:color="auto"/>
            <w:right w:val="none" w:sz="0" w:space="0" w:color="auto"/>
          </w:divBdr>
          <w:divsChild>
            <w:div w:id="1520118968">
              <w:marLeft w:val="0"/>
              <w:marRight w:val="0"/>
              <w:marTop w:val="0"/>
              <w:marBottom w:val="0"/>
              <w:divBdr>
                <w:top w:val="none" w:sz="0" w:space="0" w:color="auto"/>
                <w:left w:val="none" w:sz="0" w:space="0" w:color="auto"/>
                <w:bottom w:val="none" w:sz="0" w:space="0" w:color="auto"/>
                <w:right w:val="none" w:sz="0" w:space="0" w:color="auto"/>
              </w:divBdr>
            </w:div>
          </w:divsChild>
        </w:div>
        <w:div w:id="876967310">
          <w:marLeft w:val="0"/>
          <w:marRight w:val="0"/>
          <w:marTop w:val="0"/>
          <w:marBottom w:val="0"/>
          <w:divBdr>
            <w:top w:val="none" w:sz="0" w:space="0" w:color="auto"/>
            <w:left w:val="none" w:sz="0" w:space="0" w:color="auto"/>
            <w:bottom w:val="none" w:sz="0" w:space="0" w:color="auto"/>
            <w:right w:val="none" w:sz="0" w:space="0" w:color="auto"/>
          </w:divBdr>
          <w:divsChild>
            <w:div w:id="1621303616">
              <w:marLeft w:val="0"/>
              <w:marRight w:val="0"/>
              <w:marTop w:val="0"/>
              <w:marBottom w:val="0"/>
              <w:divBdr>
                <w:top w:val="none" w:sz="0" w:space="0" w:color="auto"/>
                <w:left w:val="none" w:sz="0" w:space="0" w:color="auto"/>
                <w:bottom w:val="none" w:sz="0" w:space="0" w:color="auto"/>
                <w:right w:val="none" w:sz="0" w:space="0" w:color="auto"/>
              </w:divBdr>
            </w:div>
          </w:divsChild>
        </w:div>
        <w:div w:id="882984288">
          <w:marLeft w:val="0"/>
          <w:marRight w:val="0"/>
          <w:marTop w:val="0"/>
          <w:marBottom w:val="0"/>
          <w:divBdr>
            <w:top w:val="none" w:sz="0" w:space="0" w:color="auto"/>
            <w:left w:val="none" w:sz="0" w:space="0" w:color="auto"/>
            <w:bottom w:val="none" w:sz="0" w:space="0" w:color="auto"/>
            <w:right w:val="none" w:sz="0" w:space="0" w:color="auto"/>
          </w:divBdr>
          <w:divsChild>
            <w:div w:id="1045638889">
              <w:marLeft w:val="0"/>
              <w:marRight w:val="0"/>
              <w:marTop w:val="0"/>
              <w:marBottom w:val="0"/>
              <w:divBdr>
                <w:top w:val="none" w:sz="0" w:space="0" w:color="auto"/>
                <w:left w:val="none" w:sz="0" w:space="0" w:color="auto"/>
                <w:bottom w:val="none" w:sz="0" w:space="0" w:color="auto"/>
                <w:right w:val="none" w:sz="0" w:space="0" w:color="auto"/>
              </w:divBdr>
            </w:div>
          </w:divsChild>
        </w:div>
        <w:div w:id="883833343">
          <w:marLeft w:val="0"/>
          <w:marRight w:val="0"/>
          <w:marTop w:val="0"/>
          <w:marBottom w:val="0"/>
          <w:divBdr>
            <w:top w:val="none" w:sz="0" w:space="0" w:color="auto"/>
            <w:left w:val="none" w:sz="0" w:space="0" w:color="auto"/>
            <w:bottom w:val="none" w:sz="0" w:space="0" w:color="auto"/>
            <w:right w:val="none" w:sz="0" w:space="0" w:color="auto"/>
          </w:divBdr>
          <w:divsChild>
            <w:div w:id="12345182">
              <w:marLeft w:val="0"/>
              <w:marRight w:val="0"/>
              <w:marTop w:val="0"/>
              <w:marBottom w:val="0"/>
              <w:divBdr>
                <w:top w:val="none" w:sz="0" w:space="0" w:color="auto"/>
                <w:left w:val="none" w:sz="0" w:space="0" w:color="auto"/>
                <w:bottom w:val="none" w:sz="0" w:space="0" w:color="auto"/>
                <w:right w:val="none" w:sz="0" w:space="0" w:color="auto"/>
              </w:divBdr>
            </w:div>
          </w:divsChild>
        </w:div>
        <w:div w:id="885607250">
          <w:marLeft w:val="0"/>
          <w:marRight w:val="0"/>
          <w:marTop w:val="0"/>
          <w:marBottom w:val="0"/>
          <w:divBdr>
            <w:top w:val="none" w:sz="0" w:space="0" w:color="auto"/>
            <w:left w:val="none" w:sz="0" w:space="0" w:color="auto"/>
            <w:bottom w:val="none" w:sz="0" w:space="0" w:color="auto"/>
            <w:right w:val="none" w:sz="0" w:space="0" w:color="auto"/>
          </w:divBdr>
          <w:divsChild>
            <w:div w:id="229386384">
              <w:marLeft w:val="0"/>
              <w:marRight w:val="0"/>
              <w:marTop w:val="0"/>
              <w:marBottom w:val="0"/>
              <w:divBdr>
                <w:top w:val="none" w:sz="0" w:space="0" w:color="auto"/>
                <w:left w:val="none" w:sz="0" w:space="0" w:color="auto"/>
                <w:bottom w:val="none" w:sz="0" w:space="0" w:color="auto"/>
                <w:right w:val="none" w:sz="0" w:space="0" w:color="auto"/>
              </w:divBdr>
            </w:div>
          </w:divsChild>
        </w:div>
        <w:div w:id="892428694">
          <w:marLeft w:val="0"/>
          <w:marRight w:val="0"/>
          <w:marTop w:val="0"/>
          <w:marBottom w:val="0"/>
          <w:divBdr>
            <w:top w:val="none" w:sz="0" w:space="0" w:color="auto"/>
            <w:left w:val="none" w:sz="0" w:space="0" w:color="auto"/>
            <w:bottom w:val="none" w:sz="0" w:space="0" w:color="auto"/>
            <w:right w:val="none" w:sz="0" w:space="0" w:color="auto"/>
          </w:divBdr>
          <w:divsChild>
            <w:div w:id="1239055553">
              <w:marLeft w:val="0"/>
              <w:marRight w:val="0"/>
              <w:marTop w:val="0"/>
              <w:marBottom w:val="0"/>
              <w:divBdr>
                <w:top w:val="none" w:sz="0" w:space="0" w:color="auto"/>
                <w:left w:val="none" w:sz="0" w:space="0" w:color="auto"/>
                <w:bottom w:val="none" w:sz="0" w:space="0" w:color="auto"/>
                <w:right w:val="none" w:sz="0" w:space="0" w:color="auto"/>
              </w:divBdr>
            </w:div>
          </w:divsChild>
        </w:div>
        <w:div w:id="895092834">
          <w:marLeft w:val="0"/>
          <w:marRight w:val="0"/>
          <w:marTop w:val="0"/>
          <w:marBottom w:val="0"/>
          <w:divBdr>
            <w:top w:val="none" w:sz="0" w:space="0" w:color="auto"/>
            <w:left w:val="none" w:sz="0" w:space="0" w:color="auto"/>
            <w:bottom w:val="none" w:sz="0" w:space="0" w:color="auto"/>
            <w:right w:val="none" w:sz="0" w:space="0" w:color="auto"/>
          </w:divBdr>
          <w:divsChild>
            <w:div w:id="1697537732">
              <w:marLeft w:val="0"/>
              <w:marRight w:val="0"/>
              <w:marTop w:val="0"/>
              <w:marBottom w:val="0"/>
              <w:divBdr>
                <w:top w:val="none" w:sz="0" w:space="0" w:color="auto"/>
                <w:left w:val="none" w:sz="0" w:space="0" w:color="auto"/>
                <w:bottom w:val="none" w:sz="0" w:space="0" w:color="auto"/>
                <w:right w:val="none" w:sz="0" w:space="0" w:color="auto"/>
              </w:divBdr>
            </w:div>
          </w:divsChild>
        </w:div>
        <w:div w:id="898785425">
          <w:marLeft w:val="0"/>
          <w:marRight w:val="0"/>
          <w:marTop w:val="0"/>
          <w:marBottom w:val="0"/>
          <w:divBdr>
            <w:top w:val="none" w:sz="0" w:space="0" w:color="auto"/>
            <w:left w:val="none" w:sz="0" w:space="0" w:color="auto"/>
            <w:bottom w:val="none" w:sz="0" w:space="0" w:color="auto"/>
            <w:right w:val="none" w:sz="0" w:space="0" w:color="auto"/>
          </w:divBdr>
          <w:divsChild>
            <w:div w:id="560478183">
              <w:marLeft w:val="0"/>
              <w:marRight w:val="0"/>
              <w:marTop w:val="0"/>
              <w:marBottom w:val="0"/>
              <w:divBdr>
                <w:top w:val="none" w:sz="0" w:space="0" w:color="auto"/>
                <w:left w:val="none" w:sz="0" w:space="0" w:color="auto"/>
                <w:bottom w:val="none" w:sz="0" w:space="0" w:color="auto"/>
                <w:right w:val="none" w:sz="0" w:space="0" w:color="auto"/>
              </w:divBdr>
            </w:div>
          </w:divsChild>
        </w:div>
        <w:div w:id="903568264">
          <w:marLeft w:val="0"/>
          <w:marRight w:val="0"/>
          <w:marTop w:val="0"/>
          <w:marBottom w:val="0"/>
          <w:divBdr>
            <w:top w:val="none" w:sz="0" w:space="0" w:color="auto"/>
            <w:left w:val="none" w:sz="0" w:space="0" w:color="auto"/>
            <w:bottom w:val="none" w:sz="0" w:space="0" w:color="auto"/>
            <w:right w:val="none" w:sz="0" w:space="0" w:color="auto"/>
          </w:divBdr>
          <w:divsChild>
            <w:div w:id="2131194512">
              <w:marLeft w:val="0"/>
              <w:marRight w:val="0"/>
              <w:marTop w:val="0"/>
              <w:marBottom w:val="0"/>
              <w:divBdr>
                <w:top w:val="none" w:sz="0" w:space="0" w:color="auto"/>
                <w:left w:val="none" w:sz="0" w:space="0" w:color="auto"/>
                <w:bottom w:val="none" w:sz="0" w:space="0" w:color="auto"/>
                <w:right w:val="none" w:sz="0" w:space="0" w:color="auto"/>
              </w:divBdr>
            </w:div>
          </w:divsChild>
        </w:div>
        <w:div w:id="904687057">
          <w:marLeft w:val="0"/>
          <w:marRight w:val="0"/>
          <w:marTop w:val="0"/>
          <w:marBottom w:val="0"/>
          <w:divBdr>
            <w:top w:val="none" w:sz="0" w:space="0" w:color="auto"/>
            <w:left w:val="none" w:sz="0" w:space="0" w:color="auto"/>
            <w:bottom w:val="none" w:sz="0" w:space="0" w:color="auto"/>
            <w:right w:val="none" w:sz="0" w:space="0" w:color="auto"/>
          </w:divBdr>
          <w:divsChild>
            <w:div w:id="1259101929">
              <w:marLeft w:val="0"/>
              <w:marRight w:val="0"/>
              <w:marTop w:val="0"/>
              <w:marBottom w:val="0"/>
              <w:divBdr>
                <w:top w:val="none" w:sz="0" w:space="0" w:color="auto"/>
                <w:left w:val="none" w:sz="0" w:space="0" w:color="auto"/>
                <w:bottom w:val="none" w:sz="0" w:space="0" w:color="auto"/>
                <w:right w:val="none" w:sz="0" w:space="0" w:color="auto"/>
              </w:divBdr>
            </w:div>
          </w:divsChild>
        </w:div>
        <w:div w:id="916521724">
          <w:marLeft w:val="0"/>
          <w:marRight w:val="0"/>
          <w:marTop w:val="0"/>
          <w:marBottom w:val="0"/>
          <w:divBdr>
            <w:top w:val="none" w:sz="0" w:space="0" w:color="auto"/>
            <w:left w:val="none" w:sz="0" w:space="0" w:color="auto"/>
            <w:bottom w:val="none" w:sz="0" w:space="0" w:color="auto"/>
            <w:right w:val="none" w:sz="0" w:space="0" w:color="auto"/>
          </w:divBdr>
          <w:divsChild>
            <w:div w:id="128744161">
              <w:marLeft w:val="0"/>
              <w:marRight w:val="0"/>
              <w:marTop w:val="0"/>
              <w:marBottom w:val="0"/>
              <w:divBdr>
                <w:top w:val="none" w:sz="0" w:space="0" w:color="auto"/>
                <w:left w:val="none" w:sz="0" w:space="0" w:color="auto"/>
                <w:bottom w:val="none" w:sz="0" w:space="0" w:color="auto"/>
                <w:right w:val="none" w:sz="0" w:space="0" w:color="auto"/>
              </w:divBdr>
            </w:div>
          </w:divsChild>
        </w:div>
        <w:div w:id="917711447">
          <w:marLeft w:val="0"/>
          <w:marRight w:val="0"/>
          <w:marTop w:val="0"/>
          <w:marBottom w:val="0"/>
          <w:divBdr>
            <w:top w:val="none" w:sz="0" w:space="0" w:color="auto"/>
            <w:left w:val="none" w:sz="0" w:space="0" w:color="auto"/>
            <w:bottom w:val="none" w:sz="0" w:space="0" w:color="auto"/>
            <w:right w:val="none" w:sz="0" w:space="0" w:color="auto"/>
          </w:divBdr>
          <w:divsChild>
            <w:div w:id="318733052">
              <w:marLeft w:val="0"/>
              <w:marRight w:val="0"/>
              <w:marTop w:val="0"/>
              <w:marBottom w:val="0"/>
              <w:divBdr>
                <w:top w:val="none" w:sz="0" w:space="0" w:color="auto"/>
                <w:left w:val="none" w:sz="0" w:space="0" w:color="auto"/>
                <w:bottom w:val="none" w:sz="0" w:space="0" w:color="auto"/>
                <w:right w:val="none" w:sz="0" w:space="0" w:color="auto"/>
              </w:divBdr>
            </w:div>
          </w:divsChild>
        </w:div>
        <w:div w:id="918489714">
          <w:marLeft w:val="0"/>
          <w:marRight w:val="0"/>
          <w:marTop w:val="0"/>
          <w:marBottom w:val="0"/>
          <w:divBdr>
            <w:top w:val="none" w:sz="0" w:space="0" w:color="auto"/>
            <w:left w:val="none" w:sz="0" w:space="0" w:color="auto"/>
            <w:bottom w:val="none" w:sz="0" w:space="0" w:color="auto"/>
            <w:right w:val="none" w:sz="0" w:space="0" w:color="auto"/>
          </w:divBdr>
          <w:divsChild>
            <w:div w:id="635182107">
              <w:marLeft w:val="0"/>
              <w:marRight w:val="0"/>
              <w:marTop w:val="0"/>
              <w:marBottom w:val="0"/>
              <w:divBdr>
                <w:top w:val="none" w:sz="0" w:space="0" w:color="auto"/>
                <w:left w:val="none" w:sz="0" w:space="0" w:color="auto"/>
                <w:bottom w:val="none" w:sz="0" w:space="0" w:color="auto"/>
                <w:right w:val="none" w:sz="0" w:space="0" w:color="auto"/>
              </w:divBdr>
            </w:div>
          </w:divsChild>
        </w:div>
        <w:div w:id="935670086">
          <w:marLeft w:val="0"/>
          <w:marRight w:val="0"/>
          <w:marTop w:val="0"/>
          <w:marBottom w:val="0"/>
          <w:divBdr>
            <w:top w:val="none" w:sz="0" w:space="0" w:color="auto"/>
            <w:left w:val="none" w:sz="0" w:space="0" w:color="auto"/>
            <w:bottom w:val="none" w:sz="0" w:space="0" w:color="auto"/>
            <w:right w:val="none" w:sz="0" w:space="0" w:color="auto"/>
          </w:divBdr>
          <w:divsChild>
            <w:div w:id="92289046">
              <w:marLeft w:val="0"/>
              <w:marRight w:val="0"/>
              <w:marTop w:val="0"/>
              <w:marBottom w:val="0"/>
              <w:divBdr>
                <w:top w:val="none" w:sz="0" w:space="0" w:color="auto"/>
                <w:left w:val="none" w:sz="0" w:space="0" w:color="auto"/>
                <w:bottom w:val="none" w:sz="0" w:space="0" w:color="auto"/>
                <w:right w:val="none" w:sz="0" w:space="0" w:color="auto"/>
              </w:divBdr>
            </w:div>
          </w:divsChild>
        </w:div>
        <w:div w:id="938757460">
          <w:marLeft w:val="0"/>
          <w:marRight w:val="0"/>
          <w:marTop w:val="0"/>
          <w:marBottom w:val="0"/>
          <w:divBdr>
            <w:top w:val="none" w:sz="0" w:space="0" w:color="auto"/>
            <w:left w:val="none" w:sz="0" w:space="0" w:color="auto"/>
            <w:bottom w:val="none" w:sz="0" w:space="0" w:color="auto"/>
            <w:right w:val="none" w:sz="0" w:space="0" w:color="auto"/>
          </w:divBdr>
          <w:divsChild>
            <w:div w:id="14581590">
              <w:marLeft w:val="0"/>
              <w:marRight w:val="0"/>
              <w:marTop w:val="0"/>
              <w:marBottom w:val="0"/>
              <w:divBdr>
                <w:top w:val="none" w:sz="0" w:space="0" w:color="auto"/>
                <w:left w:val="none" w:sz="0" w:space="0" w:color="auto"/>
                <w:bottom w:val="none" w:sz="0" w:space="0" w:color="auto"/>
                <w:right w:val="none" w:sz="0" w:space="0" w:color="auto"/>
              </w:divBdr>
            </w:div>
          </w:divsChild>
        </w:div>
        <w:div w:id="938949789">
          <w:marLeft w:val="0"/>
          <w:marRight w:val="0"/>
          <w:marTop w:val="0"/>
          <w:marBottom w:val="0"/>
          <w:divBdr>
            <w:top w:val="none" w:sz="0" w:space="0" w:color="auto"/>
            <w:left w:val="none" w:sz="0" w:space="0" w:color="auto"/>
            <w:bottom w:val="none" w:sz="0" w:space="0" w:color="auto"/>
            <w:right w:val="none" w:sz="0" w:space="0" w:color="auto"/>
          </w:divBdr>
          <w:divsChild>
            <w:div w:id="764427033">
              <w:marLeft w:val="0"/>
              <w:marRight w:val="0"/>
              <w:marTop w:val="0"/>
              <w:marBottom w:val="0"/>
              <w:divBdr>
                <w:top w:val="none" w:sz="0" w:space="0" w:color="auto"/>
                <w:left w:val="none" w:sz="0" w:space="0" w:color="auto"/>
                <w:bottom w:val="none" w:sz="0" w:space="0" w:color="auto"/>
                <w:right w:val="none" w:sz="0" w:space="0" w:color="auto"/>
              </w:divBdr>
            </w:div>
          </w:divsChild>
        </w:div>
        <w:div w:id="951279733">
          <w:marLeft w:val="0"/>
          <w:marRight w:val="0"/>
          <w:marTop w:val="0"/>
          <w:marBottom w:val="0"/>
          <w:divBdr>
            <w:top w:val="none" w:sz="0" w:space="0" w:color="auto"/>
            <w:left w:val="none" w:sz="0" w:space="0" w:color="auto"/>
            <w:bottom w:val="none" w:sz="0" w:space="0" w:color="auto"/>
            <w:right w:val="none" w:sz="0" w:space="0" w:color="auto"/>
          </w:divBdr>
          <w:divsChild>
            <w:div w:id="370958841">
              <w:marLeft w:val="0"/>
              <w:marRight w:val="0"/>
              <w:marTop w:val="0"/>
              <w:marBottom w:val="0"/>
              <w:divBdr>
                <w:top w:val="none" w:sz="0" w:space="0" w:color="auto"/>
                <w:left w:val="none" w:sz="0" w:space="0" w:color="auto"/>
                <w:bottom w:val="none" w:sz="0" w:space="0" w:color="auto"/>
                <w:right w:val="none" w:sz="0" w:space="0" w:color="auto"/>
              </w:divBdr>
            </w:div>
          </w:divsChild>
        </w:div>
        <w:div w:id="955061255">
          <w:marLeft w:val="0"/>
          <w:marRight w:val="0"/>
          <w:marTop w:val="0"/>
          <w:marBottom w:val="0"/>
          <w:divBdr>
            <w:top w:val="none" w:sz="0" w:space="0" w:color="auto"/>
            <w:left w:val="none" w:sz="0" w:space="0" w:color="auto"/>
            <w:bottom w:val="none" w:sz="0" w:space="0" w:color="auto"/>
            <w:right w:val="none" w:sz="0" w:space="0" w:color="auto"/>
          </w:divBdr>
          <w:divsChild>
            <w:div w:id="1935165974">
              <w:marLeft w:val="0"/>
              <w:marRight w:val="0"/>
              <w:marTop w:val="0"/>
              <w:marBottom w:val="0"/>
              <w:divBdr>
                <w:top w:val="none" w:sz="0" w:space="0" w:color="auto"/>
                <w:left w:val="none" w:sz="0" w:space="0" w:color="auto"/>
                <w:bottom w:val="none" w:sz="0" w:space="0" w:color="auto"/>
                <w:right w:val="none" w:sz="0" w:space="0" w:color="auto"/>
              </w:divBdr>
            </w:div>
          </w:divsChild>
        </w:div>
        <w:div w:id="962003218">
          <w:marLeft w:val="0"/>
          <w:marRight w:val="0"/>
          <w:marTop w:val="0"/>
          <w:marBottom w:val="0"/>
          <w:divBdr>
            <w:top w:val="none" w:sz="0" w:space="0" w:color="auto"/>
            <w:left w:val="none" w:sz="0" w:space="0" w:color="auto"/>
            <w:bottom w:val="none" w:sz="0" w:space="0" w:color="auto"/>
            <w:right w:val="none" w:sz="0" w:space="0" w:color="auto"/>
          </w:divBdr>
          <w:divsChild>
            <w:div w:id="370423810">
              <w:marLeft w:val="0"/>
              <w:marRight w:val="0"/>
              <w:marTop w:val="0"/>
              <w:marBottom w:val="0"/>
              <w:divBdr>
                <w:top w:val="none" w:sz="0" w:space="0" w:color="auto"/>
                <w:left w:val="none" w:sz="0" w:space="0" w:color="auto"/>
                <w:bottom w:val="none" w:sz="0" w:space="0" w:color="auto"/>
                <w:right w:val="none" w:sz="0" w:space="0" w:color="auto"/>
              </w:divBdr>
            </w:div>
          </w:divsChild>
        </w:div>
        <w:div w:id="976838709">
          <w:marLeft w:val="0"/>
          <w:marRight w:val="0"/>
          <w:marTop w:val="0"/>
          <w:marBottom w:val="0"/>
          <w:divBdr>
            <w:top w:val="none" w:sz="0" w:space="0" w:color="auto"/>
            <w:left w:val="none" w:sz="0" w:space="0" w:color="auto"/>
            <w:bottom w:val="none" w:sz="0" w:space="0" w:color="auto"/>
            <w:right w:val="none" w:sz="0" w:space="0" w:color="auto"/>
          </w:divBdr>
          <w:divsChild>
            <w:div w:id="955217042">
              <w:marLeft w:val="0"/>
              <w:marRight w:val="0"/>
              <w:marTop w:val="0"/>
              <w:marBottom w:val="0"/>
              <w:divBdr>
                <w:top w:val="none" w:sz="0" w:space="0" w:color="auto"/>
                <w:left w:val="none" w:sz="0" w:space="0" w:color="auto"/>
                <w:bottom w:val="none" w:sz="0" w:space="0" w:color="auto"/>
                <w:right w:val="none" w:sz="0" w:space="0" w:color="auto"/>
              </w:divBdr>
            </w:div>
          </w:divsChild>
        </w:div>
        <w:div w:id="981428060">
          <w:marLeft w:val="0"/>
          <w:marRight w:val="0"/>
          <w:marTop w:val="0"/>
          <w:marBottom w:val="0"/>
          <w:divBdr>
            <w:top w:val="none" w:sz="0" w:space="0" w:color="auto"/>
            <w:left w:val="none" w:sz="0" w:space="0" w:color="auto"/>
            <w:bottom w:val="none" w:sz="0" w:space="0" w:color="auto"/>
            <w:right w:val="none" w:sz="0" w:space="0" w:color="auto"/>
          </w:divBdr>
          <w:divsChild>
            <w:div w:id="449249638">
              <w:marLeft w:val="0"/>
              <w:marRight w:val="0"/>
              <w:marTop w:val="0"/>
              <w:marBottom w:val="0"/>
              <w:divBdr>
                <w:top w:val="none" w:sz="0" w:space="0" w:color="auto"/>
                <w:left w:val="none" w:sz="0" w:space="0" w:color="auto"/>
                <w:bottom w:val="none" w:sz="0" w:space="0" w:color="auto"/>
                <w:right w:val="none" w:sz="0" w:space="0" w:color="auto"/>
              </w:divBdr>
            </w:div>
          </w:divsChild>
        </w:div>
        <w:div w:id="989747062">
          <w:marLeft w:val="0"/>
          <w:marRight w:val="0"/>
          <w:marTop w:val="0"/>
          <w:marBottom w:val="0"/>
          <w:divBdr>
            <w:top w:val="none" w:sz="0" w:space="0" w:color="auto"/>
            <w:left w:val="none" w:sz="0" w:space="0" w:color="auto"/>
            <w:bottom w:val="none" w:sz="0" w:space="0" w:color="auto"/>
            <w:right w:val="none" w:sz="0" w:space="0" w:color="auto"/>
          </w:divBdr>
          <w:divsChild>
            <w:div w:id="329404116">
              <w:marLeft w:val="0"/>
              <w:marRight w:val="0"/>
              <w:marTop w:val="0"/>
              <w:marBottom w:val="0"/>
              <w:divBdr>
                <w:top w:val="none" w:sz="0" w:space="0" w:color="auto"/>
                <w:left w:val="none" w:sz="0" w:space="0" w:color="auto"/>
                <w:bottom w:val="none" w:sz="0" w:space="0" w:color="auto"/>
                <w:right w:val="none" w:sz="0" w:space="0" w:color="auto"/>
              </w:divBdr>
            </w:div>
          </w:divsChild>
        </w:div>
        <w:div w:id="998968367">
          <w:marLeft w:val="0"/>
          <w:marRight w:val="0"/>
          <w:marTop w:val="0"/>
          <w:marBottom w:val="0"/>
          <w:divBdr>
            <w:top w:val="none" w:sz="0" w:space="0" w:color="auto"/>
            <w:left w:val="none" w:sz="0" w:space="0" w:color="auto"/>
            <w:bottom w:val="none" w:sz="0" w:space="0" w:color="auto"/>
            <w:right w:val="none" w:sz="0" w:space="0" w:color="auto"/>
          </w:divBdr>
          <w:divsChild>
            <w:div w:id="1654530622">
              <w:marLeft w:val="0"/>
              <w:marRight w:val="0"/>
              <w:marTop w:val="0"/>
              <w:marBottom w:val="0"/>
              <w:divBdr>
                <w:top w:val="none" w:sz="0" w:space="0" w:color="auto"/>
                <w:left w:val="none" w:sz="0" w:space="0" w:color="auto"/>
                <w:bottom w:val="none" w:sz="0" w:space="0" w:color="auto"/>
                <w:right w:val="none" w:sz="0" w:space="0" w:color="auto"/>
              </w:divBdr>
            </w:div>
          </w:divsChild>
        </w:div>
        <w:div w:id="1003319771">
          <w:marLeft w:val="0"/>
          <w:marRight w:val="0"/>
          <w:marTop w:val="0"/>
          <w:marBottom w:val="0"/>
          <w:divBdr>
            <w:top w:val="none" w:sz="0" w:space="0" w:color="auto"/>
            <w:left w:val="none" w:sz="0" w:space="0" w:color="auto"/>
            <w:bottom w:val="none" w:sz="0" w:space="0" w:color="auto"/>
            <w:right w:val="none" w:sz="0" w:space="0" w:color="auto"/>
          </w:divBdr>
          <w:divsChild>
            <w:div w:id="146409200">
              <w:marLeft w:val="0"/>
              <w:marRight w:val="0"/>
              <w:marTop w:val="0"/>
              <w:marBottom w:val="0"/>
              <w:divBdr>
                <w:top w:val="none" w:sz="0" w:space="0" w:color="auto"/>
                <w:left w:val="none" w:sz="0" w:space="0" w:color="auto"/>
                <w:bottom w:val="none" w:sz="0" w:space="0" w:color="auto"/>
                <w:right w:val="none" w:sz="0" w:space="0" w:color="auto"/>
              </w:divBdr>
            </w:div>
          </w:divsChild>
        </w:div>
        <w:div w:id="1004820471">
          <w:marLeft w:val="0"/>
          <w:marRight w:val="0"/>
          <w:marTop w:val="0"/>
          <w:marBottom w:val="0"/>
          <w:divBdr>
            <w:top w:val="none" w:sz="0" w:space="0" w:color="auto"/>
            <w:left w:val="none" w:sz="0" w:space="0" w:color="auto"/>
            <w:bottom w:val="none" w:sz="0" w:space="0" w:color="auto"/>
            <w:right w:val="none" w:sz="0" w:space="0" w:color="auto"/>
          </w:divBdr>
          <w:divsChild>
            <w:div w:id="282813131">
              <w:marLeft w:val="0"/>
              <w:marRight w:val="0"/>
              <w:marTop w:val="0"/>
              <w:marBottom w:val="0"/>
              <w:divBdr>
                <w:top w:val="none" w:sz="0" w:space="0" w:color="auto"/>
                <w:left w:val="none" w:sz="0" w:space="0" w:color="auto"/>
                <w:bottom w:val="none" w:sz="0" w:space="0" w:color="auto"/>
                <w:right w:val="none" w:sz="0" w:space="0" w:color="auto"/>
              </w:divBdr>
            </w:div>
          </w:divsChild>
        </w:div>
        <w:div w:id="1013146931">
          <w:marLeft w:val="0"/>
          <w:marRight w:val="0"/>
          <w:marTop w:val="0"/>
          <w:marBottom w:val="0"/>
          <w:divBdr>
            <w:top w:val="none" w:sz="0" w:space="0" w:color="auto"/>
            <w:left w:val="none" w:sz="0" w:space="0" w:color="auto"/>
            <w:bottom w:val="none" w:sz="0" w:space="0" w:color="auto"/>
            <w:right w:val="none" w:sz="0" w:space="0" w:color="auto"/>
          </w:divBdr>
          <w:divsChild>
            <w:div w:id="1067537228">
              <w:marLeft w:val="0"/>
              <w:marRight w:val="0"/>
              <w:marTop w:val="0"/>
              <w:marBottom w:val="0"/>
              <w:divBdr>
                <w:top w:val="none" w:sz="0" w:space="0" w:color="auto"/>
                <w:left w:val="none" w:sz="0" w:space="0" w:color="auto"/>
                <w:bottom w:val="none" w:sz="0" w:space="0" w:color="auto"/>
                <w:right w:val="none" w:sz="0" w:space="0" w:color="auto"/>
              </w:divBdr>
            </w:div>
          </w:divsChild>
        </w:div>
        <w:div w:id="1015421879">
          <w:marLeft w:val="0"/>
          <w:marRight w:val="0"/>
          <w:marTop w:val="0"/>
          <w:marBottom w:val="0"/>
          <w:divBdr>
            <w:top w:val="none" w:sz="0" w:space="0" w:color="auto"/>
            <w:left w:val="none" w:sz="0" w:space="0" w:color="auto"/>
            <w:bottom w:val="none" w:sz="0" w:space="0" w:color="auto"/>
            <w:right w:val="none" w:sz="0" w:space="0" w:color="auto"/>
          </w:divBdr>
          <w:divsChild>
            <w:div w:id="1979069919">
              <w:marLeft w:val="0"/>
              <w:marRight w:val="0"/>
              <w:marTop w:val="0"/>
              <w:marBottom w:val="0"/>
              <w:divBdr>
                <w:top w:val="none" w:sz="0" w:space="0" w:color="auto"/>
                <w:left w:val="none" w:sz="0" w:space="0" w:color="auto"/>
                <w:bottom w:val="none" w:sz="0" w:space="0" w:color="auto"/>
                <w:right w:val="none" w:sz="0" w:space="0" w:color="auto"/>
              </w:divBdr>
            </w:div>
          </w:divsChild>
        </w:div>
        <w:div w:id="1027024312">
          <w:marLeft w:val="0"/>
          <w:marRight w:val="0"/>
          <w:marTop w:val="0"/>
          <w:marBottom w:val="0"/>
          <w:divBdr>
            <w:top w:val="none" w:sz="0" w:space="0" w:color="auto"/>
            <w:left w:val="none" w:sz="0" w:space="0" w:color="auto"/>
            <w:bottom w:val="none" w:sz="0" w:space="0" w:color="auto"/>
            <w:right w:val="none" w:sz="0" w:space="0" w:color="auto"/>
          </w:divBdr>
          <w:divsChild>
            <w:div w:id="149834662">
              <w:marLeft w:val="0"/>
              <w:marRight w:val="0"/>
              <w:marTop w:val="0"/>
              <w:marBottom w:val="0"/>
              <w:divBdr>
                <w:top w:val="none" w:sz="0" w:space="0" w:color="auto"/>
                <w:left w:val="none" w:sz="0" w:space="0" w:color="auto"/>
                <w:bottom w:val="none" w:sz="0" w:space="0" w:color="auto"/>
                <w:right w:val="none" w:sz="0" w:space="0" w:color="auto"/>
              </w:divBdr>
            </w:div>
          </w:divsChild>
        </w:div>
        <w:div w:id="1032073993">
          <w:marLeft w:val="0"/>
          <w:marRight w:val="0"/>
          <w:marTop w:val="0"/>
          <w:marBottom w:val="0"/>
          <w:divBdr>
            <w:top w:val="none" w:sz="0" w:space="0" w:color="auto"/>
            <w:left w:val="none" w:sz="0" w:space="0" w:color="auto"/>
            <w:bottom w:val="none" w:sz="0" w:space="0" w:color="auto"/>
            <w:right w:val="none" w:sz="0" w:space="0" w:color="auto"/>
          </w:divBdr>
          <w:divsChild>
            <w:div w:id="1661618319">
              <w:marLeft w:val="0"/>
              <w:marRight w:val="0"/>
              <w:marTop w:val="0"/>
              <w:marBottom w:val="0"/>
              <w:divBdr>
                <w:top w:val="none" w:sz="0" w:space="0" w:color="auto"/>
                <w:left w:val="none" w:sz="0" w:space="0" w:color="auto"/>
                <w:bottom w:val="none" w:sz="0" w:space="0" w:color="auto"/>
                <w:right w:val="none" w:sz="0" w:space="0" w:color="auto"/>
              </w:divBdr>
            </w:div>
          </w:divsChild>
        </w:div>
        <w:div w:id="1037387663">
          <w:marLeft w:val="0"/>
          <w:marRight w:val="0"/>
          <w:marTop w:val="0"/>
          <w:marBottom w:val="0"/>
          <w:divBdr>
            <w:top w:val="none" w:sz="0" w:space="0" w:color="auto"/>
            <w:left w:val="none" w:sz="0" w:space="0" w:color="auto"/>
            <w:bottom w:val="none" w:sz="0" w:space="0" w:color="auto"/>
            <w:right w:val="none" w:sz="0" w:space="0" w:color="auto"/>
          </w:divBdr>
          <w:divsChild>
            <w:div w:id="1802839644">
              <w:marLeft w:val="0"/>
              <w:marRight w:val="0"/>
              <w:marTop w:val="0"/>
              <w:marBottom w:val="0"/>
              <w:divBdr>
                <w:top w:val="none" w:sz="0" w:space="0" w:color="auto"/>
                <w:left w:val="none" w:sz="0" w:space="0" w:color="auto"/>
                <w:bottom w:val="none" w:sz="0" w:space="0" w:color="auto"/>
                <w:right w:val="none" w:sz="0" w:space="0" w:color="auto"/>
              </w:divBdr>
            </w:div>
          </w:divsChild>
        </w:div>
        <w:div w:id="1064181240">
          <w:marLeft w:val="0"/>
          <w:marRight w:val="0"/>
          <w:marTop w:val="0"/>
          <w:marBottom w:val="0"/>
          <w:divBdr>
            <w:top w:val="none" w:sz="0" w:space="0" w:color="auto"/>
            <w:left w:val="none" w:sz="0" w:space="0" w:color="auto"/>
            <w:bottom w:val="none" w:sz="0" w:space="0" w:color="auto"/>
            <w:right w:val="none" w:sz="0" w:space="0" w:color="auto"/>
          </w:divBdr>
          <w:divsChild>
            <w:div w:id="1145968663">
              <w:marLeft w:val="0"/>
              <w:marRight w:val="0"/>
              <w:marTop w:val="0"/>
              <w:marBottom w:val="0"/>
              <w:divBdr>
                <w:top w:val="none" w:sz="0" w:space="0" w:color="auto"/>
                <w:left w:val="none" w:sz="0" w:space="0" w:color="auto"/>
                <w:bottom w:val="none" w:sz="0" w:space="0" w:color="auto"/>
                <w:right w:val="none" w:sz="0" w:space="0" w:color="auto"/>
              </w:divBdr>
            </w:div>
          </w:divsChild>
        </w:div>
        <w:div w:id="1067679682">
          <w:marLeft w:val="0"/>
          <w:marRight w:val="0"/>
          <w:marTop w:val="0"/>
          <w:marBottom w:val="0"/>
          <w:divBdr>
            <w:top w:val="none" w:sz="0" w:space="0" w:color="auto"/>
            <w:left w:val="none" w:sz="0" w:space="0" w:color="auto"/>
            <w:bottom w:val="none" w:sz="0" w:space="0" w:color="auto"/>
            <w:right w:val="none" w:sz="0" w:space="0" w:color="auto"/>
          </w:divBdr>
          <w:divsChild>
            <w:div w:id="793132265">
              <w:marLeft w:val="0"/>
              <w:marRight w:val="0"/>
              <w:marTop w:val="0"/>
              <w:marBottom w:val="0"/>
              <w:divBdr>
                <w:top w:val="none" w:sz="0" w:space="0" w:color="auto"/>
                <w:left w:val="none" w:sz="0" w:space="0" w:color="auto"/>
                <w:bottom w:val="none" w:sz="0" w:space="0" w:color="auto"/>
                <w:right w:val="none" w:sz="0" w:space="0" w:color="auto"/>
              </w:divBdr>
            </w:div>
          </w:divsChild>
        </w:div>
        <w:div w:id="1100418249">
          <w:marLeft w:val="0"/>
          <w:marRight w:val="0"/>
          <w:marTop w:val="0"/>
          <w:marBottom w:val="0"/>
          <w:divBdr>
            <w:top w:val="none" w:sz="0" w:space="0" w:color="auto"/>
            <w:left w:val="none" w:sz="0" w:space="0" w:color="auto"/>
            <w:bottom w:val="none" w:sz="0" w:space="0" w:color="auto"/>
            <w:right w:val="none" w:sz="0" w:space="0" w:color="auto"/>
          </w:divBdr>
          <w:divsChild>
            <w:div w:id="1708211793">
              <w:marLeft w:val="0"/>
              <w:marRight w:val="0"/>
              <w:marTop w:val="0"/>
              <w:marBottom w:val="0"/>
              <w:divBdr>
                <w:top w:val="none" w:sz="0" w:space="0" w:color="auto"/>
                <w:left w:val="none" w:sz="0" w:space="0" w:color="auto"/>
                <w:bottom w:val="none" w:sz="0" w:space="0" w:color="auto"/>
                <w:right w:val="none" w:sz="0" w:space="0" w:color="auto"/>
              </w:divBdr>
            </w:div>
          </w:divsChild>
        </w:div>
        <w:div w:id="1102608067">
          <w:marLeft w:val="0"/>
          <w:marRight w:val="0"/>
          <w:marTop w:val="0"/>
          <w:marBottom w:val="0"/>
          <w:divBdr>
            <w:top w:val="none" w:sz="0" w:space="0" w:color="auto"/>
            <w:left w:val="none" w:sz="0" w:space="0" w:color="auto"/>
            <w:bottom w:val="none" w:sz="0" w:space="0" w:color="auto"/>
            <w:right w:val="none" w:sz="0" w:space="0" w:color="auto"/>
          </w:divBdr>
          <w:divsChild>
            <w:div w:id="241109651">
              <w:marLeft w:val="0"/>
              <w:marRight w:val="0"/>
              <w:marTop w:val="0"/>
              <w:marBottom w:val="0"/>
              <w:divBdr>
                <w:top w:val="none" w:sz="0" w:space="0" w:color="auto"/>
                <w:left w:val="none" w:sz="0" w:space="0" w:color="auto"/>
                <w:bottom w:val="none" w:sz="0" w:space="0" w:color="auto"/>
                <w:right w:val="none" w:sz="0" w:space="0" w:color="auto"/>
              </w:divBdr>
            </w:div>
          </w:divsChild>
        </w:div>
        <w:div w:id="1115100441">
          <w:marLeft w:val="0"/>
          <w:marRight w:val="0"/>
          <w:marTop w:val="0"/>
          <w:marBottom w:val="0"/>
          <w:divBdr>
            <w:top w:val="none" w:sz="0" w:space="0" w:color="auto"/>
            <w:left w:val="none" w:sz="0" w:space="0" w:color="auto"/>
            <w:bottom w:val="none" w:sz="0" w:space="0" w:color="auto"/>
            <w:right w:val="none" w:sz="0" w:space="0" w:color="auto"/>
          </w:divBdr>
          <w:divsChild>
            <w:div w:id="1883863193">
              <w:marLeft w:val="0"/>
              <w:marRight w:val="0"/>
              <w:marTop w:val="0"/>
              <w:marBottom w:val="0"/>
              <w:divBdr>
                <w:top w:val="none" w:sz="0" w:space="0" w:color="auto"/>
                <w:left w:val="none" w:sz="0" w:space="0" w:color="auto"/>
                <w:bottom w:val="none" w:sz="0" w:space="0" w:color="auto"/>
                <w:right w:val="none" w:sz="0" w:space="0" w:color="auto"/>
              </w:divBdr>
            </w:div>
          </w:divsChild>
        </w:div>
        <w:div w:id="1120492520">
          <w:marLeft w:val="0"/>
          <w:marRight w:val="0"/>
          <w:marTop w:val="0"/>
          <w:marBottom w:val="0"/>
          <w:divBdr>
            <w:top w:val="none" w:sz="0" w:space="0" w:color="auto"/>
            <w:left w:val="none" w:sz="0" w:space="0" w:color="auto"/>
            <w:bottom w:val="none" w:sz="0" w:space="0" w:color="auto"/>
            <w:right w:val="none" w:sz="0" w:space="0" w:color="auto"/>
          </w:divBdr>
          <w:divsChild>
            <w:div w:id="2053454537">
              <w:marLeft w:val="0"/>
              <w:marRight w:val="0"/>
              <w:marTop w:val="0"/>
              <w:marBottom w:val="0"/>
              <w:divBdr>
                <w:top w:val="none" w:sz="0" w:space="0" w:color="auto"/>
                <w:left w:val="none" w:sz="0" w:space="0" w:color="auto"/>
                <w:bottom w:val="none" w:sz="0" w:space="0" w:color="auto"/>
                <w:right w:val="none" w:sz="0" w:space="0" w:color="auto"/>
              </w:divBdr>
            </w:div>
          </w:divsChild>
        </w:div>
        <w:div w:id="1131752031">
          <w:marLeft w:val="0"/>
          <w:marRight w:val="0"/>
          <w:marTop w:val="0"/>
          <w:marBottom w:val="0"/>
          <w:divBdr>
            <w:top w:val="none" w:sz="0" w:space="0" w:color="auto"/>
            <w:left w:val="none" w:sz="0" w:space="0" w:color="auto"/>
            <w:bottom w:val="none" w:sz="0" w:space="0" w:color="auto"/>
            <w:right w:val="none" w:sz="0" w:space="0" w:color="auto"/>
          </w:divBdr>
          <w:divsChild>
            <w:div w:id="692926526">
              <w:marLeft w:val="0"/>
              <w:marRight w:val="0"/>
              <w:marTop w:val="0"/>
              <w:marBottom w:val="0"/>
              <w:divBdr>
                <w:top w:val="none" w:sz="0" w:space="0" w:color="auto"/>
                <w:left w:val="none" w:sz="0" w:space="0" w:color="auto"/>
                <w:bottom w:val="none" w:sz="0" w:space="0" w:color="auto"/>
                <w:right w:val="none" w:sz="0" w:space="0" w:color="auto"/>
              </w:divBdr>
            </w:div>
          </w:divsChild>
        </w:div>
        <w:div w:id="1140685768">
          <w:marLeft w:val="0"/>
          <w:marRight w:val="0"/>
          <w:marTop w:val="0"/>
          <w:marBottom w:val="0"/>
          <w:divBdr>
            <w:top w:val="none" w:sz="0" w:space="0" w:color="auto"/>
            <w:left w:val="none" w:sz="0" w:space="0" w:color="auto"/>
            <w:bottom w:val="none" w:sz="0" w:space="0" w:color="auto"/>
            <w:right w:val="none" w:sz="0" w:space="0" w:color="auto"/>
          </w:divBdr>
          <w:divsChild>
            <w:div w:id="2095587862">
              <w:marLeft w:val="0"/>
              <w:marRight w:val="0"/>
              <w:marTop w:val="0"/>
              <w:marBottom w:val="0"/>
              <w:divBdr>
                <w:top w:val="none" w:sz="0" w:space="0" w:color="auto"/>
                <w:left w:val="none" w:sz="0" w:space="0" w:color="auto"/>
                <w:bottom w:val="none" w:sz="0" w:space="0" w:color="auto"/>
                <w:right w:val="none" w:sz="0" w:space="0" w:color="auto"/>
              </w:divBdr>
            </w:div>
          </w:divsChild>
        </w:div>
        <w:div w:id="1141003102">
          <w:marLeft w:val="0"/>
          <w:marRight w:val="0"/>
          <w:marTop w:val="0"/>
          <w:marBottom w:val="0"/>
          <w:divBdr>
            <w:top w:val="none" w:sz="0" w:space="0" w:color="auto"/>
            <w:left w:val="none" w:sz="0" w:space="0" w:color="auto"/>
            <w:bottom w:val="none" w:sz="0" w:space="0" w:color="auto"/>
            <w:right w:val="none" w:sz="0" w:space="0" w:color="auto"/>
          </w:divBdr>
          <w:divsChild>
            <w:div w:id="261375997">
              <w:marLeft w:val="0"/>
              <w:marRight w:val="0"/>
              <w:marTop w:val="0"/>
              <w:marBottom w:val="0"/>
              <w:divBdr>
                <w:top w:val="none" w:sz="0" w:space="0" w:color="auto"/>
                <w:left w:val="none" w:sz="0" w:space="0" w:color="auto"/>
                <w:bottom w:val="none" w:sz="0" w:space="0" w:color="auto"/>
                <w:right w:val="none" w:sz="0" w:space="0" w:color="auto"/>
              </w:divBdr>
            </w:div>
          </w:divsChild>
        </w:div>
        <w:div w:id="1146778289">
          <w:marLeft w:val="0"/>
          <w:marRight w:val="0"/>
          <w:marTop w:val="0"/>
          <w:marBottom w:val="0"/>
          <w:divBdr>
            <w:top w:val="none" w:sz="0" w:space="0" w:color="auto"/>
            <w:left w:val="none" w:sz="0" w:space="0" w:color="auto"/>
            <w:bottom w:val="none" w:sz="0" w:space="0" w:color="auto"/>
            <w:right w:val="none" w:sz="0" w:space="0" w:color="auto"/>
          </w:divBdr>
          <w:divsChild>
            <w:div w:id="1827667983">
              <w:marLeft w:val="0"/>
              <w:marRight w:val="0"/>
              <w:marTop w:val="0"/>
              <w:marBottom w:val="0"/>
              <w:divBdr>
                <w:top w:val="none" w:sz="0" w:space="0" w:color="auto"/>
                <w:left w:val="none" w:sz="0" w:space="0" w:color="auto"/>
                <w:bottom w:val="none" w:sz="0" w:space="0" w:color="auto"/>
                <w:right w:val="none" w:sz="0" w:space="0" w:color="auto"/>
              </w:divBdr>
            </w:div>
          </w:divsChild>
        </w:div>
        <w:div w:id="1147622244">
          <w:marLeft w:val="0"/>
          <w:marRight w:val="0"/>
          <w:marTop w:val="0"/>
          <w:marBottom w:val="0"/>
          <w:divBdr>
            <w:top w:val="none" w:sz="0" w:space="0" w:color="auto"/>
            <w:left w:val="none" w:sz="0" w:space="0" w:color="auto"/>
            <w:bottom w:val="none" w:sz="0" w:space="0" w:color="auto"/>
            <w:right w:val="none" w:sz="0" w:space="0" w:color="auto"/>
          </w:divBdr>
          <w:divsChild>
            <w:div w:id="285939679">
              <w:marLeft w:val="0"/>
              <w:marRight w:val="0"/>
              <w:marTop w:val="0"/>
              <w:marBottom w:val="0"/>
              <w:divBdr>
                <w:top w:val="none" w:sz="0" w:space="0" w:color="auto"/>
                <w:left w:val="none" w:sz="0" w:space="0" w:color="auto"/>
                <w:bottom w:val="none" w:sz="0" w:space="0" w:color="auto"/>
                <w:right w:val="none" w:sz="0" w:space="0" w:color="auto"/>
              </w:divBdr>
            </w:div>
          </w:divsChild>
        </w:div>
        <w:div w:id="1158424942">
          <w:marLeft w:val="0"/>
          <w:marRight w:val="0"/>
          <w:marTop w:val="0"/>
          <w:marBottom w:val="0"/>
          <w:divBdr>
            <w:top w:val="none" w:sz="0" w:space="0" w:color="auto"/>
            <w:left w:val="none" w:sz="0" w:space="0" w:color="auto"/>
            <w:bottom w:val="none" w:sz="0" w:space="0" w:color="auto"/>
            <w:right w:val="none" w:sz="0" w:space="0" w:color="auto"/>
          </w:divBdr>
          <w:divsChild>
            <w:div w:id="510460873">
              <w:marLeft w:val="0"/>
              <w:marRight w:val="0"/>
              <w:marTop w:val="0"/>
              <w:marBottom w:val="0"/>
              <w:divBdr>
                <w:top w:val="none" w:sz="0" w:space="0" w:color="auto"/>
                <w:left w:val="none" w:sz="0" w:space="0" w:color="auto"/>
                <w:bottom w:val="none" w:sz="0" w:space="0" w:color="auto"/>
                <w:right w:val="none" w:sz="0" w:space="0" w:color="auto"/>
              </w:divBdr>
            </w:div>
          </w:divsChild>
        </w:div>
        <w:div w:id="1174733795">
          <w:marLeft w:val="0"/>
          <w:marRight w:val="0"/>
          <w:marTop w:val="0"/>
          <w:marBottom w:val="0"/>
          <w:divBdr>
            <w:top w:val="none" w:sz="0" w:space="0" w:color="auto"/>
            <w:left w:val="none" w:sz="0" w:space="0" w:color="auto"/>
            <w:bottom w:val="none" w:sz="0" w:space="0" w:color="auto"/>
            <w:right w:val="none" w:sz="0" w:space="0" w:color="auto"/>
          </w:divBdr>
          <w:divsChild>
            <w:div w:id="1355107772">
              <w:marLeft w:val="0"/>
              <w:marRight w:val="0"/>
              <w:marTop w:val="0"/>
              <w:marBottom w:val="0"/>
              <w:divBdr>
                <w:top w:val="none" w:sz="0" w:space="0" w:color="auto"/>
                <w:left w:val="none" w:sz="0" w:space="0" w:color="auto"/>
                <w:bottom w:val="none" w:sz="0" w:space="0" w:color="auto"/>
                <w:right w:val="none" w:sz="0" w:space="0" w:color="auto"/>
              </w:divBdr>
            </w:div>
          </w:divsChild>
        </w:div>
        <w:div w:id="1178887800">
          <w:marLeft w:val="0"/>
          <w:marRight w:val="0"/>
          <w:marTop w:val="0"/>
          <w:marBottom w:val="0"/>
          <w:divBdr>
            <w:top w:val="none" w:sz="0" w:space="0" w:color="auto"/>
            <w:left w:val="none" w:sz="0" w:space="0" w:color="auto"/>
            <w:bottom w:val="none" w:sz="0" w:space="0" w:color="auto"/>
            <w:right w:val="none" w:sz="0" w:space="0" w:color="auto"/>
          </w:divBdr>
          <w:divsChild>
            <w:div w:id="277026893">
              <w:marLeft w:val="0"/>
              <w:marRight w:val="0"/>
              <w:marTop w:val="0"/>
              <w:marBottom w:val="0"/>
              <w:divBdr>
                <w:top w:val="none" w:sz="0" w:space="0" w:color="auto"/>
                <w:left w:val="none" w:sz="0" w:space="0" w:color="auto"/>
                <w:bottom w:val="none" w:sz="0" w:space="0" w:color="auto"/>
                <w:right w:val="none" w:sz="0" w:space="0" w:color="auto"/>
              </w:divBdr>
            </w:div>
          </w:divsChild>
        </w:div>
        <w:div w:id="1183981465">
          <w:marLeft w:val="0"/>
          <w:marRight w:val="0"/>
          <w:marTop w:val="0"/>
          <w:marBottom w:val="0"/>
          <w:divBdr>
            <w:top w:val="none" w:sz="0" w:space="0" w:color="auto"/>
            <w:left w:val="none" w:sz="0" w:space="0" w:color="auto"/>
            <w:bottom w:val="none" w:sz="0" w:space="0" w:color="auto"/>
            <w:right w:val="none" w:sz="0" w:space="0" w:color="auto"/>
          </w:divBdr>
          <w:divsChild>
            <w:div w:id="1856266305">
              <w:marLeft w:val="0"/>
              <w:marRight w:val="0"/>
              <w:marTop w:val="0"/>
              <w:marBottom w:val="0"/>
              <w:divBdr>
                <w:top w:val="none" w:sz="0" w:space="0" w:color="auto"/>
                <w:left w:val="none" w:sz="0" w:space="0" w:color="auto"/>
                <w:bottom w:val="none" w:sz="0" w:space="0" w:color="auto"/>
                <w:right w:val="none" w:sz="0" w:space="0" w:color="auto"/>
              </w:divBdr>
            </w:div>
          </w:divsChild>
        </w:div>
        <w:div w:id="1203783404">
          <w:marLeft w:val="0"/>
          <w:marRight w:val="0"/>
          <w:marTop w:val="0"/>
          <w:marBottom w:val="0"/>
          <w:divBdr>
            <w:top w:val="none" w:sz="0" w:space="0" w:color="auto"/>
            <w:left w:val="none" w:sz="0" w:space="0" w:color="auto"/>
            <w:bottom w:val="none" w:sz="0" w:space="0" w:color="auto"/>
            <w:right w:val="none" w:sz="0" w:space="0" w:color="auto"/>
          </w:divBdr>
          <w:divsChild>
            <w:div w:id="512304202">
              <w:marLeft w:val="0"/>
              <w:marRight w:val="0"/>
              <w:marTop w:val="0"/>
              <w:marBottom w:val="0"/>
              <w:divBdr>
                <w:top w:val="none" w:sz="0" w:space="0" w:color="auto"/>
                <w:left w:val="none" w:sz="0" w:space="0" w:color="auto"/>
                <w:bottom w:val="none" w:sz="0" w:space="0" w:color="auto"/>
                <w:right w:val="none" w:sz="0" w:space="0" w:color="auto"/>
              </w:divBdr>
            </w:div>
          </w:divsChild>
        </w:div>
        <w:div w:id="1208562861">
          <w:marLeft w:val="0"/>
          <w:marRight w:val="0"/>
          <w:marTop w:val="0"/>
          <w:marBottom w:val="0"/>
          <w:divBdr>
            <w:top w:val="none" w:sz="0" w:space="0" w:color="auto"/>
            <w:left w:val="none" w:sz="0" w:space="0" w:color="auto"/>
            <w:bottom w:val="none" w:sz="0" w:space="0" w:color="auto"/>
            <w:right w:val="none" w:sz="0" w:space="0" w:color="auto"/>
          </w:divBdr>
          <w:divsChild>
            <w:div w:id="29259906">
              <w:marLeft w:val="0"/>
              <w:marRight w:val="0"/>
              <w:marTop w:val="0"/>
              <w:marBottom w:val="0"/>
              <w:divBdr>
                <w:top w:val="none" w:sz="0" w:space="0" w:color="auto"/>
                <w:left w:val="none" w:sz="0" w:space="0" w:color="auto"/>
                <w:bottom w:val="none" w:sz="0" w:space="0" w:color="auto"/>
                <w:right w:val="none" w:sz="0" w:space="0" w:color="auto"/>
              </w:divBdr>
            </w:div>
          </w:divsChild>
        </w:div>
        <w:div w:id="1210725296">
          <w:marLeft w:val="0"/>
          <w:marRight w:val="0"/>
          <w:marTop w:val="0"/>
          <w:marBottom w:val="0"/>
          <w:divBdr>
            <w:top w:val="none" w:sz="0" w:space="0" w:color="auto"/>
            <w:left w:val="none" w:sz="0" w:space="0" w:color="auto"/>
            <w:bottom w:val="none" w:sz="0" w:space="0" w:color="auto"/>
            <w:right w:val="none" w:sz="0" w:space="0" w:color="auto"/>
          </w:divBdr>
          <w:divsChild>
            <w:div w:id="719591167">
              <w:marLeft w:val="0"/>
              <w:marRight w:val="0"/>
              <w:marTop w:val="0"/>
              <w:marBottom w:val="0"/>
              <w:divBdr>
                <w:top w:val="none" w:sz="0" w:space="0" w:color="auto"/>
                <w:left w:val="none" w:sz="0" w:space="0" w:color="auto"/>
                <w:bottom w:val="none" w:sz="0" w:space="0" w:color="auto"/>
                <w:right w:val="none" w:sz="0" w:space="0" w:color="auto"/>
              </w:divBdr>
            </w:div>
          </w:divsChild>
        </w:div>
        <w:div w:id="1214002891">
          <w:marLeft w:val="0"/>
          <w:marRight w:val="0"/>
          <w:marTop w:val="0"/>
          <w:marBottom w:val="0"/>
          <w:divBdr>
            <w:top w:val="none" w:sz="0" w:space="0" w:color="auto"/>
            <w:left w:val="none" w:sz="0" w:space="0" w:color="auto"/>
            <w:bottom w:val="none" w:sz="0" w:space="0" w:color="auto"/>
            <w:right w:val="none" w:sz="0" w:space="0" w:color="auto"/>
          </w:divBdr>
          <w:divsChild>
            <w:div w:id="1327125181">
              <w:marLeft w:val="0"/>
              <w:marRight w:val="0"/>
              <w:marTop w:val="0"/>
              <w:marBottom w:val="0"/>
              <w:divBdr>
                <w:top w:val="none" w:sz="0" w:space="0" w:color="auto"/>
                <w:left w:val="none" w:sz="0" w:space="0" w:color="auto"/>
                <w:bottom w:val="none" w:sz="0" w:space="0" w:color="auto"/>
                <w:right w:val="none" w:sz="0" w:space="0" w:color="auto"/>
              </w:divBdr>
            </w:div>
          </w:divsChild>
        </w:div>
        <w:div w:id="1215122170">
          <w:marLeft w:val="0"/>
          <w:marRight w:val="0"/>
          <w:marTop w:val="0"/>
          <w:marBottom w:val="0"/>
          <w:divBdr>
            <w:top w:val="none" w:sz="0" w:space="0" w:color="auto"/>
            <w:left w:val="none" w:sz="0" w:space="0" w:color="auto"/>
            <w:bottom w:val="none" w:sz="0" w:space="0" w:color="auto"/>
            <w:right w:val="none" w:sz="0" w:space="0" w:color="auto"/>
          </w:divBdr>
          <w:divsChild>
            <w:div w:id="2139685163">
              <w:marLeft w:val="0"/>
              <w:marRight w:val="0"/>
              <w:marTop w:val="0"/>
              <w:marBottom w:val="0"/>
              <w:divBdr>
                <w:top w:val="none" w:sz="0" w:space="0" w:color="auto"/>
                <w:left w:val="none" w:sz="0" w:space="0" w:color="auto"/>
                <w:bottom w:val="none" w:sz="0" w:space="0" w:color="auto"/>
                <w:right w:val="none" w:sz="0" w:space="0" w:color="auto"/>
              </w:divBdr>
            </w:div>
          </w:divsChild>
        </w:div>
        <w:div w:id="1223176283">
          <w:marLeft w:val="0"/>
          <w:marRight w:val="0"/>
          <w:marTop w:val="0"/>
          <w:marBottom w:val="0"/>
          <w:divBdr>
            <w:top w:val="none" w:sz="0" w:space="0" w:color="auto"/>
            <w:left w:val="none" w:sz="0" w:space="0" w:color="auto"/>
            <w:bottom w:val="none" w:sz="0" w:space="0" w:color="auto"/>
            <w:right w:val="none" w:sz="0" w:space="0" w:color="auto"/>
          </w:divBdr>
          <w:divsChild>
            <w:div w:id="2085754747">
              <w:marLeft w:val="0"/>
              <w:marRight w:val="0"/>
              <w:marTop w:val="0"/>
              <w:marBottom w:val="0"/>
              <w:divBdr>
                <w:top w:val="none" w:sz="0" w:space="0" w:color="auto"/>
                <w:left w:val="none" w:sz="0" w:space="0" w:color="auto"/>
                <w:bottom w:val="none" w:sz="0" w:space="0" w:color="auto"/>
                <w:right w:val="none" w:sz="0" w:space="0" w:color="auto"/>
              </w:divBdr>
            </w:div>
          </w:divsChild>
        </w:div>
        <w:div w:id="1226257432">
          <w:marLeft w:val="0"/>
          <w:marRight w:val="0"/>
          <w:marTop w:val="0"/>
          <w:marBottom w:val="0"/>
          <w:divBdr>
            <w:top w:val="none" w:sz="0" w:space="0" w:color="auto"/>
            <w:left w:val="none" w:sz="0" w:space="0" w:color="auto"/>
            <w:bottom w:val="none" w:sz="0" w:space="0" w:color="auto"/>
            <w:right w:val="none" w:sz="0" w:space="0" w:color="auto"/>
          </w:divBdr>
          <w:divsChild>
            <w:div w:id="1397781611">
              <w:marLeft w:val="0"/>
              <w:marRight w:val="0"/>
              <w:marTop w:val="0"/>
              <w:marBottom w:val="0"/>
              <w:divBdr>
                <w:top w:val="none" w:sz="0" w:space="0" w:color="auto"/>
                <w:left w:val="none" w:sz="0" w:space="0" w:color="auto"/>
                <w:bottom w:val="none" w:sz="0" w:space="0" w:color="auto"/>
                <w:right w:val="none" w:sz="0" w:space="0" w:color="auto"/>
              </w:divBdr>
            </w:div>
          </w:divsChild>
        </w:div>
        <w:div w:id="1227839164">
          <w:marLeft w:val="0"/>
          <w:marRight w:val="0"/>
          <w:marTop w:val="0"/>
          <w:marBottom w:val="0"/>
          <w:divBdr>
            <w:top w:val="none" w:sz="0" w:space="0" w:color="auto"/>
            <w:left w:val="none" w:sz="0" w:space="0" w:color="auto"/>
            <w:bottom w:val="none" w:sz="0" w:space="0" w:color="auto"/>
            <w:right w:val="none" w:sz="0" w:space="0" w:color="auto"/>
          </w:divBdr>
          <w:divsChild>
            <w:div w:id="547690042">
              <w:marLeft w:val="0"/>
              <w:marRight w:val="0"/>
              <w:marTop w:val="0"/>
              <w:marBottom w:val="0"/>
              <w:divBdr>
                <w:top w:val="none" w:sz="0" w:space="0" w:color="auto"/>
                <w:left w:val="none" w:sz="0" w:space="0" w:color="auto"/>
                <w:bottom w:val="none" w:sz="0" w:space="0" w:color="auto"/>
                <w:right w:val="none" w:sz="0" w:space="0" w:color="auto"/>
              </w:divBdr>
            </w:div>
          </w:divsChild>
        </w:div>
        <w:div w:id="1229729268">
          <w:marLeft w:val="0"/>
          <w:marRight w:val="0"/>
          <w:marTop w:val="0"/>
          <w:marBottom w:val="0"/>
          <w:divBdr>
            <w:top w:val="none" w:sz="0" w:space="0" w:color="auto"/>
            <w:left w:val="none" w:sz="0" w:space="0" w:color="auto"/>
            <w:bottom w:val="none" w:sz="0" w:space="0" w:color="auto"/>
            <w:right w:val="none" w:sz="0" w:space="0" w:color="auto"/>
          </w:divBdr>
          <w:divsChild>
            <w:div w:id="1694264226">
              <w:marLeft w:val="0"/>
              <w:marRight w:val="0"/>
              <w:marTop w:val="0"/>
              <w:marBottom w:val="0"/>
              <w:divBdr>
                <w:top w:val="none" w:sz="0" w:space="0" w:color="auto"/>
                <w:left w:val="none" w:sz="0" w:space="0" w:color="auto"/>
                <w:bottom w:val="none" w:sz="0" w:space="0" w:color="auto"/>
                <w:right w:val="none" w:sz="0" w:space="0" w:color="auto"/>
              </w:divBdr>
            </w:div>
          </w:divsChild>
        </w:div>
        <w:div w:id="1231891065">
          <w:marLeft w:val="0"/>
          <w:marRight w:val="0"/>
          <w:marTop w:val="0"/>
          <w:marBottom w:val="0"/>
          <w:divBdr>
            <w:top w:val="none" w:sz="0" w:space="0" w:color="auto"/>
            <w:left w:val="none" w:sz="0" w:space="0" w:color="auto"/>
            <w:bottom w:val="none" w:sz="0" w:space="0" w:color="auto"/>
            <w:right w:val="none" w:sz="0" w:space="0" w:color="auto"/>
          </w:divBdr>
          <w:divsChild>
            <w:div w:id="1852720375">
              <w:marLeft w:val="0"/>
              <w:marRight w:val="0"/>
              <w:marTop w:val="0"/>
              <w:marBottom w:val="0"/>
              <w:divBdr>
                <w:top w:val="none" w:sz="0" w:space="0" w:color="auto"/>
                <w:left w:val="none" w:sz="0" w:space="0" w:color="auto"/>
                <w:bottom w:val="none" w:sz="0" w:space="0" w:color="auto"/>
                <w:right w:val="none" w:sz="0" w:space="0" w:color="auto"/>
              </w:divBdr>
            </w:div>
          </w:divsChild>
        </w:div>
        <w:div w:id="1233200695">
          <w:marLeft w:val="0"/>
          <w:marRight w:val="0"/>
          <w:marTop w:val="0"/>
          <w:marBottom w:val="0"/>
          <w:divBdr>
            <w:top w:val="none" w:sz="0" w:space="0" w:color="auto"/>
            <w:left w:val="none" w:sz="0" w:space="0" w:color="auto"/>
            <w:bottom w:val="none" w:sz="0" w:space="0" w:color="auto"/>
            <w:right w:val="none" w:sz="0" w:space="0" w:color="auto"/>
          </w:divBdr>
          <w:divsChild>
            <w:div w:id="2061128088">
              <w:marLeft w:val="0"/>
              <w:marRight w:val="0"/>
              <w:marTop w:val="0"/>
              <w:marBottom w:val="0"/>
              <w:divBdr>
                <w:top w:val="none" w:sz="0" w:space="0" w:color="auto"/>
                <w:left w:val="none" w:sz="0" w:space="0" w:color="auto"/>
                <w:bottom w:val="none" w:sz="0" w:space="0" w:color="auto"/>
                <w:right w:val="none" w:sz="0" w:space="0" w:color="auto"/>
              </w:divBdr>
            </w:div>
          </w:divsChild>
        </w:div>
        <w:div w:id="1234123246">
          <w:marLeft w:val="0"/>
          <w:marRight w:val="0"/>
          <w:marTop w:val="0"/>
          <w:marBottom w:val="0"/>
          <w:divBdr>
            <w:top w:val="none" w:sz="0" w:space="0" w:color="auto"/>
            <w:left w:val="none" w:sz="0" w:space="0" w:color="auto"/>
            <w:bottom w:val="none" w:sz="0" w:space="0" w:color="auto"/>
            <w:right w:val="none" w:sz="0" w:space="0" w:color="auto"/>
          </w:divBdr>
          <w:divsChild>
            <w:div w:id="281887333">
              <w:marLeft w:val="0"/>
              <w:marRight w:val="0"/>
              <w:marTop w:val="0"/>
              <w:marBottom w:val="0"/>
              <w:divBdr>
                <w:top w:val="none" w:sz="0" w:space="0" w:color="auto"/>
                <w:left w:val="none" w:sz="0" w:space="0" w:color="auto"/>
                <w:bottom w:val="none" w:sz="0" w:space="0" w:color="auto"/>
                <w:right w:val="none" w:sz="0" w:space="0" w:color="auto"/>
              </w:divBdr>
            </w:div>
          </w:divsChild>
        </w:div>
        <w:div w:id="1234656551">
          <w:marLeft w:val="0"/>
          <w:marRight w:val="0"/>
          <w:marTop w:val="0"/>
          <w:marBottom w:val="0"/>
          <w:divBdr>
            <w:top w:val="none" w:sz="0" w:space="0" w:color="auto"/>
            <w:left w:val="none" w:sz="0" w:space="0" w:color="auto"/>
            <w:bottom w:val="none" w:sz="0" w:space="0" w:color="auto"/>
            <w:right w:val="none" w:sz="0" w:space="0" w:color="auto"/>
          </w:divBdr>
          <w:divsChild>
            <w:div w:id="1535339883">
              <w:marLeft w:val="0"/>
              <w:marRight w:val="0"/>
              <w:marTop w:val="0"/>
              <w:marBottom w:val="0"/>
              <w:divBdr>
                <w:top w:val="none" w:sz="0" w:space="0" w:color="auto"/>
                <w:left w:val="none" w:sz="0" w:space="0" w:color="auto"/>
                <w:bottom w:val="none" w:sz="0" w:space="0" w:color="auto"/>
                <w:right w:val="none" w:sz="0" w:space="0" w:color="auto"/>
              </w:divBdr>
            </w:div>
          </w:divsChild>
        </w:div>
        <w:div w:id="1237134434">
          <w:marLeft w:val="0"/>
          <w:marRight w:val="0"/>
          <w:marTop w:val="0"/>
          <w:marBottom w:val="0"/>
          <w:divBdr>
            <w:top w:val="none" w:sz="0" w:space="0" w:color="auto"/>
            <w:left w:val="none" w:sz="0" w:space="0" w:color="auto"/>
            <w:bottom w:val="none" w:sz="0" w:space="0" w:color="auto"/>
            <w:right w:val="none" w:sz="0" w:space="0" w:color="auto"/>
          </w:divBdr>
          <w:divsChild>
            <w:div w:id="274950924">
              <w:marLeft w:val="0"/>
              <w:marRight w:val="0"/>
              <w:marTop w:val="0"/>
              <w:marBottom w:val="0"/>
              <w:divBdr>
                <w:top w:val="none" w:sz="0" w:space="0" w:color="auto"/>
                <w:left w:val="none" w:sz="0" w:space="0" w:color="auto"/>
                <w:bottom w:val="none" w:sz="0" w:space="0" w:color="auto"/>
                <w:right w:val="none" w:sz="0" w:space="0" w:color="auto"/>
              </w:divBdr>
            </w:div>
          </w:divsChild>
        </w:div>
        <w:div w:id="1238514813">
          <w:marLeft w:val="0"/>
          <w:marRight w:val="0"/>
          <w:marTop w:val="0"/>
          <w:marBottom w:val="0"/>
          <w:divBdr>
            <w:top w:val="none" w:sz="0" w:space="0" w:color="auto"/>
            <w:left w:val="none" w:sz="0" w:space="0" w:color="auto"/>
            <w:bottom w:val="none" w:sz="0" w:space="0" w:color="auto"/>
            <w:right w:val="none" w:sz="0" w:space="0" w:color="auto"/>
          </w:divBdr>
          <w:divsChild>
            <w:div w:id="426200151">
              <w:marLeft w:val="0"/>
              <w:marRight w:val="0"/>
              <w:marTop w:val="0"/>
              <w:marBottom w:val="0"/>
              <w:divBdr>
                <w:top w:val="none" w:sz="0" w:space="0" w:color="auto"/>
                <w:left w:val="none" w:sz="0" w:space="0" w:color="auto"/>
                <w:bottom w:val="none" w:sz="0" w:space="0" w:color="auto"/>
                <w:right w:val="none" w:sz="0" w:space="0" w:color="auto"/>
              </w:divBdr>
            </w:div>
          </w:divsChild>
        </w:div>
        <w:div w:id="1244754730">
          <w:marLeft w:val="0"/>
          <w:marRight w:val="0"/>
          <w:marTop w:val="0"/>
          <w:marBottom w:val="0"/>
          <w:divBdr>
            <w:top w:val="none" w:sz="0" w:space="0" w:color="auto"/>
            <w:left w:val="none" w:sz="0" w:space="0" w:color="auto"/>
            <w:bottom w:val="none" w:sz="0" w:space="0" w:color="auto"/>
            <w:right w:val="none" w:sz="0" w:space="0" w:color="auto"/>
          </w:divBdr>
          <w:divsChild>
            <w:div w:id="710492440">
              <w:marLeft w:val="0"/>
              <w:marRight w:val="0"/>
              <w:marTop w:val="0"/>
              <w:marBottom w:val="0"/>
              <w:divBdr>
                <w:top w:val="none" w:sz="0" w:space="0" w:color="auto"/>
                <w:left w:val="none" w:sz="0" w:space="0" w:color="auto"/>
                <w:bottom w:val="none" w:sz="0" w:space="0" w:color="auto"/>
                <w:right w:val="none" w:sz="0" w:space="0" w:color="auto"/>
              </w:divBdr>
            </w:div>
          </w:divsChild>
        </w:div>
        <w:div w:id="1271014802">
          <w:marLeft w:val="0"/>
          <w:marRight w:val="0"/>
          <w:marTop w:val="0"/>
          <w:marBottom w:val="0"/>
          <w:divBdr>
            <w:top w:val="none" w:sz="0" w:space="0" w:color="auto"/>
            <w:left w:val="none" w:sz="0" w:space="0" w:color="auto"/>
            <w:bottom w:val="none" w:sz="0" w:space="0" w:color="auto"/>
            <w:right w:val="none" w:sz="0" w:space="0" w:color="auto"/>
          </w:divBdr>
          <w:divsChild>
            <w:div w:id="1632438975">
              <w:marLeft w:val="0"/>
              <w:marRight w:val="0"/>
              <w:marTop w:val="0"/>
              <w:marBottom w:val="0"/>
              <w:divBdr>
                <w:top w:val="none" w:sz="0" w:space="0" w:color="auto"/>
                <w:left w:val="none" w:sz="0" w:space="0" w:color="auto"/>
                <w:bottom w:val="none" w:sz="0" w:space="0" w:color="auto"/>
                <w:right w:val="none" w:sz="0" w:space="0" w:color="auto"/>
              </w:divBdr>
            </w:div>
          </w:divsChild>
        </w:div>
        <w:div w:id="1277567447">
          <w:marLeft w:val="0"/>
          <w:marRight w:val="0"/>
          <w:marTop w:val="0"/>
          <w:marBottom w:val="0"/>
          <w:divBdr>
            <w:top w:val="none" w:sz="0" w:space="0" w:color="auto"/>
            <w:left w:val="none" w:sz="0" w:space="0" w:color="auto"/>
            <w:bottom w:val="none" w:sz="0" w:space="0" w:color="auto"/>
            <w:right w:val="none" w:sz="0" w:space="0" w:color="auto"/>
          </w:divBdr>
          <w:divsChild>
            <w:div w:id="1596592755">
              <w:marLeft w:val="0"/>
              <w:marRight w:val="0"/>
              <w:marTop w:val="0"/>
              <w:marBottom w:val="0"/>
              <w:divBdr>
                <w:top w:val="none" w:sz="0" w:space="0" w:color="auto"/>
                <w:left w:val="none" w:sz="0" w:space="0" w:color="auto"/>
                <w:bottom w:val="none" w:sz="0" w:space="0" w:color="auto"/>
                <w:right w:val="none" w:sz="0" w:space="0" w:color="auto"/>
              </w:divBdr>
            </w:div>
          </w:divsChild>
        </w:div>
        <w:div w:id="1283071654">
          <w:marLeft w:val="0"/>
          <w:marRight w:val="0"/>
          <w:marTop w:val="0"/>
          <w:marBottom w:val="0"/>
          <w:divBdr>
            <w:top w:val="none" w:sz="0" w:space="0" w:color="auto"/>
            <w:left w:val="none" w:sz="0" w:space="0" w:color="auto"/>
            <w:bottom w:val="none" w:sz="0" w:space="0" w:color="auto"/>
            <w:right w:val="none" w:sz="0" w:space="0" w:color="auto"/>
          </w:divBdr>
          <w:divsChild>
            <w:div w:id="136265451">
              <w:marLeft w:val="0"/>
              <w:marRight w:val="0"/>
              <w:marTop w:val="0"/>
              <w:marBottom w:val="0"/>
              <w:divBdr>
                <w:top w:val="none" w:sz="0" w:space="0" w:color="auto"/>
                <w:left w:val="none" w:sz="0" w:space="0" w:color="auto"/>
                <w:bottom w:val="none" w:sz="0" w:space="0" w:color="auto"/>
                <w:right w:val="none" w:sz="0" w:space="0" w:color="auto"/>
              </w:divBdr>
            </w:div>
          </w:divsChild>
        </w:div>
        <w:div w:id="1285310980">
          <w:marLeft w:val="0"/>
          <w:marRight w:val="0"/>
          <w:marTop w:val="0"/>
          <w:marBottom w:val="0"/>
          <w:divBdr>
            <w:top w:val="none" w:sz="0" w:space="0" w:color="auto"/>
            <w:left w:val="none" w:sz="0" w:space="0" w:color="auto"/>
            <w:bottom w:val="none" w:sz="0" w:space="0" w:color="auto"/>
            <w:right w:val="none" w:sz="0" w:space="0" w:color="auto"/>
          </w:divBdr>
          <w:divsChild>
            <w:div w:id="2095125267">
              <w:marLeft w:val="0"/>
              <w:marRight w:val="0"/>
              <w:marTop w:val="0"/>
              <w:marBottom w:val="0"/>
              <w:divBdr>
                <w:top w:val="none" w:sz="0" w:space="0" w:color="auto"/>
                <w:left w:val="none" w:sz="0" w:space="0" w:color="auto"/>
                <w:bottom w:val="none" w:sz="0" w:space="0" w:color="auto"/>
                <w:right w:val="none" w:sz="0" w:space="0" w:color="auto"/>
              </w:divBdr>
            </w:div>
          </w:divsChild>
        </w:div>
        <w:div w:id="1287196236">
          <w:marLeft w:val="0"/>
          <w:marRight w:val="0"/>
          <w:marTop w:val="0"/>
          <w:marBottom w:val="0"/>
          <w:divBdr>
            <w:top w:val="none" w:sz="0" w:space="0" w:color="auto"/>
            <w:left w:val="none" w:sz="0" w:space="0" w:color="auto"/>
            <w:bottom w:val="none" w:sz="0" w:space="0" w:color="auto"/>
            <w:right w:val="none" w:sz="0" w:space="0" w:color="auto"/>
          </w:divBdr>
          <w:divsChild>
            <w:div w:id="397578">
              <w:marLeft w:val="0"/>
              <w:marRight w:val="0"/>
              <w:marTop w:val="0"/>
              <w:marBottom w:val="0"/>
              <w:divBdr>
                <w:top w:val="none" w:sz="0" w:space="0" w:color="auto"/>
                <w:left w:val="none" w:sz="0" w:space="0" w:color="auto"/>
                <w:bottom w:val="none" w:sz="0" w:space="0" w:color="auto"/>
                <w:right w:val="none" w:sz="0" w:space="0" w:color="auto"/>
              </w:divBdr>
            </w:div>
          </w:divsChild>
        </w:div>
        <w:div w:id="1288076642">
          <w:marLeft w:val="0"/>
          <w:marRight w:val="0"/>
          <w:marTop w:val="0"/>
          <w:marBottom w:val="0"/>
          <w:divBdr>
            <w:top w:val="none" w:sz="0" w:space="0" w:color="auto"/>
            <w:left w:val="none" w:sz="0" w:space="0" w:color="auto"/>
            <w:bottom w:val="none" w:sz="0" w:space="0" w:color="auto"/>
            <w:right w:val="none" w:sz="0" w:space="0" w:color="auto"/>
          </w:divBdr>
          <w:divsChild>
            <w:div w:id="401833254">
              <w:marLeft w:val="0"/>
              <w:marRight w:val="0"/>
              <w:marTop w:val="0"/>
              <w:marBottom w:val="0"/>
              <w:divBdr>
                <w:top w:val="none" w:sz="0" w:space="0" w:color="auto"/>
                <w:left w:val="none" w:sz="0" w:space="0" w:color="auto"/>
                <w:bottom w:val="none" w:sz="0" w:space="0" w:color="auto"/>
                <w:right w:val="none" w:sz="0" w:space="0" w:color="auto"/>
              </w:divBdr>
            </w:div>
          </w:divsChild>
        </w:div>
        <w:div w:id="1291016704">
          <w:marLeft w:val="0"/>
          <w:marRight w:val="0"/>
          <w:marTop w:val="0"/>
          <w:marBottom w:val="0"/>
          <w:divBdr>
            <w:top w:val="none" w:sz="0" w:space="0" w:color="auto"/>
            <w:left w:val="none" w:sz="0" w:space="0" w:color="auto"/>
            <w:bottom w:val="none" w:sz="0" w:space="0" w:color="auto"/>
            <w:right w:val="none" w:sz="0" w:space="0" w:color="auto"/>
          </w:divBdr>
          <w:divsChild>
            <w:div w:id="1809132405">
              <w:marLeft w:val="0"/>
              <w:marRight w:val="0"/>
              <w:marTop w:val="0"/>
              <w:marBottom w:val="0"/>
              <w:divBdr>
                <w:top w:val="none" w:sz="0" w:space="0" w:color="auto"/>
                <w:left w:val="none" w:sz="0" w:space="0" w:color="auto"/>
                <w:bottom w:val="none" w:sz="0" w:space="0" w:color="auto"/>
                <w:right w:val="none" w:sz="0" w:space="0" w:color="auto"/>
              </w:divBdr>
            </w:div>
          </w:divsChild>
        </w:div>
        <w:div w:id="1297030150">
          <w:marLeft w:val="0"/>
          <w:marRight w:val="0"/>
          <w:marTop w:val="0"/>
          <w:marBottom w:val="0"/>
          <w:divBdr>
            <w:top w:val="none" w:sz="0" w:space="0" w:color="auto"/>
            <w:left w:val="none" w:sz="0" w:space="0" w:color="auto"/>
            <w:bottom w:val="none" w:sz="0" w:space="0" w:color="auto"/>
            <w:right w:val="none" w:sz="0" w:space="0" w:color="auto"/>
          </w:divBdr>
          <w:divsChild>
            <w:div w:id="303120093">
              <w:marLeft w:val="0"/>
              <w:marRight w:val="0"/>
              <w:marTop w:val="0"/>
              <w:marBottom w:val="0"/>
              <w:divBdr>
                <w:top w:val="none" w:sz="0" w:space="0" w:color="auto"/>
                <w:left w:val="none" w:sz="0" w:space="0" w:color="auto"/>
                <w:bottom w:val="none" w:sz="0" w:space="0" w:color="auto"/>
                <w:right w:val="none" w:sz="0" w:space="0" w:color="auto"/>
              </w:divBdr>
            </w:div>
          </w:divsChild>
        </w:div>
        <w:div w:id="1306278386">
          <w:marLeft w:val="0"/>
          <w:marRight w:val="0"/>
          <w:marTop w:val="0"/>
          <w:marBottom w:val="0"/>
          <w:divBdr>
            <w:top w:val="none" w:sz="0" w:space="0" w:color="auto"/>
            <w:left w:val="none" w:sz="0" w:space="0" w:color="auto"/>
            <w:bottom w:val="none" w:sz="0" w:space="0" w:color="auto"/>
            <w:right w:val="none" w:sz="0" w:space="0" w:color="auto"/>
          </w:divBdr>
          <w:divsChild>
            <w:div w:id="100682662">
              <w:marLeft w:val="0"/>
              <w:marRight w:val="0"/>
              <w:marTop w:val="0"/>
              <w:marBottom w:val="0"/>
              <w:divBdr>
                <w:top w:val="none" w:sz="0" w:space="0" w:color="auto"/>
                <w:left w:val="none" w:sz="0" w:space="0" w:color="auto"/>
                <w:bottom w:val="none" w:sz="0" w:space="0" w:color="auto"/>
                <w:right w:val="none" w:sz="0" w:space="0" w:color="auto"/>
              </w:divBdr>
            </w:div>
          </w:divsChild>
        </w:div>
        <w:div w:id="1309550565">
          <w:marLeft w:val="0"/>
          <w:marRight w:val="0"/>
          <w:marTop w:val="0"/>
          <w:marBottom w:val="0"/>
          <w:divBdr>
            <w:top w:val="none" w:sz="0" w:space="0" w:color="auto"/>
            <w:left w:val="none" w:sz="0" w:space="0" w:color="auto"/>
            <w:bottom w:val="none" w:sz="0" w:space="0" w:color="auto"/>
            <w:right w:val="none" w:sz="0" w:space="0" w:color="auto"/>
          </w:divBdr>
          <w:divsChild>
            <w:div w:id="778530075">
              <w:marLeft w:val="0"/>
              <w:marRight w:val="0"/>
              <w:marTop w:val="0"/>
              <w:marBottom w:val="0"/>
              <w:divBdr>
                <w:top w:val="none" w:sz="0" w:space="0" w:color="auto"/>
                <w:left w:val="none" w:sz="0" w:space="0" w:color="auto"/>
                <w:bottom w:val="none" w:sz="0" w:space="0" w:color="auto"/>
                <w:right w:val="none" w:sz="0" w:space="0" w:color="auto"/>
              </w:divBdr>
            </w:div>
          </w:divsChild>
        </w:div>
        <w:div w:id="1311905689">
          <w:marLeft w:val="0"/>
          <w:marRight w:val="0"/>
          <w:marTop w:val="0"/>
          <w:marBottom w:val="0"/>
          <w:divBdr>
            <w:top w:val="none" w:sz="0" w:space="0" w:color="auto"/>
            <w:left w:val="none" w:sz="0" w:space="0" w:color="auto"/>
            <w:bottom w:val="none" w:sz="0" w:space="0" w:color="auto"/>
            <w:right w:val="none" w:sz="0" w:space="0" w:color="auto"/>
          </w:divBdr>
          <w:divsChild>
            <w:div w:id="147140867">
              <w:marLeft w:val="0"/>
              <w:marRight w:val="0"/>
              <w:marTop w:val="0"/>
              <w:marBottom w:val="0"/>
              <w:divBdr>
                <w:top w:val="none" w:sz="0" w:space="0" w:color="auto"/>
                <w:left w:val="none" w:sz="0" w:space="0" w:color="auto"/>
                <w:bottom w:val="none" w:sz="0" w:space="0" w:color="auto"/>
                <w:right w:val="none" w:sz="0" w:space="0" w:color="auto"/>
              </w:divBdr>
            </w:div>
          </w:divsChild>
        </w:div>
        <w:div w:id="1320498135">
          <w:marLeft w:val="0"/>
          <w:marRight w:val="0"/>
          <w:marTop w:val="0"/>
          <w:marBottom w:val="0"/>
          <w:divBdr>
            <w:top w:val="none" w:sz="0" w:space="0" w:color="auto"/>
            <w:left w:val="none" w:sz="0" w:space="0" w:color="auto"/>
            <w:bottom w:val="none" w:sz="0" w:space="0" w:color="auto"/>
            <w:right w:val="none" w:sz="0" w:space="0" w:color="auto"/>
          </w:divBdr>
          <w:divsChild>
            <w:div w:id="533232107">
              <w:marLeft w:val="0"/>
              <w:marRight w:val="0"/>
              <w:marTop w:val="0"/>
              <w:marBottom w:val="0"/>
              <w:divBdr>
                <w:top w:val="none" w:sz="0" w:space="0" w:color="auto"/>
                <w:left w:val="none" w:sz="0" w:space="0" w:color="auto"/>
                <w:bottom w:val="none" w:sz="0" w:space="0" w:color="auto"/>
                <w:right w:val="none" w:sz="0" w:space="0" w:color="auto"/>
              </w:divBdr>
            </w:div>
          </w:divsChild>
        </w:div>
        <w:div w:id="1321153347">
          <w:marLeft w:val="0"/>
          <w:marRight w:val="0"/>
          <w:marTop w:val="0"/>
          <w:marBottom w:val="0"/>
          <w:divBdr>
            <w:top w:val="none" w:sz="0" w:space="0" w:color="auto"/>
            <w:left w:val="none" w:sz="0" w:space="0" w:color="auto"/>
            <w:bottom w:val="none" w:sz="0" w:space="0" w:color="auto"/>
            <w:right w:val="none" w:sz="0" w:space="0" w:color="auto"/>
          </w:divBdr>
          <w:divsChild>
            <w:div w:id="32118210">
              <w:marLeft w:val="0"/>
              <w:marRight w:val="0"/>
              <w:marTop w:val="0"/>
              <w:marBottom w:val="0"/>
              <w:divBdr>
                <w:top w:val="none" w:sz="0" w:space="0" w:color="auto"/>
                <w:left w:val="none" w:sz="0" w:space="0" w:color="auto"/>
                <w:bottom w:val="none" w:sz="0" w:space="0" w:color="auto"/>
                <w:right w:val="none" w:sz="0" w:space="0" w:color="auto"/>
              </w:divBdr>
            </w:div>
          </w:divsChild>
        </w:div>
        <w:div w:id="1330255530">
          <w:marLeft w:val="0"/>
          <w:marRight w:val="0"/>
          <w:marTop w:val="0"/>
          <w:marBottom w:val="0"/>
          <w:divBdr>
            <w:top w:val="none" w:sz="0" w:space="0" w:color="auto"/>
            <w:left w:val="none" w:sz="0" w:space="0" w:color="auto"/>
            <w:bottom w:val="none" w:sz="0" w:space="0" w:color="auto"/>
            <w:right w:val="none" w:sz="0" w:space="0" w:color="auto"/>
          </w:divBdr>
          <w:divsChild>
            <w:div w:id="1514106816">
              <w:marLeft w:val="0"/>
              <w:marRight w:val="0"/>
              <w:marTop w:val="0"/>
              <w:marBottom w:val="0"/>
              <w:divBdr>
                <w:top w:val="none" w:sz="0" w:space="0" w:color="auto"/>
                <w:left w:val="none" w:sz="0" w:space="0" w:color="auto"/>
                <w:bottom w:val="none" w:sz="0" w:space="0" w:color="auto"/>
                <w:right w:val="none" w:sz="0" w:space="0" w:color="auto"/>
              </w:divBdr>
            </w:div>
          </w:divsChild>
        </w:div>
        <w:div w:id="1331714874">
          <w:marLeft w:val="0"/>
          <w:marRight w:val="0"/>
          <w:marTop w:val="0"/>
          <w:marBottom w:val="0"/>
          <w:divBdr>
            <w:top w:val="none" w:sz="0" w:space="0" w:color="auto"/>
            <w:left w:val="none" w:sz="0" w:space="0" w:color="auto"/>
            <w:bottom w:val="none" w:sz="0" w:space="0" w:color="auto"/>
            <w:right w:val="none" w:sz="0" w:space="0" w:color="auto"/>
          </w:divBdr>
          <w:divsChild>
            <w:div w:id="1273240990">
              <w:marLeft w:val="0"/>
              <w:marRight w:val="0"/>
              <w:marTop w:val="0"/>
              <w:marBottom w:val="0"/>
              <w:divBdr>
                <w:top w:val="none" w:sz="0" w:space="0" w:color="auto"/>
                <w:left w:val="none" w:sz="0" w:space="0" w:color="auto"/>
                <w:bottom w:val="none" w:sz="0" w:space="0" w:color="auto"/>
                <w:right w:val="none" w:sz="0" w:space="0" w:color="auto"/>
              </w:divBdr>
            </w:div>
          </w:divsChild>
        </w:div>
        <w:div w:id="1333339527">
          <w:marLeft w:val="0"/>
          <w:marRight w:val="0"/>
          <w:marTop w:val="0"/>
          <w:marBottom w:val="0"/>
          <w:divBdr>
            <w:top w:val="none" w:sz="0" w:space="0" w:color="auto"/>
            <w:left w:val="none" w:sz="0" w:space="0" w:color="auto"/>
            <w:bottom w:val="none" w:sz="0" w:space="0" w:color="auto"/>
            <w:right w:val="none" w:sz="0" w:space="0" w:color="auto"/>
          </w:divBdr>
          <w:divsChild>
            <w:div w:id="1220745496">
              <w:marLeft w:val="0"/>
              <w:marRight w:val="0"/>
              <w:marTop w:val="0"/>
              <w:marBottom w:val="0"/>
              <w:divBdr>
                <w:top w:val="none" w:sz="0" w:space="0" w:color="auto"/>
                <w:left w:val="none" w:sz="0" w:space="0" w:color="auto"/>
                <w:bottom w:val="none" w:sz="0" w:space="0" w:color="auto"/>
                <w:right w:val="none" w:sz="0" w:space="0" w:color="auto"/>
              </w:divBdr>
            </w:div>
          </w:divsChild>
        </w:div>
        <w:div w:id="1334912960">
          <w:marLeft w:val="0"/>
          <w:marRight w:val="0"/>
          <w:marTop w:val="0"/>
          <w:marBottom w:val="0"/>
          <w:divBdr>
            <w:top w:val="none" w:sz="0" w:space="0" w:color="auto"/>
            <w:left w:val="none" w:sz="0" w:space="0" w:color="auto"/>
            <w:bottom w:val="none" w:sz="0" w:space="0" w:color="auto"/>
            <w:right w:val="none" w:sz="0" w:space="0" w:color="auto"/>
          </w:divBdr>
          <w:divsChild>
            <w:div w:id="1006788046">
              <w:marLeft w:val="0"/>
              <w:marRight w:val="0"/>
              <w:marTop w:val="0"/>
              <w:marBottom w:val="0"/>
              <w:divBdr>
                <w:top w:val="none" w:sz="0" w:space="0" w:color="auto"/>
                <w:left w:val="none" w:sz="0" w:space="0" w:color="auto"/>
                <w:bottom w:val="none" w:sz="0" w:space="0" w:color="auto"/>
                <w:right w:val="none" w:sz="0" w:space="0" w:color="auto"/>
              </w:divBdr>
            </w:div>
          </w:divsChild>
        </w:div>
        <w:div w:id="1338118529">
          <w:marLeft w:val="0"/>
          <w:marRight w:val="0"/>
          <w:marTop w:val="0"/>
          <w:marBottom w:val="0"/>
          <w:divBdr>
            <w:top w:val="none" w:sz="0" w:space="0" w:color="auto"/>
            <w:left w:val="none" w:sz="0" w:space="0" w:color="auto"/>
            <w:bottom w:val="none" w:sz="0" w:space="0" w:color="auto"/>
            <w:right w:val="none" w:sz="0" w:space="0" w:color="auto"/>
          </w:divBdr>
          <w:divsChild>
            <w:div w:id="1353530551">
              <w:marLeft w:val="0"/>
              <w:marRight w:val="0"/>
              <w:marTop w:val="0"/>
              <w:marBottom w:val="0"/>
              <w:divBdr>
                <w:top w:val="none" w:sz="0" w:space="0" w:color="auto"/>
                <w:left w:val="none" w:sz="0" w:space="0" w:color="auto"/>
                <w:bottom w:val="none" w:sz="0" w:space="0" w:color="auto"/>
                <w:right w:val="none" w:sz="0" w:space="0" w:color="auto"/>
              </w:divBdr>
            </w:div>
          </w:divsChild>
        </w:div>
        <w:div w:id="1340428914">
          <w:marLeft w:val="0"/>
          <w:marRight w:val="0"/>
          <w:marTop w:val="0"/>
          <w:marBottom w:val="0"/>
          <w:divBdr>
            <w:top w:val="none" w:sz="0" w:space="0" w:color="auto"/>
            <w:left w:val="none" w:sz="0" w:space="0" w:color="auto"/>
            <w:bottom w:val="none" w:sz="0" w:space="0" w:color="auto"/>
            <w:right w:val="none" w:sz="0" w:space="0" w:color="auto"/>
          </w:divBdr>
          <w:divsChild>
            <w:div w:id="7202">
              <w:marLeft w:val="0"/>
              <w:marRight w:val="0"/>
              <w:marTop w:val="0"/>
              <w:marBottom w:val="0"/>
              <w:divBdr>
                <w:top w:val="none" w:sz="0" w:space="0" w:color="auto"/>
                <w:left w:val="none" w:sz="0" w:space="0" w:color="auto"/>
                <w:bottom w:val="none" w:sz="0" w:space="0" w:color="auto"/>
                <w:right w:val="none" w:sz="0" w:space="0" w:color="auto"/>
              </w:divBdr>
            </w:div>
          </w:divsChild>
        </w:div>
        <w:div w:id="1356541760">
          <w:marLeft w:val="0"/>
          <w:marRight w:val="0"/>
          <w:marTop w:val="0"/>
          <w:marBottom w:val="0"/>
          <w:divBdr>
            <w:top w:val="none" w:sz="0" w:space="0" w:color="auto"/>
            <w:left w:val="none" w:sz="0" w:space="0" w:color="auto"/>
            <w:bottom w:val="none" w:sz="0" w:space="0" w:color="auto"/>
            <w:right w:val="none" w:sz="0" w:space="0" w:color="auto"/>
          </w:divBdr>
          <w:divsChild>
            <w:div w:id="1180388393">
              <w:marLeft w:val="0"/>
              <w:marRight w:val="0"/>
              <w:marTop w:val="0"/>
              <w:marBottom w:val="0"/>
              <w:divBdr>
                <w:top w:val="none" w:sz="0" w:space="0" w:color="auto"/>
                <w:left w:val="none" w:sz="0" w:space="0" w:color="auto"/>
                <w:bottom w:val="none" w:sz="0" w:space="0" w:color="auto"/>
                <w:right w:val="none" w:sz="0" w:space="0" w:color="auto"/>
              </w:divBdr>
            </w:div>
          </w:divsChild>
        </w:div>
        <w:div w:id="1358310602">
          <w:marLeft w:val="0"/>
          <w:marRight w:val="0"/>
          <w:marTop w:val="0"/>
          <w:marBottom w:val="0"/>
          <w:divBdr>
            <w:top w:val="none" w:sz="0" w:space="0" w:color="auto"/>
            <w:left w:val="none" w:sz="0" w:space="0" w:color="auto"/>
            <w:bottom w:val="none" w:sz="0" w:space="0" w:color="auto"/>
            <w:right w:val="none" w:sz="0" w:space="0" w:color="auto"/>
          </w:divBdr>
          <w:divsChild>
            <w:div w:id="38211730">
              <w:marLeft w:val="0"/>
              <w:marRight w:val="0"/>
              <w:marTop w:val="0"/>
              <w:marBottom w:val="0"/>
              <w:divBdr>
                <w:top w:val="none" w:sz="0" w:space="0" w:color="auto"/>
                <w:left w:val="none" w:sz="0" w:space="0" w:color="auto"/>
                <w:bottom w:val="none" w:sz="0" w:space="0" w:color="auto"/>
                <w:right w:val="none" w:sz="0" w:space="0" w:color="auto"/>
              </w:divBdr>
            </w:div>
          </w:divsChild>
        </w:div>
        <w:div w:id="1360812141">
          <w:marLeft w:val="0"/>
          <w:marRight w:val="0"/>
          <w:marTop w:val="0"/>
          <w:marBottom w:val="0"/>
          <w:divBdr>
            <w:top w:val="none" w:sz="0" w:space="0" w:color="auto"/>
            <w:left w:val="none" w:sz="0" w:space="0" w:color="auto"/>
            <w:bottom w:val="none" w:sz="0" w:space="0" w:color="auto"/>
            <w:right w:val="none" w:sz="0" w:space="0" w:color="auto"/>
          </w:divBdr>
          <w:divsChild>
            <w:div w:id="889607082">
              <w:marLeft w:val="0"/>
              <w:marRight w:val="0"/>
              <w:marTop w:val="0"/>
              <w:marBottom w:val="0"/>
              <w:divBdr>
                <w:top w:val="none" w:sz="0" w:space="0" w:color="auto"/>
                <w:left w:val="none" w:sz="0" w:space="0" w:color="auto"/>
                <w:bottom w:val="none" w:sz="0" w:space="0" w:color="auto"/>
                <w:right w:val="none" w:sz="0" w:space="0" w:color="auto"/>
              </w:divBdr>
            </w:div>
          </w:divsChild>
        </w:div>
        <w:div w:id="1360935973">
          <w:marLeft w:val="0"/>
          <w:marRight w:val="0"/>
          <w:marTop w:val="0"/>
          <w:marBottom w:val="0"/>
          <w:divBdr>
            <w:top w:val="none" w:sz="0" w:space="0" w:color="auto"/>
            <w:left w:val="none" w:sz="0" w:space="0" w:color="auto"/>
            <w:bottom w:val="none" w:sz="0" w:space="0" w:color="auto"/>
            <w:right w:val="none" w:sz="0" w:space="0" w:color="auto"/>
          </w:divBdr>
          <w:divsChild>
            <w:div w:id="285084164">
              <w:marLeft w:val="0"/>
              <w:marRight w:val="0"/>
              <w:marTop w:val="0"/>
              <w:marBottom w:val="0"/>
              <w:divBdr>
                <w:top w:val="none" w:sz="0" w:space="0" w:color="auto"/>
                <w:left w:val="none" w:sz="0" w:space="0" w:color="auto"/>
                <w:bottom w:val="none" w:sz="0" w:space="0" w:color="auto"/>
                <w:right w:val="none" w:sz="0" w:space="0" w:color="auto"/>
              </w:divBdr>
            </w:div>
          </w:divsChild>
        </w:div>
        <w:div w:id="1361586042">
          <w:marLeft w:val="0"/>
          <w:marRight w:val="0"/>
          <w:marTop w:val="0"/>
          <w:marBottom w:val="0"/>
          <w:divBdr>
            <w:top w:val="none" w:sz="0" w:space="0" w:color="auto"/>
            <w:left w:val="none" w:sz="0" w:space="0" w:color="auto"/>
            <w:bottom w:val="none" w:sz="0" w:space="0" w:color="auto"/>
            <w:right w:val="none" w:sz="0" w:space="0" w:color="auto"/>
          </w:divBdr>
          <w:divsChild>
            <w:div w:id="127675854">
              <w:marLeft w:val="0"/>
              <w:marRight w:val="0"/>
              <w:marTop w:val="0"/>
              <w:marBottom w:val="0"/>
              <w:divBdr>
                <w:top w:val="none" w:sz="0" w:space="0" w:color="auto"/>
                <w:left w:val="none" w:sz="0" w:space="0" w:color="auto"/>
                <w:bottom w:val="none" w:sz="0" w:space="0" w:color="auto"/>
                <w:right w:val="none" w:sz="0" w:space="0" w:color="auto"/>
              </w:divBdr>
            </w:div>
          </w:divsChild>
        </w:div>
        <w:div w:id="1361666967">
          <w:marLeft w:val="0"/>
          <w:marRight w:val="0"/>
          <w:marTop w:val="0"/>
          <w:marBottom w:val="0"/>
          <w:divBdr>
            <w:top w:val="none" w:sz="0" w:space="0" w:color="auto"/>
            <w:left w:val="none" w:sz="0" w:space="0" w:color="auto"/>
            <w:bottom w:val="none" w:sz="0" w:space="0" w:color="auto"/>
            <w:right w:val="none" w:sz="0" w:space="0" w:color="auto"/>
          </w:divBdr>
          <w:divsChild>
            <w:div w:id="1874071115">
              <w:marLeft w:val="0"/>
              <w:marRight w:val="0"/>
              <w:marTop w:val="0"/>
              <w:marBottom w:val="0"/>
              <w:divBdr>
                <w:top w:val="none" w:sz="0" w:space="0" w:color="auto"/>
                <w:left w:val="none" w:sz="0" w:space="0" w:color="auto"/>
                <w:bottom w:val="none" w:sz="0" w:space="0" w:color="auto"/>
                <w:right w:val="none" w:sz="0" w:space="0" w:color="auto"/>
              </w:divBdr>
            </w:div>
          </w:divsChild>
        </w:div>
        <w:div w:id="1368722948">
          <w:marLeft w:val="0"/>
          <w:marRight w:val="0"/>
          <w:marTop w:val="0"/>
          <w:marBottom w:val="0"/>
          <w:divBdr>
            <w:top w:val="none" w:sz="0" w:space="0" w:color="auto"/>
            <w:left w:val="none" w:sz="0" w:space="0" w:color="auto"/>
            <w:bottom w:val="none" w:sz="0" w:space="0" w:color="auto"/>
            <w:right w:val="none" w:sz="0" w:space="0" w:color="auto"/>
          </w:divBdr>
          <w:divsChild>
            <w:div w:id="694162729">
              <w:marLeft w:val="0"/>
              <w:marRight w:val="0"/>
              <w:marTop w:val="0"/>
              <w:marBottom w:val="0"/>
              <w:divBdr>
                <w:top w:val="none" w:sz="0" w:space="0" w:color="auto"/>
                <w:left w:val="none" w:sz="0" w:space="0" w:color="auto"/>
                <w:bottom w:val="none" w:sz="0" w:space="0" w:color="auto"/>
                <w:right w:val="none" w:sz="0" w:space="0" w:color="auto"/>
              </w:divBdr>
            </w:div>
          </w:divsChild>
        </w:div>
        <w:div w:id="1369447164">
          <w:marLeft w:val="0"/>
          <w:marRight w:val="0"/>
          <w:marTop w:val="0"/>
          <w:marBottom w:val="0"/>
          <w:divBdr>
            <w:top w:val="none" w:sz="0" w:space="0" w:color="auto"/>
            <w:left w:val="none" w:sz="0" w:space="0" w:color="auto"/>
            <w:bottom w:val="none" w:sz="0" w:space="0" w:color="auto"/>
            <w:right w:val="none" w:sz="0" w:space="0" w:color="auto"/>
          </w:divBdr>
          <w:divsChild>
            <w:div w:id="1293097551">
              <w:marLeft w:val="0"/>
              <w:marRight w:val="0"/>
              <w:marTop w:val="0"/>
              <w:marBottom w:val="0"/>
              <w:divBdr>
                <w:top w:val="none" w:sz="0" w:space="0" w:color="auto"/>
                <w:left w:val="none" w:sz="0" w:space="0" w:color="auto"/>
                <w:bottom w:val="none" w:sz="0" w:space="0" w:color="auto"/>
                <w:right w:val="none" w:sz="0" w:space="0" w:color="auto"/>
              </w:divBdr>
            </w:div>
          </w:divsChild>
        </w:div>
        <w:div w:id="1369838120">
          <w:marLeft w:val="0"/>
          <w:marRight w:val="0"/>
          <w:marTop w:val="0"/>
          <w:marBottom w:val="0"/>
          <w:divBdr>
            <w:top w:val="none" w:sz="0" w:space="0" w:color="auto"/>
            <w:left w:val="none" w:sz="0" w:space="0" w:color="auto"/>
            <w:bottom w:val="none" w:sz="0" w:space="0" w:color="auto"/>
            <w:right w:val="none" w:sz="0" w:space="0" w:color="auto"/>
          </w:divBdr>
          <w:divsChild>
            <w:div w:id="1398550460">
              <w:marLeft w:val="0"/>
              <w:marRight w:val="0"/>
              <w:marTop w:val="0"/>
              <w:marBottom w:val="0"/>
              <w:divBdr>
                <w:top w:val="none" w:sz="0" w:space="0" w:color="auto"/>
                <w:left w:val="none" w:sz="0" w:space="0" w:color="auto"/>
                <w:bottom w:val="none" w:sz="0" w:space="0" w:color="auto"/>
                <w:right w:val="none" w:sz="0" w:space="0" w:color="auto"/>
              </w:divBdr>
            </w:div>
          </w:divsChild>
        </w:div>
        <w:div w:id="1376928942">
          <w:marLeft w:val="0"/>
          <w:marRight w:val="0"/>
          <w:marTop w:val="0"/>
          <w:marBottom w:val="0"/>
          <w:divBdr>
            <w:top w:val="none" w:sz="0" w:space="0" w:color="auto"/>
            <w:left w:val="none" w:sz="0" w:space="0" w:color="auto"/>
            <w:bottom w:val="none" w:sz="0" w:space="0" w:color="auto"/>
            <w:right w:val="none" w:sz="0" w:space="0" w:color="auto"/>
          </w:divBdr>
          <w:divsChild>
            <w:div w:id="1464303547">
              <w:marLeft w:val="0"/>
              <w:marRight w:val="0"/>
              <w:marTop w:val="0"/>
              <w:marBottom w:val="0"/>
              <w:divBdr>
                <w:top w:val="none" w:sz="0" w:space="0" w:color="auto"/>
                <w:left w:val="none" w:sz="0" w:space="0" w:color="auto"/>
                <w:bottom w:val="none" w:sz="0" w:space="0" w:color="auto"/>
                <w:right w:val="none" w:sz="0" w:space="0" w:color="auto"/>
              </w:divBdr>
            </w:div>
          </w:divsChild>
        </w:div>
        <w:div w:id="1381636959">
          <w:marLeft w:val="0"/>
          <w:marRight w:val="0"/>
          <w:marTop w:val="0"/>
          <w:marBottom w:val="0"/>
          <w:divBdr>
            <w:top w:val="none" w:sz="0" w:space="0" w:color="auto"/>
            <w:left w:val="none" w:sz="0" w:space="0" w:color="auto"/>
            <w:bottom w:val="none" w:sz="0" w:space="0" w:color="auto"/>
            <w:right w:val="none" w:sz="0" w:space="0" w:color="auto"/>
          </w:divBdr>
          <w:divsChild>
            <w:div w:id="1885017051">
              <w:marLeft w:val="0"/>
              <w:marRight w:val="0"/>
              <w:marTop w:val="0"/>
              <w:marBottom w:val="0"/>
              <w:divBdr>
                <w:top w:val="none" w:sz="0" w:space="0" w:color="auto"/>
                <w:left w:val="none" w:sz="0" w:space="0" w:color="auto"/>
                <w:bottom w:val="none" w:sz="0" w:space="0" w:color="auto"/>
                <w:right w:val="none" w:sz="0" w:space="0" w:color="auto"/>
              </w:divBdr>
            </w:div>
          </w:divsChild>
        </w:div>
        <w:div w:id="1390767301">
          <w:marLeft w:val="0"/>
          <w:marRight w:val="0"/>
          <w:marTop w:val="0"/>
          <w:marBottom w:val="0"/>
          <w:divBdr>
            <w:top w:val="none" w:sz="0" w:space="0" w:color="auto"/>
            <w:left w:val="none" w:sz="0" w:space="0" w:color="auto"/>
            <w:bottom w:val="none" w:sz="0" w:space="0" w:color="auto"/>
            <w:right w:val="none" w:sz="0" w:space="0" w:color="auto"/>
          </w:divBdr>
          <w:divsChild>
            <w:div w:id="1301695008">
              <w:marLeft w:val="0"/>
              <w:marRight w:val="0"/>
              <w:marTop w:val="0"/>
              <w:marBottom w:val="0"/>
              <w:divBdr>
                <w:top w:val="none" w:sz="0" w:space="0" w:color="auto"/>
                <w:left w:val="none" w:sz="0" w:space="0" w:color="auto"/>
                <w:bottom w:val="none" w:sz="0" w:space="0" w:color="auto"/>
                <w:right w:val="none" w:sz="0" w:space="0" w:color="auto"/>
              </w:divBdr>
            </w:div>
          </w:divsChild>
        </w:div>
        <w:div w:id="1397045614">
          <w:marLeft w:val="0"/>
          <w:marRight w:val="0"/>
          <w:marTop w:val="0"/>
          <w:marBottom w:val="0"/>
          <w:divBdr>
            <w:top w:val="none" w:sz="0" w:space="0" w:color="auto"/>
            <w:left w:val="none" w:sz="0" w:space="0" w:color="auto"/>
            <w:bottom w:val="none" w:sz="0" w:space="0" w:color="auto"/>
            <w:right w:val="none" w:sz="0" w:space="0" w:color="auto"/>
          </w:divBdr>
          <w:divsChild>
            <w:div w:id="1584608362">
              <w:marLeft w:val="0"/>
              <w:marRight w:val="0"/>
              <w:marTop w:val="0"/>
              <w:marBottom w:val="0"/>
              <w:divBdr>
                <w:top w:val="none" w:sz="0" w:space="0" w:color="auto"/>
                <w:left w:val="none" w:sz="0" w:space="0" w:color="auto"/>
                <w:bottom w:val="none" w:sz="0" w:space="0" w:color="auto"/>
                <w:right w:val="none" w:sz="0" w:space="0" w:color="auto"/>
              </w:divBdr>
            </w:div>
          </w:divsChild>
        </w:div>
        <w:div w:id="1403988889">
          <w:marLeft w:val="0"/>
          <w:marRight w:val="0"/>
          <w:marTop w:val="0"/>
          <w:marBottom w:val="0"/>
          <w:divBdr>
            <w:top w:val="none" w:sz="0" w:space="0" w:color="auto"/>
            <w:left w:val="none" w:sz="0" w:space="0" w:color="auto"/>
            <w:bottom w:val="none" w:sz="0" w:space="0" w:color="auto"/>
            <w:right w:val="none" w:sz="0" w:space="0" w:color="auto"/>
          </w:divBdr>
          <w:divsChild>
            <w:div w:id="663318912">
              <w:marLeft w:val="0"/>
              <w:marRight w:val="0"/>
              <w:marTop w:val="0"/>
              <w:marBottom w:val="0"/>
              <w:divBdr>
                <w:top w:val="none" w:sz="0" w:space="0" w:color="auto"/>
                <w:left w:val="none" w:sz="0" w:space="0" w:color="auto"/>
                <w:bottom w:val="none" w:sz="0" w:space="0" w:color="auto"/>
                <w:right w:val="none" w:sz="0" w:space="0" w:color="auto"/>
              </w:divBdr>
            </w:div>
          </w:divsChild>
        </w:div>
        <w:div w:id="1410998870">
          <w:marLeft w:val="0"/>
          <w:marRight w:val="0"/>
          <w:marTop w:val="0"/>
          <w:marBottom w:val="0"/>
          <w:divBdr>
            <w:top w:val="none" w:sz="0" w:space="0" w:color="auto"/>
            <w:left w:val="none" w:sz="0" w:space="0" w:color="auto"/>
            <w:bottom w:val="none" w:sz="0" w:space="0" w:color="auto"/>
            <w:right w:val="none" w:sz="0" w:space="0" w:color="auto"/>
          </w:divBdr>
          <w:divsChild>
            <w:div w:id="1498836742">
              <w:marLeft w:val="0"/>
              <w:marRight w:val="0"/>
              <w:marTop w:val="0"/>
              <w:marBottom w:val="0"/>
              <w:divBdr>
                <w:top w:val="none" w:sz="0" w:space="0" w:color="auto"/>
                <w:left w:val="none" w:sz="0" w:space="0" w:color="auto"/>
                <w:bottom w:val="none" w:sz="0" w:space="0" w:color="auto"/>
                <w:right w:val="none" w:sz="0" w:space="0" w:color="auto"/>
              </w:divBdr>
            </w:div>
          </w:divsChild>
        </w:div>
        <w:div w:id="1413889562">
          <w:marLeft w:val="0"/>
          <w:marRight w:val="0"/>
          <w:marTop w:val="0"/>
          <w:marBottom w:val="0"/>
          <w:divBdr>
            <w:top w:val="none" w:sz="0" w:space="0" w:color="auto"/>
            <w:left w:val="none" w:sz="0" w:space="0" w:color="auto"/>
            <w:bottom w:val="none" w:sz="0" w:space="0" w:color="auto"/>
            <w:right w:val="none" w:sz="0" w:space="0" w:color="auto"/>
          </w:divBdr>
          <w:divsChild>
            <w:div w:id="1742755321">
              <w:marLeft w:val="0"/>
              <w:marRight w:val="0"/>
              <w:marTop w:val="0"/>
              <w:marBottom w:val="0"/>
              <w:divBdr>
                <w:top w:val="none" w:sz="0" w:space="0" w:color="auto"/>
                <w:left w:val="none" w:sz="0" w:space="0" w:color="auto"/>
                <w:bottom w:val="none" w:sz="0" w:space="0" w:color="auto"/>
                <w:right w:val="none" w:sz="0" w:space="0" w:color="auto"/>
              </w:divBdr>
            </w:div>
          </w:divsChild>
        </w:div>
        <w:div w:id="1429426914">
          <w:marLeft w:val="0"/>
          <w:marRight w:val="0"/>
          <w:marTop w:val="0"/>
          <w:marBottom w:val="0"/>
          <w:divBdr>
            <w:top w:val="none" w:sz="0" w:space="0" w:color="auto"/>
            <w:left w:val="none" w:sz="0" w:space="0" w:color="auto"/>
            <w:bottom w:val="none" w:sz="0" w:space="0" w:color="auto"/>
            <w:right w:val="none" w:sz="0" w:space="0" w:color="auto"/>
          </w:divBdr>
          <w:divsChild>
            <w:div w:id="1283803490">
              <w:marLeft w:val="0"/>
              <w:marRight w:val="0"/>
              <w:marTop w:val="0"/>
              <w:marBottom w:val="0"/>
              <w:divBdr>
                <w:top w:val="none" w:sz="0" w:space="0" w:color="auto"/>
                <w:left w:val="none" w:sz="0" w:space="0" w:color="auto"/>
                <w:bottom w:val="none" w:sz="0" w:space="0" w:color="auto"/>
                <w:right w:val="none" w:sz="0" w:space="0" w:color="auto"/>
              </w:divBdr>
            </w:div>
          </w:divsChild>
        </w:div>
        <w:div w:id="1454664826">
          <w:marLeft w:val="0"/>
          <w:marRight w:val="0"/>
          <w:marTop w:val="0"/>
          <w:marBottom w:val="0"/>
          <w:divBdr>
            <w:top w:val="none" w:sz="0" w:space="0" w:color="auto"/>
            <w:left w:val="none" w:sz="0" w:space="0" w:color="auto"/>
            <w:bottom w:val="none" w:sz="0" w:space="0" w:color="auto"/>
            <w:right w:val="none" w:sz="0" w:space="0" w:color="auto"/>
          </w:divBdr>
          <w:divsChild>
            <w:div w:id="2087023636">
              <w:marLeft w:val="0"/>
              <w:marRight w:val="0"/>
              <w:marTop w:val="0"/>
              <w:marBottom w:val="0"/>
              <w:divBdr>
                <w:top w:val="none" w:sz="0" w:space="0" w:color="auto"/>
                <w:left w:val="none" w:sz="0" w:space="0" w:color="auto"/>
                <w:bottom w:val="none" w:sz="0" w:space="0" w:color="auto"/>
                <w:right w:val="none" w:sz="0" w:space="0" w:color="auto"/>
              </w:divBdr>
            </w:div>
          </w:divsChild>
        </w:div>
        <w:div w:id="1461266211">
          <w:marLeft w:val="0"/>
          <w:marRight w:val="0"/>
          <w:marTop w:val="0"/>
          <w:marBottom w:val="0"/>
          <w:divBdr>
            <w:top w:val="none" w:sz="0" w:space="0" w:color="auto"/>
            <w:left w:val="none" w:sz="0" w:space="0" w:color="auto"/>
            <w:bottom w:val="none" w:sz="0" w:space="0" w:color="auto"/>
            <w:right w:val="none" w:sz="0" w:space="0" w:color="auto"/>
          </w:divBdr>
          <w:divsChild>
            <w:div w:id="205291007">
              <w:marLeft w:val="0"/>
              <w:marRight w:val="0"/>
              <w:marTop w:val="0"/>
              <w:marBottom w:val="0"/>
              <w:divBdr>
                <w:top w:val="none" w:sz="0" w:space="0" w:color="auto"/>
                <w:left w:val="none" w:sz="0" w:space="0" w:color="auto"/>
                <w:bottom w:val="none" w:sz="0" w:space="0" w:color="auto"/>
                <w:right w:val="none" w:sz="0" w:space="0" w:color="auto"/>
              </w:divBdr>
            </w:div>
          </w:divsChild>
        </w:div>
        <w:div w:id="1461534615">
          <w:marLeft w:val="0"/>
          <w:marRight w:val="0"/>
          <w:marTop w:val="0"/>
          <w:marBottom w:val="0"/>
          <w:divBdr>
            <w:top w:val="none" w:sz="0" w:space="0" w:color="auto"/>
            <w:left w:val="none" w:sz="0" w:space="0" w:color="auto"/>
            <w:bottom w:val="none" w:sz="0" w:space="0" w:color="auto"/>
            <w:right w:val="none" w:sz="0" w:space="0" w:color="auto"/>
          </w:divBdr>
          <w:divsChild>
            <w:div w:id="445662472">
              <w:marLeft w:val="0"/>
              <w:marRight w:val="0"/>
              <w:marTop w:val="0"/>
              <w:marBottom w:val="0"/>
              <w:divBdr>
                <w:top w:val="none" w:sz="0" w:space="0" w:color="auto"/>
                <w:left w:val="none" w:sz="0" w:space="0" w:color="auto"/>
                <w:bottom w:val="none" w:sz="0" w:space="0" w:color="auto"/>
                <w:right w:val="none" w:sz="0" w:space="0" w:color="auto"/>
              </w:divBdr>
            </w:div>
          </w:divsChild>
        </w:div>
        <w:div w:id="1466924201">
          <w:marLeft w:val="0"/>
          <w:marRight w:val="0"/>
          <w:marTop w:val="0"/>
          <w:marBottom w:val="0"/>
          <w:divBdr>
            <w:top w:val="none" w:sz="0" w:space="0" w:color="auto"/>
            <w:left w:val="none" w:sz="0" w:space="0" w:color="auto"/>
            <w:bottom w:val="none" w:sz="0" w:space="0" w:color="auto"/>
            <w:right w:val="none" w:sz="0" w:space="0" w:color="auto"/>
          </w:divBdr>
          <w:divsChild>
            <w:div w:id="1130780353">
              <w:marLeft w:val="0"/>
              <w:marRight w:val="0"/>
              <w:marTop w:val="0"/>
              <w:marBottom w:val="0"/>
              <w:divBdr>
                <w:top w:val="none" w:sz="0" w:space="0" w:color="auto"/>
                <w:left w:val="none" w:sz="0" w:space="0" w:color="auto"/>
                <w:bottom w:val="none" w:sz="0" w:space="0" w:color="auto"/>
                <w:right w:val="none" w:sz="0" w:space="0" w:color="auto"/>
              </w:divBdr>
            </w:div>
          </w:divsChild>
        </w:div>
        <w:div w:id="1475247682">
          <w:marLeft w:val="0"/>
          <w:marRight w:val="0"/>
          <w:marTop w:val="0"/>
          <w:marBottom w:val="0"/>
          <w:divBdr>
            <w:top w:val="none" w:sz="0" w:space="0" w:color="auto"/>
            <w:left w:val="none" w:sz="0" w:space="0" w:color="auto"/>
            <w:bottom w:val="none" w:sz="0" w:space="0" w:color="auto"/>
            <w:right w:val="none" w:sz="0" w:space="0" w:color="auto"/>
          </w:divBdr>
          <w:divsChild>
            <w:div w:id="1978221632">
              <w:marLeft w:val="0"/>
              <w:marRight w:val="0"/>
              <w:marTop w:val="0"/>
              <w:marBottom w:val="0"/>
              <w:divBdr>
                <w:top w:val="none" w:sz="0" w:space="0" w:color="auto"/>
                <w:left w:val="none" w:sz="0" w:space="0" w:color="auto"/>
                <w:bottom w:val="none" w:sz="0" w:space="0" w:color="auto"/>
                <w:right w:val="none" w:sz="0" w:space="0" w:color="auto"/>
              </w:divBdr>
            </w:div>
          </w:divsChild>
        </w:div>
        <w:div w:id="1487283832">
          <w:marLeft w:val="0"/>
          <w:marRight w:val="0"/>
          <w:marTop w:val="0"/>
          <w:marBottom w:val="0"/>
          <w:divBdr>
            <w:top w:val="none" w:sz="0" w:space="0" w:color="auto"/>
            <w:left w:val="none" w:sz="0" w:space="0" w:color="auto"/>
            <w:bottom w:val="none" w:sz="0" w:space="0" w:color="auto"/>
            <w:right w:val="none" w:sz="0" w:space="0" w:color="auto"/>
          </w:divBdr>
          <w:divsChild>
            <w:div w:id="519583637">
              <w:marLeft w:val="0"/>
              <w:marRight w:val="0"/>
              <w:marTop w:val="0"/>
              <w:marBottom w:val="0"/>
              <w:divBdr>
                <w:top w:val="none" w:sz="0" w:space="0" w:color="auto"/>
                <w:left w:val="none" w:sz="0" w:space="0" w:color="auto"/>
                <w:bottom w:val="none" w:sz="0" w:space="0" w:color="auto"/>
                <w:right w:val="none" w:sz="0" w:space="0" w:color="auto"/>
              </w:divBdr>
            </w:div>
          </w:divsChild>
        </w:div>
        <w:div w:id="1495220773">
          <w:marLeft w:val="0"/>
          <w:marRight w:val="0"/>
          <w:marTop w:val="0"/>
          <w:marBottom w:val="0"/>
          <w:divBdr>
            <w:top w:val="none" w:sz="0" w:space="0" w:color="auto"/>
            <w:left w:val="none" w:sz="0" w:space="0" w:color="auto"/>
            <w:bottom w:val="none" w:sz="0" w:space="0" w:color="auto"/>
            <w:right w:val="none" w:sz="0" w:space="0" w:color="auto"/>
          </w:divBdr>
          <w:divsChild>
            <w:div w:id="393968561">
              <w:marLeft w:val="0"/>
              <w:marRight w:val="0"/>
              <w:marTop w:val="0"/>
              <w:marBottom w:val="0"/>
              <w:divBdr>
                <w:top w:val="none" w:sz="0" w:space="0" w:color="auto"/>
                <w:left w:val="none" w:sz="0" w:space="0" w:color="auto"/>
                <w:bottom w:val="none" w:sz="0" w:space="0" w:color="auto"/>
                <w:right w:val="none" w:sz="0" w:space="0" w:color="auto"/>
              </w:divBdr>
            </w:div>
          </w:divsChild>
        </w:div>
        <w:div w:id="1507328812">
          <w:marLeft w:val="0"/>
          <w:marRight w:val="0"/>
          <w:marTop w:val="0"/>
          <w:marBottom w:val="0"/>
          <w:divBdr>
            <w:top w:val="none" w:sz="0" w:space="0" w:color="auto"/>
            <w:left w:val="none" w:sz="0" w:space="0" w:color="auto"/>
            <w:bottom w:val="none" w:sz="0" w:space="0" w:color="auto"/>
            <w:right w:val="none" w:sz="0" w:space="0" w:color="auto"/>
          </w:divBdr>
          <w:divsChild>
            <w:div w:id="1639922277">
              <w:marLeft w:val="0"/>
              <w:marRight w:val="0"/>
              <w:marTop w:val="0"/>
              <w:marBottom w:val="0"/>
              <w:divBdr>
                <w:top w:val="none" w:sz="0" w:space="0" w:color="auto"/>
                <w:left w:val="none" w:sz="0" w:space="0" w:color="auto"/>
                <w:bottom w:val="none" w:sz="0" w:space="0" w:color="auto"/>
                <w:right w:val="none" w:sz="0" w:space="0" w:color="auto"/>
              </w:divBdr>
            </w:div>
          </w:divsChild>
        </w:div>
        <w:div w:id="1513300084">
          <w:marLeft w:val="0"/>
          <w:marRight w:val="0"/>
          <w:marTop w:val="0"/>
          <w:marBottom w:val="0"/>
          <w:divBdr>
            <w:top w:val="none" w:sz="0" w:space="0" w:color="auto"/>
            <w:left w:val="none" w:sz="0" w:space="0" w:color="auto"/>
            <w:bottom w:val="none" w:sz="0" w:space="0" w:color="auto"/>
            <w:right w:val="none" w:sz="0" w:space="0" w:color="auto"/>
          </w:divBdr>
          <w:divsChild>
            <w:div w:id="1101802455">
              <w:marLeft w:val="0"/>
              <w:marRight w:val="0"/>
              <w:marTop w:val="0"/>
              <w:marBottom w:val="0"/>
              <w:divBdr>
                <w:top w:val="none" w:sz="0" w:space="0" w:color="auto"/>
                <w:left w:val="none" w:sz="0" w:space="0" w:color="auto"/>
                <w:bottom w:val="none" w:sz="0" w:space="0" w:color="auto"/>
                <w:right w:val="none" w:sz="0" w:space="0" w:color="auto"/>
              </w:divBdr>
            </w:div>
          </w:divsChild>
        </w:div>
        <w:div w:id="1519268837">
          <w:marLeft w:val="0"/>
          <w:marRight w:val="0"/>
          <w:marTop w:val="0"/>
          <w:marBottom w:val="0"/>
          <w:divBdr>
            <w:top w:val="none" w:sz="0" w:space="0" w:color="auto"/>
            <w:left w:val="none" w:sz="0" w:space="0" w:color="auto"/>
            <w:bottom w:val="none" w:sz="0" w:space="0" w:color="auto"/>
            <w:right w:val="none" w:sz="0" w:space="0" w:color="auto"/>
          </w:divBdr>
          <w:divsChild>
            <w:div w:id="1597328738">
              <w:marLeft w:val="0"/>
              <w:marRight w:val="0"/>
              <w:marTop w:val="0"/>
              <w:marBottom w:val="0"/>
              <w:divBdr>
                <w:top w:val="none" w:sz="0" w:space="0" w:color="auto"/>
                <w:left w:val="none" w:sz="0" w:space="0" w:color="auto"/>
                <w:bottom w:val="none" w:sz="0" w:space="0" w:color="auto"/>
                <w:right w:val="none" w:sz="0" w:space="0" w:color="auto"/>
              </w:divBdr>
            </w:div>
          </w:divsChild>
        </w:div>
        <w:div w:id="1524368957">
          <w:marLeft w:val="0"/>
          <w:marRight w:val="0"/>
          <w:marTop w:val="0"/>
          <w:marBottom w:val="0"/>
          <w:divBdr>
            <w:top w:val="none" w:sz="0" w:space="0" w:color="auto"/>
            <w:left w:val="none" w:sz="0" w:space="0" w:color="auto"/>
            <w:bottom w:val="none" w:sz="0" w:space="0" w:color="auto"/>
            <w:right w:val="none" w:sz="0" w:space="0" w:color="auto"/>
          </w:divBdr>
          <w:divsChild>
            <w:div w:id="651062475">
              <w:marLeft w:val="0"/>
              <w:marRight w:val="0"/>
              <w:marTop w:val="0"/>
              <w:marBottom w:val="0"/>
              <w:divBdr>
                <w:top w:val="none" w:sz="0" w:space="0" w:color="auto"/>
                <w:left w:val="none" w:sz="0" w:space="0" w:color="auto"/>
                <w:bottom w:val="none" w:sz="0" w:space="0" w:color="auto"/>
                <w:right w:val="none" w:sz="0" w:space="0" w:color="auto"/>
              </w:divBdr>
            </w:div>
          </w:divsChild>
        </w:div>
        <w:div w:id="1544369753">
          <w:marLeft w:val="0"/>
          <w:marRight w:val="0"/>
          <w:marTop w:val="0"/>
          <w:marBottom w:val="0"/>
          <w:divBdr>
            <w:top w:val="none" w:sz="0" w:space="0" w:color="auto"/>
            <w:left w:val="none" w:sz="0" w:space="0" w:color="auto"/>
            <w:bottom w:val="none" w:sz="0" w:space="0" w:color="auto"/>
            <w:right w:val="none" w:sz="0" w:space="0" w:color="auto"/>
          </w:divBdr>
          <w:divsChild>
            <w:div w:id="1163472555">
              <w:marLeft w:val="0"/>
              <w:marRight w:val="0"/>
              <w:marTop w:val="0"/>
              <w:marBottom w:val="0"/>
              <w:divBdr>
                <w:top w:val="none" w:sz="0" w:space="0" w:color="auto"/>
                <w:left w:val="none" w:sz="0" w:space="0" w:color="auto"/>
                <w:bottom w:val="none" w:sz="0" w:space="0" w:color="auto"/>
                <w:right w:val="none" w:sz="0" w:space="0" w:color="auto"/>
              </w:divBdr>
            </w:div>
          </w:divsChild>
        </w:div>
        <w:div w:id="1550917488">
          <w:marLeft w:val="0"/>
          <w:marRight w:val="0"/>
          <w:marTop w:val="0"/>
          <w:marBottom w:val="0"/>
          <w:divBdr>
            <w:top w:val="none" w:sz="0" w:space="0" w:color="auto"/>
            <w:left w:val="none" w:sz="0" w:space="0" w:color="auto"/>
            <w:bottom w:val="none" w:sz="0" w:space="0" w:color="auto"/>
            <w:right w:val="none" w:sz="0" w:space="0" w:color="auto"/>
          </w:divBdr>
          <w:divsChild>
            <w:div w:id="1185360551">
              <w:marLeft w:val="0"/>
              <w:marRight w:val="0"/>
              <w:marTop w:val="0"/>
              <w:marBottom w:val="0"/>
              <w:divBdr>
                <w:top w:val="none" w:sz="0" w:space="0" w:color="auto"/>
                <w:left w:val="none" w:sz="0" w:space="0" w:color="auto"/>
                <w:bottom w:val="none" w:sz="0" w:space="0" w:color="auto"/>
                <w:right w:val="none" w:sz="0" w:space="0" w:color="auto"/>
              </w:divBdr>
            </w:div>
          </w:divsChild>
        </w:div>
        <w:div w:id="1552115098">
          <w:marLeft w:val="0"/>
          <w:marRight w:val="0"/>
          <w:marTop w:val="0"/>
          <w:marBottom w:val="0"/>
          <w:divBdr>
            <w:top w:val="none" w:sz="0" w:space="0" w:color="auto"/>
            <w:left w:val="none" w:sz="0" w:space="0" w:color="auto"/>
            <w:bottom w:val="none" w:sz="0" w:space="0" w:color="auto"/>
            <w:right w:val="none" w:sz="0" w:space="0" w:color="auto"/>
          </w:divBdr>
          <w:divsChild>
            <w:div w:id="2106993946">
              <w:marLeft w:val="0"/>
              <w:marRight w:val="0"/>
              <w:marTop w:val="0"/>
              <w:marBottom w:val="0"/>
              <w:divBdr>
                <w:top w:val="none" w:sz="0" w:space="0" w:color="auto"/>
                <w:left w:val="none" w:sz="0" w:space="0" w:color="auto"/>
                <w:bottom w:val="none" w:sz="0" w:space="0" w:color="auto"/>
                <w:right w:val="none" w:sz="0" w:space="0" w:color="auto"/>
              </w:divBdr>
            </w:div>
          </w:divsChild>
        </w:div>
        <w:div w:id="1552568592">
          <w:marLeft w:val="0"/>
          <w:marRight w:val="0"/>
          <w:marTop w:val="0"/>
          <w:marBottom w:val="0"/>
          <w:divBdr>
            <w:top w:val="none" w:sz="0" w:space="0" w:color="auto"/>
            <w:left w:val="none" w:sz="0" w:space="0" w:color="auto"/>
            <w:bottom w:val="none" w:sz="0" w:space="0" w:color="auto"/>
            <w:right w:val="none" w:sz="0" w:space="0" w:color="auto"/>
          </w:divBdr>
          <w:divsChild>
            <w:div w:id="509759696">
              <w:marLeft w:val="0"/>
              <w:marRight w:val="0"/>
              <w:marTop w:val="0"/>
              <w:marBottom w:val="0"/>
              <w:divBdr>
                <w:top w:val="none" w:sz="0" w:space="0" w:color="auto"/>
                <w:left w:val="none" w:sz="0" w:space="0" w:color="auto"/>
                <w:bottom w:val="none" w:sz="0" w:space="0" w:color="auto"/>
                <w:right w:val="none" w:sz="0" w:space="0" w:color="auto"/>
              </w:divBdr>
            </w:div>
          </w:divsChild>
        </w:div>
        <w:div w:id="1557086564">
          <w:marLeft w:val="0"/>
          <w:marRight w:val="0"/>
          <w:marTop w:val="0"/>
          <w:marBottom w:val="0"/>
          <w:divBdr>
            <w:top w:val="none" w:sz="0" w:space="0" w:color="auto"/>
            <w:left w:val="none" w:sz="0" w:space="0" w:color="auto"/>
            <w:bottom w:val="none" w:sz="0" w:space="0" w:color="auto"/>
            <w:right w:val="none" w:sz="0" w:space="0" w:color="auto"/>
          </w:divBdr>
          <w:divsChild>
            <w:div w:id="1455372224">
              <w:marLeft w:val="0"/>
              <w:marRight w:val="0"/>
              <w:marTop w:val="0"/>
              <w:marBottom w:val="0"/>
              <w:divBdr>
                <w:top w:val="none" w:sz="0" w:space="0" w:color="auto"/>
                <w:left w:val="none" w:sz="0" w:space="0" w:color="auto"/>
                <w:bottom w:val="none" w:sz="0" w:space="0" w:color="auto"/>
                <w:right w:val="none" w:sz="0" w:space="0" w:color="auto"/>
              </w:divBdr>
            </w:div>
          </w:divsChild>
        </w:div>
        <w:div w:id="1560550420">
          <w:marLeft w:val="0"/>
          <w:marRight w:val="0"/>
          <w:marTop w:val="0"/>
          <w:marBottom w:val="0"/>
          <w:divBdr>
            <w:top w:val="none" w:sz="0" w:space="0" w:color="auto"/>
            <w:left w:val="none" w:sz="0" w:space="0" w:color="auto"/>
            <w:bottom w:val="none" w:sz="0" w:space="0" w:color="auto"/>
            <w:right w:val="none" w:sz="0" w:space="0" w:color="auto"/>
          </w:divBdr>
          <w:divsChild>
            <w:div w:id="64114499">
              <w:marLeft w:val="0"/>
              <w:marRight w:val="0"/>
              <w:marTop w:val="0"/>
              <w:marBottom w:val="0"/>
              <w:divBdr>
                <w:top w:val="none" w:sz="0" w:space="0" w:color="auto"/>
                <w:left w:val="none" w:sz="0" w:space="0" w:color="auto"/>
                <w:bottom w:val="none" w:sz="0" w:space="0" w:color="auto"/>
                <w:right w:val="none" w:sz="0" w:space="0" w:color="auto"/>
              </w:divBdr>
            </w:div>
          </w:divsChild>
        </w:div>
        <w:div w:id="1560749144">
          <w:marLeft w:val="0"/>
          <w:marRight w:val="0"/>
          <w:marTop w:val="0"/>
          <w:marBottom w:val="0"/>
          <w:divBdr>
            <w:top w:val="none" w:sz="0" w:space="0" w:color="auto"/>
            <w:left w:val="none" w:sz="0" w:space="0" w:color="auto"/>
            <w:bottom w:val="none" w:sz="0" w:space="0" w:color="auto"/>
            <w:right w:val="none" w:sz="0" w:space="0" w:color="auto"/>
          </w:divBdr>
          <w:divsChild>
            <w:div w:id="320811658">
              <w:marLeft w:val="0"/>
              <w:marRight w:val="0"/>
              <w:marTop w:val="0"/>
              <w:marBottom w:val="0"/>
              <w:divBdr>
                <w:top w:val="none" w:sz="0" w:space="0" w:color="auto"/>
                <w:left w:val="none" w:sz="0" w:space="0" w:color="auto"/>
                <w:bottom w:val="none" w:sz="0" w:space="0" w:color="auto"/>
                <w:right w:val="none" w:sz="0" w:space="0" w:color="auto"/>
              </w:divBdr>
            </w:div>
          </w:divsChild>
        </w:div>
        <w:div w:id="1587417526">
          <w:marLeft w:val="0"/>
          <w:marRight w:val="0"/>
          <w:marTop w:val="0"/>
          <w:marBottom w:val="0"/>
          <w:divBdr>
            <w:top w:val="none" w:sz="0" w:space="0" w:color="auto"/>
            <w:left w:val="none" w:sz="0" w:space="0" w:color="auto"/>
            <w:bottom w:val="none" w:sz="0" w:space="0" w:color="auto"/>
            <w:right w:val="none" w:sz="0" w:space="0" w:color="auto"/>
          </w:divBdr>
          <w:divsChild>
            <w:div w:id="858275406">
              <w:marLeft w:val="0"/>
              <w:marRight w:val="0"/>
              <w:marTop w:val="0"/>
              <w:marBottom w:val="0"/>
              <w:divBdr>
                <w:top w:val="none" w:sz="0" w:space="0" w:color="auto"/>
                <w:left w:val="none" w:sz="0" w:space="0" w:color="auto"/>
                <w:bottom w:val="none" w:sz="0" w:space="0" w:color="auto"/>
                <w:right w:val="none" w:sz="0" w:space="0" w:color="auto"/>
              </w:divBdr>
            </w:div>
          </w:divsChild>
        </w:div>
        <w:div w:id="1589314455">
          <w:marLeft w:val="0"/>
          <w:marRight w:val="0"/>
          <w:marTop w:val="0"/>
          <w:marBottom w:val="0"/>
          <w:divBdr>
            <w:top w:val="none" w:sz="0" w:space="0" w:color="auto"/>
            <w:left w:val="none" w:sz="0" w:space="0" w:color="auto"/>
            <w:bottom w:val="none" w:sz="0" w:space="0" w:color="auto"/>
            <w:right w:val="none" w:sz="0" w:space="0" w:color="auto"/>
          </w:divBdr>
          <w:divsChild>
            <w:div w:id="1504542227">
              <w:marLeft w:val="0"/>
              <w:marRight w:val="0"/>
              <w:marTop w:val="0"/>
              <w:marBottom w:val="0"/>
              <w:divBdr>
                <w:top w:val="none" w:sz="0" w:space="0" w:color="auto"/>
                <w:left w:val="none" w:sz="0" w:space="0" w:color="auto"/>
                <w:bottom w:val="none" w:sz="0" w:space="0" w:color="auto"/>
                <w:right w:val="none" w:sz="0" w:space="0" w:color="auto"/>
              </w:divBdr>
            </w:div>
          </w:divsChild>
        </w:div>
        <w:div w:id="1593203656">
          <w:marLeft w:val="0"/>
          <w:marRight w:val="0"/>
          <w:marTop w:val="0"/>
          <w:marBottom w:val="0"/>
          <w:divBdr>
            <w:top w:val="none" w:sz="0" w:space="0" w:color="auto"/>
            <w:left w:val="none" w:sz="0" w:space="0" w:color="auto"/>
            <w:bottom w:val="none" w:sz="0" w:space="0" w:color="auto"/>
            <w:right w:val="none" w:sz="0" w:space="0" w:color="auto"/>
          </w:divBdr>
          <w:divsChild>
            <w:div w:id="1624729763">
              <w:marLeft w:val="0"/>
              <w:marRight w:val="0"/>
              <w:marTop w:val="0"/>
              <w:marBottom w:val="0"/>
              <w:divBdr>
                <w:top w:val="none" w:sz="0" w:space="0" w:color="auto"/>
                <w:left w:val="none" w:sz="0" w:space="0" w:color="auto"/>
                <w:bottom w:val="none" w:sz="0" w:space="0" w:color="auto"/>
                <w:right w:val="none" w:sz="0" w:space="0" w:color="auto"/>
              </w:divBdr>
            </w:div>
          </w:divsChild>
        </w:div>
        <w:div w:id="1596210330">
          <w:marLeft w:val="0"/>
          <w:marRight w:val="0"/>
          <w:marTop w:val="0"/>
          <w:marBottom w:val="0"/>
          <w:divBdr>
            <w:top w:val="none" w:sz="0" w:space="0" w:color="auto"/>
            <w:left w:val="none" w:sz="0" w:space="0" w:color="auto"/>
            <w:bottom w:val="none" w:sz="0" w:space="0" w:color="auto"/>
            <w:right w:val="none" w:sz="0" w:space="0" w:color="auto"/>
          </w:divBdr>
          <w:divsChild>
            <w:div w:id="1050762813">
              <w:marLeft w:val="0"/>
              <w:marRight w:val="0"/>
              <w:marTop w:val="0"/>
              <w:marBottom w:val="0"/>
              <w:divBdr>
                <w:top w:val="none" w:sz="0" w:space="0" w:color="auto"/>
                <w:left w:val="none" w:sz="0" w:space="0" w:color="auto"/>
                <w:bottom w:val="none" w:sz="0" w:space="0" w:color="auto"/>
                <w:right w:val="none" w:sz="0" w:space="0" w:color="auto"/>
              </w:divBdr>
            </w:div>
          </w:divsChild>
        </w:div>
        <w:div w:id="1605187584">
          <w:marLeft w:val="0"/>
          <w:marRight w:val="0"/>
          <w:marTop w:val="0"/>
          <w:marBottom w:val="0"/>
          <w:divBdr>
            <w:top w:val="none" w:sz="0" w:space="0" w:color="auto"/>
            <w:left w:val="none" w:sz="0" w:space="0" w:color="auto"/>
            <w:bottom w:val="none" w:sz="0" w:space="0" w:color="auto"/>
            <w:right w:val="none" w:sz="0" w:space="0" w:color="auto"/>
          </w:divBdr>
          <w:divsChild>
            <w:div w:id="1511724586">
              <w:marLeft w:val="0"/>
              <w:marRight w:val="0"/>
              <w:marTop w:val="0"/>
              <w:marBottom w:val="0"/>
              <w:divBdr>
                <w:top w:val="none" w:sz="0" w:space="0" w:color="auto"/>
                <w:left w:val="none" w:sz="0" w:space="0" w:color="auto"/>
                <w:bottom w:val="none" w:sz="0" w:space="0" w:color="auto"/>
                <w:right w:val="none" w:sz="0" w:space="0" w:color="auto"/>
              </w:divBdr>
            </w:div>
          </w:divsChild>
        </w:div>
        <w:div w:id="1605259458">
          <w:marLeft w:val="0"/>
          <w:marRight w:val="0"/>
          <w:marTop w:val="0"/>
          <w:marBottom w:val="0"/>
          <w:divBdr>
            <w:top w:val="none" w:sz="0" w:space="0" w:color="auto"/>
            <w:left w:val="none" w:sz="0" w:space="0" w:color="auto"/>
            <w:bottom w:val="none" w:sz="0" w:space="0" w:color="auto"/>
            <w:right w:val="none" w:sz="0" w:space="0" w:color="auto"/>
          </w:divBdr>
          <w:divsChild>
            <w:div w:id="2042700151">
              <w:marLeft w:val="0"/>
              <w:marRight w:val="0"/>
              <w:marTop w:val="0"/>
              <w:marBottom w:val="0"/>
              <w:divBdr>
                <w:top w:val="none" w:sz="0" w:space="0" w:color="auto"/>
                <w:left w:val="none" w:sz="0" w:space="0" w:color="auto"/>
                <w:bottom w:val="none" w:sz="0" w:space="0" w:color="auto"/>
                <w:right w:val="none" w:sz="0" w:space="0" w:color="auto"/>
              </w:divBdr>
            </w:div>
          </w:divsChild>
        </w:div>
        <w:div w:id="1605570811">
          <w:marLeft w:val="0"/>
          <w:marRight w:val="0"/>
          <w:marTop w:val="0"/>
          <w:marBottom w:val="0"/>
          <w:divBdr>
            <w:top w:val="none" w:sz="0" w:space="0" w:color="auto"/>
            <w:left w:val="none" w:sz="0" w:space="0" w:color="auto"/>
            <w:bottom w:val="none" w:sz="0" w:space="0" w:color="auto"/>
            <w:right w:val="none" w:sz="0" w:space="0" w:color="auto"/>
          </w:divBdr>
          <w:divsChild>
            <w:div w:id="321930240">
              <w:marLeft w:val="0"/>
              <w:marRight w:val="0"/>
              <w:marTop w:val="0"/>
              <w:marBottom w:val="0"/>
              <w:divBdr>
                <w:top w:val="none" w:sz="0" w:space="0" w:color="auto"/>
                <w:left w:val="none" w:sz="0" w:space="0" w:color="auto"/>
                <w:bottom w:val="none" w:sz="0" w:space="0" w:color="auto"/>
                <w:right w:val="none" w:sz="0" w:space="0" w:color="auto"/>
              </w:divBdr>
            </w:div>
          </w:divsChild>
        </w:div>
        <w:div w:id="1609510832">
          <w:marLeft w:val="0"/>
          <w:marRight w:val="0"/>
          <w:marTop w:val="0"/>
          <w:marBottom w:val="0"/>
          <w:divBdr>
            <w:top w:val="none" w:sz="0" w:space="0" w:color="auto"/>
            <w:left w:val="none" w:sz="0" w:space="0" w:color="auto"/>
            <w:bottom w:val="none" w:sz="0" w:space="0" w:color="auto"/>
            <w:right w:val="none" w:sz="0" w:space="0" w:color="auto"/>
          </w:divBdr>
          <w:divsChild>
            <w:div w:id="1254632180">
              <w:marLeft w:val="0"/>
              <w:marRight w:val="0"/>
              <w:marTop w:val="0"/>
              <w:marBottom w:val="0"/>
              <w:divBdr>
                <w:top w:val="none" w:sz="0" w:space="0" w:color="auto"/>
                <w:left w:val="none" w:sz="0" w:space="0" w:color="auto"/>
                <w:bottom w:val="none" w:sz="0" w:space="0" w:color="auto"/>
                <w:right w:val="none" w:sz="0" w:space="0" w:color="auto"/>
              </w:divBdr>
            </w:div>
          </w:divsChild>
        </w:div>
        <w:div w:id="1617322264">
          <w:marLeft w:val="0"/>
          <w:marRight w:val="0"/>
          <w:marTop w:val="0"/>
          <w:marBottom w:val="0"/>
          <w:divBdr>
            <w:top w:val="none" w:sz="0" w:space="0" w:color="auto"/>
            <w:left w:val="none" w:sz="0" w:space="0" w:color="auto"/>
            <w:bottom w:val="none" w:sz="0" w:space="0" w:color="auto"/>
            <w:right w:val="none" w:sz="0" w:space="0" w:color="auto"/>
          </w:divBdr>
          <w:divsChild>
            <w:div w:id="274875503">
              <w:marLeft w:val="0"/>
              <w:marRight w:val="0"/>
              <w:marTop w:val="0"/>
              <w:marBottom w:val="0"/>
              <w:divBdr>
                <w:top w:val="none" w:sz="0" w:space="0" w:color="auto"/>
                <w:left w:val="none" w:sz="0" w:space="0" w:color="auto"/>
                <w:bottom w:val="none" w:sz="0" w:space="0" w:color="auto"/>
                <w:right w:val="none" w:sz="0" w:space="0" w:color="auto"/>
              </w:divBdr>
            </w:div>
          </w:divsChild>
        </w:div>
        <w:div w:id="1646399401">
          <w:marLeft w:val="0"/>
          <w:marRight w:val="0"/>
          <w:marTop w:val="0"/>
          <w:marBottom w:val="0"/>
          <w:divBdr>
            <w:top w:val="none" w:sz="0" w:space="0" w:color="auto"/>
            <w:left w:val="none" w:sz="0" w:space="0" w:color="auto"/>
            <w:bottom w:val="none" w:sz="0" w:space="0" w:color="auto"/>
            <w:right w:val="none" w:sz="0" w:space="0" w:color="auto"/>
          </w:divBdr>
          <w:divsChild>
            <w:div w:id="762261767">
              <w:marLeft w:val="0"/>
              <w:marRight w:val="0"/>
              <w:marTop w:val="0"/>
              <w:marBottom w:val="0"/>
              <w:divBdr>
                <w:top w:val="none" w:sz="0" w:space="0" w:color="auto"/>
                <w:left w:val="none" w:sz="0" w:space="0" w:color="auto"/>
                <w:bottom w:val="none" w:sz="0" w:space="0" w:color="auto"/>
                <w:right w:val="none" w:sz="0" w:space="0" w:color="auto"/>
              </w:divBdr>
            </w:div>
          </w:divsChild>
        </w:div>
        <w:div w:id="1650942321">
          <w:marLeft w:val="0"/>
          <w:marRight w:val="0"/>
          <w:marTop w:val="0"/>
          <w:marBottom w:val="0"/>
          <w:divBdr>
            <w:top w:val="none" w:sz="0" w:space="0" w:color="auto"/>
            <w:left w:val="none" w:sz="0" w:space="0" w:color="auto"/>
            <w:bottom w:val="none" w:sz="0" w:space="0" w:color="auto"/>
            <w:right w:val="none" w:sz="0" w:space="0" w:color="auto"/>
          </w:divBdr>
          <w:divsChild>
            <w:div w:id="1610888895">
              <w:marLeft w:val="0"/>
              <w:marRight w:val="0"/>
              <w:marTop w:val="0"/>
              <w:marBottom w:val="0"/>
              <w:divBdr>
                <w:top w:val="none" w:sz="0" w:space="0" w:color="auto"/>
                <w:left w:val="none" w:sz="0" w:space="0" w:color="auto"/>
                <w:bottom w:val="none" w:sz="0" w:space="0" w:color="auto"/>
                <w:right w:val="none" w:sz="0" w:space="0" w:color="auto"/>
              </w:divBdr>
            </w:div>
          </w:divsChild>
        </w:div>
        <w:div w:id="1661107386">
          <w:marLeft w:val="0"/>
          <w:marRight w:val="0"/>
          <w:marTop w:val="0"/>
          <w:marBottom w:val="0"/>
          <w:divBdr>
            <w:top w:val="none" w:sz="0" w:space="0" w:color="auto"/>
            <w:left w:val="none" w:sz="0" w:space="0" w:color="auto"/>
            <w:bottom w:val="none" w:sz="0" w:space="0" w:color="auto"/>
            <w:right w:val="none" w:sz="0" w:space="0" w:color="auto"/>
          </w:divBdr>
          <w:divsChild>
            <w:div w:id="360479992">
              <w:marLeft w:val="0"/>
              <w:marRight w:val="0"/>
              <w:marTop w:val="0"/>
              <w:marBottom w:val="0"/>
              <w:divBdr>
                <w:top w:val="none" w:sz="0" w:space="0" w:color="auto"/>
                <w:left w:val="none" w:sz="0" w:space="0" w:color="auto"/>
                <w:bottom w:val="none" w:sz="0" w:space="0" w:color="auto"/>
                <w:right w:val="none" w:sz="0" w:space="0" w:color="auto"/>
              </w:divBdr>
            </w:div>
          </w:divsChild>
        </w:div>
        <w:div w:id="1661813319">
          <w:marLeft w:val="0"/>
          <w:marRight w:val="0"/>
          <w:marTop w:val="0"/>
          <w:marBottom w:val="0"/>
          <w:divBdr>
            <w:top w:val="none" w:sz="0" w:space="0" w:color="auto"/>
            <w:left w:val="none" w:sz="0" w:space="0" w:color="auto"/>
            <w:bottom w:val="none" w:sz="0" w:space="0" w:color="auto"/>
            <w:right w:val="none" w:sz="0" w:space="0" w:color="auto"/>
          </w:divBdr>
          <w:divsChild>
            <w:div w:id="890846648">
              <w:marLeft w:val="0"/>
              <w:marRight w:val="0"/>
              <w:marTop w:val="0"/>
              <w:marBottom w:val="0"/>
              <w:divBdr>
                <w:top w:val="none" w:sz="0" w:space="0" w:color="auto"/>
                <w:left w:val="none" w:sz="0" w:space="0" w:color="auto"/>
                <w:bottom w:val="none" w:sz="0" w:space="0" w:color="auto"/>
                <w:right w:val="none" w:sz="0" w:space="0" w:color="auto"/>
              </w:divBdr>
            </w:div>
          </w:divsChild>
        </w:div>
        <w:div w:id="1664963582">
          <w:marLeft w:val="0"/>
          <w:marRight w:val="0"/>
          <w:marTop w:val="0"/>
          <w:marBottom w:val="0"/>
          <w:divBdr>
            <w:top w:val="none" w:sz="0" w:space="0" w:color="auto"/>
            <w:left w:val="none" w:sz="0" w:space="0" w:color="auto"/>
            <w:bottom w:val="none" w:sz="0" w:space="0" w:color="auto"/>
            <w:right w:val="none" w:sz="0" w:space="0" w:color="auto"/>
          </w:divBdr>
          <w:divsChild>
            <w:div w:id="337660979">
              <w:marLeft w:val="0"/>
              <w:marRight w:val="0"/>
              <w:marTop w:val="0"/>
              <w:marBottom w:val="0"/>
              <w:divBdr>
                <w:top w:val="none" w:sz="0" w:space="0" w:color="auto"/>
                <w:left w:val="none" w:sz="0" w:space="0" w:color="auto"/>
                <w:bottom w:val="none" w:sz="0" w:space="0" w:color="auto"/>
                <w:right w:val="none" w:sz="0" w:space="0" w:color="auto"/>
              </w:divBdr>
            </w:div>
          </w:divsChild>
        </w:div>
        <w:div w:id="1664966224">
          <w:marLeft w:val="0"/>
          <w:marRight w:val="0"/>
          <w:marTop w:val="0"/>
          <w:marBottom w:val="0"/>
          <w:divBdr>
            <w:top w:val="none" w:sz="0" w:space="0" w:color="auto"/>
            <w:left w:val="none" w:sz="0" w:space="0" w:color="auto"/>
            <w:bottom w:val="none" w:sz="0" w:space="0" w:color="auto"/>
            <w:right w:val="none" w:sz="0" w:space="0" w:color="auto"/>
          </w:divBdr>
          <w:divsChild>
            <w:div w:id="1201362996">
              <w:marLeft w:val="0"/>
              <w:marRight w:val="0"/>
              <w:marTop w:val="0"/>
              <w:marBottom w:val="0"/>
              <w:divBdr>
                <w:top w:val="none" w:sz="0" w:space="0" w:color="auto"/>
                <w:left w:val="none" w:sz="0" w:space="0" w:color="auto"/>
                <w:bottom w:val="none" w:sz="0" w:space="0" w:color="auto"/>
                <w:right w:val="none" w:sz="0" w:space="0" w:color="auto"/>
              </w:divBdr>
            </w:div>
          </w:divsChild>
        </w:div>
        <w:div w:id="1667125112">
          <w:marLeft w:val="0"/>
          <w:marRight w:val="0"/>
          <w:marTop w:val="0"/>
          <w:marBottom w:val="0"/>
          <w:divBdr>
            <w:top w:val="none" w:sz="0" w:space="0" w:color="auto"/>
            <w:left w:val="none" w:sz="0" w:space="0" w:color="auto"/>
            <w:bottom w:val="none" w:sz="0" w:space="0" w:color="auto"/>
            <w:right w:val="none" w:sz="0" w:space="0" w:color="auto"/>
          </w:divBdr>
          <w:divsChild>
            <w:div w:id="743451724">
              <w:marLeft w:val="0"/>
              <w:marRight w:val="0"/>
              <w:marTop w:val="0"/>
              <w:marBottom w:val="0"/>
              <w:divBdr>
                <w:top w:val="none" w:sz="0" w:space="0" w:color="auto"/>
                <w:left w:val="none" w:sz="0" w:space="0" w:color="auto"/>
                <w:bottom w:val="none" w:sz="0" w:space="0" w:color="auto"/>
                <w:right w:val="none" w:sz="0" w:space="0" w:color="auto"/>
              </w:divBdr>
            </w:div>
          </w:divsChild>
        </w:div>
        <w:div w:id="1682466858">
          <w:marLeft w:val="0"/>
          <w:marRight w:val="0"/>
          <w:marTop w:val="0"/>
          <w:marBottom w:val="0"/>
          <w:divBdr>
            <w:top w:val="none" w:sz="0" w:space="0" w:color="auto"/>
            <w:left w:val="none" w:sz="0" w:space="0" w:color="auto"/>
            <w:bottom w:val="none" w:sz="0" w:space="0" w:color="auto"/>
            <w:right w:val="none" w:sz="0" w:space="0" w:color="auto"/>
          </w:divBdr>
          <w:divsChild>
            <w:div w:id="895816671">
              <w:marLeft w:val="0"/>
              <w:marRight w:val="0"/>
              <w:marTop w:val="0"/>
              <w:marBottom w:val="0"/>
              <w:divBdr>
                <w:top w:val="none" w:sz="0" w:space="0" w:color="auto"/>
                <w:left w:val="none" w:sz="0" w:space="0" w:color="auto"/>
                <w:bottom w:val="none" w:sz="0" w:space="0" w:color="auto"/>
                <w:right w:val="none" w:sz="0" w:space="0" w:color="auto"/>
              </w:divBdr>
            </w:div>
          </w:divsChild>
        </w:div>
        <w:div w:id="1684472983">
          <w:marLeft w:val="0"/>
          <w:marRight w:val="0"/>
          <w:marTop w:val="0"/>
          <w:marBottom w:val="0"/>
          <w:divBdr>
            <w:top w:val="none" w:sz="0" w:space="0" w:color="auto"/>
            <w:left w:val="none" w:sz="0" w:space="0" w:color="auto"/>
            <w:bottom w:val="none" w:sz="0" w:space="0" w:color="auto"/>
            <w:right w:val="none" w:sz="0" w:space="0" w:color="auto"/>
          </w:divBdr>
          <w:divsChild>
            <w:div w:id="805129120">
              <w:marLeft w:val="0"/>
              <w:marRight w:val="0"/>
              <w:marTop w:val="0"/>
              <w:marBottom w:val="0"/>
              <w:divBdr>
                <w:top w:val="none" w:sz="0" w:space="0" w:color="auto"/>
                <w:left w:val="none" w:sz="0" w:space="0" w:color="auto"/>
                <w:bottom w:val="none" w:sz="0" w:space="0" w:color="auto"/>
                <w:right w:val="none" w:sz="0" w:space="0" w:color="auto"/>
              </w:divBdr>
            </w:div>
          </w:divsChild>
        </w:div>
        <w:div w:id="1692295693">
          <w:marLeft w:val="0"/>
          <w:marRight w:val="0"/>
          <w:marTop w:val="0"/>
          <w:marBottom w:val="0"/>
          <w:divBdr>
            <w:top w:val="none" w:sz="0" w:space="0" w:color="auto"/>
            <w:left w:val="none" w:sz="0" w:space="0" w:color="auto"/>
            <w:bottom w:val="none" w:sz="0" w:space="0" w:color="auto"/>
            <w:right w:val="none" w:sz="0" w:space="0" w:color="auto"/>
          </w:divBdr>
          <w:divsChild>
            <w:div w:id="1772387126">
              <w:marLeft w:val="0"/>
              <w:marRight w:val="0"/>
              <w:marTop w:val="0"/>
              <w:marBottom w:val="0"/>
              <w:divBdr>
                <w:top w:val="none" w:sz="0" w:space="0" w:color="auto"/>
                <w:left w:val="none" w:sz="0" w:space="0" w:color="auto"/>
                <w:bottom w:val="none" w:sz="0" w:space="0" w:color="auto"/>
                <w:right w:val="none" w:sz="0" w:space="0" w:color="auto"/>
              </w:divBdr>
            </w:div>
          </w:divsChild>
        </w:div>
        <w:div w:id="1695032036">
          <w:marLeft w:val="0"/>
          <w:marRight w:val="0"/>
          <w:marTop w:val="0"/>
          <w:marBottom w:val="0"/>
          <w:divBdr>
            <w:top w:val="none" w:sz="0" w:space="0" w:color="auto"/>
            <w:left w:val="none" w:sz="0" w:space="0" w:color="auto"/>
            <w:bottom w:val="none" w:sz="0" w:space="0" w:color="auto"/>
            <w:right w:val="none" w:sz="0" w:space="0" w:color="auto"/>
          </w:divBdr>
          <w:divsChild>
            <w:div w:id="1253783258">
              <w:marLeft w:val="0"/>
              <w:marRight w:val="0"/>
              <w:marTop w:val="0"/>
              <w:marBottom w:val="0"/>
              <w:divBdr>
                <w:top w:val="none" w:sz="0" w:space="0" w:color="auto"/>
                <w:left w:val="none" w:sz="0" w:space="0" w:color="auto"/>
                <w:bottom w:val="none" w:sz="0" w:space="0" w:color="auto"/>
                <w:right w:val="none" w:sz="0" w:space="0" w:color="auto"/>
              </w:divBdr>
            </w:div>
          </w:divsChild>
        </w:div>
        <w:div w:id="1695689795">
          <w:marLeft w:val="0"/>
          <w:marRight w:val="0"/>
          <w:marTop w:val="0"/>
          <w:marBottom w:val="0"/>
          <w:divBdr>
            <w:top w:val="none" w:sz="0" w:space="0" w:color="auto"/>
            <w:left w:val="none" w:sz="0" w:space="0" w:color="auto"/>
            <w:bottom w:val="none" w:sz="0" w:space="0" w:color="auto"/>
            <w:right w:val="none" w:sz="0" w:space="0" w:color="auto"/>
          </w:divBdr>
          <w:divsChild>
            <w:div w:id="1373262066">
              <w:marLeft w:val="0"/>
              <w:marRight w:val="0"/>
              <w:marTop w:val="0"/>
              <w:marBottom w:val="0"/>
              <w:divBdr>
                <w:top w:val="none" w:sz="0" w:space="0" w:color="auto"/>
                <w:left w:val="none" w:sz="0" w:space="0" w:color="auto"/>
                <w:bottom w:val="none" w:sz="0" w:space="0" w:color="auto"/>
                <w:right w:val="none" w:sz="0" w:space="0" w:color="auto"/>
              </w:divBdr>
            </w:div>
          </w:divsChild>
        </w:div>
        <w:div w:id="1695763105">
          <w:marLeft w:val="0"/>
          <w:marRight w:val="0"/>
          <w:marTop w:val="0"/>
          <w:marBottom w:val="0"/>
          <w:divBdr>
            <w:top w:val="none" w:sz="0" w:space="0" w:color="auto"/>
            <w:left w:val="none" w:sz="0" w:space="0" w:color="auto"/>
            <w:bottom w:val="none" w:sz="0" w:space="0" w:color="auto"/>
            <w:right w:val="none" w:sz="0" w:space="0" w:color="auto"/>
          </w:divBdr>
          <w:divsChild>
            <w:div w:id="753286448">
              <w:marLeft w:val="0"/>
              <w:marRight w:val="0"/>
              <w:marTop w:val="0"/>
              <w:marBottom w:val="0"/>
              <w:divBdr>
                <w:top w:val="none" w:sz="0" w:space="0" w:color="auto"/>
                <w:left w:val="none" w:sz="0" w:space="0" w:color="auto"/>
                <w:bottom w:val="none" w:sz="0" w:space="0" w:color="auto"/>
                <w:right w:val="none" w:sz="0" w:space="0" w:color="auto"/>
              </w:divBdr>
            </w:div>
          </w:divsChild>
        </w:div>
        <w:div w:id="1701932238">
          <w:marLeft w:val="0"/>
          <w:marRight w:val="0"/>
          <w:marTop w:val="0"/>
          <w:marBottom w:val="0"/>
          <w:divBdr>
            <w:top w:val="none" w:sz="0" w:space="0" w:color="auto"/>
            <w:left w:val="none" w:sz="0" w:space="0" w:color="auto"/>
            <w:bottom w:val="none" w:sz="0" w:space="0" w:color="auto"/>
            <w:right w:val="none" w:sz="0" w:space="0" w:color="auto"/>
          </w:divBdr>
          <w:divsChild>
            <w:div w:id="1441685670">
              <w:marLeft w:val="0"/>
              <w:marRight w:val="0"/>
              <w:marTop w:val="0"/>
              <w:marBottom w:val="0"/>
              <w:divBdr>
                <w:top w:val="none" w:sz="0" w:space="0" w:color="auto"/>
                <w:left w:val="none" w:sz="0" w:space="0" w:color="auto"/>
                <w:bottom w:val="none" w:sz="0" w:space="0" w:color="auto"/>
                <w:right w:val="none" w:sz="0" w:space="0" w:color="auto"/>
              </w:divBdr>
            </w:div>
          </w:divsChild>
        </w:div>
        <w:div w:id="1701936184">
          <w:marLeft w:val="0"/>
          <w:marRight w:val="0"/>
          <w:marTop w:val="0"/>
          <w:marBottom w:val="0"/>
          <w:divBdr>
            <w:top w:val="none" w:sz="0" w:space="0" w:color="auto"/>
            <w:left w:val="none" w:sz="0" w:space="0" w:color="auto"/>
            <w:bottom w:val="none" w:sz="0" w:space="0" w:color="auto"/>
            <w:right w:val="none" w:sz="0" w:space="0" w:color="auto"/>
          </w:divBdr>
          <w:divsChild>
            <w:div w:id="916134693">
              <w:marLeft w:val="0"/>
              <w:marRight w:val="0"/>
              <w:marTop w:val="0"/>
              <w:marBottom w:val="0"/>
              <w:divBdr>
                <w:top w:val="none" w:sz="0" w:space="0" w:color="auto"/>
                <w:left w:val="none" w:sz="0" w:space="0" w:color="auto"/>
                <w:bottom w:val="none" w:sz="0" w:space="0" w:color="auto"/>
                <w:right w:val="none" w:sz="0" w:space="0" w:color="auto"/>
              </w:divBdr>
            </w:div>
          </w:divsChild>
        </w:div>
        <w:div w:id="1711538238">
          <w:marLeft w:val="0"/>
          <w:marRight w:val="0"/>
          <w:marTop w:val="0"/>
          <w:marBottom w:val="0"/>
          <w:divBdr>
            <w:top w:val="none" w:sz="0" w:space="0" w:color="auto"/>
            <w:left w:val="none" w:sz="0" w:space="0" w:color="auto"/>
            <w:bottom w:val="none" w:sz="0" w:space="0" w:color="auto"/>
            <w:right w:val="none" w:sz="0" w:space="0" w:color="auto"/>
          </w:divBdr>
          <w:divsChild>
            <w:div w:id="1064060068">
              <w:marLeft w:val="0"/>
              <w:marRight w:val="0"/>
              <w:marTop w:val="0"/>
              <w:marBottom w:val="0"/>
              <w:divBdr>
                <w:top w:val="none" w:sz="0" w:space="0" w:color="auto"/>
                <w:left w:val="none" w:sz="0" w:space="0" w:color="auto"/>
                <w:bottom w:val="none" w:sz="0" w:space="0" w:color="auto"/>
                <w:right w:val="none" w:sz="0" w:space="0" w:color="auto"/>
              </w:divBdr>
            </w:div>
          </w:divsChild>
        </w:div>
        <w:div w:id="1721131187">
          <w:marLeft w:val="0"/>
          <w:marRight w:val="0"/>
          <w:marTop w:val="0"/>
          <w:marBottom w:val="0"/>
          <w:divBdr>
            <w:top w:val="none" w:sz="0" w:space="0" w:color="auto"/>
            <w:left w:val="none" w:sz="0" w:space="0" w:color="auto"/>
            <w:bottom w:val="none" w:sz="0" w:space="0" w:color="auto"/>
            <w:right w:val="none" w:sz="0" w:space="0" w:color="auto"/>
          </w:divBdr>
          <w:divsChild>
            <w:div w:id="1237134855">
              <w:marLeft w:val="0"/>
              <w:marRight w:val="0"/>
              <w:marTop w:val="0"/>
              <w:marBottom w:val="0"/>
              <w:divBdr>
                <w:top w:val="none" w:sz="0" w:space="0" w:color="auto"/>
                <w:left w:val="none" w:sz="0" w:space="0" w:color="auto"/>
                <w:bottom w:val="none" w:sz="0" w:space="0" w:color="auto"/>
                <w:right w:val="none" w:sz="0" w:space="0" w:color="auto"/>
              </w:divBdr>
            </w:div>
          </w:divsChild>
        </w:div>
        <w:div w:id="1724209847">
          <w:marLeft w:val="0"/>
          <w:marRight w:val="0"/>
          <w:marTop w:val="0"/>
          <w:marBottom w:val="0"/>
          <w:divBdr>
            <w:top w:val="none" w:sz="0" w:space="0" w:color="auto"/>
            <w:left w:val="none" w:sz="0" w:space="0" w:color="auto"/>
            <w:bottom w:val="none" w:sz="0" w:space="0" w:color="auto"/>
            <w:right w:val="none" w:sz="0" w:space="0" w:color="auto"/>
          </w:divBdr>
          <w:divsChild>
            <w:div w:id="1330407651">
              <w:marLeft w:val="0"/>
              <w:marRight w:val="0"/>
              <w:marTop w:val="0"/>
              <w:marBottom w:val="0"/>
              <w:divBdr>
                <w:top w:val="none" w:sz="0" w:space="0" w:color="auto"/>
                <w:left w:val="none" w:sz="0" w:space="0" w:color="auto"/>
                <w:bottom w:val="none" w:sz="0" w:space="0" w:color="auto"/>
                <w:right w:val="none" w:sz="0" w:space="0" w:color="auto"/>
              </w:divBdr>
            </w:div>
          </w:divsChild>
        </w:div>
        <w:div w:id="1729187887">
          <w:marLeft w:val="0"/>
          <w:marRight w:val="0"/>
          <w:marTop w:val="0"/>
          <w:marBottom w:val="0"/>
          <w:divBdr>
            <w:top w:val="none" w:sz="0" w:space="0" w:color="auto"/>
            <w:left w:val="none" w:sz="0" w:space="0" w:color="auto"/>
            <w:bottom w:val="none" w:sz="0" w:space="0" w:color="auto"/>
            <w:right w:val="none" w:sz="0" w:space="0" w:color="auto"/>
          </w:divBdr>
          <w:divsChild>
            <w:div w:id="140509303">
              <w:marLeft w:val="0"/>
              <w:marRight w:val="0"/>
              <w:marTop w:val="0"/>
              <w:marBottom w:val="0"/>
              <w:divBdr>
                <w:top w:val="none" w:sz="0" w:space="0" w:color="auto"/>
                <w:left w:val="none" w:sz="0" w:space="0" w:color="auto"/>
                <w:bottom w:val="none" w:sz="0" w:space="0" w:color="auto"/>
                <w:right w:val="none" w:sz="0" w:space="0" w:color="auto"/>
              </w:divBdr>
            </w:div>
          </w:divsChild>
        </w:div>
        <w:div w:id="1729761379">
          <w:marLeft w:val="0"/>
          <w:marRight w:val="0"/>
          <w:marTop w:val="0"/>
          <w:marBottom w:val="0"/>
          <w:divBdr>
            <w:top w:val="none" w:sz="0" w:space="0" w:color="auto"/>
            <w:left w:val="none" w:sz="0" w:space="0" w:color="auto"/>
            <w:bottom w:val="none" w:sz="0" w:space="0" w:color="auto"/>
            <w:right w:val="none" w:sz="0" w:space="0" w:color="auto"/>
          </w:divBdr>
          <w:divsChild>
            <w:div w:id="663704504">
              <w:marLeft w:val="0"/>
              <w:marRight w:val="0"/>
              <w:marTop w:val="0"/>
              <w:marBottom w:val="0"/>
              <w:divBdr>
                <w:top w:val="none" w:sz="0" w:space="0" w:color="auto"/>
                <w:left w:val="none" w:sz="0" w:space="0" w:color="auto"/>
                <w:bottom w:val="none" w:sz="0" w:space="0" w:color="auto"/>
                <w:right w:val="none" w:sz="0" w:space="0" w:color="auto"/>
              </w:divBdr>
            </w:div>
          </w:divsChild>
        </w:div>
        <w:div w:id="1735469595">
          <w:marLeft w:val="0"/>
          <w:marRight w:val="0"/>
          <w:marTop w:val="0"/>
          <w:marBottom w:val="0"/>
          <w:divBdr>
            <w:top w:val="none" w:sz="0" w:space="0" w:color="auto"/>
            <w:left w:val="none" w:sz="0" w:space="0" w:color="auto"/>
            <w:bottom w:val="none" w:sz="0" w:space="0" w:color="auto"/>
            <w:right w:val="none" w:sz="0" w:space="0" w:color="auto"/>
          </w:divBdr>
          <w:divsChild>
            <w:div w:id="1609503364">
              <w:marLeft w:val="0"/>
              <w:marRight w:val="0"/>
              <w:marTop w:val="0"/>
              <w:marBottom w:val="0"/>
              <w:divBdr>
                <w:top w:val="none" w:sz="0" w:space="0" w:color="auto"/>
                <w:left w:val="none" w:sz="0" w:space="0" w:color="auto"/>
                <w:bottom w:val="none" w:sz="0" w:space="0" w:color="auto"/>
                <w:right w:val="none" w:sz="0" w:space="0" w:color="auto"/>
              </w:divBdr>
            </w:div>
          </w:divsChild>
        </w:div>
        <w:div w:id="1739552397">
          <w:marLeft w:val="0"/>
          <w:marRight w:val="0"/>
          <w:marTop w:val="0"/>
          <w:marBottom w:val="0"/>
          <w:divBdr>
            <w:top w:val="none" w:sz="0" w:space="0" w:color="auto"/>
            <w:left w:val="none" w:sz="0" w:space="0" w:color="auto"/>
            <w:bottom w:val="none" w:sz="0" w:space="0" w:color="auto"/>
            <w:right w:val="none" w:sz="0" w:space="0" w:color="auto"/>
          </w:divBdr>
          <w:divsChild>
            <w:div w:id="815881742">
              <w:marLeft w:val="0"/>
              <w:marRight w:val="0"/>
              <w:marTop w:val="0"/>
              <w:marBottom w:val="0"/>
              <w:divBdr>
                <w:top w:val="none" w:sz="0" w:space="0" w:color="auto"/>
                <w:left w:val="none" w:sz="0" w:space="0" w:color="auto"/>
                <w:bottom w:val="none" w:sz="0" w:space="0" w:color="auto"/>
                <w:right w:val="none" w:sz="0" w:space="0" w:color="auto"/>
              </w:divBdr>
            </w:div>
          </w:divsChild>
        </w:div>
        <w:div w:id="1745685830">
          <w:marLeft w:val="0"/>
          <w:marRight w:val="0"/>
          <w:marTop w:val="0"/>
          <w:marBottom w:val="0"/>
          <w:divBdr>
            <w:top w:val="none" w:sz="0" w:space="0" w:color="auto"/>
            <w:left w:val="none" w:sz="0" w:space="0" w:color="auto"/>
            <w:bottom w:val="none" w:sz="0" w:space="0" w:color="auto"/>
            <w:right w:val="none" w:sz="0" w:space="0" w:color="auto"/>
          </w:divBdr>
          <w:divsChild>
            <w:div w:id="1705248898">
              <w:marLeft w:val="0"/>
              <w:marRight w:val="0"/>
              <w:marTop w:val="0"/>
              <w:marBottom w:val="0"/>
              <w:divBdr>
                <w:top w:val="none" w:sz="0" w:space="0" w:color="auto"/>
                <w:left w:val="none" w:sz="0" w:space="0" w:color="auto"/>
                <w:bottom w:val="none" w:sz="0" w:space="0" w:color="auto"/>
                <w:right w:val="none" w:sz="0" w:space="0" w:color="auto"/>
              </w:divBdr>
            </w:div>
          </w:divsChild>
        </w:div>
        <w:div w:id="1749879897">
          <w:marLeft w:val="0"/>
          <w:marRight w:val="0"/>
          <w:marTop w:val="0"/>
          <w:marBottom w:val="0"/>
          <w:divBdr>
            <w:top w:val="none" w:sz="0" w:space="0" w:color="auto"/>
            <w:left w:val="none" w:sz="0" w:space="0" w:color="auto"/>
            <w:bottom w:val="none" w:sz="0" w:space="0" w:color="auto"/>
            <w:right w:val="none" w:sz="0" w:space="0" w:color="auto"/>
          </w:divBdr>
          <w:divsChild>
            <w:div w:id="90321236">
              <w:marLeft w:val="0"/>
              <w:marRight w:val="0"/>
              <w:marTop w:val="0"/>
              <w:marBottom w:val="0"/>
              <w:divBdr>
                <w:top w:val="none" w:sz="0" w:space="0" w:color="auto"/>
                <w:left w:val="none" w:sz="0" w:space="0" w:color="auto"/>
                <w:bottom w:val="none" w:sz="0" w:space="0" w:color="auto"/>
                <w:right w:val="none" w:sz="0" w:space="0" w:color="auto"/>
              </w:divBdr>
            </w:div>
          </w:divsChild>
        </w:div>
        <w:div w:id="1767576783">
          <w:marLeft w:val="0"/>
          <w:marRight w:val="0"/>
          <w:marTop w:val="0"/>
          <w:marBottom w:val="0"/>
          <w:divBdr>
            <w:top w:val="none" w:sz="0" w:space="0" w:color="auto"/>
            <w:left w:val="none" w:sz="0" w:space="0" w:color="auto"/>
            <w:bottom w:val="none" w:sz="0" w:space="0" w:color="auto"/>
            <w:right w:val="none" w:sz="0" w:space="0" w:color="auto"/>
          </w:divBdr>
          <w:divsChild>
            <w:div w:id="991063924">
              <w:marLeft w:val="0"/>
              <w:marRight w:val="0"/>
              <w:marTop w:val="0"/>
              <w:marBottom w:val="0"/>
              <w:divBdr>
                <w:top w:val="none" w:sz="0" w:space="0" w:color="auto"/>
                <w:left w:val="none" w:sz="0" w:space="0" w:color="auto"/>
                <w:bottom w:val="none" w:sz="0" w:space="0" w:color="auto"/>
                <w:right w:val="none" w:sz="0" w:space="0" w:color="auto"/>
              </w:divBdr>
            </w:div>
          </w:divsChild>
        </w:div>
        <w:div w:id="1768037018">
          <w:marLeft w:val="0"/>
          <w:marRight w:val="0"/>
          <w:marTop w:val="0"/>
          <w:marBottom w:val="0"/>
          <w:divBdr>
            <w:top w:val="none" w:sz="0" w:space="0" w:color="auto"/>
            <w:left w:val="none" w:sz="0" w:space="0" w:color="auto"/>
            <w:bottom w:val="none" w:sz="0" w:space="0" w:color="auto"/>
            <w:right w:val="none" w:sz="0" w:space="0" w:color="auto"/>
          </w:divBdr>
          <w:divsChild>
            <w:div w:id="493109642">
              <w:marLeft w:val="0"/>
              <w:marRight w:val="0"/>
              <w:marTop w:val="0"/>
              <w:marBottom w:val="0"/>
              <w:divBdr>
                <w:top w:val="none" w:sz="0" w:space="0" w:color="auto"/>
                <w:left w:val="none" w:sz="0" w:space="0" w:color="auto"/>
                <w:bottom w:val="none" w:sz="0" w:space="0" w:color="auto"/>
                <w:right w:val="none" w:sz="0" w:space="0" w:color="auto"/>
              </w:divBdr>
            </w:div>
          </w:divsChild>
        </w:div>
        <w:div w:id="1768310558">
          <w:marLeft w:val="0"/>
          <w:marRight w:val="0"/>
          <w:marTop w:val="0"/>
          <w:marBottom w:val="0"/>
          <w:divBdr>
            <w:top w:val="none" w:sz="0" w:space="0" w:color="auto"/>
            <w:left w:val="none" w:sz="0" w:space="0" w:color="auto"/>
            <w:bottom w:val="none" w:sz="0" w:space="0" w:color="auto"/>
            <w:right w:val="none" w:sz="0" w:space="0" w:color="auto"/>
          </w:divBdr>
          <w:divsChild>
            <w:div w:id="97987820">
              <w:marLeft w:val="0"/>
              <w:marRight w:val="0"/>
              <w:marTop w:val="0"/>
              <w:marBottom w:val="0"/>
              <w:divBdr>
                <w:top w:val="none" w:sz="0" w:space="0" w:color="auto"/>
                <w:left w:val="none" w:sz="0" w:space="0" w:color="auto"/>
                <w:bottom w:val="none" w:sz="0" w:space="0" w:color="auto"/>
                <w:right w:val="none" w:sz="0" w:space="0" w:color="auto"/>
              </w:divBdr>
            </w:div>
          </w:divsChild>
        </w:div>
        <w:div w:id="1778794362">
          <w:marLeft w:val="0"/>
          <w:marRight w:val="0"/>
          <w:marTop w:val="0"/>
          <w:marBottom w:val="0"/>
          <w:divBdr>
            <w:top w:val="none" w:sz="0" w:space="0" w:color="auto"/>
            <w:left w:val="none" w:sz="0" w:space="0" w:color="auto"/>
            <w:bottom w:val="none" w:sz="0" w:space="0" w:color="auto"/>
            <w:right w:val="none" w:sz="0" w:space="0" w:color="auto"/>
          </w:divBdr>
          <w:divsChild>
            <w:div w:id="42758748">
              <w:marLeft w:val="0"/>
              <w:marRight w:val="0"/>
              <w:marTop w:val="0"/>
              <w:marBottom w:val="0"/>
              <w:divBdr>
                <w:top w:val="none" w:sz="0" w:space="0" w:color="auto"/>
                <w:left w:val="none" w:sz="0" w:space="0" w:color="auto"/>
                <w:bottom w:val="none" w:sz="0" w:space="0" w:color="auto"/>
                <w:right w:val="none" w:sz="0" w:space="0" w:color="auto"/>
              </w:divBdr>
            </w:div>
          </w:divsChild>
        </w:div>
        <w:div w:id="1785079579">
          <w:marLeft w:val="0"/>
          <w:marRight w:val="0"/>
          <w:marTop w:val="0"/>
          <w:marBottom w:val="0"/>
          <w:divBdr>
            <w:top w:val="none" w:sz="0" w:space="0" w:color="auto"/>
            <w:left w:val="none" w:sz="0" w:space="0" w:color="auto"/>
            <w:bottom w:val="none" w:sz="0" w:space="0" w:color="auto"/>
            <w:right w:val="none" w:sz="0" w:space="0" w:color="auto"/>
          </w:divBdr>
          <w:divsChild>
            <w:div w:id="1648363006">
              <w:marLeft w:val="0"/>
              <w:marRight w:val="0"/>
              <w:marTop w:val="0"/>
              <w:marBottom w:val="0"/>
              <w:divBdr>
                <w:top w:val="none" w:sz="0" w:space="0" w:color="auto"/>
                <w:left w:val="none" w:sz="0" w:space="0" w:color="auto"/>
                <w:bottom w:val="none" w:sz="0" w:space="0" w:color="auto"/>
                <w:right w:val="none" w:sz="0" w:space="0" w:color="auto"/>
              </w:divBdr>
            </w:div>
          </w:divsChild>
        </w:div>
        <w:div w:id="1785807737">
          <w:marLeft w:val="0"/>
          <w:marRight w:val="0"/>
          <w:marTop w:val="0"/>
          <w:marBottom w:val="0"/>
          <w:divBdr>
            <w:top w:val="none" w:sz="0" w:space="0" w:color="auto"/>
            <w:left w:val="none" w:sz="0" w:space="0" w:color="auto"/>
            <w:bottom w:val="none" w:sz="0" w:space="0" w:color="auto"/>
            <w:right w:val="none" w:sz="0" w:space="0" w:color="auto"/>
          </w:divBdr>
          <w:divsChild>
            <w:div w:id="257760424">
              <w:marLeft w:val="0"/>
              <w:marRight w:val="0"/>
              <w:marTop w:val="0"/>
              <w:marBottom w:val="0"/>
              <w:divBdr>
                <w:top w:val="none" w:sz="0" w:space="0" w:color="auto"/>
                <w:left w:val="none" w:sz="0" w:space="0" w:color="auto"/>
                <w:bottom w:val="none" w:sz="0" w:space="0" w:color="auto"/>
                <w:right w:val="none" w:sz="0" w:space="0" w:color="auto"/>
              </w:divBdr>
            </w:div>
          </w:divsChild>
        </w:div>
        <w:div w:id="1793355820">
          <w:marLeft w:val="0"/>
          <w:marRight w:val="0"/>
          <w:marTop w:val="0"/>
          <w:marBottom w:val="0"/>
          <w:divBdr>
            <w:top w:val="none" w:sz="0" w:space="0" w:color="auto"/>
            <w:left w:val="none" w:sz="0" w:space="0" w:color="auto"/>
            <w:bottom w:val="none" w:sz="0" w:space="0" w:color="auto"/>
            <w:right w:val="none" w:sz="0" w:space="0" w:color="auto"/>
          </w:divBdr>
          <w:divsChild>
            <w:div w:id="1454906206">
              <w:marLeft w:val="0"/>
              <w:marRight w:val="0"/>
              <w:marTop w:val="0"/>
              <w:marBottom w:val="0"/>
              <w:divBdr>
                <w:top w:val="none" w:sz="0" w:space="0" w:color="auto"/>
                <w:left w:val="none" w:sz="0" w:space="0" w:color="auto"/>
                <w:bottom w:val="none" w:sz="0" w:space="0" w:color="auto"/>
                <w:right w:val="none" w:sz="0" w:space="0" w:color="auto"/>
              </w:divBdr>
            </w:div>
          </w:divsChild>
        </w:div>
        <w:div w:id="1798713935">
          <w:marLeft w:val="0"/>
          <w:marRight w:val="0"/>
          <w:marTop w:val="0"/>
          <w:marBottom w:val="0"/>
          <w:divBdr>
            <w:top w:val="none" w:sz="0" w:space="0" w:color="auto"/>
            <w:left w:val="none" w:sz="0" w:space="0" w:color="auto"/>
            <w:bottom w:val="none" w:sz="0" w:space="0" w:color="auto"/>
            <w:right w:val="none" w:sz="0" w:space="0" w:color="auto"/>
          </w:divBdr>
          <w:divsChild>
            <w:div w:id="366952035">
              <w:marLeft w:val="0"/>
              <w:marRight w:val="0"/>
              <w:marTop w:val="0"/>
              <w:marBottom w:val="0"/>
              <w:divBdr>
                <w:top w:val="none" w:sz="0" w:space="0" w:color="auto"/>
                <w:left w:val="none" w:sz="0" w:space="0" w:color="auto"/>
                <w:bottom w:val="none" w:sz="0" w:space="0" w:color="auto"/>
                <w:right w:val="none" w:sz="0" w:space="0" w:color="auto"/>
              </w:divBdr>
            </w:div>
          </w:divsChild>
        </w:div>
        <w:div w:id="1801219037">
          <w:marLeft w:val="0"/>
          <w:marRight w:val="0"/>
          <w:marTop w:val="0"/>
          <w:marBottom w:val="0"/>
          <w:divBdr>
            <w:top w:val="none" w:sz="0" w:space="0" w:color="auto"/>
            <w:left w:val="none" w:sz="0" w:space="0" w:color="auto"/>
            <w:bottom w:val="none" w:sz="0" w:space="0" w:color="auto"/>
            <w:right w:val="none" w:sz="0" w:space="0" w:color="auto"/>
          </w:divBdr>
          <w:divsChild>
            <w:div w:id="192698584">
              <w:marLeft w:val="0"/>
              <w:marRight w:val="0"/>
              <w:marTop w:val="0"/>
              <w:marBottom w:val="0"/>
              <w:divBdr>
                <w:top w:val="none" w:sz="0" w:space="0" w:color="auto"/>
                <w:left w:val="none" w:sz="0" w:space="0" w:color="auto"/>
                <w:bottom w:val="none" w:sz="0" w:space="0" w:color="auto"/>
                <w:right w:val="none" w:sz="0" w:space="0" w:color="auto"/>
              </w:divBdr>
            </w:div>
          </w:divsChild>
        </w:div>
        <w:div w:id="1803233315">
          <w:marLeft w:val="0"/>
          <w:marRight w:val="0"/>
          <w:marTop w:val="0"/>
          <w:marBottom w:val="0"/>
          <w:divBdr>
            <w:top w:val="none" w:sz="0" w:space="0" w:color="auto"/>
            <w:left w:val="none" w:sz="0" w:space="0" w:color="auto"/>
            <w:bottom w:val="none" w:sz="0" w:space="0" w:color="auto"/>
            <w:right w:val="none" w:sz="0" w:space="0" w:color="auto"/>
          </w:divBdr>
          <w:divsChild>
            <w:div w:id="931007475">
              <w:marLeft w:val="0"/>
              <w:marRight w:val="0"/>
              <w:marTop w:val="0"/>
              <w:marBottom w:val="0"/>
              <w:divBdr>
                <w:top w:val="none" w:sz="0" w:space="0" w:color="auto"/>
                <w:left w:val="none" w:sz="0" w:space="0" w:color="auto"/>
                <w:bottom w:val="none" w:sz="0" w:space="0" w:color="auto"/>
                <w:right w:val="none" w:sz="0" w:space="0" w:color="auto"/>
              </w:divBdr>
            </w:div>
          </w:divsChild>
        </w:div>
        <w:div w:id="1820030089">
          <w:marLeft w:val="0"/>
          <w:marRight w:val="0"/>
          <w:marTop w:val="0"/>
          <w:marBottom w:val="0"/>
          <w:divBdr>
            <w:top w:val="none" w:sz="0" w:space="0" w:color="auto"/>
            <w:left w:val="none" w:sz="0" w:space="0" w:color="auto"/>
            <w:bottom w:val="none" w:sz="0" w:space="0" w:color="auto"/>
            <w:right w:val="none" w:sz="0" w:space="0" w:color="auto"/>
          </w:divBdr>
          <w:divsChild>
            <w:div w:id="1956399782">
              <w:marLeft w:val="0"/>
              <w:marRight w:val="0"/>
              <w:marTop w:val="0"/>
              <w:marBottom w:val="0"/>
              <w:divBdr>
                <w:top w:val="none" w:sz="0" w:space="0" w:color="auto"/>
                <w:left w:val="none" w:sz="0" w:space="0" w:color="auto"/>
                <w:bottom w:val="none" w:sz="0" w:space="0" w:color="auto"/>
                <w:right w:val="none" w:sz="0" w:space="0" w:color="auto"/>
              </w:divBdr>
            </w:div>
          </w:divsChild>
        </w:div>
        <w:div w:id="1859348590">
          <w:marLeft w:val="0"/>
          <w:marRight w:val="0"/>
          <w:marTop w:val="0"/>
          <w:marBottom w:val="0"/>
          <w:divBdr>
            <w:top w:val="none" w:sz="0" w:space="0" w:color="auto"/>
            <w:left w:val="none" w:sz="0" w:space="0" w:color="auto"/>
            <w:bottom w:val="none" w:sz="0" w:space="0" w:color="auto"/>
            <w:right w:val="none" w:sz="0" w:space="0" w:color="auto"/>
          </w:divBdr>
          <w:divsChild>
            <w:div w:id="391657308">
              <w:marLeft w:val="0"/>
              <w:marRight w:val="0"/>
              <w:marTop w:val="0"/>
              <w:marBottom w:val="0"/>
              <w:divBdr>
                <w:top w:val="none" w:sz="0" w:space="0" w:color="auto"/>
                <w:left w:val="none" w:sz="0" w:space="0" w:color="auto"/>
                <w:bottom w:val="none" w:sz="0" w:space="0" w:color="auto"/>
                <w:right w:val="none" w:sz="0" w:space="0" w:color="auto"/>
              </w:divBdr>
            </w:div>
          </w:divsChild>
        </w:div>
        <w:div w:id="1859924988">
          <w:marLeft w:val="0"/>
          <w:marRight w:val="0"/>
          <w:marTop w:val="0"/>
          <w:marBottom w:val="0"/>
          <w:divBdr>
            <w:top w:val="none" w:sz="0" w:space="0" w:color="auto"/>
            <w:left w:val="none" w:sz="0" w:space="0" w:color="auto"/>
            <w:bottom w:val="none" w:sz="0" w:space="0" w:color="auto"/>
            <w:right w:val="none" w:sz="0" w:space="0" w:color="auto"/>
          </w:divBdr>
          <w:divsChild>
            <w:div w:id="1854418406">
              <w:marLeft w:val="0"/>
              <w:marRight w:val="0"/>
              <w:marTop w:val="0"/>
              <w:marBottom w:val="0"/>
              <w:divBdr>
                <w:top w:val="none" w:sz="0" w:space="0" w:color="auto"/>
                <w:left w:val="none" w:sz="0" w:space="0" w:color="auto"/>
                <w:bottom w:val="none" w:sz="0" w:space="0" w:color="auto"/>
                <w:right w:val="none" w:sz="0" w:space="0" w:color="auto"/>
              </w:divBdr>
            </w:div>
          </w:divsChild>
        </w:div>
        <w:div w:id="1871601673">
          <w:marLeft w:val="0"/>
          <w:marRight w:val="0"/>
          <w:marTop w:val="0"/>
          <w:marBottom w:val="0"/>
          <w:divBdr>
            <w:top w:val="none" w:sz="0" w:space="0" w:color="auto"/>
            <w:left w:val="none" w:sz="0" w:space="0" w:color="auto"/>
            <w:bottom w:val="none" w:sz="0" w:space="0" w:color="auto"/>
            <w:right w:val="none" w:sz="0" w:space="0" w:color="auto"/>
          </w:divBdr>
          <w:divsChild>
            <w:div w:id="614674485">
              <w:marLeft w:val="0"/>
              <w:marRight w:val="0"/>
              <w:marTop w:val="0"/>
              <w:marBottom w:val="0"/>
              <w:divBdr>
                <w:top w:val="none" w:sz="0" w:space="0" w:color="auto"/>
                <w:left w:val="none" w:sz="0" w:space="0" w:color="auto"/>
                <w:bottom w:val="none" w:sz="0" w:space="0" w:color="auto"/>
                <w:right w:val="none" w:sz="0" w:space="0" w:color="auto"/>
              </w:divBdr>
            </w:div>
          </w:divsChild>
        </w:div>
        <w:div w:id="1878734464">
          <w:marLeft w:val="0"/>
          <w:marRight w:val="0"/>
          <w:marTop w:val="0"/>
          <w:marBottom w:val="0"/>
          <w:divBdr>
            <w:top w:val="none" w:sz="0" w:space="0" w:color="auto"/>
            <w:left w:val="none" w:sz="0" w:space="0" w:color="auto"/>
            <w:bottom w:val="none" w:sz="0" w:space="0" w:color="auto"/>
            <w:right w:val="none" w:sz="0" w:space="0" w:color="auto"/>
          </w:divBdr>
          <w:divsChild>
            <w:div w:id="828328451">
              <w:marLeft w:val="0"/>
              <w:marRight w:val="0"/>
              <w:marTop w:val="0"/>
              <w:marBottom w:val="0"/>
              <w:divBdr>
                <w:top w:val="none" w:sz="0" w:space="0" w:color="auto"/>
                <w:left w:val="none" w:sz="0" w:space="0" w:color="auto"/>
                <w:bottom w:val="none" w:sz="0" w:space="0" w:color="auto"/>
                <w:right w:val="none" w:sz="0" w:space="0" w:color="auto"/>
              </w:divBdr>
            </w:div>
          </w:divsChild>
        </w:div>
        <w:div w:id="1902447846">
          <w:marLeft w:val="0"/>
          <w:marRight w:val="0"/>
          <w:marTop w:val="0"/>
          <w:marBottom w:val="0"/>
          <w:divBdr>
            <w:top w:val="none" w:sz="0" w:space="0" w:color="auto"/>
            <w:left w:val="none" w:sz="0" w:space="0" w:color="auto"/>
            <w:bottom w:val="none" w:sz="0" w:space="0" w:color="auto"/>
            <w:right w:val="none" w:sz="0" w:space="0" w:color="auto"/>
          </w:divBdr>
          <w:divsChild>
            <w:div w:id="1655334372">
              <w:marLeft w:val="0"/>
              <w:marRight w:val="0"/>
              <w:marTop w:val="0"/>
              <w:marBottom w:val="0"/>
              <w:divBdr>
                <w:top w:val="none" w:sz="0" w:space="0" w:color="auto"/>
                <w:left w:val="none" w:sz="0" w:space="0" w:color="auto"/>
                <w:bottom w:val="none" w:sz="0" w:space="0" w:color="auto"/>
                <w:right w:val="none" w:sz="0" w:space="0" w:color="auto"/>
              </w:divBdr>
            </w:div>
          </w:divsChild>
        </w:div>
        <w:div w:id="1904220950">
          <w:marLeft w:val="0"/>
          <w:marRight w:val="0"/>
          <w:marTop w:val="0"/>
          <w:marBottom w:val="0"/>
          <w:divBdr>
            <w:top w:val="none" w:sz="0" w:space="0" w:color="auto"/>
            <w:left w:val="none" w:sz="0" w:space="0" w:color="auto"/>
            <w:bottom w:val="none" w:sz="0" w:space="0" w:color="auto"/>
            <w:right w:val="none" w:sz="0" w:space="0" w:color="auto"/>
          </w:divBdr>
          <w:divsChild>
            <w:div w:id="271910111">
              <w:marLeft w:val="0"/>
              <w:marRight w:val="0"/>
              <w:marTop w:val="0"/>
              <w:marBottom w:val="0"/>
              <w:divBdr>
                <w:top w:val="none" w:sz="0" w:space="0" w:color="auto"/>
                <w:left w:val="none" w:sz="0" w:space="0" w:color="auto"/>
                <w:bottom w:val="none" w:sz="0" w:space="0" w:color="auto"/>
                <w:right w:val="none" w:sz="0" w:space="0" w:color="auto"/>
              </w:divBdr>
            </w:div>
          </w:divsChild>
        </w:div>
        <w:div w:id="1915315017">
          <w:marLeft w:val="0"/>
          <w:marRight w:val="0"/>
          <w:marTop w:val="0"/>
          <w:marBottom w:val="0"/>
          <w:divBdr>
            <w:top w:val="none" w:sz="0" w:space="0" w:color="auto"/>
            <w:left w:val="none" w:sz="0" w:space="0" w:color="auto"/>
            <w:bottom w:val="none" w:sz="0" w:space="0" w:color="auto"/>
            <w:right w:val="none" w:sz="0" w:space="0" w:color="auto"/>
          </w:divBdr>
          <w:divsChild>
            <w:div w:id="1252543543">
              <w:marLeft w:val="0"/>
              <w:marRight w:val="0"/>
              <w:marTop w:val="0"/>
              <w:marBottom w:val="0"/>
              <w:divBdr>
                <w:top w:val="none" w:sz="0" w:space="0" w:color="auto"/>
                <w:left w:val="none" w:sz="0" w:space="0" w:color="auto"/>
                <w:bottom w:val="none" w:sz="0" w:space="0" w:color="auto"/>
                <w:right w:val="none" w:sz="0" w:space="0" w:color="auto"/>
              </w:divBdr>
            </w:div>
          </w:divsChild>
        </w:div>
        <w:div w:id="1916892247">
          <w:marLeft w:val="0"/>
          <w:marRight w:val="0"/>
          <w:marTop w:val="0"/>
          <w:marBottom w:val="0"/>
          <w:divBdr>
            <w:top w:val="none" w:sz="0" w:space="0" w:color="auto"/>
            <w:left w:val="none" w:sz="0" w:space="0" w:color="auto"/>
            <w:bottom w:val="none" w:sz="0" w:space="0" w:color="auto"/>
            <w:right w:val="none" w:sz="0" w:space="0" w:color="auto"/>
          </w:divBdr>
          <w:divsChild>
            <w:div w:id="648901820">
              <w:marLeft w:val="0"/>
              <w:marRight w:val="0"/>
              <w:marTop w:val="0"/>
              <w:marBottom w:val="0"/>
              <w:divBdr>
                <w:top w:val="none" w:sz="0" w:space="0" w:color="auto"/>
                <w:left w:val="none" w:sz="0" w:space="0" w:color="auto"/>
                <w:bottom w:val="none" w:sz="0" w:space="0" w:color="auto"/>
                <w:right w:val="none" w:sz="0" w:space="0" w:color="auto"/>
              </w:divBdr>
            </w:div>
          </w:divsChild>
        </w:div>
        <w:div w:id="1921526474">
          <w:marLeft w:val="0"/>
          <w:marRight w:val="0"/>
          <w:marTop w:val="0"/>
          <w:marBottom w:val="0"/>
          <w:divBdr>
            <w:top w:val="none" w:sz="0" w:space="0" w:color="auto"/>
            <w:left w:val="none" w:sz="0" w:space="0" w:color="auto"/>
            <w:bottom w:val="none" w:sz="0" w:space="0" w:color="auto"/>
            <w:right w:val="none" w:sz="0" w:space="0" w:color="auto"/>
          </w:divBdr>
          <w:divsChild>
            <w:div w:id="383214298">
              <w:marLeft w:val="0"/>
              <w:marRight w:val="0"/>
              <w:marTop w:val="0"/>
              <w:marBottom w:val="0"/>
              <w:divBdr>
                <w:top w:val="none" w:sz="0" w:space="0" w:color="auto"/>
                <w:left w:val="none" w:sz="0" w:space="0" w:color="auto"/>
                <w:bottom w:val="none" w:sz="0" w:space="0" w:color="auto"/>
                <w:right w:val="none" w:sz="0" w:space="0" w:color="auto"/>
              </w:divBdr>
            </w:div>
          </w:divsChild>
        </w:div>
        <w:div w:id="1923493005">
          <w:marLeft w:val="0"/>
          <w:marRight w:val="0"/>
          <w:marTop w:val="0"/>
          <w:marBottom w:val="0"/>
          <w:divBdr>
            <w:top w:val="none" w:sz="0" w:space="0" w:color="auto"/>
            <w:left w:val="none" w:sz="0" w:space="0" w:color="auto"/>
            <w:bottom w:val="none" w:sz="0" w:space="0" w:color="auto"/>
            <w:right w:val="none" w:sz="0" w:space="0" w:color="auto"/>
          </w:divBdr>
          <w:divsChild>
            <w:div w:id="633876583">
              <w:marLeft w:val="0"/>
              <w:marRight w:val="0"/>
              <w:marTop w:val="0"/>
              <w:marBottom w:val="0"/>
              <w:divBdr>
                <w:top w:val="none" w:sz="0" w:space="0" w:color="auto"/>
                <w:left w:val="none" w:sz="0" w:space="0" w:color="auto"/>
                <w:bottom w:val="none" w:sz="0" w:space="0" w:color="auto"/>
                <w:right w:val="none" w:sz="0" w:space="0" w:color="auto"/>
              </w:divBdr>
            </w:div>
          </w:divsChild>
        </w:div>
        <w:div w:id="1925870714">
          <w:marLeft w:val="0"/>
          <w:marRight w:val="0"/>
          <w:marTop w:val="0"/>
          <w:marBottom w:val="0"/>
          <w:divBdr>
            <w:top w:val="none" w:sz="0" w:space="0" w:color="auto"/>
            <w:left w:val="none" w:sz="0" w:space="0" w:color="auto"/>
            <w:bottom w:val="none" w:sz="0" w:space="0" w:color="auto"/>
            <w:right w:val="none" w:sz="0" w:space="0" w:color="auto"/>
          </w:divBdr>
          <w:divsChild>
            <w:div w:id="1246456862">
              <w:marLeft w:val="0"/>
              <w:marRight w:val="0"/>
              <w:marTop w:val="0"/>
              <w:marBottom w:val="0"/>
              <w:divBdr>
                <w:top w:val="none" w:sz="0" w:space="0" w:color="auto"/>
                <w:left w:val="none" w:sz="0" w:space="0" w:color="auto"/>
                <w:bottom w:val="none" w:sz="0" w:space="0" w:color="auto"/>
                <w:right w:val="none" w:sz="0" w:space="0" w:color="auto"/>
              </w:divBdr>
            </w:div>
          </w:divsChild>
        </w:div>
        <w:div w:id="1946768061">
          <w:marLeft w:val="0"/>
          <w:marRight w:val="0"/>
          <w:marTop w:val="0"/>
          <w:marBottom w:val="0"/>
          <w:divBdr>
            <w:top w:val="none" w:sz="0" w:space="0" w:color="auto"/>
            <w:left w:val="none" w:sz="0" w:space="0" w:color="auto"/>
            <w:bottom w:val="none" w:sz="0" w:space="0" w:color="auto"/>
            <w:right w:val="none" w:sz="0" w:space="0" w:color="auto"/>
          </w:divBdr>
          <w:divsChild>
            <w:div w:id="395589142">
              <w:marLeft w:val="0"/>
              <w:marRight w:val="0"/>
              <w:marTop w:val="0"/>
              <w:marBottom w:val="0"/>
              <w:divBdr>
                <w:top w:val="none" w:sz="0" w:space="0" w:color="auto"/>
                <w:left w:val="none" w:sz="0" w:space="0" w:color="auto"/>
                <w:bottom w:val="none" w:sz="0" w:space="0" w:color="auto"/>
                <w:right w:val="none" w:sz="0" w:space="0" w:color="auto"/>
              </w:divBdr>
            </w:div>
          </w:divsChild>
        </w:div>
        <w:div w:id="1947077426">
          <w:marLeft w:val="0"/>
          <w:marRight w:val="0"/>
          <w:marTop w:val="0"/>
          <w:marBottom w:val="0"/>
          <w:divBdr>
            <w:top w:val="none" w:sz="0" w:space="0" w:color="auto"/>
            <w:left w:val="none" w:sz="0" w:space="0" w:color="auto"/>
            <w:bottom w:val="none" w:sz="0" w:space="0" w:color="auto"/>
            <w:right w:val="none" w:sz="0" w:space="0" w:color="auto"/>
          </w:divBdr>
          <w:divsChild>
            <w:div w:id="849099009">
              <w:marLeft w:val="0"/>
              <w:marRight w:val="0"/>
              <w:marTop w:val="0"/>
              <w:marBottom w:val="0"/>
              <w:divBdr>
                <w:top w:val="none" w:sz="0" w:space="0" w:color="auto"/>
                <w:left w:val="none" w:sz="0" w:space="0" w:color="auto"/>
                <w:bottom w:val="none" w:sz="0" w:space="0" w:color="auto"/>
                <w:right w:val="none" w:sz="0" w:space="0" w:color="auto"/>
              </w:divBdr>
            </w:div>
          </w:divsChild>
        </w:div>
        <w:div w:id="1947427061">
          <w:marLeft w:val="0"/>
          <w:marRight w:val="0"/>
          <w:marTop w:val="0"/>
          <w:marBottom w:val="0"/>
          <w:divBdr>
            <w:top w:val="none" w:sz="0" w:space="0" w:color="auto"/>
            <w:left w:val="none" w:sz="0" w:space="0" w:color="auto"/>
            <w:bottom w:val="none" w:sz="0" w:space="0" w:color="auto"/>
            <w:right w:val="none" w:sz="0" w:space="0" w:color="auto"/>
          </w:divBdr>
          <w:divsChild>
            <w:div w:id="509414267">
              <w:marLeft w:val="0"/>
              <w:marRight w:val="0"/>
              <w:marTop w:val="0"/>
              <w:marBottom w:val="0"/>
              <w:divBdr>
                <w:top w:val="none" w:sz="0" w:space="0" w:color="auto"/>
                <w:left w:val="none" w:sz="0" w:space="0" w:color="auto"/>
                <w:bottom w:val="none" w:sz="0" w:space="0" w:color="auto"/>
                <w:right w:val="none" w:sz="0" w:space="0" w:color="auto"/>
              </w:divBdr>
            </w:div>
          </w:divsChild>
        </w:div>
        <w:div w:id="1950162178">
          <w:marLeft w:val="0"/>
          <w:marRight w:val="0"/>
          <w:marTop w:val="0"/>
          <w:marBottom w:val="0"/>
          <w:divBdr>
            <w:top w:val="none" w:sz="0" w:space="0" w:color="auto"/>
            <w:left w:val="none" w:sz="0" w:space="0" w:color="auto"/>
            <w:bottom w:val="none" w:sz="0" w:space="0" w:color="auto"/>
            <w:right w:val="none" w:sz="0" w:space="0" w:color="auto"/>
          </w:divBdr>
          <w:divsChild>
            <w:div w:id="1443065286">
              <w:marLeft w:val="0"/>
              <w:marRight w:val="0"/>
              <w:marTop w:val="0"/>
              <w:marBottom w:val="0"/>
              <w:divBdr>
                <w:top w:val="none" w:sz="0" w:space="0" w:color="auto"/>
                <w:left w:val="none" w:sz="0" w:space="0" w:color="auto"/>
                <w:bottom w:val="none" w:sz="0" w:space="0" w:color="auto"/>
                <w:right w:val="none" w:sz="0" w:space="0" w:color="auto"/>
              </w:divBdr>
            </w:div>
          </w:divsChild>
        </w:div>
        <w:div w:id="1958759463">
          <w:marLeft w:val="0"/>
          <w:marRight w:val="0"/>
          <w:marTop w:val="0"/>
          <w:marBottom w:val="0"/>
          <w:divBdr>
            <w:top w:val="none" w:sz="0" w:space="0" w:color="auto"/>
            <w:left w:val="none" w:sz="0" w:space="0" w:color="auto"/>
            <w:bottom w:val="none" w:sz="0" w:space="0" w:color="auto"/>
            <w:right w:val="none" w:sz="0" w:space="0" w:color="auto"/>
          </w:divBdr>
          <w:divsChild>
            <w:div w:id="288820521">
              <w:marLeft w:val="0"/>
              <w:marRight w:val="0"/>
              <w:marTop w:val="0"/>
              <w:marBottom w:val="0"/>
              <w:divBdr>
                <w:top w:val="none" w:sz="0" w:space="0" w:color="auto"/>
                <w:left w:val="none" w:sz="0" w:space="0" w:color="auto"/>
                <w:bottom w:val="none" w:sz="0" w:space="0" w:color="auto"/>
                <w:right w:val="none" w:sz="0" w:space="0" w:color="auto"/>
              </w:divBdr>
            </w:div>
          </w:divsChild>
        </w:div>
        <w:div w:id="1980643327">
          <w:marLeft w:val="0"/>
          <w:marRight w:val="0"/>
          <w:marTop w:val="0"/>
          <w:marBottom w:val="0"/>
          <w:divBdr>
            <w:top w:val="none" w:sz="0" w:space="0" w:color="auto"/>
            <w:left w:val="none" w:sz="0" w:space="0" w:color="auto"/>
            <w:bottom w:val="none" w:sz="0" w:space="0" w:color="auto"/>
            <w:right w:val="none" w:sz="0" w:space="0" w:color="auto"/>
          </w:divBdr>
          <w:divsChild>
            <w:div w:id="535385867">
              <w:marLeft w:val="0"/>
              <w:marRight w:val="0"/>
              <w:marTop w:val="0"/>
              <w:marBottom w:val="0"/>
              <w:divBdr>
                <w:top w:val="none" w:sz="0" w:space="0" w:color="auto"/>
                <w:left w:val="none" w:sz="0" w:space="0" w:color="auto"/>
                <w:bottom w:val="none" w:sz="0" w:space="0" w:color="auto"/>
                <w:right w:val="none" w:sz="0" w:space="0" w:color="auto"/>
              </w:divBdr>
            </w:div>
          </w:divsChild>
        </w:div>
        <w:div w:id="1986272255">
          <w:marLeft w:val="0"/>
          <w:marRight w:val="0"/>
          <w:marTop w:val="0"/>
          <w:marBottom w:val="0"/>
          <w:divBdr>
            <w:top w:val="none" w:sz="0" w:space="0" w:color="auto"/>
            <w:left w:val="none" w:sz="0" w:space="0" w:color="auto"/>
            <w:bottom w:val="none" w:sz="0" w:space="0" w:color="auto"/>
            <w:right w:val="none" w:sz="0" w:space="0" w:color="auto"/>
          </w:divBdr>
          <w:divsChild>
            <w:div w:id="1857886953">
              <w:marLeft w:val="0"/>
              <w:marRight w:val="0"/>
              <w:marTop w:val="0"/>
              <w:marBottom w:val="0"/>
              <w:divBdr>
                <w:top w:val="none" w:sz="0" w:space="0" w:color="auto"/>
                <w:left w:val="none" w:sz="0" w:space="0" w:color="auto"/>
                <w:bottom w:val="none" w:sz="0" w:space="0" w:color="auto"/>
                <w:right w:val="none" w:sz="0" w:space="0" w:color="auto"/>
              </w:divBdr>
            </w:div>
          </w:divsChild>
        </w:div>
        <w:div w:id="1996369627">
          <w:marLeft w:val="0"/>
          <w:marRight w:val="0"/>
          <w:marTop w:val="0"/>
          <w:marBottom w:val="0"/>
          <w:divBdr>
            <w:top w:val="none" w:sz="0" w:space="0" w:color="auto"/>
            <w:left w:val="none" w:sz="0" w:space="0" w:color="auto"/>
            <w:bottom w:val="none" w:sz="0" w:space="0" w:color="auto"/>
            <w:right w:val="none" w:sz="0" w:space="0" w:color="auto"/>
          </w:divBdr>
          <w:divsChild>
            <w:div w:id="2556017">
              <w:marLeft w:val="0"/>
              <w:marRight w:val="0"/>
              <w:marTop w:val="0"/>
              <w:marBottom w:val="0"/>
              <w:divBdr>
                <w:top w:val="none" w:sz="0" w:space="0" w:color="auto"/>
                <w:left w:val="none" w:sz="0" w:space="0" w:color="auto"/>
                <w:bottom w:val="none" w:sz="0" w:space="0" w:color="auto"/>
                <w:right w:val="none" w:sz="0" w:space="0" w:color="auto"/>
              </w:divBdr>
            </w:div>
          </w:divsChild>
        </w:div>
        <w:div w:id="2007173297">
          <w:marLeft w:val="0"/>
          <w:marRight w:val="0"/>
          <w:marTop w:val="0"/>
          <w:marBottom w:val="0"/>
          <w:divBdr>
            <w:top w:val="none" w:sz="0" w:space="0" w:color="auto"/>
            <w:left w:val="none" w:sz="0" w:space="0" w:color="auto"/>
            <w:bottom w:val="none" w:sz="0" w:space="0" w:color="auto"/>
            <w:right w:val="none" w:sz="0" w:space="0" w:color="auto"/>
          </w:divBdr>
          <w:divsChild>
            <w:div w:id="1407218556">
              <w:marLeft w:val="0"/>
              <w:marRight w:val="0"/>
              <w:marTop w:val="0"/>
              <w:marBottom w:val="0"/>
              <w:divBdr>
                <w:top w:val="none" w:sz="0" w:space="0" w:color="auto"/>
                <w:left w:val="none" w:sz="0" w:space="0" w:color="auto"/>
                <w:bottom w:val="none" w:sz="0" w:space="0" w:color="auto"/>
                <w:right w:val="none" w:sz="0" w:space="0" w:color="auto"/>
              </w:divBdr>
            </w:div>
          </w:divsChild>
        </w:div>
        <w:div w:id="2016417753">
          <w:marLeft w:val="0"/>
          <w:marRight w:val="0"/>
          <w:marTop w:val="0"/>
          <w:marBottom w:val="0"/>
          <w:divBdr>
            <w:top w:val="none" w:sz="0" w:space="0" w:color="auto"/>
            <w:left w:val="none" w:sz="0" w:space="0" w:color="auto"/>
            <w:bottom w:val="none" w:sz="0" w:space="0" w:color="auto"/>
            <w:right w:val="none" w:sz="0" w:space="0" w:color="auto"/>
          </w:divBdr>
          <w:divsChild>
            <w:div w:id="334190644">
              <w:marLeft w:val="0"/>
              <w:marRight w:val="0"/>
              <w:marTop w:val="0"/>
              <w:marBottom w:val="0"/>
              <w:divBdr>
                <w:top w:val="none" w:sz="0" w:space="0" w:color="auto"/>
                <w:left w:val="none" w:sz="0" w:space="0" w:color="auto"/>
                <w:bottom w:val="none" w:sz="0" w:space="0" w:color="auto"/>
                <w:right w:val="none" w:sz="0" w:space="0" w:color="auto"/>
              </w:divBdr>
            </w:div>
          </w:divsChild>
        </w:div>
        <w:div w:id="2018380084">
          <w:marLeft w:val="0"/>
          <w:marRight w:val="0"/>
          <w:marTop w:val="0"/>
          <w:marBottom w:val="0"/>
          <w:divBdr>
            <w:top w:val="none" w:sz="0" w:space="0" w:color="auto"/>
            <w:left w:val="none" w:sz="0" w:space="0" w:color="auto"/>
            <w:bottom w:val="none" w:sz="0" w:space="0" w:color="auto"/>
            <w:right w:val="none" w:sz="0" w:space="0" w:color="auto"/>
          </w:divBdr>
          <w:divsChild>
            <w:div w:id="2051028885">
              <w:marLeft w:val="0"/>
              <w:marRight w:val="0"/>
              <w:marTop w:val="0"/>
              <w:marBottom w:val="0"/>
              <w:divBdr>
                <w:top w:val="none" w:sz="0" w:space="0" w:color="auto"/>
                <w:left w:val="none" w:sz="0" w:space="0" w:color="auto"/>
                <w:bottom w:val="none" w:sz="0" w:space="0" w:color="auto"/>
                <w:right w:val="none" w:sz="0" w:space="0" w:color="auto"/>
              </w:divBdr>
            </w:div>
          </w:divsChild>
        </w:div>
        <w:div w:id="2031445683">
          <w:marLeft w:val="0"/>
          <w:marRight w:val="0"/>
          <w:marTop w:val="0"/>
          <w:marBottom w:val="0"/>
          <w:divBdr>
            <w:top w:val="none" w:sz="0" w:space="0" w:color="auto"/>
            <w:left w:val="none" w:sz="0" w:space="0" w:color="auto"/>
            <w:bottom w:val="none" w:sz="0" w:space="0" w:color="auto"/>
            <w:right w:val="none" w:sz="0" w:space="0" w:color="auto"/>
          </w:divBdr>
          <w:divsChild>
            <w:div w:id="1902978214">
              <w:marLeft w:val="0"/>
              <w:marRight w:val="0"/>
              <w:marTop w:val="0"/>
              <w:marBottom w:val="0"/>
              <w:divBdr>
                <w:top w:val="none" w:sz="0" w:space="0" w:color="auto"/>
                <w:left w:val="none" w:sz="0" w:space="0" w:color="auto"/>
                <w:bottom w:val="none" w:sz="0" w:space="0" w:color="auto"/>
                <w:right w:val="none" w:sz="0" w:space="0" w:color="auto"/>
              </w:divBdr>
            </w:div>
          </w:divsChild>
        </w:div>
        <w:div w:id="2056001463">
          <w:marLeft w:val="0"/>
          <w:marRight w:val="0"/>
          <w:marTop w:val="0"/>
          <w:marBottom w:val="0"/>
          <w:divBdr>
            <w:top w:val="none" w:sz="0" w:space="0" w:color="auto"/>
            <w:left w:val="none" w:sz="0" w:space="0" w:color="auto"/>
            <w:bottom w:val="none" w:sz="0" w:space="0" w:color="auto"/>
            <w:right w:val="none" w:sz="0" w:space="0" w:color="auto"/>
          </w:divBdr>
          <w:divsChild>
            <w:div w:id="13387988">
              <w:marLeft w:val="0"/>
              <w:marRight w:val="0"/>
              <w:marTop w:val="0"/>
              <w:marBottom w:val="0"/>
              <w:divBdr>
                <w:top w:val="none" w:sz="0" w:space="0" w:color="auto"/>
                <w:left w:val="none" w:sz="0" w:space="0" w:color="auto"/>
                <w:bottom w:val="none" w:sz="0" w:space="0" w:color="auto"/>
                <w:right w:val="none" w:sz="0" w:space="0" w:color="auto"/>
              </w:divBdr>
            </w:div>
          </w:divsChild>
        </w:div>
        <w:div w:id="2058704545">
          <w:marLeft w:val="0"/>
          <w:marRight w:val="0"/>
          <w:marTop w:val="0"/>
          <w:marBottom w:val="0"/>
          <w:divBdr>
            <w:top w:val="none" w:sz="0" w:space="0" w:color="auto"/>
            <w:left w:val="none" w:sz="0" w:space="0" w:color="auto"/>
            <w:bottom w:val="none" w:sz="0" w:space="0" w:color="auto"/>
            <w:right w:val="none" w:sz="0" w:space="0" w:color="auto"/>
          </w:divBdr>
          <w:divsChild>
            <w:div w:id="1023943902">
              <w:marLeft w:val="0"/>
              <w:marRight w:val="0"/>
              <w:marTop w:val="0"/>
              <w:marBottom w:val="0"/>
              <w:divBdr>
                <w:top w:val="none" w:sz="0" w:space="0" w:color="auto"/>
                <w:left w:val="none" w:sz="0" w:space="0" w:color="auto"/>
                <w:bottom w:val="none" w:sz="0" w:space="0" w:color="auto"/>
                <w:right w:val="none" w:sz="0" w:space="0" w:color="auto"/>
              </w:divBdr>
            </w:div>
          </w:divsChild>
        </w:div>
        <w:div w:id="2065134871">
          <w:marLeft w:val="0"/>
          <w:marRight w:val="0"/>
          <w:marTop w:val="0"/>
          <w:marBottom w:val="0"/>
          <w:divBdr>
            <w:top w:val="none" w:sz="0" w:space="0" w:color="auto"/>
            <w:left w:val="none" w:sz="0" w:space="0" w:color="auto"/>
            <w:bottom w:val="none" w:sz="0" w:space="0" w:color="auto"/>
            <w:right w:val="none" w:sz="0" w:space="0" w:color="auto"/>
          </w:divBdr>
          <w:divsChild>
            <w:div w:id="676231553">
              <w:marLeft w:val="0"/>
              <w:marRight w:val="0"/>
              <w:marTop w:val="0"/>
              <w:marBottom w:val="0"/>
              <w:divBdr>
                <w:top w:val="none" w:sz="0" w:space="0" w:color="auto"/>
                <w:left w:val="none" w:sz="0" w:space="0" w:color="auto"/>
                <w:bottom w:val="none" w:sz="0" w:space="0" w:color="auto"/>
                <w:right w:val="none" w:sz="0" w:space="0" w:color="auto"/>
              </w:divBdr>
            </w:div>
          </w:divsChild>
        </w:div>
        <w:div w:id="2066834968">
          <w:marLeft w:val="0"/>
          <w:marRight w:val="0"/>
          <w:marTop w:val="0"/>
          <w:marBottom w:val="0"/>
          <w:divBdr>
            <w:top w:val="none" w:sz="0" w:space="0" w:color="auto"/>
            <w:left w:val="none" w:sz="0" w:space="0" w:color="auto"/>
            <w:bottom w:val="none" w:sz="0" w:space="0" w:color="auto"/>
            <w:right w:val="none" w:sz="0" w:space="0" w:color="auto"/>
          </w:divBdr>
          <w:divsChild>
            <w:div w:id="329795419">
              <w:marLeft w:val="0"/>
              <w:marRight w:val="0"/>
              <w:marTop w:val="0"/>
              <w:marBottom w:val="0"/>
              <w:divBdr>
                <w:top w:val="none" w:sz="0" w:space="0" w:color="auto"/>
                <w:left w:val="none" w:sz="0" w:space="0" w:color="auto"/>
                <w:bottom w:val="none" w:sz="0" w:space="0" w:color="auto"/>
                <w:right w:val="none" w:sz="0" w:space="0" w:color="auto"/>
              </w:divBdr>
            </w:div>
          </w:divsChild>
        </w:div>
        <w:div w:id="2070692587">
          <w:marLeft w:val="0"/>
          <w:marRight w:val="0"/>
          <w:marTop w:val="0"/>
          <w:marBottom w:val="0"/>
          <w:divBdr>
            <w:top w:val="none" w:sz="0" w:space="0" w:color="auto"/>
            <w:left w:val="none" w:sz="0" w:space="0" w:color="auto"/>
            <w:bottom w:val="none" w:sz="0" w:space="0" w:color="auto"/>
            <w:right w:val="none" w:sz="0" w:space="0" w:color="auto"/>
          </w:divBdr>
          <w:divsChild>
            <w:div w:id="769080137">
              <w:marLeft w:val="0"/>
              <w:marRight w:val="0"/>
              <w:marTop w:val="0"/>
              <w:marBottom w:val="0"/>
              <w:divBdr>
                <w:top w:val="none" w:sz="0" w:space="0" w:color="auto"/>
                <w:left w:val="none" w:sz="0" w:space="0" w:color="auto"/>
                <w:bottom w:val="none" w:sz="0" w:space="0" w:color="auto"/>
                <w:right w:val="none" w:sz="0" w:space="0" w:color="auto"/>
              </w:divBdr>
            </w:div>
          </w:divsChild>
        </w:div>
        <w:div w:id="2088114608">
          <w:marLeft w:val="0"/>
          <w:marRight w:val="0"/>
          <w:marTop w:val="0"/>
          <w:marBottom w:val="0"/>
          <w:divBdr>
            <w:top w:val="none" w:sz="0" w:space="0" w:color="auto"/>
            <w:left w:val="none" w:sz="0" w:space="0" w:color="auto"/>
            <w:bottom w:val="none" w:sz="0" w:space="0" w:color="auto"/>
            <w:right w:val="none" w:sz="0" w:space="0" w:color="auto"/>
          </w:divBdr>
          <w:divsChild>
            <w:div w:id="2062441168">
              <w:marLeft w:val="0"/>
              <w:marRight w:val="0"/>
              <w:marTop w:val="0"/>
              <w:marBottom w:val="0"/>
              <w:divBdr>
                <w:top w:val="none" w:sz="0" w:space="0" w:color="auto"/>
                <w:left w:val="none" w:sz="0" w:space="0" w:color="auto"/>
                <w:bottom w:val="none" w:sz="0" w:space="0" w:color="auto"/>
                <w:right w:val="none" w:sz="0" w:space="0" w:color="auto"/>
              </w:divBdr>
            </w:div>
          </w:divsChild>
        </w:div>
        <w:div w:id="2091653473">
          <w:marLeft w:val="0"/>
          <w:marRight w:val="0"/>
          <w:marTop w:val="0"/>
          <w:marBottom w:val="0"/>
          <w:divBdr>
            <w:top w:val="none" w:sz="0" w:space="0" w:color="auto"/>
            <w:left w:val="none" w:sz="0" w:space="0" w:color="auto"/>
            <w:bottom w:val="none" w:sz="0" w:space="0" w:color="auto"/>
            <w:right w:val="none" w:sz="0" w:space="0" w:color="auto"/>
          </w:divBdr>
          <w:divsChild>
            <w:div w:id="1287347827">
              <w:marLeft w:val="0"/>
              <w:marRight w:val="0"/>
              <w:marTop w:val="0"/>
              <w:marBottom w:val="0"/>
              <w:divBdr>
                <w:top w:val="none" w:sz="0" w:space="0" w:color="auto"/>
                <w:left w:val="none" w:sz="0" w:space="0" w:color="auto"/>
                <w:bottom w:val="none" w:sz="0" w:space="0" w:color="auto"/>
                <w:right w:val="none" w:sz="0" w:space="0" w:color="auto"/>
              </w:divBdr>
            </w:div>
          </w:divsChild>
        </w:div>
        <w:div w:id="2110153902">
          <w:marLeft w:val="0"/>
          <w:marRight w:val="0"/>
          <w:marTop w:val="0"/>
          <w:marBottom w:val="0"/>
          <w:divBdr>
            <w:top w:val="none" w:sz="0" w:space="0" w:color="auto"/>
            <w:left w:val="none" w:sz="0" w:space="0" w:color="auto"/>
            <w:bottom w:val="none" w:sz="0" w:space="0" w:color="auto"/>
            <w:right w:val="none" w:sz="0" w:space="0" w:color="auto"/>
          </w:divBdr>
          <w:divsChild>
            <w:div w:id="1232425923">
              <w:marLeft w:val="0"/>
              <w:marRight w:val="0"/>
              <w:marTop w:val="0"/>
              <w:marBottom w:val="0"/>
              <w:divBdr>
                <w:top w:val="none" w:sz="0" w:space="0" w:color="auto"/>
                <w:left w:val="none" w:sz="0" w:space="0" w:color="auto"/>
                <w:bottom w:val="none" w:sz="0" w:space="0" w:color="auto"/>
                <w:right w:val="none" w:sz="0" w:space="0" w:color="auto"/>
              </w:divBdr>
            </w:div>
          </w:divsChild>
        </w:div>
        <w:div w:id="2114475005">
          <w:marLeft w:val="0"/>
          <w:marRight w:val="0"/>
          <w:marTop w:val="0"/>
          <w:marBottom w:val="0"/>
          <w:divBdr>
            <w:top w:val="none" w:sz="0" w:space="0" w:color="auto"/>
            <w:left w:val="none" w:sz="0" w:space="0" w:color="auto"/>
            <w:bottom w:val="none" w:sz="0" w:space="0" w:color="auto"/>
            <w:right w:val="none" w:sz="0" w:space="0" w:color="auto"/>
          </w:divBdr>
          <w:divsChild>
            <w:div w:id="1861551514">
              <w:marLeft w:val="0"/>
              <w:marRight w:val="0"/>
              <w:marTop w:val="0"/>
              <w:marBottom w:val="0"/>
              <w:divBdr>
                <w:top w:val="none" w:sz="0" w:space="0" w:color="auto"/>
                <w:left w:val="none" w:sz="0" w:space="0" w:color="auto"/>
                <w:bottom w:val="none" w:sz="0" w:space="0" w:color="auto"/>
                <w:right w:val="none" w:sz="0" w:space="0" w:color="auto"/>
              </w:divBdr>
            </w:div>
          </w:divsChild>
        </w:div>
        <w:div w:id="2118139830">
          <w:marLeft w:val="0"/>
          <w:marRight w:val="0"/>
          <w:marTop w:val="0"/>
          <w:marBottom w:val="0"/>
          <w:divBdr>
            <w:top w:val="none" w:sz="0" w:space="0" w:color="auto"/>
            <w:left w:val="none" w:sz="0" w:space="0" w:color="auto"/>
            <w:bottom w:val="none" w:sz="0" w:space="0" w:color="auto"/>
            <w:right w:val="none" w:sz="0" w:space="0" w:color="auto"/>
          </w:divBdr>
          <w:divsChild>
            <w:div w:id="196819588">
              <w:marLeft w:val="0"/>
              <w:marRight w:val="0"/>
              <w:marTop w:val="0"/>
              <w:marBottom w:val="0"/>
              <w:divBdr>
                <w:top w:val="none" w:sz="0" w:space="0" w:color="auto"/>
                <w:left w:val="none" w:sz="0" w:space="0" w:color="auto"/>
                <w:bottom w:val="none" w:sz="0" w:space="0" w:color="auto"/>
                <w:right w:val="none" w:sz="0" w:space="0" w:color="auto"/>
              </w:divBdr>
            </w:div>
          </w:divsChild>
        </w:div>
        <w:div w:id="2135244945">
          <w:marLeft w:val="0"/>
          <w:marRight w:val="0"/>
          <w:marTop w:val="0"/>
          <w:marBottom w:val="0"/>
          <w:divBdr>
            <w:top w:val="none" w:sz="0" w:space="0" w:color="auto"/>
            <w:left w:val="none" w:sz="0" w:space="0" w:color="auto"/>
            <w:bottom w:val="none" w:sz="0" w:space="0" w:color="auto"/>
            <w:right w:val="none" w:sz="0" w:space="0" w:color="auto"/>
          </w:divBdr>
          <w:divsChild>
            <w:div w:id="1699163739">
              <w:marLeft w:val="0"/>
              <w:marRight w:val="0"/>
              <w:marTop w:val="0"/>
              <w:marBottom w:val="0"/>
              <w:divBdr>
                <w:top w:val="none" w:sz="0" w:space="0" w:color="auto"/>
                <w:left w:val="none" w:sz="0" w:space="0" w:color="auto"/>
                <w:bottom w:val="none" w:sz="0" w:space="0" w:color="auto"/>
                <w:right w:val="none" w:sz="0" w:space="0" w:color="auto"/>
              </w:divBdr>
            </w:div>
          </w:divsChild>
        </w:div>
        <w:div w:id="2136368178">
          <w:marLeft w:val="0"/>
          <w:marRight w:val="0"/>
          <w:marTop w:val="0"/>
          <w:marBottom w:val="0"/>
          <w:divBdr>
            <w:top w:val="none" w:sz="0" w:space="0" w:color="auto"/>
            <w:left w:val="none" w:sz="0" w:space="0" w:color="auto"/>
            <w:bottom w:val="none" w:sz="0" w:space="0" w:color="auto"/>
            <w:right w:val="none" w:sz="0" w:space="0" w:color="auto"/>
          </w:divBdr>
          <w:divsChild>
            <w:div w:id="1052926366">
              <w:marLeft w:val="0"/>
              <w:marRight w:val="0"/>
              <w:marTop w:val="0"/>
              <w:marBottom w:val="0"/>
              <w:divBdr>
                <w:top w:val="none" w:sz="0" w:space="0" w:color="auto"/>
                <w:left w:val="none" w:sz="0" w:space="0" w:color="auto"/>
                <w:bottom w:val="none" w:sz="0" w:space="0" w:color="auto"/>
                <w:right w:val="none" w:sz="0" w:space="0" w:color="auto"/>
              </w:divBdr>
            </w:div>
          </w:divsChild>
        </w:div>
        <w:div w:id="2141067389">
          <w:marLeft w:val="0"/>
          <w:marRight w:val="0"/>
          <w:marTop w:val="0"/>
          <w:marBottom w:val="0"/>
          <w:divBdr>
            <w:top w:val="none" w:sz="0" w:space="0" w:color="auto"/>
            <w:left w:val="none" w:sz="0" w:space="0" w:color="auto"/>
            <w:bottom w:val="none" w:sz="0" w:space="0" w:color="auto"/>
            <w:right w:val="none" w:sz="0" w:space="0" w:color="auto"/>
          </w:divBdr>
          <w:divsChild>
            <w:div w:id="1146972487">
              <w:marLeft w:val="0"/>
              <w:marRight w:val="0"/>
              <w:marTop w:val="0"/>
              <w:marBottom w:val="0"/>
              <w:divBdr>
                <w:top w:val="none" w:sz="0" w:space="0" w:color="auto"/>
                <w:left w:val="none" w:sz="0" w:space="0" w:color="auto"/>
                <w:bottom w:val="none" w:sz="0" w:space="0" w:color="auto"/>
                <w:right w:val="none" w:sz="0" w:space="0" w:color="auto"/>
              </w:divBdr>
            </w:div>
          </w:divsChild>
        </w:div>
        <w:div w:id="2145156424">
          <w:marLeft w:val="0"/>
          <w:marRight w:val="0"/>
          <w:marTop w:val="0"/>
          <w:marBottom w:val="0"/>
          <w:divBdr>
            <w:top w:val="none" w:sz="0" w:space="0" w:color="auto"/>
            <w:left w:val="none" w:sz="0" w:space="0" w:color="auto"/>
            <w:bottom w:val="none" w:sz="0" w:space="0" w:color="auto"/>
            <w:right w:val="none" w:sz="0" w:space="0" w:color="auto"/>
          </w:divBdr>
          <w:divsChild>
            <w:div w:id="100324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470094">
      <w:bodyDiv w:val="1"/>
      <w:marLeft w:val="0"/>
      <w:marRight w:val="0"/>
      <w:marTop w:val="0"/>
      <w:marBottom w:val="0"/>
      <w:divBdr>
        <w:top w:val="none" w:sz="0" w:space="0" w:color="auto"/>
        <w:left w:val="none" w:sz="0" w:space="0" w:color="auto"/>
        <w:bottom w:val="none" w:sz="0" w:space="0" w:color="auto"/>
        <w:right w:val="none" w:sz="0" w:space="0" w:color="auto"/>
      </w:divBdr>
    </w:div>
    <w:div w:id="658265230">
      <w:bodyDiv w:val="1"/>
      <w:marLeft w:val="0"/>
      <w:marRight w:val="0"/>
      <w:marTop w:val="0"/>
      <w:marBottom w:val="0"/>
      <w:divBdr>
        <w:top w:val="none" w:sz="0" w:space="0" w:color="auto"/>
        <w:left w:val="none" w:sz="0" w:space="0" w:color="auto"/>
        <w:bottom w:val="none" w:sz="0" w:space="0" w:color="auto"/>
        <w:right w:val="none" w:sz="0" w:space="0" w:color="auto"/>
      </w:divBdr>
      <w:divsChild>
        <w:div w:id="13922308">
          <w:marLeft w:val="0"/>
          <w:marRight w:val="0"/>
          <w:marTop w:val="0"/>
          <w:marBottom w:val="0"/>
          <w:divBdr>
            <w:top w:val="none" w:sz="0" w:space="0" w:color="auto"/>
            <w:left w:val="none" w:sz="0" w:space="0" w:color="auto"/>
            <w:bottom w:val="none" w:sz="0" w:space="0" w:color="auto"/>
            <w:right w:val="none" w:sz="0" w:space="0" w:color="auto"/>
          </w:divBdr>
          <w:divsChild>
            <w:div w:id="1854609289">
              <w:marLeft w:val="0"/>
              <w:marRight w:val="0"/>
              <w:marTop w:val="0"/>
              <w:marBottom w:val="0"/>
              <w:divBdr>
                <w:top w:val="none" w:sz="0" w:space="0" w:color="auto"/>
                <w:left w:val="none" w:sz="0" w:space="0" w:color="auto"/>
                <w:bottom w:val="none" w:sz="0" w:space="0" w:color="auto"/>
                <w:right w:val="none" w:sz="0" w:space="0" w:color="auto"/>
              </w:divBdr>
            </w:div>
          </w:divsChild>
        </w:div>
        <w:div w:id="43412706">
          <w:marLeft w:val="0"/>
          <w:marRight w:val="0"/>
          <w:marTop w:val="0"/>
          <w:marBottom w:val="0"/>
          <w:divBdr>
            <w:top w:val="none" w:sz="0" w:space="0" w:color="auto"/>
            <w:left w:val="none" w:sz="0" w:space="0" w:color="auto"/>
            <w:bottom w:val="none" w:sz="0" w:space="0" w:color="auto"/>
            <w:right w:val="none" w:sz="0" w:space="0" w:color="auto"/>
          </w:divBdr>
          <w:divsChild>
            <w:div w:id="870802579">
              <w:marLeft w:val="0"/>
              <w:marRight w:val="0"/>
              <w:marTop w:val="0"/>
              <w:marBottom w:val="0"/>
              <w:divBdr>
                <w:top w:val="none" w:sz="0" w:space="0" w:color="auto"/>
                <w:left w:val="none" w:sz="0" w:space="0" w:color="auto"/>
                <w:bottom w:val="none" w:sz="0" w:space="0" w:color="auto"/>
                <w:right w:val="none" w:sz="0" w:space="0" w:color="auto"/>
              </w:divBdr>
            </w:div>
          </w:divsChild>
        </w:div>
        <w:div w:id="48968556">
          <w:marLeft w:val="0"/>
          <w:marRight w:val="0"/>
          <w:marTop w:val="0"/>
          <w:marBottom w:val="0"/>
          <w:divBdr>
            <w:top w:val="none" w:sz="0" w:space="0" w:color="auto"/>
            <w:left w:val="none" w:sz="0" w:space="0" w:color="auto"/>
            <w:bottom w:val="none" w:sz="0" w:space="0" w:color="auto"/>
            <w:right w:val="none" w:sz="0" w:space="0" w:color="auto"/>
          </w:divBdr>
          <w:divsChild>
            <w:div w:id="56050089">
              <w:marLeft w:val="0"/>
              <w:marRight w:val="0"/>
              <w:marTop w:val="0"/>
              <w:marBottom w:val="0"/>
              <w:divBdr>
                <w:top w:val="none" w:sz="0" w:space="0" w:color="auto"/>
                <w:left w:val="none" w:sz="0" w:space="0" w:color="auto"/>
                <w:bottom w:val="none" w:sz="0" w:space="0" w:color="auto"/>
                <w:right w:val="none" w:sz="0" w:space="0" w:color="auto"/>
              </w:divBdr>
            </w:div>
          </w:divsChild>
        </w:div>
        <w:div w:id="58749416">
          <w:marLeft w:val="0"/>
          <w:marRight w:val="0"/>
          <w:marTop w:val="0"/>
          <w:marBottom w:val="0"/>
          <w:divBdr>
            <w:top w:val="none" w:sz="0" w:space="0" w:color="auto"/>
            <w:left w:val="none" w:sz="0" w:space="0" w:color="auto"/>
            <w:bottom w:val="none" w:sz="0" w:space="0" w:color="auto"/>
            <w:right w:val="none" w:sz="0" w:space="0" w:color="auto"/>
          </w:divBdr>
          <w:divsChild>
            <w:div w:id="2112167391">
              <w:marLeft w:val="0"/>
              <w:marRight w:val="0"/>
              <w:marTop w:val="0"/>
              <w:marBottom w:val="0"/>
              <w:divBdr>
                <w:top w:val="none" w:sz="0" w:space="0" w:color="auto"/>
                <w:left w:val="none" w:sz="0" w:space="0" w:color="auto"/>
                <w:bottom w:val="none" w:sz="0" w:space="0" w:color="auto"/>
                <w:right w:val="none" w:sz="0" w:space="0" w:color="auto"/>
              </w:divBdr>
            </w:div>
          </w:divsChild>
        </w:div>
        <w:div w:id="63339595">
          <w:marLeft w:val="0"/>
          <w:marRight w:val="0"/>
          <w:marTop w:val="0"/>
          <w:marBottom w:val="0"/>
          <w:divBdr>
            <w:top w:val="none" w:sz="0" w:space="0" w:color="auto"/>
            <w:left w:val="none" w:sz="0" w:space="0" w:color="auto"/>
            <w:bottom w:val="none" w:sz="0" w:space="0" w:color="auto"/>
            <w:right w:val="none" w:sz="0" w:space="0" w:color="auto"/>
          </w:divBdr>
          <w:divsChild>
            <w:div w:id="1021319467">
              <w:marLeft w:val="0"/>
              <w:marRight w:val="0"/>
              <w:marTop w:val="0"/>
              <w:marBottom w:val="0"/>
              <w:divBdr>
                <w:top w:val="none" w:sz="0" w:space="0" w:color="auto"/>
                <w:left w:val="none" w:sz="0" w:space="0" w:color="auto"/>
                <w:bottom w:val="none" w:sz="0" w:space="0" w:color="auto"/>
                <w:right w:val="none" w:sz="0" w:space="0" w:color="auto"/>
              </w:divBdr>
            </w:div>
          </w:divsChild>
        </w:div>
        <w:div w:id="75791519">
          <w:marLeft w:val="0"/>
          <w:marRight w:val="0"/>
          <w:marTop w:val="0"/>
          <w:marBottom w:val="0"/>
          <w:divBdr>
            <w:top w:val="none" w:sz="0" w:space="0" w:color="auto"/>
            <w:left w:val="none" w:sz="0" w:space="0" w:color="auto"/>
            <w:bottom w:val="none" w:sz="0" w:space="0" w:color="auto"/>
            <w:right w:val="none" w:sz="0" w:space="0" w:color="auto"/>
          </w:divBdr>
          <w:divsChild>
            <w:div w:id="2022125118">
              <w:marLeft w:val="0"/>
              <w:marRight w:val="0"/>
              <w:marTop w:val="0"/>
              <w:marBottom w:val="0"/>
              <w:divBdr>
                <w:top w:val="none" w:sz="0" w:space="0" w:color="auto"/>
                <w:left w:val="none" w:sz="0" w:space="0" w:color="auto"/>
                <w:bottom w:val="none" w:sz="0" w:space="0" w:color="auto"/>
                <w:right w:val="none" w:sz="0" w:space="0" w:color="auto"/>
              </w:divBdr>
            </w:div>
          </w:divsChild>
        </w:div>
        <w:div w:id="86200505">
          <w:marLeft w:val="0"/>
          <w:marRight w:val="0"/>
          <w:marTop w:val="0"/>
          <w:marBottom w:val="0"/>
          <w:divBdr>
            <w:top w:val="none" w:sz="0" w:space="0" w:color="auto"/>
            <w:left w:val="none" w:sz="0" w:space="0" w:color="auto"/>
            <w:bottom w:val="none" w:sz="0" w:space="0" w:color="auto"/>
            <w:right w:val="none" w:sz="0" w:space="0" w:color="auto"/>
          </w:divBdr>
          <w:divsChild>
            <w:div w:id="1857453665">
              <w:marLeft w:val="0"/>
              <w:marRight w:val="0"/>
              <w:marTop w:val="0"/>
              <w:marBottom w:val="0"/>
              <w:divBdr>
                <w:top w:val="none" w:sz="0" w:space="0" w:color="auto"/>
                <w:left w:val="none" w:sz="0" w:space="0" w:color="auto"/>
                <w:bottom w:val="none" w:sz="0" w:space="0" w:color="auto"/>
                <w:right w:val="none" w:sz="0" w:space="0" w:color="auto"/>
              </w:divBdr>
            </w:div>
          </w:divsChild>
        </w:div>
        <w:div w:id="91435019">
          <w:marLeft w:val="0"/>
          <w:marRight w:val="0"/>
          <w:marTop w:val="0"/>
          <w:marBottom w:val="0"/>
          <w:divBdr>
            <w:top w:val="none" w:sz="0" w:space="0" w:color="auto"/>
            <w:left w:val="none" w:sz="0" w:space="0" w:color="auto"/>
            <w:bottom w:val="none" w:sz="0" w:space="0" w:color="auto"/>
            <w:right w:val="none" w:sz="0" w:space="0" w:color="auto"/>
          </w:divBdr>
          <w:divsChild>
            <w:div w:id="386413889">
              <w:marLeft w:val="0"/>
              <w:marRight w:val="0"/>
              <w:marTop w:val="0"/>
              <w:marBottom w:val="0"/>
              <w:divBdr>
                <w:top w:val="none" w:sz="0" w:space="0" w:color="auto"/>
                <w:left w:val="none" w:sz="0" w:space="0" w:color="auto"/>
                <w:bottom w:val="none" w:sz="0" w:space="0" w:color="auto"/>
                <w:right w:val="none" w:sz="0" w:space="0" w:color="auto"/>
              </w:divBdr>
            </w:div>
          </w:divsChild>
        </w:div>
        <w:div w:id="100535197">
          <w:marLeft w:val="0"/>
          <w:marRight w:val="0"/>
          <w:marTop w:val="0"/>
          <w:marBottom w:val="0"/>
          <w:divBdr>
            <w:top w:val="none" w:sz="0" w:space="0" w:color="auto"/>
            <w:left w:val="none" w:sz="0" w:space="0" w:color="auto"/>
            <w:bottom w:val="none" w:sz="0" w:space="0" w:color="auto"/>
            <w:right w:val="none" w:sz="0" w:space="0" w:color="auto"/>
          </w:divBdr>
          <w:divsChild>
            <w:div w:id="2121143534">
              <w:marLeft w:val="0"/>
              <w:marRight w:val="0"/>
              <w:marTop w:val="0"/>
              <w:marBottom w:val="0"/>
              <w:divBdr>
                <w:top w:val="none" w:sz="0" w:space="0" w:color="auto"/>
                <w:left w:val="none" w:sz="0" w:space="0" w:color="auto"/>
                <w:bottom w:val="none" w:sz="0" w:space="0" w:color="auto"/>
                <w:right w:val="none" w:sz="0" w:space="0" w:color="auto"/>
              </w:divBdr>
            </w:div>
          </w:divsChild>
        </w:div>
        <w:div w:id="123812557">
          <w:marLeft w:val="0"/>
          <w:marRight w:val="0"/>
          <w:marTop w:val="0"/>
          <w:marBottom w:val="0"/>
          <w:divBdr>
            <w:top w:val="none" w:sz="0" w:space="0" w:color="auto"/>
            <w:left w:val="none" w:sz="0" w:space="0" w:color="auto"/>
            <w:bottom w:val="none" w:sz="0" w:space="0" w:color="auto"/>
            <w:right w:val="none" w:sz="0" w:space="0" w:color="auto"/>
          </w:divBdr>
          <w:divsChild>
            <w:div w:id="933053361">
              <w:marLeft w:val="0"/>
              <w:marRight w:val="0"/>
              <w:marTop w:val="0"/>
              <w:marBottom w:val="0"/>
              <w:divBdr>
                <w:top w:val="none" w:sz="0" w:space="0" w:color="auto"/>
                <w:left w:val="none" w:sz="0" w:space="0" w:color="auto"/>
                <w:bottom w:val="none" w:sz="0" w:space="0" w:color="auto"/>
                <w:right w:val="none" w:sz="0" w:space="0" w:color="auto"/>
              </w:divBdr>
            </w:div>
          </w:divsChild>
        </w:div>
        <w:div w:id="134110025">
          <w:marLeft w:val="0"/>
          <w:marRight w:val="0"/>
          <w:marTop w:val="0"/>
          <w:marBottom w:val="0"/>
          <w:divBdr>
            <w:top w:val="none" w:sz="0" w:space="0" w:color="auto"/>
            <w:left w:val="none" w:sz="0" w:space="0" w:color="auto"/>
            <w:bottom w:val="none" w:sz="0" w:space="0" w:color="auto"/>
            <w:right w:val="none" w:sz="0" w:space="0" w:color="auto"/>
          </w:divBdr>
          <w:divsChild>
            <w:div w:id="118571867">
              <w:marLeft w:val="0"/>
              <w:marRight w:val="0"/>
              <w:marTop w:val="0"/>
              <w:marBottom w:val="0"/>
              <w:divBdr>
                <w:top w:val="none" w:sz="0" w:space="0" w:color="auto"/>
                <w:left w:val="none" w:sz="0" w:space="0" w:color="auto"/>
                <w:bottom w:val="none" w:sz="0" w:space="0" w:color="auto"/>
                <w:right w:val="none" w:sz="0" w:space="0" w:color="auto"/>
              </w:divBdr>
            </w:div>
          </w:divsChild>
        </w:div>
        <w:div w:id="143737180">
          <w:marLeft w:val="0"/>
          <w:marRight w:val="0"/>
          <w:marTop w:val="0"/>
          <w:marBottom w:val="0"/>
          <w:divBdr>
            <w:top w:val="none" w:sz="0" w:space="0" w:color="auto"/>
            <w:left w:val="none" w:sz="0" w:space="0" w:color="auto"/>
            <w:bottom w:val="none" w:sz="0" w:space="0" w:color="auto"/>
            <w:right w:val="none" w:sz="0" w:space="0" w:color="auto"/>
          </w:divBdr>
          <w:divsChild>
            <w:div w:id="259801923">
              <w:marLeft w:val="0"/>
              <w:marRight w:val="0"/>
              <w:marTop w:val="0"/>
              <w:marBottom w:val="0"/>
              <w:divBdr>
                <w:top w:val="none" w:sz="0" w:space="0" w:color="auto"/>
                <w:left w:val="none" w:sz="0" w:space="0" w:color="auto"/>
                <w:bottom w:val="none" w:sz="0" w:space="0" w:color="auto"/>
                <w:right w:val="none" w:sz="0" w:space="0" w:color="auto"/>
              </w:divBdr>
            </w:div>
          </w:divsChild>
        </w:div>
        <w:div w:id="149565048">
          <w:marLeft w:val="0"/>
          <w:marRight w:val="0"/>
          <w:marTop w:val="0"/>
          <w:marBottom w:val="0"/>
          <w:divBdr>
            <w:top w:val="none" w:sz="0" w:space="0" w:color="auto"/>
            <w:left w:val="none" w:sz="0" w:space="0" w:color="auto"/>
            <w:bottom w:val="none" w:sz="0" w:space="0" w:color="auto"/>
            <w:right w:val="none" w:sz="0" w:space="0" w:color="auto"/>
          </w:divBdr>
          <w:divsChild>
            <w:div w:id="728765108">
              <w:marLeft w:val="0"/>
              <w:marRight w:val="0"/>
              <w:marTop w:val="0"/>
              <w:marBottom w:val="0"/>
              <w:divBdr>
                <w:top w:val="none" w:sz="0" w:space="0" w:color="auto"/>
                <w:left w:val="none" w:sz="0" w:space="0" w:color="auto"/>
                <w:bottom w:val="none" w:sz="0" w:space="0" w:color="auto"/>
                <w:right w:val="none" w:sz="0" w:space="0" w:color="auto"/>
              </w:divBdr>
            </w:div>
          </w:divsChild>
        </w:div>
        <w:div w:id="158431051">
          <w:marLeft w:val="0"/>
          <w:marRight w:val="0"/>
          <w:marTop w:val="0"/>
          <w:marBottom w:val="0"/>
          <w:divBdr>
            <w:top w:val="none" w:sz="0" w:space="0" w:color="auto"/>
            <w:left w:val="none" w:sz="0" w:space="0" w:color="auto"/>
            <w:bottom w:val="none" w:sz="0" w:space="0" w:color="auto"/>
            <w:right w:val="none" w:sz="0" w:space="0" w:color="auto"/>
          </w:divBdr>
          <w:divsChild>
            <w:div w:id="1945459939">
              <w:marLeft w:val="0"/>
              <w:marRight w:val="0"/>
              <w:marTop w:val="0"/>
              <w:marBottom w:val="0"/>
              <w:divBdr>
                <w:top w:val="none" w:sz="0" w:space="0" w:color="auto"/>
                <w:left w:val="none" w:sz="0" w:space="0" w:color="auto"/>
                <w:bottom w:val="none" w:sz="0" w:space="0" w:color="auto"/>
                <w:right w:val="none" w:sz="0" w:space="0" w:color="auto"/>
              </w:divBdr>
            </w:div>
          </w:divsChild>
        </w:div>
        <w:div w:id="179123013">
          <w:marLeft w:val="0"/>
          <w:marRight w:val="0"/>
          <w:marTop w:val="0"/>
          <w:marBottom w:val="0"/>
          <w:divBdr>
            <w:top w:val="none" w:sz="0" w:space="0" w:color="auto"/>
            <w:left w:val="none" w:sz="0" w:space="0" w:color="auto"/>
            <w:bottom w:val="none" w:sz="0" w:space="0" w:color="auto"/>
            <w:right w:val="none" w:sz="0" w:space="0" w:color="auto"/>
          </w:divBdr>
          <w:divsChild>
            <w:div w:id="4090090">
              <w:marLeft w:val="0"/>
              <w:marRight w:val="0"/>
              <w:marTop w:val="0"/>
              <w:marBottom w:val="0"/>
              <w:divBdr>
                <w:top w:val="none" w:sz="0" w:space="0" w:color="auto"/>
                <w:left w:val="none" w:sz="0" w:space="0" w:color="auto"/>
                <w:bottom w:val="none" w:sz="0" w:space="0" w:color="auto"/>
                <w:right w:val="none" w:sz="0" w:space="0" w:color="auto"/>
              </w:divBdr>
            </w:div>
          </w:divsChild>
        </w:div>
        <w:div w:id="211043373">
          <w:marLeft w:val="0"/>
          <w:marRight w:val="0"/>
          <w:marTop w:val="0"/>
          <w:marBottom w:val="0"/>
          <w:divBdr>
            <w:top w:val="none" w:sz="0" w:space="0" w:color="auto"/>
            <w:left w:val="none" w:sz="0" w:space="0" w:color="auto"/>
            <w:bottom w:val="none" w:sz="0" w:space="0" w:color="auto"/>
            <w:right w:val="none" w:sz="0" w:space="0" w:color="auto"/>
          </w:divBdr>
          <w:divsChild>
            <w:div w:id="822089206">
              <w:marLeft w:val="0"/>
              <w:marRight w:val="0"/>
              <w:marTop w:val="0"/>
              <w:marBottom w:val="0"/>
              <w:divBdr>
                <w:top w:val="none" w:sz="0" w:space="0" w:color="auto"/>
                <w:left w:val="none" w:sz="0" w:space="0" w:color="auto"/>
                <w:bottom w:val="none" w:sz="0" w:space="0" w:color="auto"/>
                <w:right w:val="none" w:sz="0" w:space="0" w:color="auto"/>
              </w:divBdr>
            </w:div>
          </w:divsChild>
        </w:div>
        <w:div w:id="279653188">
          <w:marLeft w:val="0"/>
          <w:marRight w:val="0"/>
          <w:marTop w:val="0"/>
          <w:marBottom w:val="0"/>
          <w:divBdr>
            <w:top w:val="none" w:sz="0" w:space="0" w:color="auto"/>
            <w:left w:val="none" w:sz="0" w:space="0" w:color="auto"/>
            <w:bottom w:val="none" w:sz="0" w:space="0" w:color="auto"/>
            <w:right w:val="none" w:sz="0" w:space="0" w:color="auto"/>
          </w:divBdr>
        </w:div>
        <w:div w:id="280035777">
          <w:marLeft w:val="0"/>
          <w:marRight w:val="0"/>
          <w:marTop w:val="0"/>
          <w:marBottom w:val="0"/>
          <w:divBdr>
            <w:top w:val="none" w:sz="0" w:space="0" w:color="auto"/>
            <w:left w:val="none" w:sz="0" w:space="0" w:color="auto"/>
            <w:bottom w:val="none" w:sz="0" w:space="0" w:color="auto"/>
            <w:right w:val="none" w:sz="0" w:space="0" w:color="auto"/>
          </w:divBdr>
          <w:divsChild>
            <w:div w:id="361135043">
              <w:marLeft w:val="0"/>
              <w:marRight w:val="0"/>
              <w:marTop w:val="0"/>
              <w:marBottom w:val="0"/>
              <w:divBdr>
                <w:top w:val="none" w:sz="0" w:space="0" w:color="auto"/>
                <w:left w:val="none" w:sz="0" w:space="0" w:color="auto"/>
                <w:bottom w:val="none" w:sz="0" w:space="0" w:color="auto"/>
                <w:right w:val="none" w:sz="0" w:space="0" w:color="auto"/>
              </w:divBdr>
            </w:div>
          </w:divsChild>
        </w:div>
        <w:div w:id="280497982">
          <w:marLeft w:val="0"/>
          <w:marRight w:val="0"/>
          <w:marTop w:val="0"/>
          <w:marBottom w:val="0"/>
          <w:divBdr>
            <w:top w:val="none" w:sz="0" w:space="0" w:color="auto"/>
            <w:left w:val="none" w:sz="0" w:space="0" w:color="auto"/>
            <w:bottom w:val="none" w:sz="0" w:space="0" w:color="auto"/>
            <w:right w:val="none" w:sz="0" w:space="0" w:color="auto"/>
          </w:divBdr>
          <w:divsChild>
            <w:div w:id="685138327">
              <w:marLeft w:val="0"/>
              <w:marRight w:val="0"/>
              <w:marTop w:val="0"/>
              <w:marBottom w:val="0"/>
              <w:divBdr>
                <w:top w:val="none" w:sz="0" w:space="0" w:color="auto"/>
                <w:left w:val="none" w:sz="0" w:space="0" w:color="auto"/>
                <w:bottom w:val="none" w:sz="0" w:space="0" w:color="auto"/>
                <w:right w:val="none" w:sz="0" w:space="0" w:color="auto"/>
              </w:divBdr>
            </w:div>
          </w:divsChild>
        </w:div>
        <w:div w:id="290327470">
          <w:marLeft w:val="0"/>
          <w:marRight w:val="0"/>
          <w:marTop w:val="0"/>
          <w:marBottom w:val="0"/>
          <w:divBdr>
            <w:top w:val="none" w:sz="0" w:space="0" w:color="auto"/>
            <w:left w:val="none" w:sz="0" w:space="0" w:color="auto"/>
            <w:bottom w:val="none" w:sz="0" w:space="0" w:color="auto"/>
            <w:right w:val="none" w:sz="0" w:space="0" w:color="auto"/>
          </w:divBdr>
          <w:divsChild>
            <w:div w:id="1835536512">
              <w:marLeft w:val="0"/>
              <w:marRight w:val="0"/>
              <w:marTop w:val="0"/>
              <w:marBottom w:val="0"/>
              <w:divBdr>
                <w:top w:val="none" w:sz="0" w:space="0" w:color="auto"/>
                <w:left w:val="none" w:sz="0" w:space="0" w:color="auto"/>
                <w:bottom w:val="none" w:sz="0" w:space="0" w:color="auto"/>
                <w:right w:val="none" w:sz="0" w:space="0" w:color="auto"/>
              </w:divBdr>
            </w:div>
          </w:divsChild>
        </w:div>
        <w:div w:id="340397479">
          <w:marLeft w:val="0"/>
          <w:marRight w:val="0"/>
          <w:marTop w:val="0"/>
          <w:marBottom w:val="0"/>
          <w:divBdr>
            <w:top w:val="none" w:sz="0" w:space="0" w:color="auto"/>
            <w:left w:val="none" w:sz="0" w:space="0" w:color="auto"/>
            <w:bottom w:val="none" w:sz="0" w:space="0" w:color="auto"/>
            <w:right w:val="none" w:sz="0" w:space="0" w:color="auto"/>
          </w:divBdr>
          <w:divsChild>
            <w:div w:id="1938783648">
              <w:marLeft w:val="0"/>
              <w:marRight w:val="0"/>
              <w:marTop w:val="0"/>
              <w:marBottom w:val="0"/>
              <w:divBdr>
                <w:top w:val="none" w:sz="0" w:space="0" w:color="auto"/>
                <w:left w:val="none" w:sz="0" w:space="0" w:color="auto"/>
                <w:bottom w:val="none" w:sz="0" w:space="0" w:color="auto"/>
                <w:right w:val="none" w:sz="0" w:space="0" w:color="auto"/>
              </w:divBdr>
            </w:div>
          </w:divsChild>
        </w:div>
        <w:div w:id="371030170">
          <w:marLeft w:val="0"/>
          <w:marRight w:val="0"/>
          <w:marTop w:val="0"/>
          <w:marBottom w:val="0"/>
          <w:divBdr>
            <w:top w:val="none" w:sz="0" w:space="0" w:color="auto"/>
            <w:left w:val="none" w:sz="0" w:space="0" w:color="auto"/>
            <w:bottom w:val="none" w:sz="0" w:space="0" w:color="auto"/>
            <w:right w:val="none" w:sz="0" w:space="0" w:color="auto"/>
          </w:divBdr>
          <w:divsChild>
            <w:div w:id="1641643211">
              <w:marLeft w:val="0"/>
              <w:marRight w:val="0"/>
              <w:marTop w:val="0"/>
              <w:marBottom w:val="0"/>
              <w:divBdr>
                <w:top w:val="none" w:sz="0" w:space="0" w:color="auto"/>
                <w:left w:val="none" w:sz="0" w:space="0" w:color="auto"/>
                <w:bottom w:val="none" w:sz="0" w:space="0" w:color="auto"/>
                <w:right w:val="none" w:sz="0" w:space="0" w:color="auto"/>
              </w:divBdr>
            </w:div>
          </w:divsChild>
        </w:div>
        <w:div w:id="372847219">
          <w:marLeft w:val="0"/>
          <w:marRight w:val="0"/>
          <w:marTop w:val="0"/>
          <w:marBottom w:val="0"/>
          <w:divBdr>
            <w:top w:val="none" w:sz="0" w:space="0" w:color="auto"/>
            <w:left w:val="none" w:sz="0" w:space="0" w:color="auto"/>
            <w:bottom w:val="none" w:sz="0" w:space="0" w:color="auto"/>
            <w:right w:val="none" w:sz="0" w:space="0" w:color="auto"/>
          </w:divBdr>
          <w:divsChild>
            <w:div w:id="1852718832">
              <w:marLeft w:val="0"/>
              <w:marRight w:val="0"/>
              <w:marTop w:val="0"/>
              <w:marBottom w:val="0"/>
              <w:divBdr>
                <w:top w:val="none" w:sz="0" w:space="0" w:color="auto"/>
                <w:left w:val="none" w:sz="0" w:space="0" w:color="auto"/>
                <w:bottom w:val="none" w:sz="0" w:space="0" w:color="auto"/>
                <w:right w:val="none" w:sz="0" w:space="0" w:color="auto"/>
              </w:divBdr>
            </w:div>
          </w:divsChild>
        </w:div>
        <w:div w:id="406268757">
          <w:marLeft w:val="0"/>
          <w:marRight w:val="0"/>
          <w:marTop w:val="0"/>
          <w:marBottom w:val="0"/>
          <w:divBdr>
            <w:top w:val="none" w:sz="0" w:space="0" w:color="auto"/>
            <w:left w:val="none" w:sz="0" w:space="0" w:color="auto"/>
            <w:bottom w:val="none" w:sz="0" w:space="0" w:color="auto"/>
            <w:right w:val="none" w:sz="0" w:space="0" w:color="auto"/>
          </w:divBdr>
          <w:divsChild>
            <w:div w:id="1608195572">
              <w:marLeft w:val="0"/>
              <w:marRight w:val="0"/>
              <w:marTop w:val="0"/>
              <w:marBottom w:val="0"/>
              <w:divBdr>
                <w:top w:val="none" w:sz="0" w:space="0" w:color="auto"/>
                <w:left w:val="none" w:sz="0" w:space="0" w:color="auto"/>
                <w:bottom w:val="none" w:sz="0" w:space="0" w:color="auto"/>
                <w:right w:val="none" w:sz="0" w:space="0" w:color="auto"/>
              </w:divBdr>
            </w:div>
          </w:divsChild>
        </w:div>
        <w:div w:id="472527113">
          <w:marLeft w:val="0"/>
          <w:marRight w:val="0"/>
          <w:marTop w:val="0"/>
          <w:marBottom w:val="0"/>
          <w:divBdr>
            <w:top w:val="none" w:sz="0" w:space="0" w:color="auto"/>
            <w:left w:val="none" w:sz="0" w:space="0" w:color="auto"/>
            <w:bottom w:val="none" w:sz="0" w:space="0" w:color="auto"/>
            <w:right w:val="none" w:sz="0" w:space="0" w:color="auto"/>
          </w:divBdr>
          <w:divsChild>
            <w:div w:id="1812214134">
              <w:marLeft w:val="0"/>
              <w:marRight w:val="0"/>
              <w:marTop w:val="0"/>
              <w:marBottom w:val="0"/>
              <w:divBdr>
                <w:top w:val="none" w:sz="0" w:space="0" w:color="auto"/>
                <w:left w:val="none" w:sz="0" w:space="0" w:color="auto"/>
                <w:bottom w:val="none" w:sz="0" w:space="0" w:color="auto"/>
                <w:right w:val="none" w:sz="0" w:space="0" w:color="auto"/>
              </w:divBdr>
            </w:div>
          </w:divsChild>
        </w:div>
        <w:div w:id="474297722">
          <w:marLeft w:val="0"/>
          <w:marRight w:val="0"/>
          <w:marTop w:val="0"/>
          <w:marBottom w:val="0"/>
          <w:divBdr>
            <w:top w:val="none" w:sz="0" w:space="0" w:color="auto"/>
            <w:left w:val="none" w:sz="0" w:space="0" w:color="auto"/>
            <w:bottom w:val="none" w:sz="0" w:space="0" w:color="auto"/>
            <w:right w:val="none" w:sz="0" w:space="0" w:color="auto"/>
          </w:divBdr>
          <w:divsChild>
            <w:div w:id="2113744066">
              <w:marLeft w:val="0"/>
              <w:marRight w:val="0"/>
              <w:marTop w:val="0"/>
              <w:marBottom w:val="0"/>
              <w:divBdr>
                <w:top w:val="none" w:sz="0" w:space="0" w:color="auto"/>
                <w:left w:val="none" w:sz="0" w:space="0" w:color="auto"/>
                <w:bottom w:val="none" w:sz="0" w:space="0" w:color="auto"/>
                <w:right w:val="none" w:sz="0" w:space="0" w:color="auto"/>
              </w:divBdr>
            </w:div>
          </w:divsChild>
        </w:div>
        <w:div w:id="491214455">
          <w:marLeft w:val="0"/>
          <w:marRight w:val="0"/>
          <w:marTop w:val="0"/>
          <w:marBottom w:val="0"/>
          <w:divBdr>
            <w:top w:val="none" w:sz="0" w:space="0" w:color="auto"/>
            <w:left w:val="none" w:sz="0" w:space="0" w:color="auto"/>
            <w:bottom w:val="none" w:sz="0" w:space="0" w:color="auto"/>
            <w:right w:val="none" w:sz="0" w:space="0" w:color="auto"/>
          </w:divBdr>
        </w:div>
        <w:div w:id="518006741">
          <w:marLeft w:val="0"/>
          <w:marRight w:val="0"/>
          <w:marTop w:val="0"/>
          <w:marBottom w:val="0"/>
          <w:divBdr>
            <w:top w:val="none" w:sz="0" w:space="0" w:color="auto"/>
            <w:left w:val="none" w:sz="0" w:space="0" w:color="auto"/>
            <w:bottom w:val="none" w:sz="0" w:space="0" w:color="auto"/>
            <w:right w:val="none" w:sz="0" w:space="0" w:color="auto"/>
          </w:divBdr>
        </w:div>
        <w:div w:id="521935407">
          <w:marLeft w:val="0"/>
          <w:marRight w:val="0"/>
          <w:marTop w:val="0"/>
          <w:marBottom w:val="0"/>
          <w:divBdr>
            <w:top w:val="none" w:sz="0" w:space="0" w:color="auto"/>
            <w:left w:val="none" w:sz="0" w:space="0" w:color="auto"/>
            <w:bottom w:val="none" w:sz="0" w:space="0" w:color="auto"/>
            <w:right w:val="none" w:sz="0" w:space="0" w:color="auto"/>
          </w:divBdr>
          <w:divsChild>
            <w:div w:id="1909076636">
              <w:marLeft w:val="0"/>
              <w:marRight w:val="0"/>
              <w:marTop w:val="0"/>
              <w:marBottom w:val="0"/>
              <w:divBdr>
                <w:top w:val="none" w:sz="0" w:space="0" w:color="auto"/>
                <w:left w:val="none" w:sz="0" w:space="0" w:color="auto"/>
                <w:bottom w:val="none" w:sz="0" w:space="0" w:color="auto"/>
                <w:right w:val="none" w:sz="0" w:space="0" w:color="auto"/>
              </w:divBdr>
            </w:div>
          </w:divsChild>
        </w:div>
        <w:div w:id="545602067">
          <w:marLeft w:val="0"/>
          <w:marRight w:val="0"/>
          <w:marTop w:val="0"/>
          <w:marBottom w:val="0"/>
          <w:divBdr>
            <w:top w:val="none" w:sz="0" w:space="0" w:color="auto"/>
            <w:left w:val="none" w:sz="0" w:space="0" w:color="auto"/>
            <w:bottom w:val="none" w:sz="0" w:space="0" w:color="auto"/>
            <w:right w:val="none" w:sz="0" w:space="0" w:color="auto"/>
          </w:divBdr>
          <w:divsChild>
            <w:div w:id="372192721">
              <w:marLeft w:val="0"/>
              <w:marRight w:val="0"/>
              <w:marTop w:val="0"/>
              <w:marBottom w:val="0"/>
              <w:divBdr>
                <w:top w:val="none" w:sz="0" w:space="0" w:color="auto"/>
                <w:left w:val="none" w:sz="0" w:space="0" w:color="auto"/>
                <w:bottom w:val="none" w:sz="0" w:space="0" w:color="auto"/>
                <w:right w:val="none" w:sz="0" w:space="0" w:color="auto"/>
              </w:divBdr>
            </w:div>
          </w:divsChild>
        </w:div>
        <w:div w:id="557320140">
          <w:marLeft w:val="0"/>
          <w:marRight w:val="0"/>
          <w:marTop w:val="0"/>
          <w:marBottom w:val="0"/>
          <w:divBdr>
            <w:top w:val="none" w:sz="0" w:space="0" w:color="auto"/>
            <w:left w:val="none" w:sz="0" w:space="0" w:color="auto"/>
            <w:bottom w:val="none" w:sz="0" w:space="0" w:color="auto"/>
            <w:right w:val="none" w:sz="0" w:space="0" w:color="auto"/>
          </w:divBdr>
          <w:divsChild>
            <w:div w:id="171185321">
              <w:marLeft w:val="0"/>
              <w:marRight w:val="0"/>
              <w:marTop w:val="0"/>
              <w:marBottom w:val="0"/>
              <w:divBdr>
                <w:top w:val="none" w:sz="0" w:space="0" w:color="auto"/>
                <w:left w:val="none" w:sz="0" w:space="0" w:color="auto"/>
                <w:bottom w:val="none" w:sz="0" w:space="0" w:color="auto"/>
                <w:right w:val="none" w:sz="0" w:space="0" w:color="auto"/>
              </w:divBdr>
            </w:div>
          </w:divsChild>
        </w:div>
        <w:div w:id="582370741">
          <w:marLeft w:val="0"/>
          <w:marRight w:val="0"/>
          <w:marTop w:val="0"/>
          <w:marBottom w:val="0"/>
          <w:divBdr>
            <w:top w:val="none" w:sz="0" w:space="0" w:color="auto"/>
            <w:left w:val="none" w:sz="0" w:space="0" w:color="auto"/>
            <w:bottom w:val="none" w:sz="0" w:space="0" w:color="auto"/>
            <w:right w:val="none" w:sz="0" w:space="0" w:color="auto"/>
          </w:divBdr>
          <w:divsChild>
            <w:div w:id="1453085943">
              <w:marLeft w:val="0"/>
              <w:marRight w:val="0"/>
              <w:marTop w:val="0"/>
              <w:marBottom w:val="0"/>
              <w:divBdr>
                <w:top w:val="none" w:sz="0" w:space="0" w:color="auto"/>
                <w:left w:val="none" w:sz="0" w:space="0" w:color="auto"/>
                <w:bottom w:val="none" w:sz="0" w:space="0" w:color="auto"/>
                <w:right w:val="none" w:sz="0" w:space="0" w:color="auto"/>
              </w:divBdr>
            </w:div>
          </w:divsChild>
        </w:div>
        <w:div w:id="603077296">
          <w:marLeft w:val="0"/>
          <w:marRight w:val="0"/>
          <w:marTop w:val="0"/>
          <w:marBottom w:val="0"/>
          <w:divBdr>
            <w:top w:val="none" w:sz="0" w:space="0" w:color="auto"/>
            <w:left w:val="none" w:sz="0" w:space="0" w:color="auto"/>
            <w:bottom w:val="none" w:sz="0" w:space="0" w:color="auto"/>
            <w:right w:val="none" w:sz="0" w:space="0" w:color="auto"/>
          </w:divBdr>
          <w:divsChild>
            <w:div w:id="259411207">
              <w:marLeft w:val="0"/>
              <w:marRight w:val="0"/>
              <w:marTop w:val="0"/>
              <w:marBottom w:val="0"/>
              <w:divBdr>
                <w:top w:val="none" w:sz="0" w:space="0" w:color="auto"/>
                <w:left w:val="none" w:sz="0" w:space="0" w:color="auto"/>
                <w:bottom w:val="none" w:sz="0" w:space="0" w:color="auto"/>
                <w:right w:val="none" w:sz="0" w:space="0" w:color="auto"/>
              </w:divBdr>
            </w:div>
          </w:divsChild>
        </w:div>
        <w:div w:id="611595403">
          <w:marLeft w:val="0"/>
          <w:marRight w:val="0"/>
          <w:marTop w:val="0"/>
          <w:marBottom w:val="0"/>
          <w:divBdr>
            <w:top w:val="none" w:sz="0" w:space="0" w:color="auto"/>
            <w:left w:val="none" w:sz="0" w:space="0" w:color="auto"/>
            <w:bottom w:val="none" w:sz="0" w:space="0" w:color="auto"/>
            <w:right w:val="none" w:sz="0" w:space="0" w:color="auto"/>
          </w:divBdr>
          <w:divsChild>
            <w:div w:id="2146774957">
              <w:marLeft w:val="0"/>
              <w:marRight w:val="0"/>
              <w:marTop w:val="0"/>
              <w:marBottom w:val="0"/>
              <w:divBdr>
                <w:top w:val="none" w:sz="0" w:space="0" w:color="auto"/>
                <w:left w:val="none" w:sz="0" w:space="0" w:color="auto"/>
                <w:bottom w:val="none" w:sz="0" w:space="0" w:color="auto"/>
                <w:right w:val="none" w:sz="0" w:space="0" w:color="auto"/>
              </w:divBdr>
            </w:div>
          </w:divsChild>
        </w:div>
        <w:div w:id="735326471">
          <w:marLeft w:val="0"/>
          <w:marRight w:val="0"/>
          <w:marTop w:val="0"/>
          <w:marBottom w:val="0"/>
          <w:divBdr>
            <w:top w:val="none" w:sz="0" w:space="0" w:color="auto"/>
            <w:left w:val="none" w:sz="0" w:space="0" w:color="auto"/>
            <w:bottom w:val="none" w:sz="0" w:space="0" w:color="auto"/>
            <w:right w:val="none" w:sz="0" w:space="0" w:color="auto"/>
          </w:divBdr>
          <w:divsChild>
            <w:div w:id="12347560">
              <w:marLeft w:val="0"/>
              <w:marRight w:val="0"/>
              <w:marTop w:val="0"/>
              <w:marBottom w:val="0"/>
              <w:divBdr>
                <w:top w:val="none" w:sz="0" w:space="0" w:color="auto"/>
                <w:left w:val="none" w:sz="0" w:space="0" w:color="auto"/>
                <w:bottom w:val="none" w:sz="0" w:space="0" w:color="auto"/>
                <w:right w:val="none" w:sz="0" w:space="0" w:color="auto"/>
              </w:divBdr>
            </w:div>
          </w:divsChild>
        </w:div>
        <w:div w:id="738670766">
          <w:marLeft w:val="0"/>
          <w:marRight w:val="0"/>
          <w:marTop w:val="0"/>
          <w:marBottom w:val="0"/>
          <w:divBdr>
            <w:top w:val="none" w:sz="0" w:space="0" w:color="auto"/>
            <w:left w:val="none" w:sz="0" w:space="0" w:color="auto"/>
            <w:bottom w:val="none" w:sz="0" w:space="0" w:color="auto"/>
            <w:right w:val="none" w:sz="0" w:space="0" w:color="auto"/>
          </w:divBdr>
          <w:divsChild>
            <w:div w:id="165244086">
              <w:marLeft w:val="0"/>
              <w:marRight w:val="0"/>
              <w:marTop w:val="0"/>
              <w:marBottom w:val="0"/>
              <w:divBdr>
                <w:top w:val="none" w:sz="0" w:space="0" w:color="auto"/>
                <w:left w:val="none" w:sz="0" w:space="0" w:color="auto"/>
                <w:bottom w:val="none" w:sz="0" w:space="0" w:color="auto"/>
                <w:right w:val="none" w:sz="0" w:space="0" w:color="auto"/>
              </w:divBdr>
            </w:div>
          </w:divsChild>
        </w:div>
        <w:div w:id="739644504">
          <w:marLeft w:val="0"/>
          <w:marRight w:val="0"/>
          <w:marTop w:val="0"/>
          <w:marBottom w:val="0"/>
          <w:divBdr>
            <w:top w:val="none" w:sz="0" w:space="0" w:color="auto"/>
            <w:left w:val="none" w:sz="0" w:space="0" w:color="auto"/>
            <w:bottom w:val="none" w:sz="0" w:space="0" w:color="auto"/>
            <w:right w:val="none" w:sz="0" w:space="0" w:color="auto"/>
          </w:divBdr>
          <w:divsChild>
            <w:div w:id="1292978185">
              <w:marLeft w:val="0"/>
              <w:marRight w:val="0"/>
              <w:marTop w:val="0"/>
              <w:marBottom w:val="0"/>
              <w:divBdr>
                <w:top w:val="none" w:sz="0" w:space="0" w:color="auto"/>
                <w:left w:val="none" w:sz="0" w:space="0" w:color="auto"/>
                <w:bottom w:val="none" w:sz="0" w:space="0" w:color="auto"/>
                <w:right w:val="none" w:sz="0" w:space="0" w:color="auto"/>
              </w:divBdr>
            </w:div>
          </w:divsChild>
        </w:div>
        <w:div w:id="765542545">
          <w:marLeft w:val="0"/>
          <w:marRight w:val="0"/>
          <w:marTop w:val="0"/>
          <w:marBottom w:val="0"/>
          <w:divBdr>
            <w:top w:val="none" w:sz="0" w:space="0" w:color="auto"/>
            <w:left w:val="none" w:sz="0" w:space="0" w:color="auto"/>
            <w:bottom w:val="none" w:sz="0" w:space="0" w:color="auto"/>
            <w:right w:val="none" w:sz="0" w:space="0" w:color="auto"/>
          </w:divBdr>
          <w:divsChild>
            <w:div w:id="334842619">
              <w:marLeft w:val="0"/>
              <w:marRight w:val="0"/>
              <w:marTop w:val="0"/>
              <w:marBottom w:val="0"/>
              <w:divBdr>
                <w:top w:val="none" w:sz="0" w:space="0" w:color="auto"/>
                <w:left w:val="none" w:sz="0" w:space="0" w:color="auto"/>
                <w:bottom w:val="none" w:sz="0" w:space="0" w:color="auto"/>
                <w:right w:val="none" w:sz="0" w:space="0" w:color="auto"/>
              </w:divBdr>
            </w:div>
          </w:divsChild>
        </w:div>
        <w:div w:id="769589954">
          <w:marLeft w:val="0"/>
          <w:marRight w:val="0"/>
          <w:marTop w:val="0"/>
          <w:marBottom w:val="0"/>
          <w:divBdr>
            <w:top w:val="none" w:sz="0" w:space="0" w:color="auto"/>
            <w:left w:val="none" w:sz="0" w:space="0" w:color="auto"/>
            <w:bottom w:val="none" w:sz="0" w:space="0" w:color="auto"/>
            <w:right w:val="none" w:sz="0" w:space="0" w:color="auto"/>
          </w:divBdr>
          <w:divsChild>
            <w:div w:id="1489177245">
              <w:marLeft w:val="0"/>
              <w:marRight w:val="0"/>
              <w:marTop w:val="0"/>
              <w:marBottom w:val="0"/>
              <w:divBdr>
                <w:top w:val="none" w:sz="0" w:space="0" w:color="auto"/>
                <w:left w:val="none" w:sz="0" w:space="0" w:color="auto"/>
                <w:bottom w:val="none" w:sz="0" w:space="0" w:color="auto"/>
                <w:right w:val="none" w:sz="0" w:space="0" w:color="auto"/>
              </w:divBdr>
            </w:div>
          </w:divsChild>
        </w:div>
        <w:div w:id="769812278">
          <w:marLeft w:val="0"/>
          <w:marRight w:val="0"/>
          <w:marTop w:val="0"/>
          <w:marBottom w:val="0"/>
          <w:divBdr>
            <w:top w:val="none" w:sz="0" w:space="0" w:color="auto"/>
            <w:left w:val="none" w:sz="0" w:space="0" w:color="auto"/>
            <w:bottom w:val="none" w:sz="0" w:space="0" w:color="auto"/>
            <w:right w:val="none" w:sz="0" w:space="0" w:color="auto"/>
          </w:divBdr>
          <w:divsChild>
            <w:div w:id="1771853181">
              <w:marLeft w:val="0"/>
              <w:marRight w:val="0"/>
              <w:marTop w:val="0"/>
              <w:marBottom w:val="0"/>
              <w:divBdr>
                <w:top w:val="none" w:sz="0" w:space="0" w:color="auto"/>
                <w:left w:val="none" w:sz="0" w:space="0" w:color="auto"/>
                <w:bottom w:val="none" w:sz="0" w:space="0" w:color="auto"/>
                <w:right w:val="none" w:sz="0" w:space="0" w:color="auto"/>
              </w:divBdr>
            </w:div>
          </w:divsChild>
        </w:div>
        <w:div w:id="809832696">
          <w:marLeft w:val="0"/>
          <w:marRight w:val="0"/>
          <w:marTop w:val="0"/>
          <w:marBottom w:val="0"/>
          <w:divBdr>
            <w:top w:val="none" w:sz="0" w:space="0" w:color="auto"/>
            <w:left w:val="none" w:sz="0" w:space="0" w:color="auto"/>
            <w:bottom w:val="none" w:sz="0" w:space="0" w:color="auto"/>
            <w:right w:val="none" w:sz="0" w:space="0" w:color="auto"/>
          </w:divBdr>
        </w:div>
        <w:div w:id="810556648">
          <w:marLeft w:val="0"/>
          <w:marRight w:val="0"/>
          <w:marTop w:val="0"/>
          <w:marBottom w:val="0"/>
          <w:divBdr>
            <w:top w:val="none" w:sz="0" w:space="0" w:color="auto"/>
            <w:left w:val="none" w:sz="0" w:space="0" w:color="auto"/>
            <w:bottom w:val="none" w:sz="0" w:space="0" w:color="auto"/>
            <w:right w:val="none" w:sz="0" w:space="0" w:color="auto"/>
          </w:divBdr>
          <w:divsChild>
            <w:div w:id="996688645">
              <w:marLeft w:val="0"/>
              <w:marRight w:val="0"/>
              <w:marTop w:val="0"/>
              <w:marBottom w:val="0"/>
              <w:divBdr>
                <w:top w:val="none" w:sz="0" w:space="0" w:color="auto"/>
                <w:left w:val="none" w:sz="0" w:space="0" w:color="auto"/>
                <w:bottom w:val="none" w:sz="0" w:space="0" w:color="auto"/>
                <w:right w:val="none" w:sz="0" w:space="0" w:color="auto"/>
              </w:divBdr>
            </w:div>
          </w:divsChild>
        </w:div>
        <w:div w:id="835262969">
          <w:marLeft w:val="0"/>
          <w:marRight w:val="0"/>
          <w:marTop w:val="0"/>
          <w:marBottom w:val="0"/>
          <w:divBdr>
            <w:top w:val="none" w:sz="0" w:space="0" w:color="auto"/>
            <w:left w:val="none" w:sz="0" w:space="0" w:color="auto"/>
            <w:bottom w:val="none" w:sz="0" w:space="0" w:color="auto"/>
            <w:right w:val="none" w:sz="0" w:space="0" w:color="auto"/>
          </w:divBdr>
          <w:divsChild>
            <w:div w:id="1466193987">
              <w:marLeft w:val="0"/>
              <w:marRight w:val="0"/>
              <w:marTop w:val="0"/>
              <w:marBottom w:val="0"/>
              <w:divBdr>
                <w:top w:val="none" w:sz="0" w:space="0" w:color="auto"/>
                <w:left w:val="none" w:sz="0" w:space="0" w:color="auto"/>
                <w:bottom w:val="none" w:sz="0" w:space="0" w:color="auto"/>
                <w:right w:val="none" w:sz="0" w:space="0" w:color="auto"/>
              </w:divBdr>
            </w:div>
          </w:divsChild>
        </w:div>
        <w:div w:id="843663576">
          <w:marLeft w:val="0"/>
          <w:marRight w:val="0"/>
          <w:marTop w:val="0"/>
          <w:marBottom w:val="0"/>
          <w:divBdr>
            <w:top w:val="none" w:sz="0" w:space="0" w:color="auto"/>
            <w:left w:val="none" w:sz="0" w:space="0" w:color="auto"/>
            <w:bottom w:val="none" w:sz="0" w:space="0" w:color="auto"/>
            <w:right w:val="none" w:sz="0" w:space="0" w:color="auto"/>
          </w:divBdr>
          <w:divsChild>
            <w:div w:id="935939065">
              <w:marLeft w:val="0"/>
              <w:marRight w:val="0"/>
              <w:marTop w:val="0"/>
              <w:marBottom w:val="0"/>
              <w:divBdr>
                <w:top w:val="none" w:sz="0" w:space="0" w:color="auto"/>
                <w:left w:val="none" w:sz="0" w:space="0" w:color="auto"/>
                <w:bottom w:val="none" w:sz="0" w:space="0" w:color="auto"/>
                <w:right w:val="none" w:sz="0" w:space="0" w:color="auto"/>
              </w:divBdr>
            </w:div>
          </w:divsChild>
        </w:div>
        <w:div w:id="897671020">
          <w:marLeft w:val="0"/>
          <w:marRight w:val="0"/>
          <w:marTop w:val="0"/>
          <w:marBottom w:val="0"/>
          <w:divBdr>
            <w:top w:val="none" w:sz="0" w:space="0" w:color="auto"/>
            <w:left w:val="none" w:sz="0" w:space="0" w:color="auto"/>
            <w:bottom w:val="none" w:sz="0" w:space="0" w:color="auto"/>
            <w:right w:val="none" w:sz="0" w:space="0" w:color="auto"/>
          </w:divBdr>
          <w:divsChild>
            <w:div w:id="793980402">
              <w:marLeft w:val="0"/>
              <w:marRight w:val="0"/>
              <w:marTop w:val="0"/>
              <w:marBottom w:val="0"/>
              <w:divBdr>
                <w:top w:val="none" w:sz="0" w:space="0" w:color="auto"/>
                <w:left w:val="none" w:sz="0" w:space="0" w:color="auto"/>
                <w:bottom w:val="none" w:sz="0" w:space="0" w:color="auto"/>
                <w:right w:val="none" w:sz="0" w:space="0" w:color="auto"/>
              </w:divBdr>
            </w:div>
          </w:divsChild>
        </w:div>
        <w:div w:id="917789144">
          <w:marLeft w:val="0"/>
          <w:marRight w:val="0"/>
          <w:marTop w:val="0"/>
          <w:marBottom w:val="0"/>
          <w:divBdr>
            <w:top w:val="none" w:sz="0" w:space="0" w:color="auto"/>
            <w:left w:val="none" w:sz="0" w:space="0" w:color="auto"/>
            <w:bottom w:val="none" w:sz="0" w:space="0" w:color="auto"/>
            <w:right w:val="none" w:sz="0" w:space="0" w:color="auto"/>
          </w:divBdr>
          <w:divsChild>
            <w:div w:id="2030444861">
              <w:marLeft w:val="0"/>
              <w:marRight w:val="0"/>
              <w:marTop w:val="0"/>
              <w:marBottom w:val="0"/>
              <w:divBdr>
                <w:top w:val="none" w:sz="0" w:space="0" w:color="auto"/>
                <w:left w:val="none" w:sz="0" w:space="0" w:color="auto"/>
                <w:bottom w:val="none" w:sz="0" w:space="0" w:color="auto"/>
                <w:right w:val="none" w:sz="0" w:space="0" w:color="auto"/>
              </w:divBdr>
            </w:div>
          </w:divsChild>
        </w:div>
        <w:div w:id="1008753706">
          <w:marLeft w:val="0"/>
          <w:marRight w:val="0"/>
          <w:marTop w:val="0"/>
          <w:marBottom w:val="0"/>
          <w:divBdr>
            <w:top w:val="none" w:sz="0" w:space="0" w:color="auto"/>
            <w:left w:val="none" w:sz="0" w:space="0" w:color="auto"/>
            <w:bottom w:val="none" w:sz="0" w:space="0" w:color="auto"/>
            <w:right w:val="none" w:sz="0" w:space="0" w:color="auto"/>
          </w:divBdr>
          <w:divsChild>
            <w:div w:id="1534152137">
              <w:marLeft w:val="0"/>
              <w:marRight w:val="0"/>
              <w:marTop w:val="0"/>
              <w:marBottom w:val="0"/>
              <w:divBdr>
                <w:top w:val="none" w:sz="0" w:space="0" w:color="auto"/>
                <w:left w:val="none" w:sz="0" w:space="0" w:color="auto"/>
                <w:bottom w:val="none" w:sz="0" w:space="0" w:color="auto"/>
                <w:right w:val="none" w:sz="0" w:space="0" w:color="auto"/>
              </w:divBdr>
            </w:div>
          </w:divsChild>
        </w:div>
        <w:div w:id="1013147177">
          <w:marLeft w:val="0"/>
          <w:marRight w:val="0"/>
          <w:marTop w:val="0"/>
          <w:marBottom w:val="0"/>
          <w:divBdr>
            <w:top w:val="none" w:sz="0" w:space="0" w:color="auto"/>
            <w:left w:val="none" w:sz="0" w:space="0" w:color="auto"/>
            <w:bottom w:val="none" w:sz="0" w:space="0" w:color="auto"/>
            <w:right w:val="none" w:sz="0" w:space="0" w:color="auto"/>
          </w:divBdr>
          <w:divsChild>
            <w:div w:id="1174496621">
              <w:marLeft w:val="0"/>
              <w:marRight w:val="0"/>
              <w:marTop w:val="0"/>
              <w:marBottom w:val="0"/>
              <w:divBdr>
                <w:top w:val="none" w:sz="0" w:space="0" w:color="auto"/>
                <w:left w:val="none" w:sz="0" w:space="0" w:color="auto"/>
                <w:bottom w:val="none" w:sz="0" w:space="0" w:color="auto"/>
                <w:right w:val="none" w:sz="0" w:space="0" w:color="auto"/>
              </w:divBdr>
            </w:div>
          </w:divsChild>
        </w:div>
        <w:div w:id="1040469979">
          <w:marLeft w:val="0"/>
          <w:marRight w:val="0"/>
          <w:marTop w:val="0"/>
          <w:marBottom w:val="0"/>
          <w:divBdr>
            <w:top w:val="none" w:sz="0" w:space="0" w:color="auto"/>
            <w:left w:val="none" w:sz="0" w:space="0" w:color="auto"/>
            <w:bottom w:val="none" w:sz="0" w:space="0" w:color="auto"/>
            <w:right w:val="none" w:sz="0" w:space="0" w:color="auto"/>
          </w:divBdr>
          <w:divsChild>
            <w:div w:id="426197095">
              <w:marLeft w:val="0"/>
              <w:marRight w:val="0"/>
              <w:marTop w:val="0"/>
              <w:marBottom w:val="0"/>
              <w:divBdr>
                <w:top w:val="none" w:sz="0" w:space="0" w:color="auto"/>
                <w:left w:val="none" w:sz="0" w:space="0" w:color="auto"/>
                <w:bottom w:val="none" w:sz="0" w:space="0" w:color="auto"/>
                <w:right w:val="none" w:sz="0" w:space="0" w:color="auto"/>
              </w:divBdr>
            </w:div>
          </w:divsChild>
        </w:div>
        <w:div w:id="1069036032">
          <w:marLeft w:val="0"/>
          <w:marRight w:val="0"/>
          <w:marTop w:val="0"/>
          <w:marBottom w:val="0"/>
          <w:divBdr>
            <w:top w:val="none" w:sz="0" w:space="0" w:color="auto"/>
            <w:left w:val="none" w:sz="0" w:space="0" w:color="auto"/>
            <w:bottom w:val="none" w:sz="0" w:space="0" w:color="auto"/>
            <w:right w:val="none" w:sz="0" w:space="0" w:color="auto"/>
          </w:divBdr>
          <w:divsChild>
            <w:div w:id="1313169523">
              <w:marLeft w:val="0"/>
              <w:marRight w:val="0"/>
              <w:marTop w:val="0"/>
              <w:marBottom w:val="0"/>
              <w:divBdr>
                <w:top w:val="none" w:sz="0" w:space="0" w:color="auto"/>
                <w:left w:val="none" w:sz="0" w:space="0" w:color="auto"/>
                <w:bottom w:val="none" w:sz="0" w:space="0" w:color="auto"/>
                <w:right w:val="none" w:sz="0" w:space="0" w:color="auto"/>
              </w:divBdr>
            </w:div>
          </w:divsChild>
        </w:div>
        <w:div w:id="1102070552">
          <w:marLeft w:val="0"/>
          <w:marRight w:val="0"/>
          <w:marTop w:val="0"/>
          <w:marBottom w:val="0"/>
          <w:divBdr>
            <w:top w:val="none" w:sz="0" w:space="0" w:color="auto"/>
            <w:left w:val="none" w:sz="0" w:space="0" w:color="auto"/>
            <w:bottom w:val="none" w:sz="0" w:space="0" w:color="auto"/>
            <w:right w:val="none" w:sz="0" w:space="0" w:color="auto"/>
          </w:divBdr>
          <w:divsChild>
            <w:div w:id="54789222">
              <w:marLeft w:val="0"/>
              <w:marRight w:val="0"/>
              <w:marTop w:val="0"/>
              <w:marBottom w:val="0"/>
              <w:divBdr>
                <w:top w:val="none" w:sz="0" w:space="0" w:color="auto"/>
                <w:left w:val="none" w:sz="0" w:space="0" w:color="auto"/>
                <w:bottom w:val="none" w:sz="0" w:space="0" w:color="auto"/>
                <w:right w:val="none" w:sz="0" w:space="0" w:color="auto"/>
              </w:divBdr>
            </w:div>
          </w:divsChild>
        </w:div>
        <w:div w:id="1104812635">
          <w:marLeft w:val="0"/>
          <w:marRight w:val="0"/>
          <w:marTop w:val="0"/>
          <w:marBottom w:val="0"/>
          <w:divBdr>
            <w:top w:val="none" w:sz="0" w:space="0" w:color="auto"/>
            <w:left w:val="none" w:sz="0" w:space="0" w:color="auto"/>
            <w:bottom w:val="none" w:sz="0" w:space="0" w:color="auto"/>
            <w:right w:val="none" w:sz="0" w:space="0" w:color="auto"/>
          </w:divBdr>
        </w:div>
        <w:div w:id="1111702118">
          <w:marLeft w:val="0"/>
          <w:marRight w:val="0"/>
          <w:marTop w:val="0"/>
          <w:marBottom w:val="0"/>
          <w:divBdr>
            <w:top w:val="none" w:sz="0" w:space="0" w:color="auto"/>
            <w:left w:val="none" w:sz="0" w:space="0" w:color="auto"/>
            <w:bottom w:val="none" w:sz="0" w:space="0" w:color="auto"/>
            <w:right w:val="none" w:sz="0" w:space="0" w:color="auto"/>
          </w:divBdr>
          <w:divsChild>
            <w:div w:id="424306010">
              <w:marLeft w:val="0"/>
              <w:marRight w:val="0"/>
              <w:marTop w:val="0"/>
              <w:marBottom w:val="0"/>
              <w:divBdr>
                <w:top w:val="none" w:sz="0" w:space="0" w:color="auto"/>
                <w:left w:val="none" w:sz="0" w:space="0" w:color="auto"/>
                <w:bottom w:val="none" w:sz="0" w:space="0" w:color="auto"/>
                <w:right w:val="none" w:sz="0" w:space="0" w:color="auto"/>
              </w:divBdr>
            </w:div>
          </w:divsChild>
        </w:div>
        <w:div w:id="1120421799">
          <w:marLeft w:val="0"/>
          <w:marRight w:val="0"/>
          <w:marTop w:val="0"/>
          <w:marBottom w:val="0"/>
          <w:divBdr>
            <w:top w:val="none" w:sz="0" w:space="0" w:color="auto"/>
            <w:left w:val="none" w:sz="0" w:space="0" w:color="auto"/>
            <w:bottom w:val="none" w:sz="0" w:space="0" w:color="auto"/>
            <w:right w:val="none" w:sz="0" w:space="0" w:color="auto"/>
          </w:divBdr>
          <w:divsChild>
            <w:div w:id="1934361315">
              <w:marLeft w:val="0"/>
              <w:marRight w:val="0"/>
              <w:marTop w:val="0"/>
              <w:marBottom w:val="0"/>
              <w:divBdr>
                <w:top w:val="none" w:sz="0" w:space="0" w:color="auto"/>
                <w:left w:val="none" w:sz="0" w:space="0" w:color="auto"/>
                <w:bottom w:val="none" w:sz="0" w:space="0" w:color="auto"/>
                <w:right w:val="none" w:sz="0" w:space="0" w:color="auto"/>
              </w:divBdr>
            </w:div>
          </w:divsChild>
        </w:div>
        <w:div w:id="1140271871">
          <w:marLeft w:val="0"/>
          <w:marRight w:val="0"/>
          <w:marTop w:val="0"/>
          <w:marBottom w:val="0"/>
          <w:divBdr>
            <w:top w:val="none" w:sz="0" w:space="0" w:color="auto"/>
            <w:left w:val="none" w:sz="0" w:space="0" w:color="auto"/>
            <w:bottom w:val="none" w:sz="0" w:space="0" w:color="auto"/>
            <w:right w:val="none" w:sz="0" w:space="0" w:color="auto"/>
          </w:divBdr>
          <w:divsChild>
            <w:div w:id="1579555256">
              <w:marLeft w:val="0"/>
              <w:marRight w:val="0"/>
              <w:marTop w:val="0"/>
              <w:marBottom w:val="0"/>
              <w:divBdr>
                <w:top w:val="none" w:sz="0" w:space="0" w:color="auto"/>
                <w:left w:val="none" w:sz="0" w:space="0" w:color="auto"/>
                <w:bottom w:val="none" w:sz="0" w:space="0" w:color="auto"/>
                <w:right w:val="none" w:sz="0" w:space="0" w:color="auto"/>
              </w:divBdr>
            </w:div>
          </w:divsChild>
        </w:div>
        <w:div w:id="1140999580">
          <w:marLeft w:val="0"/>
          <w:marRight w:val="0"/>
          <w:marTop w:val="0"/>
          <w:marBottom w:val="0"/>
          <w:divBdr>
            <w:top w:val="none" w:sz="0" w:space="0" w:color="auto"/>
            <w:left w:val="none" w:sz="0" w:space="0" w:color="auto"/>
            <w:bottom w:val="none" w:sz="0" w:space="0" w:color="auto"/>
            <w:right w:val="none" w:sz="0" w:space="0" w:color="auto"/>
          </w:divBdr>
          <w:divsChild>
            <w:div w:id="263807842">
              <w:marLeft w:val="0"/>
              <w:marRight w:val="0"/>
              <w:marTop w:val="0"/>
              <w:marBottom w:val="0"/>
              <w:divBdr>
                <w:top w:val="none" w:sz="0" w:space="0" w:color="auto"/>
                <w:left w:val="none" w:sz="0" w:space="0" w:color="auto"/>
                <w:bottom w:val="none" w:sz="0" w:space="0" w:color="auto"/>
                <w:right w:val="none" w:sz="0" w:space="0" w:color="auto"/>
              </w:divBdr>
            </w:div>
          </w:divsChild>
        </w:div>
        <w:div w:id="1145774753">
          <w:marLeft w:val="0"/>
          <w:marRight w:val="0"/>
          <w:marTop w:val="0"/>
          <w:marBottom w:val="0"/>
          <w:divBdr>
            <w:top w:val="none" w:sz="0" w:space="0" w:color="auto"/>
            <w:left w:val="none" w:sz="0" w:space="0" w:color="auto"/>
            <w:bottom w:val="none" w:sz="0" w:space="0" w:color="auto"/>
            <w:right w:val="none" w:sz="0" w:space="0" w:color="auto"/>
          </w:divBdr>
          <w:divsChild>
            <w:div w:id="876544335">
              <w:marLeft w:val="0"/>
              <w:marRight w:val="0"/>
              <w:marTop w:val="0"/>
              <w:marBottom w:val="0"/>
              <w:divBdr>
                <w:top w:val="none" w:sz="0" w:space="0" w:color="auto"/>
                <w:left w:val="none" w:sz="0" w:space="0" w:color="auto"/>
                <w:bottom w:val="none" w:sz="0" w:space="0" w:color="auto"/>
                <w:right w:val="none" w:sz="0" w:space="0" w:color="auto"/>
              </w:divBdr>
            </w:div>
          </w:divsChild>
        </w:div>
        <w:div w:id="1190684726">
          <w:marLeft w:val="0"/>
          <w:marRight w:val="0"/>
          <w:marTop w:val="0"/>
          <w:marBottom w:val="0"/>
          <w:divBdr>
            <w:top w:val="none" w:sz="0" w:space="0" w:color="auto"/>
            <w:left w:val="none" w:sz="0" w:space="0" w:color="auto"/>
            <w:bottom w:val="none" w:sz="0" w:space="0" w:color="auto"/>
            <w:right w:val="none" w:sz="0" w:space="0" w:color="auto"/>
          </w:divBdr>
          <w:divsChild>
            <w:div w:id="171724407">
              <w:marLeft w:val="0"/>
              <w:marRight w:val="0"/>
              <w:marTop w:val="0"/>
              <w:marBottom w:val="0"/>
              <w:divBdr>
                <w:top w:val="none" w:sz="0" w:space="0" w:color="auto"/>
                <w:left w:val="none" w:sz="0" w:space="0" w:color="auto"/>
                <w:bottom w:val="none" w:sz="0" w:space="0" w:color="auto"/>
                <w:right w:val="none" w:sz="0" w:space="0" w:color="auto"/>
              </w:divBdr>
            </w:div>
          </w:divsChild>
        </w:div>
        <w:div w:id="1197161607">
          <w:marLeft w:val="0"/>
          <w:marRight w:val="0"/>
          <w:marTop w:val="0"/>
          <w:marBottom w:val="0"/>
          <w:divBdr>
            <w:top w:val="none" w:sz="0" w:space="0" w:color="auto"/>
            <w:left w:val="none" w:sz="0" w:space="0" w:color="auto"/>
            <w:bottom w:val="none" w:sz="0" w:space="0" w:color="auto"/>
            <w:right w:val="none" w:sz="0" w:space="0" w:color="auto"/>
          </w:divBdr>
          <w:divsChild>
            <w:div w:id="998535081">
              <w:marLeft w:val="0"/>
              <w:marRight w:val="0"/>
              <w:marTop w:val="0"/>
              <w:marBottom w:val="0"/>
              <w:divBdr>
                <w:top w:val="none" w:sz="0" w:space="0" w:color="auto"/>
                <w:left w:val="none" w:sz="0" w:space="0" w:color="auto"/>
                <w:bottom w:val="none" w:sz="0" w:space="0" w:color="auto"/>
                <w:right w:val="none" w:sz="0" w:space="0" w:color="auto"/>
              </w:divBdr>
            </w:div>
          </w:divsChild>
        </w:div>
        <w:div w:id="1209950270">
          <w:marLeft w:val="0"/>
          <w:marRight w:val="0"/>
          <w:marTop w:val="0"/>
          <w:marBottom w:val="0"/>
          <w:divBdr>
            <w:top w:val="none" w:sz="0" w:space="0" w:color="auto"/>
            <w:left w:val="none" w:sz="0" w:space="0" w:color="auto"/>
            <w:bottom w:val="none" w:sz="0" w:space="0" w:color="auto"/>
            <w:right w:val="none" w:sz="0" w:space="0" w:color="auto"/>
          </w:divBdr>
        </w:div>
        <w:div w:id="1227447450">
          <w:marLeft w:val="0"/>
          <w:marRight w:val="0"/>
          <w:marTop w:val="0"/>
          <w:marBottom w:val="0"/>
          <w:divBdr>
            <w:top w:val="none" w:sz="0" w:space="0" w:color="auto"/>
            <w:left w:val="none" w:sz="0" w:space="0" w:color="auto"/>
            <w:bottom w:val="none" w:sz="0" w:space="0" w:color="auto"/>
            <w:right w:val="none" w:sz="0" w:space="0" w:color="auto"/>
          </w:divBdr>
          <w:divsChild>
            <w:div w:id="1400858666">
              <w:marLeft w:val="-75"/>
              <w:marRight w:val="0"/>
              <w:marTop w:val="30"/>
              <w:marBottom w:val="30"/>
              <w:divBdr>
                <w:top w:val="none" w:sz="0" w:space="0" w:color="auto"/>
                <w:left w:val="none" w:sz="0" w:space="0" w:color="auto"/>
                <w:bottom w:val="none" w:sz="0" w:space="0" w:color="auto"/>
                <w:right w:val="none" w:sz="0" w:space="0" w:color="auto"/>
              </w:divBdr>
            </w:div>
          </w:divsChild>
        </w:div>
        <w:div w:id="1229419789">
          <w:marLeft w:val="0"/>
          <w:marRight w:val="0"/>
          <w:marTop w:val="0"/>
          <w:marBottom w:val="0"/>
          <w:divBdr>
            <w:top w:val="none" w:sz="0" w:space="0" w:color="auto"/>
            <w:left w:val="none" w:sz="0" w:space="0" w:color="auto"/>
            <w:bottom w:val="none" w:sz="0" w:space="0" w:color="auto"/>
            <w:right w:val="none" w:sz="0" w:space="0" w:color="auto"/>
          </w:divBdr>
          <w:divsChild>
            <w:div w:id="914894676">
              <w:marLeft w:val="0"/>
              <w:marRight w:val="0"/>
              <w:marTop w:val="0"/>
              <w:marBottom w:val="0"/>
              <w:divBdr>
                <w:top w:val="none" w:sz="0" w:space="0" w:color="auto"/>
                <w:left w:val="none" w:sz="0" w:space="0" w:color="auto"/>
                <w:bottom w:val="none" w:sz="0" w:space="0" w:color="auto"/>
                <w:right w:val="none" w:sz="0" w:space="0" w:color="auto"/>
              </w:divBdr>
            </w:div>
          </w:divsChild>
        </w:div>
        <w:div w:id="1231117166">
          <w:marLeft w:val="0"/>
          <w:marRight w:val="0"/>
          <w:marTop w:val="0"/>
          <w:marBottom w:val="0"/>
          <w:divBdr>
            <w:top w:val="none" w:sz="0" w:space="0" w:color="auto"/>
            <w:left w:val="none" w:sz="0" w:space="0" w:color="auto"/>
            <w:bottom w:val="none" w:sz="0" w:space="0" w:color="auto"/>
            <w:right w:val="none" w:sz="0" w:space="0" w:color="auto"/>
          </w:divBdr>
        </w:div>
        <w:div w:id="1252201019">
          <w:marLeft w:val="0"/>
          <w:marRight w:val="0"/>
          <w:marTop w:val="0"/>
          <w:marBottom w:val="0"/>
          <w:divBdr>
            <w:top w:val="none" w:sz="0" w:space="0" w:color="auto"/>
            <w:left w:val="none" w:sz="0" w:space="0" w:color="auto"/>
            <w:bottom w:val="none" w:sz="0" w:space="0" w:color="auto"/>
            <w:right w:val="none" w:sz="0" w:space="0" w:color="auto"/>
          </w:divBdr>
          <w:divsChild>
            <w:div w:id="432551601">
              <w:marLeft w:val="0"/>
              <w:marRight w:val="0"/>
              <w:marTop w:val="0"/>
              <w:marBottom w:val="0"/>
              <w:divBdr>
                <w:top w:val="none" w:sz="0" w:space="0" w:color="auto"/>
                <w:left w:val="none" w:sz="0" w:space="0" w:color="auto"/>
                <w:bottom w:val="none" w:sz="0" w:space="0" w:color="auto"/>
                <w:right w:val="none" w:sz="0" w:space="0" w:color="auto"/>
              </w:divBdr>
            </w:div>
          </w:divsChild>
        </w:div>
        <w:div w:id="1255825580">
          <w:marLeft w:val="0"/>
          <w:marRight w:val="0"/>
          <w:marTop w:val="0"/>
          <w:marBottom w:val="0"/>
          <w:divBdr>
            <w:top w:val="none" w:sz="0" w:space="0" w:color="auto"/>
            <w:left w:val="none" w:sz="0" w:space="0" w:color="auto"/>
            <w:bottom w:val="none" w:sz="0" w:space="0" w:color="auto"/>
            <w:right w:val="none" w:sz="0" w:space="0" w:color="auto"/>
          </w:divBdr>
          <w:divsChild>
            <w:div w:id="2016107084">
              <w:marLeft w:val="0"/>
              <w:marRight w:val="0"/>
              <w:marTop w:val="0"/>
              <w:marBottom w:val="0"/>
              <w:divBdr>
                <w:top w:val="none" w:sz="0" w:space="0" w:color="auto"/>
                <w:left w:val="none" w:sz="0" w:space="0" w:color="auto"/>
                <w:bottom w:val="none" w:sz="0" w:space="0" w:color="auto"/>
                <w:right w:val="none" w:sz="0" w:space="0" w:color="auto"/>
              </w:divBdr>
            </w:div>
          </w:divsChild>
        </w:div>
        <w:div w:id="1256672247">
          <w:marLeft w:val="0"/>
          <w:marRight w:val="0"/>
          <w:marTop w:val="0"/>
          <w:marBottom w:val="0"/>
          <w:divBdr>
            <w:top w:val="none" w:sz="0" w:space="0" w:color="auto"/>
            <w:left w:val="none" w:sz="0" w:space="0" w:color="auto"/>
            <w:bottom w:val="none" w:sz="0" w:space="0" w:color="auto"/>
            <w:right w:val="none" w:sz="0" w:space="0" w:color="auto"/>
          </w:divBdr>
          <w:divsChild>
            <w:div w:id="1316572414">
              <w:marLeft w:val="0"/>
              <w:marRight w:val="0"/>
              <w:marTop w:val="0"/>
              <w:marBottom w:val="0"/>
              <w:divBdr>
                <w:top w:val="none" w:sz="0" w:space="0" w:color="auto"/>
                <w:left w:val="none" w:sz="0" w:space="0" w:color="auto"/>
                <w:bottom w:val="none" w:sz="0" w:space="0" w:color="auto"/>
                <w:right w:val="none" w:sz="0" w:space="0" w:color="auto"/>
              </w:divBdr>
            </w:div>
          </w:divsChild>
        </w:div>
        <w:div w:id="1277129731">
          <w:marLeft w:val="0"/>
          <w:marRight w:val="0"/>
          <w:marTop w:val="0"/>
          <w:marBottom w:val="0"/>
          <w:divBdr>
            <w:top w:val="none" w:sz="0" w:space="0" w:color="auto"/>
            <w:left w:val="none" w:sz="0" w:space="0" w:color="auto"/>
            <w:bottom w:val="none" w:sz="0" w:space="0" w:color="auto"/>
            <w:right w:val="none" w:sz="0" w:space="0" w:color="auto"/>
          </w:divBdr>
          <w:divsChild>
            <w:div w:id="1274678285">
              <w:marLeft w:val="0"/>
              <w:marRight w:val="0"/>
              <w:marTop w:val="0"/>
              <w:marBottom w:val="0"/>
              <w:divBdr>
                <w:top w:val="none" w:sz="0" w:space="0" w:color="auto"/>
                <w:left w:val="none" w:sz="0" w:space="0" w:color="auto"/>
                <w:bottom w:val="none" w:sz="0" w:space="0" w:color="auto"/>
                <w:right w:val="none" w:sz="0" w:space="0" w:color="auto"/>
              </w:divBdr>
            </w:div>
          </w:divsChild>
        </w:div>
        <w:div w:id="1341005515">
          <w:marLeft w:val="0"/>
          <w:marRight w:val="0"/>
          <w:marTop w:val="0"/>
          <w:marBottom w:val="0"/>
          <w:divBdr>
            <w:top w:val="none" w:sz="0" w:space="0" w:color="auto"/>
            <w:left w:val="none" w:sz="0" w:space="0" w:color="auto"/>
            <w:bottom w:val="none" w:sz="0" w:space="0" w:color="auto"/>
            <w:right w:val="none" w:sz="0" w:space="0" w:color="auto"/>
          </w:divBdr>
          <w:divsChild>
            <w:div w:id="422268088">
              <w:marLeft w:val="0"/>
              <w:marRight w:val="0"/>
              <w:marTop w:val="0"/>
              <w:marBottom w:val="0"/>
              <w:divBdr>
                <w:top w:val="none" w:sz="0" w:space="0" w:color="auto"/>
                <w:left w:val="none" w:sz="0" w:space="0" w:color="auto"/>
                <w:bottom w:val="none" w:sz="0" w:space="0" w:color="auto"/>
                <w:right w:val="none" w:sz="0" w:space="0" w:color="auto"/>
              </w:divBdr>
            </w:div>
          </w:divsChild>
        </w:div>
        <w:div w:id="1366785380">
          <w:marLeft w:val="0"/>
          <w:marRight w:val="0"/>
          <w:marTop w:val="0"/>
          <w:marBottom w:val="0"/>
          <w:divBdr>
            <w:top w:val="none" w:sz="0" w:space="0" w:color="auto"/>
            <w:left w:val="none" w:sz="0" w:space="0" w:color="auto"/>
            <w:bottom w:val="none" w:sz="0" w:space="0" w:color="auto"/>
            <w:right w:val="none" w:sz="0" w:space="0" w:color="auto"/>
          </w:divBdr>
          <w:divsChild>
            <w:div w:id="620843239">
              <w:marLeft w:val="-75"/>
              <w:marRight w:val="0"/>
              <w:marTop w:val="30"/>
              <w:marBottom w:val="30"/>
              <w:divBdr>
                <w:top w:val="none" w:sz="0" w:space="0" w:color="auto"/>
                <w:left w:val="none" w:sz="0" w:space="0" w:color="auto"/>
                <w:bottom w:val="none" w:sz="0" w:space="0" w:color="auto"/>
                <w:right w:val="none" w:sz="0" w:space="0" w:color="auto"/>
              </w:divBdr>
              <w:divsChild>
                <w:div w:id="37169177">
                  <w:marLeft w:val="0"/>
                  <w:marRight w:val="0"/>
                  <w:marTop w:val="0"/>
                  <w:marBottom w:val="0"/>
                  <w:divBdr>
                    <w:top w:val="none" w:sz="0" w:space="0" w:color="auto"/>
                    <w:left w:val="none" w:sz="0" w:space="0" w:color="auto"/>
                    <w:bottom w:val="none" w:sz="0" w:space="0" w:color="auto"/>
                    <w:right w:val="none" w:sz="0" w:space="0" w:color="auto"/>
                  </w:divBdr>
                  <w:divsChild>
                    <w:div w:id="869684990">
                      <w:marLeft w:val="0"/>
                      <w:marRight w:val="0"/>
                      <w:marTop w:val="0"/>
                      <w:marBottom w:val="0"/>
                      <w:divBdr>
                        <w:top w:val="none" w:sz="0" w:space="0" w:color="auto"/>
                        <w:left w:val="none" w:sz="0" w:space="0" w:color="auto"/>
                        <w:bottom w:val="none" w:sz="0" w:space="0" w:color="auto"/>
                        <w:right w:val="none" w:sz="0" w:space="0" w:color="auto"/>
                      </w:divBdr>
                    </w:div>
                  </w:divsChild>
                </w:div>
                <w:div w:id="66266944">
                  <w:marLeft w:val="0"/>
                  <w:marRight w:val="0"/>
                  <w:marTop w:val="0"/>
                  <w:marBottom w:val="0"/>
                  <w:divBdr>
                    <w:top w:val="none" w:sz="0" w:space="0" w:color="auto"/>
                    <w:left w:val="none" w:sz="0" w:space="0" w:color="auto"/>
                    <w:bottom w:val="none" w:sz="0" w:space="0" w:color="auto"/>
                    <w:right w:val="none" w:sz="0" w:space="0" w:color="auto"/>
                  </w:divBdr>
                  <w:divsChild>
                    <w:div w:id="1363364115">
                      <w:marLeft w:val="0"/>
                      <w:marRight w:val="0"/>
                      <w:marTop w:val="0"/>
                      <w:marBottom w:val="0"/>
                      <w:divBdr>
                        <w:top w:val="none" w:sz="0" w:space="0" w:color="auto"/>
                        <w:left w:val="none" w:sz="0" w:space="0" w:color="auto"/>
                        <w:bottom w:val="none" w:sz="0" w:space="0" w:color="auto"/>
                        <w:right w:val="none" w:sz="0" w:space="0" w:color="auto"/>
                      </w:divBdr>
                    </w:div>
                  </w:divsChild>
                </w:div>
                <w:div w:id="77095453">
                  <w:marLeft w:val="0"/>
                  <w:marRight w:val="0"/>
                  <w:marTop w:val="0"/>
                  <w:marBottom w:val="0"/>
                  <w:divBdr>
                    <w:top w:val="none" w:sz="0" w:space="0" w:color="auto"/>
                    <w:left w:val="none" w:sz="0" w:space="0" w:color="auto"/>
                    <w:bottom w:val="none" w:sz="0" w:space="0" w:color="auto"/>
                    <w:right w:val="none" w:sz="0" w:space="0" w:color="auto"/>
                  </w:divBdr>
                  <w:divsChild>
                    <w:div w:id="13197155">
                      <w:marLeft w:val="0"/>
                      <w:marRight w:val="0"/>
                      <w:marTop w:val="0"/>
                      <w:marBottom w:val="0"/>
                      <w:divBdr>
                        <w:top w:val="none" w:sz="0" w:space="0" w:color="auto"/>
                        <w:left w:val="none" w:sz="0" w:space="0" w:color="auto"/>
                        <w:bottom w:val="none" w:sz="0" w:space="0" w:color="auto"/>
                        <w:right w:val="none" w:sz="0" w:space="0" w:color="auto"/>
                      </w:divBdr>
                    </w:div>
                  </w:divsChild>
                </w:div>
                <w:div w:id="117651608">
                  <w:marLeft w:val="0"/>
                  <w:marRight w:val="0"/>
                  <w:marTop w:val="0"/>
                  <w:marBottom w:val="0"/>
                  <w:divBdr>
                    <w:top w:val="none" w:sz="0" w:space="0" w:color="auto"/>
                    <w:left w:val="none" w:sz="0" w:space="0" w:color="auto"/>
                    <w:bottom w:val="none" w:sz="0" w:space="0" w:color="auto"/>
                    <w:right w:val="none" w:sz="0" w:space="0" w:color="auto"/>
                  </w:divBdr>
                  <w:divsChild>
                    <w:div w:id="1380738322">
                      <w:marLeft w:val="0"/>
                      <w:marRight w:val="0"/>
                      <w:marTop w:val="0"/>
                      <w:marBottom w:val="0"/>
                      <w:divBdr>
                        <w:top w:val="none" w:sz="0" w:space="0" w:color="auto"/>
                        <w:left w:val="none" w:sz="0" w:space="0" w:color="auto"/>
                        <w:bottom w:val="none" w:sz="0" w:space="0" w:color="auto"/>
                        <w:right w:val="none" w:sz="0" w:space="0" w:color="auto"/>
                      </w:divBdr>
                    </w:div>
                  </w:divsChild>
                </w:div>
                <w:div w:id="143160402">
                  <w:marLeft w:val="0"/>
                  <w:marRight w:val="0"/>
                  <w:marTop w:val="0"/>
                  <w:marBottom w:val="0"/>
                  <w:divBdr>
                    <w:top w:val="none" w:sz="0" w:space="0" w:color="auto"/>
                    <w:left w:val="none" w:sz="0" w:space="0" w:color="auto"/>
                    <w:bottom w:val="none" w:sz="0" w:space="0" w:color="auto"/>
                    <w:right w:val="none" w:sz="0" w:space="0" w:color="auto"/>
                  </w:divBdr>
                  <w:divsChild>
                    <w:div w:id="1492408790">
                      <w:marLeft w:val="0"/>
                      <w:marRight w:val="0"/>
                      <w:marTop w:val="0"/>
                      <w:marBottom w:val="0"/>
                      <w:divBdr>
                        <w:top w:val="none" w:sz="0" w:space="0" w:color="auto"/>
                        <w:left w:val="none" w:sz="0" w:space="0" w:color="auto"/>
                        <w:bottom w:val="none" w:sz="0" w:space="0" w:color="auto"/>
                        <w:right w:val="none" w:sz="0" w:space="0" w:color="auto"/>
                      </w:divBdr>
                    </w:div>
                  </w:divsChild>
                </w:div>
                <w:div w:id="157696068">
                  <w:marLeft w:val="0"/>
                  <w:marRight w:val="0"/>
                  <w:marTop w:val="0"/>
                  <w:marBottom w:val="0"/>
                  <w:divBdr>
                    <w:top w:val="none" w:sz="0" w:space="0" w:color="auto"/>
                    <w:left w:val="none" w:sz="0" w:space="0" w:color="auto"/>
                    <w:bottom w:val="none" w:sz="0" w:space="0" w:color="auto"/>
                    <w:right w:val="none" w:sz="0" w:space="0" w:color="auto"/>
                  </w:divBdr>
                  <w:divsChild>
                    <w:div w:id="842665518">
                      <w:marLeft w:val="0"/>
                      <w:marRight w:val="0"/>
                      <w:marTop w:val="0"/>
                      <w:marBottom w:val="0"/>
                      <w:divBdr>
                        <w:top w:val="none" w:sz="0" w:space="0" w:color="auto"/>
                        <w:left w:val="none" w:sz="0" w:space="0" w:color="auto"/>
                        <w:bottom w:val="none" w:sz="0" w:space="0" w:color="auto"/>
                        <w:right w:val="none" w:sz="0" w:space="0" w:color="auto"/>
                      </w:divBdr>
                    </w:div>
                  </w:divsChild>
                </w:div>
                <w:div w:id="166597914">
                  <w:marLeft w:val="0"/>
                  <w:marRight w:val="0"/>
                  <w:marTop w:val="0"/>
                  <w:marBottom w:val="0"/>
                  <w:divBdr>
                    <w:top w:val="none" w:sz="0" w:space="0" w:color="auto"/>
                    <w:left w:val="none" w:sz="0" w:space="0" w:color="auto"/>
                    <w:bottom w:val="none" w:sz="0" w:space="0" w:color="auto"/>
                    <w:right w:val="none" w:sz="0" w:space="0" w:color="auto"/>
                  </w:divBdr>
                  <w:divsChild>
                    <w:div w:id="1817456313">
                      <w:marLeft w:val="0"/>
                      <w:marRight w:val="0"/>
                      <w:marTop w:val="0"/>
                      <w:marBottom w:val="0"/>
                      <w:divBdr>
                        <w:top w:val="none" w:sz="0" w:space="0" w:color="auto"/>
                        <w:left w:val="none" w:sz="0" w:space="0" w:color="auto"/>
                        <w:bottom w:val="none" w:sz="0" w:space="0" w:color="auto"/>
                        <w:right w:val="none" w:sz="0" w:space="0" w:color="auto"/>
                      </w:divBdr>
                    </w:div>
                  </w:divsChild>
                </w:div>
                <w:div w:id="188377462">
                  <w:marLeft w:val="0"/>
                  <w:marRight w:val="0"/>
                  <w:marTop w:val="0"/>
                  <w:marBottom w:val="0"/>
                  <w:divBdr>
                    <w:top w:val="none" w:sz="0" w:space="0" w:color="auto"/>
                    <w:left w:val="none" w:sz="0" w:space="0" w:color="auto"/>
                    <w:bottom w:val="none" w:sz="0" w:space="0" w:color="auto"/>
                    <w:right w:val="none" w:sz="0" w:space="0" w:color="auto"/>
                  </w:divBdr>
                  <w:divsChild>
                    <w:div w:id="1022121890">
                      <w:marLeft w:val="0"/>
                      <w:marRight w:val="0"/>
                      <w:marTop w:val="0"/>
                      <w:marBottom w:val="0"/>
                      <w:divBdr>
                        <w:top w:val="none" w:sz="0" w:space="0" w:color="auto"/>
                        <w:left w:val="none" w:sz="0" w:space="0" w:color="auto"/>
                        <w:bottom w:val="none" w:sz="0" w:space="0" w:color="auto"/>
                        <w:right w:val="none" w:sz="0" w:space="0" w:color="auto"/>
                      </w:divBdr>
                    </w:div>
                  </w:divsChild>
                </w:div>
                <w:div w:id="199125463">
                  <w:marLeft w:val="0"/>
                  <w:marRight w:val="0"/>
                  <w:marTop w:val="0"/>
                  <w:marBottom w:val="0"/>
                  <w:divBdr>
                    <w:top w:val="none" w:sz="0" w:space="0" w:color="auto"/>
                    <w:left w:val="none" w:sz="0" w:space="0" w:color="auto"/>
                    <w:bottom w:val="none" w:sz="0" w:space="0" w:color="auto"/>
                    <w:right w:val="none" w:sz="0" w:space="0" w:color="auto"/>
                  </w:divBdr>
                  <w:divsChild>
                    <w:div w:id="1596210801">
                      <w:marLeft w:val="0"/>
                      <w:marRight w:val="0"/>
                      <w:marTop w:val="0"/>
                      <w:marBottom w:val="0"/>
                      <w:divBdr>
                        <w:top w:val="none" w:sz="0" w:space="0" w:color="auto"/>
                        <w:left w:val="none" w:sz="0" w:space="0" w:color="auto"/>
                        <w:bottom w:val="none" w:sz="0" w:space="0" w:color="auto"/>
                        <w:right w:val="none" w:sz="0" w:space="0" w:color="auto"/>
                      </w:divBdr>
                    </w:div>
                  </w:divsChild>
                </w:div>
                <w:div w:id="203250480">
                  <w:marLeft w:val="0"/>
                  <w:marRight w:val="0"/>
                  <w:marTop w:val="0"/>
                  <w:marBottom w:val="0"/>
                  <w:divBdr>
                    <w:top w:val="none" w:sz="0" w:space="0" w:color="auto"/>
                    <w:left w:val="none" w:sz="0" w:space="0" w:color="auto"/>
                    <w:bottom w:val="none" w:sz="0" w:space="0" w:color="auto"/>
                    <w:right w:val="none" w:sz="0" w:space="0" w:color="auto"/>
                  </w:divBdr>
                  <w:divsChild>
                    <w:div w:id="170681898">
                      <w:marLeft w:val="0"/>
                      <w:marRight w:val="0"/>
                      <w:marTop w:val="0"/>
                      <w:marBottom w:val="0"/>
                      <w:divBdr>
                        <w:top w:val="none" w:sz="0" w:space="0" w:color="auto"/>
                        <w:left w:val="none" w:sz="0" w:space="0" w:color="auto"/>
                        <w:bottom w:val="none" w:sz="0" w:space="0" w:color="auto"/>
                        <w:right w:val="none" w:sz="0" w:space="0" w:color="auto"/>
                      </w:divBdr>
                    </w:div>
                  </w:divsChild>
                </w:div>
                <w:div w:id="221409230">
                  <w:marLeft w:val="0"/>
                  <w:marRight w:val="0"/>
                  <w:marTop w:val="0"/>
                  <w:marBottom w:val="0"/>
                  <w:divBdr>
                    <w:top w:val="none" w:sz="0" w:space="0" w:color="auto"/>
                    <w:left w:val="none" w:sz="0" w:space="0" w:color="auto"/>
                    <w:bottom w:val="none" w:sz="0" w:space="0" w:color="auto"/>
                    <w:right w:val="none" w:sz="0" w:space="0" w:color="auto"/>
                  </w:divBdr>
                  <w:divsChild>
                    <w:div w:id="310671592">
                      <w:marLeft w:val="0"/>
                      <w:marRight w:val="0"/>
                      <w:marTop w:val="0"/>
                      <w:marBottom w:val="0"/>
                      <w:divBdr>
                        <w:top w:val="none" w:sz="0" w:space="0" w:color="auto"/>
                        <w:left w:val="none" w:sz="0" w:space="0" w:color="auto"/>
                        <w:bottom w:val="none" w:sz="0" w:space="0" w:color="auto"/>
                        <w:right w:val="none" w:sz="0" w:space="0" w:color="auto"/>
                      </w:divBdr>
                    </w:div>
                  </w:divsChild>
                </w:div>
                <w:div w:id="345252598">
                  <w:marLeft w:val="0"/>
                  <w:marRight w:val="0"/>
                  <w:marTop w:val="0"/>
                  <w:marBottom w:val="0"/>
                  <w:divBdr>
                    <w:top w:val="none" w:sz="0" w:space="0" w:color="auto"/>
                    <w:left w:val="none" w:sz="0" w:space="0" w:color="auto"/>
                    <w:bottom w:val="none" w:sz="0" w:space="0" w:color="auto"/>
                    <w:right w:val="none" w:sz="0" w:space="0" w:color="auto"/>
                  </w:divBdr>
                  <w:divsChild>
                    <w:div w:id="262734899">
                      <w:marLeft w:val="0"/>
                      <w:marRight w:val="0"/>
                      <w:marTop w:val="0"/>
                      <w:marBottom w:val="0"/>
                      <w:divBdr>
                        <w:top w:val="none" w:sz="0" w:space="0" w:color="auto"/>
                        <w:left w:val="none" w:sz="0" w:space="0" w:color="auto"/>
                        <w:bottom w:val="none" w:sz="0" w:space="0" w:color="auto"/>
                        <w:right w:val="none" w:sz="0" w:space="0" w:color="auto"/>
                      </w:divBdr>
                    </w:div>
                  </w:divsChild>
                </w:div>
                <w:div w:id="362024908">
                  <w:marLeft w:val="0"/>
                  <w:marRight w:val="0"/>
                  <w:marTop w:val="0"/>
                  <w:marBottom w:val="0"/>
                  <w:divBdr>
                    <w:top w:val="none" w:sz="0" w:space="0" w:color="auto"/>
                    <w:left w:val="none" w:sz="0" w:space="0" w:color="auto"/>
                    <w:bottom w:val="none" w:sz="0" w:space="0" w:color="auto"/>
                    <w:right w:val="none" w:sz="0" w:space="0" w:color="auto"/>
                  </w:divBdr>
                  <w:divsChild>
                    <w:div w:id="502549263">
                      <w:marLeft w:val="0"/>
                      <w:marRight w:val="0"/>
                      <w:marTop w:val="0"/>
                      <w:marBottom w:val="0"/>
                      <w:divBdr>
                        <w:top w:val="none" w:sz="0" w:space="0" w:color="auto"/>
                        <w:left w:val="none" w:sz="0" w:space="0" w:color="auto"/>
                        <w:bottom w:val="none" w:sz="0" w:space="0" w:color="auto"/>
                        <w:right w:val="none" w:sz="0" w:space="0" w:color="auto"/>
                      </w:divBdr>
                    </w:div>
                  </w:divsChild>
                </w:div>
                <w:div w:id="386337395">
                  <w:marLeft w:val="0"/>
                  <w:marRight w:val="0"/>
                  <w:marTop w:val="0"/>
                  <w:marBottom w:val="0"/>
                  <w:divBdr>
                    <w:top w:val="none" w:sz="0" w:space="0" w:color="auto"/>
                    <w:left w:val="none" w:sz="0" w:space="0" w:color="auto"/>
                    <w:bottom w:val="none" w:sz="0" w:space="0" w:color="auto"/>
                    <w:right w:val="none" w:sz="0" w:space="0" w:color="auto"/>
                  </w:divBdr>
                  <w:divsChild>
                    <w:div w:id="829754039">
                      <w:marLeft w:val="0"/>
                      <w:marRight w:val="0"/>
                      <w:marTop w:val="0"/>
                      <w:marBottom w:val="0"/>
                      <w:divBdr>
                        <w:top w:val="none" w:sz="0" w:space="0" w:color="auto"/>
                        <w:left w:val="none" w:sz="0" w:space="0" w:color="auto"/>
                        <w:bottom w:val="none" w:sz="0" w:space="0" w:color="auto"/>
                        <w:right w:val="none" w:sz="0" w:space="0" w:color="auto"/>
                      </w:divBdr>
                    </w:div>
                  </w:divsChild>
                </w:div>
                <w:div w:id="512912798">
                  <w:marLeft w:val="0"/>
                  <w:marRight w:val="0"/>
                  <w:marTop w:val="0"/>
                  <w:marBottom w:val="0"/>
                  <w:divBdr>
                    <w:top w:val="none" w:sz="0" w:space="0" w:color="auto"/>
                    <w:left w:val="none" w:sz="0" w:space="0" w:color="auto"/>
                    <w:bottom w:val="none" w:sz="0" w:space="0" w:color="auto"/>
                    <w:right w:val="none" w:sz="0" w:space="0" w:color="auto"/>
                  </w:divBdr>
                  <w:divsChild>
                    <w:div w:id="1865897697">
                      <w:marLeft w:val="0"/>
                      <w:marRight w:val="0"/>
                      <w:marTop w:val="0"/>
                      <w:marBottom w:val="0"/>
                      <w:divBdr>
                        <w:top w:val="none" w:sz="0" w:space="0" w:color="auto"/>
                        <w:left w:val="none" w:sz="0" w:space="0" w:color="auto"/>
                        <w:bottom w:val="none" w:sz="0" w:space="0" w:color="auto"/>
                        <w:right w:val="none" w:sz="0" w:space="0" w:color="auto"/>
                      </w:divBdr>
                    </w:div>
                  </w:divsChild>
                </w:div>
                <w:div w:id="519971143">
                  <w:marLeft w:val="0"/>
                  <w:marRight w:val="0"/>
                  <w:marTop w:val="0"/>
                  <w:marBottom w:val="0"/>
                  <w:divBdr>
                    <w:top w:val="none" w:sz="0" w:space="0" w:color="auto"/>
                    <w:left w:val="none" w:sz="0" w:space="0" w:color="auto"/>
                    <w:bottom w:val="none" w:sz="0" w:space="0" w:color="auto"/>
                    <w:right w:val="none" w:sz="0" w:space="0" w:color="auto"/>
                  </w:divBdr>
                  <w:divsChild>
                    <w:div w:id="478308897">
                      <w:marLeft w:val="0"/>
                      <w:marRight w:val="0"/>
                      <w:marTop w:val="0"/>
                      <w:marBottom w:val="0"/>
                      <w:divBdr>
                        <w:top w:val="none" w:sz="0" w:space="0" w:color="auto"/>
                        <w:left w:val="none" w:sz="0" w:space="0" w:color="auto"/>
                        <w:bottom w:val="none" w:sz="0" w:space="0" w:color="auto"/>
                        <w:right w:val="none" w:sz="0" w:space="0" w:color="auto"/>
                      </w:divBdr>
                    </w:div>
                  </w:divsChild>
                </w:div>
                <w:div w:id="572155153">
                  <w:marLeft w:val="0"/>
                  <w:marRight w:val="0"/>
                  <w:marTop w:val="0"/>
                  <w:marBottom w:val="0"/>
                  <w:divBdr>
                    <w:top w:val="none" w:sz="0" w:space="0" w:color="auto"/>
                    <w:left w:val="none" w:sz="0" w:space="0" w:color="auto"/>
                    <w:bottom w:val="none" w:sz="0" w:space="0" w:color="auto"/>
                    <w:right w:val="none" w:sz="0" w:space="0" w:color="auto"/>
                  </w:divBdr>
                  <w:divsChild>
                    <w:div w:id="2116944877">
                      <w:marLeft w:val="0"/>
                      <w:marRight w:val="0"/>
                      <w:marTop w:val="0"/>
                      <w:marBottom w:val="0"/>
                      <w:divBdr>
                        <w:top w:val="none" w:sz="0" w:space="0" w:color="auto"/>
                        <w:left w:val="none" w:sz="0" w:space="0" w:color="auto"/>
                        <w:bottom w:val="none" w:sz="0" w:space="0" w:color="auto"/>
                        <w:right w:val="none" w:sz="0" w:space="0" w:color="auto"/>
                      </w:divBdr>
                    </w:div>
                  </w:divsChild>
                </w:div>
                <w:div w:id="585191782">
                  <w:marLeft w:val="0"/>
                  <w:marRight w:val="0"/>
                  <w:marTop w:val="0"/>
                  <w:marBottom w:val="0"/>
                  <w:divBdr>
                    <w:top w:val="none" w:sz="0" w:space="0" w:color="auto"/>
                    <w:left w:val="none" w:sz="0" w:space="0" w:color="auto"/>
                    <w:bottom w:val="none" w:sz="0" w:space="0" w:color="auto"/>
                    <w:right w:val="none" w:sz="0" w:space="0" w:color="auto"/>
                  </w:divBdr>
                  <w:divsChild>
                    <w:div w:id="1655985546">
                      <w:marLeft w:val="0"/>
                      <w:marRight w:val="0"/>
                      <w:marTop w:val="0"/>
                      <w:marBottom w:val="0"/>
                      <w:divBdr>
                        <w:top w:val="none" w:sz="0" w:space="0" w:color="auto"/>
                        <w:left w:val="none" w:sz="0" w:space="0" w:color="auto"/>
                        <w:bottom w:val="none" w:sz="0" w:space="0" w:color="auto"/>
                        <w:right w:val="none" w:sz="0" w:space="0" w:color="auto"/>
                      </w:divBdr>
                    </w:div>
                  </w:divsChild>
                </w:div>
                <w:div w:id="641885512">
                  <w:marLeft w:val="0"/>
                  <w:marRight w:val="0"/>
                  <w:marTop w:val="0"/>
                  <w:marBottom w:val="0"/>
                  <w:divBdr>
                    <w:top w:val="none" w:sz="0" w:space="0" w:color="auto"/>
                    <w:left w:val="none" w:sz="0" w:space="0" w:color="auto"/>
                    <w:bottom w:val="none" w:sz="0" w:space="0" w:color="auto"/>
                    <w:right w:val="none" w:sz="0" w:space="0" w:color="auto"/>
                  </w:divBdr>
                  <w:divsChild>
                    <w:div w:id="1616252373">
                      <w:marLeft w:val="0"/>
                      <w:marRight w:val="0"/>
                      <w:marTop w:val="0"/>
                      <w:marBottom w:val="0"/>
                      <w:divBdr>
                        <w:top w:val="none" w:sz="0" w:space="0" w:color="auto"/>
                        <w:left w:val="none" w:sz="0" w:space="0" w:color="auto"/>
                        <w:bottom w:val="none" w:sz="0" w:space="0" w:color="auto"/>
                        <w:right w:val="none" w:sz="0" w:space="0" w:color="auto"/>
                      </w:divBdr>
                    </w:div>
                  </w:divsChild>
                </w:div>
                <w:div w:id="686827745">
                  <w:marLeft w:val="0"/>
                  <w:marRight w:val="0"/>
                  <w:marTop w:val="0"/>
                  <w:marBottom w:val="0"/>
                  <w:divBdr>
                    <w:top w:val="none" w:sz="0" w:space="0" w:color="auto"/>
                    <w:left w:val="none" w:sz="0" w:space="0" w:color="auto"/>
                    <w:bottom w:val="none" w:sz="0" w:space="0" w:color="auto"/>
                    <w:right w:val="none" w:sz="0" w:space="0" w:color="auto"/>
                  </w:divBdr>
                  <w:divsChild>
                    <w:div w:id="1555463995">
                      <w:marLeft w:val="0"/>
                      <w:marRight w:val="0"/>
                      <w:marTop w:val="0"/>
                      <w:marBottom w:val="0"/>
                      <w:divBdr>
                        <w:top w:val="none" w:sz="0" w:space="0" w:color="auto"/>
                        <w:left w:val="none" w:sz="0" w:space="0" w:color="auto"/>
                        <w:bottom w:val="none" w:sz="0" w:space="0" w:color="auto"/>
                        <w:right w:val="none" w:sz="0" w:space="0" w:color="auto"/>
                      </w:divBdr>
                    </w:div>
                  </w:divsChild>
                </w:div>
                <w:div w:id="772090367">
                  <w:marLeft w:val="0"/>
                  <w:marRight w:val="0"/>
                  <w:marTop w:val="0"/>
                  <w:marBottom w:val="0"/>
                  <w:divBdr>
                    <w:top w:val="none" w:sz="0" w:space="0" w:color="auto"/>
                    <w:left w:val="none" w:sz="0" w:space="0" w:color="auto"/>
                    <w:bottom w:val="none" w:sz="0" w:space="0" w:color="auto"/>
                    <w:right w:val="none" w:sz="0" w:space="0" w:color="auto"/>
                  </w:divBdr>
                  <w:divsChild>
                    <w:div w:id="273904112">
                      <w:marLeft w:val="0"/>
                      <w:marRight w:val="0"/>
                      <w:marTop w:val="0"/>
                      <w:marBottom w:val="0"/>
                      <w:divBdr>
                        <w:top w:val="none" w:sz="0" w:space="0" w:color="auto"/>
                        <w:left w:val="none" w:sz="0" w:space="0" w:color="auto"/>
                        <w:bottom w:val="none" w:sz="0" w:space="0" w:color="auto"/>
                        <w:right w:val="none" w:sz="0" w:space="0" w:color="auto"/>
                      </w:divBdr>
                    </w:div>
                  </w:divsChild>
                </w:div>
                <w:div w:id="821695805">
                  <w:marLeft w:val="0"/>
                  <w:marRight w:val="0"/>
                  <w:marTop w:val="0"/>
                  <w:marBottom w:val="0"/>
                  <w:divBdr>
                    <w:top w:val="none" w:sz="0" w:space="0" w:color="auto"/>
                    <w:left w:val="none" w:sz="0" w:space="0" w:color="auto"/>
                    <w:bottom w:val="none" w:sz="0" w:space="0" w:color="auto"/>
                    <w:right w:val="none" w:sz="0" w:space="0" w:color="auto"/>
                  </w:divBdr>
                  <w:divsChild>
                    <w:div w:id="1864128853">
                      <w:marLeft w:val="0"/>
                      <w:marRight w:val="0"/>
                      <w:marTop w:val="0"/>
                      <w:marBottom w:val="0"/>
                      <w:divBdr>
                        <w:top w:val="none" w:sz="0" w:space="0" w:color="auto"/>
                        <w:left w:val="none" w:sz="0" w:space="0" w:color="auto"/>
                        <w:bottom w:val="none" w:sz="0" w:space="0" w:color="auto"/>
                        <w:right w:val="none" w:sz="0" w:space="0" w:color="auto"/>
                      </w:divBdr>
                    </w:div>
                  </w:divsChild>
                </w:div>
                <w:div w:id="869033801">
                  <w:marLeft w:val="0"/>
                  <w:marRight w:val="0"/>
                  <w:marTop w:val="0"/>
                  <w:marBottom w:val="0"/>
                  <w:divBdr>
                    <w:top w:val="none" w:sz="0" w:space="0" w:color="auto"/>
                    <w:left w:val="none" w:sz="0" w:space="0" w:color="auto"/>
                    <w:bottom w:val="none" w:sz="0" w:space="0" w:color="auto"/>
                    <w:right w:val="none" w:sz="0" w:space="0" w:color="auto"/>
                  </w:divBdr>
                  <w:divsChild>
                    <w:div w:id="1187907559">
                      <w:marLeft w:val="0"/>
                      <w:marRight w:val="0"/>
                      <w:marTop w:val="0"/>
                      <w:marBottom w:val="0"/>
                      <w:divBdr>
                        <w:top w:val="none" w:sz="0" w:space="0" w:color="auto"/>
                        <w:left w:val="none" w:sz="0" w:space="0" w:color="auto"/>
                        <w:bottom w:val="none" w:sz="0" w:space="0" w:color="auto"/>
                        <w:right w:val="none" w:sz="0" w:space="0" w:color="auto"/>
                      </w:divBdr>
                    </w:div>
                  </w:divsChild>
                </w:div>
                <w:div w:id="874581826">
                  <w:marLeft w:val="0"/>
                  <w:marRight w:val="0"/>
                  <w:marTop w:val="0"/>
                  <w:marBottom w:val="0"/>
                  <w:divBdr>
                    <w:top w:val="none" w:sz="0" w:space="0" w:color="auto"/>
                    <w:left w:val="none" w:sz="0" w:space="0" w:color="auto"/>
                    <w:bottom w:val="none" w:sz="0" w:space="0" w:color="auto"/>
                    <w:right w:val="none" w:sz="0" w:space="0" w:color="auto"/>
                  </w:divBdr>
                  <w:divsChild>
                    <w:div w:id="1723282877">
                      <w:marLeft w:val="0"/>
                      <w:marRight w:val="0"/>
                      <w:marTop w:val="0"/>
                      <w:marBottom w:val="0"/>
                      <w:divBdr>
                        <w:top w:val="none" w:sz="0" w:space="0" w:color="auto"/>
                        <w:left w:val="none" w:sz="0" w:space="0" w:color="auto"/>
                        <w:bottom w:val="none" w:sz="0" w:space="0" w:color="auto"/>
                        <w:right w:val="none" w:sz="0" w:space="0" w:color="auto"/>
                      </w:divBdr>
                    </w:div>
                  </w:divsChild>
                </w:div>
                <w:div w:id="946037396">
                  <w:marLeft w:val="0"/>
                  <w:marRight w:val="0"/>
                  <w:marTop w:val="0"/>
                  <w:marBottom w:val="0"/>
                  <w:divBdr>
                    <w:top w:val="none" w:sz="0" w:space="0" w:color="auto"/>
                    <w:left w:val="none" w:sz="0" w:space="0" w:color="auto"/>
                    <w:bottom w:val="none" w:sz="0" w:space="0" w:color="auto"/>
                    <w:right w:val="none" w:sz="0" w:space="0" w:color="auto"/>
                  </w:divBdr>
                  <w:divsChild>
                    <w:div w:id="856700556">
                      <w:marLeft w:val="0"/>
                      <w:marRight w:val="0"/>
                      <w:marTop w:val="0"/>
                      <w:marBottom w:val="0"/>
                      <w:divBdr>
                        <w:top w:val="none" w:sz="0" w:space="0" w:color="auto"/>
                        <w:left w:val="none" w:sz="0" w:space="0" w:color="auto"/>
                        <w:bottom w:val="none" w:sz="0" w:space="0" w:color="auto"/>
                        <w:right w:val="none" w:sz="0" w:space="0" w:color="auto"/>
                      </w:divBdr>
                    </w:div>
                  </w:divsChild>
                </w:div>
                <w:div w:id="1004746661">
                  <w:marLeft w:val="0"/>
                  <w:marRight w:val="0"/>
                  <w:marTop w:val="0"/>
                  <w:marBottom w:val="0"/>
                  <w:divBdr>
                    <w:top w:val="none" w:sz="0" w:space="0" w:color="auto"/>
                    <w:left w:val="none" w:sz="0" w:space="0" w:color="auto"/>
                    <w:bottom w:val="none" w:sz="0" w:space="0" w:color="auto"/>
                    <w:right w:val="none" w:sz="0" w:space="0" w:color="auto"/>
                  </w:divBdr>
                  <w:divsChild>
                    <w:div w:id="1616910746">
                      <w:marLeft w:val="0"/>
                      <w:marRight w:val="0"/>
                      <w:marTop w:val="0"/>
                      <w:marBottom w:val="0"/>
                      <w:divBdr>
                        <w:top w:val="none" w:sz="0" w:space="0" w:color="auto"/>
                        <w:left w:val="none" w:sz="0" w:space="0" w:color="auto"/>
                        <w:bottom w:val="none" w:sz="0" w:space="0" w:color="auto"/>
                        <w:right w:val="none" w:sz="0" w:space="0" w:color="auto"/>
                      </w:divBdr>
                    </w:div>
                  </w:divsChild>
                </w:div>
                <w:div w:id="1009067480">
                  <w:marLeft w:val="0"/>
                  <w:marRight w:val="0"/>
                  <w:marTop w:val="0"/>
                  <w:marBottom w:val="0"/>
                  <w:divBdr>
                    <w:top w:val="none" w:sz="0" w:space="0" w:color="auto"/>
                    <w:left w:val="none" w:sz="0" w:space="0" w:color="auto"/>
                    <w:bottom w:val="none" w:sz="0" w:space="0" w:color="auto"/>
                    <w:right w:val="none" w:sz="0" w:space="0" w:color="auto"/>
                  </w:divBdr>
                  <w:divsChild>
                    <w:div w:id="1805854277">
                      <w:marLeft w:val="0"/>
                      <w:marRight w:val="0"/>
                      <w:marTop w:val="0"/>
                      <w:marBottom w:val="0"/>
                      <w:divBdr>
                        <w:top w:val="none" w:sz="0" w:space="0" w:color="auto"/>
                        <w:left w:val="none" w:sz="0" w:space="0" w:color="auto"/>
                        <w:bottom w:val="none" w:sz="0" w:space="0" w:color="auto"/>
                        <w:right w:val="none" w:sz="0" w:space="0" w:color="auto"/>
                      </w:divBdr>
                    </w:div>
                  </w:divsChild>
                </w:div>
                <w:div w:id="1018233510">
                  <w:marLeft w:val="0"/>
                  <w:marRight w:val="0"/>
                  <w:marTop w:val="0"/>
                  <w:marBottom w:val="0"/>
                  <w:divBdr>
                    <w:top w:val="none" w:sz="0" w:space="0" w:color="auto"/>
                    <w:left w:val="none" w:sz="0" w:space="0" w:color="auto"/>
                    <w:bottom w:val="none" w:sz="0" w:space="0" w:color="auto"/>
                    <w:right w:val="none" w:sz="0" w:space="0" w:color="auto"/>
                  </w:divBdr>
                  <w:divsChild>
                    <w:div w:id="1602370215">
                      <w:marLeft w:val="0"/>
                      <w:marRight w:val="0"/>
                      <w:marTop w:val="0"/>
                      <w:marBottom w:val="0"/>
                      <w:divBdr>
                        <w:top w:val="none" w:sz="0" w:space="0" w:color="auto"/>
                        <w:left w:val="none" w:sz="0" w:space="0" w:color="auto"/>
                        <w:bottom w:val="none" w:sz="0" w:space="0" w:color="auto"/>
                        <w:right w:val="none" w:sz="0" w:space="0" w:color="auto"/>
                      </w:divBdr>
                    </w:div>
                  </w:divsChild>
                </w:div>
                <w:div w:id="1090737657">
                  <w:marLeft w:val="0"/>
                  <w:marRight w:val="0"/>
                  <w:marTop w:val="0"/>
                  <w:marBottom w:val="0"/>
                  <w:divBdr>
                    <w:top w:val="none" w:sz="0" w:space="0" w:color="auto"/>
                    <w:left w:val="none" w:sz="0" w:space="0" w:color="auto"/>
                    <w:bottom w:val="none" w:sz="0" w:space="0" w:color="auto"/>
                    <w:right w:val="none" w:sz="0" w:space="0" w:color="auto"/>
                  </w:divBdr>
                  <w:divsChild>
                    <w:div w:id="1975214912">
                      <w:marLeft w:val="0"/>
                      <w:marRight w:val="0"/>
                      <w:marTop w:val="0"/>
                      <w:marBottom w:val="0"/>
                      <w:divBdr>
                        <w:top w:val="none" w:sz="0" w:space="0" w:color="auto"/>
                        <w:left w:val="none" w:sz="0" w:space="0" w:color="auto"/>
                        <w:bottom w:val="none" w:sz="0" w:space="0" w:color="auto"/>
                        <w:right w:val="none" w:sz="0" w:space="0" w:color="auto"/>
                      </w:divBdr>
                    </w:div>
                  </w:divsChild>
                </w:div>
                <w:div w:id="1135372208">
                  <w:marLeft w:val="0"/>
                  <w:marRight w:val="0"/>
                  <w:marTop w:val="0"/>
                  <w:marBottom w:val="0"/>
                  <w:divBdr>
                    <w:top w:val="none" w:sz="0" w:space="0" w:color="auto"/>
                    <w:left w:val="none" w:sz="0" w:space="0" w:color="auto"/>
                    <w:bottom w:val="none" w:sz="0" w:space="0" w:color="auto"/>
                    <w:right w:val="none" w:sz="0" w:space="0" w:color="auto"/>
                  </w:divBdr>
                  <w:divsChild>
                    <w:div w:id="2132429908">
                      <w:marLeft w:val="0"/>
                      <w:marRight w:val="0"/>
                      <w:marTop w:val="0"/>
                      <w:marBottom w:val="0"/>
                      <w:divBdr>
                        <w:top w:val="none" w:sz="0" w:space="0" w:color="auto"/>
                        <w:left w:val="none" w:sz="0" w:space="0" w:color="auto"/>
                        <w:bottom w:val="none" w:sz="0" w:space="0" w:color="auto"/>
                        <w:right w:val="none" w:sz="0" w:space="0" w:color="auto"/>
                      </w:divBdr>
                    </w:div>
                  </w:divsChild>
                </w:div>
                <w:div w:id="1174414086">
                  <w:marLeft w:val="0"/>
                  <w:marRight w:val="0"/>
                  <w:marTop w:val="0"/>
                  <w:marBottom w:val="0"/>
                  <w:divBdr>
                    <w:top w:val="none" w:sz="0" w:space="0" w:color="auto"/>
                    <w:left w:val="none" w:sz="0" w:space="0" w:color="auto"/>
                    <w:bottom w:val="none" w:sz="0" w:space="0" w:color="auto"/>
                    <w:right w:val="none" w:sz="0" w:space="0" w:color="auto"/>
                  </w:divBdr>
                  <w:divsChild>
                    <w:div w:id="1779518257">
                      <w:marLeft w:val="0"/>
                      <w:marRight w:val="0"/>
                      <w:marTop w:val="0"/>
                      <w:marBottom w:val="0"/>
                      <w:divBdr>
                        <w:top w:val="none" w:sz="0" w:space="0" w:color="auto"/>
                        <w:left w:val="none" w:sz="0" w:space="0" w:color="auto"/>
                        <w:bottom w:val="none" w:sz="0" w:space="0" w:color="auto"/>
                        <w:right w:val="none" w:sz="0" w:space="0" w:color="auto"/>
                      </w:divBdr>
                    </w:div>
                  </w:divsChild>
                </w:div>
                <w:div w:id="1199202711">
                  <w:marLeft w:val="0"/>
                  <w:marRight w:val="0"/>
                  <w:marTop w:val="0"/>
                  <w:marBottom w:val="0"/>
                  <w:divBdr>
                    <w:top w:val="none" w:sz="0" w:space="0" w:color="auto"/>
                    <w:left w:val="none" w:sz="0" w:space="0" w:color="auto"/>
                    <w:bottom w:val="none" w:sz="0" w:space="0" w:color="auto"/>
                    <w:right w:val="none" w:sz="0" w:space="0" w:color="auto"/>
                  </w:divBdr>
                  <w:divsChild>
                    <w:div w:id="1215504551">
                      <w:marLeft w:val="0"/>
                      <w:marRight w:val="0"/>
                      <w:marTop w:val="0"/>
                      <w:marBottom w:val="0"/>
                      <w:divBdr>
                        <w:top w:val="none" w:sz="0" w:space="0" w:color="auto"/>
                        <w:left w:val="none" w:sz="0" w:space="0" w:color="auto"/>
                        <w:bottom w:val="none" w:sz="0" w:space="0" w:color="auto"/>
                        <w:right w:val="none" w:sz="0" w:space="0" w:color="auto"/>
                      </w:divBdr>
                    </w:div>
                  </w:divsChild>
                </w:div>
                <w:div w:id="1210649810">
                  <w:marLeft w:val="0"/>
                  <w:marRight w:val="0"/>
                  <w:marTop w:val="0"/>
                  <w:marBottom w:val="0"/>
                  <w:divBdr>
                    <w:top w:val="none" w:sz="0" w:space="0" w:color="auto"/>
                    <w:left w:val="none" w:sz="0" w:space="0" w:color="auto"/>
                    <w:bottom w:val="none" w:sz="0" w:space="0" w:color="auto"/>
                    <w:right w:val="none" w:sz="0" w:space="0" w:color="auto"/>
                  </w:divBdr>
                  <w:divsChild>
                    <w:div w:id="334498175">
                      <w:marLeft w:val="0"/>
                      <w:marRight w:val="0"/>
                      <w:marTop w:val="0"/>
                      <w:marBottom w:val="0"/>
                      <w:divBdr>
                        <w:top w:val="none" w:sz="0" w:space="0" w:color="auto"/>
                        <w:left w:val="none" w:sz="0" w:space="0" w:color="auto"/>
                        <w:bottom w:val="none" w:sz="0" w:space="0" w:color="auto"/>
                        <w:right w:val="none" w:sz="0" w:space="0" w:color="auto"/>
                      </w:divBdr>
                    </w:div>
                  </w:divsChild>
                </w:div>
                <w:div w:id="1224609025">
                  <w:marLeft w:val="0"/>
                  <w:marRight w:val="0"/>
                  <w:marTop w:val="0"/>
                  <w:marBottom w:val="0"/>
                  <w:divBdr>
                    <w:top w:val="none" w:sz="0" w:space="0" w:color="auto"/>
                    <w:left w:val="none" w:sz="0" w:space="0" w:color="auto"/>
                    <w:bottom w:val="none" w:sz="0" w:space="0" w:color="auto"/>
                    <w:right w:val="none" w:sz="0" w:space="0" w:color="auto"/>
                  </w:divBdr>
                  <w:divsChild>
                    <w:div w:id="1800763342">
                      <w:marLeft w:val="0"/>
                      <w:marRight w:val="0"/>
                      <w:marTop w:val="0"/>
                      <w:marBottom w:val="0"/>
                      <w:divBdr>
                        <w:top w:val="none" w:sz="0" w:space="0" w:color="auto"/>
                        <w:left w:val="none" w:sz="0" w:space="0" w:color="auto"/>
                        <w:bottom w:val="none" w:sz="0" w:space="0" w:color="auto"/>
                        <w:right w:val="none" w:sz="0" w:space="0" w:color="auto"/>
                      </w:divBdr>
                    </w:div>
                  </w:divsChild>
                </w:div>
                <w:div w:id="1226643910">
                  <w:marLeft w:val="0"/>
                  <w:marRight w:val="0"/>
                  <w:marTop w:val="0"/>
                  <w:marBottom w:val="0"/>
                  <w:divBdr>
                    <w:top w:val="none" w:sz="0" w:space="0" w:color="auto"/>
                    <w:left w:val="none" w:sz="0" w:space="0" w:color="auto"/>
                    <w:bottom w:val="none" w:sz="0" w:space="0" w:color="auto"/>
                    <w:right w:val="none" w:sz="0" w:space="0" w:color="auto"/>
                  </w:divBdr>
                  <w:divsChild>
                    <w:div w:id="667754056">
                      <w:marLeft w:val="0"/>
                      <w:marRight w:val="0"/>
                      <w:marTop w:val="0"/>
                      <w:marBottom w:val="0"/>
                      <w:divBdr>
                        <w:top w:val="none" w:sz="0" w:space="0" w:color="auto"/>
                        <w:left w:val="none" w:sz="0" w:space="0" w:color="auto"/>
                        <w:bottom w:val="none" w:sz="0" w:space="0" w:color="auto"/>
                        <w:right w:val="none" w:sz="0" w:space="0" w:color="auto"/>
                      </w:divBdr>
                    </w:div>
                  </w:divsChild>
                </w:div>
                <w:div w:id="1230261926">
                  <w:marLeft w:val="0"/>
                  <w:marRight w:val="0"/>
                  <w:marTop w:val="0"/>
                  <w:marBottom w:val="0"/>
                  <w:divBdr>
                    <w:top w:val="none" w:sz="0" w:space="0" w:color="auto"/>
                    <w:left w:val="none" w:sz="0" w:space="0" w:color="auto"/>
                    <w:bottom w:val="none" w:sz="0" w:space="0" w:color="auto"/>
                    <w:right w:val="none" w:sz="0" w:space="0" w:color="auto"/>
                  </w:divBdr>
                  <w:divsChild>
                    <w:div w:id="228349700">
                      <w:marLeft w:val="0"/>
                      <w:marRight w:val="0"/>
                      <w:marTop w:val="0"/>
                      <w:marBottom w:val="0"/>
                      <w:divBdr>
                        <w:top w:val="none" w:sz="0" w:space="0" w:color="auto"/>
                        <w:left w:val="none" w:sz="0" w:space="0" w:color="auto"/>
                        <w:bottom w:val="none" w:sz="0" w:space="0" w:color="auto"/>
                        <w:right w:val="none" w:sz="0" w:space="0" w:color="auto"/>
                      </w:divBdr>
                    </w:div>
                  </w:divsChild>
                </w:div>
                <w:div w:id="1235893698">
                  <w:marLeft w:val="0"/>
                  <w:marRight w:val="0"/>
                  <w:marTop w:val="0"/>
                  <w:marBottom w:val="0"/>
                  <w:divBdr>
                    <w:top w:val="none" w:sz="0" w:space="0" w:color="auto"/>
                    <w:left w:val="none" w:sz="0" w:space="0" w:color="auto"/>
                    <w:bottom w:val="none" w:sz="0" w:space="0" w:color="auto"/>
                    <w:right w:val="none" w:sz="0" w:space="0" w:color="auto"/>
                  </w:divBdr>
                  <w:divsChild>
                    <w:div w:id="419906770">
                      <w:marLeft w:val="0"/>
                      <w:marRight w:val="0"/>
                      <w:marTop w:val="0"/>
                      <w:marBottom w:val="0"/>
                      <w:divBdr>
                        <w:top w:val="none" w:sz="0" w:space="0" w:color="auto"/>
                        <w:left w:val="none" w:sz="0" w:space="0" w:color="auto"/>
                        <w:bottom w:val="none" w:sz="0" w:space="0" w:color="auto"/>
                        <w:right w:val="none" w:sz="0" w:space="0" w:color="auto"/>
                      </w:divBdr>
                    </w:div>
                  </w:divsChild>
                </w:div>
                <w:div w:id="1237479154">
                  <w:marLeft w:val="0"/>
                  <w:marRight w:val="0"/>
                  <w:marTop w:val="0"/>
                  <w:marBottom w:val="0"/>
                  <w:divBdr>
                    <w:top w:val="none" w:sz="0" w:space="0" w:color="auto"/>
                    <w:left w:val="none" w:sz="0" w:space="0" w:color="auto"/>
                    <w:bottom w:val="none" w:sz="0" w:space="0" w:color="auto"/>
                    <w:right w:val="none" w:sz="0" w:space="0" w:color="auto"/>
                  </w:divBdr>
                  <w:divsChild>
                    <w:div w:id="1892618019">
                      <w:marLeft w:val="0"/>
                      <w:marRight w:val="0"/>
                      <w:marTop w:val="0"/>
                      <w:marBottom w:val="0"/>
                      <w:divBdr>
                        <w:top w:val="none" w:sz="0" w:space="0" w:color="auto"/>
                        <w:left w:val="none" w:sz="0" w:space="0" w:color="auto"/>
                        <w:bottom w:val="none" w:sz="0" w:space="0" w:color="auto"/>
                        <w:right w:val="none" w:sz="0" w:space="0" w:color="auto"/>
                      </w:divBdr>
                    </w:div>
                  </w:divsChild>
                </w:div>
                <w:div w:id="1240944966">
                  <w:marLeft w:val="0"/>
                  <w:marRight w:val="0"/>
                  <w:marTop w:val="0"/>
                  <w:marBottom w:val="0"/>
                  <w:divBdr>
                    <w:top w:val="none" w:sz="0" w:space="0" w:color="auto"/>
                    <w:left w:val="none" w:sz="0" w:space="0" w:color="auto"/>
                    <w:bottom w:val="none" w:sz="0" w:space="0" w:color="auto"/>
                    <w:right w:val="none" w:sz="0" w:space="0" w:color="auto"/>
                  </w:divBdr>
                  <w:divsChild>
                    <w:div w:id="439956382">
                      <w:marLeft w:val="0"/>
                      <w:marRight w:val="0"/>
                      <w:marTop w:val="0"/>
                      <w:marBottom w:val="0"/>
                      <w:divBdr>
                        <w:top w:val="none" w:sz="0" w:space="0" w:color="auto"/>
                        <w:left w:val="none" w:sz="0" w:space="0" w:color="auto"/>
                        <w:bottom w:val="none" w:sz="0" w:space="0" w:color="auto"/>
                        <w:right w:val="none" w:sz="0" w:space="0" w:color="auto"/>
                      </w:divBdr>
                    </w:div>
                  </w:divsChild>
                </w:div>
                <w:div w:id="1255473193">
                  <w:marLeft w:val="0"/>
                  <w:marRight w:val="0"/>
                  <w:marTop w:val="0"/>
                  <w:marBottom w:val="0"/>
                  <w:divBdr>
                    <w:top w:val="none" w:sz="0" w:space="0" w:color="auto"/>
                    <w:left w:val="none" w:sz="0" w:space="0" w:color="auto"/>
                    <w:bottom w:val="none" w:sz="0" w:space="0" w:color="auto"/>
                    <w:right w:val="none" w:sz="0" w:space="0" w:color="auto"/>
                  </w:divBdr>
                  <w:divsChild>
                    <w:div w:id="1927569313">
                      <w:marLeft w:val="0"/>
                      <w:marRight w:val="0"/>
                      <w:marTop w:val="0"/>
                      <w:marBottom w:val="0"/>
                      <w:divBdr>
                        <w:top w:val="none" w:sz="0" w:space="0" w:color="auto"/>
                        <w:left w:val="none" w:sz="0" w:space="0" w:color="auto"/>
                        <w:bottom w:val="none" w:sz="0" w:space="0" w:color="auto"/>
                        <w:right w:val="none" w:sz="0" w:space="0" w:color="auto"/>
                      </w:divBdr>
                    </w:div>
                  </w:divsChild>
                </w:div>
                <w:div w:id="1269654323">
                  <w:marLeft w:val="0"/>
                  <w:marRight w:val="0"/>
                  <w:marTop w:val="0"/>
                  <w:marBottom w:val="0"/>
                  <w:divBdr>
                    <w:top w:val="none" w:sz="0" w:space="0" w:color="auto"/>
                    <w:left w:val="none" w:sz="0" w:space="0" w:color="auto"/>
                    <w:bottom w:val="none" w:sz="0" w:space="0" w:color="auto"/>
                    <w:right w:val="none" w:sz="0" w:space="0" w:color="auto"/>
                  </w:divBdr>
                  <w:divsChild>
                    <w:div w:id="1555266961">
                      <w:marLeft w:val="0"/>
                      <w:marRight w:val="0"/>
                      <w:marTop w:val="0"/>
                      <w:marBottom w:val="0"/>
                      <w:divBdr>
                        <w:top w:val="none" w:sz="0" w:space="0" w:color="auto"/>
                        <w:left w:val="none" w:sz="0" w:space="0" w:color="auto"/>
                        <w:bottom w:val="none" w:sz="0" w:space="0" w:color="auto"/>
                        <w:right w:val="none" w:sz="0" w:space="0" w:color="auto"/>
                      </w:divBdr>
                    </w:div>
                  </w:divsChild>
                </w:div>
                <w:div w:id="1271552739">
                  <w:marLeft w:val="0"/>
                  <w:marRight w:val="0"/>
                  <w:marTop w:val="0"/>
                  <w:marBottom w:val="0"/>
                  <w:divBdr>
                    <w:top w:val="none" w:sz="0" w:space="0" w:color="auto"/>
                    <w:left w:val="none" w:sz="0" w:space="0" w:color="auto"/>
                    <w:bottom w:val="none" w:sz="0" w:space="0" w:color="auto"/>
                    <w:right w:val="none" w:sz="0" w:space="0" w:color="auto"/>
                  </w:divBdr>
                  <w:divsChild>
                    <w:div w:id="879900274">
                      <w:marLeft w:val="0"/>
                      <w:marRight w:val="0"/>
                      <w:marTop w:val="0"/>
                      <w:marBottom w:val="0"/>
                      <w:divBdr>
                        <w:top w:val="none" w:sz="0" w:space="0" w:color="auto"/>
                        <w:left w:val="none" w:sz="0" w:space="0" w:color="auto"/>
                        <w:bottom w:val="none" w:sz="0" w:space="0" w:color="auto"/>
                        <w:right w:val="none" w:sz="0" w:space="0" w:color="auto"/>
                      </w:divBdr>
                    </w:div>
                  </w:divsChild>
                </w:div>
                <w:div w:id="1291593235">
                  <w:marLeft w:val="0"/>
                  <w:marRight w:val="0"/>
                  <w:marTop w:val="0"/>
                  <w:marBottom w:val="0"/>
                  <w:divBdr>
                    <w:top w:val="none" w:sz="0" w:space="0" w:color="auto"/>
                    <w:left w:val="none" w:sz="0" w:space="0" w:color="auto"/>
                    <w:bottom w:val="none" w:sz="0" w:space="0" w:color="auto"/>
                    <w:right w:val="none" w:sz="0" w:space="0" w:color="auto"/>
                  </w:divBdr>
                  <w:divsChild>
                    <w:div w:id="1444685895">
                      <w:marLeft w:val="0"/>
                      <w:marRight w:val="0"/>
                      <w:marTop w:val="0"/>
                      <w:marBottom w:val="0"/>
                      <w:divBdr>
                        <w:top w:val="none" w:sz="0" w:space="0" w:color="auto"/>
                        <w:left w:val="none" w:sz="0" w:space="0" w:color="auto"/>
                        <w:bottom w:val="none" w:sz="0" w:space="0" w:color="auto"/>
                        <w:right w:val="none" w:sz="0" w:space="0" w:color="auto"/>
                      </w:divBdr>
                    </w:div>
                  </w:divsChild>
                </w:div>
                <w:div w:id="1340814048">
                  <w:marLeft w:val="0"/>
                  <w:marRight w:val="0"/>
                  <w:marTop w:val="0"/>
                  <w:marBottom w:val="0"/>
                  <w:divBdr>
                    <w:top w:val="none" w:sz="0" w:space="0" w:color="auto"/>
                    <w:left w:val="none" w:sz="0" w:space="0" w:color="auto"/>
                    <w:bottom w:val="none" w:sz="0" w:space="0" w:color="auto"/>
                    <w:right w:val="none" w:sz="0" w:space="0" w:color="auto"/>
                  </w:divBdr>
                  <w:divsChild>
                    <w:div w:id="165052220">
                      <w:marLeft w:val="0"/>
                      <w:marRight w:val="0"/>
                      <w:marTop w:val="0"/>
                      <w:marBottom w:val="0"/>
                      <w:divBdr>
                        <w:top w:val="none" w:sz="0" w:space="0" w:color="auto"/>
                        <w:left w:val="none" w:sz="0" w:space="0" w:color="auto"/>
                        <w:bottom w:val="none" w:sz="0" w:space="0" w:color="auto"/>
                        <w:right w:val="none" w:sz="0" w:space="0" w:color="auto"/>
                      </w:divBdr>
                    </w:div>
                  </w:divsChild>
                </w:div>
                <w:div w:id="1344163105">
                  <w:marLeft w:val="0"/>
                  <w:marRight w:val="0"/>
                  <w:marTop w:val="0"/>
                  <w:marBottom w:val="0"/>
                  <w:divBdr>
                    <w:top w:val="none" w:sz="0" w:space="0" w:color="auto"/>
                    <w:left w:val="none" w:sz="0" w:space="0" w:color="auto"/>
                    <w:bottom w:val="none" w:sz="0" w:space="0" w:color="auto"/>
                    <w:right w:val="none" w:sz="0" w:space="0" w:color="auto"/>
                  </w:divBdr>
                  <w:divsChild>
                    <w:div w:id="1143038665">
                      <w:marLeft w:val="0"/>
                      <w:marRight w:val="0"/>
                      <w:marTop w:val="0"/>
                      <w:marBottom w:val="0"/>
                      <w:divBdr>
                        <w:top w:val="none" w:sz="0" w:space="0" w:color="auto"/>
                        <w:left w:val="none" w:sz="0" w:space="0" w:color="auto"/>
                        <w:bottom w:val="none" w:sz="0" w:space="0" w:color="auto"/>
                        <w:right w:val="none" w:sz="0" w:space="0" w:color="auto"/>
                      </w:divBdr>
                    </w:div>
                  </w:divsChild>
                </w:div>
                <w:div w:id="1447039031">
                  <w:marLeft w:val="0"/>
                  <w:marRight w:val="0"/>
                  <w:marTop w:val="0"/>
                  <w:marBottom w:val="0"/>
                  <w:divBdr>
                    <w:top w:val="none" w:sz="0" w:space="0" w:color="auto"/>
                    <w:left w:val="none" w:sz="0" w:space="0" w:color="auto"/>
                    <w:bottom w:val="none" w:sz="0" w:space="0" w:color="auto"/>
                    <w:right w:val="none" w:sz="0" w:space="0" w:color="auto"/>
                  </w:divBdr>
                  <w:divsChild>
                    <w:div w:id="328871067">
                      <w:marLeft w:val="0"/>
                      <w:marRight w:val="0"/>
                      <w:marTop w:val="0"/>
                      <w:marBottom w:val="0"/>
                      <w:divBdr>
                        <w:top w:val="none" w:sz="0" w:space="0" w:color="auto"/>
                        <w:left w:val="none" w:sz="0" w:space="0" w:color="auto"/>
                        <w:bottom w:val="none" w:sz="0" w:space="0" w:color="auto"/>
                        <w:right w:val="none" w:sz="0" w:space="0" w:color="auto"/>
                      </w:divBdr>
                    </w:div>
                  </w:divsChild>
                </w:div>
                <w:div w:id="1545633160">
                  <w:marLeft w:val="0"/>
                  <w:marRight w:val="0"/>
                  <w:marTop w:val="0"/>
                  <w:marBottom w:val="0"/>
                  <w:divBdr>
                    <w:top w:val="none" w:sz="0" w:space="0" w:color="auto"/>
                    <w:left w:val="none" w:sz="0" w:space="0" w:color="auto"/>
                    <w:bottom w:val="none" w:sz="0" w:space="0" w:color="auto"/>
                    <w:right w:val="none" w:sz="0" w:space="0" w:color="auto"/>
                  </w:divBdr>
                  <w:divsChild>
                    <w:div w:id="640354794">
                      <w:marLeft w:val="0"/>
                      <w:marRight w:val="0"/>
                      <w:marTop w:val="0"/>
                      <w:marBottom w:val="0"/>
                      <w:divBdr>
                        <w:top w:val="none" w:sz="0" w:space="0" w:color="auto"/>
                        <w:left w:val="none" w:sz="0" w:space="0" w:color="auto"/>
                        <w:bottom w:val="none" w:sz="0" w:space="0" w:color="auto"/>
                        <w:right w:val="none" w:sz="0" w:space="0" w:color="auto"/>
                      </w:divBdr>
                    </w:div>
                  </w:divsChild>
                </w:div>
                <w:div w:id="1583027588">
                  <w:marLeft w:val="0"/>
                  <w:marRight w:val="0"/>
                  <w:marTop w:val="0"/>
                  <w:marBottom w:val="0"/>
                  <w:divBdr>
                    <w:top w:val="none" w:sz="0" w:space="0" w:color="auto"/>
                    <w:left w:val="none" w:sz="0" w:space="0" w:color="auto"/>
                    <w:bottom w:val="none" w:sz="0" w:space="0" w:color="auto"/>
                    <w:right w:val="none" w:sz="0" w:space="0" w:color="auto"/>
                  </w:divBdr>
                  <w:divsChild>
                    <w:div w:id="332606670">
                      <w:marLeft w:val="0"/>
                      <w:marRight w:val="0"/>
                      <w:marTop w:val="0"/>
                      <w:marBottom w:val="0"/>
                      <w:divBdr>
                        <w:top w:val="none" w:sz="0" w:space="0" w:color="auto"/>
                        <w:left w:val="none" w:sz="0" w:space="0" w:color="auto"/>
                        <w:bottom w:val="none" w:sz="0" w:space="0" w:color="auto"/>
                        <w:right w:val="none" w:sz="0" w:space="0" w:color="auto"/>
                      </w:divBdr>
                    </w:div>
                  </w:divsChild>
                </w:div>
                <w:div w:id="1583446031">
                  <w:marLeft w:val="0"/>
                  <w:marRight w:val="0"/>
                  <w:marTop w:val="0"/>
                  <w:marBottom w:val="0"/>
                  <w:divBdr>
                    <w:top w:val="none" w:sz="0" w:space="0" w:color="auto"/>
                    <w:left w:val="none" w:sz="0" w:space="0" w:color="auto"/>
                    <w:bottom w:val="none" w:sz="0" w:space="0" w:color="auto"/>
                    <w:right w:val="none" w:sz="0" w:space="0" w:color="auto"/>
                  </w:divBdr>
                  <w:divsChild>
                    <w:div w:id="1670866670">
                      <w:marLeft w:val="0"/>
                      <w:marRight w:val="0"/>
                      <w:marTop w:val="0"/>
                      <w:marBottom w:val="0"/>
                      <w:divBdr>
                        <w:top w:val="none" w:sz="0" w:space="0" w:color="auto"/>
                        <w:left w:val="none" w:sz="0" w:space="0" w:color="auto"/>
                        <w:bottom w:val="none" w:sz="0" w:space="0" w:color="auto"/>
                        <w:right w:val="none" w:sz="0" w:space="0" w:color="auto"/>
                      </w:divBdr>
                    </w:div>
                  </w:divsChild>
                </w:div>
                <w:div w:id="1597863637">
                  <w:marLeft w:val="0"/>
                  <w:marRight w:val="0"/>
                  <w:marTop w:val="0"/>
                  <w:marBottom w:val="0"/>
                  <w:divBdr>
                    <w:top w:val="none" w:sz="0" w:space="0" w:color="auto"/>
                    <w:left w:val="none" w:sz="0" w:space="0" w:color="auto"/>
                    <w:bottom w:val="none" w:sz="0" w:space="0" w:color="auto"/>
                    <w:right w:val="none" w:sz="0" w:space="0" w:color="auto"/>
                  </w:divBdr>
                  <w:divsChild>
                    <w:div w:id="1168909897">
                      <w:marLeft w:val="0"/>
                      <w:marRight w:val="0"/>
                      <w:marTop w:val="0"/>
                      <w:marBottom w:val="0"/>
                      <w:divBdr>
                        <w:top w:val="none" w:sz="0" w:space="0" w:color="auto"/>
                        <w:left w:val="none" w:sz="0" w:space="0" w:color="auto"/>
                        <w:bottom w:val="none" w:sz="0" w:space="0" w:color="auto"/>
                        <w:right w:val="none" w:sz="0" w:space="0" w:color="auto"/>
                      </w:divBdr>
                    </w:div>
                  </w:divsChild>
                </w:div>
                <w:div w:id="1604722911">
                  <w:marLeft w:val="0"/>
                  <w:marRight w:val="0"/>
                  <w:marTop w:val="0"/>
                  <w:marBottom w:val="0"/>
                  <w:divBdr>
                    <w:top w:val="none" w:sz="0" w:space="0" w:color="auto"/>
                    <w:left w:val="none" w:sz="0" w:space="0" w:color="auto"/>
                    <w:bottom w:val="none" w:sz="0" w:space="0" w:color="auto"/>
                    <w:right w:val="none" w:sz="0" w:space="0" w:color="auto"/>
                  </w:divBdr>
                  <w:divsChild>
                    <w:div w:id="1689941823">
                      <w:marLeft w:val="0"/>
                      <w:marRight w:val="0"/>
                      <w:marTop w:val="0"/>
                      <w:marBottom w:val="0"/>
                      <w:divBdr>
                        <w:top w:val="none" w:sz="0" w:space="0" w:color="auto"/>
                        <w:left w:val="none" w:sz="0" w:space="0" w:color="auto"/>
                        <w:bottom w:val="none" w:sz="0" w:space="0" w:color="auto"/>
                        <w:right w:val="none" w:sz="0" w:space="0" w:color="auto"/>
                      </w:divBdr>
                    </w:div>
                  </w:divsChild>
                </w:div>
                <w:div w:id="1662004823">
                  <w:marLeft w:val="0"/>
                  <w:marRight w:val="0"/>
                  <w:marTop w:val="0"/>
                  <w:marBottom w:val="0"/>
                  <w:divBdr>
                    <w:top w:val="none" w:sz="0" w:space="0" w:color="auto"/>
                    <w:left w:val="none" w:sz="0" w:space="0" w:color="auto"/>
                    <w:bottom w:val="none" w:sz="0" w:space="0" w:color="auto"/>
                    <w:right w:val="none" w:sz="0" w:space="0" w:color="auto"/>
                  </w:divBdr>
                  <w:divsChild>
                    <w:div w:id="1374304559">
                      <w:marLeft w:val="0"/>
                      <w:marRight w:val="0"/>
                      <w:marTop w:val="0"/>
                      <w:marBottom w:val="0"/>
                      <w:divBdr>
                        <w:top w:val="none" w:sz="0" w:space="0" w:color="auto"/>
                        <w:left w:val="none" w:sz="0" w:space="0" w:color="auto"/>
                        <w:bottom w:val="none" w:sz="0" w:space="0" w:color="auto"/>
                        <w:right w:val="none" w:sz="0" w:space="0" w:color="auto"/>
                      </w:divBdr>
                    </w:div>
                  </w:divsChild>
                </w:div>
                <w:div w:id="1670717352">
                  <w:marLeft w:val="0"/>
                  <w:marRight w:val="0"/>
                  <w:marTop w:val="0"/>
                  <w:marBottom w:val="0"/>
                  <w:divBdr>
                    <w:top w:val="none" w:sz="0" w:space="0" w:color="auto"/>
                    <w:left w:val="none" w:sz="0" w:space="0" w:color="auto"/>
                    <w:bottom w:val="none" w:sz="0" w:space="0" w:color="auto"/>
                    <w:right w:val="none" w:sz="0" w:space="0" w:color="auto"/>
                  </w:divBdr>
                  <w:divsChild>
                    <w:div w:id="167869621">
                      <w:marLeft w:val="0"/>
                      <w:marRight w:val="0"/>
                      <w:marTop w:val="0"/>
                      <w:marBottom w:val="0"/>
                      <w:divBdr>
                        <w:top w:val="none" w:sz="0" w:space="0" w:color="auto"/>
                        <w:left w:val="none" w:sz="0" w:space="0" w:color="auto"/>
                        <w:bottom w:val="none" w:sz="0" w:space="0" w:color="auto"/>
                        <w:right w:val="none" w:sz="0" w:space="0" w:color="auto"/>
                      </w:divBdr>
                    </w:div>
                  </w:divsChild>
                </w:div>
                <w:div w:id="1679575281">
                  <w:marLeft w:val="0"/>
                  <w:marRight w:val="0"/>
                  <w:marTop w:val="0"/>
                  <w:marBottom w:val="0"/>
                  <w:divBdr>
                    <w:top w:val="none" w:sz="0" w:space="0" w:color="auto"/>
                    <w:left w:val="none" w:sz="0" w:space="0" w:color="auto"/>
                    <w:bottom w:val="none" w:sz="0" w:space="0" w:color="auto"/>
                    <w:right w:val="none" w:sz="0" w:space="0" w:color="auto"/>
                  </w:divBdr>
                  <w:divsChild>
                    <w:div w:id="1119956904">
                      <w:marLeft w:val="0"/>
                      <w:marRight w:val="0"/>
                      <w:marTop w:val="0"/>
                      <w:marBottom w:val="0"/>
                      <w:divBdr>
                        <w:top w:val="none" w:sz="0" w:space="0" w:color="auto"/>
                        <w:left w:val="none" w:sz="0" w:space="0" w:color="auto"/>
                        <w:bottom w:val="none" w:sz="0" w:space="0" w:color="auto"/>
                        <w:right w:val="none" w:sz="0" w:space="0" w:color="auto"/>
                      </w:divBdr>
                    </w:div>
                  </w:divsChild>
                </w:div>
                <w:div w:id="1688143460">
                  <w:marLeft w:val="0"/>
                  <w:marRight w:val="0"/>
                  <w:marTop w:val="0"/>
                  <w:marBottom w:val="0"/>
                  <w:divBdr>
                    <w:top w:val="none" w:sz="0" w:space="0" w:color="auto"/>
                    <w:left w:val="none" w:sz="0" w:space="0" w:color="auto"/>
                    <w:bottom w:val="none" w:sz="0" w:space="0" w:color="auto"/>
                    <w:right w:val="none" w:sz="0" w:space="0" w:color="auto"/>
                  </w:divBdr>
                  <w:divsChild>
                    <w:div w:id="1495492701">
                      <w:marLeft w:val="0"/>
                      <w:marRight w:val="0"/>
                      <w:marTop w:val="0"/>
                      <w:marBottom w:val="0"/>
                      <w:divBdr>
                        <w:top w:val="none" w:sz="0" w:space="0" w:color="auto"/>
                        <w:left w:val="none" w:sz="0" w:space="0" w:color="auto"/>
                        <w:bottom w:val="none" w:sz="0" w:space="0" w:color="auto"/>
                        <w:right w:val="none" w:sz="0" w:space="0" w:color="auto"/>
                      </w:divBdr>
                    </w:div>
                  </w:divsChild>
                </w:div>
                <w:div w:id="1749960169">
                  <w:marLeft w:val="0"/>
                  <w:marRight w:val="0"/>
                  <w:marTop w:val="0"/>
                  <w:marBottom w:val="0"/>
                  <w:divBdr>
                    <w:top w:val="none" w:sz="0" w:space="0" w:color="auto"/>
                    <w:left w:val="none" w:sz="0" w:space="0" w:color="auto"/>
                    <w:bottom w:val="none" w:sz="0" w:space="0" w:color="auto"/>
                    <w:right w:val="none" w:sz="0" w:space="0" w:color="auto"/>
                  </w:divBdr>
                  <w:divsChild>
                    <w:div w:id="956644709">
                      <w:marLeft w:val="0"/>
                      <w:marRight w:val="0"/>
                      <w:marTop w:val="0"/>
                      <w:marBottom w:val="0"/>
                      <w:divBdr>
                        <w:top w:val="none" w:sz="0" w:space="0" w:color="auto"/>
                        <w:left w:val="none" w:sz="0" w:space="0" w:color="auto"/>
                        <w:bottom w:val="none" w:sz="0" w:space="0" w:color="auto"/>
                        <w:right w:val="none" w:sz="0" w:space="0" w:color="auto"/>
                      </w:divBdr>
                    </w:div>
                  </w:divsChild>
                </w:div>
                <w:div w:id="1761826733">
                  <w:marLeft w:val="0"/>
                  <w:marRight w:val="0"/>
                  <w:marTop w:val="0"/>
                  <w:marBottom w:val="0"/>
                  <w:divBdr>
                    <w:top w:val="none" w:sz="0" w:space="0" w:color="auto"/>
                    <w:left w:val="none" w:sz="0" w:space="0" w:color="auto"/>
                    <w:bottom w:val="none" w:sz="0" w:space="0" w:color="auto"/>
                    <w:right w:val="none" w:sz="0" w:space="0" w:color="auto"/>
                  </w:divBdr>
                  <w:divsChild>
                    <w:div w:id="836269911">
                      <w:marLeft w:val="0"/>
                      <w:marRight w:val="0"/>
                      <w:marTop w:val="0"/>
                      <w:marBottom w:val="0"/>
                      <w:divBdr>
                        <w:top w:val="none" w:sz="0" w:space="0" w:color="auto"/>
                        <w:left w:val="none" w:sz="0" w:space="0" w:color="auto"/>
                        <w:bottom w:val="none" w:sz="0" w:space="0" w:color="auto"/>
                        <w:right w:val="none" w:sz="0" w:space="0" w:color="auto"/>
                      </w:divBdr>
                    </w:div>
                  </w:divsChild>
                </w:div>
                <w:div w:id="1777476638">
                  <w:marLeft w:val="0"/>
                  <w:marRight w:val="0"/>
                  <w:marTop w:val="0"/>
                  <w:marBottom w:val="0"/>
                  <w:divBdr>
                    <w:top w:val="none" w:sz="0" w:space="0" w:color="auto"/>
                    <w:left w:val="none" w:sz="0" w:space="0" w:color="auto"/>
                    <w:bottom w:val="none" w:sz="0" w:space="0" w:color="auto"/>
                    <w:right w:val="none" w:sz="0" w:space="0" w:color="auto"/>
                  </w:divBdr>
                  <w:divsChild>
                    <w:div w:id="1054742662">
                      <w:marLeft w:val="0"/>
                      <w:marRight w:val="0"/>
                      <w:marTop w:val="0"/>
                      <w:marBottom w:val="0"/>
                      <w:divBdr>
                        <w:top w:val="none" w:sz="0" w:space="0" w:color="auto"/>
                        <w:left w:val="none" w:sz="0" w:space="0" w:color="auto"/>
                        <w:bottom w:val="none" w:sz="0" w:space="0" w:color="auto"/>
                        <w:right w:val="none" w:sz="0" w:space="0" w:color="auto"/>
                      </w:divBdr>
                    </w:div>
                  </w:divsChild>
                </w:div>
                <w:div w:id="1825463156">
                  <w:marLeft w:val="0"/>
                  <w:marRight w:val="0"/>
                  <w:marTop w:val="0"/>
                  <w:marBottom w:val="0"/>
                  <w:divBdr>
                    <w:top w:val="none" w:sz="0" w:space="0" w:color="auto"/>
                    <w:left w:val="none" w:sz="0" w:space="0" w:color="auto"/>
                    <w:bottom w:val="none" w:sz="0" w:space="0" w:color="auto"/>
                    <w:right w:val="none" w:sz="0" w:space="0" w:color="auto"/>
                  </w:divBdr>
                  <w:divsChild>
                    <w:div w:id="386033734">
                      <w:marLeft w:val="0"/>
                      <w:marRight w:val="0"/>
                      <w:marTop w:val="0"/>
                      <w:marBottom w:val="0"/>
                      <w:divBdr>
                        <w:top w:val="none" w:sz="0" w:space="0" w:color="auto"/>
                        <w:left w:val="none" w:sz="0" w:space="0" w:color="auto"/>
                        <w:bottom w:val="none" w:sz="0" w:space="0" w:color="auto"/>
                        <w:right w:val="none" w:sz="0" w:space="0" w:color="auto"/>
                      </w:divBdr>
                    </w:div>
                  </w:divsChild>
                </w:div>
                <w:div w:id="1854411797">
                  <w:marLeft w:val="0"/>
                  <w:marRight w:val="0"/>
                  <w:marTop w:val="0"/>
                  <w:marBottom w:val="0"/>
                  <w:divBdr>
                    <w:top w:val="none" w:sz="0" w:space="0" w:color="auto"/>
                    <w:left w:val="none" w:sz="0" w:space="0" w:color="auto"/>
                    <w:bottom w:val="none" w:sz="0" w:space="0" w:color="auto"/>
                    <w:right w:val="none" w:sz="0" w:space="0" w:color="auto"/>
                  </w:divBdr>
                  <w:divsChild>
                    <w:div w:id="1148090803">
                      <w:marLeft w:val="0"/>
                      <w:marRight w:val="0"/>
                      <w:marTop w:val="0"/>
                      <w:marBottom w:val="0"/>
                      <w:divBdr>
                        <w:top w:val="none" w:sz="0" w:space="0" w:color="auto"/>
                        <w:left w:val="none" w:sz="0" w:space="0" w:color="auto"/>
                        <w:bottom w:val="none" w:sz="0" w:space="0" w:color="auto"/>
                        <w:right w:val="none" w:sz="0" w:space="0" w:color="auto"/>
                      </w:divBdr>
                    </w:div>
                  </w:divsChild>
                </w:div>
                <w:div w:id="1892645519">
                  <w:marLeft w:val="0"/>
                  <w:marRight w:val="0"/>
                  <w:marTop w:val="0"/>
                  <w:marBottom w:val="0"/>
                  <w:divBdr>
                    <w:top w:val="none" w:sz="0" w:space="0" w:color="auto"/>
                    <w:left w:val="none" w:sz="0" w:space="0" w:color="auto"/>
                    <w:bottom w:val="none" w:sz="0" w:space="0" w:color="auto"/>
                    <w:right w:val="none" w:sz="0" w:space="0" w:color="auto"/>
                  </w:divBdr>
                  <w:divsChild>
                    <w:div w:id="1457022102">
                      <w:marLeft w:val="0"/>
                      <w:marRight w:val="0"/>
                      <w:marTop w:val="0"/>
                      <w:marBottom w:val="0"/>
                      <w:divBdr>
                        <w:top w:val="none" w:sz="0" w:space="0" w:color="auto"/>
                        <w:left w:val="none" w:sz="0" w:space="0" w:color="auto"/>
                        <w:bottom w:val="none" w:sz="0" w:space="0" w:color="auto"/>
                        <w:right w:val="none" w:sz="0" w:space="0" w:color="auto"/>
                      </w:divBdr>
                    </w:div>
                  </w:divsChild>
                </w:div>
                <w:div w:id="1897541788">
                  <w:marLeft w:val="0"/>
                  <w:marRight w:val="0"/>
                  <w:marTop w:val="0"/>
                  <w:marBottom w:val="0"/>
                  <w:divBdr>
                    <w:top w:val="none" w:sz="0" w:space="0" w:color="auto"/>
                    <w:left w:val="none" w:sz="0" w:space="0" w:color="auto"/>
                    <w:bottom w:val="none" w:sz="0" w:space="0" w:color="auto"/>
                    <w:right w:val="none" w:sz="0" w:space="0" w:color="auto"/>
                  </w:divBdr>
                  <w:divsChild>
                    <w:div w:id="343629026">
                      <w:marLeft w:val="0"/>
                      <w:marRight w:val="0"/>
                      <w:marTop w:val="0"/>
                      <w:marBottom w:val="0"/>
                      <w:divBdr>
                        <w:top w:val="none" w:sz="0" w:space="0" w:color="auto"/>
                        <w:left w:val="none" w:sz="0" w:space="0" w:color="auto"/>
                        <w:bottom w:val="none" w:sz="0" w:space="0" w:color="auto"/>
                        <w:right w:val="none" w:sz="0" w:space="0" w:color="auto"/>
                      </w:divBdr>
                    </w:div>
                  </w:divsChild>
                </w:div>
                <w:div w:id="1939755325">
                  <w:marLeft w:val="0"/>
                  <w:marRight w:val="0"/>
                  <w:marTop w:val="0"/>
                  <w:marBottom w:val="0"/>
                  <w:divBdr>
                    <w:top w:val="none" w:sz="0" w:space="0" w:color="auto"/>
                    <w:left w:val="none" w:sz="0" w:space="0" w:color="auto"/>
                    <w:bottom w:val="none" w:sz="0" w:space="0" w:color="auto"/>
                    <w:right w:val="none" w:sz="0" w:space="0" w:color="auto"/>
                  </w:divBdr>
                  <w:divsChild>
                    <w:div w:id="968513962">
                      <w:marLeft w:val="0"/>
                      <w:marRight w:val="0"/>
                      <w:marTop w:val="0"/>
                      <w:marBottom w:val="0"/>
                      <w:divBdr>
                        <w:top w:val="none" w:sz="0" w:space="0" w:color="auto"/>
                        <w:left w:val="none" w:sz="0" w:space="0" w:color="auto"/>
                        <w:bottom w:val="none" w:sz="0" w:space="0" w:color="auto"/>
                        <w:right w:val="none" w:sz="0" w:space="0" w:color="auto"/>
                      </w:divBdr>
                    </w:div>
                  </w:divsChild>
                </w:div>
                <w:div w:id="1967201629">
                  <w:marLeft w:val="0"/>
                  <w:marRight w:val="0"/>
                  <w:marTop w:val="0"/>
                  <w:marBottom w:val="0"/>
                  <w:divBdr>
                    <w:top w:val="none" w:sz="0" w:space="0" w:color="auto"/>
                    <w:left w:val="none" w:sz="0" w:space="0" w:color="auto"/>
                    <w:bottom w:val="none" w:sz="0" w:space="0" w:color="auto"/>
                    <w:right w:val="none" w:sz="0" w:space="0" w:color="auto"/>
                  </w:divBdr>
                  <w:divsChild>
                    <w:div w:id="1529679069">
                      <w:marLeft w:val="0"/>
                      <w:marRight w:val="0"/>
                      <w:marTop w:val="0"/>
                      <w:marBottom w:val="0"/>
                      <w:divBdr>
                        <w:top w:val="none" w:sz="0" w:space="0" w:color="auto"/>
                        <w:left w:val="none" w:sz="0" w:space="0" w:color="auto"/>
                        <w:bottom w:val="none" w:sz="0" w:space="0" w:color="auto"/>
                        <w:right w:val="none" w:sz="0" w:space="0" w:color="auto"/>
                      </w:divBdr>
                    </w:div>
                  </w:divsChild>
                </w:div>
                <w:div w:id="1971133811">
                  <w:marLeft w:val="0"/>
                  <w:marRight w:val="0"/>
                  <w:marTop w:val="0"/>
                  <w:marBottom w:val="0"/>
                  <w:divBdr>
                    <w:top w:val="none" w:sz="0" w:space="0" w:color="auto"/>
                    <w:left w:val="none" w:sz="0" w:space="0" w:color="auto"/>
                    <w:bottom w:val="none" w:sz="0" w:space="0" w:color="auto"/>
                    <w:right w:val="none" w:sz="0" w:space="0" w:color="auto"/>
                  </w:divBdr>
                  <w:divsChild>
                    <w:div w:id="325935854">
                      <w:marLeft w:val="0"/>
                      <w:marRight w:val="0"/>
                      <w:marTop w:val="0"/>
                      <w:marBottom w:val="0"/>
                      <w:divBdr>
                        <w:top w:val="none" w:sz="0" w:space="0" w:color="auto"/>
                        <w:left w:val="none" w:sz="0" w:space="0" w:color="auto"/>
                        <w:bottom w:val="none" w:sz="0" w:space="0" w:color="auto"/>
                        <w:right w:val="none" w:sz="0" w:space="0" w:color="auto"/>
                      </w:divBdr>
                    </w:div>
                  </w:divsChild>
                </w:div>
                <w:div w:id="2008441105">
                  <w:marLeft w:val="0"/>
                  <w:marRight w:val="0"/>
                  <w:marTop w:val="0"/>
                  <w:marBottom w:val="0"/>
                  <w:divBdr>
                    <w:top w:val="none" w:sz="0" w:space="0" w:color="auto"/>
                    <w:left w:val="none" w:sz="0" w:space="0" w:color="auto"/>
                    <w:bottom w:val="none" w:sz="0" w:space="0" w:color="auto"/>
                    <w:right w:val="none" w:sz="0" w:space="0" w:color="auto"/>
                  </w:divBdr>
                  <w:divsChild>
                    <w:div w:id="154921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930987">
          <w:marLeft w:val="0"/>
          <w:marRight w:val="0"/>
          <w:marTop w:val="0"/>
          <w:marBottom w:val="0"/>
          <w:divBdr>
            <w:top w:val="none" w:sz="0" w:space="0" w:color="auto"/>
            <w:left w:val="none" w:sz="0" w:space="0" w:color="auto"/>
            <w:bottom w:val="none" w:sz="0" w:space="0" w:color="auto"/>
            <w:right w:val="none" w:sz="0" w:space="0" w:color="auto"/>
          </w:divBdr>
          <w:divsChild>
            <w:div w:id="537666388">
              <w:marLeft w:val="0"/>
              <w:marRight w:val="0"/>
              <w:marTop w:val="0"/>
              <w:marBottom w:val="0"/>
              <w:divBdr>
                <w:top w:val="none" w:sz="0" w:space="0" w:color="auto"/>
                <w:left w:val="none" w:sz="0" w:space="0" w:color="auto"/>
                <w:bottom w:val="none" w:sz="0" w:space="0" w:color="auto"/>
                <w:right w:val="none" w:sz="0" w:space="0" w:color="auto"/>
              </w:divBdr>
            </w:div>
          </w:divsChild>
        </w:div>
        <w:div w:id="1382099766">
          <w:marLeft w:val="0"/>
          <w:marRight w:val="0"/>
          <w:marTop w:val="0"/>
          <w:marBottom w:val="0"/>
          <w:divBdr>
            <w:top w:val="none" w:sz="0" w:space="0" w:color="auto"/>
            <w:left w:val="none" w:sz="0" w:space="0" w:color="auto"/>
            <w:bottom w:val="none" w:sz="0" w:space="0" w:color="auto"/>
            <w:right w:val="none" w:sz="0" w:space="0" w:color="auto"/>
          </w:divBdr>
          <w:divsChild>
            <w:div w:id="1396664676">
              <w:marLeft w:val="0"/>
              <w:marRight w:val="0"/>
              <w:marTop w:val="0"/>
              <w:marBottom w:val="0"/>
              <w:divBdr>
                <w:top w:val="none" w:sz="0" w:space="0" w:color="auto"/>
                <w:left w:val="none" w:sz="0" w:space="0" w:color="auto"/>
                <w:bottom w:val="none" w:sz="0" w:space="0" w:color="auto"/>
                <w:right w:val="none" w:sz="0" w:space="0" w:color="auto"/>
              </w:divBdr>
            </w:div>
          </w:divsChild>
        </w:div>
        <w:div w:id="1400249190">
          <w:marLeft w:val="0"/>
          <w:marRight w:val="0"/>
          <w:marTop w:val="0"/>
          <w:marBottom w:val="0"/>
          <w:divBdr>
            <w:top w:val="none" w:sz="0" w:space="0" w:color="auto"/>
            <w:left w:val="none" w:sz="0" w:space="0" w:color="auto"/>
            <w:bottom w:val="none" w:sz="0" w:space="0" w:color="auto"/>
            <w:right w:val="none" w:sz="0" w:space="0" w:color="auto"/>
          </w:divBdr>
        </w:div>
        <w:div w:id="1417481254">
          <w:marLeft w:val="0"/>
          <w:marRight w:val="0"/>
          <w:marTop w:val="0"/>
          <w:marBottom w:val="0"/>
          <w:divBdr>
            <w:top w:val="none" w:sz="0" w:space="0" w:color="auto"/>
            <w:left w:val="none" w:sz="0" w:space="0" w:color="auto"/>
            <w:bottom w:val="none" w:sz="0" w:space="0" w:color="auto"/>
            <w:right w:val="none" w:sz="0" w:space="0" w:color="auto"/>
          </w:divBdr>
          <w:divsChild>
            <w:div w:id="346177059">
              <w:marLeft w:val="0"/>
              <w:marRight w:val="0"/>
              <w:marTop w:val="0"/>
              <w:marBottom w:val="0"/>
              <w:divBdr>
                <w:top w:val="none" w:sz="0" w:space="0" w:color="auto"/>
                <w:left w:val="none" w:sz="0" w:space="0" w:color="auto"/>
                <w:bottom w:val="none" w:sz="0" w:space="0" w:color="auto"/>
                <w:right w:val="none" w:sz="0" w:space="0" w:color="auto"/>
              </w:divBdr>
            </w:div>
          </w:divsChild>
        </w:div>
        <w:div w:id="1453398795">
          <w:marLeft w:val="0"/>
          <w:marRight w:val="0"/>
          <w:marTop w:val="0"/>
          <w:marBottom w:val="0"/>
          <w:divBdr>
            <w:top w:val="none" w:sz="0" w:space="0" w:color="auto"/>
            <w:left w:val="none" w:sz="0" w:space="0" w:color="auto"/>
            <w:bottom w:val="none" w:sz="0" w:space="0" w:color="auto"/>
            <w:right w:val="none" w:sz="0" w:space="0" w:color="auto"/>
          </w:divBdr>
          <w:divsChild>
            <w:div w:id="762917317">
              <w:marLeft w:val="0"/>
              <w:marRight w:val="0"/>
              <w:marTop w:val="0"/>
              <w:marBottom w:val="0"/>
              <w:divBdr>
                <w:top w:val="none" w:sz="0" w:space="0" w:color="auto"/>
                <w:left w:val="none" w:sz="0" w:space="0" w:color="auto"/>
                <w:bottom w:val="none" w:sz="0" w:space="0" w:color="auto"/>
                <w:right w:val="none" w:sz="0" w:space="0" w:color="auto"/>
              </w:divBdr>
            </w:div>
          </w:divsChild>
        </w:div>
        <w:div w:id="1497964229">
          <w:marLeft w:val="0"/>
          <w:marRight w:val="0"/>
          <w:marTop w:val="0"/>
          <w:marBottom w:val="0"/>
          <w:divBdr>
            <w:top w:val="none" w:sz="0" w:space="0" w:color="auto"/>
            <w:left w:val="none" w:sz="0" w:space="0" w:color="auto"/>
            <w:bottom w:val="none" w:sz="0" w:space="0" w:color="auto"/>
            <w:right w:val="none" w:sz="0" w:space="0" w:color="auto"/>
          </w:divBdr>
          <w:divsChild>
            <w:div w:id="530529834">
              <w:marLeft w:val="0"/>
              <w:marRight w:val="0"/>
              <w:marTop w:val="0"/>
              <w:marBottom w:val="0"/>
              <w:divBdr>
                <w:top w:val="none" w:sz="0" w:space="0" w:color="auto"/>
                <w:left w:val="none" w:sz="0" w:space="0" w:color="auto"/>
                <w:bottom w:val="none" w:sz="0" w:space="0" w:color="auto"/>
                <w:right w:val="none" w:sz="0" w:space="0" w:color="auto"/>
              </w:divBdr>
            </w:div>
          </w:divsChild>
        </w:div>
        <w:div w:id="1503354732">
          <w:marLeft w:val="0"/>
          <w:marRight w:val="0"/>
          <w:marTop w:val="0"/>
          <w:marBottom w:val="0"/>
          <w:divBdr>
            <w:top w:val="none" w:sz="0" w:space="0" w:color="auto"/>
            <w:left w:val="none" w:sz="0" w:space="0" w:color="auto"/>
            <w:bottom w:val="none" w:sz="0" w:space="0" w:color="auto"/>
            <w:right w:val="none" w:sz="0" w:space="0" w:color="auto"/>
          </w:divBdr>
          <w:divsChild>
            <w:div w:id="513344441">
              <w:marLeft w:val="0"/>
              <w:marRight w:val="0"/>
              <w:marTop w:val="0"/>
              <w:marBottom w:val="0"/>
              <w:divBdr>
                <w:top w:val="none" w:sz="0" w:space="0" w:color="auto"/>
                <w:left w:val="none" w:sz="0" w:space="0" w:color="auto"/>
                <w:bottom w:val="none" w:sz="0" w:space="0" w:color="auto"/>
                <w:right w:val="none" w:sz="0" w:space="0" w:color="auto"/>
              </w:divBdr>
            </w:div>
          </w:divsChild>
        </w:div>
        <w:div w:id="1531213544">
          <w:marLeft w:val="0"/>
          <w:marRight w:val="0"/>
          <w:marTop w:val="0"/>
          <w:marBottom w:val="0"/>
          <w:divBdr>
            <w:top w:val="none" w:sz="0" w:space="0" w:color="auto"/>
            <w:left w:val="none" w:sz="0" w:space="0" w:color="auto"/>
            <w:bottom w:val="none" w:sz="0" w:space="0" w:color="auto"/>
            <w:right w:val="none" w:sz="0" w:space="0" w:color="auto"/>
          </w:divBdr>
          <w:divsChild>
            <w:div w:id="1276862466">
              <w:marLeft w:val="0"/>
              <w:marRight w:val="0"/>
              <w:marTop w:val="0"/>
              <w:marBottom w:val="0"/>
              <w:divBdr>
                <w:top w:val="none" w:sz="0" w:space="0" w:color="auto"/>
                <w:left w:val="none" w:sz="0" w:space="0" w:color="auto"/>
                <w:bottom w:val="none" w:sz="0" w:space="0" w:color="auto"/>
                <w:right w:val="none" w:sz="0" w:space="0" w:color="auto"/>
              </w:divBdr>
            </w:div>
          </w:divsChild>
        </w:div>
        <w:div w:id="1540043266">
          <w:marLeft w:val="0"/>
          <w:marRight w:val="0"/>
          <w:marTop w:val="0"/>
          <w:marBottom w:val="0"/>
          <w:divBdr>
            <w:top w:val="none" w:sz="0" w:space="0" w:color="auto"/>
            <w:left w:val="none" w:sz="0" w:space="0" w:color="auto"/>
            <w:bottom w:val="none" w:sz="0" w:space="0" w:color="auto"/>
            <w:right w:val="none" w:sz="0" w:space="0" w:color="auto"/>
          </w:divBdr>
          <w:divsChild>
            <w:div w:id="1712413541">
              <w:marLeft w:val="0"/>
              <w:marRight w:val="0"/>
              <w:marTop w:val="0"/>
              <w:marBottom w:val="0"/>
              <w:divBdr>
                <w:top w:val="none" w:sz="0" w:space="0" w:color="auto"/>
                <w:left w:val="none" w:sz="0" w:space="0" w:color="auto"/>
                <w:bottom w:val="none" w:sz="0" w:space="0" w:color="auto"/>
                <w:right w:val="none" w:sz="0" w:space="0" w:color="auto"/>
              </w:divBdr>
            </w:div>
          </w:divsChild>
        </w:div>
        <w:div w:id="1556240676">
          <w:marLeft w:val="0"/>
          <w:marRight w:val="0"/>
          <w:marTop w:val="0"/>
          <w:marBottom w:val="0"/>
          <w:divBdr>
            <w:top w:val="none" w:sz="0" w:space="0" w:color="auto"/>
            <w:left w:val="none" w:sz="0" w:space="0" w:color="auto"/>
            <w:bottom w:val="none" w:sz="0" w:space="0" w:color="auto"/>
            <w:right w:val="none" w:sz="0" w:space="0" w:color="auto"/>
          </w:divBdr>
          <w:divsChild>
            <w:div w:id="1389644200">
              <w:marLeft w:val="0"/>
              <w:marRight w:val="0"/>
              <w:marTop w:val="0"/>
              <w:marBottom w:val="0"/>
              <w:divBdr>
                <w:top w:val="none" w:sz="0" w:space="0" w:color="auto"/>
                <w:left w:val="none" w:sz="0" w:space="0" w:color="auto"/>
                <w:bottom w:val="none" w:sz="0" w:space="0" w:color="auto"/>
                <w:right w:val="none" w:sz="0" w:space="0" w:color="auto"/>
              </w:divBdr>
            </w:div>
          </w:divsChild>
        </w:div>
        <w:div w:id="1577982672">
          <w:marLeft w:val="0"/>
          <w:marRight w:val="0"/>
          <w:marTop w:val="0"/>
          <w:marBottom w:val="0"/>
          <w:divBdr>
            <w:top w:val="none" w:sz="0" w:space="0" w:color="auto"/>
            <w:left w:val="none" w:sz="0" w:space="0" w:color="auto"/>
            <w:bottom w:val="none" w:sz="0" w:space="0" w:color="auto"/>
            <w:right w:val="none" w:sz="0" w:space="0" w:color="auto"/>
          </w:divBdr>
          <w:divsChild>
            <w:div w:id="74593186">
              <w:marLeft w:val="0"/>
              <w:marRight w:val="0"/>
              <w:marTop w:val="0"/>
              <w:marBottom w:val="0"/>
              <w:divBdr>
                <w:top w:val="none" w:sz="0" w:space="0" w:color="auto"/>
                <w:left w:val="none" w:sz="0" w:space="0" w:color="auto"/>
                <w:bottom w:val="none" w:sz="0" w:space="0" w:color="auto"/>
                <w:right w:val="none" w:sz="0" w:space="0" w:color="auto"/>
              </w:divBdr>
            </w:div>
            <w:div w:id="284117031">
              <w:marLeft w:val="0"/>
              <w:marRight w:val="0"/>
              <w:marTop w:val="0"/>
              <w:marBottom w:val="0"/>
              <w:divBdr>
                <w:top w:val="none" w:sz="0" w:space="0" w:color="auto"/>
                <w:left w:val="none" w:sz="0" w:space="0" w:color="auto"/>
                <w:bottom w:val="none" w:sz="0" w:space="0" w:color="auto"/>
                <w:right w:val="none" w:sz="0" w:space="0" w:color="auto"/>
              </w:divBdr>
            </w:div>
            <w:div w:id="309553766">
              <w:marLeft w:val="0"/>
              <w:marRight w:val="0"/>
              <w:marTop w:val="0"/>
              <w:marBottom w:val="0"/>
              <w:divBdr>
                <w:top w:val="none" w:sz="0" w:space="0" w:color="auto"/>
                <w:left w:val="none" w:sz="0" w:space="0" w:color="auto"/>
                <w:bottom w:val="none" w:sz="0" w:space="0" w:color="auto"/>
                <w:right w:val="none" w:sz="0" w:space="0" w:color="auto"/>
              </w:divBdr>
            </w:div>
            <w:div w:id="320810726">
              <w:marLeft w:val="0"/>
              <w:marRight w:val="0"/>
              <w:marTop w:val="0"/>
              <w:marBottom w:val="0"/>
              <w:divBdr>
                <w:top w:val="none" w:sz="0" w:space="0" w:color="auto"/>
                <w:left w:val="none" w:sz="0" w:space="0" w:color="auto"/>
                <w:bottom w:val="none" w:sz="0" w:space="0" w:color="auto"/>
                <w:right w:val="none" w:sz="0" w:space="0" w:color="auto"/>
              </w:divBdr>
            </w:div>
            <w:div w:id="364407908">
              <w:marLeft w:val="0"/>
              <w:marRight w:val="0"/>
              <w:marTop w:val="0"/>
              <w:marBottom w:val="0"/>
              <w:divBdr>
                <w:top w:val="none" w:sz="0" w:space="0" w:color="auto"/>
                <w:left w:val="none" w:sz="0" w:space="0" w:color="auto"/>
                <w:bottom w:val="none" w:sz="0" w:space="0" w:color="auto"/>
                <w:right w:val="none" w:sz="0" w:space="0" w:color="auto"/>
              </w:divBdr>
            </w:div>
            <w:div w:id="569851683">
              <w:marLeft w:val="0"/>
              <w:marRight w:val="0"/>
              <w:marTop w:val="0"/>
              <w:marBottom w:val="0"/>
              <w:divBdr>
                <w:top w:val="none" w:sz="0" w:space="0" w:color="auto"/>
                <w:left w:val="none" w:sz="0" w:space="0" w:color="auto"/>
                <w:bottom w:val="none" w:sz="0" w:space="0" w:color="auto"/>
                <w:right w:val="none" w:sz="0" w:space="0" w:color="auto"/>
              </w:divBdr>
            </w:div>
            <w:div w:id="703598106">
              <w:marLeft w:val="0"/>
              <w:marRight w:val="0"/>
              <w:marTop w:val="0"/>
              <w:marBottom w:val="0"/>
              <w:divBdr>
                <w:top w:val="none" w:sz="0" w:space="0" w:color="auto"/>
                <w:left w:val="none" w:sz="0" w:space="0" w:color="auto"/>
                <w:bottom w:val="none" w:sz="0" w:space="0" w:color="auto"/>
                <w:right w:val="none" w:sz="0" w:space="0" w:color="auto"/>
              </w:divBdr>
            </w:div>
            <w:div w:id="825438057">
              <w:marLeft w:val="0"/>
              <w:marRight w:val="0"/>
              <w:marTop w:val="0"/>
              <w:marBottom w:val="0"/>
              <w:divBdr>
                <w:top w:val="none" w:sz="0" w:space="0" w:color="auto"/>
                <w:left w:val="none" w:sz="0" w:space="0" w:color="auto"/>
                <w:bottom w:val="none" w:sz="0" w:space="0" w:color="auto"/>
                <w:right w:val="none" w:sz="0" w:space="0" w:color="auto"/>
              </w:divBdr>
            </w:div>
            <w:div w:id="840242497">
              <w:marLeft w:val="0"/>
              <w:marRight w:val="0"/>
              <w:marTop w:val="0"/>
              <w:marBottom w:val="0"/>
              <w:divBdr>
                <w:top w:val="none" w:sz="0" w:space="0" w:color="auto"/>
                <w:left w:val="none" w:sz="0" w:space="0" w:color="auto"/>
                <w:bottom w:val="none" w:sz="0" w:space="0" w:color="auto"/>
                <w:right w:val="none" w:sz="0" w:space="0" w:color="auto"/>
              </w:divBdr>
            </w:div>
            <w:div w:id="1174104632">
              <w:marLeft w:val="0"/>
              <w:marRight w:val="0"/>
              <w:marTop w:val="0"/>
              <w:marBottom w:val="0"/>
              <w:divBdr>
                <w:top w:val="none" w:sz="0" w:space="0" w:color="auto"/>
                <w:left w:val="none" w:sz="0" w:space="0" w:color="auto"/>
                <w:bottom w:val="none" w:sz="0" w:space="0" w:color="auto"/>
                <w:right w:val="none" w:sz="0" w:space="0" w:color="auto"/>
              </w:divBdr>
            </w:div>
            <w:div w:id="1188517899">
              <w:marLeft w:val="0"/>
              <w:marRight w:val="0"/>
              <w:marTop w:val="0"/>
              <w:marBottom w:val="0"/>
              <w:divBdr>
                <w:top w:val="none" w:sz="0" w:space="0" w:color="auto"/>
                <w:left w:val="none" w:sz="0" w:space="0" w:color="auto"/>
                <w:bottom w:val="none" w:sz="0" w:space="0" w:color="auto"/>
                <w:right w:val="none" w:sz="0" w:space="0" w:color="auto"/>
              </w:divBdr>
            </w:div>
            <w:div w:id="1433932613">
              <w:marLeft w:val="0"/>
              <w:marRight w:val="0"/>
              <w:marTop w:val="0"/>
              <w:marBottom w:val="0"/>
              <w:divBdr>
                <w:top w:val="none" w:sz="0" w:space="0" w:color="auto"/>
                <w:left w:val="none" w:sz="0" w:space="0" w:color="auto"/>
                <w:bottom w:val="none" w:sz="0" w:space="0" w:color="auto"/>
                <w:right w:val="none" w:sz="0" w:space="0" w:color="auto"/>
              </w:divBdr>
            </w:div>
            <w:div w:id="1443454057">
              <w:marLeft w:val="0"/>
              <w:marRight w:val="0"/>
              <w:marTop w:val="0"/>
              <w:marBottom w:val="0"/>
              <w:divBdr>
                <w:top w:val="none" w:sz="0" w:space="0" w:color="auto"/>
                <w:left w:val="none" w:sz="0" w:space="0" w:color="auto"/>
                <w:bottom w:val="none" w:sz="0" w:space="0" w:color="auto"/>
                <w:right w:val="none" w:sz="0" w:space="0" w:color="auto"/>
              </w:divBdr>
            </w:div>
            <w:div w:id="1472677335">
              <w:marLeft w:val="0"/>
              <w:marRight w:val="0"/>
              <w:marTop w:val="0"/>
              <w:marBottom w:val="0"/>
              <w:divBdr>
                <w:top w:val="none" w:sz="0" w:space="0" w:color="auto"/>
                <w:left w:val="none" w:sz="0" w:space="0" w:color="auto"/>
                <w:bottom w:val="none" w:sz="0" w:space="0" w:color="auto"/>
                <w:right w:val="none" w:sz="0" w:space="0" w:color="auto"/>
              </w:divBdr>
            </w:div>
            <w:div w:id="1676953884">
              <w:marLeft w:val="0"/>
              <w:marRight w:val="0"/>
              <w:marTop w:val="0"/>
              <w:marBottom w:val="0"/>
              <w:divBdr>
                <w:top w:val="none" w:sz="0" w:space="0" w:color="auto"/>
                <w:left w:val="none" w:sz="0" w:space="0" w:color="auto"/>
                <w:bottom w:val="none" w:sz="0" w:space="0" w:color="auto"/>
                <w:right w:val="none" w:sz="0" w:space="0" w:color="auto"/>
              </w:divBdr>
            </w:div>
            <w:div w:id="1879506973">
              <w:marLeft w:val="0"/>
              <w:marRight w:val="0"/>
              <w:marTop w:val="0"/>
              <w:marBottom w:val="0"/>
              <w:divBdr>
                <w:top w:val="none" w:sz="0" w:space="0" w:color="auto"/>
                <w:left w:val="none" w:sz="0" w:space="0" w:color="auto"/>
                <w:bottom w:val="none" w:sz="0" w:space="0" w:color="auto"/>
                <w:right w:val="none" w:sz="0" w:space="0" w:color="auto"/>
              </w:divBdr>
            </w:div>
            <w:div w:id="1925527241">
              <w:marLeft w:val="0"/>
              <w:marRight w:val="0"/>
              <w:marTop w:val="0"/>
              <w:marBottom w:val="0"/>
              <w:divBdr>
                <w:top w:val="none" w:sz="0" w:space="0" w:color="auto"/>
                <w:left w:val="none" w:sz="0" w:space="0" w:color="auto"/>
                <w:bottom w:val="none" w:sz="0" w:space="0" w:color="auto"/>
                <w:right w:val="none" w:sz="0" w:space="0" w:color="auto"/>
              </w:divBdr>
            </w:div>
            <w:div w:id="2082870017">
              <w:marLeft w:val="0"/>
              <w:marRight w:val="0"/>
              <w:marTop w:val="0"/>
              <w:marBottom w:val="0"/>
              <w:divBdr>
                <w:top w:val="none" w:sz="0" w:space="0" w:color="auto"/>
                <w:left w:val="none" w:sz="0" w:space="0" w:color="auto"/>
                <w:bottom w:val="none" w:sz="0" w:space="0" w:color="auto"/>
                <w:right w:val="none" w:sz="0" w:space="0" w:color="auto"/>
              </w:divBdr>
            </w:div>
            <w:div w:id="2119713003">
              <w:marLeft w:val="0"/>
              <w:marRight w:val="0"/>
              <w:marTop w:val="0"/>
              <w:marBottom w:val="0"/>
              <w:divBdr>
                <w:top w:val="none" w:sz="0" w:space="0" w:color="auto"/>
                <w:left w:val="none" w:sz="0" w:space="0" w:color="auto"/>
                <w:bottom w:val="none" w:sz="0" w:space="0" w:color="auto"/>
                <w:right w:val="none" w:sz="0" w:space="0" w:color="auto"/>
              </w:divBdr>
            </w:div>
          </w:divsChild>
        </w:div>
        <w:div w:id="1590381749">
          <w:marLeft w:val="0"/>
          <w:marRight w:val="0"/>
          <w:marTop w:val="0"/>
          <w:marBottom w:val="0"/>
          <w:divBdr>
            <w:top w:val="none" w:sz="0" w:space="0" w:color="auto"/>
            <w:left w:val="none" w:sz="0" w:space="0" w:color="auto"/>
            <w:bottom w:val="none" w:sz="0" w:space="0" w:color="auto"/>
            <w:right w:val="none" w:sz="0" w:space="0" w:color="auto"/>
          </w:divBdr>
          <w:divsChild>
            <w:div w:id="1091046420">
              <w:marLeft w:val="0"/>
              <w:marRight w:val="0"/>
              <w:marTop w:val="0"/>
              <w:marBottom w:val="0"/>
              <w:divBdr>
                <w:top w:val="none" w:sz="0" w:space="0" w:color="auto"/>
                <w:left w:val="none" w:sz="0" w:space="0" w:color="auto"/>
                <w:bottom w:val="none" w:sz="0" w:space="0" w:color="auto"/>
                <w:right w:val="none" w:sz="0" w:space="0" w:color="auto"/>
              </w:divBdr>
            </w:div>
          </w:divsChild>
        </w:div>
        <w:div w:id="1595433396">
          <w:marLeft w:val="0"/>
          <w:marRight w:val="0"/>
          <w:marTop w:val="0"/>
          <w:marBottom w:val="0"/>
          <w:divBdr>
            <w:top w:val="none" w:sz="0" w:space="0" w:color="auto"/>
            <w:left w:val="none" w:sz="0" w:space="0" w:color="auto"/>
            <w:bottom w:val="none" w:sz="0" w:space="0" w:color="auto"/>
            <w:right w:val="none" w:sz="0" w:space="0" w:color="auto"/>
          </w:divBdr>
          <w:divsChild>
            <w:div w:id="670332815">
              <w:marLeft w:val="0"/>
              <w:marRight w:val="0"/>
              <w:marTop w:val="0"/>
              <w:marBottom w:val="0"/>
              <w:divBdr>
                <w:top w:val="none" w:sz="0" w:space="0" w:color="auto"/>
                <w:left w:val="none" w:sz="0" w:space="0" w:color="auto"/>
                <w:bottom w:val="none" w:sz="0" w:space="0" w:color="auto"/>
                <w:right w:val="none" w:sz="0" w:space="0" w:color="auto"/>
              </w:divBdr>
            </w:div>
            <w:div w:id="670565626">
              <w:marLeft w:val="0"/>
              <w:marRight w:val="0"/>
              <w:marTop w:val="0"/>
              <w:marBottom w:val="0"/>
              <w:divBdr>
                <w:top w:val="none" w:sz="0" w:space="0" w:color="auto"/>
                <w:left w:val="none" w:sz="0" w:space="0" w:color="auto"/>
                <w:bottom w:val="none" w:sz="0" w:space="0" w:color="auto"/>
                <w:right w:val="none" w:sz="0" w:space="0" w:color="auto"/>
              </w:divBdr>
            </w:div>
            <w:div w:id="935331141">
              <w:marLeft w:val="0"/>
              <w:marRight w:val="0"/>
              <w:marTop w:val="0"/>
              <w:marBottom w:val="0"/>
              <w:divBdr>
                <w:top w:val="none" w:sz="0" w:space="0" w:color="auto"/>
                <w:left w:val="none" w:sz="0" w:space="0" w:color="auto"/>
                <w:bottom w:val="none" w:sz="0" w:space="0" w:color="auto"/>
                <w:right w:val="none" w:sz="0" w:space="0" w:color="auto"/>
              </w:divBdr>
            </w:div>
            <w:div w:id="1438715720">
              <w:marLeft w:val="0"/>
              <w:marRight w:val="0"/>
              <w:marTop w:val="0"/>
              <w:marBottom w:val="0"/>
              <w:divBdr>
                <w:top w:val="none" w:sz="0" w:space="0" w:color="auto"/>
                <w:left w:val="none" w:sz="0" w:space="0" w:color="auto"/>
                <w:bottom w:val="none" w:sz="0" w:space="0" w:color="auto"/>
                <w:right w:val="none" w:sz="0" w:space="0" w:color="auto"/>
              </w:divBdr>
            </w:div>
            <w:div w:id="1823159816">
              <w:marLeft w:val="0"/>
              <w:marRight w:val="0"/>
              <w:marTop w:val="0"/>
              <w:marBottom w:val="0"/>
              <w:divBdr>
                <w:top w:val="none" w:sz="0" w:space="0" w:color="auto"/>
                <w:left w:val="none" w:sz="0" w:space="0" w:color="auto"/>
                <w:bottom w:val="none" w:sz="0" w:space="0" w:color="auto"/>
                <w:right w:val="none" w:sz="0" w:space="0" w:color="auto"/>
              </w:divBdr>
            </w:div>
          </w:divsChild>
        </w:div>
        <w:div w:id="1598903611">
          <w:marLeft w:val="0"/>
          <w:marRight w:val="0"/>
          <w:marTop w:val="0"/>
          <w:marBottom w:val="0"/>
          <w:divBdr>
            <w:top w:val="none" w:sz="0" w:space="0" w:color="auto"/>
            <w:left w:val="none" w:sz="0" w:space="0" w:color="auto"/>
            <w:bottom w:val="none" w:sz="0" w:space="0" w:color="auto"/>
            <w:right w:val="none" w:sz="0" w:space="0" w:color="auto"/>
          </w:divBdr>
          <w:divsChild>
            <w:div w:id="1002778633">
              <w:marLeft w:val="0"/>
              <w:marRight w:val="0"/>
              <w:marTop w:val="0"/>
              <w:marBottom w:val="0"/>
              <w:divBdr>
                <w:top w:val="none" w:sz="0" w:space="0" w:color="auto"/>
                <w:left w:val="none" w:sz="0" w:space="0" w:color="auto"/>
                <w:bottom w:val="none" w:sz="0" w:space="0" w:color="auto"/>
                <w:right w:val="none" w:sz="0" w:space="0" w:color="auto"/>
              </w:divBdr>
            </w:div>
          </w:divsChild>
        </w:div>
        <w:div w:id="1606158850">
          <w:marLeft w:val="0"/>
          <w:marRight w:val="0"/>
          <w:marTop w:val="0"/>
          <w:marBottom w:val="0"/>
          <w:divBdr>
            <w:top w:val="none" w:sz="0" w:space="0" w:color="auto"/>
            <w:left w:val="none" w:sz="0" w:space="0" w:color="auto"/>
            <w:bottom w:val="none" w:sz="0" w:space="0" w:color="auto"/>
            <w:right w:val="none" w:sz="0" w:space="0" w:color="auto"/>
          </w:divBdr>
          <w:divsChild>
            <w:div w:id="1431271605">
              <w:marLeft w:val="0"/>
              <w:marRight w:val="0"/>
              <w:marTop w:val="0"/>
              <w:marBottom w:val="0"/>
              <w:divBdr>
                <w:top w:val="none" w:sz="0" w:space="0" w:color="auto"/>
                <w:left w:val="none" w:sz="0" w:space="0" w:color="auto"/>
                <w:bottom w:val="none" w:sz="0" w:space="0" w:color="auto"/>
                <w:right w:val="none" w:sz="0" w:space="0" w:color="auto"/>
              </w:divBdr>
            </w:div>
          </w:divsChild>
        </w:div>
        <w:div w:id="1614898527">
          <w:marLeft w:val="0"/>
          <w:marRight w:val="0"/>
          <w:marTop w:val="0"/>
          <w:marBottom w:val="0"/>
          <w:divBdr>
            <w:top w:val="none" w:sz="0" w:space="0" w:color="auto"/>
            <w:left w:val="none" w:sz="0" w:space="0" w:color="auto"/>
            <w:bottom w:val="none" w:sz="0" w:space="0" w:color="auto"/>
            <w:right w:val="none" w:sz="0" w:space="0" w:color="auto"/>
          </w:divBdr>
          <w:divsChild>
            <w:div w:id="1764187171">
              <w:marLeft w:val="0"/>
              <w:marRight w:val="0"/>
              <w:marTop w:val="0"/>
              <w:marBottom w:val="0"/>
              <w:divBdr>
                <w:top w:val="none" w:sz="0" w:space="0" w:color="auto"/>
                <w:left w:val="none" w:sz="0" w:space="0" w:color="auto"/>
                <w:bottom w:val="none" w:sz="0" w:space="0" w:color="auto"/>
                <w:right w:val="none" w:sz="0" w:space="0" w:color="auto"/>
              </w:divBdr>
            </w:div>
          </w:divsChild>
        </w:div>
        <w:div w:id="1624311497">
          <w:marLeft w:val="0"/>
          <w:marRight w:val="0"/>
          <w:marTop w:val="0"/>
          <w:marBottom w:val="0"/>
          <w:divBdr>
            <w:top w:val="none" w:sz="0" w:space="0" w:color="auto"/>
            <w:left w:val="none" w:sz="0" w:space="0" w:color="auto"/>
            <w:bottom w:val="none" w:sz="0" w:space="0" w:color="auto"/>
            <w:right w:val="none" w:sz="0" w:space="0" w:color="auto"/>
          </w:divBdr>
        </w:div>
        <w:div w:id="1625119426">
          <w:marLeft w:val="0"/>
          <w:marRight w:val="0"/>
          <w:marTop w:val="0"/>
          <w:marBottom w:val="0"/>
          <w:divBdr>
            <w:top w:val="none" w:sz="0" w:space="0" w:color="auto"/>
            <w:left w:val="none" w:sz="0" w:space="0" w:color="auto"/>
            <w:bottom w:val="none" w:sz="0" w:space="0" w:color="auto"/>
            <w:right w:val="none" w:sz="0" w:space="0" w:color="auto"/>
          </w:divBdr>
          <w:divsChild>
            <w:div w:id="1504390513">
              <w:marLeft w:val="0"/>
              <w:marRight w:val="0"/>
              <w:marTop w:val="0"/>
              <w:marBottom w:val="0"/>
              <w:divBdr>
                <w:top w:val="none" w:sz="0" w:space="0" w:color="auto"/>
                <w:left w:val="none" w:sz="0" w:space="0" w:color="auto"/>
                <w:bottom w:val="none" w:sz="0" w:space="0" w:color="auto"/>
                <w:right w:val="none" w:sz="0" w:space="0" w:color="auto"/>
              </w:divBdr>
            </w:div>
          </w:divsChild>
        </w:div>
        <w:div w:id="1688671777">
          <w:marLeft w:val="0"/>
          <w:marRight w:val="0"/>
          <w:marTop w:val="0"/>
          <w:marBottom w:val="0"/>
          <w:divBdr>
            <w:top w:val="none" w:sz="0" w:space="0" w:color="auto"/>
            <w:left w:val="none" w:sz="0" w:space="0" w:color="auto"/>
            <w:bottom w:val="none" w:sz="0" w:space="0" w:color="auto"/>
            <w:right w:val="none" w:sz="0" w:space="0" w:color="auto"/>
          </w:divBdr>
          <w:divsChild>
            <w:div w:id="1410149722">
              <w:marLeft w:val="0"/>
              <w:marRight w:val="0"/>
              <w:marTop w:val="0"/>
              <w:marBottom w:val="0"/>
              <w:divBdr>
                <w:top w:val="none" w:sz="0" w:space="0" w:color="auto"/>
                <w:left w:val="none" w:sz="0" w:space="0" w:color="auto"/>
                <w:bottom w:val="none" w:sz="0" w:space="0" w:color="auto"/>
                <w:right w:val="none" w:sz="0" w:space="0" w:color="auto"/>
              </w:divBdr>
            </w:div>
          </w:divsChild>
        </w:div>
        <w:div w:id="1698120902">
          <w:marLeft w:val="0"/>
          <w:marRight w:val="0"/>
          <w:marTop w:val="0"/>
          <w:marBottom w:val="0"/>
          <w:divBdr>
            <w:top w:val="none" w:sz="0" w:space="0" w:color="auto"/>
            <w:left w:val="none" w:sz="0" w:space="0" w:color="auto"/>
            <w:bottom w:val="none" w:sz="0" w:space="0" w:color="auto"/>
            <w:right w:val="none" w:sz="0" w:space="0" w:color="auto"/>
          </w:divBdr>
          <w:divsChild>
            <w:div w:id="1355762466">
              <w:marLeft w:val="0"/>
              <w:marRight w:val="0"/>
              <w:marTop w:val="0"/>
              <w:marBottom w:val="0"/>
              <w:divBdr>
                <w:top w:val="none" w:sz="0" w:space="0" w:color="auto"/>
                <w:left w:val="none" w:sz="0" w:space="0" w:color="auto"/>
                <w:bottom w:val="none" w:sz="0" w:space="0" w:color="auto"/>
                <w:right w:val="none" w:sz="0" w:space="0" w:color="auto"/>
              </w:divBdr>
            </w:div>
          </w:divsChild>
        </w:div>
        <w:div w:id="1711227993">
          <w:marLeft w:val="0"/>
          <w:marRight w:val="0"/>
          <w:marTop w:val="0"/>
          <w:marBottom w:val="0"/>
          <w:divBdr>
            <w:top w:val="none" w:sz="0" w:space="0" w:color="auto"/>
            <w:left w:val="none" w:sz="0" w:space="0" w:color="auto"/>
            <w:bottom w:val="none" w:sz="0" w:space="0" w:color="auto"/>
            <w:right w:val="none" w:sz="0" w:space="0" w:color="auto"/>
          </w:divBdr>
          <w:divsChild>
            <w:div w:id="35473229">
              <w:marLeft w:val="0"/>
              <w:marRight w:val="0"/>
              <w:marTop w:val="0"/>
              <w:marBottom w:val="0"/>
              <w:divBdr>
                <w:top w:val="none" w:sz="0" w:space="0" w:color="auto"/>
                <w:left w:val="none" w:sz="0" w:space="0" w:color="auto"/>
                <w:bottom w:val="none" w:sz="0" w:space="0" w:color="auto"/>
                <w:right w:val="none" w:sz="0" w:space="0" w:color="auto"/>
              </w:divBdr>
            </w:div>
          </w:divsChild>
        </w:div>
        <w:div w:id="1714116312">
          <w:marLeft w:val="0"/>
          <w:marRight w:val="0"/>
          <w:marTop w:val="0"/>
          <w:marBottom w:val="0"/>
          <w:divBdr>
            <w:top w:val="none" w:sz="0" w:space="0" w:color="auto"/>
            <w:left w:val="none" w:sz="0" w:space="0" w:color="auto"/>
            <w:bottom w:val="none" w:sz="0" w:space="0" w:color="auto"/>
            <w:right w:val="none" w:sz="0" w:space="0" w:color="auto"/>
          </w:divBdr>
        </w:div>
        <w:div w:id="1714236137">
          <w:marLeft w:val="0"/>
          <w:marRight w:val="0"/>
          <w:marTop w:val="0"/>
          <w:marBottom w:val="0"/>
          <w:divBdr>
            <w:top w:val="none" w:sz="0" w:space="0" w:color="auto"/>
            <w:left w:val="none" w:sz="0" w:space="0" w:color="auto"/>
            <w:bottom w:val="none" w:sz="0" w:space="0" w:color="auto"/>
            <w:right w:val="none" w:sz="0" w:space="0" w:color="auto"/>
          </w:divBdr>
          <w:divsChild>
            <w:div w:id="444813434">
              <w:marLeft w:val="0"/>
              <w:marRight w:val="0"/>
              <w:marTop w:val="0"/>
              <w:marBottom w:val="0"/>
              <w:divBdr>
                <w:top w:val="none" w:sz="0" w:space="0" w:color="auto"/>
                <w:left w:val="none" w:sz="0" w:space="0" w:color="auto"/>
                <w:bottom w:val="none" w:sz="0" w:space="0" w:color="auto"/>
                <w:right w:val="none" w:sz="0" w:space="0" w:color="auto"/>
              </w:divBdr>
            </w:div>
          </w:divsChild>
        </w:div>
        <w:div w:id="1721706096">
          <w:marLeft w:val="0"/>
          <w:marRight w:val="0"/>
          <w:marTop w:val="0"/>
          <w:marBottom w:val="0"/>
          <w:divBdr>
            <w:top w:val="none" w:sz="0" w:space="0" w:color="auto"/>
            <w:left w:val="none" w:sz="0" w:space="0" w:color="auto"/>
            <w:bottom w:val="none" w:sz="0" w:space="0" w:color="auto"/>
            <w:right w:val="none" w:sz="0" w:space="0" w:color="auto"/>
          </w:divBdr>
          <w:divsChild>
            <w:div w:id="322395035">
              <w:marLeft w:val="0"/>
              <w:marRight w:val="0"/>
              <w:marTop w:val="0"/>
              <w:marBottom w:val="0"/>
              <w:divBdr>
                <w:top w:val="none" w:sz="0" w:space="0" w:color="auto"/>
                <w:left w:val="none" w:sz="0" w:space="0" w:color="auto"/>
                <w:bottom w:val="none" w:sz="0" w:space="0" w:color="auto"/>
                <w:right w:val="none" w:sz="0" w:space="0" w:color="auto"/>
              </w:divBdr>
            </w:div>
          </w:divsChild>
        </w:div>
        <w:div w:id="1766420380">
          <w:marLeft w:val="0"/>
          <w:marRight w:val="0"/>
          <w:marTop w:val="0"/>
          <w:marBottom w:val="0"/>
          <w:divBdr>
            <w:top w:val="none" w:sz="0" w:space="0" w:color="auto"/>
            <w:left w:val="none" w:sz="0" w:space="0" w:color="auto"/>
            <w:bottom w:val="none" w:sz="0" w:space="0" w:color="auto"/>
            <w:right w:val="none" w:sz="0" w:space="0" w:color="auto"/>
          </w:divBdr>
          <w:divsChild>
            <w:div w:id="1002512472">
              <w:marLeft w:val="0"/>
              <w:marRight w:val="0"/>
              <w:marTop w:val="0"/>
              <w:marBottom w:val="0"/>
              <w:divBdr>
                <w:top w:val="none" w:sz="0" w:space="0" w:color="auto"/>
                <w:left w:val="none" w:sz="0" w:space="0" w:color="auto"/>
                <w:bottom w:val="none" w:sz="0" w:space="0" w:color="auto"/>
                <w:right w:val="none" w:sz="0" w:space="0" w:color="auto"/>
              </w:divBdr>
            </w:div>
          </w:divsChild>
        </w:div>
        <w:div w:id="1830903919">
          <w:marLeft w:val="0"/>
          <w:marRight w:val="0"/>
          <w:marTop w:val="0"/>
          <w:marBottom w:val="0"/>
          <w:divBdr>
            <w:top w:val="none" w:sz="0" w:space="0" w:color="auto"/>
            <w:left w:val="none" w:sz="0" w:space="0" w:color="auto"/>
            <w:bottom w:val="none" w:sz="0" w:space="0" w:color="auto"/>
            <w:right w:val="none" w:sz="0" w:space="0" w:color="auto"/>
          </w:divBdr>
          <w:divsChild>
            <w:div w:id="182862552">
              <w:marLeft w:val="0"/>
              <w:marRight w:val="0"/>
              <w:marTop w:val="0"/>
              <w:marBottom w:val="0"/>
              <w:divBdr>
                <w:top w:val="none" w:sz="0" w:space="0" w:color="auto"/>
                <w:left w:val="none" w:sz="0" w:space="0" w:color="auto"/>
                <w:bottom w:val="none" w:sz="0" w:space="0" w:color="auto"/>
                <w:right w:val="none" w:sz="0" w:space="0" w:color="auto"/>
              </w:divBdr>
            </w:div>
          </w:divsChild>
        </w:div>
        <w:div w:id="1859541250">
          <w:marLeft w:val="0"/>
          <w:marRight w:val="0"/>
          <w:marTop w:val="0"/>
          <w:marBottom w:val="0"/>
          <w:divBdr>
            <w:top w:val="none" w:sz="0" w:space="0" w:color="auto"/>
            <w:left w:val="none" w:sz="0" w:space="0" w:color="auto"/>
            <w:bottom w:val="none" w:sz="0" w:space="0" w:color="auto"/>
            <w:right w:val="none" w:sz="0" w:space="0" w:color="auto"/>
          </w:divBdr>
          <w:divsChild>
            <w:div w:id="189343516">
              <w:marLeft w:val="0"/>
              <w:marRight w:val="0"/>
              <w:marTop w:val="0"/>
              <w:marBottom w:val="0"/>
              <w:divBdr>
                <w:top w:val="none" w:sz="0" w:space="0" w:color="auto"/>
                <w:left w:val="none" w:sz="0" w:space="0" w:color="auto"/>
                <w:bottom w:val="none" w:sz="0" w:space="0" w:color="auto"/>
                <w:right w:val="none" w:sz="0" w:space="0" w:color="auto"/>
              </w:divBdr>
            </w:div>
          </w:divsChild>
        </w:div>
        <w:div w:id="1875847864">
          <w:marLeft w:val="0"/>
          <w:marRight w:val="0"/>
          <w:marTop w:val="0"/>
          <w:marBottom w:val="0"/>
          <w:divBdr>
            <w:top w:val="none" w:sz="0" w:space="0" w:color="auto"/>
            <w:left w:val="none" w:sz="0" w:space="0" w:color="auto"/>
            <w:bottom w:val="none" w:sz="0" w:space="0" w:color="auto"/>
            <w:right w:val="none" w:sz="0" w:space="0" w:color="auto"/>
          </w:divBdr>
          <w:divsChild>
            <w:div w:id="1134644262">
              <w:marLeft w:val="0"/>
              <w:marRight w:val="0"/>
              <w:marTop w:val="0"/>
              <w:marBottom w:val="0"/>
              <w:divBdr>
                <w:top w:val="none" w:sz="0" w:space="0" w:color="auto"/>
                <w:left w:val="none" w:sz="0" w:space="0" w:color="auto"/>
                <w:bottom w:val="none" w:sz="0" w:space="0" w:color="auto"/>
                <w:right w:val="none" w:sz="0" w:space="0" w:color="auto"/>
              </w:divBdr>
            </w:div>
          </w:divsChild>
        </w:div>
        <w:div w:id="1896547236">
          <w:marLeft w:val="0"/>
          <w:marRight w:val="0"/>
          <w:marTop w:val="0"/>
          <w:marBottom w:val="0"/>
          <w:divBdr>
            <w:top w:val="none" w:sz="0" w:space="0" w:color="auto"/>
            <w:left w:val="none" w:sz="0" w:space="0" w:color="auto"/>
            <w:bottom w:val="none" w:sz="0" w:space="0" w:color="auto"/>
            <w:right w:val="none" w:sz="0" w:space="0" w:color="auto"/>
          </w:divBdr>
          <w:divsChild>
            <w:div w:id="497382574">
              <w:marLeft w:val="0"/>
              <w:marRight w:val="0"/>
              <w:marTop w:val="0"/>
              <w:marBottom w:val="0"/>
              <w:divBdr>
                <w:top w:val="none" w:sz="0" w:space="0" w:color="auto"/>
                <w:left w:val="none" w:sz="0" w:space="0" w:color="auto"/>
                <w:bottom w:val="none" w:sz="0" w:space="0" w:color="auto"/>
                <w:right w:val="none" w:sz="0" w:space="0" w:color="auto"/>
              </w:divBdr>
            </w:div>
          </w:divsChild>
        </w:div>
        <w:div w:id="1977642799">
          <w:marLeft w:val="0"/>
          <w:marRight w:val="0"/>
          <w:marTop w:val="0"/>
          <w:marBottom w:val="0"/>
          <w:divBdr>
            <w:top w:val="none" w:sz="0" w:space="0" w:color="auto"/>
            <w:left w:val="none" w:sz="0" w:space="0" w:color="auto"/>
            <w:bottom w:val="none" w:sz="0" w:space="0" w:color="auto"/>
            <w:right w:val="none" w:sz="0" w:space="0" w:color="auto"/>
          </w:divBdr>
          <w:divsChild>
            <w:div w:id="1864584908">
              <w:marLeft w:val="0"/>
              <w:marRight w:val="0"/>
              <w:marTop w:val="0"/>
              <w:marBottom w:val="0"/>
              <w:divBdr>
                <w:top w:val="none" w:sz="0" w:space="0" w:color="auto"/>
                <w:left w:val="none" w:sz="0" w:space="0" w:color="auto"/>
                <w:bottom w:val="none" w:sz="0" w:space="0" w:color="auto"/>
                <w:right w:val="none" w:sz="0" w:space="0" w:color="auto"/>
              </w:divBdr>
            </w:div>
          </w:divsChild>
        </w:div>
        <w:div w:id="2016882050">
          <w:marLeft w:val="0"/>
          <w:marRight w:val="0"/>
          <w:marTop w:val="0"/>
          <w:marBottom w:val="0"/>
          <w:divBdr>
            <w:top w:val="none" w:sz="0" w:space="0" w:color="auto"/>
            <w:left w:val="none" w:sz="0" w:space="0" w:color="auto"/>
            <w:bottom w:val="none" w:sz="0" w:space="0" w:color="auto"/>
            <w:right w:val="none" w:sz="0" w:space="0" w:color="auto"/>
          </w:divBdr>
        </w:div>
        <w:div w:id="2033876077">
          <w:marLeft w:val="0"/>
          <w:marRight w:val="0"/>
          <w:marTop w:val="0"/>
          <w:marBottom w:val="0"/>
          <w:divBdr>
            <w:top w:val="none" w:sz="0" w:space="0" w:color="auto"/>
            <w:left w:val="none" w:sz="0" w:space="0" w:color="auto"/>
            <w:bottom w:val="none" w:sz="0" w:space="0" w:color="auto"/>
            <w:right w:val="none" w:sz="0" w:space="0" w:color="auto"/>
          </w:divBdr>
          <w:divsChild>
            <w:div w:id="1150175414">
              <w:marLeft w:val="0"/>
              <w:marRight w:val="0"/>
              <w:marTop w:val="0"/>
              <w:marBottom w:val="0"/>
              <w:divBdr>
                <w:top w:val="none" w:sz="0" w:space="0" w:color="auto"/>
                <w:left w:val="none" w:sz="0" w:space="0" w:color="auto"/>
                <w:bottom w:val="none" w:sz="0" w:space="0" w:color="auto"/>
                <w:right w:val="none" w:sz="0" w:space="0" w:color="auto"/>
              </w:divBdr>
            </w:div>
          </w:divsChild>
        </w:div>
        <w:div w:id="2054231580">
          <w:marLeft w:val="0"/>
          <w:marRight w:val="0"/>
          <w:marTop w:val="0"/>
          <w:marBottom w:val="0"/>
          <w:divBdr>
            <w:top w:val="none" w:sz="0" w:space="0" w:color="auto"/>
            <w:left w:val="none" w:sz="0" w:space="0" w:color="auto"/>
            <w:bottom w:val="none" w:sz="0" w:space="0" w:color="auto"/>
            <w:right w:val="none" w:sz="0" w:space="0" w:color="auto"/>
          </w:divBdr>
          <w:divsChild>
            <w:div w:id="1631281205">
              <w:marLeft w:val="0"/>
              <w:marRight w:val="0"/>
              <w:marTop w:val="0"/>
              <w:marBottom w:val="0"/>
              <w:divBdr>
                <w:top w:val="none" w:sz="0" w:space="0" w:color="auto"/>
                <w:left w:val="none" w:sz="0" w:space="0" w:color="auto"/>
                <w:bottom w:val="none" w:sz="0" w:space="0" w:color="auto"/>
                <w:right w:val="none" w:sz="0" w:space="0" w:color="auto"/>
              </w:divBdr>
            </w:div>
          </w:divsChild>
        </w:div>
        <w:div w:id="2082750469">
          <w:marLeft w:val="0"/>
          <w:marRight w:val="0"/>
          <w:marTop w:val="0"/>
          <w:marBottom w:val="0"/>
          <w:divBdr>
            <w:top w:val="none" w:sz="0" w:space="0" w:color="auto"/>
            <w:left w:val="none" w:sz="0" w:space="0" w:color="auto"/>
            <w:bottom w:val="none" w:sz="0" w:space="0" w:color="auto"/>
            <w:right w:val="none" w:sz="0" w:space="0" w:color="auto"/>
          </w:divBdr>
          <w:divsChild>
            <w:div w:id="1072046169">
              <w:marLeft w:val="0"/>
              <w:marRight w:val="0"/>
              <w:marTop w:val="0"/>
              <w:marBottom w:val="0"/>
              <w:divBdr>
                <w:top w:val="none" w:sz="0" w:space="0" w:color="auto"/>
                <w:left w:val="none" w:sz="0" w:space="0" w:color="auto"/>
                <w:bottom w:val="none" w:sz="0" w:space="0" w:color="auto"/>
                <w:right w:val="none" w:sz="0" w:space="0" w:color="auto"/>
              </w:divBdr>
            </w:div>
          </w:divsChild>
        </w:div>
        <w:div w:id="2136168961">
          <w:marLeft w:val="0"/>
          <w:marRight w:val="0"/>
          <w:marTop w:val="0"/>
          <w:marBottom w:val="0"/>
          <w:divBdr>
            <w:top w:val="none" w:sz="0" w:space="0" w:color="auto"/>
            <w:left w:val="none" w:sz="0" w:space="0" w:color="auto"/>
            <w:bottom w:val="none" w:sz="0" w:space="0" w:color="auto"/>
            <w:right w:val="none" w:sz="0" w:space="0" w:color="auto"/>
          </w:divBdr>
          <w:divsChild>
            <w:div w:id="952250321">
              <w:marLeft w:val="0"/>
              <w:marRight w:val="0"/>
              <w:marTop w:val="0"/>
              <w:marBottom w:val="0"/>
              <w:divBdr>
                <w:top w:val="none" w:sz="0" w:space="0" w:color="auto"/>
                <w:left w:val="none" w:sz="0" w:space="0" w:color="auto"/>
                <w:bottom w:val="none" w:sz="0" w:space="0" w:color="auto"/>
                <w:right w:val="none" w:sz="0" w:space="0" w:color="auto"/>
              </w:divBdr>
            </w:div>
          </w:divsChild>
        </w:div>
        <w:div w:id="2139957335">
          <w:marLeft w:val="0"/>
          <w:marRight w:val="0"/>
          <w:marTop w:val="0"/>
          <w:marBottom w:val="0"/>
          <w:divBdr>
            <w:top w:val="none" w:sz="0" w:space="0" w:color="auto"/>
            <w:left w:val="none" w:sz="0" w:space="0" w:color="auto"/>
            <w:bottom w:val="none" w:sz="0" w:space="0" w:color="auto"/>
            <w:right w:val="none" w:sz="0" w:space="0" w:color="auto"/>
          </w:divBdr>
          <w:divsChild>
            <w:div w:id="34636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318414">
      <w:bodyDiv w:val="1"/>
      <w:marLeft w:val="0"/>
      <w:marRight w:val="0"/>
      <w:marTop w:val="0"/>
      <w:marBottom w:val="0"/>
      <w:divBdr>
        <w:top w:val="none" w:sz="0" w:space="0" w:color="auto"/>
        <w:left w:val="none" w:sz="0" w:space="0" w:color="auto"/>
        <w:bottom w:val="none" w:sz="0" w:space="0" w:color="auto"/>
        <w:right w:val="none" w:sz="0" w:space="0" w:color="auto"/>
      </w:divBdr>
    </w:div>
    <w:div w:id="688146567">
      <w:bodyDiv w:val="1"/>
      <w:marLeft w:val="0"/>
      <w:marRight w:val="0"/>
      <w:marTop w:val="0"/>
      <w:marBottom w:val="0"/>
      <w:divBdr>
        <w:top w:val="none" w:sz="0" w:space="0" w:color="auto"/>
        <w:left w:val="none" w:sz="0" w:space="0" w:color="auto"/>
        <w:bottom w:val="none" w:sz="0" w:space="0" w:color="auto"/>
        <w:right w:val="none" w:sz="0" w:space="0" w:color="auto"/>
      </w:divBdr>
    </w:div>
    <w:div w:id="698315706">
      <w:bodyDiv w:val="1"/>
      <w:marLeft w:val="0"/>
      <w:marRight w:val="0"/>
      <w:marTop w:val="0"/>
      <w:marBottom w:val="0"/>
      <w:divBdr>
        <w:top w:val="none" w:sz="0" w:space="0" w:color="auto"/>
        <w:left w:val="none" w:sz="0" w:space="0" w:color="auto"/>
        <w:bottom w:val="none" w:sz="0" w:space="0" w:color="auto"/>
        <w:right w:val="none" w:sz="0" w:space="0" w:color="auto"/>
      </w:divBdr>
    </w:div>
    <w:div w:id="698897559">
      <w:bodyDiv w:val="1"/>
      <w:marLeft w:val="0"/>
      <w:marRight w:val="0"/>
      <w:marTop w:val="0"/>
      <w:marBottom w:val="0"/>
      <w:divBdr>
        <w:top w:val="none" w:sz="0" w:space="0" w:color="auto"/>
        <w:left w:val="none" w:sz="0" w:space="0" w:color="auto"/>
        <w:bottom w:val="none" w:sz="0" w:space="0" w:color="auto"/>
        <w:right w:val="none" w:sz="0" w:space="0" w:color="auto"/>
      </w:divBdr>
    </w:div>
    <w:div w:id="761339305">
      <w:bodyDiv w:val="1"/>
      <w:marLeft w:val="0"/>
      <w:marRight w:val="0"/>
      <w:marTop w:val="0"/>
      <w:marBottom w:val="0"/>
      <w:divBdr>
        <w:top w:val="none" w:sz="0" w:space="0" w:color="auto"/>
        <w:left w:val="none" w:sz="0" w:space="0" w:color="auto"/>
        <w:bottom w:val="none" w:sz="0" w:space="0" w:color="auto"/>
        <w:right w:val="none" w:sz="0" w:space="0" w:color="auto"/>
      </w:divBdr>
    </w:div>
    <w:div w:id="771634231">
      <w:bodyDiv w:val="1"/>
      <w:marLeft w:val="0"/>
      <w:marRight w:val="0"/>
      <w:marTop w:val="0"/>
      <w:marBottom w:val="0"/>
      <w:divBdr>
        <w:top w:val="none" w:sz="0" w:space="0" w:color="auto"/>
        <w:left w:val="none" w:sz="0" w:space="0" w:color="auto"/>
        <w:bottom w:val="none" w:sz="0" w:space="0" w:color="auto"/>
        <w:right w:val="none" w:sz="0" w:space="0" w:color="auto"/>
      </w:divBdr>
    </w:div>
    <w:div w:id="816266427">
      <w:bodyDiv w:val="1"/>
      <w:marLeft w:val="0"/>
      <w:marRight w:val="0"/>
      <w:marTop w:val="0"/>
      <w:marBottom w:val="0"/>
      <w:divBdr>
        <w:top w:val="none" w:sz="0" w:space="0" w:color="auto"/>
        <w:left w:val="none" w:sz="0" w:space="0" w:color="auto"/>
        <w:bottom w:val="none" w:sz="0" w:space="0" w:color="auto"/>
        <w:right w:val="none" w:sz="0" w:space="0" w:color="auto"/>
      </w:divBdr>
    </w:div>
    <w:div w:id="839544231">
      <w:bodyDiv w:val="1"/>
      <w:marLeft w:val="0"/>
      <w:marRight w:val="0"/>
      <w:marTop w:val="0"/>
      <w:marBottom w:val="0"/>
      <w:divBdr>
        <w:top w:val="none" w:sz="0" w:space="0" w:color="auto"/>
        <w:left w:val="none" w:sz="0" w:space="0" w:color="auto"/>
        <w:bottom w:val="none" w:sz="0" w:space="0" w:color="auto"/>
        <w:right w:val="none" w:sz="0" w:space="0" w:color="auto"/>
      </w:divBdr>
      <w:divsChild>
        <w:div w:id="1428307825">
          <w:marLeft w:val="0"/>
          <w:marRight w:val="0"/>
          <w:marTop w:val="0"/>
          <w:marBottom w:val="0"/>
          <w:divBdr>
            <w:top w:val="none" w:sz="0" w:space="0" w:color="auto"/>
            <w:left w:val="none" w:sz="0" w:space="0" w:color="auto"/>
            <w:bottom w:val="none" w:sz="0" w:space="0" w:color="auto"/>
            <w:right w:val="none" w:sz="0" w:space="0" w:color="auto"/>
          </w:divBdr>
        </w:div>
        <w:div w:id="1557009433">
          <w:marLeft w:val="0"/>
          <w:marRight w:val="0"/>
          <w:marTop w:val="0"/>
          <w:marBottom w:val="0"/>
          <w:divBdr>
            <w:top w:val="none" w:sz="0" w:space="0" w:color="auto"/>
            <w:left w:val="none" w:sz="0" w:space="0" w:color="auto"/>
            <w:bottom w:val="none" w:sz="0" w:space="0" w:color="auto"/>
            <w:right w:val="none" w:sz="0" w:space="0" w:color="auto"/>
          </w:divBdr>
        </w:div>
        <w:div w:id="1924291098">
          <w:marLeft w:val="0"/>
          <w:marRight w:val="0"/>
          <w:marTop w:val="0"/>
          <w:marBottom w:val="0"/>
          <w:divBdr>
            <w:top w:val="none" w:sz="0" w:space="0" w:color="auto"/>
            <w:left w:val="none" w:sz="0" w:space="0" w:color="auto"/>
            <w:bottom w:val="none" w:sz="0" w:space="0" w:color="auto"/>
            <w:right w:val="none" w:sz="0" w:space="0" w:color="auto"/>
          </w:divBdr>
          <w:divsChild>
            <w:div w:id="1305501302">
              <w:marLeft w:val="0"/>
              <w:marRight w:val="0"/>
              <w:marTop w:val="30"/>
              <w:marBottom w:val="30"/>
              <w:divBdr>
                <w:top w:val="none" w:sz="0" w:space="0" w:color="auto"/>
                <w:left w:val="none" w:sz="0" w:space="0" w:color="auto"/>
                <w:bottom w:val="none" w:sz="0" w:space="0" w:color="auto"/>
                <w:right w:val="none" w:sz="0" w:space="0" w:color="auto"/>
              </w:divBdr>
              <w:divsChild>
                <w:div w:id="2169273">
                  <w:marLeft w:val="0"/>
                  <w:marRight w:val="0"/>
                  <w:marTop w:val="0"/>
                  <w:marBottom w:val="0"/>
                  <w:divBdr>
                    <w:top w:val="none" w:sz="0" w:space="0" w:color="auto"/>
                    <w:left w:val="none" w:sz="0" w:space="0" w:color="auto"/>
                    <w:bottom w:val="none" w:sz="0" w:space="0" w:color="auto"/>
                    <w:right w:val="none" w:sz="0" w:space="0" w:color="auto"/>
                  </w:divBdr>
                  <w:divsChild>
                    <w:div w:id="2042851416">
                      <w:marLeft w:val="0"/>
                      <w:marRight w:val="0"/>
                      <w:marTop w:val="0"/>
                      <w:marBottom w:val="0"/>
                      <w:divBdr>
                        <w:top w:val="none" w:sz="0" w:space="0" w:color="auto"/>
                        <w:left w:val="none" w:sz="0" w:space="0" w:color="auto"/>
                        <w:bottom w:val="none" w:sz="0" w:space="0" w:color="auto"/>
                        <w:right w:val="none" w:sz="0" w:space="0" w:color="auto"/>
                      </w:divBdr>
                    </w:div>
                  </w:divsChild>
                </w:div>
                <w:div w:id="68232148">
                  <w:marLeft w:val="0"/>
                  <w:marRight w:val="0"/>
                  <w:marTop w:val="0"/>
                  <w:marBottom w:val="0"/>
                  <w:divBdr>
                    <w:top w:val="none" w:sz="0" w:space="0" w:color="auto"/>
                    <w:left w:val="none" w:sz="0" w:space="0" w:color="auto"/>
                    <w:bottom w:val="none" w:sz="0" w:space="0" w:color="auto"/>
                    <w:right w:val="none" w:sz="0" w:space="0" w:color="auto"/>
                  </w:divBdr>
                  <w:divsChild>
                    <w:div w:id="728184802">
                      <w:marLeft w:val="0"/>
                      <w:marRight w:val="0"/>
                      <w:marTop w:val="0"/>
                      <w:marBottom w:val="0"/>
                      <w:divBdr>
                        <w:top w:val="none" w:sz="0" w:space="0" w:color="auto"/>
                        <w:left w:val="none" w:sz="0" w:space="0" w:color="auto"/>
                        <w:bottom w:val="none" w:sz="0" w:space="0" w:color="auto"/>
                        <w:right w:val="none" w:sz="0" w:space="0" w:color="auto"/>
                      </w:divBdr>
                    </w:div>
                  </w:divsChild>
                </w:div>
                <w:div w:id="138113858">
                  <w:marLeft w:val="0"/>
                  <w:marRight w:val="0"/>
                  <w:marTop w:val="0"/>
                  <w:marBottom w:val="0"/>
                  <w:divBdr>
                    <w:top w:val="none" w:sz="0" w:space="0" w:color="auto"/>
                    <w:left w:val="none" w:sz="0" w:space="0" w:color="auto"/>
                    <w:bottom w:val="none" w:sz="0" w:space="0" w:color="auto"/>
                    <w:right w:val="none" w:sz="0" w:space="0" w:color="auto"/>
                  </w:divBdr>
                  <w:divsChild>
                    <w:div w:id="2145728032">
                      <w:marLeft w:val="0"/>
                      <w:marRight w:val="0"/>
                      <w:marTop w:val="0"/>
                      <w:marBottom w:val="0"/>
                      <w:divBdr>
                        <w:top w:val="none" w:sz="0" w:space="0" w:color="auto"/>
                        <w:left w:val="none" w:sz="0" w:space="0" w:color="auto"/>
                        <w:bottom w:val="none" w:sz="0" w:space="0" w:color="auto"/>
                        <w:right w:val="none" w:sz="0" w:space="0" w:color="auto"/>
                      </w:divBdr>
                    </w:div>
                  </w:divsChild>
                </w:div>
                <w:div w:id="149759643">
                  <w:marLeft w:val="0"/>
                  <w:marRight w:val="0"/>
                  <w:marTop w:val="0"/>
                  <w:marBottom w:val="0"/>
                  <w:divBdr>
                    <w:top w:val="none" w:sz="0" w:space="0" w:color="auto"/>
                    <w:left w:val="none" w:sz="0" w:space="0" w:color="auto"/>
                    <w:bottom w:val="none" w:sz="0" w:space="0" w:color="auto"/>
                    <w:right w:val="none" w:sz="0" w:space="0" w:color="auto"/>
                  </w:divBdr>
                  <w:divsChild>
                    <w:div w:id="1968506610">
                      <w:marLeft w:val="0"/>
                      <w:marRight w:val="0"/>
                      <w:marTop w:val="0"/>
                      <w:marBottom w:val="0"/>
                      <w:divBdr>
                        <w:top w:val="none" w:sz="0" w:space="0" w:color="auto"/>
                        <w:left w:val="none" w:sz="0" w:space="0" w:color="auto"/>
                        <w:bottom w:val="none" w:sz="0" w:space="0" w:color="auto"/>
                        <w:right w:val="none" w:sz="0" w:space="0" w:color="auto"/>
                      </w:divBdr>
                    </w:div>
                  </w:divsChild>
                </w:div>
                <w:div w:id="155731644">
                  <w:marLeft w:val="0"/>
                  <w:marRight w:val="0"/>
                  <w:marTop w:val="0"/>
                  <w:marBottom w:val="0"/>
                  <w:divBdr>
                    <w:top w:val="none" w:sz="0" w:space="0" w:color="auto"/>
                    <w:left w:val="none" w:sz="0" w:space="0" w:color="auto"/>
                    <w:bottom w:val="none" w:sz="0" w:space="0" w:color="auto"/>
                    <w:right w:val="none" w:sz="0" w:space="0" w:color="auto"/>
                  </w:divBdr>
                  <w:divsChild>
                    <w:div w:id="151219485">
                      <w:marLeft w:val="0"/>
                      <w:marRight w:val="0"/>
                      <w:marTop w:val="0"/>
                      <w:marBottom w:val="0"/>
                      <w:divBdr>
                        <w:top w:val="none" w:sz="0" w:space="0" w:color="auto"/>
                        <w:left w:val="none" w:sz="0" w:space="0" w:color="auto"/>
                        <w:bottom w:val="none" w:sz="0" w:space="0" w:color="auto"/>
                        <w:right w:val="none" w:sz="0" w:space="0" w:color="auto"/>
                      </w:divBdr>
                    </w:div>
                  </w:divsChild>
                </w:div>
                <w:div w:id="162819494">
                  <w:marLeft w:val="0"/>
                  <w:marRight w:val="0"/>
                  <w:marTop w:val="0"/>
                  <w:marBottom w:val="0"/>
                  <w:divBdr>
                    <w:top w:val="none" w:sz="0" w:space="0" w:color="auto"/>
                    <w:left w:val="none" w:sz="0" w:space="0" w:color="auto"/>
                    <w:bottom w:val="none" w:sz="0" w:space="0" w:color="auto"/>
                    <w:right w:val="none" w:sz="0" w:space="0" w:color="auto"/>
                  </w:divBdr>
                  <w:divsChild>
                    <w:div w:id="1255557105">
                      <w:marLeft w:val="0"/>
                      <w:marRight w:val="0"/>
                      <w:marTop w:val="0"/>
                      <w:marBottom w:val="0"/>
                      <w:divBdr>
                        <w:top w:val="none" w:sz="0" w:space="0" w:color="auto"/>
                        <w:left w:val="none" w:sz="0" w:space="0" w:color="auto"/>
                        <w:bottom w:val="none" w:sz="0" w:space="0" w:color="auto"/>
                        <w:right w:val="none" w:sz="0" w:space="0" w:color="auto"/>
                      </w:divBdr>
                    </w:div>
                  </w:divsChild>
                </w:div>
                <w:div w:id="210001329">
                  <w:marLeft w:val="0"/>
                  <w:marRight w:val="0"/>
                  <w:marTop w:val="0"/>
                  <w:marBottom w:val="0"/>
                  <w:divBdr>
                    <w:top w:val="none" w:sz="0" w:space="0" w:color="auto"/>
                    <w:left w:val="none" w:sz="0" w:space="0" w:color="auto"/>
                    <w:bottom w:val="none" w:sz="0" w:space="0" w:color="auto"/>
                    <w:right w:val="none" w:sz="0" w:space="0" w:color="auto"/>
                  </w:divBdr>
                  <w:divsChild>
                    <w:div w:id="1700741315">
                      <w:marLeft w:val="0"/>
                      <w:marRight w:val="0"/>
                      <w:marTop w:val="0"/>
                      <w:marBottom w:val="0"/>
                      <w:divBdr>
                        <w:top w:val="none" w:sz="0" w:space="0" w:color="auto"/>
                        <w:left w:val="none" w:sz="0" w:space="0" w:color="auto"/>
                        <w:bottom w:val="none" w:sz="0" w:space="0" w:color="auto"/>
                        <w:right w:val="none" w:sz="0" w:space="0" w:color="auto"/>
                      </w:divBdr>
                    </w:div>
                  </w:divsChild>
                </w:div>
                <w:div w:id="220599038">
                  <w:marLeft w:val="0"/>
                  <w:marRight w:val="0"/>
                  <w:marTop w:val="0"/>
                  <w:marBottom w:val="0"/>
                  <w:divBdr>
                    <w:top w:val="none" w:sz="0" w:space="0" w:color="auto"/>
                    <w:left w:val="none" w:sz="0" w:space="0" w:color="auto"/>
                    <w:bottom w:val="none" w:sz="0" w:space="0" w:color="auto"/>
                    <w:right w:val="none" w:sz="0" w:space="0" w:color="auto"/>
                  </w:divBdr>
                  <w:divsChild>
                    <w:div w:id="1279947941">
                      <w:marLeft w:val="0"/>
                      <w:marRight w:val="0"/>
                      <w:marTop w:val="0"/>
                      <w:marBottom w:val="0"/>
                      <w:divBdr>
                        <w:top w:val="none" w:sz="0" w:space="0" w:color="auto"/>
                        <w:left w:val="none" w:sz="0" w:space="0" w:color="auto"/>
                        <w:bottom w:val="none" w:sz="0" w:space="0" w:color="auto"/>
                        <w:right w:val="none" w:sz="0" w:space="0" w:color="auto"/>
                      </w:divBdr>
                    </w:div>
                  </w:divsChild>
                </w:div>
                <w:div w:id="228392997">
                  <w:marLeft w:val="0"/>
                  <w:marRight w:val="0"/>
                  <w:marTop w:val="0"/>
                  <w:marBottom w:val="0"/>
                  <w:divBdr>
                    <w:top w:val="none" w:sz="0" w:space="0" w:color="auto"/>
                    <w:left w:val="none" w:sz="0" w:space="0" w:color="auto"/>
                    <w:bottom w:val="none" w:sz="0" w:space="0" w:color="auto"/>
                    <w:right w:val="none" w:sz="0" w:space="0" w:color="auto"/>
                  </w:divBdr>
                  <w:divsChild>
                    <w:div w:id="241914336">
                      <w:marLeft w:val="0"/>
                      <w:marRight w:val="0"/>
                      <w:marTop w:val="0"/>
                      <w:marBottom w:val="0"/>
                      <w:divBdr>
                        <w:top w:val="none" w:sz="0" w:space="0" w:color="auto"/>
                        <w:left w:val="none" w:sz="0" w:space="0" w:color="auto"/>
                        <w:bottom w:val="none" w:sz="0" w:space="0" w:color="auto"/>
                        <w:right w:val="none" w:sz="0" w:space="0" w:color="auto"/>
                      </w:divBdr>
                    </w:div>
                  </w:divsChild>
                </w:div>
                <w:div w:id="236786245">
                  <w:marLeft w:val="0"/>
                  <w:marRight w:val="0"/>
                  <w:marTop w:val="0"/>
                  <w:marBottom w:val="0"/>
                  <w:divBdr>
                    <w:top w:val="none" w:sz="0" w:space="0" w:color="auto"/>
                    <w:left w:val="none" w:sz="0" w:space="0" w:color="auto"/>
                    <w:bottom w:val="none" w:sz="0" w:space="0" w:color="auto"/>
                    <w:right w:val="none" w:sz="0" w:space="0" w:color="auto"/>
                  </w:divBdr>
                  <w:divsChild>
                    <w:div w:id="266889917">
                      <w:marLeft w:val="0"/>
                      <w:marRight w:val="0"/>
                      <w:marTop w:val="0"/>
                      <w:marBottom w:val="0"/>
                      <w:divBdr>
                        <w:top w:val="none" w:sz="0" w:space="0" w:color="auto"/>
                        <w:left w:val="none" w:sz="0" w:space="0" w:color="auto"/>
                        <w:bottom w:val="none" w:sz="0" w:space="0" w:color="auto"/>
                        <w:right w:val="none" w:sz="0" w:space="0" w:color="auto"/>
                      </w:divBdr>
                    </w:div>
                  </w:divsChild>
                </w:div>
                <w:div w:id="238053506">
                  <w:marLeft w:val="0"/>
                  <w:marRight w:val="0"/>
                  <w:marTop w:val="0"/>
                  <w:marBottom w:val="0"/>
                  <w:divBdr>
                    <w:top w:val="none" w:sz="0" w:space="0" w:color="auto"/>
                    <w:left w:val="none" w:sz="0" w:space="0" w:color="auto"/>
                    <w:bottom w:val="none" w:sz="0" w:space="0" w:color="auto"/>
                    <w:right w:val="none" w:sz="0" w:space="0" w:color="auto"/>
                  </w:divBdr>
                  <w:divsChild>
                    <w:div w:id="847017542">
                      <w:marLeft w:val="0"/>
                      <w:marRight w:val="0"/>
                      <w:marTop w:val="0"/>
                      <w:marBottom w:val="0"/>
                      <w:divBdr>
                        <w:top w:val="none" w:sz="0" w:space="0" w:color="auto"/>
                        <w:left w:val="none" w:sz="0" w:space="0" w:color="auto"/>
                        <w:bottom w:val="none" w:sz="0" w:space="0" w:color="auto"/>
                        <w:right w:val="none" w:sz="0" w:space="0" w:color="auto"/>
                      </w:divBdr>
                    </w:div>
                  </w:divsChild>
                </w:div>
                <w:div w:id="379861720">
                  <w:marLeft w:val="0"/>
                  <w:marRight w:val="0"/>
                  <w:marTop w:val="0"/>
                  <w:marBottom w:val="0"/>
                  <w:divBdr>
                    <w:top w:val="none" w:sz="0" w:space="0" w:color="auto"/>
                    <w:left w:val="none" w:sz="0" w:space="0" w:color="auto"/>
                    <w:bottom w:val="none" w:sz="0" w:space="0" w:color="auto"/>
                    <w:right w:val="none" w:sz="0" w:space="0" w:color="auto"/>
                  </w:divBdr>
                  <w:divsChild>
                    <w:div w:id="1189564058">
                      <w:marLeft w:val="0"/>
                      <w:marRight w:val="0"/>
                      <w:marTop w:val="0"/>
                      <w:marBottom w:val="0"/>
                      <w:divBdr>
                        <w:top w:val="none" w:sz="0" w:space="0" w:color="auto"/>
                        <w:left w:val="none" w:sz="0" w:space="0" w:color="auto"/>
                        <w:bottom w:val="none" w:sz="0" w:space="0" w:color="auto"/>
                        <w:right w:val="none" w:sz="0" w:space="0" w:color="auto"/>
                      </w:divBdr>
                    </w:div>
                  </w:divsChild>
                </w:div>
                <w:div w:id="382363657">
                  <w:marLeft w:val="0"/>
                  <w:marRight w:val="0"/>
                  <w:marTop w:val="0"/>
                  <w:marBottom w:val="0"/>
                  <w:divBdr>
                    <w:top w:val="none" w:sz="0" w:space="0" w:color="auto"/>
                    <w:left w:val="none" w:sz="0" w:space="0" w:color="auto"/>
                    <w:bottom w:val="none" w:sz="0" w:space="0" w:color="auto"/>
                    <w:right w:val="none" w:sz="0" w:space="0" w:color="auto"/>
                  </w:divBdr>
                  <w:divsChild>
                    <w:div w:id="1779132320">
                      <w:marLeft w:val="0"/>
                      <w:marRight w:val="0"/>
                      <w:marTop w:val="0"/>
                      <w:marBottom w:val="0"/>
                      <w:divBdr>
                        <w:top w:val="none" w:sz="0" w:space="0" w:color="auto"/>
                        <w:left w:val="none" w:sz="0" w:space="0" w:color="auto"/>
                        <w:bottom w:val="none" w:sz="0" w:space="0" w:color="auto"/>
                        <w:right w:val="none" w:sz="0" w:space="0" w:color="auto"/>
                      </w:divBdr>
                    </w:div>
                  </w:divsChild>
                </w:div>
                <w:div w:id="383532581">
                  <w:marLeft w:val="0"/>
                  <w:marRight w:val="0"/>
                  <w:marTop w:val="0"/>
                  <w:marBottom w:val="0"/>
                  <w:divBdr>
                    <w:top w:val="none" w:sz="0" w:space="0" w:color="auto"/>
                    <w:left w:val="none" w:sz="0" w:space="0" w:color="auto"/>
                    <w:bottom w:val="none" w:sz="0" w:space="0" w:color="auto"/>
                    <w:right w:val="none" w:sz="0" w:space="0" w:color="auto"/>
                  </w:divBdr>
                  <w:divsChild>
                    <w:div w:id="927079516">
                      <w:marLeft w:val="0"/>
                      <w:marRight w:val="0"/>
                      <w:marTop w:val="0"/>
                      <w:marBottom w:val="0"/>
                      <w:divBdr>
                        <w:top w:val="none" w:sz="0" w:space="0" w:color="auto"/>
                        <w:left w:val="none" w:sz="0" w:space="0" w:color="auto"/>
                        <w:bottom w:val="none" w:sz="0" w:space="0" w:color="auto"/>
                        <w:right w:val="none" w:sz="0" w:space="0" w:color="auto"/>
                      </w:divBdr>
                    </w:div>
                  </w:divsChild>
                </w:div>
                <w:div w:id="406148853">
                  <w:marLeft w:val="0"/>
                  <w:marRight w:val="0"/>
                  <w:marTop w:val="0"/>
                  <w:marBottom w:val="0"/>
                  <w:divBdr>
                    <w:top w:val="none" w:sz="0" w:space="0" w:color="auto"/>
                    <w:left w:val="none" w:sz="0" w:space="0" w:color="auto"/>
                    <w:bottom w:val="none" w:sz="0" w:space="0" w:color="auto"/>
                    <w:right w:val="none" w:sz="0" w:space="0" w:color="auto"/>
                  </w:divBdr>
                  <w:divsChild>
                    <w:div w:id="557671108">
                      <w:marLeft w:val="0"/>
                      <w:marRight w:val="0"/>
                      <w:marTop w:val="0"/>
                      <w:marBottom w:val="0"/>
                      <w:divBdr>
                        <w:top w:val="none" w:sz="0" w:space="0" w:color="auto"/>
                        <w:left w:val="none" w:sz="0" w:space="0" w:color="auto"/>
                        <w:bottom w:val="none" w:sz="0" w:space="0" w:color="auto"/>
                        <w:right w:val="none" w:sz="0" w:space="0" w:color="auto"/>
                      </w:divBdr>
                    </w:div>
                  </w:divsChild>
                </w:div>
                <w:div w:id="424807847">
                  <w:marLeft w:val="0"/>
                  <w:marRight w:val="0"/>
                  <w:marTop w:val="0"/>
                  <w:marBottom w:val="0"/>
                  <w:divBdr>
                    <w:top w:val="none" w:sz="0" w:space="0" w:color="auto"/>
                    <w:left w:val="none" w:sz="0" w:space="0" w:color="auto"/>
                    <w:bottom w:val="none" w:sz="0" w:space="0" w:color="auto"/>
                    <w:right w:val="none" w:sz="0" w:space="0" w:color="auto"/>
                  </w:divBdr>
                  <w:divsChild>
                    <w:div w:id="1255016422">
                      <w:marLeft w:val="0"/>
                      <w:marRight w:val="0"/>
                      <w:marTop w:val="0"/>
                      <w:marBottom w:val="0"/>
                      <w:divBdr>
                        <w:top w:val="none" w:sz="0" w:space="0" w:color="auto"/>
                        <w:left w:val="none" w:sz="0" w:space="0" w:color="auto"/>
                        <w:bottom w:val="none" w:sz="0" w:space="0" w:color="auto"/>
                        <w:right w:val="none" w:sz="0" w:space="0" w:color="auto"/>
                      </w:divBdr>
                    </w:div>
                  </w:divsChild>
                </w:div>
                <w:div w:id="437993877">
                  <w:marLeft w:val="0"/>
                  <w:marRight w:val="0"/>
                  <w:marTop w:val="0"/>
                  <w:marBottom w:val="0"/>
                  <w:divBdr>
                    <w:top w:val="none" w:sz="0" w:space="0" w:color="auto"/>
                    <w:left w:val="none" w:sz="0" w:space="0" w:color="auto"/>
                    <w:bottom w:val="none" w:sz="0" w:space="0" w:color="auto"/>
                    <w:right w:val="none" w:sz="0" w:space="0" w:color="auto"/>
                  </w:divBdr>
                  <w:divsChild>
                    <w:div w:id="1853181721">
                      <w:marLeft w:val="0"/>
                      <w:marRight w:val="0"/>
                      <w:marTop w:val="0"/>
                      <w:marBottom w:val="0"/>
                      <w:divBdr>
                        <w:top w:val="none" w:sz="0" w:space="0" w:color="auto"/>
                        <w:left w:val="none" w:sz="0" w:space="0" w:color="auto"/>
                        <w:bottom w:val="none" w:sz="0" w:space="0" w:color="auto"/>
                        <w:right w:val="none" w:sz="0" w:space="0" w:color="auto"/>
                      </w:divBdr>
                    </w:div>
                  </w:divsChild>
                </w:div>
                <w:div w:id="438450416">
                  <w:marLeft w:val="0"/>
                  <w:marRight w:val="0"/>
                  <w:marTop w:val="0"/>
                  <w:marBottom w:val="0"/>
                  <w:divBdr>
                    <w:top w:val="none" w:sz="0" w:space="0" w:color="auto"/>
                    <w:left w:val="none" w:sz="0" w:space="0" w:color="auto"/>
                    <w:bottom w:val="none" w:sz="0" w:space="0" w:color="auto"/>
                    <w:right w:val="none" w:sz="0" w:space="0" w:color="auto"/>
                  </w:divBdr>
                  <w:divsChild>
                    <w:div w:id="449470114">
                      <w:marLeft w:val="0"/>
                      <w:marRight w:val="0"/>
                      <w:marTop w:val="0"/>
                      <w:marBottom w:val="0"/>
                      <w:divBdr>
                        <w:top w:val="none" w:sz="0" w:space="0" w:color="auto"/>
                        <w:left w:val="none" w:sz="0" w:space="0" w:color="auto"/>
                        <w:bottom w:val="none" w:sz="0" w:space="0" w:color="auto"/>
                        <w:right w:val="none" w:sz="0" w:space="0" w:color="auto"/>
                      </w:divBdr>
                    </w:div>
                  </w:divsChild>
                </w:div>
                <w:div w:id="442262586">
                  <w:marLeft w:val="0"/>
                  <w:marRight w:val="0"/>
                  <w:marTop w:val="0"/>
                  <w:marBottom w:val="0"/>
                  <w:divBdr>
                    <w:top w:val="none" w:sz="0" w:space="0" w:color="auto"/>
                    <w:left w:val="none" w:sz="0" w:space="0" w:color="auto"/>
                    <w:bottom w:val="none" w:sz="0" w:space="0" w:color="auto"/>
                    <w:right w:val="none" w:sz="0" w:space="0" w:color="auto"/>
                  </w:divBdr>
                  <w:divsChild>
                    <w:div w:id="186021874">
                      <w:marLeft w:val="0"/>
                      <w:marRight w:val="0"/>
                      <w:marTop w:val="0"/>
                      <w:marBottom w:val="0"/>
                      <w:divBdr>
                        <w:top w:val="none" w:sz="0" w:space="0" w:color="auto"/>
                        <w:left w:val="none" w:sz="0" w:space="0" w:color="auto"/>
                        <w:bottom w:val="none" w:sz="0" w:space="0" w:color="auto"/>
                        <w:right w:val="none" w:sz="0" w:space="0" w:color="auto"/>
                      </w:divBdr>
                    </w:div>
                  </w:divsChild>
                </w:div>
                <w:div w:id="447431518">
                  <w:marLeft w:val="0"/>
                  <w:marRight w:val="0"/>
                  <w:marTop w:val="0"/>
                  <w:marBottom w:val="0"/>
                  <w:divBdr>
                    <w:top w:val="none" w:sz="0" w:space="0" w:color="auto"/>
                    <w:left w:val="none" w:sz="0" w:space="0" w:color="auto"/>
                    <w:bottom w:val="none" w:sz="0" w:space="0" w:color="auto"/>
                    <w:right w:val="none" w:sz="0" w:space="0" w:color="auto"/>
                  </w:divBdr>
                  <w:divsChild>
                    <w:div w:id="1844473341">
                      <w:marLeft w:val="0"/>
                      <w:marRight w:val="0"/>
                      <w:marTop w:val="0"/>
                      <w:marBottom w:val="0"/>
                      <w:divBdr>
                        <w:top w:val="none" w:sz="0" w:space="0" w:color="auto"/>
                        <w:left w:val="none" w:sz="0" w:space="0" w:color="auto"/>
                        <w:bottom w:val="none" w:sz="0" w:space="0" w:color="auto"/>
                        <w:right w:val="none" w:sz="0" w:space="0" w:color="auto"/>
                      </w:divBdr>
                    </w:div>
                  </w:divsChild>
                </w:div>
                <w:div w:id="464852154">
                  <w:marLeft w:val="0"/>
                  <w:marRight w:val="0"/>
                  <w:marTop w:val="0"/>
                  <w:marBottom w:val="0"/>
                  <w:divBdr>
                    <w:top w:val="none" w:sz="0" w:space="0" w:color="auto"/>
                    <w:left w:val="none" w:sz="0" w:space="0" w:color="auto"/>
                    <w:bottom w:val="none" w:sz="0" w:space="0" w:color="auto"/>
                    <w:right w:val="none" w:sz="0" w:space="0" w:color="auto"/>
                  </w:divBdr>
                  <w:divsChild>
                    <w:div w:id="522130868">
                      <w:marLeft w:val="0"/>
                      <w:marRight w:val="0"/>
                      <w:marTop w:val="0"/>
                      <w:marBottom w:val="0"/>
                      <w:divBdr>
                        <w:top w:val="none" w:sz="0" w:space="0" w:color="auto"/>
                        <w:left w:val="none" w:sz="0" w:space="0" w:color="auto"/>
                        <w:bottom w:val="none" w:sz="0" w:space="0" w:color="auto"/>
                        <w:right w:val="none" w:sz="0" w:space="0" w:color="auto"/>
                      </w:divBdr>
                    </w:div>
                  </w:divsChild>
                </w:div>
                <w:div w:id="494149946">
                  <w:marLeft w:val="0"/>
                  <w:marRight w:val="0"/>
                  <w:marTop w:val="0"/>
                  <w:marBottom w:val="0"/>
                  <w:divBdr>
                    <w:top w:val="none" w:sz="0" w:space="0" w:color="auto"/>
                    <w:left w:val="none" w:sz="0" w:space="0" w:color="auto"/>
                    <w:bottom w:val="none" w:sz="0" w:space="0" w:color="auto"/>
                    <w:right w:val="none" w:sz="0" w:space="0" w:color="auto"/>
                  </w:divBdr>
                  <w:divsChild>
                    <w:div w:id="1194348797">
                      <w:marLeft w:val="0"/>
                      <w:marRight w:val="0"/>
                      <w:marTop w:val="0"/>
                      <w:marBottom w:val="0"/>
                      <w:divBdr>
                        <w:top w:val="none" w:sz="0" w:space="0" w:color="auto"/>
                        <w:left w:val="none" w:sz="0" w:space="0" w:color="auto"/>
                        <w:bottom w:val="none" w:sz="0" w:space="0" w:color="auto"/>
                        <w:right w:val="none" w:sz="0" w:space="0" w:color="auto"/>
                      </w:divBdr>
                    </w:div>
                  </w:divsChild>
                </w:div>
                <w:div w:id="509873898">
                  <w:marLeft w:val="0"/>
                  <w:marRight w:val="0"/>
                  <w:marTop w:val="0"/>
                  <w:marBottom w:val="0"/>
                  <w:divBdr>
                    <w:top w:val="none" w:sz="0" w:space="0" w:color="auto"/>
                    <w:left w:val="none" w:sz="0" w:space="0" w:color="auto"/>
                    <w:bottom w:val="none" w:sz="0" w:space="0" w:color="auto"/>
                    <w:right w:val="none" w:sz="0" w:space="0" w:color="auto"/>
                  </w:divBdr>
                  <w:divsChild>
                    <w:div w:id="353069414">
                      <w:marLeft w:val="0"/>
                      <w:marRight w:val="0"/>
                      <w:marTop w:val="0"/>
                      <w:marBottom w:val="0"/>
                      <w:divBdr>
                        <w:top w:val="none" w:sz="0" w:space="0" w:color="auto"/>
                        <w:left w:val="none" w:sz="0" w:space="0" w:color="auto"/>
                        <w:bottom w:val="none" w:sz="0" w:space="0" w:color="auto"/>
                        <w:right w:val="none" w:sz="0" w:space="0" w:color="auto"/>
                      </w:divBdr>
                    </w:div>
                  </w:divsChild>
                </w:div>
                <w:div w:id="519319333">
                  <w:marLeft w:val="0"/>
                  <w:marRight w:val="0"/>
                  <w:marTop w:val="0"/>
                  <w:marBottom w:val="0"/>
                  <w:divBdr>
                    <w:top w:val="none" w:sz="0" w:space="0" w:color="auto"/>
                    <w:left w:val="none" w:sz="0" w:space="0" w:color="auto"/>
                    <w:bottom w:val="none" w:sz="0" w:space="0" w:color="auto"/>
                    <w:right w:val="none" w:sz="0" w:space="0" w:color="auto"/>
                  </w:divBdr>
                  <w:divsChild>
                    <w:div w:id="1650787389">
                      <w:marLeft w:val="0"/>
                      <w:marRight w:val="0"/>
                      <w:marTop w:val="0"/>
                      <w:marBottom w:val="0"/>
                      <w:divBdr>
                        <w:top w:val="none" w:sz="0" w:space="0" w:color="auto"/>
                        <w:left w:val="none" w:sz="0" w:space="0" w:color="auto"/>
                        <w:bottom w:val="none" w:sz="0" w:space="0" w:color="auto"/>
                        <w:right w:val="none" w:sz="0" w:space="0" w:color="auto"/>
                      </w:divBdr>
                    </w:div>
                  </w:divsChild>
                </w:div>
                <w:div w:id="563101853">
                  <w:marLeft w:val="0"/>
                  <w:marRight w:val="0"/>
                  <w:marTop w:val="0"/>
                  <w:marBottom w:val="0"/>
                  <w:divBdr>
                    <w:top w:val="none" w:sz="0" w:space="0" w:color="auto"/>
                    <w:left w:val="none" w:sz="0" w:space="0" w:color="auto"/>
                    <w:bottom w:val="none" w:sz="0" w:space="0" w:color="auto"/>
                    <w:right w:val="none" w:sz="0" w:space="0" w:color="auto"/>
                  </w:divBdr>
                  <w:divsChild>
                    <w:div w:id="815032548">
                      <w:marLeft w:val="0"/>
                      <w:marRight w:val="0"/>
                      <w:marTop w:val="0"/>
                      <w:marBottom w:val="0"/>
                      <w:divBdr>
                        <w:top w:val="none" w:sz="0" w:space="0" w:color="auto"/>
                        <w:left w:val="none" w:sz="0" w:space="0" w:color="auto"/>
                        <w:bottom w:val="none" w:sz="0" w:space="0" w:color="auto"/>
                        <w:right w:val="none" w:sz="0" w:space="0" w:color="auto"/>
                      </w:divBdr>
                    </w:div>
                  </w:divsChild>
                </w:div>
                <w:div w:id="660277217">
                  <w:marLeft w:val="0"/>
                  <w:marRight w:val="0"/>
                  <w:marTop w:val="0"/>
                  <w:marBottom w:val="0"/>
                  <w:divBdr>
                    <w:top w:val="none" w:sz="0" w:space="0" w:color="auto"/>
                    <w:left w:val="none" w:sz="0" w:space="0" w:color="auto"/>
                    <w:bottom w:val="none" w:sz="0" w:space="0" w:color="auto"/>
                    <w:right w:val="none" w:sz="0" w:space="0" w:color="auto"/>
                  </w:divBdr>
                  <w:divsChild>
                    <w:div w:id="1500926886">
                      <w:marLeft w:val="0"/>
                      <w:marRight w:val="0"/>
                      <w:marTop w:val="0"/>
                      <w:marBottom w:val="0"/>
                      <w:divBdr>
                        <w:top w:val="none" w:sz="0" w:space="0" w:color="auto"/>
                        <w:left w:val="none" w:sz="0" w:space="0" w:color="auto"/>
                        <w:bottom w:val="none" w:sz="0" w:space="0" w:color="auto"/>
                        <w:right w:val="none" w:sz="0" w:space="0" w:color="auto"/>
                      </w:divBdr>
                    </w:div>
                  </w:divsChild>
                </w:div>
                <w:div w:id="680818303">
                  <w:marLeft w:val="0"/>
                  <w:marRight w:val="0"/>
                  <w:marTop w:val="0"/>
                  <w:marBottom w:val="0"/>
                  <w:divBdr>
                    <w:top w:val="none" w:sz="0" w:space="0" w:color="auto"/>
                    <w:left w:val="none" w:sz="0" w:space="0" w:color="auto"/>
                    <w:bottom w:val="none" w:sz="0" w:space="0" w:color="auto"/>
                    <w:right w:val="none" w:sz="0" w:space="0" w:color="auto"/>
                  </w:divBdr>
                  <w:divsChild>
                    <w:div w:id="165634993">
                      <w:marLeft w:val="0"/>
                      <w:marRight w:val="0"/>
                      <w:marTop w:val="0"/>
                      <w:marBottom w:val="0"/>
                      <w:divBdr>
                        <w:top w:val="none" w:sz="0" w:space="0" w:color="auto"/>
                        <w:left w:val="none" w:sz="0" w:space="0" w:color="auto"/>
                        <w:bottom w:val="none" w:sz="0" w:space="0" w:color="auto"/>
                        <w:right w:val="none" w:sz="0" w:space="0" w:color="auto"/>
                      </w:divBdr>
                    </w:div>
                  </w:divsChild>
                </w:div>
                <w:div w:id="712660466">
                  <w:marLeft w:val="0"/>
                  <w:marRight w:val="0"/>
                  <w:marTop w:val="0"/>
                  <w:marBottom w:val="0"/>
                  <w:divBdr>
                    <w:top w:val="none" w:sz="0" w:space="0" w:color="auto"/>
                    <w:left w:val="none" w:sz="0" w:space="0" w:color="auto"/>
                    <w:bottom w:val="none" w:sz="0" w:space="0" w:color="auto"/>
                    <w:right w:val="none" w:sz="0" w:space="0" w:color="auto"/>
                  </w:divBdr>
                  <w:divsChild>
                    <w:div w:id="19480461">
                      <w:marLeft w:val="0"/>
                      <w:marRight w:val="0"/>
                      <w:marTop w:val="0"/>
                      <w:marBottom w:val="0"/>
                      <w:divBdr>
                        <w:top w:val="none" w:sz="0" w:space="0" w:color="auto"/>
                        <w:left w:val="none" w:sz="0" w:space="0" w:color="auto"/>
                        <w:bottom w:val="none" w:sz="0" w:space="0" w:color="auto"/>
                        <w:right w:val="none" w:sz="0" w:space="0" w:color="auto"/>
                      </w:divBdr>
                    </w:div>
                  </w:divsChild>
                </w:div>
                <w:div w:id="789708902">
                  <w:marLeft w:val="0"/>
                  <w:marRight w:val="0"/>
                  <w:marTop w:val="0"/>
                  <w:marBottom w:val="0"/>
                  <w:divBdr>
                    <w:top w:val="none" w:sz="0" w:space="0" w:color="auto"/>
                    <w:left w:val="none" w:sz="0" w:space="0" w:color="auto"/>
                    <w:bottom w:val="none" w:sz="0" w:space="0" w:color="auto"/>
                    <w:right w:val="none" w:sz="0" w:space="0" w:color="auto"/>
                  </w:divBdr>
                  <w:divsChild>
                    <w:div w:id="1646278114">
                      <w:marLeft w:val="0"/>
                      <w:marRight w:val="0"/>
                      <w:marTop w:val="0"/>
                      <w:marBottom w:val="0"/>
                      <w:divBdr>
                        <w:top w:val="none" w:sz="0" w:space="0" w:color="auto"/>
                        <w:left w:val="none" w:sz="0" w:space="0" w:color="auto"/>
                        <w:bottom w:val="none" w:sz="0" w:space="0" w:color="auto"/>
                        <w:right w:val="none" w:sz="0" w:space="0" w:color="auto"/>
                      </w:divBdr>
                    </w:div>
                  </w:divsChild>
                </w:div>
                <w:div w:id="803888338">
                  <w:marLeft w:val="0"/>
                  <w:marRight w:val="0"/>
                  <w:marTop w:val="0"/>
                  <w:marBottom w:val="0"/>
                  <w:divBdr>
                    <w:top w:val="none" w:sz="0" w:space="0" w:color="auto"/>
                    <w:left w:val="none" w:sz="0" w:space="0" w:color="auto"/>
                    <w:bottom w:val="none" w:sz="0" w:space="0" w:color="auto"/>
                    <w:right w:val="none" w:sz="0" w:space="0" w:color="auto"/>
                  </w:divBdr>
                  <w:divsChild>
                    <w:div w:id="50079237">
                      <w:marLeft w:val="0"/>
                      <w:marRight w:val="0"/>
                      <w:marTop w:val="0"/>
                      <w:marBottom w:val="0"/>
                      <w:divBdr>
                        <w:top w:val="none" w:sz="0" w:space="0" w:color="auto"/>
                        <w:left w:val="none" w:sz="0" w:space="0" w:color="auto"/>
                        <w:bottom w:val="none" w:sz="0" w:space="0" w:color="auto"/>
                        <w:right w:val="none" w:sz="0" w:space="0" w:color="auto"/>
                      </w:divBdr>
                    </w:div>
                  </w:divsChild>
                </w:div>
                <w:div w:id="840900484">
                  <w:marLeft w:val="0"/>
                  <w:marRight w:val="0"/>
                  <w:marTop w:val="0"/>
                  <w:marBottom w:val="0"/>
                  <w:divBdr>
                    <w:top w:val="none" w:sz="0" w:space="0" w:color="auto"/>
                    <w:left w:val="none" w:sz="0" w:space="0" w:color="auto"/>
                    <w:bottom w:val="none" w:sz="0" w:space="0" w:color="auto"/>
                    <w:right w:val="none" w:sz="0" w:space="0" w:color="auto"/>
                  </w:divBdr>
                  <w:divsChild>
                    <w:div w:id="1383360290">
                      <w:marLeft w:val="0"/>
                      <w:marRight w:val="0"/>
                      <w:marTop w:val="0"/>
                      <w:marBottom w:val="0"/>
                      <w:divBdr>
                        <w:top w:val="none" w:sz="0" w:space="0" w:color="auto"/>
                        <w:left w:val="none" w:sz="0" w:space="0" w:color="auto"/>
                        <w:bottom w:val="none" w:sz="0" w:space="0" w:color="auto"/>
                        <w:right w:val="none" w:sz="0" w:space="0" w:color="auto"/>
                      </w:divBdr>
                    </w:div>
                  </w:divsChild>
                </w:div>
                <w:div w:id="855073908">
                  <w:marLeft w:val="0"/>
                  <w:marRight w:val="0"/>
                  <w:marTop w:val="0"/>
                  <w:marBottom w:val="0"/>
                  <w:divBdr>
                    <w:top w:val="none" w:sz="0" w:space="0" w:color="auto"/>
                    <w:left w:val="none" w:sz="0" w:space="0" w:color="auto"/>
                    <w:bottom w:val="none" w:sz="0" w:space="0" w:color="auto"/>
                    <w:right w:val="none" w:sz="0" w:space="0" w:color="auto"/>
                  </w:divBdr>
                  <w:divsChild>
                    <w:div w:id="59720186">
                      <w:marLeft w:val="0"/>
                      <w:marRight w:val="0"/>
                      <w:marTop w:val="0"/>
                      <w:marBottom w:val="0"/>
                      <w:divBdr>
                        <w:top w:val="none" w:sz="0" w:space="0" w:color="auto"/>
                        <w:left w:val="none" w:sz="0" w:space="0" w:color="auto"/>
                        <w:bottom w:val="none" w:sz="0" w:space="0" w:color="auto"/>
                        <w:right w:val="none" w:sz="0" w:space="0" w:color="auto"/>
                      </w:divBdr>
                    </w:div>
                  </w:divsChild>
                </w:div>
                <w:div w:id="900604473">
                  <w:marLeft w:val="0"/>
                  <w:marRight w:val="0"/>
                  <w:marTop w:val="0"/>
                  <w:marBottom w:val="0"/>
                  <w:divBdr>
                    <w:top w:val="none" w:sz="0" w:space="0" w:color="auto"/>
                    <w:left w:val="none" w:sz="0" w:space="0" w:color="auto"/>
                    <w:bottom w:val="none" w:sz="0" w:space="0" w:color="auto"/>
                    <w:right w:val="none" w:sz="0" w:space="0" w:color="auto"/>
                  </w:divBdr>
                  <w:divsChild>
                    <w:div w:id="885066754">
                      <w:marLeft w:val="0"/>
                      <w:marRight w:val="0"/>
                      <w:marTop w:val="0"/>
                      <w:marBottom w:val="0"/>
                      <w:divBdr>
                        <w:top w:val="none" w:sz="0" w:space="0" w:color="auto"/>
                        <w:left w:val="none" w:sz="0" w:space="0" w:color="auto"/>
                        <w:bottom w:val="none" w:sz="0" w:space="0" w:color="auto"/>
                        <w:right w:val="none" w:sz="0" w:space="0" w:color="auto"/>
                      </w:divBdr>
                    </w:div>
                  </w:divsChild>
                </w:div>
                <w:div w:id="921842544">
                  <w:marLeft w:val="0"/>
                  <w:marRight w:val="0"/>
                  <w:marTop w:val="0"/>
                  <w:marBottom w:val="0"/>
                  <w:divBdr>
                    <w:top w:val="none" w:sz="0" w:space="0" w:color="auto"/>
                    <w:left w:val="none" w:sz="0" w:space="0" w:color="auto"/>
                    <w:bottom w:val="none" w:sz="0" w:space="0" w:color="auto"/>
                    <w:right w:val="none" w:sz="0" w:space="0" w:color="auto"/>
                  </w:divBdr>
                  <w:divsChild>
                    <w:div w:id="1516068899">
                      <w:marLeft w:val="0"/>
                      <w:marRight w:val="0"/>
                      <w:marTop w:val="0"/>
                      <w:marBottom w:val="0"/>
                      <w:divBdr>
                        <w:top w:val="none" w:sz="0" w:space="0" w:color="auto"/>
                        <w:left w:val="none" w:sz="0" w:space="0" w:color="auto"/>
                        <w:bottom w:val="none" w:sz="0" w:space="0" w:color="auto"/>
                        <w:right w:val="none" w:sz="0" w:space="0" w:color="auto"/>
                      </w:divBdr>
                    </w:div>
                  </w:divsChild>
                </w:div>
                <w:div w:id="941761966">
                  <w:marLeft w:val="0"/>
                  <w:marRight w:val="0"/>
                  <w:marTop w:val="0"/>
                  <w:marBottom w:val="0"/>
                  <w:divBdr>
                    <w:top w:val="none" w:sz="0" w:space="0" w:color="auto"/>
                    <w:left w:val="none" w:sz="0" w:space="0" w:color="auto"/>
                    <w:bottom w:val="none" w:sz="0" w:space="0" w:color="auto"/>
                    <w:right w:val="none" w:sz="0" w:space="0" w:color="auto"/>
                  </w:divBdr>
                  <w:divsChild>
                    <w:div w:id="1542670696">
                      <w:marLeft w:val="0"/>
                      <w:marRight w:val="0"/>
                      <w:marTop w:val="0"/>
                      <w:marBottom w:val="0"/>
                      <w:divBdr>
                        <w:top w:val="none" w:sz="0" w:space="0" w:color="auto"/>
                        <w:left w:val="none" w:sz="0" w:space="0" w:color="auto"/>
                        <w:bottom w:val="none" w:sz="0" w:space="0" w:color="auto"/>
                        <w:right w:val="none" w:sz="0" w:space="0" w:color="auto"/>
                      </w:divBdr>
                    </w:div>
                  </w:divsChild>
                </w:div>
                <w:div w:id="946692793">
                  <w:marLeft w:val="0"/>
                  <w:marRight w:val="0"/>
                  <w:marTop w:val="0"/>
                  <w:marBottom w:val="0"/>
                  <w:divBdr>
                    <w:top w:val="none" w:sz="0" w:space="0" w:color="auto"/>
                    <w:left w:val="none" w:sz="0" w:space="0" w:color="auto"/>
                    <w:bottom w:val="none" w:sz="0" w:space="0" w:color="auto"/>
                    <w:right w:val="none" w:sz="0" w:space="0" w:color="auto"/>
                  </w:divBdr>
                  <w:divsChild>
                    <w:div w:id="1712654064">
                      <w:marLeft w:val="0"/>
                      <w:marRight w:val="0"/>
                      <w:marTop w:val="0"/>
                      <w:marBottom w:val="0"/>
                      <w:divBdr>
                        <w:top w:val="none" w:sz="0" w:space="0" w:color="auto"/>
                        <w:left w:val="none" w:sz="0" w:space="0" w:color="auto"/>
                        <w:bottom w:val="none" w:sz="0" w:space="0" w:color="auto"/>
                        <w:right w:val="none" w:sz="0" w:space="0" w:color="auto"/>
                      </w:divBdr>
                    </w:div>
                  </w:divsChild>
                </w:div>
                <w:div w:id="959651695">
                  <w:marLeft w:val="0"/>
                  <w:marRight w:val="0"/>
                  <w:marTop w:val="0"/>
                  <w:marBottom w:val="0"/>
                  <w:divBdr>
                    <w:top w:val="none" w:sz="0" w:space="0" w:color="auto"/>
                    <w:left w:val="none" w:sz="0" w:space="0" w:color="auto"/>
                    <w:bottom w:val="none" w:sz="0" w:space="0" w:color="auto"/>
                    <w:right w:val="none" w:sz="0" w:space="0" w:color="auto"/>
                  </w:divBdr>
                  <w:divsChild>
                    <w:div w:id="1405949982">
                      <w:marLeft w:val="0"/>
                      <w:marRight w:val="0"/>
                      <w:marTop w:val="0"/>
                      <w:marBottom w:val="0"/>
                      <w:divBdr>
                        <w:top w:val="none" w:sz="0" w:space="0" w:color="auto"/>
                        <w:left w:val="none" w:sz="0" w:space="0" w:color="auto"/>
                        <w:bottom w:val="none" w:sz="0" w:space="0" w:color="auto"/>
                        <w:right w:val="none" w:sz="0" w:space="0" w:color="auto"/>
                      </w:divBdr>
                    </w:div>
                  </w:divsChild>
                </w:div>
                <w:div w:id="963272832">
                  <w:marLeft w:val="0"/>
                  <w:marRight w:val="0"/>
                  <w:marTop w:val="0"/>
                  <w:marBottom w:val="0"/>
                  <w:divBdr>
                    <w:top w:val="none" w:sz="0" w:space="0" w:color="auto"/>
                    <w:left w:val="none" w:sz="0" w:space="0" w:color="auto"/>
                    <w:bottom w:val="none" w:sz="0" w:space="0" w:color="auto"/>
                    <w:right w:val="none" w:sz="0" w:space="0" w:color="auto"/>
                  </w:divBdr>
                  <w:divsChild>
                    <w:div w:id="1306202545">
                      <w:marLeft w:val="0"/>
                      <w:marRight w:val="0"/>
                      <w:marTop w:val="0"/>
                      <w:marBottom w:val="0"/>
                      <w:divBdr>
                        <w:top w:val="none" w:sz="0" w:space="0" w:color="auto"/>
                        <w:left w:val="none" w:sz="0" w:space="0" w:color="auto"/>
                        <w:bottom w:val="none" w:sz="0" w:space="0" w:color="auto"/>
                        <w:right w:val="none" w:sz="0" w:space="0" w:color="auto"/>
                      </w:divBdr>
                    </w:div>
                  </w:divsChild>
                </w:div>
                <w:div w:id="964509412">
                  <w:marLeft w:val="0"/>
                  <w:marRight w:val="0"/>
                  <w:marTop w:val="0"/>
                  <w:marBottom w:val="0"/>
                  <w:divBdr>
                    <w:top w:val="none" w:sz="0" w:space="0" w:color="auto"/>
                    <w:left w:val="none" w:sz="0" w:space="0" w:color="auto"/>
                    <w:bottom w:val="none" w:sz="0" w:space="0" w:color="auto"/>
                    <w:right w:val="none" w:sz="0" w:space="0" w:color="auto"/>
                  </w:divBdr>
                  <w:divsChild>
                    <w:div w:id="1144195998">
                      <w:marLeft w:val="0"/>
                      <w:marRight w:val="0"/>
                      <w:marTop w:val="0"/>
                      <w:marBottom w:val="0"/>
                      <w:divBdr>
                        <w:top w:val="none" w:sz="0" w:space="0" w:color="auto"/>
                        <w:left w:val="none" w:sz="0" w:space="0" w:color="auto"/>
                        <w:bottom w:val="none" w:sz="0" w:space="0" w:color="auto"/>
                        <w:right w:val="none" w:sz="0" w:space="0" w:color="auto"/>
                      </w:divBdr>
                    </w:div>
                  </w:divsChild>
                </w:div>
                <w:div w:id="988285002">
                  <w:marLeft w:val="0"/>
                  <w:marRight w:val="0"/>
                  <w:marTop w:val="0"/>
                  <w:marBottom w:val="0"/>
                  <w:divBdr>
                    <w:top w:val="none" w:sz="0" w:space="0" w:color="auto"/>
                    <w:left w:val="none" w:sz="0" w:space="0" w:color="auto"/>
                    <w:bottom w:val="none" w:sz="0" w:space="0" w:color="auto"/>
                    <w:right w:val="none" w:sz="0" w:space="0" w:color="auto"/>
                  </w:divBdr>
                  <w:divsChild>
                    <w:div w:id="816729338">
                      <w:marLeft w:val="0"/>
                      <w:marRight w:val="0"/>
                      <w:marTop w:val="0"/>
                      <w:marBottom w:val="0"/>
                      <w:divBdr>
                        <w:top w:val="none" w:sz="0" w:space="0" w:color="auto"/>
                        <w:left w:val="none" w:sz="0" w:space="0" w:color="auto"/>
                        <w:bottom w:val="none" w:sz="0" w:space="0" w:color="auto"/>
                        <w:right w:val="none" w:sz="0" w:space="0" w:color="auto"/>
                      </w:divBdr>
                    </w:div>
                  </w:divsChild>
                </w:div>
                <w:div w:id="1023896988">
                  <w:marLeft w:val="0"/>
                  <w:marRight w:val="0"/>
                  <w:marTop w:val="0"/>
                  <w:marBottom w:val="0"/>
                  <w:divBdr>
                    <w:top w:val="none" w:sz="0" w:space="0" w:color="auto"/>
                    <w:left w:val="none" w:sz="0" w:space="0" w:color="auto"/>
                    <w:bottom w:val="none" w:sz="0" w:space="0" w:color="auto"/>
                    <w:right w:val="none" w:sz="0" w:space="0" w:color="auto"/>
                  </w:divBdr>
                  <w:divsChild>
                    <w:div w:id="586230115">
                      <w:marLeft w:val="0"/>
                      <w:marRight w:val="0"/>
                      <w:marTop w:val="0"/>
                      <w:marBottom w:val="0"/>
                      <w:divBdr>
                        <w:top w:val="none" w:sz="0" w:space="0" w:color="auto"/>
                        <w:left w:val="none" w:sz="0" w:space="0" w:color="auto"/>
                        <w:bottom w:val="none" w:sz="0" w:space="0" w:color="auto"/>
                        <w:right w:val="none" w:sz="0" w:space="0" w:color="auto"/>
                      </w:divBdr>
                    </w:div>
                  </w:divsChild>
                </w:div>
                <w:div w:id="1031997741">
                  <w:marLeft w:val="0"/>
                  <w:marRight w:val="0"/>
                  <w:marTop w:val="0"/>
                  <w:marBottom w:val="0"/>
                  <w:divBdr>
                    <w:top w:val="none" w:sz="0" w:space="0" w:color="auto"/>
                    <w:left w:val="none" w:sz="0" w:space="0" w:color="auto"/>
                    <w:bottom w:val="none" w:sz="0" w:space="0" w:color="auto"/>
                    <w:right w:val="none" w:sz="0" w:space="0" w:color="auto"/>
                  </w:divBdr>
                  <w:divsChild>
                    <w:div w:id="339234323">
                      <w:marLeft w:val="0"/>
                      <w:marRight w:val="0"/>
                      <w:marTop w:val="0"/>
                      <w:marBottom w:val="0"/>
                      <w:divBdr>
                        <w:top w:val="none" w:sz="0" w:space="0" w:color="auto"/>
                        <w:left w:val="none" w:sz="0" w:space="0" w:color="auto"/>
                        <w:bottom w:val="none" w:sz="0" w:space="0" w:color="auto"/>
                        <w:right w:val="none" w:sz="0" w:space="0" w:color="auto"/>
                      </w:divBdr>
                    </w:div>
                  </w:divsChild>
                </w:div>
                <w:div w:id="1048526440">
                  <w:marLeft w:val="0"/>
                  <w:marRight w:val="0"/>
                  <w:marTop w:val="0"/>
                  <w:marBottom w:val="0"/>
                  <w:divBdr>
                    <w:top w:val="none" w:sz="0" w:space="0" w:color="auto"/>
                    <w:left w:val="none" w:sz="0" w:space="0" w:color="auto"/>
                    <w:bottom w:val="none" w:sz="0" w:space="0" w:color="auto"/>
                    <w:right w:val="none" w:sz="0" w:space="0" w:color="auto"/>
                  </w:divBdr>
                  <w:divsChild>
                    <w:div w:id="504901106">
                      <w:marLeft w:val="0"/>
                      <w:marRight w:val="0"/>
                      <w:marTop w:val="0"/>
                      <w:marBottom w:val="0"/>
                      <w:divBdr>
                        <w:top w:val="none" w:sz="0" w:space="0" w:color="auto"/>
                        <w:left w:val="none" w:sz="0" w:space="0" w:color="auto"/>
                        <w:bottom w:val="none" w:sz="0" w:space="0" w:color="auto"/>
                        <w:right w:val="none" w:sz="0" w:space="0" w:color="auto"/>
                      </w:divBdr>
                    </w:div>
                  </w:divsChild>
                </w:div>
                <w:div w:id="1050956461">
                  <w:marLeft w:val="0"/>
                  <w:marRight w:val="0"/>
                  <w:marTop w:val="0"/>
                  <w:marBottom w:val="0"/>
                  <w:divBdr>
                    <w:top w:val="none" w:sz="0" w:space="0" w:color="auto"/>
                    <w:left w:val="none" w:sz="0" w:space="0" w:color="auto"/>
                    <w:bottom w:val="none" w:sz="0" w:space="0" w:color="auto"/>
                    <w:right w:val="none" w:sz="0" w:space="0" w:color="auto"/>
                  </w:divBdr>
                  <w:divsChild>
                    <w:div w:id="1047949798">
                      <w:marLeft w:val="0"/>
                      <w:marRight w:val="0"/>
                      <w:marTop w:val="0"/>
                      <w:marBottom w:val="0"/>
                      <w:divBdr>
                        <w:top w:val="none" w:sz="0" w:space="0" w:color="auto"/>
                        <w:left w:val="none" w:sz="0" w:space="0" w:color="auto"/>
                        <w:bottom w:val="none" w:sz="0" w:space="0" w:color="auto"/>
                        <w:right w:val="none" w:sz="0" w:space="0" w:color="auto"/>
                      </w:divBdr>
                    </w:div>
                  </w:divsChild>
                </w:div>
                <w:div w:id="1059404146">
                  <w:marLeft w:val="0"/>
                  <w:marRight w:val="0"/>
                  <w:marTop w:val="0"/>
                  <w:marBottom w:val="0"/>
                  <w:divBdr>
                    <w:top w:val="none" w:sz="0" w:space="0" w:color="auto"/>
                    <w:left w:val="none" w:sz="0" w:space="0" w:color="auto"/>
                    <w:bottom w:val="none" w:sz="0" w:space="0" w:color="auto"/>
                    <w:right w:val="none" w:sz="0" w:space="0" w:color="auto"/>
                  </w:divBdr>
                  <w:divsChild>
                    <w:div w:id="1908103386">
                      <w:marLeft w:val="0"/>
                      <w:marRight w:val="0"/>
                      <w:marTop w:val="0"/>
                      <w:marBottom w:val="0"/>
                      <w:divBdr>
                        <w:top w:val="none" w:sz="0" w:space="0" w:color="auto"/>
                        <w:left w:val="none" w:sz="0" w:space="0" w:color="auto"/>
                        <w:bottom w:val="none" w:sz="0" w:space="0" w:color="auto"/>
                        <w:right w:val="none" w:sz="0" w:space="0" w:color="auto"/>
                      </w:divBdr>
                    </w:div>
                  </w:divsChild>
                </w:div>
                <w:div w:id="1087268470">
                  <w:marLeft w:val="0"/>
                  <w:marRight w:val="0"/>
                  <w:marTop w:val="0"/>
                  <w:marBottom w:val="0"/>
                  <w:divBdr>
                    <w:top w:val="none" w:sz="0" w:space="0" w:color="auto"/>
                    <w:left w:val="none" w:sz="0" w:space="0" w:color="auto"/>
                    <w:bottom w:val="none" w:sz="0" w:space="0" w:color="auto"/>
                    <w:right w:val="none" w:sz="0" w:space="0" w:color="auto"/>
                  </w:divBdr>
                  <w:divsChild>
                    <w:div w:id="700857386">
                      <w:marLeft w:val="0"/>
                      <w:marRight w:val="0"/>
                      <w:marTop w:val="0"/>
                      <w:marBottom w:val="0"/>
                      <w:divBdr>
                        <w:top w:val="none" w:sz="0" w:space="0" w:color="auto"/>
                        <w:left w:val="none" w:sz="0" w:space="0" w:color="auto"/>
                        <w:bottom w:val="none" w:sz="0" w:space="0" w:color="auto"/>
                        <w:right w:val="none" w:sz="0" w:space="0" w:color="auto"/>
                      </w:divBdr>
                    </w:div>
                  </w:divsChild>
                </w:div>
                <w:div w:id="1100642345">
                  <w:marLeft w:val="0"/>
                  <w:marRight w:val="0"/>
                  <w:marTop w:val="0"/>
                  <w:marBottom w:val="0"/>
                  <w:divBdr>
                    <w:top w:val="none" w:sz="0" w:space="0" w:color="auto"/>
                    <w:left w:val="none" w:sz="0" w:space="0" w:color="auto"/>
                    <w:bottom w:val="none" w:sz="0" w:space="0" w:color="auto"/>
                    <w:right w:val="none" w:sz="0" w:space="0" w:color="auto"/>
                  </w:divBdr>
                  <w:divsChild>
                    <w:div w:id="2132431296">
                      <w:marLeft w:val="0"/>
                      <w:marRight w:val="0"/>
                      <w:marTop w:val="0"/>
                      <w:marBottom w:val="0"/>
                      <w:divBdr>
                        <w:top w:val="none" w:sz="0" w:space="0" w:color="auto"/>
                        <w:left w:val="none" w:sz="0" w:space="0" w:color="auto"/>
                        <w:bottom w:val="none" w:sz="0" w:space="0" w:color="auto"/>
                        <w:right w:val="none" w:sz="0" w:space="0" w:color="auto"/>
                      </w:divBdr>
                    </w:div>
                  </w:divsChild>
                </w:div>
                <w:div w:id="1110781783">
                  <w:marLeft w:val="0"/>
                  <w:marRight w:val="0"/>
                  <w:marTop w:val="0"/>
                  <w:marBottom w:val="0"/>
                  <w:divBdr>
                    <w:top w:val="none" w:sz="0" w:space="0" w:color="auto"/>
                    <w:left w:val="none" w:sz="0" w:space="0" w:color="auto"/>
                    <w:bottom w:val="none" w:sz="0" w:space="0" w:color="auto"/>
                    <w:right w:val="none" w:sz="0" w:space="0" w:color="auto"/>
                  </w:divBdr>
                  <w:divsChild>
                    <w:div w:id="518856224">
                      <w:marLeft w:val="0"/>
                      <w:marRight w:val="0"/>
                      <w:marTop w:val="0"/>
                      <w:marBottom w:val="0"/>
                      <w:divBdr>
                        <w:top w:val="none" w:sz="0" w:space="0" w:color="auto"/>
                        <w:left w:val="none" w:sz="0" w:space="0" w:color="auto"/>
                        <w:bottom w:val="none" w:sz="0" w:space="0" w:color="auto"/>
                        <w:right w:val="none" w:sz="0" w:space="0" w:color="auto"/>
                      </w:divBdr>
                    </w:div>
                  </w:divsChild>
                </w:div>
                <w:div w:id="1116948966">
                  <w:marLeft w:val="0"/>
                  <w:marRight w:val="0"/>
                  <w:marTop w:val="0"/>
                  <w:marBottom w:val="0"/>
                  <w:divBdr>
                    <w:top w:val="none" w:sz="0" w:space="0" w:color="auto"/>
                    <w:left w:val="none" w:sz="0" w:space="0" w:color="auto"/>
                    <w:bottom w:val="none" w:sz="0" w:space="0" w:color="auto"/>
                    <w:right w:val="none" w:sz="0" w:space="0" w:color="auto"/>
                  </w:divBdr>
                  <w:divsChild>
                    <w:div w:id="166944633">
                      <w:marLeft w:val="0"/>
                      <w:marRight w:val="0"/>
                      <w:marTop w:val="0"/>
                      <w:marBottom w:val="0"/>
                      <w:divBdr>
                        <w:top w:val="none" w:sz="0" w:space="0" w:color="auto"/>
                        <w:left w:val="none" w:sz="0" w:space="0" w:color="auto"/>
                        <w:bottom w:val="none" w:sz="0" w:space="0" w:color="auto"/>
                        <w:right w:val="none" w:sz="0" w:space="0" w:color="auto"/>
                      </w:divBdr>
                    </w:div>
                  </w:divsChild>
                </w:div>
                <w:div w:id="1119758428">
                  <w:marLeft w:val="0"/>
                  <w:marRight w:val="0"/>
                  <w:marTop w:val="0"/>
                  <w:marBottom w:val="0"/>
                  <w:divBdr>
                    <w:top w:val="none" w:sz="0" w:space="0" w:color="auto"/>
                    <w:left w:val="none" w:sz="0" w:space="0" w:color="auto"/>
                    <w:bottom w:val="none" w:sz="0" w:space="0" w:color="auto"/>
                    <w:right w:val="none" w:sz="0" w:space="0" w:color="auto"/>
                  </w:divBdr>
                  <w:divsChild>
                    <w:div w:id="1458525729">
                      <w:marLeft w:val="0"/>
                      <w:marRight w:val="0"/>
                      <w:marTop w:val="0"/>
                      <w:marBottom w:val="0"/>
                      <w:divBdr>
                        <w:top w:val="none" w:sz="0" w:space="0" w:color="auto"/>
                        <w:left w:val="none" w:sz="0" w:space="0" w:color="auto"/>
                        <w:bottom w:val="none" w:sz="0" w:space="0" w:color="auto"/>
                        <w:right w:val="none" w:sz="0" w:space="0" w:color="auto"/>
                      </w:divBdr>
                    </w:div>
                  </w:divsChild>
                </w:div>
                <w:div w:id="1133136350">
                  <w:marLeft w:val="0"/>
                  <w:marRight w:val="0"/>
                  <w:marTop w:val="0"/>
                  <w:marBottom w:val="0"/>
                  <w:divBdr>
                    <w:top w:val="none" w:sz="0" w:space="0" w:color="auto"/>
                    <w:left w:val="none" w:sz="0" w:space="0" w:color="auto"/>
                    <w:bottom w:val="none" w:sz="0" w:space="0" w:color="auto"/>
                    <w:right w:val="none" w:sz="0" w:space="0" w:color="auto"/>
                  </w:divBdr>
                  <w:divsChild>
                    <w:div w:id="827214711">
                      <w:marLeft w:val="0"/>
                      <w:marRight w:val="0"/>
                      <w:marTop w:val="0"/>
                      <w:marBottom w:val="0"/>
                      <w:divBdr>
                        <w:top w:val="none" w:sz="0" w:space="0" w:color="auto"/>
                        <w:left w:val="none" w:sz="0" w:space="0" w:color="auto"/>
                        <w:bottom w:val="none" w:sz="0" w:space="0" w:color="auto"/>
                        <w:right w:val="none" w:sz="0" w:space="0" w:color="auto"/>
                      </w:divBdr>
                    </w:div>
                  </w:divsChild>
                </w:div>
                <w:div w:id="1135493038">
                  <w:marLeft w:val="0"/>
                  <w:marRight w:val="0"/>
                  <w:marTop w:val="0"/>
                  <w:marBottom w:val="0"/>
                  <w:divBdr>
                    <w:top w:val="none" w:sz="0" w:space="0" w:color="auto"/>
                    <w:left w:val="none" w:sz="0" w:space="0" w:color="auto"/>
                    <w:bottom w:val="none" w:sz="0" w:space="0" w:color="auto"/>
                    <w:right w:val="none" w:sz="0" w:space="0" w:color="auto"/>
                  </w:divBdr>
                  <w:divsChild>
                    <w:div w:id="653141743">
                      <w:marLeft w:val="0"/>
                      <w:marRight w:val="0"/>
                      <w:marTop w:val="0"/>
                      <w:marBottom w:val="0"/>
                      <w:divBdr>
                        <w:top w:val="none" w:sz="0" w:space="0" w:color="auto"/>
                        <w:left w:val="none" w:sz="0" w:space="0" w:color="auto"/>
                        <w:bottom w:val="none" w:sz="0" w:space="0" w:color="auto"/>
                        <w:right w:val="none" w:sz="0" w:space="0" w:color="auto"/>
                      </w:divBdr>
                    </w:div>
                  </w:divsChild>
                </w:div>
                <w:div w:id="1157114351">
                  <w:marLeft w:val="0"/>
                  <w:marRight w:val="0"/>
                  <w:marTop w:val="0"/>
                  <w:marBottom w:val="0"/>
                  <w:divBdr>
                    <w:top w:val="none" w:sz="0" w:space="0" w:color="auto"/>
                    <w:left w:val="none" w:sz="0" w:space="0" w:color="auto"/>
                    <w:bottom w:val="none" w:sz="0" w:space="0" w:color="auto"/>
                    <w:right w:val="none" w:sz="0" w:space="0" w:color="auto"/>
                  </w:divBdr>
                  <w:divsChild>
                    <w:div w:id="110561162">
                      <w:marLeft w:val="0"/>
                      <w:marRight w:val="0"/>
                      <w:marTop w:val="0"/>
                      <w:marBottom w:val="0"/>
                      <w:divBdr>
                        <w:top w:val="none" w:sz="0" w:space="0" w:color="auto"/>
                        <w:left w:val="none" w:sz="0" w:space="0" w:color="auto"/>
                        <w:bottom w:val="none" w:sz="0" w:space="0" w:color="auto"/>
                        <w:right w:val="none" w:sz="0" w:space="0" w:color="auto"/>
                      </w:divBdr>
                    </w:div>
                  </w:divsChild>
                </w:div>
                <w:div w:id="1173033269">
                  <w:marLeft w:val="0"/>
                  <w:marRight w:val="0"/>
                  <w:marTop w:val="0"/>
                  <w:marBottom w:val="0"/>
                  <w:divBdr>
                    <w:top w:val="none" w:sz="0" w:space="0" w:color="auto"/>
                    <w:left w:val="none" w:sz="0" w:space="0" w:color="auto"/>
                    <w:bottom w:val="none" w:sz="0" w:space="0" w:color="auto"/>
                    <w:right w:val="none" w:sz="0" w:space="0" w:color="auto"/>
                  </w:divBdr>
                  <w:divsChild>
                    <w:div w:id="212229171">
                      <w:marLeft w:val="0"/>
                      <w:marRight w:val="0"/>
                      <w:marTop w:val="0"/>
                      <w:marBottom w:val="0"/>
                      <w:divBdr>
                        <w:top w:val="none" w:sz="0" w:space="0" w:color="auto"/>
                        <w:left w:val="none" w:sz="0" w:space="0" w:color="auto"/>
                        <w:bottom w:val="none" w:sz="0" w:space="0" w:color="auto"/>
                        <w:right w:val="none" w:sz="0" w:space="0" w:color="auto"/>
                      </w:divBdr>
                    </w:div>
                  </w:divsChild>
                </w:div>
                <w:div w:id="1230386803">
                  <w:marLeft w:val="0"/>
                  <w:marRight w:val="0"/>
                  <w:marTop w:val="0"/>
                  <w:marBottom w:val="0"/>
                  <w:divBdr>
                    <w:top w:val="none" w:sz="0" w:space="0" w:color="auto"/>
                    <w:left w:val="none" w:sz="0" w:space="0" w:color="auto"/>
                    <w:bottom w:val="none" w:sz="0" w:space="0" w:color="auto"/>
                    <w:right w:val="none" w:sz="0" w:space="0" w:color="auto"/>
                  </w:divBdr>
                  <w:divsChild>
                    <w:div w:id="349338821">
                      <w:marLeft w:val="0"/>
                      <w:marRight w:val="0"/>
                      <w:marTop w:val="0"/>
                      <w:marBottom w:val="0"/>
                      <w:divBdr>
                        <w:top w:val="none" w:sz="0" w:space="0" w:color="auto"/>
                        <w:left w:val="none" w:sz="0" w:space="0" w:color="auto"/>
                        <w:bottom w:val="none" w:sz="0" w:space="0" w:color="auto"/>
                        <w:right w:val="none" w:sz="0" w:space="0" w:color="auto"/>
                      </w:divBdr>
                    </w:div>
                  </w:divsChild>
                </w:div>
                <w:div w:id="1250118205">
                  <w:marLeft w:val="0"/>
                  <w:marRight w:val="0"/>
                  <w:marTop w:val="0"/>
                  <w:marBottom w:val="0"/>
                  <w:divBdr>
                    <w:top w:val="none" w:sz="0" w:space="0" w:color="auto"/>
                    <w:left w:val="none" w:sz="0" w:space="0" w:color="auto"/>
                    <w:bottom w:val="none" w:sz="0" w:space="0" w:color="auto"/>
                    <w:right w:val="none" w:sz="0" w:space="0" w:color="auto"/>
                  </w:divBdr>
                  <w:divsChild>
                    <w:div w:id="1234391127">
                      <w:marLeft w:val="0"/>
                      <w:marRight w:val="0"/>
                      <w:marTop w:val="0"/>
                      <w:marBottom w:val="0"/>
                      <w:divBdr>
                        <w:top w:val="none" w:sz="0" w:space="0" w:color="auto"/>
                        <w:left w:val="none" w:sz="0" w:space="0" w:color="auto"/>
                        <w:bottom w:val="none" w:sz="0" w:space="0" w:color="auto"/>
                        <w:right w:val="none" w:sz="0" w:space="0" w:color="auto"/>
                      </w:divBdr>
                    </w:div>
                  </w:divsChild>
                </w:div>
                <w:div w:id="1262833332">
                  <w:marLeft w:val="0"/>
                  <w:marRight w:val="0"/>
                  <w:marTop w:val="0"/>
                  <w:marBottom w:val="0"/>
                  <w:divBdr>
                    <w:top w:val="none" w:sz="0" w:space="0" w:color="auto"/>
                    <w:left w:val="none" w:sz="0" w:space="0" w:color="auto"/>
                    <w:bottom w:val="none" w:sz="0" w:space="0" w:color="auto"/>
                    <w:right w:val="none" w:sz="0" w:space="0" w:color="auto"/>
                  </w:divBdr>
                  <w:divsChild>
                    <w:div w:id="488206866">
                      <w:marLeft w:val="0"/>
                      <w:marRight w:val="0"/>
                      <w:marTop w:val="0"/>
                      <w:marBottom w:val="0"/>
                      <w:divBdr>
                        <w:top w:val="none" w:sz="0" w:space="0" w:color="auto"/>
                        <w:left w:val="none" w:sz="0" w:space="0" w:color="auto"/>
                        <w:bottom w:val="none" w:sz="0" w:space="0" w:color="auto"/>
                        <w:right w:val="none" w:sz="0" w:space="0" w:color="auto"/>
                      </w:divBdr>
                    </w:div>
                  </w:divsChild>
                </w:div>
                <w:div w:id="1283263896">
                  <w:marLeft w:val="0"/>
                  <w:marRight w:val="0"/>
                  <w:marTop w:val="0"/>
                  <w:marBottom w:val="0"/>
                  <w:divBdr>
                    <w:top w:val="none" w:sz="0" w:space="0" w:color="auto"/>
                    <w:left w:val="none" w:sz="0" w:space="0" w:color="auto"/>
                    <w:bottom w:val="none" w:sz="0" w:space="0" w:color="auto"/>
                    <w:right w:val="none" w:sz="0" w:space="0" w:color="auto"/>
                  </w:divBdr>
                  <w:divsChild>
                    <w:div w:id="1799493932">
                      <w:marLeft w:val="0"/>
                      <w:marRight w:val="0"/>
                      <w:marTop w:val="0"/>
                      <w:marBottom w:val="0"/>
                      <w:divBdr>
                        <w:top w:val="none" w:sz="0" w:space="0" w:color="auto"/>
                        <w:left w:val="none" w:sz="0" w:space="0" w:color="auto"/>
                        <w:bottom w:val="none" w:sz="0" w:space="0" w:color="auto"/>
                        <w:right w:val="none" w:sz="0" w:space="0" w:color="auto"/>
                      </w:divBdr>
                    </w:div>
                  </w:divsChild>
                </w:div>
                <w:div w:id="1283414225">
                  <w:marLeft w:val="0"/>
                  <w:marRight w:val="0"/>
                  <w:marTop w:val="0"/>
                  <w:marBottom w:val="0"/>
                  <w:divBdr>
                    <w:top w:val="none" w:sz="0" w:space="0" w:color="auto"/>
                    <w:left w:val="none" w:sz="0" w:space="0" w:color="auto"/>
                    <w:bottom w:val="none" w:sz="0" w:space="0" w:color="auto"/>
                    <w:right w:val="none" w:sz="0" w:space="0" w:color="auto"/>
                  </w:divBdr>
                  <w:divsChild>
                    <w:div w:id="545456937">
                      <w:marLeft w:val="0"/>
                      <w:marRight w:val="0"/>
                      <w:marTop w:val="0"/>
                      <w:marBottom w:val="0"/>
                      <w:divBdr>
                        <w:top w:val="none" w:sz="0" w:space="0" w:color="auto"/>
                        <w:left w:val="none" w:sz="0" w:space="0" w:color="auto"/>
                        <w:bottom w:val="none" w:sz="0" w:space="0" w:color="auto"/>
                        <w:right w:val="none" w:sz="0" w:space="0" w:color="auto"/>
                      </w:divBdr>
                    </w:div>
                  </w:divsChild>
                </w:div>
                <w:div w:id="1287269915">
                  <w:marLeft w:val="0"/>
                  <w:marRight w:val="0"/>
                  <w:marTop w:val="0"/>
                  <w:marBottom w:val="0"/>
                  <w:divBdr>
                    <w:top w:val="none" w:sz="0" w:space="0" w:color="auto"/>
                    <w:left w:val="none" w:sz="0" w:space="0" w:color="auto"/>
                    <w:bottom w:val="none" w:sz="0" w:space="0" w:color="auto"/>
                    <w:right w:val="none" w:sz="0" w:space="0" w:color="auto"/>
                  </w:divBdr>
                  <w:divsChild>
                    <w:div w:id="957642272">
                      <w:marLeft w:val="0"/>
                      <w:marRight w:val="0"/>
                      <w:marTop w:val="0"/>
                      <w:marBottom w:val="0"/>
                      <w:divBdr>
                        <w:top w:val="none" w:sz="0" w:space="0" w:color="auto"/>
                        <w:left w:val="none" w:sz="0" w:space="0" w:color="auto"/>
                        <w:bottom w:val="none" w:sz="0" w:space="0" w:color="auto"/>
                        <w:right w:val="none" w:sz="0" w:space="0" w:color="auto"/>
                      </w:divBdr>
                    </w:div>
                  </w:divsChild>
                </w:div>
                <w:div w:id="1289355760">
                  <w:marLeft w:val="0"/>
                  <w:marRight w:val="0"/>
                  <w:marTop w:val="0"/>
                  <w:marBottom w:val="0"/>
                  <w:divBdr>
                    <w:top w:val="none" w:sz="0" w:space="0" w:color="auto"/>
                    <w:left w:val="none" w:sz="0" w:space="0" w:color="auto"/>
                    <w:bottom w:val="none" w:sz="0" w:space="0" w:color="auto"/>
                    <w:right w:val="none" w:sz="0" w:space="0" w:color="auto"/>
                  </w:divBdr>
                  <w:divsChild>
                    <w:div w:id="871768238">
                      <w:marLeft w:val="0"/>
                      <w:marRight w:val="0"/>
                      <w:marTop w:val="0"/>
                      <w:marBottom w:val="0"/>
                      <w:divBdr>
                        <w:top w:val="none" w:sz="0" w:space="0" w:color="auto"/>
                        <w:left w:val="none" w:sz="0" w:space="0" w:color="auto"/>
                        <w:bottom w:val="none" w:sz="0" w:space="0" w:color="auto"/>
                        <w:right w:val="none" w:sz="0" w:space="0" w:color="auto"/>
                      </w:divBdr>
                    </w:div>
                  </w:divsChild>
                </w:div>
                <w:div w:id="1301692368">
                  <w:marLeft w:val="0"/>
                  <w:marRight w:val="0"/>
                  <w:marTop w:val="0"/>
                  <w:marBottom w:val="0"/>
                  <w:divBdr>
                    <w:top w:val="none" w:sz="0" w:space="0" w:color="auto"/>
                    <w:left w:val="none" w:sz="0" w:space="0" w:color="auto"/>
                    <w:bottom w:val="none" w:sz="0" w:space="0" w:color="auto"/>
                    <w:right w:val="none" w:sz="0" w:space="0" w:color="auto"/>
                  </w:divBdr>
                  <w:divsChild>
                    <w:div w:id="526257181">
                      <w:marLeft w:val="0"/>
                      <w:marRight w:val="0"/>
                      <w:marTop w:val="0"/>
                      <w:marBottom w:val="0"/>
                      <w:divBdr>
                        <w:top w:val="none" w:sz="0" w:space="0" w:color="auto"/>
                        <w:left w:val="none" w:sz="0" w:space="0" w:color="auto"/>
                        <w:bottom w:val="none" w:sz="0" w:space="0" w:color="auto"/>
                        <w:right w:val="none" w:sz="0" w:space="0" w:color="auto"/>
                      </w:divBdr>
                    </w:div>
                  </w:divsChild>
                </w:div>
                <w:div w:id="1305084452">
                  <w:marLeft w:val="0"/>
                  <w:marRight w:val="0"/>
                  <w:marTop w:val="0"/>
                  <w:marBottom w:val="0"/>
                  <w:divBdr>
                    <w:top w:val="none" w:sz="0" w:space="0" w:color="auto"/>
                    <w:left w:val="none" w:sz="0" w:space="0" w:color="auto"/>
                    <w:bottom w:val="none" w:sz="0" w:space="0" w:color="auto"/>
                    <w:right w:val="none" w:sz="0" w:space="0" w:color="auto"/>
                  </w:divBdr>
                  <w:divsChild>
                    <w:div w:id="797338133">
                      <w:marLeft w:val="0"/>
                      <w:marRight w:val="0"/>
                      <w:marTop w:val="0"/>
                      <w:marBottom w:val="0"/>
                      <w:divBdr>
                        <w:top w:val="none" w:sz="0" w:space="0" w:color="auto"/>
                        <w:left w:val="none" w:sz="0" w:space="0" w:color="auto"/>
                        <w:bottom w:val="none" w:sz="0" w:space="0" w:color="auto"/>
                        <w:right w:val="none" w:sz="0" w:space="0" w:color="auto"/>
                      </w:divBdr>
                    </w:div>
                  </w:divsChild>
                </w:div>
                <w:div w:id="1314095031">
                  <w:marLeft w:val="0"/>
                  <w:marRight w:val="0"/>
                  <w:marTop w:val="0"/>
                  <w:marBottom w:val="0"/>
                  <w:divBdr>
                    <w:top w:val="none" w:sz="0" w:space="0" w:color="auto"/>
                    <w:left w:val="none" w:sz="0" w:space="0" w:color="auto"/>
                    <w:bottom w:val="none" w:sz="0" w:space="0" w:color="auto"/>
                    <w:right w:val="none" w:sz="0" w:space="0" w:color="auto"/>
                  </w:divBdr>
                  <w:divsChild>
                    <w:div w:id="177617993">
                      <w:marLeft w:val="0"/>
                      <w:marRight w:val="0"/>
                      <w:marTop w:val="0"/>
                      <w:marBottom w:val="0"/>
                      <w:divBdr>
                        <w:top w:val="none" w:sz="0" w:space="0" w:color="auto"/>
                        <w:left w:val="none" w:sz="0" w:space="0" w:color="auto"/>
                        <w:bottom w:val="none" w:sz="0" w:space="0" w:color="auto"/>
                        <w:right w:val="none" w:sz="0" w:space="0" w:color="auto"/>
                      </w:divBdr>
                    </w:div>
                  </w:divsChild>
                </w:div>
                <w:div w:id="1320502749">
                  <w:marLeft w:val="0"/>
                  <w:marRight w:val="0"/>
                  <w:marTop w:val="0"/>
                  <w:marBottom w:val="0"/>
                  <w:divBdr>
                    <w:top w:val="none" w:sz="0" w:space="0" w:color="auto"/>
                    <w:left w:val="none" w:sz="0" w:space="0" w:color="auto"/>
                    <w:bottom w:val="none" w:sz="0" w:space="0" w:color="auto"/>
                    <w:right w:val="none" w:sz="0" w:space="0" w:color="auto"/>
                  </w:divBdr>
                  <w:divsChild>
                    <w:div w:id="1440486033">
                      <w:marLeft w:val="0"/>
                      <w:marRight w:val="0"/>
                      <w:marTop w:val="0"/>
                      <w:marBottom w:val="0"/>
                      <w:divBdr>
                        <w:top w:val="none" w:sz="0" w:space="0" w:color="auto"/>
                        <w:left w:val="none" w:sz="0" w:space="0" w:color="auto"/>
                        <w:bottom w:val="none" w:sz="0" w:space="0" w:color="auto"/>
                        <w:right w:val="none" w:sz="0" w:space="0" w:color="auto"/>
                      </w:divBdr>
                    </w:div>
                  </w:divsChild>
                </w:div>
                <w:div w:id="1359159565">
                  <w:marLeft w:val="0"/>
                  <w:marRight w:val="0"/>
                  <w:marTop w:val="0"/>
                  <w:marBottom w:val="0"/>
                  <w:divBdr>
                    <w:top w:val="none" w:sz="0" w:space="0" w:color="auto"/>
                    <w:left w:val="none" w:sz="0" w:space="0" w:color="auto"/>
                    <w:bottom w:val="none" w:sz="0" w:space="0" w:color="auto"/>
                    <w:right w:val="none" w:sz="0" w:space="0" w:color="auto"/>
                  </w:divBdr>
                  <w:divsChild>
                    <w:div w:id="1749421206">
                      <w:marLeft w:val="0"/>
                      <w:marRight w:val="0"/>
                      <w:marTop w:val="0"/>
                      <w:marBottom w:val="0"/>
                      <w:divBdr>
                        <w:top w:val="none" w:sz="0" w:space="0" w:color="auto"/>
                        <w:left w:val="none" w:sz="0" w:space="0" w:color="auto"/>
                        <w:bottom w:val="none" w:sz="0" w:space="0" w:color="auto"/>
                        <w:right w:val="none" w:sz="0" w:space="0" w:color="auto"/>
                      </w:divBdr>
                    </w:div>
                  </w:divsChild>
                </w:div>
                <w:div w:id="1360355151">
                  <w:marLeft w:val="0"/>
                  <w:marRight w:val="0"/>
                  <w:marTop w:val="0"/>
                  <w:marBottom w:val="0"/>
                  <w:divBdr>
                    <w:top w:val="none" w:sz="0" w:space="0" w:color="auto"/>
                    <w:left w:val="none" w:sz="0" w:space="0" w:color="auto"/>
                    <w:bottom w:val="none" w:sz="0" w:space="0" w:color="auto"/>
                    <w:right w:val="none" w:sz="0" w:space="0" w:color="auto"/>
                  </w:divBdr>
                  <w:divsChild>
                    <w:div w:id="1470131613">
                      <w:marLeft w:val="0"/>
                      <w:marRight w:val="0"/>
                      <w:marTop w:val="0"/>
                      <w:marBottom w:val="0"/>
                      <w:divBdr>
                        <w:top w:val="none" w:sz="0" w:space="0" w:color="auto"/>
                        <w:left w:val="none" w:sz="0" w:space="0" w:color="auto"/>
                        <w:bottom w:val="none" w:sz="0" w:space="0" w:color="auto"/>
                        <w:right w:val="none" w:sz="0" w:space="0" w:color="auto"/>
                      </w:divBdr>
                    </w:div>
                  </w:divsChild>
                </w:div>
                <w:div w:id="1374039531">
                  <w:marLeft w:val="0"/>
                  <w:marRight w:val="0"/>
                  <w:marTop w:val="0"/>
                  <w:marBottom w:val="0"/>
                  <w:divBdr>
                    <w:top w:val="none" w:sz="0" w:space="0" w:color="auto"/>
                    <w:left w:val="none" w:sz="0" w:space="0" w:color="auto"/>
                    <w:bottom w:val="none" w:sz="0" w:space="0" w:color="auto"/>
                    <w:right w:val="none" w:sz="0" w:space="0" w:color="auto"/>
                  </w:divBdr>
                  <w:divsChild>
                    <w:div w:id="70087757">
                      <w:marLeft w:val="0"/>
                      <w:marRight w:val="0"/>
                      <w:marTop w:val="0"/>
                      <w:marBottom w:val="0"/>
                      <w:divBdr>
                        <w:top w:val="none" w:sz="0" w:space="0" w:color="auto"/>
                        <w:left w:val="none" w:sz="0" w:space="0" w:color="auto"/>
                        <w:bottom w:val="none" w:sz="0" w:space="0" w:color="auto"/>
                        <w:right w:val="none" w:sz="0" w:space="0" w:color="auto"/>
                      </w:divBdr>
                    </w:div>
                  </w:divsChild>
                </w:div>
                <w:div w:id="1376004744">
                  <w:marLeft w:val="0"/>
                  <w:marRight w:val="0"/>
                  <w:marTop w:val="0"/>
                  <w:marBottom w:val="0"/>
                  <w:divBdr>
                    <w:top w:val="none" w:sz="0" w:space="0" w:color="auto"/>
                    <w:left w:val="none" w:sz="0" w:space="0" w:color="auto"/>
                    <w:bottom w:val="none" w:sz="0" w:space="0" w:color="auto"/>
                    <w:right w:val="none" w:sz="0" w:space="0" w:color="auto"/>
                  </w:divBdr>
                  <w:divsChild>
                    <w:div w:id="1432974383">
                      <w:marLeft w:val="0"/>
                      <w:marRight w:val="0"/>
                      <w:marTop w:val="0"/>
                      <w:marBottom w:val="0"/>
                      <w:divBdr>
                        <w:top w:val="none" w:sz="0" w:space="0" w:color="auto"/>
                        <w:left w:val="none" w:sz="0" w:space="0" w:color="auto"/>
                        <w:bottom w:val="none" w:sz="0" w:space="0" w:color="auto"/>
                        <w:right w:val="none" w:sz="0" w:space="0" w:color="auto"/>
                      </w:divBdr>
                    </w:div>
                  </w:divsChild>
                </w:div>
                <w:div w:id="1392460791">
                  <w:marLeft w:val="0"/>
                  <w:marRight w:val="0"/>
                  <w:marTop w:val="0"/>
                  <w:marBottom w:val="0"/>
                  <w:divBdr>
                    <w:top w:val="none" w:sz="0" w:space="0" w:color="auto"/>
                    <w:left w:val="none" w:sz="0" w:space="0" w:color="auto"/>
                    <w:bottom w:val="none" w:sz="0" w:space="0" w:color="auto"/>
                    <w:right w:val="none" w:sz="0" w:space="0" w:color="auto"/>
                  </w:divBdr>
                  <w:divsChild>
                    <w:div w:id="1593391310">
                      <w:marLeft w:val="0"/>
                      <w:marRight w:val="0"/>
                      <w:marTop w:val="0"/>
                      <w:marBottom w:val="0"/>
                      <w:divBdr>
                        <w:top w:val="none" w:sz="0" w:space="0" w:color="auto"/>
                        <w:left w:val="none" w:sz="0" w:space="0" w:color="auto"/>
                        <w:bottom w:val="none" w:sz="0" w:space="0" w:color="auto"/>
                        <w:right w:val="none" w:sz="0" w:space="0" w:color="auto"/>
                      </w:divBdr>
                    </w:div>
                  </w:divsChild>
                </w:div>
                <w:div w:id="1461847892">
                  <w:marLeft w:val="0"/>
                  <w:marRight w:val="0"/>
                  <w:marTop w:val="0"/>
                  <w:marBottom w:val="0"/>
                  <w:divBdr>
                    <w:top w:val="none" w:sz="0" w:space="0" w:color="auto"/>
                    <w:left w:val="none" w:sz="0" w:space="0" w:color="auto"/>
                    <w:bottom w:val="none" w:sz="0" w:space="0" w:color="auto"/>
                    <w:right w:val="none" w:sz="0" w:space="0" w:color="auto"/>
                  </w:divBdr>
                  <w:divsChild>
                    <w:div w:id="1230992034">
                      <w:marLeft w:val="0"/>
                      <w:marRight w:val="0"/>
                      <w:marTop w:val="0"/>
                      <w:marBottom w:val="0"/>
                      <w:divBdr>
                        <w:top w:val="none" w:sz="0" w:space="0" w:color="auto"/>
                        <w:left w:val="none" w:sz="0" w:space="0" w:color="auto"/>
                        <w:bottom w:val="none" w:sz="0" w:space="0" w:color="auto"/>
                        <w:right w:val="none" w:sz="0" w:space="0" w:color="auto"/>
                      </w:divBdr>
                    </w:div>
                  </w:divsChild>
                </w:div>
                <w:div w:id="1492794369">
                  <w:marLeft w:val="0"/>
                  <w:marRight w:val="0"/>
                  <w:marTop w:val="0"/>
                  <w:marBottom w:val="0"/>
                  <w:divBdr>
                    <w:top w:val="none" w:sz="0" w:space="0" w:color="auto"/>
                    <w:left w:val="none" w:sz="0" w:space="0" w:color="auto"/>
                    <w:bottom w:val="none" w:sz="0" w:space="0" w:color="auto"/>
                    <w:right w:val="none" w:sz="0" w:space="0" w:color="auto"/>
                  </w:divBdr>
                  <w:divsChild>
                    <w:div w:id="748115736">
                      <w:marLeft w:val="0"/>
                      <w:marRight w:val="0"/>
                      <w:marTop w:val="0"/>
                      <w:marBottom w:val="0"/>
                      <w:divBdr>
                        <w:top w:val="none" w:sz="0" w:space="0" w:color="auto"/>
                        <w:left w:val="none" w:sz="0" w:space="0" w:color="auto"/>
                        <w:bottom w:val="none" w:sz="0" w:space="0" w:color="auto"/>
                        <w:right w:val="none" w:sz="0" w:space="0" w:color="auto"/>
                      </w:divBdr>
                    </w:div>
                  </w:divsChild>
                </w:div>
                <w:div w:id="1536885879">
                  <w:marLeft w:val="0"/>
                  <w:marRight w:val="0"/>
                  <w:marTop w:val="0"/>
                  <w:marBottom w:val="0"/>
                  <w:divBdr>
                    <w:top w:val="none" w:sz="0" w:space="0" w:color="auto"/>
                    <w:left w:val="none" w:sz="0" w:space="0" w:color="auto"/>
                    <w:bottom w:val="none" w:sz="0" w:space="0" w:color="auto"/>
                    <w:right w:val="none" w:sz="0" w:space="0" w:color="auto"/>
                  </w:divBdr>
                  <w:divsChild>
                    <w:div w:id="409011293">
                      <w:marLeft w:val="0"/>
                      <w:marRight w:val="0"/>
                      <w:marTop w:val="0"/>
                      <w:marBottom w:val="0"/>
                      <w:divBdr>
                        <w:top w:val="none" w:sz="0" w:space="0" w:color="auto"/>
                        <w:left w:val="none" w:sz="0" w:space="0" w:color="auto"/>
                        <w:bottom w:val="none" w:sz="0" w:space="0" w:color="auto"/>
                        <w:right w:val="none" w:sz="0" w:space="0" w:color="auto"/>
                      </w:divBdr>
                    </w:div>
                  </w:divsChild>
                </w:div>
                <w:div w:id="1610966154">
                  <w:marLeft w:val="0"/>
                  <w:marRight w:val="0"/>
                  <w:marTop w:val="0"/>
                  <w:marBottom w:val="0"/>
                  <w:divBdr>
                    <w:top w:val="none" w:sz="0" w:space="0" w:color="auto"/>
                    <w:left w:val="none" w:sz="0" w:space="0" w:color="auto"/>
                    <w:bottom w:val="none" w:sz="0" w:space="0" w:color="auto"/>
                    <w:right w:val="none" w:sz="0" w:space="0" w:color="auto"/>
                  </w:divBdr>
                  <w:divsChild>
                    <w:div w:id="955216766">
                      <w:marLeft w:val="0"/>
                      <w:marRight w:val="0"/>
                      <w:marTop w:val="0"/>
                      <w:marBottom w:val="0"/>
                      <w:divBdr>
                        <w:top w:val="none" w:sz="0" w:space="0" w:color="auto"/>
                        <w:left w:val="none" w:sz="0" w:space="0" w:color="auto"/>
                        <w:bottom w:val="none" w:sz="0" w:space="0" w:color="auto"/>
                        <w:right w:val="none" w:sz="0" w:space="0" w:color="auto"/>
                      </w:divBdr>
                    </w:div>
                  </w:divsChild>
                </w:div>
                <w:div w:id="1687058885">
                  <w:marLeft w:val="0"/>
                  <w:marRight w:val="0"/>
                  <w:marTop w:val="0"/>
                  <w:marBottom w:val="0"/>
                  <w:divBdr>
                    <w:top w:val="none" w:sz="0" w:space="0" w:color="auto"/>
                    <w:left w:val="none" w:sz="0" w:space="0" w:color="auto"/>
                    <w:bottom w:val="none" w:sz="0" w:space="0" w:color="auto"/>
                    <w:right w:val="none" w:sz="0" w:space="0" w:color="auto"/>
                  </w:divBdr>
                  <w:divsChild>
                    <w:div w:id="2060548874">
                      <w:marLeft w:val="0"/>
                      <w:marRight w:val="0"/>
                      <w:marTop w:val="0"/>
                      <w:marBottom w:val="0"/>
                      <w:divBdr>
                        <w:top w:val="none" w:sz="0" w:space="0" w:color="auto"/>
                        <w:left w:val="none" w:sz="0" w:space="0" w:color="auto"/>
                        <w:bottom w:val="none" w:sz="0" w:space="0" w:color="auto"/>
                        <w:right w:val="none" w:sz="0" w:space="0" w:color="auto"/>
                      </w:divBdr>
                    </w:div>
                  </w:divsChild>
                </w:div>
                <w:div w:id="1703748953">
                  <w:marLeft w:val="0"/>
                  <w:marRight w:val="0"/>
                  <w:marTop w:val="0"/>
                  <w:marBottom w:val="0"/>
                  <w:divBdr>
                    <w:top w:val="none" w:sz="0" w:space="0" w:color="auto"/>
                    <w:left w:val="none" w:sz="0" w:space="0" w:color="auto"/>
                    <w:bottom w:val="none" w:sz="0" w:space="0" w:color="auto"/>
                    <w:right w:val="none" w:sz="0" w:space="0" w:color="auto"/>
                  </w:divBdr>
                  <w:divsChild>
                    <w:div w:id="740829409">
                      <w:marLeft w:val="0"/>
                      <w:marRight w:val="0"/>
                      <w:marTop w:val="0"/>
                      <w:marBottom w:val="0"/>
                      <w:divBdr>
                        <w:top w:val="none" w:sz="0" w:space="0" w:color="auto"/>
                        <w:left w:val="none" w:sz="0" w:space="0" w:color="auto"/>
                        <w:bottom w:val="none" w:sz="0" w:space="0" w:color="auto"/>
                        <w:right w:val="none" w:sz="0" w:space="0" w:color="auto"/>
                      </w:divBdr>
                    </w:div>
                  </w:divsChild>
                </w:div>
                <w:div w:id="1731688389">
                  <w:marLeft w:val="0"/>
                  <w:marRight w:val="0"/>
                  <w:marTop w:val="0"/>
                  <w:marBottom w:val="0"/>
                  <w:divBdr>
                    <w:top w:val="none" w:sz="0" w:space="0" w:color="auto"/>
                    <w:left w:val="none" w:sz="0" w:space="0" w:color="auto"/>
                    <w:bottom w:val="none" w:sz="0" w:space="0" w:color="auto"/>
                    <w:right w:val="none" w:sz="0" w:space="0" w:color="auto"/>
                  </w:divBdr>
                  <w:divsChild>
                    <w:div w:id="1153452653">
                      <w:marLeft w:val="0"/>
                      <w:marRight w:val="0"/>
                      <w:marTop w:val="0"/>
                      <w:marBottom w:val="0"/>
                      <w:divBdr>
                        <w:top w:val="none" w:sz="0" w:space="0" w:color="auto"/>
                        <w:left w:val="none" w:sz="0" w:space="0" w:color="auto"/>
                        <w:bottom w:val="none" w:sz="0" w:space="0" w:color="auto"/>
                        <w:right w:val="none" w:sz="0" w:space="0" w:color="auto"/>
                      </w:divBdr>
                    </w:div>
                  </w:divsChild>
                </w:div>
                <w:div w:id="1736581920">
                  <w:marLeft w:val="0"/>
                  <w:marRight w:val="0"/>
                  <w:marTop w:val="0"/>
                  <w:marBottom w:val="0"/>
                  <w:divBdr>
                    <w:top w:val="none" w:sz="0" w:space="0" w:color="auto"/>
                    <w:left w:val="none" w:sz="0" w:space="0" w:color="auto"/>
                    <w:bottom w:val="none" w:sz="0" w:space="0" w:color="auto"/>
                    <w:right w:val="none" w:sz="0" w:space="0" w:color="auto"/>
                  </w:divBdr>
                  <w:divsChild>
                    <w:div w:id="1117289216">
                      <w:marLeft w:val="0"/>
                      <w:marRight w:val="0"/>
                      <w:marTop w:val="0"/>
                      <w:marBottom w:val="0"/>
                      <w:divBdr>
                        <w:top w:val="none" w:sz="0" w:space="0" w:color="auto"/>
                        <w:left w:val="none" w:sz="0" w:space="0" w:color="auto"/>
                        <w:bottom w:val="none" w:sz="0" w:space="0" w:color="auto"/>
                        <w:right w:val="none" w:sz="0" w:space="0" w:color="auto"/>
                      </w:divBdr>
                    </w:div>
                  </w:divsChild>
                </w:div>
                <w:div w:id="1757048014">
                  <w:marLeft w:val="0"/>
                  <w:marRight w:val="0"/>
                  <w:marTop w:val="0"/>
                  <w:marBottom w:val="0"/>
                  <w:divBdr>
                    <w:top w:val="none" w:sz="0" w:space="0" w:color="auto"/>
                    <w:left w:val="none" w:sz="0" w:space="0" w:color="auto"/>
                    <w:bottom w:val="none" w:sz="0" w:space="0" w:color="auto"/>
                    <w:right w:val="none" w:sz="0" w:space="0" w:color="auto"/>
                  </w:divBdr>
                  <w:divsChild>
                    <w:div w:id="879439387">
                      <w:marLeft w:val="0"/>
                      <w:marRight w:val="0"/>
                      <w:marTop w:val="0"/>
                      <w:marBottom w:val="0"/>
                      <w:divBdr>
                        <w:top w:val="none" w:sz="0" w:space="0" w:color="auto"/>
                        <w:left w:val="none" w:sz="0" w:space="0" w:color="auto"/>
                        <w:bottom w:val="none" w:sz="0" w:space="0" w:color="auto"/>
                        <w:right w:val="none" w:sz="0" w:space="0" w:color="auto"/>
                      </w:divBdr>
                    </w:div>
                  </w:divsChild>
                </w:div>
                <w:div w:id="1761293192">
                  <w:marLeft w:val="0"/>
                  <w:marRight w:val="0"/>
                  <w:marTop w:val="0"/>
                  <w:marBottom w:val="0"/>
                  <w:divBdr>
                    <w:top w:val="none" w:sz="0" w:space="0" w:color="auto"/>
                    <w:left w:val="none" w:sz="0" w:space="0" w:color="auto"/>
                    <w:bottom w:val="none" w:sz="0" w:space="0" w:color="auto"/>
                    <w:right w:val="none" w:sz="0" w:space="0" w:color="auto"/>
                  </w:divBdr>
                  <w:divsChild>
                    <w:div w:id="548105880">
                      <w:marLeft w:val="0"/>
                      <w:marRight w:val="0"/>
                      <w:marTop w:val="0"/>
                      <w:marBottom w:val="0"/>
                      <w:divBdr>
                        <w:top w:val="none" w:sz="0" w:space="0" w:color="auto"/>
                        <w:left w:val="none" w:sz="0" w:space="0" w:color="auto"/>
                        <w:bottom w:val="none" w:sz="0" w:space="0" w:color="auto"/>
                        <w:right w:val="none" w:sz="0" w:space="0" w:color="auto"/>
                      </w:divBdr>
                    </w:div>
                  </w:divsChild>
                </w:div>
                <w:div w:id="1801653677">
                  <w:marLeft w:val="0"/>
                  <w:marRight w:val="0"/>
                  <w:marTop w:val="0"/>
                  <w:marBottom w:val="0"/>
                  <w:divBdr>
                    <w:top w:val="none" w:sz="0" w:space="0" w:color="auto"/>
                    <w:left w:val="none" w:sz="0" w:space="0" w:color="auto"/>
                    <w:bottom w:val="none" w:sz="0" w:space="0" w:color="auto"/>
                    <w:right w:val="none" w:sz="0" w:space="0" w:color="auto"/>
                  </w:divBdr>
                  <w:divsChild>
                    <w:div w:id="834034270">
                      <w:marLeft w:val="0"/>
                      <w:marRight w:val="0"/>
                      <w:marTop w:val="0"/>
                      <w:marBottom w:val="0"/>
                      <w:divBdr>
                        <w:top w:val="none" w:sz="0" w:space="0" w:color="auto"/>
                        <w:left w:val="none" w:sz="0" w:space="0" w:color="auto"/>
                        <w:bottom w:val="none" w:sz="0" w:space="0" w:color="auto"/>
                        <w:right w:val="none" w:sz="0" w:space="0" w:color="auto"/>
                      </w:divBdr>
                    </w:div>
                  </w:divsChild>
                </w:div>
                <w:div w:id="1857883382">
                  <w:marLeft w:val="0"/>
                  <w:marRight w:val="0"/>
                  <w:marTop w:val="0"/>
                  <w:marBottom w:val="0"/>
                  <w:divBdr>
                    <w:top w:val="none" w:sz="0" w:space="0" w:color="auto"/>
                    <w:left w:val="none" w:sz="0" w:space="0" w:color="auto"/>
                    <w:bottom w:val="none" w:sz="0" w:space="0" w:color="auto"/>
                    <w:right w:val="none" w:sz="0" w:space="0" w:color="auto"/>
                  </w:divBdr>
                  <w:divsChild>
                    <w:div w:id="915936003">
                      <w:marLeft w:val="0"/>
                      <w:marRight w:val="0"/>
                      <w:marTop w:val="0"/>
                      <w:marBottom w:val="0"/>
                      <w:divBdr>
                        <w:top w:val="none" w:sz="0" w:space="0" w:color="auto"/>
                        <w:left w:val="none" w:sz="0" w:space="0" w:color="auto"/>
                        <w:bottom w:val="none" w:sz="0" w:space="0" w:color="auto"/>
                        <w:right w:val="none" w:sz="0" w:space="0" w:color="auto"/>
                      </w:divBdr>
                    </w:div>
                  </w:divsChild>
                </w:div>
                <w:div w:id="1865820578">
                  <w:marLeft w:val="0"/>
                  <w:marRight w:val="0"/>
                  <w:marTop w:val="0"/>
                  <w:marBottom w:val="0"/>
                  <w:divBdr>
                    <w:top w:val="none" w:sz="0" w:space="0" w:color="auto"/>
                    <w:left w:val="none" w:sz="0" w:space="0" w:color="auto"/>
                    <w:bottom w:val="none" w:sz="0" w:space="0" w:color="auto"/>
                    <w:right w:val="none" w:sz="0" w:space="0" w:color="auto"/>
                  </w:divBdr>
                  <w:divsChild>
                    <w:div w:id="140578596">
                      <w:marLeft w:val="0"/>
                      <w:marRight w:val="0"/>
                      <w:marTop w:val="0"/>
                      <w:marBottom w:val="0"/>
                      <w:divBdr>
                        <w:top w:val="none" w:sz="0" w:space="0" w:color="auto"/>
                        <w:left w:val="none" w:sz="0" w:space="0" w:color="auto"/>
                        <w:bottom w:val="none" w:sz="0" w:space="0" w:color="auto"/>
                        <w:right w:val="none" w:sz="0" w:space="0" w:color="auto"/>
                      </w:divBdr>
                    </w:div>
                  </w:divsChild>
                </w:div>
                <w:div w:id="1871213179">
                  <w:marLeft w:val="0"/>
                  <w:marRight w:val="0"/>
                  <w:marTop w:val="0"/>
                  <w:marBottom w:val="0"/>
                  <w:divBdr>
                    <w:top w:val="none" w:sz="0" w:space="0" w:color="auto"/>
                    <w:left w:val="none" w:sz="0" w:space="0" w:color="auto"/>
                    <w:bottom w:val="none" w:sz="0" w:space="0" w:color="auto"/>
                    <w:right w:val="none" w:sz="0" w:space="0" w:color="auto"/>
                  </w:divBdr>
                  <w:divsChild>
                    <w:div w:id="1280063028">
                      <w:marLeft w:val="0"/>
                      <w:marRight w:val="0"/>
                      <w:marTop w:val="0"/>
                      <w:marBottom w:val="0"/>
                      <w:divBdr>
                        <w:top w:val="none" w:sz="0" w:space="0" w:color="auto"/>
                        <w:left w:val="none" w:sz="0" w:space="0" w:color="auto"/>
                        <w:bottom w:val="none" w:sz="0" w:space="0" w:color="auto"/>
                        <w:right w:val="none" w:sz="0" w:space="0" w:color="auto"/>
                      </w:divBdr>
                    </w:div>
                  </w:divsChild>
                </w:div>
                <w:div w:id="1871608165">
                  <w:marLeft w:val="0"/>
                  <w:marRight w:val="0"/>
                  <w:marTop w:val="0"/>
                  <w:marBottom w:val="0"/>
                  <w:divBdr>
                    <w:top w:val="none" w:sz="0" w:space="0" w:color="auto"/>
                    <w:left w:val="none" w:sz="0" w:space="0" w:color="auto"/>
                    <w:bottom w:val="none" w:sz="0" w:space="0" w:color="auto"/>
                    <w:right w:val="none" w:sz="0" w:space="0" w:color="auto"/>
                  </w:divBdr>
                  <w:divsChild>
                    <w:div w:id="1871647361">
                      <w:marLeft w:val="0"/>
                      <w:marRight w:val="0"/>
                      <w:marTop w:val="0"/>
                      <w:marBottom w:val="0"/>
                      <w:divBdr>
                        <w:top w:val="none" w:sz="0" w:space="0" w:color="auto"/>
                        <w:left w:val="none" w:sz="0" w:space="0" w:color="auto"/>
                        <w:bottom w:val="none" w:sz="0" w:space="0" w:color="auto"/>
                        <w:right w:val="none" w:sz="0" w:space="0" w:color="auto"/>
                      </w:divBdr>
                    </w:div>
                  </w:divsChild>
                </w:div>
                <w:div w:id="1911496457">
                  <w:marLeft w:val="0"/>
                  <w:marRight w:val="0"/>
                  <w:marTop w:val="0"/>
                  <w:marBottom w:val="0"/>
                  <w:divBdr>
                    <w:top w:val="none" w:sz="0" w:space="0" w:color="auto"/>
                    <w:left w:val="none" w:sz="0" w:space="0" w:color="auto"/>
                    <w:bottom w:val="none" w:sz="0" w:space="0" w:color="auto"/>
                    <w:right w:val="none" w:sz="0" w:space="0" w:color="auto"/>
                  </w:divBdr>
                  <w:divsChild>
                    <w:div w:id="220362586">
                      <w:marLeft w:val="0"/>
                      <w:marRight w:val="0"/>
                      <w:marTop w:val="0"/>
                      <w:marBottom w:val="0"/>
                      <w:divBdr>
                        <w:top w:val="none" w:sz="0" w:space="0" w:color="auto"/>
                        <w:left w:val="none" w:sz="0" w:space="0" w:color="auto"/>
                        <w:bottom w:val="none" w:sz="0" w:space="0" w:color="auto"/>
                        <w:right w:val="none" w:sz="0" w:space="0" w:color="auto"/>
                      </w:divBdr>
                    </w:div>
                  </w:divsChild>
                </w:div>
                <w:div w:id="1919437090">
                  <w:marLeft w:val="0"/>
                  <w:marRight w:val="0"/>
                  <w:marTop w:val="0"/>
                  <w:marBottom w:val="0"/>
                  <w:divBdr>
                    <w:top w:val="none" w:sz="0" w:space="0" w:color="auto"/>
                    <w:left w:val="none" w:sz="0" w:space="0" w:color="auto"/>
                    <w:bottom w:val="none" w:sz="0" w:space="0" w:color="auto"/>
                    <w:right w:val="none" w:sz="0" w:space="0" w:color="auto"/>
                  </w:divBdr>
                  <w:divsChild>
                    <w:div w:id="862865759">
                      <w:marLeft w:val="0"/>
                      <w:marRight w:val="0"/>
                      <w:marTop w:val="0"/>
                      <w:marBottom w:val="0"/>
                      <w:divBdr>
                        <w:top w:val="none" w:sz="0" w:space="0" w:color="auto"/>
                        <w:left w:val="none" w:sz="0" w:space="0" w:color="auto"/>
                        <w:bottom w:val="none" w:sz="0" w:space="0" w:color="auto"/>
                        <w:right w:val="none" w:sz="0" w:space="0" w:color="auto"/>
                      </w:divBdr>
                    </w:div>
                  </w:divsChild>
                </w:div>
                <w:div w:id="1932473427">
                  <w:marLeft w:val="0"/>
                  <w:marRight w:val="0"/>
                  <w:marTop w:val="0"/>
                  <w:marBottom w:val="0"/>
                  <w:divBdr>
                    <w:top w:val="none" w:sz="0" w:space="0" w:color="auto"/>
                    <w:left w:val="none" w:sz="0" w:space="0" w:color="auto"/>
                    <w:bottom w:val="none" w:sz="0" w:space="0" w:color="auto"/>
                    <w:right w:val="none" w:sz="0" w:space="0" w:color="auto"/>
                  </w:divBdr>
                  <w:divsChild>
                    <w:div w:id="1874689423">
                      <w:marLeft w:val="0"/>
                      <w:marRight w:val="0"/>
                      <w:marTop w:val="0"/>
                      <w:marBottom w:val="0"/>
                      <w:divBdr>
                        <w:top w:val="none" w:sz="0" w:space="0" w:color="auto"/>
                        <w:left w:val="none" w:sz="0" w:space="0" w:color="auto"/>
                        <w:bottom w:val="none" w:sz="0" w:space="0" w:color="auto"/>
                        <w:right w:val="none" w:sz="0" w:space="0" w:color="auto"/>
                      </w:divBdr>
                    </w:div>
                  </w:divsChild>
                </w:div>
                <w:div w:id="1940402894">
                  <w:marLeft w:val="0"/>
                  <w:marRight w:val="0"/>
                  <w:marTop w:val="0"/>
                  <w:marBottom w:val="0"/>
                  <w:divBdr>
                    <w:top w:val="none" w:sz="0" w:space="0" w:color="auto"/>
                    <w:left w:val="none" w:sz="0" w:space="0" w:color="auto"/>
                    <w:bottom w:val="none" w:sz="0" w:space="0" w:color="auto"/>
                    <w:right w:val="none" w:sz="0" w:space="0" w:color="auto"/>
                  </w:divBdr>
                  <w:divsChild>
                    <w:div w:id="1679118792">
                      <w:marLeft w:val="0"/>
                      <w:marRight w:val="0"/>
                      <w:marTop w:val="0"/>
                      <w:marBottom w:val="0"/>
                      <w:divBdr>
                        <w:top w:val="none" w:sz="0" w:space="0" w:color="auto"/>
                        <w:left w:val="none" w:sz="0" w:space="0" w:color="auto"/>
                        <w:bottom w:val="none" w:sz="0" w:space="0" w:color="auto"/>
                        <w:right w:val="none" w:sz="0" w:space="0" w:color="auto"/>
                      </w:divBdr>
                    </w:div>
                  </w:divsChild>
                </w:div>
                <w:div w:id="1972903662">
                  <w:marLeft w:val="0"/>
                  <w:marRight w:val="0"/>
                  <w:marTop w:val="0"/>
                  <w:marBottom w:val="0"/>
                  <w:divBdr>
                    <w:top w:val="none" w:sz="0" w:space="0" w:color="auto"/>
                    <w:left w:val="none" w:sz="0" w:space="0" w:color="auto"/>
                    <w:bottom w:val="none" w:sz="0" w:space="0" w:color="auto"/>
                    <w:right w:val="none" w:sz="0" w:space="0" w:color="auto"/>
                  </w:divBdr>
                  <w:divsChild>
                    <w:div w:id="1265532603">
                      <w:marLeft w:val="0"/>
                      <w:marRight w:val="0"/>
                      <w:marTop w:val="0"/>
                      <w:marBottom w:val="0"/>
                      <w:divBdr>
                        <w:top w:val="none" w:sz="0" w:space="0" w:color="auto"/>
                        <w:left w:val="none" w:sz="0" w:space="0" w:color="auto"/>
                        <w:bottom w:val="none" w:sz="0" w:space="0" w:color="auto"/>
                        <w:right w:val="none" w:sz="0" w:space="0" w:color="auto"/>
                      </w:divBdr>
                    </w:div>
                  </w:divsChild>
                </w:div>
                <w:div w:id="2018000496">
                  <w:marLeft w:val="0"/>
                  <w:marRight w:val="0"/>
                  <w:marTop w:val="0"/>
                  <w:marBottom w:val="0"/>
                  <w:divBdr>
                    <w:top w:val="none" w:sz="0" w:space="0" w:color="auto"/>
                    <w:left w:val="none" w:sz="0" w:space="0" w:color="auto"/>
                    <w:bottom w:val="none" w:sz="0" w:space="0" w:color="auto"/>
                    <w:right w:val="none" w:sz="0" w:space="0" w:color="auto"/>
                  </w:divBdr>
                  <w:divsChild>
                    <w:div w:id="1729721428">
                      <w:marLeft w:val="0"/>
                      <w:marRight w:val="0"/>
                      <w:marTop w:val="0"/>
                      <w:marBottom w:val="0"/>
                      <w:divBdr>
                        <w:top w:val="none" w:sz="0" w:space="0" w:color="auto"/>
                        <w:left w:val="none" w:sz="0" w:space="0" w:color="auto"/>
                        <w:bottom w:val="none" w:sz="0" w:space="0" w:color="auto"/>
                        <w:right w:val="none" w:sz="0" w:space="0" w:color="auto"/>
                      </w:divBdr>
                    </w:div>
                  </w:divsChild>
                </w:div>
                <w:div w:id="2069455404">
                  <w:marLeft w:val="0"/>
                  <w:marRight w:val="0"/>
                  <w:marTop w:val="0"/>
                  <w:marBottom w:val="0"/>
                  <w:divBdr>
                    <w:top w:val="none" w:sz="0" w:space="0" w:color="auto"/>
                    <w:left w:val="none" w:sz="0" w:space="0" w:color="auto"/>
                    <w:bottom w:val="none" w:sz="0" w:space="0" w:color="auto"/>
                    <w:right w:val="none" w:sz="0" w:space="0" w:color="auto"/>
                  </w:divBdr>
                  <w:divsChild>
                    <w:div w:id="945620425">
                      <w:marLeft w:val="0"/>
                      <w:marRight w:val="0"/>
                      <w:marTop w:val="0"/>
                      <w:marBottom w:val="0"/>
                      <w:divBdr>
                        <w:top w:val="none" w:sz="0" w:space="0" w:color="auto"/>
                        <w:left w:val="none" w:sz="0" w:space="0" w:color="auto"/>
                        <w:bottom w:val="none" w:sz="0" w:space="0" w:color="auto"/>
                        <w:right w:val="none" w:sz="0" w:space="0" w:color="auto"/>
                      </w:divBdr>
                    </w:div>
                  </w:divsChild>
                </w:div>
                <w:div w:id="2083866432">
                  <w:marLeft w:val="0"/>
                  <w:marRight w:val="0"/>
                  <w:marTop w:val="0"/>
                  <w:marBottom w:val="0"/>
                  <w:divBdr>
                    <w:top w:val="none" w:sz="0" w:space="0" w:color="auto"/>
                    <w:left w:val="none" w:sz="0" w:space="0" w:color="auto"/>
                    <w:bottom w:val="none" w:sz="0" w:space="0" w:color="auto"/>
                    <w:right w:val="none" w:sz="0" w:space="0" w:color="auto"/>
                  </w:divBdr>
                  <w:divsChild>
                    <w:div w:id="2137602248">
                      <w:marLeft w:val="0"/>
                      <w:marRight w:val="0"/>
                      <w:marTop w:val="0"/>
                      <w:marBottom w:val="0"/>
                      <w:divBdr>
                        <w:top w:val="none" w:sz="0" w:space="0" w:color="auto"/>
                        <w:left w:val="none" w:sz="0" w:space="0" w:color="auto"/>
                        <w:bottom w:val="none" w:sz="0" w:space="0" w:color="auto"/>
                        <w:right w:val="none" w:sz="0" w:space="0" w:color="auto"/>
                      </w:divBdr>
                    </w:div>
                  </w:divsChild>
                </w:div>
                <w:div w:id="2137797719">
                  <w:marLeft w:val="0"/>
                  <w:marRight w:val="0"/>
                  <w:marTop w:val="0"/>
                  <w:marBottom w:val="0"/>
                  <w:divBdr>
                    <w:top w:val="none" w:sz="0" w:space="0" w:color="auto"/>
                    <w:left w:val="none" w:sz="0" w:space="0" w:color="auto"/>
                    <w:bottom w:val="none" w:sz="0" w:space="0" w:color="auto"/>
                    <w:right w:val="none" w:sz="0" w:space="0" w:color="auto"/>
                  </w:divBdr>
                  <w:divsChild>
                    <w:div w:id="1277055896">
                      <w:marLeft w:val="0"/>
                      <w:marRight w:val="0"/>
                      <w:marTop w:val="0"/>
                      <w:marBottom w:val="0"/>
                      <w:divBdr>
                        <w:top w:val="none" w:sz="0" w:space="0" w:color="auto"/>
                        <w:left w:val="none" w:sz="0" w:space="0" w:color="auto"/>
                        <w:bottom w:val="none" w:sz="0" w:space="0" w:color="auto"/>
                        <w:right w:val="none" w:sz="0" w:space="0" w:color="auto"/>
                      </w:divBdr>
                    </w:div>
                  </w:divsChild>
                </w:div>
                <w:div w:id="2139561901">
                  <w:marLeft w:val="0"/>
                  <w:marRight w:val="0"/>
                  <w:marTop w:val="0"/>
                  <w:marBottom w:val="0"/>
                  <w:divBdr>
                    <w:top w:val="none" w:sz="0" w:space="0" w:color="auto"/>
                    <w:left w:val="none" w:sz="0" w:space="0" w:color="auto"/>
                    <w:bottom w:val="none" w:sz="0" w:space="0" w:color="auto"/>
                    <w:right w:val="none" w:sz="0" w:space="0" w:color="auto"/>
                  </w:divBdr>
                  <w:divsChild>
                    <w:div w:id="1526216221">
                      <w:marLeft w:val="0"/>
                      <w:marRight w:val="0"/>
                      <w:marTop w:val="0"/>
                      <w:marBottom w:val="0"/>
                      <w:divBdr>
                        <w:top w:val="none" w:sz="0" w:space="0" w:color="auto"/>
                        <w:left w:val="none" w:sz="0" w:space="0" w:color="auto"/>
                        <w:bottom w:val="none" w:sz="0" w:space="0" w:color="auto"/>
                        <w:right w:val="none" w:sz="0" w:space="0" w:color="auto"/>
                      </w:divBdr>
                    </w:div>
                  </w:divsChild>
                </w:div>
                <w:div w:id="2139641528">
                  <w:marLeft w:val="0"/>
                  <w:marRight w:val="0"/>
                  <w:marTop w:val="0"/>
                  <w:marBottom w:val="0"/>
                  <w:divBdr>
                    <w:top w:val="none" w:sz="0" w:space="0" w:color="auto"/>
                    <w:left w:val="none" w:sz="0" w:space="0" w:color="auto"/>
                    <w:bottom w:val="none" w:sz="0" w:space="0" w:color="auto"/>
                    <w:right w:val="none" w:sz="0" w:space="0" w:color="auto"/>
                  </w:divBdr>
                  <w:divsChild>
                    <w:div w:id="87538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109529">
      <w:bodyDiv w:val="1"/>
      <w:marLeft w:val="0"/>
      <w:marRight w:val="0"/>
      <w:marTop w:val="0"/>
      <w:marBottom w:val="0"/>
      <w:divBdr>
        <w:top w:val="none" w:sz="0" w:space="0" w:color="auto"/>
        <w:left w:val="none" w:sz="0" w:space="0" w:color="auto"/>
        <w:bottom w:val="none" w:sz="0" w:space="0" w:color="auto"/>
        <w:right w:val="none" w:sz="0" w:space="0" w:color="auto"/>
      </w:divBdr>
    </w:div>
    <w:div w:id="855391584">
      <w:bodyDiv w:val="1"/>
      <w:marLeft w:val="0"/>
      <w:marRight w:val="0"/>
      <w:marTop w:val="0"/>
      <w:marBottom w:val="0"/>
      <w:divBdr>
        <w:top w:val="none" w:sz="0" w:space="0" w:color="auto"/>
        <w:left w:val="none" w:sz="0" w:space="0" w:color="auto"/>
        <w:bottom w:val="none" w:sz="0" w:space="0" w:color="auto"/>
        <w:right w:val="none" w:sz="0" w:space="0" w:color="auto"/>
      </w:divBdr>
    </w:div>
    <w:div w:id="859973167">
      <w:bodyDiv w:val="1"/>
      <w:marLeft w:val="0"/>
      <w:marRight w:val="0"/>
      <w:marTop w:val="0"/>
      <w:marBottom w:val="0"/>
      <w:divBdr>
        <w:top w:val="none" w:sz="0" w:space="0" w:color="auto"/>
        <w:left w:val="none" w:sz="0" w:space="0" w:color="auto"/>
        <w:bottom w:val="none" w:sz="0" w:space="0" w:color="auto"/>
        <w:right w:val="none" w:sz="0" w:space="0" w:color="auto"/>
      </w:divBdr>
    </w:div>
    <w:div w:id="864950581">
      <w:bodyDiv w:val="1"/>
      <w:marLeft w:val="0"/>
      <w:marRight w:val="0"/>
      <w:marTop w:val="0"/>
      <w:marBottom w:val="0"/>
      <w:divBdr>
        <w:top w:val="none" w:sz="0" w:space="0" w:color="auto"/>
        <w:left w:val="none" w:sz="0" w:space="0" w:color="auto"/>
        <w:bottom w:val="none" w:sz="0" w:space="0" w:color="auto"/>
        <w:right w:val="none" w:sz="0" w:space="0" w:color="auto"/>
      </w:divBdr>
    </w:div>
    <w:div w:id="885414132">
      <w:bodyDiv w:val="1"/>
      <w:marLeft w:val="0"/>
      <w:marRight w:val="0"/>
      <w:marTop w:val="0"/>
      <w:marBottom w:val="0"/>
      <w:divBdr>
        <w:top w:val="none" w:sz="0" w:space="0" w:color="auto"/>
        <w:left w:val="none" w:sz="0" w:space="0" w:color="auto"/>
        <w:bottom w:val="none" w:sz="0" w:space="0" w:color="auto"/>
        <w:right w:val="none" w:sz="0" w:space="0" w:color="auto"/>
      </w:divBdr>
      <w:divsChild>
        <w:div w:id="156773603">
          <w:marLeft w:val="0"/>
          <w:marRight w:val="0"/>
          <w:marTop w:val="0"/>
          <w:marBottom w:val="0"/>
          <w:divBdr>
            <w:top w:val="none" w:sz="0" w:space="0" w:color="auto"/>
            <w:left w:val="none" w:sz="0" w:space="0" w:color="auto"/>
            <w:bottom w:val="none" w:sz="0" w:space="0" w:color="auto"/>
            <w:right w:val="none" w:sz="0" w:space="0" w:color="auto"/>
          </w:divBdr>
        </w:div>
        <w:div w:id="158158469">
          <w:marLeft w:val="0"/>
          <w:marRight w:val="0"/>
          <w:marTop w:val="0"/>
          <w:marBottom w:val="0"/>
          <w:divBdr>
            <w:top w:val="none" w:sz="0" w:space="0" w:color="auto"/>
            <w:left w:val="none" w:sz="0" w:space="0" w:color="auto"/>
            <w:bottom w:val="none" w:sz="0" w:space="0" w:color="auto"/>
            <w:right w:val="none" w:sz="0" w:space="0" w:color="auto"/>
          </w:divBdr>
          <w:divsChild>
            <w:div w:id="59837237">
              <w:marLeft w:val="0"/>
              <w:marRight w:val="0"/>
              <w:marTop w:val="0"/>
              <w:marBottom w:val="0"/>
              <w:divBdr>
                <w:top w:val="none" w:sz="0" w:space="0" w:color="auto"/>
                <w:left w:val="none" w:sz="0" w:space="0" w:color="auto"/>
                <w:bottom w:val="none" w:sz="0" w:space="0" w:color="auto"/>
                <w:right w:val="none" w:sz="0" w:space="0" w:color="auto"/>
              </w:divBdr>
            </w:div>
            <w:div w:id="193465919">
              <w:marLeft w:val="0"/>
              <w:marRight w:val="0"/>
              <w:marTop w:val="0"/>
              <w:marBottom w:val="0"/>
              <w:divBdr>
                <w:top w:val="none" w:sz="0" w:space="0" w:color="auto"/>
                <w:left w:val="none" w:sz="0" w:space="0" w:color="auto"/>
                <w:bottom w:val="none" w:sz="0" w:space="0" w:color="auto"/>
                <w:right w:val="none" w:sz="0" w:space="0" w:color="auto"/>
              </w:divBdr>
            </w:div>
            <w:div w:id="304436525">
              <w:marLeft w:val="0"/>
              <w:marRight w:val="0"/>
              <w:marTop w:val="0"/>
              <w:marBottom w:val="0"/>
              <w:divBdr>
                <w:top w:val="none" w:sz="0" w:space="0" w:color="auto"/>
                <w:left w:val="none" w:sz="0" w:space="0" w:color="auto"/>
                <w:bottom w:val="none" w:sz="0" w:space="0" w:color="auto"/>
                <w:right w:val="none" w:sz="0" w:space="0" w:color="auto"/>
              </w:divBdr>
            </w:div>
            <w:div w:id="572931216">
              <w:marLeft w:val="0"/>
              <w:marRight w:val="0"/>
              <w:marTop w:val="0"/>
              <w:marBottom w:val="0"/>
              <w:divBdr>
                <w:top w:val="none" w:sz="0" w:space="0" w:color="auto"/>
                <w:left w:val="none" w:sz="0" w:space="0" w:color="auto"/>
                <w:bottom w:val="none" w:sz="0" w:space="0" w:color="auto"/>
                <w:right w:val="none" w:sz="0" w:space="0" w:color="auto"/>
              </w:divBdr>
            </w:div>
            <w:div w:id="716929578">
              <w:marLeft w:val="0"/>
              <w:marRight w:val="0"/>
              <w:marTop w:val="0"/>
              <w:marBottom w:val="0"/>
              <w:divBdr>
                <w:top w:val="none" w:sz="0" w:space="0" w:color="auto"/>
                <w:left w:val="none" w:sz="0" w:space="0" w:color="auto"/>
                <w:bottom w:val="none" w:sz="0" w:space="0" w:color="auto"/>
                <w:right w:val="none" w:sz="0" w:space="0" w:color="auto"/>
              </w:divBdr>
            </w:div>
            <w:div w:id="778138899">
              <w:marLeft w:val="0"/>
              <w:marRight w:val="0"/>
              <w:marTop w:val="0"/>
              <w:marBottom w:val="0"/>
              <w:divBdr>
                <w:top w:val="none" w:sz="0" w:space="0" w:color="auto"/>
                <w:left w:val="none" w:sz="0" w:space="0" w:color="auto"/>
                <w:bottom w:val="none" w:sz="0" w:space="0" w:color="auto"/>
                <w:right w:val="none" w:sz="0" w:space="0" w:color="auto"/>
              </w:divBdr>
            </w:div>
            <w:div w:id="796605372">
              <w:marLeft w:val="0"/>
              <w:marRight w:val="0"/>
              <w:marTop w:val="0"/>
              <w:marBottom w:val="0"/>
              <w:divBdr>
                <w:top w:val="none" w:sz="0" w:space="0" w:color="auto"/>
                <w:left w:val="none" w:sz="0" w:space="0" w:color="auto"/>
                <w:bottom w:val="none" w:sz="0" w:space="0" w:color="auto"/>
                <w:right w:val="none" w:sz="0" w:space="0" w:color="auto"/>
              </w:divBdr>
            </w:div>
            <w:div w:id="845093134">
              <w:marLeft w:val="0"/>
              <w:marRight w:val="0"/>
              <w:marTop w:val="0"/>
              <w:marBottom w:val="0"/>
              <w:divBdr>
                <w:top w:val="none" w:sz="0" w:space="0" w:color="auto"/>
                <w:left w:val="none" w:sz="0" w:space="0" w:color="auto"/>
                <w:bottom w:val="none" w:sz="0" w:space="0" w:color="auto"/>
                <w:right w:val="none" w:sz="0" w:space="0" w:color="auto"/>
              </w:divBdr>
            </w:div>
            <w:div w:id="1048533222">
              <w:marLeft w:val="0"/>
              <w:marRight w:val="0"/>
              <w:marTop w:val="0"/>
              <w:marBottom w:val="0"/>
              <w:divBdr>
                <w:top w:val="none" w:sz="0" w:space="0" w:color="auto"/>
                <w:left w:val="none" w:sz="0" w:space="0" w:color="auto"/>
                <w:bottom w:val="none" w:sz="0" w:space="0" w:color="auto"/>
                <w:right w:val="none" w:sz="0" w:space="0" w:color="auto"/>
              </w:divBdr>
            </w:div>
            <w:div w:id="1455060536">
              <w:marLeft w:val="0"/>
              <w:marRight w:val="0"/>
              <w:marTop w:val="0"/>
              <w:marBottom w:val="0"/>
              <w:divBdr>
                <w:top w:val="none" w:sz="0" w:space="0" w:color="auto"/>
                <w:left w:val="none" w:sz="0" w:space="0" w:color="auto"/>
                <w:bottom w:val="none" w:sz="0" w:space="0" w:color="auto"/>
                <w:right w:val="none" w:sz="0" w:space="0" w:color="auto"/>
              </w:divBdr>
            </w:div>
            <w:div w:id="1563246649">
              <w:marLeft w:val="0"/>
              <w:marRight w:val="0"/>
              <w:marTop w:val="0"/>
              <w:marBottom w:val="0"/>
              <w:divBdr>
                <w:top w:val="none" w:sz="0" w:space="0" w:color="auto"/>
                <w:left w:val="none" w:sz="0" w:space="0" w:color="auto"/>
                <w:bottom w:val="none" w:sz="0" w:space="0" w:color="auto"/>
                <w:right w:val="none" w:sz="0" w:space="0" w:color="auto"/>
              </w:divBdr>
            </w:div>
            <w:div w:id="1612666312">
              <w:marLeft w:val="0"/>
              <w:marRight w:val="0"/>
              <w:marTop w:val="0"/>
              <w:marBottom w:val="0"/>
              <w:divBdr>
                <w:top w:val="none" w:sz="0" w:space="0" w:color="auto"/>
                <w:left w:val="none" w:sz="0" w:space="0" w:color="auto"/>
                <w:bottom w:val="none" w:sz="0" w:space="0" w:color="auto"/>
                <w:right w:val="none" w:sz="0" w:space="0" w:color="auto"/>
              </w:divBdr>
            </w:div>
            <w:div w:id="1688215117">
              <w:marLeft w:val="0"/>
              <w:marRight w:val="0"/>
              <w:marTop w:val="0"/>
              <w:marBottom w:val="0"/>
              <w:divBdr>
                <w:top w:val="none" w:sz="0" w:space="0" w:color="auto"/>
                <w:left w:val="none" w:sz="0" w:space="0" w:color="auto"/>
                <w:bottom w:val="none" w:sz="0" w:space="0" w:color="auto"/>
                <w:right w:val="none" w:sz="0" w:space="0" w:color="auto"/>
              </w:divBdr>
            </w:div>
            <w:div w:id="1706103927">
              <w:marLeft w:val="0"/>
              <w:marRight w:val="0"/>
              <w:marTop w:val="0"/>
              <w:marBottom w:val="0"/>
              <w:divBdr>
                <w:top w:val="none" w:sz="0" w:space="0" w:color="auto"/>
                <w:left w:val="none" w:sz="0" w:space="0" w:color="auto"/>
                <w:bottom w:val="none" w:sz="0" w:space="0" w:color="auto"/>
                <w:right w:val="none" w:sz="0" w:space="0" w:color="auto"/>
              </w:divBdr>
            </w:div>
            <w:div w:id="1811438741">
              <w:marLeft w:val="0"/>
              <w:marRight w:val="0"/>
              <w:marTop w:val="0"/>
              <w:marBottom w:val="0"/>
              <w:divBdr>
                <w:top w:val="none" w:sz="0" w:space="0" w:color="auto"/>
                <w:left w:val="none" w:sz="0" w:space="0" w:color="auto"/>
                <w:bottom w:val="none" w:sz="0" w:space="0" w:color="auto"/>
                <w:right w:val="none" w:sz="0" w:space="0" w:color="auto"/>
              </w:divBdr>
            </w:div>
            <w:div w:id="1814715064">
              <w:marLeft w:val="0"/>
              <w:marRight w:val="0"/>
              <w:marTop w:val="0"/>
              <w:marBottom w:val="0"/>
              <w:divBdr>
                <w:top w:val="none" w:sz="0" w:space="0" w:color="auto"/>
                <w:left w:val="none" w:sz="0" w:space="0" w:color="auto"/>
                <w:bottom w:val="none" w:sz="0" w:space="0" w:color="auto"/>
                <w:right w:val="none" w:sz="0" w:space="0" w:color="auto"/>
              </w:divBdr>
            </w:div>
            <w:div w:id="1981962842">
              <w:marLeft w:val="0"/>
              <w:marRight w:val="0"/>
              <w:marTop w:val="0"/>
              <w:marBottom w:val="0"/>
              <w:divBdr>
                <w:top w:val="none" w:sz="0" w:space="0" w:color="auto"/>
                <w:left w:val="none" w:sz="0" w:space="0" w:color="auto"/>
                <w:bottom w:val="none" w:sz="0" w:space="0" w:color="auto"/>
                <w:right w:val="none" w:sz="0" w:space="0" w:color="auto"/>
              </w:divBdr>
            </w:div>
            <w:div w:id="2023849763">
              <w:marLeft w:val="0"/>
              <w:marRight w:val="0"/>
              <w:marTop w:val="0"/>
              <w:marBottom w:val="0"/>
              <w:divBdr>
                <w:top w:val="none" w:sz="0" w:space="0" w:color="auto"/>
                <w:left w:val="none" w:sz="0" w:space="0" w:color="auto"/>
                <w:bottom w:val="none" w:sz="0" w:space="0" w:color="auto"/>
                <w:right w:val="none" w:sz="0" w:space="0" w:color="auto"/>
              </w:divBdr>
            </w:div>
            <w:div w:id="2106614156">
              <w:marLeft w:val="0"/>
              <w:marRight w:val="0"/>
              <w:marTop w:val="0"/>
              <w:marBottom w:val="0"/>
              <w:divBdr>
                <w:top w:val="none" w:sz="0" w:space="0" w:color="auto"/>
                <w:left w:val="none" w:sz="0" w:space="0" w:color="auto"/>
                <w:bottom w:val="none" w:sz="0" w:space="0" w:color="auto"/>
                <w:right w:val="none" w:sz="0" w:space="0" w:color="auto"/>
              </w:divBdr>
            </w:div>
            <w:div w:id="2114398542">
              <w:marLeft w:val="0"/>
              <w:marRight w:val="0"/>
              <w:marTop w:val="0"/>
              <w:marBottom w:val="0"/>
              <w:divBdr>
                <w:top w:val="none" w:sz="0" w:space="0" w:color="auto"/>
                <w:left w:val="none" w:sz="0" w:space="0" w:color="auto"/>
                <w:bottom w:val="none" w:sz="0" w:space="0" w:color="auto"/>
                <w:right w:val="none" w:sz="0" w:space="0" w:color="auto"/>
              </w:divBdr>
            </w:div>
          </w:divsChild>
        </w:div>
        <w:div w:id="285477975">
          <w:marLeft w:val="0"/>
          <w:marRight w:val="0"/>
          <w:marTop w:val="0"/>
          <w:marBottom w:val="0"/>
          <w:divBdr>
            <w:top w:val="none" w:sz="0" w:space="0" w:color="auto"/>
            <w:left w:val="none" w:sz="0" w:space="0" w:color="auto"/>
            <w:bottom w:val="none" w:sz="0" w:space="0" w:color="auto"/>
            <w:right w:val="none" w:sz="0" w:space="0" w:color="auto"/>
          </w:divBdr>
          <w:divsChild>
            <w:div w:id="345523527">
              <w:marLeft w:val="0"/>
              <w:marRight w:val="0"/>
              <w:marTop w:val="0"/>
              <w:marBottom w:val="0"/>
              <w:divBdr>
                <w:top w:val="none" w:sz="0" w:space="0" w:color="auto"/>
                <w:left w:val="none" w:sz="0" w:space="0" w:color="auto"/>
                <w:bottom w:val="none" w:sz="0" w:space="0" w:color="auto"/>
                <w:right w:val="none" w:sz="0" w:space="0" w:color="auto"/>
              </w:divBdr>
            </w:div>
            <w:div w:id="607587167">
              <w:marLeft w:val="0"/>
              <w:marRight w:val="0"/>
              <w:marTop w:val="0"/>
              <w:marBottom w:val="0"/>
              <w:divBdr>
                <w:top w:val="none" w:sz="0" w:space="0" w:color="auto"/>
                <w:left w:val="none" w:sz="0" w:space="0" w:color="auto"/>
                <w:bottom w:val="none" w:sz="0" w:space="0" w:color="auto"/>
                <w:right w:val="none" w:sz="0" w:space="0" w:color="auto"/>
              </w:divBdr>
            </w:div>
            <w:div w:id="703404864">
              <w:marLeft w:val="0"/>
              <w:marRight w:val="0"/>
              <w:marTop w:val="0"/>
              <w:marBottom w:val="0"/>
              <w:divBdr>
                <w:top w:val="none" w:sz="0" w:space="0" w:color="auto"/>
                <w:left w:val="none" w:sz="0" w:space="0" w:color="auto"/>
                <w:bottom w:val="none" w:sz="0" w:space="0" w:color="auto"/>
                <w:right w:val="none" w:sz="0" w:space="0" w:color="auto"/>
              </w:divBdr>
            </w:div>
            <w:div w:id="1051617793">
              <w:marLeft w:val="0"/>
              <w:marRight w:val="0"/>
              <w:marTop w:val="0"/>
              <w:marBottom w:val="0"/>
              <w:divBdr>
                <w:top w:val="none" w:sz="0" w:space="0" w:color="auto"/>
                <w:left w:val="none" w:sz="0" w:space="0" w:color="auto"/>
                <w:bottom w:val="none" w:sz="0" w:space="0" w:color="auto"/>
                <w:right w:val="none" w:sz="0" w:space="0" w:color="auto"/>
              </w:divBdr>
            </w:div>
            <w:div w:id="1116292218">
              <w:marLeft w:val="0"/>
              <w:marRight w:val="0"/>
              <w:marTop w:val="0"/>
              <w:marBottom w:val="0"/>
              <w:divBdr>
                <w:top w:val="none" w:sz="0" w:space="0" w:color="auto"/>
                <w:left w:val="none" w:sz="0" w:space="0" w:color="auto"/>
                <w:bottom w:val="none" w:sz="0" w:space="0" w:color="auto"/>
                <w:right w:val="none" w:sz="0" w:space="0" w:color="auto"/>
              </w:divBdr>
            </w:div>
            <w:div w:id="1275478531">
              <w:marLeft w:val="0"/>
              <w:marRight w:val="0"/>
              <w:marTop w:val="0"/>
              <w:marBottom w:val="0"/>
              <w:divBdr>
                <w:top w:val="none" w:sz="0" w:space="0" w:color="auto"/>
                <w:left w:val="none" w:sz="0" w:space="0" w:color="auto"/>
                <w:bottom w:val="none" w:sz="0" w:space="0" w:color="auto"/>
                <w:right w:val="none" w:sz="0" w:space="0" w:color="auto"/>
              </w:divBdr>
            </w:div>
            <w:div w:id="1796483679">
              <w:marLeft w:val="0"/>
              <w:marRight w:val="0"/>
              <w:marTop w:val="0"/>
              <w:marBottom w:val="0"/>
              <w:divBdr>
                <w:top w:val="none" w:sz="0" w:space="0" w:color="auto"/>
                <w:left w:val="none" w:sz="0" w:space="0" w:color="auto"/>
                <w:bottom w:val="none" w:sz="0" w:space="0" w:color="auto"/>
                <w:right w:val="none" w:sz="0" w:space="0" w:color="auto"/>
              </w:divBdr>
            </w:div>
            <w:div w:id="1899703434">
              <w:marLeft w:val="0"/>
              <w:marRight w:val="0"/>
              <w:marTop w:val="0"/>
              <w:marBottom w:val="0"/>
              <w:divBdr>
                <w:top w:val="none" w:sz="0" w:space="0" w:color="auto"/>
                <w:left w:val="none" w:sz="0" w:space="0" w:color="auto"/>
                <w:bottom w:val="none" w:sz="0" w:space="0" w:color="auto"/>
                <w:right w:val="none" w:sz="0" w:space="0" w:color="auto"/>
              </w:divBdr>
            </w:div>
          </w:divsChild>
        </w:div>
        <w:div w:id="321156052">
          <w:marLeft w:val="0"/>
          <w:marRight w:val="0"/>
          <w:marTop w:val="0"/>
          <w:marBottom w:val="0"/>
          <w:divBdr>
            <w:top w:val="none" w:sz="0" w:space="0" w:color="auto"/>
            <w:left w:val="none" w:sz="0" w:space="0" w:color="auto"/>
            <w:bottom w:val="none" w:sz="0" w:space="0" w:color="auto"/>
            <w:right w:val="none" w:sz="0" w:space="0" w:color="auto"/>
          </w:divBdr>
        </w:div>
        <w:div w:id="441843969">
          <w:marLeft w:val="0"/>
          <w:marRight w:val="0"/>
          <w:marTop w:val="0"/>
          <w:marBottom w:val="0"/>
          <w:divBdr>
            <w:top w:val="none" w:sz="0" w:space="0" w:color="auto"/>
            <w:left w:val="none" w:sz="0" w:space="0" w:color="auto"/>
            <w:bottom w:val="none" w:sz="0" w:space="0" w:color="auto"/>
            <w:right w:val="none" w:sz="0" w:space="0" w:color="auto"/>
          </w:divBdr>
        </w:div>
        <w:div w:id="776950057">
          <w:marLeft w:val="0"/>
          <w:marRight w:val="0"/>
          <w:marTop w:val="0"/>
          <w:marBottom w:val="0"/>
          <w:divBdr>
            <w:top w:val="none" w:sz="0" w:space="0" w:color="auto"/>
            <w:left w:val="none" w:sz="0" w:space="0" w:color="auto"/>
            <w:bottom w:val="none" w:sz="0" w:space="0" w:color="auto"/>
            <w:right w:val="none" w:sz="0" w:space="0" w:color="auto"/>
          </w:divBdr>
        </w:div>
        <w:div w:id="801923444">
          <w:marLeft w:val="0"/>
          <w:marRight w:val="0"/>
          <w:marTop w:val="0"/>
          <w:marBottom w:val="0"/>
          <w:divBdr>
            <w:top w:val="none" w:sz="0" w:space="0" w:color="auto"/>
            <w:left w:val="none" w:sz="0" w:space="0" w:color="auto"/>
            <w:bottom w:val="none" w:sz="0" w:space="0" w:color="auto"/>
            <w:right w:val="none" w:sz="0" w:space="0" w:color="auto"/>
          </w:divBdr>
          <w:divsChild>
            <w:div w:id="281155890">
              <w:marLeft w:val="0"/>
              <w:marRight w:val="0"/>
              <w:marTop w:val="0"/>
              <w:marBottom w:val="0"/>
              <w:divBdr>
                <w:top w:val="none" w:sz="0" w:space="0" w:color="auto"/>
                <w:left w:val="none" w:sz="0" w:space="0" w:color="auto"/>
                <w:bottom w:val="none" w:sz="0" w:space="0" w:color="auto"/>
                <w:right w:val="none" w:sz="0" w:space="0" w:color="auto"/>
              </w:divBdr>
            </w:div>
            <w:div w:id="339700621">
              <w:marLeft w:val="0"/>
              <w:marRight w:val="0"/>
              <w:marTop w:val="0"/>
              <w:marBottom w:val="0"/>
              <w:divBdr>
                <w:top w:val="none" w:sz="0" w:space="0" w:color="auto"/>
                <w:left w:val="none" w:sz="0" w:space="0" w:color="auto"/>
                <w:bottom w:val="none" w:sz="0" w:space="0" w:color="auto"/>
                <w:right w:val="none" w:sz="0" w:space="0" w:color="auto"/>
              </w:divBdr>
            </w:div>
            <w:div w:id="596407562">
              <w:marLeft w:val="0"/>
              <w:marRight w:val="0"/>
              <w:marTop w:val="0"/>
              <w:marBottom w:val="0"/>
              <w:divBdr>
                <w:top w:val="none" w:sz="0" w:space="0" w:color="auto"/>
                <w:left w:val="none" w:sz="0" w:space="0" w:color="auto"/>
                <w:bottom w:val="none" w:sz="0" w:space="0" w:color="auto"/>
                <w:right w:val="none" w:sz="0" w:space="0" w:color="auto"/>
              </w:divBdr>
            </w:div>
            <w:div w:id="637879781">
              <w:marLeft w:val="0"/>
              <w:marRight w:val="0"/>
              <w:marTop w:val="0"/>
              <w:marBottom w:val="0"/>
              <w:divBdr>
                <w:top w:val="none" w:sz="0" w:space="0" w:color="auto"/>
                <w:left w:val="none" w:sz="0" w:space="0" w:color="auto"/>
                <w:bottom w:val="none" w:sz="0" w:space="0" w:color="auto"/>
                <w:right w:val="none" w:sz="0" w:space="0" w:color="auto"/>
              </w:divBdr>
            </w:div>
            <w:div w:id="642344811">
              <w:marLeft w:val="0"/>
              <w:marRight w:val="0"/>
              <w:marTop w:val="0"/>
              <w:marBottom w:val="0"/>
              <w:divBdr>
                <w:top w:val="none" w:sz="0" w:space="0" w:color="auto"/>
                <w:left w:val="none" w:sz="0" w:space="0" w:color="auto"/>
                <w:bottom w:val="none" w:sz="0" w:space="0" w:color="auto"/>
                <w:right w:val="none" w:sz="0" w:space="0" w:color="auto"/>
              </w:divBdr>
            </w:div>
            <w:div w:id="756093815">
              <w:marLeft w:val="0"/>
              <w:marRight w:val="0"/>
              <w:marTop w:val="0"/>
              <w:marBottom w:val="0"/>
              <w:divBdr>
                <w:top w:val="none" w:sz="0" w:space="0" w:color="auto"/>
                <w:left w:val="none" w:sz="0" w:space="0" w:color="auto"/>
                <w:bottom w:val="none" w:sz="0" w:space="0" w:color="auto"/>
                <w:right w:val="none" w:sz="0" w:space="0" w:color="auto"/>
              </w:divBdr>
            </w:div>
            <w:div w:id="766193962">
              <w:marLeft w:val="0"/>
              <w:marRight w:val="0"/>
              <w:marTop w:val="0"/>
              <w:marBottom w:val="0"/>
              <w:divBdr>
                <w:top w:val="none" w:sz="0" w:space="0" w:color="auto"/>
                <w:left w:val="none" w:sz="0" w:space="0" w:color="auto"/>
                <w:bottom w:val="none" w:sz="0" w:space="0" w:color="auto"/>
                <w:right w:val="none" w:sz="0" w:space="0" w:color="auto"/>
              </w:divBdr>
            </w:div>
            <w:div w:id="932936604">
              <w:marLeft w:val="0"/>
              <w:marRight w:val="0"/>
              <w:marTop w:val="0"/>
              <w:marBottom w:val="0"/>
              <w:divBdr>
                <w:top w:val="none" w:sz="0" w:space="0" w:color="auto"/>
                <w:left w:val="none" w:sz="0" w:space="0" w:color="auto"/>
                <w:bottom w:val="none" w:sz="0" w:space="0" w:color="auto"/>
                <w:right w:val="none" w:sz="0" w:space="0" w:color="auto"/>
              </w:divBdr>
            </w:div>
            <w:div w:id="958296863">
              <w:marLeft w:val="0"/>
              <w:marRight w:val="0"/>
              <w:marTop w:val="0"/>
              <w:marBottom w:val="0"/>
              <w:divBdr>
                <w:top w:val="none" w:sz="0" w:space="0" w:color="auto"/>
                <w:left w:val="none" w:sz="0" w:space="0" w:color="auto"/>
                <w:bottom w:val="none" w:sz="0" w:space="0" w:color="auto"/>
                <w:right w:val="none" w:sz="0" w:space="0" w:color="auto"/>
              </w:divBdr>
            </w:div>
            <w:div w:id="1003581399">
              <w:marLeft w:val="0"/>
              <w:marRight w:val="0"/>
              <w:marTop w:val="0"/>
              <w:marBottom w:val="0"/>
              <w:divBdr>
                <w:top w:val="none" w:sz="0" w:space="0" w:color="auto"/>
                <w:left w:val="none" w:sz="0" w:space="0" w:color="auto"/>
                <w:bottom w:val="none" w:sz="0" w:space="0" w:color="auto"/>
                <w:right w:val="none" w:sz="0" w:space="0" w:color="auto"/>
              </w:divBdr>
            </w:div>
            <w:div w:id="1205098893">
              <w:marLeft w:val="0"/>
              <w:marRight w:val="0"/>
              <w:marTop w:val="0"/>
              <w:marBottom w:val="0"/>
              <w:divBdr>
                <w:top w:val="none" w:sz="0" w:space="0" w:color="auto"/>
                <w:left w:val="none" w:sz="0" w:space="0" w:color="auto"/>
                <w:bottom w:val="none" w:sz="0" w:space="0" w:color="auto"/>
                <w:right w:val="none" w:sz="0" w:space="0" w:color="auto"/>
              </w:divBdr>
            </w:div>
            <w:div w:id="1792019339">
              <w:marLeft w:val="0"/>
              <w:marRight w:val="0"/>
              <w:marTop w:val="0"/>
              <w:marBottom w:val="0"/>
              <w:divBdr>
                <w:top w:val="none" w:sz="0" w:space="0" w:color="auto"/>
                <w:left w:val="none" w:sz="0" w:space="0" w:color="auto"/>
                <w:bottom w:val="none" w:sz="0" w:space="0" w:color="auto"/>
                <w:right w:val="none" w:sz="0" w:space="0" w:color="auto"/>
              </w:divBdr>
            </w:div>
          </w:divsChild>
        </w:div>
        <w:div w:id="918366874">
          <w:marLeft w:val="0"/>
          <w:marRight w:val="0"/>
          <w:marTop w:val="0"/>
          <w:marBottom w:val="0"/>
          <w:divBdr>
            <w:top w:val="none" w:sz="0" w:space="0" w:color="auto"/>
            <w:left w:val="none" w:sz="0" w:space="0" w:color="auto"/>
            <w:bottom w:val="none" w:sz="0" w:space="0" w:color="auto"/>
            <w:right w:val="none" w:sz="0" w:space="0" w:color="auto"/>
          </w:divBdr>
        </w:div>
        <w:div w:id="931356023">
          <w:marLeft w:val="0"/>
          <w:marRight w:val="0"/>
          <w:marTop w:val="0"/>
          <w:marBottom w:val="0"/>
          <w:divBdr>
            <w:top w:val="none" w:sz="0" w:space="0" w:color="auto"/>
            <w:left w:val="none" w:sz="0" w:space="0" w:color="auto"/>
            <w:bottom w:val="none" w:sz="0" w:space="0" w:color="auto"/>
            <w:right w:val="none" w:sz="0" w:space="0" w:color="auto"/>
          </w:divBdr>
        </w:div>
        <w:div w:id="942148702">
          <w:marLeft w:val="0"/>
          <w:marRight w:val="0"/>
          <w:marTop w:val="0"/>
          <w:marBottom w:val="0"/>
          <w:divBdr>
            <w:top w:val="none" w:sz="0" w:space="0" w:color="auto"/>
            <w:left w:val="none" w:sz="0" w:space="0" w:color="auto"/>
            <w:bottom w:val="none" w:sz="0" w:space="0" w:color="auto"/>
            <w:right w:val="none" w:sz="0" w:space="0" w:color="auto"/>
          </w:divBdr>
        </w:div>
        <w:div w:id="1008606389">
          <w:marLeft w:val="0"/>
          <w:marRight w:val="0"/>
          <w:marTop w:val="0"/>
          <w:marBottom w:val="0"/>
          <w:divBdr>
            <w:top w:val="none" w:sz="0" w:space="0" w:color="auto"/>
            <w:left w:val="none" w:sz="0" w:space="0" w:color="auto"/>
            <w:bottom w:val="none" w:sz="0" w:space="0" w:color="auto"/>
            <w:right w:val="none" w:sz="0" w:space="0" w:color="auto"/>
          </w:divBdr>
        </w:div>
        <w:div w:id="1182205898">
          <w:marLeft w:val="0"/>
          <w:marRight w:val="0"/>
          <w:marTop w:val="0"/>
          <w:marBottom w:val="0"/>
          <w:divBdr>
            <w:top w:val="none" w:sz="0" w:space="0" w:color="auto"/>
            <w:left w:val="none" w:sz="0" w:space="0" w:color="auto"/>
            <w:bottom w:val="none" w:sz="0" w:space="0" w:color="auto"/>
            <w:right w:val="none" w:sz="0" w:space="0" w:color="auto"/>
          </w:divBdr>
        </w:div>
        <w:div w:id="1208835529">
          <w:marLeft w:val="0"/>
          <w:marRight w:val="0"/>
          <w:marTop w:val="0"/>
          <w:marBottom w:val="0"/>
          <w:divBdr>
            <w:top w:val="none" w:sz="0" w:space="0" w:color="auto"/>
            <w:left w:val="none" w:sz="0" w:space="0" w:color="auto"/>
            <w:bottom w:val="none" w:sz="0" w:space="0" w:color="auto"/>
            <w:right w:val="none" w:sz="0" w:space="0" w:color="auto"/>
          </w:divBdr>
        </w:div>
        <w:div w:id="1306356028">
          <w:marLeft w:val="0"/>
          <w:marRight w:val="0"/>
          <w:marTop w:val="0"/>
          <w:marBottom w:val="0"/>
          <w:divBdr>
            <w:top w:val="none" w:sz="0" w:space="0" w:color="auto"/>
            <w:left w:val="none" w:sz="0" w:space="0" w:color="auto"/>
            <w:bottom w:val="none" w:sz="0" w:space="0" w:color="auto"/>
            <w:right w:val="none" w:sz="0" w:space="0" w:color="auto"/>
          </w:divBdr>
        </w:div>
        <w:div w:id="1487824322">
          <w:marLeft w:val="0"/>
          <w:marRight w:val="0"/>
          <w:marTop w:val="0"/>
          <w:marBottom w:val="0"/>
          <w:divBdr>
            <w:top w:val="none" w:sz="0" w:space="0" w:color="auto"/>
            <w:left w:val="none" w:sz="0" w:space="0" w:color="auto"/>
            <w:bottom w:val="none" w:sz="0" w:space="0" w:color="auto"/>
            <w:right w:val="none" w:sz="0" w:space="0" w:color="auto"/>
          </w:divBdr>
        </w:div>
        <w:div w:id="1502428669">
          <w:marLeft w:val="0"/>
          <w:marRight w:val="0"/>
          <w:marTop w:val="0"/>
          <w:marBottom w:val="0"/>
          <w:divBdr>
            <w:top w:val="none" w:sz="0" w:space="0" w:color="auto"/>
            <w:left w:val="none" w:sz="0" w:space="0" w:color="auto"/>
            <w:bottom w:val="none" w:sz="0" w:space="0" w:color="auto"/>
            <w:right w:val="none" w:sz="0" w:space="0" w:color="auto"/>
          </w:divBdr>
        </w:div>
        <w:div w:id="1508403285">
          <w:marLeft w:val="0"/>
          <w:marRight w:val="0"/>
          <w:marTop w:val="0"/>
          <w:marBottom w:val="0"/>
          <w:divBdr>
            <w:top w:val="none" w:sz="0" w:space="0" w:color="auto"/>
            <w:left w:val="none" w:sz="0" w:space="0" w:color="auto"/>
            <w:bottom w:val="none" w:sz="0" w:space="0" w:color="auto"/>
            <w:right w:val="none" w:sz="0" w:space="0" w:color="auto"/>
          </w:divBdr>
        </w:div>
        <w:div w:id="1573588670">
          <w:marLeft w:val="0"/>
          <w:marRight w:val="0"/>
          <w:marTop w:val="0"/>
          <w:marBottom w:val="0"/>
          <w:divBdr>
            <w:top w:val="none" w:sz="0" w:space="0" w:color="auto"/>
            <w:left w:val="none" w:sz="0" w:space="0" w:color="auto"/>
            <w:bottom w:val="none" w:sz="0" w:space="0" w:color="auto"/>
            <w:right w:val="none" w:sz="0" w:space="0" w:color="auto"/>
          </w:divBdr>
        </w:div>
        <w:div w:id="1592079727">
          <w:marLeft w:val="0"/>
          <w:marRight w:val="0"/>
          <w:marTop w:val="0"/>
          <w:marBottom w:val="0"/>
          <w:divBdr>
            <w:top w:val="none" w:sz="0" w:space="0" w:color="auto"/>
            <w:left w:val="none" w:sz="0" w:space="0" w:color="auto"/>
            <w:bottom w:val="none" w:sz="0" w:space="0" w:color="auto"/>
            <w:right w:val="none" w:sz="0" w:space="0" w:color="auto"/>
          </w:divBdr>
        </w:div>
        <w:div w:id="1749230406">
          <w:marLeft w:val="0"/>
          <w:marRight w:val="0"/>
          <w:marTop w:val="0"/>
          <w:marBottom w:val="0"/>
          <w:divBdr>
            <w:top w:val="none" w:sz="0" w:space="0" w:color="auto"/>
            <w:left w:val="none" w:sz="0" w:space="0" w:color="auto"/>
            <w:bottom w:val="none" w:sz="0" w:space="0" w:color="auto"/>
            <w:right w:val="none" w:sz="0" w:space="0" w:color="auto"/>
          </w:divBdr>
          <w:divsChild>
            <w:div w:id="1032076895">
              <w:marLeft w:val="0"/>
              <w:marRight w:val="0"/>
              <w:marTop w:val="0"/>
              <w:marBottom w:val="0"/>
              <w:divBdr>
                <w:top w:val="none" w:sz="0" w:space="0" w:color="auto"/>
                <w:left w:val="none" w:sz="0" w:space="0" w:color="auto"/>
                <w:bottom w:val="none" w:sz="0" w:space="0" w:color="auto"/>
                <w:right w:val="none" w:sz="0" w:space="0" w:color="auto"/>
              </w:divBdr>
            </w:div>
            <w:div w:id="1483891048">
              <w:marLeft w:val="0"/>
              <w:marRight w:val="0"/>
              <w:marTop w:val="0"/>
              <w:marBottom w:val="0"/>
              <w:divBdr>
                <w:top w:val="none" w:sz="0" w:space="0" w:color="auto"/>
                <w:left w:val="none" w:sz="0" w:space="0" w:color="auto"/>
                <w:bottom w:val="none" w:sz="0" w:space="0" w:color="auto"/>
                <w:right w:val="none" w:sz="0" w:space="0" w:color="auto"/>
              </w:divBdr>
            </w:div>
          </w:divsChild>
        </w:div>
        <w:div w:id="1772045791">
          <w:marLeft w:val="0"/>
          <w:marRight w:val="0"/>
          <w:marTop w:val="0"/>
          <w:marBottom w:val="0"/>
          <w:divBdr>
            <w:top w:val="none" w:sz="0" w:space="0" w:color="auto"/>
            <w:left w:val="none" w:sz="0" w:space="0" w:color="auto"/>
            <w:bottom w:val="none" w:sz="0" w:space="0" w:color="auto"/>
            <w:right w:val="none" w:sz="0" w:space="0" w:color="auto"/>
          </w:divBdr>
          <w:divsChild>
            <w:div w:id="342165611">
              <w:marLeft w:val="-75"/>
              <w:marRight w:val="0"/>
              <w:marTop w:val="30"/>
              <w:marBottom w:val="30"/>
              <w:divBdr>
                <w:top w:val="none" w:sz="0" w:space="0" w:color="auto"/>
                <w:left w:val="none" w:sz="0" w:space="0" w:color="auto"/>
                <w:bottom w:val="none" w:sz="0" w:space="0" w:color="auto"/>
                <w:right w:val="none" w:sz="0" w:space="0" w:color="auto"/>
              </w:divBdr>
              <w:divsChild>
                <w:div w:id="34623469">
                  <w:marLeft w:val="0"/>
                  <w:marRight w:val="0"/>
                  <w:marTop w:val="0"/>
                  <w:marBottom w:val="0"/>
                  <w:divBdr>
                    <w:top w:val="none" w:sz="0" w:space="0" w:color="auto"/>
                    <w:left w:val="none" w:sz="0" w:space="0" w:color="auto"/>
                    <w:bottom w:val="none" w:sz="0" w:space="0" w:color="auto"/>
                    <w:right w:val="none" w:sz="0" w:space="0" w:color="auto"/>
                  </w:divBdr>
                  <w:divsChild>
                    <w:div w:id="608659193">
                      <w:marLeft w:val="0"/>
                      <w:marRight w:val="0"/>
                      <w:marTop w:val="0"/>
                      <w:marBottom w:val="0"/>
                      <w:divBdr>
                        <w:top w:val="none" w:sz="0" w:space="0" w:color="auto"/>
                        <w:left w:val="none" w:sz="0" w:space="0" w:color="auto"/>
                        <w:bottom w:val="none" w:sz="0" w:space="0" w:color="auto"/>
                        <w:right w:val="none" w:sz="0" w:space="0" w:color="auto"/>
                      </w:divBdr>
                    </w:div>
                  </w:divsChild>
                </w:div>
                <w:div w:id="114370656">
                  <w:marLeft w:val="0"/>
                  <w:marRight w:val="0"/>
                  <w:marTop w:val="0"/>
                  <w:marBottom w:val="0"/>
                  <w:divBdr>
                    <w:top w:val="none" w:sz="0" w:space="0" w:color="auto"/>
                    <w:left w:val="none" w:sz="0" w:space="0" w:color="auto"/>
                    <w:bottom w:val="none" w:sz="0" w:space="0" w:color="auto"/>
                    <w:right w:val="none" w:sz="0" w:space="0" w:color="auto"/>
                  </w:divBdr>
                  <w:divsChild>
                    <w:div w:id="2061048867">
                      <w:marLeft w:val="0"/>
                      <w:marRight w:val="0"/>
                      <w:marTop w:val="0"/>
                      <w:marBottom w:val="0"/>
                      <w:divBdr>
                        <w:top w:val="none" w:sz="0" w:space="0" w:color="auto"/>
                        <w:left w:val="none" w:sz="0" w:space="0" w:color="auto"/>
                        <w:bottom w:val="none" w:sz="0" w:space="0" w:color="auto"/>
                        <w:right w:val="none" w:sz="0" w:space="0" w:color="auto"/>
                      </w:divBdr>
                    </w:div>
                  </w:divsChild>
                </w:div>
                <w:div w:id="126706489">
                  <w:marLeft w:val="0"/>
                  <w:marRight w:val="0"/>
                  <w:marTop w:val="0"/>
                  <w:marBottom w:val="0"/>
                  <w:divBdr>
                    <w:top w:val="none" w:sz="0" w:space="0" w:color="auto"/>
                    <w:left w:val="none" w:sz="0" w:space="0" w:color="auto"/>
                    <w:bottom w:val="none" w:sz="0" w:space="0" w:color="auto"/>
                    <w:right w:val="none" w:sz="0" w:space="0" w:color="auto"/>
                  </w:divBdr>
                  <w:divsChild>
                    <w:div w:id="1659264750">
                      <w:marLeft w:val="0"/>
                      <w:marRight w:val="0"/>
                      <w:marTop w:val="0"/>
                      <w:marBottom w:val="0"/>
                      <w:divBdr>
                        <w:top w:val="none" w:sz="0" w:space="0" w:color="auto"/>
                        <w:left w:val="none" w:sz="0" w:space="0" w:color="auto"/>
                        <w:bottom w:val="none" w:sz="0" w:space="0" w:color="auto"/>
                        <w:right w:val="none" w:sz="0" w:space="0" w:color="auto"/>
                      </w:divBdr>
                    </w:div>
                  </w:divsChild>
                </w:div>
                <w:div w:id="152528934">
                  <w:marLeft w:val="0"/>
                  <w:marRight w:val="0"/>
                  <w:marTop w:val="0"/>
                  <w:marBottom w:val="0"/>
                  <w:divBdr>
                    <w:top w:val="none" w:sz="0" w:space="0" w:color="auto"/>
                    <w:left w:val="none" w:sz="0" w:space="0" w:color="auto"/>
                    <w:bottom w:val="none" w:sz="0" w:space="0" w:color="auto"/>
                    <w:right w:val="none" w:sz="0" w:space="0" w:color="auto"/>
                  </w:divBdr>
                  <w:divsChild>
                    <w:div w:id="245195109">
                      <w:marLeft w:val="0"/>
                      <w:marRight w:val="0"/>
                      <w:marTop w:val="0"/>
                      <w:marBottom w:val="0"/>
                      <w:divBdr>
                        <w:top w:val="none" w:sz="0" w:space="0" w:color="auto"/>
                        <w:left w:val="none" w:sz="0" w:space="0" w:color="auto"/>
                        <w:bottom w:val="none" w:sz="0" w:space="0" w:color="auto"/>
                        <w:right w:val="none" w:sz="0" w:space="0" w:color="auto"/>
                      </w:divBdr>
                    </w:div>
                  </w:divsChild>
                </w:div>
                <w:div w:id="161161001">
                  <w:marLeft w:val="0"/>
                  <w:marRight w:val="0"/>
                  <w:marTop w:val="0"/>
                  <w:marBottom w:val="0"/>
                  <w:divBdr>
                    <w:top w:val="none" w:sz="0" w:space="0" w:color="auto"/>
                    <w:left w:val="none" w:sz="0" w:space="0" w:color="auto"/>
                    <w:bottom w:val="none" w:sz="0" w:space="0" w:color="auto"/>
                    <w:right w:val="none" w:sz="0" w:space="0" w:color="auto"/>
                  </w:divBdr>
                  <w:divsChild>
                    <w:div w:id="631058899">
                      <w:marLeft w:val="0"/>
                      <w:marRight w:val="0"/>
                      <w:marTop w:val="0"/>
                      <w:marBottom w:val="0"/>
                      <w:divBdr>
                        <w:top w:val="none" w:sz="0" w:space="0" w:color="auto"/>
                        <w:left w:val="none" w:sz="0" w:space="0" w:color="auto"/>
                        <w:bottom w:val="none" w:sz="0" w:space="0" w:color="auto"/>
                        <w:right w:val="none" w:sz="0" w:space="0" w:color="auto"/>
                      </w:divBdr>
                    </w:div>
                  </w:divsChild>
                </w:div>
                <w:div w:id="198780219">
                  <w:marLeft w:val="0"/>
                  <w:marRight w:val="0"/>
                  <w:marTop w:val="0"/>
                  <w:marBottom w:val="0"/>
                  <w:divBdr>
                    <w:top w:val="none" w:sz="0" w:space="0" w:color="auto"/>
                    <w:left w:val="none" w:sz="0" w:space="0" w:color="auto"/>
                    <w:bottom w:val="none" w:sz="0" w:space="0" w:color="auto"/>
                    <w:right w:val="none" w:sz="0" w:space="0" w:color="auto"/>
                  </w:divBdr>
                  <w:divsChild>
                    <w:div w:id="1517765604">
                      <w:marLeft w:val="0"/>
                      <w:marRight w:val="0"/>
                      <w:marTop w:val="0"/>
                      <w:marBottom w:val="0"/>
                      <w:divBdr>
                        <w:top w:val="none" w:sz="0" w:space="0" w:color="auto"/>
                        <w:left w:val="none" w:sz="0" w:space="0" w:color="auto"/>
                        <w:bottom w:val="none" w:sz="0" w:space="0" w:color="auto"/>
                        <w:right w:val="none" w:sz="0" w:space="0" w:color="auto"/>
                      </w:divBdr>
                    </w:div>
                  </w:divsChild>
                </w:div>
                <w:div w:id="246310989">
                  <w:marLeft w:val="0"/>
                  <w:marRight w:val="0"/>
                  <w:marTop w:val="0"/>
                  <w:marBottom w:val="0"/>
                  <w:divBdr>
                    <w:top w:val="none" w:sz="0" w:space="0" w:color="auto"/>
                    <w:left w:val="none" w:sz="0" w:space="0" w:color="auto"/>
                    <w:bottom w:val="none" w:sz="0" w:space="0" w:color="auto"/>
                    <w:right w:val="none" w:sz="0" w:space="0" w:color="auto"/>
                  </w:divBdr>
                  <w:divsChild>
                    <w:div w:id="129056332">
                      <w:marLeft w:val="0"/>
                      <w:marRight w:val="0"/>
                      <w:marTop w:val="0"/>
                      <w:marBottom w:val="0"/>
                      <w:divBdr>
                        <w:top w:val="none" w:sz="0" w:space="0" w:color="auto"/>
                        <w:left w:val="none" w:sz="0" w:space="0" w:color="auto"/>
                        <w:bottom w:val="none" w:sz="0" w:space="0" w:color="auto"/>
                        <w:right w:val="none" w:sz="0" w:space="0" w:color="auto"/>
                      </w:divBdr>
                    </w:div>
                  </w:divsChild>
                </w:div>
                <w:div w:id="364329428">
                  <w:marLeft w:val="0"/>
                  <w:marRight w:val="0"/>
                  <w:marTop w:val="0"/>
                  <w:marBottom w:val="0"/>
                  <w:divBdr>
                    <w:top w:val="none" w:sz="0" w:space="0" w:color="auto"/>
                    <w:left w:val="none" w:sz="0" w:space="0" w:color="auto"/>
                    <w:bottom w:val="none" w:sz="0" w:space="0" w:color="auto"/>
                    <w:right w:val="none" w:sz="0" w:space="0" w:color="auto"/>
                  </w:divBdr>
                  <w:divsChild>
                    <w:div w:id="1280337774">
                      <w:marLeft w:val="0"/>
                      <w:marRight w:val="0"/>
                      <w:marTop w:val="0"/>
                      <w:marBottom w:val="0"/>
                      <w:divBdr>
                        <w:top w:val="none" w:sz="0" w:space="0" w:color="auto"/>
                        <w:left w:val="none" w:sz="0" w:space="0" w:color="auto"/>
                        <w:bottom w:val="none" w:sz="0" w:space="0" w:color="auto"/>
                        <w:right w:val="none" w:sz="0" w:space="0" w:color="auto"/>
                      </w:divBdr>
                    </w:div>
                  </w:divsChild>
                </w:div>
                <w:div w:id="418451974">
                  <w:marLeft w:val="0"/>
                  <w:marRight w:val="0"/>
                  <w:marTop w:val="0"/>
                  <w:marBottom w:val="0"/>
                  <w:divBdr>
                    <w:top w:val="none" w:sz="0" w:space="0" w:color="auto"/>
                    <w:left w:val="none" w:sz="0" w:space="0" w:color="auto"/>
                    <w:bottom w:val="none" w:sz="0" w:space="0" w:color="auto"/>
                    <w:right w:val="none" w:sz="0" w:space="0" w:color="auto"/>
                  </w:divBdr>
                  <w:divsChild>
                    <w:div w:id="118496342">
                      <w:marLeft w:val="0"/>
                      <w:marRight w:val="0"/>
                      <w:marTop w:val="0"/>
                      <w:marBottom w:val="0"/>
                      <w:divBdr>
                        <w:top w:val="none" w:sz="0" w:space="0" w:color="auto"/>
                        <w:left w:val="none" w:sz="0" w:space="0" w:color="auto"/>
                        <w:bottom w:val="none" w:sz="0" w:space="0" w:color="auto"/>
                        <w:right w:val="none" w:sz="0" w:space="0" w:color="auto"/>
                      </w:divBdr>
                    </w:div>
                  </w:divsChild>
                </w:div>
                <w:div w:id="427234432">
                  <w:marLeft w:val="0"/>
                  <w:marRight w:val="0"/>
                  <w:marTop w:val="0"/>
                  <w:marBottom w:val="0"/>
                  <w:divBdr>
                    <w:top w:val="none" w:sz="0" w:space="0" w:color="auto"/>
                    <w:left w:val="none" w:sz="0" w:space="0" w:color="auto"/>
                    <w:bottom w:val="none" w:sz="0" w:space="0" w:color="auto"/>
                    <w:right w:val="none" w:sz="0" w:space="0" w:color="auto"/>
                  </w:divBdr>
                  <w:divsChild>
                    <w:div w:id="1822384155">
                      <w:marLeft w:val="0"/>
                      <w:marRight w:val="0"/>
                      <w:marTop w:val="0"/>
                      <w:marBottom w:val="0"/>
                      <w:divBdr>
                        <w:top w:val="none" w:sz="0" w:space="0" w:color="auto"/>
                        <w:left w:val="none" w:sz="0" w:space="0" w:color="auto"/>
                        <w:bottom w:val="none" w:sz="0" w:space="0" w:color="auto"/>
                        <w:right w:val="none" w:sz="0" w:space="0" w:color="auto"/>
                      </w:divBdr>
                    </w:div>
                  </w:divsChild>
                </w:div>
                <w:div w:id="432407385">
                  <w:marLeft w:val="0"/>
                  <w:marRight w:val="0"/>
                  <w:marTop w:val="0"/>
                  <w:marBottom w:val="0"/>
                  <w:divBdr>
                    <w:top w:val="none" w:sz="0" w:space="0" w:color="auto"/>
                    <w:left w:val="none" w:sz="0" w:space="0" w:color="auto"/>
                    <w:bottom w:val="none" w:sz="0" w:space="0" w:color="auto"/>
                    <w:right w:val="none" w:sz="0" w:space="0" w:color="auto"/>
                  </w:divBdr>
                  <w:divsChild>
                    <w:div w:id="1522162555">
                      <w:marLeft w:val="0"/>
                      <w:marRight w:val="0"/>
                      <w:marTop w:val="0"/>
                      <w:marBottom w:val="0"/>
                      <w:divBdr>
                        <w:top w:val="none" w:sz="0" w:space="0" w:color="auto"/>
                        <w:left w:val="none" w:sz="0" w:space="0" w:color="auto"/>
                        <w:bottom w:val="none" w:sz="0" w:space="0" w:color="auto"/>
                        <w:right w:val="none" w:sz="0" w:space="0" w:color="auto"/>
                      </w:divBdr>
                    </w:div>
                  </w:divsChild>
                </w:div>
                <w:div w:id="781345156">
                  <w:marLeft w:val="0"/>
                  <w:marRight w:val="0"/>
                  <w:marTop w:val="0"/>
                  <w:marBottom w:val="0"/>
                  <w:divBdr>
                    <w:top w:val="none" w:sz="0" w:space="0" w:color="auto"/>
                    <w:left w:val="none" w:sz="0" w:space="0" w:color="auto"/>
                    <w:bottom w:val="none" w:sz="0" w:space="0" w:color="auto"/>
                    <w:right w:val="none" w:sz="0" w:space="0" w:color="auto"/>
                  </w:divBdr>
                  <w:divsChild>
                    <w:div w:id="1525290187">
                      <w:marLeft w:val="0"/>
                      <w:marRight w:val="0"/>
                      <w:marTop w:val="0"/>
                      <w:marBottom w:val="0"/>
                      <w:divBdr>
                        <w:top w:val="none" w:sz="0" w:space="0" w:color="auto"/>
                        <w:left w:val="none" w:sz="0" w:space="0" w:color="auto"/>
                        <w:bottom w:val="none" w:sz="0" w:space="0" w:color="auto"/>
                        <w:right w:val="none" w:sz="0" w:space="0" w:color="auto"/>
                      </w:divBdr>
                    </w:div>
                  </w:divsChild>
                </w:div>
                <w:div w:id="975335246">
                  <w:marLeft w:val="0"/>
                  <w:marRight w:val="0"/>
                  <w:marTop w:val="0"/>
                  <w:marBottom w:val="0"/>
                  <w:divBdr>
                    <w:top w:val="none" w:sz="0" w:space="0" w:color="auto"/>
                    <w:left w:val="none" w:sz="0" w:space="0" w:color="auto"/>
                    <w:bottom w:val="none" w:sz="0" w:space="0" w:color="auto"/>
                    <w:right w:val="none" w:sz="0" w:space="0" w:color="auto"/>
                  </w:divBdr>
                  <w:divsChild>
                    <w:div w:id="2064909627">
                      <w:marLeft w:val="0"/>
                      <w:marRight w:val="0"/>
                      <w:marTop w:val="0"/>
                      <w:marBottom w:val="0"/>
                      <w:divBdr>
                        <w:top w:val="none" w:sz="0" w:space="0" w:color="auto"/>
                        <w:left w:val="none" w:sz="0" w:space="0" w:color="auto"/>
                        <w:bottom w:val="none" w:sz="0" w:space="0" w:color="auto"/>
                        <w:right w:val="none" w:sz="0" w:space="0" w:color="auto"/>
                      </w:divBdr>
                    </w:div>
                  </w:divsChild>
                </w:div>
                <w:div w:id="1147286514">
                  <w:marLeft w:val="0"/>
                  <w:marRight w:val="0"/>
                  <w:marTop w:val="0"/>
                  <w:marBottom w:val="0"/>
                  <w:divBdr>
                    <w:top w:val="none" w:sz="0" w:space="0" w:color="auto"/>
                    <w:left w:val="none" w:sz="0" w:space="0" w:color="auto"/>
                    <w:bottom w:val="none" w:sz="0" w:space="0" w:color="auto"/>
                    <w:right w:val="none" w:sz="0" w:space="0" w:color="auto"/>
                  </w:divBdr>
                  <w:divsChild>
                    <w:div w:id="677386884">
                      <w:marLeft w:val="0"/>
                      <w:marRight w:val="0"/>
                      <w:marTop w:val="0"/>
                      <w:marBottom w:val="0"/>
                      <w:divBdr>
                        <w:top w:val="none" w:sz="0" w:space="0" w:color="auto"/>
                        <w:left w:val="none" w:sz="0" w:space="0" w:color="auto"/>
                        <w:bottom w:val="none" w:sz="0" w:space="0" w:color="auto"/>
                        <w:right w:val="none" w:sz="0" w:space="0" w:color="auto"/>
                      </w:divBdr>
                    </w:div>
                  </w:divsChild>
                </w:div>
                <w:div w:id="1217736737">
                  <w:marLeft w:val="0"/>
                  <w:marRight w:val="0"/>
                  <w:marTop w:val="0"/>
                  <w:marBottom w:val="0"/>
                  <w:divBdr>
                    <w:top w:val="none" w:sz="0" w:space="0" w:color="auto"/>
                    <w:left w:val="none" w:sz="0" w:space="0" w:color="auto"/>
                    <w:bottom w:val="none" w:sz="0" w:space="0" w:color="auto"/>
                    <w:right w:val="none" w:sz="0" w:space="0" w:color="auto"/>
                  </w:divBdr>
                  <w:divsChild>
                    <w:div w:id="2081902639">
                      <w:marLeft w:val="0"/>
                      <w:marRight w:val="0"/>
                      <w:marTop w:val="0"/>
                      <w:marBottom w:val="0"/>
                      <w:divBdr>
                        <w:top w:val="none" w:sz="0" w:space="0" w:color="auto"/>
                        <w:left w:val="none" w:sz="0" w:space="0" w:color="auto"/>
                        <w:bottom w:val="none" w:sz="0" w:space="0" w:color="auto"/>
                        <w:right w:val="none" w:sz="0" w:space="0" w:color="auto"/>
                      </w:divBdr>
                    </w:div>
                  </w:divsChild>
                </w:div>
                <w:div w:id="1317763947">
                  <w:marLeft w:val="0"/>
                  <w:marRight w:val="0"/>
                  <w:marTop w:val="0"/>
                  <w:marBottom w:val="0"/>
                  <w:divBdr>
                    <w:top w:val="none" w:sz="0" w:space="0" w:color="auto"/>
                    <w:left w:val="none" w:sz="0" w:space="0" w:color="auto"/>
                    <w:bottom w:val="none" w:sz="0" w:space="0" w:color="auto"/>
                    <w:right w:val="none" w:sz="0" w:space="0" w:color="auto"/>
                  </w:divBdr>
                  <w:divsChild>
                    <w:div w:id="459150149">
                      <w:marLeft w:val="0"/>
                      <w:marRight w:val="0"/>
                      <w:marTop w:val="0"/>
                      <w:marBottom w:val="0"/>
                      <w:divBdr>
                        <w:top w:val="none" w:sz="0" w:space="0" w:color="auto"/>
                        <w:left w:val="none" w:sz="0" w:space="0" w:color="auto"/>
                        <w:bottom w:val="none" w:sz="0" w:space="0" w:color="auto"/>
                        <w:right w:val="none" w:sz="0" w:space="0" w:color="auto"/>
                      </w:divBdr>
                    </w:div>
                  </w:divsChild>
                </w:div>
                <w:div w:id="1379550211">
                  <w:marLeft w:val="0"/>
                  <w:marRight w:val="0"/>
                  <w:marTop w:val="0"/>
                  <w:marBottom w:val="0"/>
                  <w:divBdr>
                    <w:top w:val="none" w:sz="0" w:space="0" w:color="auto"/>
                    <w:left w:val="none" w:sz="0" w:space="0" w:color="auto"/>
                    <w:bottom w:val="none" w:sz="0" w:space="0" w:color="auto"/>
                    <w:right w:val="none" w:sz="0" w:space="0" w:color="auto"/>
                  </w:divBdr>
                  <w:divsChild>
                    <w:div w:id="786705870">
                      <w:marLeft w:val="0"/>
                      <w:marRight w:val="0"/>
                      <w:marTop w:val="0"/>
                      <w:marBottom w:val="0"/>
                      <w:divBdr>
                        <w:top w:val="none" w:sz="0" w:space="0" w:color="auto"/>
                        <w:left w:val="none" w:sz="0" w:space="0" w:color="auto"/>
                        <w:bottom w:val="none" w:sz="0" w:space="0" w:color="auto"/>
                        <w:right w:val="none" w:sz="0" w:space="0" w:color="auto"/>
                      </w:divBdr>
                    </w:div>
                  </w:divsChild>
                </w:div>
                <w:div w:id="1405683745">
                  <w:marLeft w:val="0"/>
                  <w:marRight w:val="0"/>
                  <w:marTop w:val="0"/>
                  <w:marBottom w:val="0"/>
                  <w:divBdr>
                    <w:top w:val="none" w:sz="0" w:space="0" w:color="auto"/>
                    <w:left w:val="none" w:sz="0" w:space="0" w:color="auto"/>
                    <w:bottom w:val="none" w:sz="0" w:space="0" w:color="auto"/>
                    <w:right w:val="none" w:sz="0" w:space="0" w:color="auto"/>
                  </w:divBdr>
                  <w:divsChild>
                    <w:div w:id="2111197735">
                      <w:marLeft w:val="0"/>
                      <w:marRight w:val="0"/>
                      <w:marTop w:val="0"/>
                      <w:marBottom w:val="0"/>
                      <w:divBdr>
                        <w:top w:val="none" w:sz="0" w:space="0" w:color="auto"/>
                        <w:left w:val="none" w:sz="0" w:space="0" w:color="auto"/>
                        <w:bottom w:val="none" w:sz="0" w:space="0" w:color="auto"/>
                        <w:right w:val="none" w:sz="0" w:space="0" w:color="auto"/>
                      </w:divBdr>
                    </w:div>
                  </w:divsChild>
                </w:div>
                <w:div w:id="1501889308">
                  <w:marLeft w:val="0"/>
                  <w:marRight w:val="0"/>
                  <w:marTop w:val="0"/>
                  <w:marBottom w:val="0"/>
                  <w:divBdr>
                    <w:top w:val="none" w:sz="0" w:space="0" w:color="auto"/>
                    <w:left w:val="none" w:sz="0" w:space="0" w:color="auto"/>
                    <w:bottom w:val="none" w:sz="0" w:space="0" w:color="auto"/>
                    <w:right w:val="none" w:sz="0" w:space="0" w:color="auto"/>
                  </w:divBdr>
                  <w:divsChild>
                    <w:div w:id="1345401428">
                      <w:marLeft w:val="0"/>
                      <w:marRight w:val="0"/>
                      <w:marTop w:val="0"/>
                      <w:marBottom w:val="0"/>
                      <w:divBdr>
                        <w:top w:val="none" w:sz="0" w:space="0" w:color="auto"/>
                        <w:left w:val="none" w:sz="0" w:space="0" w:color="auto"/>
                        <w:bottom w:val="none" w:sz="0" w:space="0" w:color="auto"/>
                        <w:right w:val="none" w:sz="0" w:space="0" w:color="auto"/>
                      </w:divBdr>
                    </w:div>
                  </w:divsChild>
                </w:div>
                <w:div w:id="1529761401">
                  <w:marLeft w:val="0"/>
                  <w:marRight w:val="0"/>
                  <w:marTop w:val="0"/>
                  <w:marBottom w:val="0"/>
                  <w:divBdr>
                    <w:top w:val="none" w:sz="0" w:space="0" w:color="auto"/>
                    <w:left w:val="none" w:sz="0" w:space="0" w:color="auto"/>
                    <w:bottom w:val="none" w:sz="0" w:space="0" w:color="auto"/>
                    <w:right w:val="none" w:sz="0" w:space="0" w:color="auto"/>
                  </w:divBdr>
                  <w:divsChild>
                    <w:div w:id="1529752601">
                      <w:marLeft w:val="0"/>
                      <w:marRight w:val="0"/>
                      <w:marTop w:val="0"/>
                      <w:marBottom w:val="0"/>
                      <w:divBdr>
                        <w:top w:val="none" w:sz="0" w:space="0" w:color="auto"/>
                        <w:left w:val="none" w:sz="0" w:space="0" w:color="auto"/>
                        <w:bottom w:val="none" w:sz="0" w:space="0" w:color="auto"/>
                        <w:right w:val="none" w:sz="0" w:space="0" w:color="auto"/>
                      </w:divBdr>
                    </w:div>
                  </w:divsChild>
                </w:div>
                <w:div w:id="1529945925">
                  <w:marLeft w:val="0"/>
                  <w:marRight w:val="0"/>
                  <w:marTop w:val="0"/>
                  <w:marBottom w:val="0"/>
                  <w:divBdr>
                    <w:top w:val="none" w:sz="0" w:space="0" w:color="auto"/>
                    <w:left w:val="none" w:sz="0" w:space="0" w:color="auto"/>
                    <w:bottom w:val="none" w:sz="0" w:space="0" w:color="auto"/>
                    <w:right w:val="none" w:sz="0" w:space="0" w:color="auto"/>
                  </w:divBdr>
                  <w:divsChild>
                    <w:div w:id="907810163">
                      <w:marLeft w:val="0"/>
                      <w:marRight w:val="0"/>
                      <w:marTop w:val="0"/>
                      <w:marBottom w:val="0"/>
                      <w:divBdr>
                        <w:top w:val="none" w:sz="0" w:space="0" w:color="auto"/>
                        <w:left w:val="none" w:sz="0" w:space="0" w:color="auto"/>
                        <w:bottom w:val="none" w:sz="0" w:space="0" w:color="auto"/>
                        <w:right w:val="none" w:sz="0" w:space="0" w:color="auto"/>
                      </w:divBdr>
                    </w:div>
                  </w:divsChild>
                </w:div>
                <w:div w:id="1594195602">
                  <w:marLeft w:val="0"/>
                  <w:marRight w:val="0"/>
                  <w:marTop w:val="0"/>
                  <w:marBottom w:val="0"/>
                  <w:divBdr>
                    <w:top w:val="none" w:sz="0" w:space="0" w:color="auto"/>
                    <w:left w:val="none" w:sz="0" w:space="0" w:color="auto"/>
                    <w:bottom w:val="none" w:sz="0" w:space="0" w:color="auto"/>
                    <w:right w:val="none" w:sz="0" w:space="0" w:color="auto"/>
                  </w:divBdr>
                  <w:divsChild>
                    <w:div w:id="54866036">
                      <w:marLeft w:val="0"/>
                      <w:marRight w:val="0"/>
                      <w:marTop w:val="0"/>
                      <w:marBottom w:val="0"/>
                      <w:divBdr>
                        <w:top w:val="none" w:sz="0" w:space="0" w:color="auto"/>
                        <w:left w:val="none" w:sz="0" w:space="0" w:color="auto"/>
                        <w:bottom w:val="none" w:sz="0" w:space="0" w:color="auto"/>
                        <w:right w:val="none" w:sz="0" w:space="0" w:color="auto"/>
                      </w:divBdr>
                    </w:div>
                  </w:divsChild>
                </w:div>
                <w:div w:id="1837112774">
                  <w:marLeft w:val="0"/>
                  <w:marRight w:val="0"/>
                  <w:marTop w:val="0"/>
                  <w:marBottom w:val="0"/>
                  <w:divBdr>
                    <w:top w:val="none" w:sz="0" w:space="0" w:color="auto"/>
                    <w:left w:val="none" w:sz="0" w:space="0" w:color="auto"/>
                    <w:bottom w:val="none" w:sz="0" w:space="0" w:color="auto"/>
                    <w:right w:val="none" w:sz="0" w:space="0" w:color="auto"/>
                  </w:divBdr>
                  <w:divsChild>
                    <w:div w:id="1685478613">
                      <w:marLeft w:val="0"/>
                      <w:marRight w:val="0"/>
                      <w:marTop w:val="0"/>
                      <w:marBottom w:val="0"/>
                      <w:divBdr>
                        <w:top w:val="none" w:sz="0" w:space="0" w:color="auto"/>
                        <w:left w:val="none" w:sz="0" w:space="0" w:color="auto"/>
                        <w:bottom w:val="none" w:sz="0" w:space="0" w:color="auto"/>
                        <w:right w:val="none" w:sz="0" w:space="0" w:color="auto"/>
                      </w:divBdr>
                    </w:div>
                  </w:divsChild>
                </w:div>
                <w:div w:id="2112124006">
                  <w:marLeft w:val="0"/>
                  <w:marRight w:val="0"/>
                  <w:marTop w:val="0"/>
                  <w:marBottom w:val="0"/>
                  <w:divBdr>
                    <w:top w:val="none" w:sz="0" w:space="0" w:color="auto"/>
                    <w:left w:val="none" w:sz="0" w:space="0" w:color="auto"/>
                    <w:bottom w:val="none" w:sz="0" w:space="0" w:color="auto"/>
                    <w:right w:val="none" w:sz="0" w:space="0" w:color="auto"/>
                  </w:divBdr>
                  <w:divsChild>
                    <w:div w:id="4537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851318">
          <w:marLeft w:val="0"/>
          <w:marRight w:val="0"/>
          <w:marTop w:val="0"/>
          <w:marBottom w:val="0"/>
          <w:divBdr>
            <w:top w:val="none" w:sz="0" w:space="0" w:color="auto"/>
            <w:left w:val="none" w:sz="0" w:space="0" w:color="auto"/>
            <w:bottom w:val="none" w:sz="0" w:space="0" w:color="auto"/>
            <w:right w:val="none" w:sz="0" w:space="0" w:color="auto"/>
          </w:divBdr>
          <w:divsChild>
            <w:div w:id="55862664">
              <w:marLeft w:val="0"/>
              <w:marRight w:val="0"/>
              <w:marTop w:val="0"/>
              <w:marBottom w:val="0"/>
              <w:divBdr>
                <w:top w:val="none" w:sz="0" w:space="0" w:color="auto"/>
                <w:left w:val="none" w:sz="0" w:space="0" w:color="auto"/>
                <w:bottom w:val="none" w:sz="0" w:space="0" w:color="auto"/>
                <w:right w:val="none" w:sz="0" w:space="0" w:color="auto"/>
              </w:divBdr>
            </w:div>
            <w:div w:id="67658425">
              <w:marLeft w:val="0"/>
              <w:marRight w:val="0"/>
              <w:marTop w:val="0"/>
              <w:marBottom w:val="0"/>
              <w:divBdr>
                <w:top w:val="none" w:sz="0" w:space="0" w:color="auto"/>
                <w:left w:val="none" w:sz="0" w:space="0" w:color="auto"/>
                <w:bottom w:val="none" w:sz="0" w:space="0" w:color="auto"/>
                <w:right w:val="none" w:sz="0" w:space="0" w:color="auto"/>
              </w:divBdr>
            </w:div>
            <w:div w:id="88698110">
              <w:marLeft w:val="0"/>
              <w:marRight w:val="0"/>
              <w:marTop w:val="0"/>
              <w:marBottom w:val="0"/>
              <w:divBdr>
                <w:top w:val="none" w:sz="0" w:space="0" w:color="auto"/>
                <w:left w:val="none" w:sz="0" w:space="0" w:color="auto"/>
                <w:bottom w:val="none" w:sz="0" w:space="0" w:color="auto"/>
                <w:right w:val="none" w:sz="0" w:space="0" w:color="auto"/>
              </w:divBdr>
            </w:div>
            <w:div w:id="129179450">
              <w:marLeft w:val="0"/>
              <w:marRight w:val="0"/>
              <w:marTop w:val="0"/>
              <w:marBottom w:val="0"/>
              <w:divBdr>
                <w:top w:val="none" w:sz="0" w:space="0" w:color="auto"/>
                <w:left w:val="none" w:sz="0" w:space="0" w:color="auto"/>
                <w:bottom w:val="none" w:sz="0" w:space="0" w:color="auto"/>
                <w:right w:val="none" w:sz="0" w:space="0" w:color="auto"/>
              </w:divBdr>
            </w:div>
            <w:div w:id="269626361">
              <w:marLeft w:val="0"/>
              <w:marRight w:val="0"/>
              <w:marTop w:val="0"/>
              <w:marBottom w:val="0"/>
              <w:divBdr>
                <w:top w:val="none" w:sz="0" w:space="0" w:color="auto"/>
                <w:left w:val="none" w:sz="0" w:space="0" w:color="auto"/>
                <w:bottom w:val="none" w:sz="0" w:space="0" w:color="auto"/>
                <w:right w:val="none" w:sz="0" w:space="0" w:color="auto"/>
              </w:divBdr>
            </w:div>
            <w:div w:id="666174915">
              <w:marLeft w:val="0"/>
              <w:marRight w:val="0"/>
              <w:marTop w:val="0"/>
              <w:marBottom w:val="0"/>
              <w:divBdr>
                <w:top w:val="none" w:sz="0" w:space="0" w:color="auto"/>
                <w:left w:val="none" w:sz="0" w:space="0" w:color="auto"/>
                <w:bottom w:val="none" w:sz="0" w:space="0" w:color="auto"/>
                <w:right w:val="none" w:sz="0" w:space="0" w:color="auto"/>
              </w:divBdr>
            </w:div>
            <w:div w:id="735934840">
              <w:marLeft w:val="0"/>
              <w:marRight w:val="0"/>
              <w:marTop w:val="0"/>
              <w:marBottom w:val="0"/>
              <w:divBdr>
                <w:top w:val="none" w:sz="0" w:space="0" w:color="auto"/>
                <w:left w:val="none" w:sz="0" w:space="0" w:color="auto"/>
                <w:bottom w:val="none" w:sz="0" w:space="0" w:color="auto"/>
                <w:right w:val="none" w:sz="0" w:space="0" w:color="auto"/>
              </w:divBdr>
            </w:div>
            <w:div w:id="841625560">
              <w:marLeft w:val="0"/>
              <w:marRight w:val="0"/>
              <w:marTop w:val="0"/>
              <w:marBottom w:val="0"/>
              <w:divBdr>
                <w:top w:val="none" w:sz="0" w:space="0" w:color="auto"/>
                <w:left w:val="none" w:sz="0" w:space="0" w:color="auto"/>
                <w:bottom w:val="none" w:sz="0" w:space="0" w:color="auto"/>
                <w:right w:val="none" w:sz="0" w:space="0" w:color="auto"/>
              </w:divBdr>
            </w:div>
            <w:div w:id="920992687">
              <w:marLeft w:val="0"/>
              <w:marRight w:val="0"/>
              <w:marTop w:val="0"/>
              <w:marBottom w:val="0"/>
              <w:divBdr>
                <w:top w:val="none" w:sz="0" w:space="0" w:color="auto"/>
                <w:left w:val="none" w:sz="0" w:space="0" w:color="auto"/>
                <w:bottom w:val="none" w:sz="0" w:space="0" w:color="auto"/>
                <w:right w:val="none" w:sz="0" w:space="0" w:color="auto"/>
              </w:divBdr>
            </w:div>
            <w:div w:id="1198616857">
              <w:marLeft w:val="0"/>
              <w:marRight w:val="0"/>
              <w:marTop w:val="0"/>
              <w:marBottom w:val="0"/>
              <w:divBdr>
                <w:top w:val="none" w:sz="0" w:space="0" w:color="auto"/>
                <w:left w:val="none" w:sz="0" w:space="0" w:color="auto"/>
                <w:bottom w:val="none" w:sz="0" w:space="0" w:color="auto"/>
                <w:right w:val="none" w:sz="0" w:space="0" w:color="auto"/>
              </w:divBdr>
            </w:div>
            <w:div w:id="1204365434">
              <w:marLeft w:val="0"/>
              <w:marRight w:val="0"/>
              <w:marTop w:val="0"/>
              <w:marBottom w:val="0"/>
              <w:divBdr>
                <w:top w:val="none" w:sz="0" w:space="0" w:color="auto"/>
                <w:left w:val="none" w:sz="0" w:space="0" w:color="auto"/>
                <w:bottom w:val="none" w:sz="0" w:space="0" w:color="auto"/>
                <w:right w:val="none" w:sz="0" w:space="0" w:color="auto"/>
              </w:divBdr>
            </w:div>
            <w:div w:id="1344360929">
              <w:marLeft w:val="0"/>
              <w:marRight w:val="0"/>
              <w:marTop w:val="0"/>
              <w:marBottom w:val="0"/>
              <w:divBdr>
                <w:top w:val="none" w:sz="0" w:space="0" w:color="auto"/>
                <w:left w:val="none" w:sz="0" w:space="0" w:color="auto"/>
                <w:bottom w:val="none" w:sz="0" w:space="0" w:color="auto"/>
                <w:right w:val="none" w:sz="0" w:space="0" w:color="auto"/>
              </w:divBdr>
            </w:div>
            <w:div w:id="1392728309">
              <w:marLeft w:val="0"/>
              <w:marRight w:val="0"/>
              <w:marTop w:val="0"/>
              <w:marBottom w:val="0"/>
              <w:divBdr>
                <w:top w:val="none" w:sz="0" w:space="0" w:color="auto"/>
                <w:left w:val="none" w:sz="0" w:space="0" w:color="auto"/>
                <w:bottom w:val="none" w:sz="0" w:space="0" w:color="auto"/>
                <w:right w:val="none" w:sz="0" w:space="0" w:color="auto"/>
              </w:divBdr>
            </w:div>
            <w:div w:id="1477794543">
              <w:marLeft w:val="0"/>
              <w:marRight w:val="0"/>
              <w:marTop w:val="0"/>
              <w:marBottom w:val="0"/>
              <w:divBdr>
                <w:top w:val="none" w:sz="0" w:space="0" w:color="auto"/>
                <w:left w:val="none" w:sz="0" w:space="0" w:color="auto"/>
                <w:bottom w:val="none" w:sz="0" w:space="0" w:color="auto"/>
                <w:right w:val="none" w:sz="0" w:space="0" w:color="auto"/>
              </w:divBdr>
            </w:div>
            <w:div w:id="1509711504">
              <w:marLeft w:val="0"/>
              <w:marRight w:val="0"/>
              <w:marTop w:val="0"/>
              <w:marBottom w:val="0"/>
              <w:divBdr>
                <w:top w:val="none" w:sz="0" w:space="0" w:color="auto"/>
                <w:left w:val="none" w:sz="0" w:space="0" w:color="auto"/>
                <w:bottom w:val="none" w:sz="0" w:space="0" w:color="auto"/>
                <w:right w:val="none" w:sz="0" w:space="0" w:color="auto"/>
              </w:divBdr>
            </w:div>
            <w:div w:id="1691949814">
              <w:marLeft w:val="0"/>
              <w:marRight w:val="0"/>
              <w:marTop w:val="0"/>
              <w:marBottom w:val="0"/>
              <w:divBdr>
                <w:top w:val="none" w:sz="0" w:space="0" w:color="auto"/>
                <w:left w:val="none" w:sz="0" w:space="0" w:color="auto"/>
                <w:bottom w:val="none" w:sz="0" w:space="0" w:color="auto"/>
                <w:right w:val="none" w:sz="0" w:space="0" w:color="auto"/>
              </w:divBdr>
            </w:div>
            <w:div w:id="1898587789">
              <w:marLeft w:val="0"/>
              <w:marRight w:val="0"/>
              <w:marTop w:val="0"/>
              <w:marBottom w:val="0"/>
              <w:divBdr>
                <w:top w:val="none" w:sz="0" w:space="0" w:color="auto"/>
                <w:left w:val="none" w:sz="0" w:space="0" w:color="auto"/>
                <w:bottom w:val="none" w:sz="0" w:space="0" w:color="auto"/>
                <w:right w:val="none" w:sz="0" w:space="0" w:color="auto"/>
              </w:divBdr>
            </w:div>
            <w:div w:id="1979147864">
              <w:marLeft w:val="0"/>
              <w:marRight w:val="0"/>
              <w:marTop w:val="0"/>
              <w:marBottom w:val="0"/>
              <w:divBdr>
                <w:top w:val="none" w:sz="0" w:space="0" w:color="auto"/>
                <w:left w:val="none" w:sz="0" w:space="0" w:color="auto"/>
                <w:bottom w:val="none" w:sz="0" w:space="0" w:color="auto"/>
                <w:right w:val="none" w:sz="0" w:space="0" w:color="auto"/>
              </w:divBdr>
            </w:div>
            <w:div w:id="2001081985">
              <w:marLeft w:val="0"/>
              <w:marRight w:val="0"/>
              <w:marTop w:val="0"/>
              <w:marBottom w:val="0"/>
              <w:divBdr>
                <w:top w:val="none" w:sz="0" w:space="0" w:color="auto"/>
                <w:left w:val="none" w:sz="0" w:space="0" w:color="auto"/>
                <w:bottom w:val="none" w:sz="0" w:space="0" w:color="auto"/>
                <w:right w:val="none" w:sz="0" w:space="0" w:color="auto"/>
              </w:divBdr>
            </w:div>
            <w:div w:id="2033417606">
              <w:marLeft w:val="0"/>
              <w:marRight w:val="0"/>
              <w:marTop w:val="0"/>
              <w:marBottom w:val="0"/>
              <w:divBdr>
                <w:top w:val="none" w:sz="0" w:space="0" w:color="auto"/>
                <w:left w:val="none" w:sz="0" w:space="0" w:color="auto"/>
                <w:bottom w:val="none" w:sz="0" w:space="0" w:color="auto"/>
                <w:right w:val="none" w:sz="0" w:space="0" w:color="auto"/>
              </w:divBdr>
            </w:div>
          </w:divsChild>
        </w:div>
        <w:div w:id="2043553014">
          <w:marLeft w:val="0"/>
          <w:marRight w:val="0"/>
          <w:marTop w:val="0"/>
          <w:marBottom w:val="0"/>
          <w:divBdr>
            <w:top w:val="none" w:sz="0" w:space="0" w:color="auto"/>
            <w:left w:val="none" w:sz="0" w:space="0" w:color="auto"/>
            <w:bottom w:val="none" w:sz="0" w:space="0" w:color="auto"/>
            <w:right w:val="none" w:sz="0" w:space="0" w:color="auto"/>
          </w:divBdr>
        </w:div>
        <w:div w:id="2069497265">
          <w:marLeft w:val="0"/>
          <w:marRight w:val="0"/>
          <w:marTop w:val="0"/>
          <w:marBottom w:val="0"/>
          <w:divBdr>
            <w:top w:val="none" w:sz="0" w:space="0" w:color="auto"/>
            <w:left w:val="none" w:sz="0" w:space="0" w:color="auto"/>
            <w:bottom w:val="none" w:sz="0" w:space="0" w:color="auto"/>
            <w:right w:val="none" w:sz="0" w:space="0" w:color="auto"/>
          </w:divBdr>
        </w:div>
        <w:div w:id="2085957436">
          <w:marLeft w:val="0"/>
          <w:marRight w:val="0"/>
          <w:marTop w:val="0"/>
          <w:marBottom w:val="0"/>
          <w:divBdr>
            <w:top w:val="none" w:sz="0" w:space="0" w:color="auto"/>
            <w:left w:val="none" w:sz="0" w:space="0" w:color="auto"/>
            <w:bottom w:val="none" w:sz="0" w:space="0" w:color="auto"/>
            <w:right w:val="none" w:sz="0" w:space="0" w:color="auto"/>
          </w:divBdr>
        </w:div>
        <w:div w:id="2108579120">
          <w:marLeft w:val="0"/>
          <w:marRight w:val="0"/>
          <w:marTop w:val="0"/>
          <w:marBottom w:val="0"/>
          <w:divBdr>
            <w:top w:val="none" w:sz="0" w:space="0" w:color="auto"/>
            <w:left w:val="none" w:sz="0" w:space="0" w:color="auto"/>
            <w:bottom w:val="none" w:sz="0" w:space="0" w:color="auto"/>
            <w:right w:val="none" w:sz="0" w:space="0" w:color="auto"/>
          </w:divBdr>
        </w:div>
      </w:divsChild>
    </w:div>
    <w:div w:id="911742327">
      <w:bodyDiv w:val="1"/>
      <w:marLeft w:val="0"/>
      <w:marRight w:val="0"/>
      <w:marTop w:val="0"/>
      <w:marBottom w:val="0"/>
      <w:divBdr>
        <w:top w:val="none" w:sz="0" w:space="0" w:color="auto"/>
        <w:left w:val="none" w:sz="0" w:space="0" w:color="auto"/>
        <w:bottom w:val="none" w:sz="0" w:space="0" w:color="auto"/>
        <w:right w:val="none" w:sz="0" w:space="0" w:color="auto"/>
      </w:divBdr>
    </w:div>
    <w:div w:id="928268553">
      <w:bodyDiv w:val="1"/>
      <w:marLeft w:val="0"/>
      <w:marRight w:val="0"/>
      <w:marTop w:val="0"/>
      <w:marBottom w:val="0"/>
      <w:divBdr>
        <w:top w:val="none" w:sz="0" w:space="0" w:color="auto"/>
        <w:left w:val="none" w:sz="0" w:space="0" w:color="auto"/>
        <w:bottom w:val="none" w:sz="0" w:space="0" w:color="auto"/>
        <w:right w:val="none" w:sz="0" w:space="0" w:color="auto"/>
      </w:divBdr>
    </w:div>
    <w:div w:id="933317318">
      <w:bodyDiv w:val="1"/>
      <w:marLeft w:val="0"/>
      <w:marRight w:val="0"/>
      <w:marTop w:val="0"/>
      <w:marBottom w:val="0"/>
      <w:divBdr>
        <w:top w:val="none" w:sz="0" w:space="0" w:color="auto"/>
        <w:left w:val="none" w:sz="0" w:space="0" w:color="auto"/>
        <w:bottom w:val="none" w:sz="0" w:space="0" w:color="auto"/>
        <w:right w:val="none" w:sz="0" w:space="0" w:color="auto"/>
      </w:divBdr>
    </w:div>
    <w:div w:id="944116158">
      <w:bodyDiv w:val="1"/>
      <w:marLeft w:val="0"/>
      <w:marRight w:val="0"/>
      <w:marTop w:val="0"/>
      <w:marBottom w:val="0"/>
      <w:divBdr>
        <w:top w:val="none" w:sz="0" w:space="0" w:color="auto"/>
        <w:left w:val="none" w:sz="0" w:space="0" w:color="auto"/>
        <w:bottom w:val="none" w:sz="0" w:space="0" w:color="auto"/>
        <w:right w:val="none" w:sz="0" w:space="0" w:color="auto"/>
      </w:divBdr>
    </w:div>
    <w:div w:id="954140855">
      <w:bodyDiv w:val="1"/>
      <w:marLeft w:val="0"/>
      <w:marRight w:val="0"/>
      <w:marTop w:val="0"/>
      <w:marBottom w:val="0"/>
      <w:divBdr>
        <w:top w:val="none" w:sz="0" w:space="0" w:color="auto"/>
        <w:left w:val="none" w:sz="0" w:space="0" w:color="auto"/>
        <w:bottom w:val="none" w:sz="0" w:space="0" w:color="auto"/>
        <w:right w:val="none" w:sz="0" w:space="0" w:color="auto"/>
      </w:divBdr>
    </w:div>
    <w:div w:id="957881843">
      <w:bodyDiv w:val="1"/>
      <w:marLeft w:val="0"/>
      <w:marRight w:val="0"/>
      <w:marTop w:val="0"/>
      <w:marBottom w:val="0"/>
      <w:divBdr>
        <w:top w:val="none" w:sz="0" w:space="0" w:color="auto"/>
        <w:left w:val="none" w:sz="0" w:space="0" w:color="auto"/>
        <w:bottom w:val="none" w:sz="0" w:space="0" w:color="auto"/>
        <w:right w:val="none" w:sz="0" w:space="0" w:color="auto"/>
      </w:divBdr>
      <w:divsChild>
        <w:div w:id="897125989">
          <w:marLeft w:val="0"/>
          <w:marRight w:val="0"/>
          <w:marTop w:val="0"/>
          <w:marBottom w:val="0"/>
          <w:divBdr>
            <w:top w:val="none" w:sz="0" w:space="0" w:color="auto"/>
            <w:left w:val="none" w:sz="0" w:space="0" w:color="auto"/>
            <w:bottom w:val="none" w:sz="0" w:space="0" w:color="auto"/>
            <w:right w:val="none" w:sz="0" w:space="0" w:color="auto"/>
          </w:divBdr>
          <w:divsChild>
            <w:div w:id="492836671">
              <w:marLeft w:val="0"/>
              <w:marRight w:val="0"/>
              <w:marTop w:val="0"/>
              <w:marBottom w:val="0"/>
              <w:divBdr>
                <w:top w:val="none" w:sz="0" w:space="0" w:color="auto"/>
                <w:left w:val="none" w:sz="0" w:space="0" w:color="auto"/>
                <w:bottom w:val="none" w:sz="0" w:space="0" w:color="auto"/>
                <w:right w:val="none" w:sz="0" w:space="0" w:color="auto"/>
              </w:divBdr>
            </w:div>
            <w:div w:id="508182909">
              <w:marLeft w:val="0"/>
              <w:marRight w:val="0"/>
              <w:marTop w:val="0"/>
              <w:marBottom w:val="0"/>
              <w:divBdr>
                <w:top w:val="none" w:sz="0" w:space="0" w:color="auto"/>
                <w:left w:val="none" w:sz="0" w:space="0" w:color="auto"/>
                <w:bottom w:val="none" w:sz="0" w:space="0" w:color="auto"/>
                <w:right w:val="none" w:sz="0" w:space="0" w:color="auto"/>
              </w:divBdr>
            </w:div>
            <w:div w:id="588388528">
              <w:marLeft w:val="0"/>
              <w:marRight w:val="0"/>
              <w:marTop w:val="0"/>
              <w:marBottom w:val="0"/>
              <w:divBdr>
                <w:top w:val="none" w:sz="0" w:space="0" w:color="auto"/>
                <w:left w:val="none" w:sz="0" w:space="0" w:color="auto"/>
                <w:bottom w:val="none" w:sz="0" w:space="0" w:color="auto"/>
                <w:right w:val="none" w:sz="0" w:space="0" w:color="auto"/>
              </w:divBdr>
            </w:div>
            <w:div w:id="692800175">
              <w:marLeft w:val="0"/>
              <w:marRight w:val="0"/>
              <w:marTop w:val="0"/>
              <w:marBottom w:val="0"/>
              <w:divBdr>
                <w:top w:val="none" w:sz="0" w:space="0" w:color="auto"/>
                <w:left w:val="none" w:sz="0" w:space="0" w:color="auto"/>
                <w:bottom w:val="none" w:sz="0" w:space="0" w:color="auto"/>
                <w:right w:val="none" w:sz="0" w:space="0" w:color="auto"/>
              </w:divBdr>
            </w:div>
            <w:div w:id="789862190">
              <w:marLeft w:val="0"/>
              <w:marRight w:val="0"/>
              <w:marTop w:val="0"/>
              <w:marBottom w:val="0"/>
              <w:divBdr>
                <w:top w:val="none" w:sz="0" w:space="0" w:color="auto"/>
                <w:left w:val="none" w:sz="0" w:space="0" w:color="auto"/>
                <w:bottom w:val="none" w:sz="0" w:space="0" w:color="auto"/>
                <w:right w:val="none" w:sz="0" w:space="0" w:color="auto"/>
              </w:divBdr>
            </w:div>
            <w:div w:id="836578057">
              <w:marLeft w:val="0"/>
              <w:marRight w:val="0"/>
              <w:marTop w:val="0"/>
              <w:marBottom w:val="0"/>
              <w:divBdr>
                <w:top w:val="none" w:sz="0" w:space="0" w:color="auto"/>
                <w:left w:val="none" w:sz="0" w:space="0" w:color="auto"/>
                <w:bottom w:val="none" w:sz="0" w:space="0" w:color="auto"/>
                <w:right w:val="none" w:sz="0" w:space="0" w:color="auto"/>
              </w:divBdr>
            </w:div>
            <w:div w:id="1054499271">
              <w:marLeft w:val="0"/>
              <w:marRight w:val="0"/>
              <w:marTop w:val="0"/>
              <w:marBottom w:val="0"/>
              <w:divBdr>
                <w:top w:val="none" w:sz="0" w:space="0" w:color="auto"/>
                <w:left w:val="none" w:sz="0" w:space="0" w:color="auto"/>
                <w:bottom w:val="none" w:sz="0" w:space="0" w:color="auto"/>
                <w:right w:val="none" w:sz="0" w:space="0" w:color="auto"/>
              </w:divBdr>
            </w:div>
            <w:div w:id="1610116868">
              <w:marLeft w:val="0"/>
              <w:marRight w:val="0"/>
              <w:marTop w:val="0"/>
              <w:marBottom w:val="0"/>
              <w:divBdr>
                <w:top w:val="none" w:sz="0" w:space="0" w:color="auto"/>
                <w:left w:val="none" w:sz="0" w:space="0" w:color="auto"/>
                <w:bottom w:val="none" w:sz="0" w:space="0" w:color="auto"/>
                <w:right w:val="none" w:sz="0" w:space="0" w:color="auto"/>
              </w:divBdr>
            </w:div>
            <w:div w:id="1945376571">
              <w:marLeft w:val="0"/>
              <w:marRight w:val="0"/>
              <w:marTop w:val="0"/>
              <w:marBottom w:val="0"/>
              <w:divBdr>
                <w:top w:val="none" w:sz="0" w:space="0" w:color="auto"/>
                <w:left w:val="none" w:sz="0" w:space="0" w:color="auto"/>
                <w:bottom w:val="none" w:sz="0" w:space="0" w:color="auto"/>
                <w:right w:val="none" w:sz="0" w:space="0" w:color="auto"/>
              </w:divBdr>
            </w:div>
            <w:div w:id="2072921446">
              <w:marLeft w:val="0"/>
              <w:marRight w:val="0"/>
              <w:marTop w:val="0"/>
              <w:marBottom w:val="0"/>
              <w:divBdr>
                <w:top w:val="none" w:sz="0" w:space="0" w:color="auto"/>
                <w:left w:val="none" w:sz="0" w:space="0" w:color="auto"/>
                <w:bottom w:val="none" w:sz="0" w:space="0" w:color="auto"/>
                <w:right w:val="none" w:sz="0" w:space="0" w:color="auto"/>
              </w:divBdr>
            </w:div>
            <w:div w:id="2101830020">
              <w:marLeft w:val="0"/>
              <w:marRight w:val="0"/>
              <w:marTop w:val="0"/>
              <w:marBottom w:val="0"/>
              <w:divBdr>
                <w:top w:val="none" w:sz="0" w:space="0" w:color="auto"/>
                <w:left w:val="none" w:sz="0" w:space="0" w:color="auto"/>
                <w:bottom w:val="none" w:sz="0" w:space="0" w:color="auto"/>
                <w:right w:val="none" w:sz="0" w:space="0" w:color="auto"/>
              </w:divBdr>
            </w:div>
          </w:divsChild>
        </w:div>
        <w:div w:id="981540886">
          <w:marLeft w:val="0"/>
          <w:marRight w:val="0"/>
          <w:marTop w:val="0"/>
          <w:marBottom w:val="0"/>
          <w:divBdr>
            <w:top w:val="none" w:sz="0" w:space="0" w:color="auto"/>
            <w:left w:val="none" w:sz="0" w:space="0" w:color="auto"/>
            <w:bottom w:val="none" w:sz="0" w:space="0" w:color="auto"/>
            <w:right w:val="none" w:sz="0" w:space="0" w:color="auto"/>
          </w:divBdr>
          <w:divsChild>
            <w:div w:id="268124174">
              <w:marLeft w:val="0"/>
              <w:marRight w:val="0"/>
              <w:marTop w:val="0"/>
              <w:marBottom w:val="0"/>
              <w:divBdr>
                <w:top w:val="none" w:sz="0" w:space="0" w:color="auto"/>
                <w:left w:val="none" w:sz="0" w:space="0" w:color="auto"/>
                <w:bottom w:val="none" w:sz="0" w:space="0" w:color="auto"/>
                <w:right w:val="none" w:sz="0" w:space="0" w:color="auto"/>
              </w:divBdr>
            </w:div>
            <w:div w:id="711272417">
              <w:marLeft w:val="0"/>
              <w:marRight w:val="0"/>
              <w:marTop w:val="0"/>
              <w:marBottom w:val="0"/>
              <w:divBdr>
                <w:top w:val="none" w:sz="0" w:space="0" w:color="auto"/>
                <w:left w:val="none" w:sz="0" w:space="0" w:color="auto"/>
                <w:bottom w:val="none" w:sz="0" w:space="0" w:color="auto"/>
                <w:right w:val="none" w:sz="0" w:space="0" w:color="auto"/>
              </w:divBdr>
            </w:div>
            <w:div w:id="748235939">
              <w:marLeft w:val="0"/>
              <w:marRight w:val="0"/>
              <w:marTop w:val="0"/>
              <w:marBottom w:val="0"/>
              <w:divBdr>
                <w:top w:val="none" w:sz="0" w:space="0" w:color="auto"/>
                <w:left w:val="none" w:sz="0" w:space="0" w:color="auto"/>
                <w:bottom w:val="none" w:sz="0" w:space="0" w:color="auto"/>
                <w:right w:val="none" w:sz="0" w:space="0" w:color="auto"/>
              </w:divBdr>
            </w:div>
            <w:div w:id="784424841">
              <w:marLeft w:val="0"/>
              <w:marRight w:val="0"/>
              <w:marTop w:val="0"/>
              <w:marBottom w:val="0"/>
              <w:divBdr>
                <w:top w:val="none" w:sz="0" w:space="0" w:color="auto"/>
                <w:left w:val="none" w:sz="0" w:space="0" w:color="auto"/>
                <w:bottom w:val="none" w:sz="0" w:space="0" w:color="auto"/>
                <w:right w:val="none" w:sz="0" w:space="0" w:color="auto"/>
              </w:divBdr>
            </w:div>
            <w:div w:id="845708524">
              <w:marLeft w:val="0"/>
              <w:marRight w:val="0"/>
              <w:marTop w:val="0"/>
              <w:marBottom w:val="0"/>
              <w:divBdr>
                <w:top w:val="none" w:sz="0" w:space="0" w:color="auto"/>
                <w:left w:val="none" w:sz="0" w:space="0" w:color="auto"/>
                <w:bottom w:val="none" w:sz="0" w:space="0" w:color="auto"/>
                <w:right w:val="none" w:sz="0" w:space="0" w:color="auto"/>
              </w:divBdr>
            </w:div>
            <w:div w:id="1612779898">
              <w:marLeft w:val="0"/>
              <w:marRight w:val="0"/>
              <w:marTop w:val="0"/>
              <w:marBottom w:val="0"/>
              <w:divBdr>
                <w:top w:val="none" w:sz="0" w:space="0" w:color="auto"/>
                <w:left w:val="none" w:sz="0" w:space="0" w:color="auto"/>
                <w:bottom w:val="none" w:sz="0" w:space="0" w:color="auto"/>
                <w:right w:val="none" w:sz="0" w:space="0" w:color="auto"/>
              </w:divBdr>
            </w:div>
            <w:div w:id="1767654688">
              <w:marLeft w:val="0"/>
              <w:marRight w:val="0"/>
              <w:marTop w:val="0"/>
              <w:marBottom w:val="0"/>
              <w:divBdr>
                <w:top w:val="none" w:sz="0" w:space="0" w:color="auto"/>
                <w:left w:val="none" w:sz="0" w:space="0" w:color="auto"/>
                <w:bottom w:val="none" w:sz="0" w:space="0" w:color="auto"/>
                <w:right w:val="none" w:sz="0" w:space="0" w:color="auto"/>
              </w:divBdr>
            </w:div>
            <w:div w:id="1767992713">
              <w:marLeft w:val="0"/>
              <w:marRight w:val="0"/>
              <w:marTop w:val="0"/>
              <w:marBottom w:val="0"/>
              <w:divBdr>
                <w:top w:val="none" w:sz="0" w:space="0" w:color="auto"/>
                <w:left w:val="none" w:sz="0" w:space="0" w:color="auto"/>
                <w:bottom w:val="none" w:sz="0" w:space="0" w:color="auto"/>
                <w:right w:val="none" w:sz="0" w:space="0" w:color="auto"/>
              </w:divBdr>
            </w:div>
            <w:div w:id="1772622156">
              <w:marLeft w:val="0"/>
              <w:marRight w:val="0"/>
              <w:marTop w:val="0"/>
              <w:marBottom w:val="0"/>
              <w:divBdr>
                <w:top w:val="none" w:sz="0" w:space="0" w:color="auto"/>
                <w:left w:val="none" w:sz="0" w:space="0" w:color="auto"/>
                <w:bottom w:val="none" w:sz="0" w:space="0" w:color="auto"/>
                <w:right w:val="none" w:sz="0" w:space="0" w:color="auto"/>
              </w:divBdr>
            </w:div>
            <w:div w:id="1894462809">
              <w:marLeft w:val="0"/>
              <w:marRight w:val="0"/>
              <w:marTop w:val="0"/>
              <w:marBottom w:val="0"/>
              <w:divBdr>
                <w:top w:val="none" w:sz="0" w:space="0" w:color="auto"/>
                <w:left w:val="none" w:sz="0" w:space="0" w:color="auto"/>
                <w:bottom w:val="none" w:sz="0" w:space="0" w:color="auto"/>
                <w:right w:val="none" w:sz="0" w:space="0" w:color="auto"/>
              </w:divBdr>
            </w:div>
          </w:divsChild>
        </w:div>
        <w:div w:id="1294678788">
          <w:marLeft w:val="0"/>
          <w:marRight w:val="0"/>
          <w:marTop w:val="0"/>
          <w:marBottom w:val="0"/>
          <w:divBdr>
            <w:top w:val="none" w:sz="0" w:space="0" w:color="auto"/>
            <w:left w:val="none" w:sz="0" w:space="0" w:color="auto"/>
            <w:bottom w:val="none" w:sz="0" w:space="0" w:color="auto"/>
            <w:right w:val="none" w:sz="0" w:space="0" w:color="auto"/>
          </w:divBdr>
          <w:divsChild>
            <w:div w:id="127433513">
              <w:marLeft w:val="0"/>
              <w:marRight w:val="0"/>
              <w:marTop w:val="0"/>
              <w:marBottom w:val="0"/>
              <w:divBdr>
                <w:top w:val="none" w:sz="0" w:space="0" w:color="auto"/>
                <w:left w:val="none" w:sz="0" w:space="0" w:color="auto"/>
                <w:bottom w:val="none" w:sz="0" w:space="0" w:color="auto"/>
                <w:right w:val="none" w:sz="0" w:space="0" w:color="auto"/>
              </w:divBdr>
            </w:div>
            <w:div w:id="179128269">
              <w:marLeft w:val="0"/>
              <w:marRight w:val="0"/>
              <w:marTop w:val="0"/>
              <w:marBottom w:val="0"/>
              <w:divBdr>
                <w:top w:val="none" w:sz="0" w:space="0" w:color="auto"/>
                <w:left w:val="none" w:sz="0" w:space="0" w:color="auto"/>
                <w:bottom w:val="none" w:sz="0" w:space="0" w:color="auto"/>
                <w:right w:val="none" w:sz="0" w:space="0" w:color="auto"/>
              </w:divBdr>
            </w:div>
            <w:div w:id="225454339">
              <w:marLeft w:val="0"/>
              <w:marRight w:val="0"/>
              <w:marTop w:val="0"/>
              <w:marBottom w:val="0"/>
              <w:divBdr>
                <w:top w:val="none" w:sz="0" w:space="0" w:color="auto"/>
                <w:left w:val="none" w:sz="0" w:space="0" w:color="auto"/>
                <w:bottom w:val="none" w:sz="0" w:space="0" w:color="auto"/>
                <w:right w:val="none" w:sz="0" w:space="0" w:color="auto"/>
              </w:divBdr>
            </w:div>
            <w:div w:id="328873760">
              <w:marLeft w:val="0"/>
              <w:marRight w:val="0"/>
              <w:marTop w:val="0"/>
              <w:marBottom w:val="0"/>
              <w:divBdr>
                <w:top w:val="none" w:sz="0" w:space="0" w:color="auto"/>
                <w:left w:val="none" w:sz="0" w:space="0" w:color="auto"/>
                <w:bottom w:val="none" w:sz="0" w:space="0" w:color="auto"/>
                <w:right w:val="none" w:sz="0" w:space="0" w:color="auto"/>
              </w:divBdr>
            </w:div>
            <w:div w:id="500898992">
              <w:marLeft w:val="0"/>
              <w:marRight w:val="0"/>
              <w:marTop w:val="0"/>
              <w:marBottom w:val="0"/>
              <w:divBdr>
                <w:top w:val="none" w:sz="0" w:space="0" w:color="auto"/>
                <w:left w:val="none" w:sz="0" w:space="0" w:color="auto"/>
                <w:bottom w:val="none" w:sz="0" w:space="0" w:color="auto"/>
                <w:right w:val="none" w:sz="0" w:space="0" w:color="auto"/>
              </w:divBdr>
            </w:div>
            <w:div w:id="699822840">
              <w:marLeft w:val="0"/>
              <w:marRight w:val="0"/>
              <w:marTop w:val="0"/>
              <w:marBottom w:val="0"/>
              <w:divBdr>
                <w:top w:val="none" w:sz="0" w:space="0" w:color="auto"/>
                <w:left w:val="none" w:sz="0" w:space="0" w:color="auto"/>
                <w:bottom w:val="none" w:sz="0" w:space="0" w:color="auto"/>
                <w:right w:val="none" w:sz="0" w:space="0" w:color="auto"/>
              </w:divBdr>
            </w:div>
            <w:div w:id="732701439">
              <w:marLeft w:val="0"/>
              <w:marRight w:val="0"/>
              <w:marTop w:val="0"/>
              <w:marBottom w:val="0"/>
              <w:divBdr>
                <w:top w:val="none" w:sz="0" w:space="0" w:color="auto"/>
                <w:left w:val="none" w:sz="0" w:space="0" w:color="auto"/>
                <w:bottom w:val="none" w:sz="0" w:space="0" w:color="auto"/>
                <w:right w:val="none" w:sz="0" w:space="0" w:color="auto"/>
              </w:divBdr>
            </w:div>
            <w:div w:id="735664041">
              <w:marLeft w:val="0"/>
              <w:marRight w:val="0"/>
              <w:marTop w:val="0"/>
              <w:marBottom w:val="0"/>
              <w:divBdr>
                <w:top w:val="none" w:sz="0" w:space="0" w:color="auto"/>
                <w:left w:val="none" w:sz="0" w:space="0" w:color="auto"/>
                <w:bottom w:val="none" w:sz="0" w:space="0" w:color="auto"/>
                <w:right w:val="none" w:sz="0" w:space="0" w:color="auto"/>
              </w:divBdr>
            </w:div>
            <w:div w:id="900097370">
              <w:marLeft w:val="0"/>
              <w:marRight w:val="0"/>
              <w:marTop w:val="0"/>
              <w:marBottom w:val="0"/>
              <w:divBdr>
                <w:top w:val="none" w:sz="0" w:space="0" w:color="auto"/>
                <w:left w:val="none" w:sz="0" w:space="0" w:color="auto"/>
                <w:bottom w:val="none" w:sz="0" w:space="0" w:color="auto"/>
                <w:right w:val="none" w:sz="0" w:space="0" w:color="auto"/>
              </w:divBdr>
            </w:div>
            <w:div w:id="1437796635">
              <w:marLeft w:val="0"/>
              <w:marRight w:val="0"/>
              <w:marTop w:val="0"/>
              <w:marBottom w:val="0"/>
              <w:divBdr>
                <w:top w:val="none" w:sz="0" w:space="0" w:color="auto"/>
                <w:left w:val="none" w:sz="0" w:space="0" w:color="auto"/>
                <w:bottom w:val="none" w:sz="0" w:space="0" w:color="auto"/>
                <w:right w:val="none" w:sz="0" w:space="0" w:color="auto"/>
              </w:divBdr>
            </w:div>
            <w:div w:id="1450319386">
              <w:marLeft w:val="0"/>
              <w:marRight w:val="0"/>
              <w:marTop w:val="0"/>
              <w:marBottom w:val="0"/>
              <w:divBdr>
                <w:top w:val="none" w:sz="0" w:space="0" w:color="auto"/>
                <w:left w:val="none" w:sz="0" w:space="0" w:color="auto"/>
                <w:bottom w:val="none" w:sz="0" w:space="0" w:color="auto"/>
                <w:right w:val="none" w:sz="0" w:space="0" w:color="auto"/>
              </w:divBdr>
            </w:div>
            <w:div w:id="1575892745">
              <w:marLeft w:val="0"/>
              <w:marRight w:val="0"/>
              <w:marTop w:val="0"/>
              <w:marBottom w:val="0"/>
              <w:divBdr>
                <w:top w:val="none" w:sz="0" w:space="0" w:color="auto"/>
                <w:left w:val="none" w:sz="0" w:space="0" w:color="auto"/>
                <w:bottom w:val="none" w:sz="0" w:space="0" w:color="auto"/>
                <w:right w:val="none" w:sz="0" w:space="0" w:color="auto"/>
              </w:divBdr>
            </w:div>
            <w:div w:id="1622304906">
              <w:marLeft w:val="0"/>
              <w:marRight w:val="0"/>
              <w:marTop w:val="0"/>
              <w:marBottom w:val="0"/>
              <w:divBdr>
                <w:top w:val="none" w:sz="0" w:space="0" w:color="auto"/>
                <w:left w:val="none" w:sz="0" w:space="0" w:color="auto"/>
                <w:bottom w:val="none" w:sz="0" w:space="0" w:color="auto"/>
                <w:right w:val="none" w:sz="0" w:space="0" w:color="auto"/>
              </w:divBdr>
            </w:div>
            <w:div w:id="1704745170">
              <w:marLeft w:val="0"/>
              <w:marRight w:val="0"/>
              <w:marTop w:val="0"/>
              <w:marBottom w:val="0"/>
              <w:divBdr>
                <w:top w:val="none" w:sz="0" w:space="0" w:color="auto"/>
                <w:left w:val="none" w:sz="0" w:space="0" w:color="auto"/>
                <w:bottom w:val="none" w:sz="0" w:space="0" w:color="auto"/>
                <w:right w:val="none" w:sz="0" w:space="0" w:color="auto"/>
              </w:divBdr>
            </w:div>
            <w:div w:id="1729037805">
              <w:marLeft w:val="0"/>
              <w:marRight w:val="0"/>
              <w:marTop w:val="0"/>
              <w:marBottom w:val="0"/>
              <w:divBdr>
                <w:top w:val="none" w:sz="0" w:space="0" w:color="auto"/>
                <w:left w:val="none" w:sz="0" w:space="0" w:color="auto"/>
                <w:bottom w:val="none" w:sz="0" w:space="0" w:color="auto"/>
                <w:right w:val="none" w:sz="0" w:space="0" w:color="auto"/>
              </w:divBdr>
            </w:div>
            <w:div w:id="1814370406">
              <w:marLeft w:val="0"/>
              <w:marRight w:val="0"/>
              <w:marTop w:val="0"/>
              <w:marBottom w:val="0"/>
              <w:divBdr>
                <w:top w:val="none" w:sz="0" w:space="0" w:color="auto"/>
                <w:left w:val="none" w:sz="0" w:space="0" w:color="auto"/>
                <w:bottom w:val="none" w:sz="0" w:space="0" w:color="auto"/>
                <w:right w:val="none" w:sz="0" w:space="0" w:color="auto"/>
              </w:divBdr>
            </w:div>
            <w:div w:id="1920478407">
              <w:marLeft w:val="0"/>
              <w:marRight w:val="0"/>
              <w:marTop w:val="0"/>
              <w:marBottom w:val="0"/>
              <w:divBdr>
                <w:top w:val="none" w:sz="0" w:space="0" w:color="auto"/>
                <w:left w:val="none" w:sz="0" w:space="0" w:color="auto"/>
                <w:bottom w:val="none" w:sz="0" w:space="0" w:color="auto"/>
                <w:right w:val="none" w:sz="0" w:space="0" w:color="auto"/>
              </w:divBdr>
            </w:div>
            <w:div w:id="1991858328">
              <w:marLeft w:val="0"/>
              <w:marRight w:val="0"/>
              <w:marTop w:val="0"/>
              <w:marBottom w:val="0"/>
              <w:divBdr>
                <w:top w:val="none" w:sz="0" w:space="0" w:color="auto"/>
                <w:left w:val="none" w:sz="0" w:space="0" w:color="auto"/>
                <w:bottom w:val="none" w:sz="0" w:space="0" w:color="auto"/>
                <w:right w:val="none" w:sz="0" w:space="0" w:color="auto"/>
              </w:divBdr>
            </w:div>
            <w:div w:id="2050689921">
              <w:marLeft w:val="0"/>
              <w:marRight w:val="0"/>
              <w:marTop w:val="0"/>
              <w:marBottom w:val="0"/>
              <w:divBdr>
                <w:top w:val="none" w:sz="0" w:space="0" w:color="auto"/>
                <w:left w:val="none" w:sz="0" w:space="0" w:color="auto"/>
                <w:bottom w:val="none" w:sz="0" w:space="0" w:color="auto"/>
                <w:right w:val="none" w:sz="0" w:space="0" w:color="auto"/>
              </w:divBdr>
            </w:div>
            <w:div w:id="211990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843684">
      <w:bodyDiv w:val="1"/>
      <w:marLeft w:val="0"/>
      <w:marRight w:val="0"/>
      <w:marTop w:val="0"/>
      <w:marBottom w:val="0"/>
      <w:divBdr>
        <w:top w:val="none" w:sz="0" w:space="0" w:color="auto"/>
        <w:left w:val="none" w:sz="0" w:space="0" w:color="auto"/>
        <w:bottom w:val="none" w:sz="0" w:space="0" w:color="auto"/>
        <w:right w:val="none" w:sz="0" w:space="0" w:color="auto"/>
      </w:divBdr>
      <w:divsChild>
        <w:div w:id="301278382">
          <w:marLeft w:val="0"/>
          <w:marRight w:val="0"/>
          <w:marTop w:val="0"/>
          <w:marBottom w:val="0"/>
          <w:divBdr>
            <w:top w:val="none" w:sz="0" w:space="0" w:color="auto"/>
            <w:left w:val="none" w:sz="0" w:space="0" w:color="auto"/>
            <w:bottom w:val="none" w:sz="0" w:space="0" w:color="auto"/>
            <w:right w:val="none" w:sz="0" w:space="0" w:color="auto"/>
          </w:divBdr>
          <w:divsChild>
            <w:div w:id="1141074034">
              <w:marLeft w:val="0"/>
              <w:marRight w:val="0"/>
              <w:marTop w:val="30"/>
              <w:marBottom w:val="30"/>
              <w:divBdr>
                <w:top w:val="none" w:sz="0" w:space="0" w:color="auto"/>
                <w:left w:val="none" w:sz="0" w:space="0" w:color="auto"/>
                <w:bottom w:val="none" w:sz="0" w:space="0" w:color="auto"/>
                <w:right w:val="none" w:sz="0" w:space="0" w:color="auto"/>
              </w:divBdr>
              <w:divsChild>
                <w:div w:id="77027129">
                  <w:marLeft w:val="0"/>
                  <w:marRight w:val="0"/>
                  <w:marTop w:val="0"/>
                  <w:marBottom w:val="0"/>
                  <w:divBdr>
                    <w:top w:val="none" w:sz="0" w:space="0" w:color="auto"/>
                    <w:left w:val="none" w:sz="0" w:space="0" w:color="auto"/>
                    <w:bottom w:val="none" w:sz="0" w:space="0" w:color="auto"/>
                    <w:right w:val="none" w:sz="0" w:space="0" w:color="auto"/>
                  </w:divBdr>
                  <w:divsChild>
                    <w:div w:id="1439593770">
                      <w:marLeft w:val="0"/>
                      <w:marRight w:val="0"/>
                      <w:marTop w:val="0"/>
                      <w:marBottom w:val="0"/>
                      <w:divBdr>
                        <w:top w:val="none" w:sz="0" w:space="0" w:color="auto"/>
                        <w:left w:val="none" w:sz="0" w:space="0" w:color="auto"/>
                        <w:bottom w:val="none" w:sz="0" w:space="0" w:color="auto"/>
                        <w:right w:val="none" w:sz="0" w:space="0" w:color="auto"/>
                      </w:divBdr>
                    </w:div>
                  </w:divsChild>
                </w:div>
                <w:div w:id="99450427">
                  <w:marLeft w:val="0"/>
                  <w:marRight w:val="0"/>
                  <w:marTop w:val="0"/>
                  <w:marBottom w:val="0"/>
                  <w:divBdr>
                    <w:top w:val="none" w:sz="0" w:space="0" w:color="auto"/>
                    <w:left w:val="none" w:sz="0" w:space="0" w:color="auto"/>
                    <w:bottom w:val="none" w:sz="0" w:space="0" w:color="auto"/>
                    <w:right w:val="none" w:sz="0" w:space="0" w:color="auto"/>
                  </w:divBdr>
                  <w:divsChild>
                    <w:div w:id="1339194740">
                      <w:marLeft w:val="0"/>
                      <w:marRight w:val="0"/>
                      <w:marTop w:val="0"/>
                      <w:marBottom w:val="0"/>
                      <w:divBdr>
                        <w:top w:val="none" w:sz="0" w:space="0" w:color="auto"/>
                        <w:left w:val="none" w:sz="0" w:space="0" w:color="auto"/>
                        <w:bottom w:val="none" w:sz="0" w:space="0" w:color="auto"/>
                        <w:right w:val="none" w:sz="0" w:space="0" w:color="auto"/>
                      </w:divBdr>
                    </w:div>
                  </w:divsChild>
                </w:div>
                <w:div w:id="139347850">
                  <w:marLeft w:val="0"/>
                  <w:marRight w:val="0"/>
                  <w:marTop w:val="0"/>
                  <w:marBottom w:val="0"/>
                  <w:divBdr>
                    <w:top w:val="none" w:sz="0" w:space="0" w:color="auto"/>
                    <w:left w:val="none" w:sz="0" w:space="0" w:color="auto"/>
                    <w:bottom w:val="none" w:sz="0" w:space="0" w:color="auto"/>
                    <w:right w:val="none" w:sz="0" w:space="0" w:color="auto"/>
                  </w:divBdr>
                  <w:divsChild>
                    <w:div w:id="301933330">
                      <w:marLeft w:val="0"/>
                      <w:marRight w:val="0"/>
                      <w:marTop w:val="0"/>
                      <w:marBottom w:val="0"/>
                      <w:divBdr>
                        <w:top w:val="none" w:sz="0" w:space="0" w:color="auto"/>
                        <w:left w:val="none" w:sz="0" w:space="0" w:color="auto"/>
                        <w:bottom w:val="none" w:sz="0" w:space="0" w:color="auto"/>
                        <w:right w:val="none" w:sz="0" w:space="0" w:color="auto"/>
                      </w:divBdr>
                    </w:div>
                  </w:divsChild>
                </w:div>
                <w:div w:id="183327661">
                  <w:marLeft w:val="0"/>
                  <w:marRight w:val="0"/>
                  <w:marTop w:val="0"/>
                  <w:marBottom w:val="0"/>
                  <w:divBdr>
                    <w:top w:val="none" w:sz="0" w:space="0" w:color="auto"/>
                    <w:left w:val="none" w:sz="0" w:space="0" w:color="auto"/>
                    <w:bottom w:val="none" w:sz="0" w:space="0" w:color="auto"/>
                    <w:right w:val="none" w:sz="0" w:space="0" w:color="auto"/>
                  </w:divBdr>
                  <w:divsChild>
                    <w:div w:id="1194999422">
                      <w:marLeft w:val="0"/>
                      <w:marRight w:val="0"/>
                      <w:marTop w:val="0"/>
                      <w:marBottom w:val="0"/>
                      <w:divBdr>
                        <w:top w:val="none" w:sz="0" w:space="0" w:color="auto"/>
                        <w:left w:val="none" w:sz="0" w:space="0" w:color="auto"/>
                        <w:bottom w:val="none" w:sz="0" w:space="0" w:color="auto"/>
                        <w:right w:val="none" w:sz="0" w:space="0" w:color="auto"/>
                      </w:divBdr>
                    </w:div>
                  </w:divsChild>
                </w:div>
                <w:div w:id="217086715">
                  <w:marLeft w:val="0"/>
                  <w:marRight w:val="0"/>
                  <w:marTop w:val="0"/>
                  <w:marBottom w:val="0"/>
                  <w:divBdr>
                    <w:top w:val="none" w:sz="0" w:space="0" w:color="auto"/>
                    <w:left w:val="none" w:sz="0" w:space="0" w:color="auto"/>
                    <w:bottom w:val="none" w:sz="0" w:space="0" w:color="auto"/>
                    <w:right w:val="none" w:sz="0" w:space="0" w:color="auto"/>
                  </w:divBdr>
                  <w:divsChild>
                    <w:div w:id="1635913789">
                      <w:marLeft w:val="0"/>
                      <w:marRight w:val="0"/>
                      <w:marTop w:val="0"/>
                      <w:marBottom w:val="0"/>
                      <w:divBdr>
                        <w:top w:val="none" w:sz="0" w:space="0" w:color="auto"/>
                        <w:left w:val="none" w:sz="0" w:space="0" w:color="auto"/>
                        <w:bottom w:val="none" w:sz="0" w:space="0" w:color="auto"/>
                        <w:right w:val="none" w:sz="0" w:space="0" w:color="auto"/>
                      </w:divBdr>
                    </w:div>
                  </w:divsChild>
                </w:div>
                <w:div w:id="247076256">
                  <w:marLeft w:val="0"/>
                  <w:marRight w:val="0"/>
                  <w:marTop w:val="0"/>
                  <w:marBottom w:val="0"/>
                  <w:divBdr>
                    <w:top w:val="none" w:sz="0" w:space="0" w:color="auto"/>
                    <w:left w:val="none" w:sz="0" w:space="0" w:color="auto"/>
                    <w:bottom w:val="none" w:sz="0" w:space="0" w:color="auto"/>
                    <w:right w:val="none" w:sz="0" w:space="0" w:color="auto"/>
                  </w:divBdr>
                  <w:divsChild>
                    <w:div w:id="387531864">
                      <w:marLeft w:val="0"/>
                      <w:marRight w:val="0"/>
                      <w:marTop w:val="0"/>
                      <w:marBottom w:val="0"/>
                      <w:divBdr>
                        <w:top w:val="none" w:sz="0" w:space="0" w:color="auto"/>
                        <w:left w:val="none" w:sz="0" w:space="0" w:color="auto"/>
                        <w:bottom w:val="none" w:sz="0" w:space="0" w:color="auto"/>
                        <w:right w:val="none" w:sz="0" w:space="0" w:color="auto"/>
                      </w:divBdr>
                    </w:div>
                  </w:divsChild>
                </w:div>
                <w:div w:id="285235151">
                  <w:marLeft w:val="0"/>
                  <w:marRight w:val="0"/>
                  <w:marTop w:val="0"/>
                  <w:marBottom w:val="0"/>
                  <w:divBdr>
                    <w:top w:val="none" w:sz="0" w:space="0" w:color="auto"/>
                    <w:left w:val="none" w:sz="0" w:space="0" w:color="auto"/>
                    <w:bottom w:val="none" w:sz="0" w:space="0" w:color="auto"/>
                    <w:right w:val="none" w:sz="0" w:space="0" w:color="auto"/>
                  </w:divBdr>
                  <w:divsChild>
                    <w:div w:id="1027676606">
                      <w:marLeft w:val="0"/>
                      <w:marRight w:val="0"/>
                      <w:marTop w:val="0"/>
                      <w:marBottom w:val="0"/>
                      <w:divBdr>
                        <w:top w:val="none" w:sz="0" w:space="0" w:color="auto"/>
                        <w:left w:val="none" w:sz="0" w:space="0" w:color="auto"/>
                        <w:bottom w:val="none" w:sz="0" w:space="0" w:color="auto"/>
                        <w:right w:val="none" w:sz="0" w:space="0" w:color="auto"/>
                      </w:divBdr>
                    </w:div>
                  </w:divsChild>
                </w:div>
                <w:div w:id="329796301">
                  <w:marLeft w:val="0"/>
                  <w:marRight w:val="0"/>
                  <w:marTop w:val="0"/>
                  <w:marBottom w:val="0"/>
                  <w:divBdr>
                    <w:top w:val="none" w:sz="0" w:space="0" w:color="auto"/>
                    <w:left w:val="none" w:sz="0" w:space="0" w:color="auto"/>
                    <w:bottom w:val="none" w:sz="0" w:space="0" w:color="auto"/>
                    <w:right w:val="none" w:sz="0" w:space="0" w:color="auto"/>
                  </w:divBdr>
                  <w:divsChild>
                    <w:div w:id="435713676">
                      <w:marLeft w:val="0"/>
                      <w:marRight w:val="0"/>
                      <w:marTop w:val="0"/>
                      <w:marBottom w:val="0"/>
                      <w:divBdr>
                        <w:top w:val="none" w:sz="0" w:space="0" w:color="auto"/>
                        <w:left w:val="none" w:sz="0" w:space="0" w:color="auto"/>
                        <w:bottom w:val="none" w:sz="0" w:space="0" w:color="auto"/>
                        <w:right w:val="none" w:sz="0" w:space="0" w:color="auto"/>
                      </w:divBdr>
                    </w:div>
                  </w:divsChild>
                </w:div>
                <w:div w:id="339546948">
                  <w:marLeft w:val="0"/>
                  <w:marRight w:val="0"/>
                  <w:marTop w:val="0"/>
                  <w:marBottom w:val="0"/>
                  <w:divBdr>
                    <w:top w:val="none" w:sz="0" w:space="0" w:color="auto"/>
                    <w:left w:val="none" w:sz="0" w:space="0" w:color="auto"/>
                    <w:bottom w:val="none" w:sz="0" w:space="0" w:color="auto"/>
                    <w:right w:val="none" w:sz="0" w:space="0" w:color="auto"/>
                  </w:divBdr>
                  <w:divsChild>
                    <w:div w:id="1272005761">
                      <w:marLeft w:val="0"/>
                      <w:marRight w:val="0"/>
                      <w:marTop w:val="0"/>
                      <w:marBottom w:val="0"/>
                      <w:divBdr>
                        <w:top w:val="none" w:sz="0" w:space="0" w:color="auto"/>
                        <w:left w:val="none" w:sz="0" w:space="0" w:color="auto"/>
                        <w:bottom w:val="none" w:sz="0" w:space="0" w:color="auto"/>
                        <w:right w:val="none" w:sz="0" w:space="0" w:color="auto"/>
                      </w:divBdr>
                    </w:div>
                  </w:divsChild>
                </w:div>
                <w:div w:id="344211881">
                  <w:marLeft w:val="0"/>
                  <w:marRight w:val="0"/>
                  <w:marTop w:val="0"/>
                  <w:marBottom w:val="0"/>
                  <w:divBdr>
                    <w:top w:val="none" w:sz="0" w:space="0" w:color="auto"/>
                    <w:left w:val="none" w:sz="0" w:space="0" w:color="auto"/>
                    <w:bottom w:val="none" w:sz="0" w:space="0" w:color="auto"/>
                    <w:right w:val="none" w:sz="0" w:space="0" w:color="auto"/>
                  </w:divBdr>
                  <w:divsChild>
                    <w:div w:id="836117497">
                      <w:marLeft w:val="0"/>
                      <w:marRight w:val="0"/>
                      <w:marTop w:val="0"/>
                      <w:marBottom w:val="0"/>
                      <w:divBdr>
                        <w:top w:val="none" w:sz="0" w:space="0" w:color="auto"/>
                        <w:left w:val="none" w:sz="0" w:space="0" w:color="auto"/>
                        <w:bottom w:val="none" w:sz="0" w:space="0" w:color="auto"/>
                        <w:right w:val="none" w:sz="0" w:space="0" w:color="auto"/>
                      </w:divBdr>
                    </w:div>
                  </w:divsChild>
                </w:div>
                <w:div w:id="351148743">
                  <w:marLeft w:val="0"/>
                  <w:marRight w:val="0"/>
                  <w:marTop w:val="0"/>
                  <w:marBottom w:val="0"/>
                  <w:divBdr>
                    <w:top w:val="none" w:sz="0" w:space="0" w:color="auto"/>
                    <w:left w:val="none" w:sz="0" w:space="0" w:color="auto"/>
                    <w:bottom w:val="none" w:sz="0" w:space="0" w:color="auto"/>
                    <w:right w:val="none" w:sz="0" w:space="0" w:color="auto"/>
                  </w:divBdr>
                  <w:divsChild>
                    <w:div w:id="1484590455">
                      <w:marLeft w:val="0"/>
                      <w:marRight w:val="0"/>
                      <w:marTop w:val="0"/>
                      <w:marBottom w:val="0"/>
                      <w:divBdr>
                        <w:top w:val="none" w:sz="0" w:space="0" w:color="auto"/>
                        <w:left w:val="none" w:sz="0" w:space="0" w:color="auto"/>
                        <w:bottom w:val="none" w:sz="0" w:space="0" w:color="auto"/>
                        <w:right w:val="none" w:sz="0" w:space="0" w:color="auto"/>
                      </w:divBdr>
                    </w:div>
                  </w:divsChild>
                </w:div>
                <w:div w:id="359480605">
                  <w:marLeft w:val="0"/>
                  <w:marRight w:val="0"/>
                  <w:marTop w:val="0"/>
                  <w:marBottom w:val="0"/>
                  <w:divBdr>
                    <w:top w:val="none" w:sz="0" w:space="0" w:color="auto"/>
                    <w:left w:val="none" w:sz="0" w:space="0" w:color="auto"/>
                    <w:bottom w:val="none" w:sz="0" w:space="0" w:color="auto"/>
                    <w:right w:val="none" w:sz="0" w:space="0" w:color="auto"/>
                  </w:divBdr>
                  <w:divsChild>
                    <w:div w:id="1111052868">
                      <w:marLeft w:val="0"/>
                      <w:marRight w:val="0"/>
                      <w:marTop w:val="0"/>
                      <w:marBottom w:val="0"/>
                      <w:divBdr>
                        <w:top w:val="none" w:sz="0" w:space="0" w:color="auto"/>
                        <w:left w:val="none" w:sz="0" w:space="0" w:color="auto"/>
                        <w:bottom w:val="none" w:sz="0" w:space="0" w:color="auto"/>
                        <w:right w:val="none" w:sz="0" w:space="0" w:color="auto"/>
                      </w:divBdr>
                    </w:div>
                  </w:divsChild>
                </w:div>
                <w:div w:id="374014086">
                  <w:marLeft w:val="0"/>
                  <w:marRight w:val="0"/>
                  <w:marTop w:val="0"/>
                  <w:marBottom w:val="0"/>
                  <w:divBdr>
                    <w:top w:val="none" w:sz="0" w:space="0" w:color="auto"/>
                    <w:left w:val="none" w:sz="0" w:space="0" w:color="auto"/>
                    <w:bottom w:val="none" w:sz="0" w:space="0" w:color="auto"/>
                    <w:right w:val="none" w:sz="0" w:space="0" w:color="auto"/>
                  </w:divBdr>
                  <w:divsChild>
                    <w:div w:id="1197618067">
                      <w:marLeft w:val="0"/>
                      <w:marRight w:val="0"/>
                      <w:marTop w:val="0"/>
                      <w:marBottom w:val="0"/>
                      <w:divBdr>
                        <w:top w:val="none" w:sz="0" w:space="0" w:color="auto"/>
                        <w:left w:val="none" w:sz="0" w:space="0" w:color="auto"/>
                        <w:bottom w:val="none" w:sz="0" w:space="0" w:color="auto"/>
                        <w:right w:val="none" w:sz="0" w:space="0" w:color="auto"/>
                      </w:divBdr>
                    </w:div>
                  </w:divsChild>
                </w:div>
                <w:div w:id="393310550">
                  <w:marLeft w:val="0"/>
                  <w:marRight w:val="0"/>
                  <w:marTop w:val="0"/>
                  <w:marBottom w:val="0"/>
                  <w:divBdr>
                    <w:top w:val="none" w:sz="0" w:space="0" w:color="auto"/>
                    <w:left w:val="none" w:sz="0" w:space="0" w:color="auto"/>
                    <w:bottom w:val="none" w:sz="0" w:space="0" w:color="auto"/>
                    <w:right w:val="none" w:sz="0" w:space="0" w:color="auto"/>
                  </w:divBdr>
                  <w:divsChild>
                    <w:div w:id="889924121">
                      <w:marLeft w:val="0"/>
                      <w:marRight w:val="0"/>
                      <w:marTop w:val="0"/>
                      <w:marBottom w:val="0"/>
                      <w:divBdr>
                        <w:top w:val="none" w:sz="0" w:space="0" w:color="auto"/>
                        <w:left w:val="none" w:sz="0" w:space="0" w:color="auto"/>
                        <w:bottom w:val="none" w:sz="0" w:space="0" w:color="auto"/>
                        <w:right w:val="none" w:sz="0" w:space="0" w:color="auto"/>
                      </w:divBdr>
                    </w:div>
                  </w:divsChild>
                </w:div>
                <w:div w:id="413861766">
                  <w:marLeft w:val="0"/>
                  <w:marRight w:val="0"/>
                  <w:marTop w:val="0"/>
                  <w:marBottom w:val="0"/>
                  <w:divBdr>
                    <w:top w:val="none" w:sz="0" w:space="0" w:color="auto"/>
                    <w:left w:val="none" w:sz="0" w:space="0" w:color="auto"/>
                    <w:bottom w:val="none" w:sz="0" w:space="0" w:color="auto"/>
                    <w:right w:val="none" w:sz="0" w:space="0" w:color="auto"/>
                  </w:divBdr>
                  <w:divsChild>
                    <w:div w:id="590043136">
                      <w:marLeft w:val="0"/>
                      <w:marRight w:val="0"/>
                      <w:marTop w:val="0"/>
                      <w:marBottom w:val="0"/>
                      <w:divBdr>
                        <w:top w:val="none" w:sz="0" w:space="0" w:color="auto"/>
                        <w:left w:val="none" w:sz="0" w:space="0" w:color="auto"/>
                        <w:bottom w:val="none" w:sz="0" w:space="0" w:color="auto"/>
                        <w:right w:val="none" w:sz="0" w:space="0" w:color="auto"/>
                      </w:divBdr>
                    </w:div>
                  </w:divsChild>
                </w:div>
                <w:div w:id="459306574">
                  <w:marLeft w:val="0"/>
                  <w:marRight w:val="0"/>
                  <w:marTop w:val="0"/>
                  <w:marBottom w:val="0"/>
                  <w:divBdr>
                    <w:top w:val="none" w:sz="0" w:space="0" w:color="auto"/>
                    <w:left w:val="none" w:sz="0" w:space="0" w:color="auto"/>
                    <w:bottom w:val="none" w:sz="0" w:space="0" w:color="auto"/>
                    <w:right w:val="none" w:sz="0" w:space="0" w:color="auto"/>
                  </w:divBdr>
                  <w:divsChild>
                    <w:div w:id="218443106">
                      <w:marLeft w:val="0"/>
                      <w:marRight w:val="0"/>
                      <w:marTop w:val="0"/>
                      <w:marBottom w:val="0"/>
                      <w:divBdr>
                        <w:top w:val="none" w:sz="0" w:space="0" w:color="auto"/>
                        <w:left w:val="none" w:sz="0" w:space="0" w:color="auto"/>
                        <w:bottom w:val="none" w:sz="0" w:space="0" w:color="auto"/>
                        <w:right w:val="none" w:sz="0" w:space="0" w:color="auto"/>
                      </w:divBdr>
                    </w:div>
                  </w:divsChild>
                </w:div>
                <w:div w:id="468207782">
                  <w:marLeft w:val="0"/>
                  <w:marRight w:val="0"/>
                  <w:marTop w:val="0"/>
                  <w:marBottom w:val="0"/>
                  <w:divBdr>
                    <w:top w:val="none" w:sz="0" w:space="0" w:color="auto"/>
                    <w:left w:val="none" w:sz="0" w:space="0" w:color="auto"/>
                    <w:bottom w:val="none" w:sz="0" w:space="0" w:color="auto"/>
                    <w:right w:val="none" w:sz="0" w:space="0" w:color="auto"/>
                  </w:divBdr>
                  <w:divsChild>
                    <w:div w:id="222788737">
                      <w:marLeft w:val="0"/>
                      <w:marRight w:val="0"/>
                      <w:marTop w:val="0"/>
                      <w:marBottom w:val="0"/>
                      <w:divBdr>
                        <w:top w:val="none" w:sz="0" w:space="0" w:color="auto"/>
                        <w:left w:val="none" w:sz="0" w:space="0" w:color="auto"/>
                        <w:bottom w:val="none" w:sz="0" w:space="0" w:color="auto"/>
                        <w:right w:val="none" w:sz="0" w:space="0" w:color="auto"/>
                      </w:divBdr>
                    </w:div>
                  </w:divsChild>
                </w:div>
                <w:div w:id="478113508">
                  <w:marLeft w:val="0"/>
                  <w:marRight w:val="0"/>
                  <w:marTop w:val="0"/>
                  <w:marBottom w:val="0"/>
                  <w:divBdr>
                    <w:top w:val="none" w:sz="0" w:space="0" w:color="auto"/>
                    <w:left w:val="none" w:sz="0" w:space="0" w:color="auto"/>
                    <w:bottom w:val="none" w:sz="0" w:space="0" w:color="auto"/>
                    <w:right w:val="none" w:sz="0" w:space="0" w:color="auto"/>
                  </w:divBdr>
                  <w:divsChild>
                    <w:div w:id="1424568941">
                      <w:marLeft w:val="0"/>
                      <w:marRight w:val="0"/>
                      <w:marTop w:val="0"/>
                      <w:marBottom w:val="0"/>
                      <w:divBdr>
                        <w:top w:val="none" w:sz="0" w:space="0" w:color="auto"/>
                        <w:left w:val="none" w:sz="0" w:space="0" w:color="auto"/>
                        <w:bottom w:val="none" w:sz="0" w:space="0" w:color="auto"/>
                        <w:right w:val="none" w:sz="0" w:space="0" w:color="auto"/>
                      </w:divBdr>
                    </w:div>
                  </w:divsChild>
                </w:div>
                <w:div w:id="505560453">
                  <w:marLeft w:val="0"/>
                  <w:marRight w:val="0"/>
                  <w:marTop w:val="0"/>
                  <w:marBottom w:val="0"/>
                  <w:divBdr>
                    <w:top w:val="none" w:sz="0" w:space="0" w:color="auto"/>
                    <w:left w:val="none" w:sz="0" w:space="0" w:color="auto"/>
                    <w:bottom w:val="none" w:sz="0" w:space="0" w:color="auto"/>
                    <w:right w:val="none" w:sz="0" w:space="0" w:color="auto"/>
                  </w:divBdr>
                  <w:divsChild>
                    <w:div w:id="1432971656">
                      <w:marLeft w:val="0"/>
                      <w:marRight w:val="0"/>
                      <w:marTop w:val="0"/>
                      <w:marBottom w:val="0"/>
                      <w:divBdr>
                        <w:top w:val="none" w:sz="0" w:space="0" w:color="auto"/>
                        <w:left w:val="none" w:sz="0" w:space="0" w:color="auto"/>
                        <w:bottom w:val="none" w:sz="0" w:space="0" w:color="auto"/>
                        <w:right w:val="none" w:sz="0" w:space="0" w:color="auto"/>
                      </w:divBdr>
                    </w:div>
                  </w:divsChild>
                </w:div>
                <w:div w:id="507403098">
                  <w:marLeft w:val="0"/>
                  <w:marRight w:val="0"/>
                  <w:marTop w:val="0"/>
                  <w:marBottom w:val="0"/>
                  <w:divBdr>
                    <w:top w:val="none" w:sz="0" w:space="0" w:color="auto"/>
                    <w:left w:val="none" w:sz="0" w:space="0" w:color="auto"/>
                    <w:bottom w:val="none" w:sz="0" w:space="0" w:color="auto"/>
                    <w:right w:val="none" w:sz="0" w:space="0" w:color="auto"/>
                  </w:divBdr>
                  <w:divsChild>
                    <w:div w:id="1359433100">
                      <w:marLeft w:val="0"/>
                      <w:marRight w:val="0"/>
                      <w:marTop w:val="0"/>
                      <w:marBottom w:val="0"/>
                      <w:divBdr>
                        <w:top w:val="none" w:sz="0" w:space="0" w:color="auto"/>
                        <w:left w:val="none" w:sz="0" w:space="0" w:color="auto"/>
                        <w:bottom w:val="none" w:sz="0" w:space="0" w:color="auto"/>
                        <w:right w:val="none" w:sz="0" w:space="0" w:color="auto"/>
                      </w:divBdr>
                    </w:div>
                  </w:divsChild>
                </w:div>
                <w:div w:id="523321744">
                  <w:marLeft w:val="0"/>
                  <w:marRight w:val="0"/>
                  <w:marTop w:val="0"/>
                  <w:marBottom w:val="0"/>
                  <w:divBdr>
                    <w:top w:val="none" w:sz="0" w:space="0" w:color="auto"/>
                    <w:left w:val="none" w:sz="0" w:space="0" w:color="auto"/>
                    <w:bottom w:val="none" w:sz="0" w:space="0" w:color="auto"/>
                    <w:right w:val="none" w:sz="0" w:space="0" w:color="auto"/>
                  </w:divBdr>
                  <w:divsChild>
                    <w:div w:id="158472188">
                      <w:marLeft w:val="0"/>
                      <w:marRight w:val="0"/>
                      <w:marTop w:val="0"/>
                      <w:marBottom w:val="0"/>
                      <w:divBdr>
                        <w:top w:val="none" w:sz="0" w:space="0" w:color="auto"/>
                        <w:left w:val="none" w:sz="0" w:space="0" w:color="auto"/>
                        <w:bottom w:val="none" w:sz="0" w:space="0" w:color="auto"/>
                        <w:right w:val="none" w:sz="0" w:space="0" w:color="auto"/>
                      </w:divBdr>
                    </w:div>
                  </w:divsChild>
                </w:div>
                <w:div w:id="545609357">
                  <w:marLeft w:val="0"/>
                  <w:marRight w:val="0"/>
                  <w:marTop w:val="0"/>
                  <w:marBottom w:val="0"/>
                  <w:divBdr>
                    <w:top w:val="none" w:sz="0" w:space="0" w:color="auto"/>
                    <w:left w:val="none" w:sz="0" w:space="0" w:color="auto"/>
                    <w:bottom w:val="none" w:sz="0" w:space="0" w:color="auto"/>
                    <w:right w:val="none" w:sz="0" w:space="0" w:color="auto"/>
                  </w:divBdr>
                  <w:divsChild>
                    <w:div w:id="728529536">
                      <w:marLeft w:val="0"/>
                      <w:marRight w:val="0"/>
                      <w:marTop w:val="0"/>
                      <w:marBottom w:val="0"/>
                      <w:divBdr>
                        <w:top w:val="none" w:sz="0" w:space="0" w:color="auto"/>
                        <w:left w:val="none" w:sz="0" w:space="0" w:color="auto"/>
                        <w:bottom w:val="none" w:sz="0" w:space="0" w:color="auto"/>
                        <w:right w:val="none" w:sz="0" w:space="0" w:color="auto"/>
                      </w:divBdr>
                    </w:div>
                  </w:divsChild>
                </w:div>
                <w:div w:id="572815380">
                  <w:marLeft w:val="0"/>
                  <w:marRight w:val="0"/>
                  <w:marTop w:val="0"/>
                  <w:marBottom w:val="0"/>
                  <w:divBdr>
                    <w:top w:val="none" w:sz="0" w:space="0" w:color="auto"/>
                    <w:left w:val="none" w:sz="0" w:space="0" w:color="auto"/>
                    <w:bottom w:val="none" w:sz="0" w:space="0" w:color="auto"/>
                    <w:right w:val="none" w:sz="0" w:space="0" w:color="auto"/>
                  </w:divBdr>
                  <w:divsChild>
                    <w:div w:id="1041444504">
                      <w:marLeft w:val="0"/>
                      <w:marRight w:val="0"/>
                      <w:marTop w:val="0"/>
                      <w:marBottom w:val="0"/>
                      <w:divBdr>
                        <w:top w:val="none" w:sz="0" w:space="0" w:color="auto"/>
                        <w:left w:val="none" w:sz="0" w:space="0" w:color="auto"/>
                        <w:bottom w:val="none" w:sz="0" w:space="0" w:color="auto"/>
                        <w:right w:val="none" w:sz="0" w:space="0" w:color="auto"/>
                      </w:divBdr>
                    </w:div>
                  </w:divsChild>
                </w:div>
                <w:div w:id="611396133">
                  <w:marLeft w:val="0"/>
                  <w:marRight w:val="0"/>
                  <w:marTop w:val="0"/>
                  <w:marBottom w:val="0"/>
                  <w:divBdr>
                    <w:top w:val="none" w:sz="0" w:space="0" w:color="auto"/>
                    <w:left w:val="none" w:sz="0" w:space="0" w:color="auto"/>
                    <w:bottom w:val="none" w:sz="0" w:space="0" w:color="auto"/>
                    <w:right w:val="none" w:sz="0" w:space="0" w:color="auto"/>
                  </w:divBdr>
                  <w:divsChild>
                    <w:div w:id="15038590">
                      <w:marLeft w:val="0"/>
                      <w:marRight w:val="0"/>
                      <w:marTop w:val="0"/>
                      <w:marBottom w:val="0"/>
                      <w:divBdr>
                        <w:top w:val="none" w:sz="0" w:space="0" w:color="auto"/>
                        <w:left w:val="none" w:sz="0" w:space="0" w:color="auto"/>
                        <w:bottom w:val="none" w:sz="0" w:space="0" w:color="auto"/>
                        <w:right w:val="none" w:sz="0" w:space="0" w:color="auto"/>
                      </w:divBdr>
                    </w:div>
                  </w:divsChild>
                </w:div>
                <w:div w:id="615020429">
                  <w:marLeft w:val="0"/>
                  <w:marRight w:val="0"/>
                  <w:marTop w:val="0"/>
                  <w:marBottom w:val="0"/>
                  <w:divBdr>
                    <w:top w:val="none" w:sz="0" w:space="0" w:color="auto"/>
                    <w:left w:val="none" w:sz="0" w:space="0" w:color="auto"/>
                    <w:bottom w:val="none" w:sz="0" w:space="0" w:color="auto"/>
                    <w:right w:val="none" w:sz="0" w:space="0" w:color="auto"/>
                  </w:divBdr>
                  <w:divsChild>
                    <w:div w:id="280429075">
                      <w:marLeft w:val="0"/>
                      <w:marRight w:val="0"/>
                      <w:marTop w:val="0"/>
                      <w:marBottom w:val="0"/>
                      <w:divBdr>
                        <w:top w:val="none" w:sz="0" w:space="0" w:color="auto"/>
                        <w:left w:val="none" w:sz="0" w:space="0" w:color="auto"/>
                        <w:bottom w:val="none" w:sz="0" w:space="0" w:color="auto"/>
                        <w:right w:val="none" w:sz="0" w:space="0" w:color="auto"/>
                      </w:divBdr>
                    </w:div>
                  </w:divsChild>
                </w:div>
                <w:div w:id="624191024">
                  <w:marLeft w:val="0"/>
                  <w:marRight w:val="0"/>
                  <w:marTop w:val="0"/>
                  <w:marBottom w:val="0"/>
                  <w:divBdr>
                    <w:top w:val="none" w:sz="0" w:space="0" w:color="auto"/>
                    <w:left w:val="none" w:sz="0" w:space="0" w:color="auto"/>
                    <w:bottom w:val="none" w:sz="0" w:space="0" w:color="auto"/>
                    <w:right w:val="none" w:sz="0" w:space="0" w:color="auto"/>
                  </w:divBdr>
                  <w:divsChild>
                    <w:div w:id="271137186">
                      <w:marLeft w:val="0"/>
                      <w:marRight w:val="0"/>
                      <w:marTop w:val="0"/>
                      <w:marBottom w:val="0"/>
                      <w:divBdr>
                        <w:top w:val="none" w:sz="0" w:space="0" w:color="auto"/>
                        <w:left w:val="none" w:sz="0" w:space="0" w:color="auto"/>
                        <w:bottom w:val="none" w:sz="0" w:space="0" w:color="auto"/>
                        <w:right w:val="none" w:sz="0" w:space="0" w:color="auto"/>
                      </w:divBdr>
                    </w:div>
                  </w:divsChild>
                </w:div>
                <w:div w:id="633563586">
                  <w:marLeft w:val="0"/>
                  <w:marRight w:val="0"/>
                  <w:marTop w:val="0"/>
                  <w:marBottom w:val="0"/>
                  <w:divBdr>
                    <w:top w:val="none" w:sz="0" w:space="0" w:color="auto"/>
                    <w:left w:val="none" w:sz="0" w:space="0" w:color="auto"/>
                    <w:bottom w:val="none" w:sz="0" w:space="0" w:color="auto"/>
                    <w:right w:val="none" w:sz="0" w:space="0" w:color="auto"/>
                  </w:divBdr>
                  <w:divsChild>
                    <w:div w:id="270433520">
                      <w:marLeft w:val="0"/>
                      <w:marRight w:val="0"/>
                      <w:marTop w:val="0"/>
                      <w:marBottom w:val="0"/>
                      <w:divBdr>
                        <w:top w:val="none" w:sz="0" w:space="0" w:color="auto"/>
                        <w:left w:val="none" w:sz="0" w:space="0" w:color="auto"/>
                        <w:bottom w:val="none" w:sz="0" w:space="0" w:color="auto"/>
                        <w:right w:val="none" w:sz="0" w:space="0" w:color="auto"/>
                      </w:divBdr>
                    </w:div>
                  </w:divsChild>
                </w:div>
                <w:div w:id="682905106">
                  <w:marLeft w:val="0"/>
                  <w:marRight w:val="0"/>
                  <w:marTop w:val="0"/>
                  <w:marBottom w:val="0"/>
                  <w:divBdr>
                    <w:top w:val="none" w:sz="0" w:space="0" w:color="auto"/>
                    <w:left w:val="none" w:sz="0" w:space="0" w:color="auto"/>
                    <w:bottom w:val="none" w:sz="0" w:space="0" w:color="auto"/>
                    <w:right w:val="none" w:sz="0" w:space="0" w:color="auto"/>
                  </w:divBdr>
                  <w:divsChild>
                    <w:div w:id="1680809093">
                      <w:marLeft w:val="0"/>
                      <w:marRight w:val="0"/>
                      <w:marTop w:val="0"/>
                      <w:marBottom w:val="0"/>
                      <w:divBdr>
                        <w:top w:val="none" w:sz="0" w:space="0" w:color="auto"/>
                        <w:left w:val="none" w:sz="0" w:space="0" w:color="auto"/>
                        <w:bottom w:val="none" w:sz="0" w:space="0" w:color="auto"/>
                        <w:right w:val="none" w:sz="0" w:space="0" w:color="auto"/>
                      </w:divBdr>
                    </w:div>
                  </w:divsChild>
                </w:div>
                <w:div w:id="754713702">
                  <w:marLeft w:val="0"/>
                  <w:marRight w:val="0"/>
                  <w:marTop w:val="0"/>
                  <w:marBottom w:val="0"/>
                  <w:divBdr>
                    <w:top w:val="none" w:sz="0" w:space="0" w:color="auto"/>
                    <w:left w:val="none" w:sz="0" w:space="0" w:color="auto"/>
                    <w:bottom w:val="none" w:sz="0" w:space="0" w:color="auto"/>
                    <w:right w:val="none" w:sz="0" w:space="0" w:color="auto"/>
                  </w:divBdr>
                  <w:divsChild>
                    <w:div w:id="1830054106">
                      <w:marLeft w:val="0"/>
                      <w:marRight w:val="0"/>
                      <w:marTop w:val="0"/>
                      <w:marBottom w:val="0"/>
                      <w:divBdr>
                        <w:top w:val="none" w:sz="0" w:space="0" w:color="auto"/>
                        <w:left w:val="none" w:sz="0" w:space="0" w:color="auto"/>
                        <w:bottom w:val="none" w:sz="0" w:space="0" w:color="auto"/>
                        <w:right w:val="none" w:sz="0" w:space="0" w:color="auto"/>
                      </w:divBdr>
                    </w:div>
                  </w:divsChild>
                </w:div>
                <w:div w:id="754744309">
                  <w:marLeft w:val="0"/>
                  <w:marRight w:val="0"/>
                  <w:marTop w:val="0"/>
                  <w:marBottom w:val="0"/>
                  <w:divBdr>
                    <w:top w:val="none" w:sz="0" w:space="0" w:color="auto"/>
                    <w:left w:val="none" w:sz="0" w:space="0" w:color="auto"/>
                    <w:bottom w:val="none" w:sz="0" w:space="0" w:color="auto"/>
                    <w:right w:val="none" w:sz="0" w:space="0" w:color="auto"/>
                  </w:divBdr>
                  <w:divsChild>
                    <w:div w:id="1311523792">
                      <w:marLeft w:val="0"/>
                      <w:marRight w:val="0"/>
                      <w:marTop w:val="0"/>
                      <w:marBottom w:val="0"/>
                      <w:divBdr>
                        <w:top w:val="none" w:sz="0" w:space="0" w:color="auto"/>
                        <w:left w:val="none" w:sz="0" w:space="0" w:color="auto"/>
                        <w:bottom w:val="none" w:sz="0" w:space="0" w:color="auto"/>
                        <w:right w:val="none" w:sz="0" w:space="0" w:color="auto"/>
                      </w:divBdr>
                    </w:div>
                  </w:divsChild>
                </w:div>
                <w:div w:id="759450111">
                  <w:marLeft w:val="0"/>
                  <w:marRight w:val="0"/>
                  <w:marTop w:val="0"/>
                  <w:marBottom w:val="0"/>
                  <w:divBdr>
                    <w:top w:val="none" w:sz="0" w:space="0" w:color="auto"/>
                    <w:left w:val="none" w:sz="0" w:space="0" w:color="auto"/>
                    <w:bottom w:val="none" w:sz="0" w:space="0" w:color="auto"/>
                    <w:right w:val="none" w:sz="0" w:space="0" w:color="auto"/>
                  </w:divBdr>
                  <w:divsChild>
                    <w:div w:id="31854257">
                      <w:marLeft w:val="0"/>
                      <w:marRight w:val="0"/>
                      <w:marTop w:val="0"/>
                      <w:marBottom w:val="0"/>
                      <w:divBdr>
                        <w:top w:val="none" w:sz="0" w:space="0" w:color="auto"/>
                        <w:left w:val="none" w:sz="0" w:space="0" w:color="auto"/>
                        <w:bottom w:val="none" w:sz="0" w:space="0" w:color="auto"/>
                        <w:right w:val="none" w:sz="0" w:space="0" w:color="auto"/>
                      </w:divBdr>
                    </w:div>
                  </w:divsChild>
                </w:div>
                <w:div w:id="772478432">
                  <w:marLeft w:val="0"/>
                  <w:marRight w:val="0"/>
                  <w:marTop w:val="0"/>
                  <w:marBottom w:val="0"/>
                  <w:divBdr>
                    <w:top w:val="none" w:sz="0" w:space="0" w:color="auto"/>
                    <w:left w:val="none" w:sz="0" w:space="0" w:color="auto"/>
                    <w:bottom w:val="none" w:sz="0" w:space="0" w:color="auto"/>
                    <w:right w:val="none" w:sz="0" w:space="0" w:color="auto"/>
                  </w:divBdr>
                  <w:divsChild>
                    <w:div w:id="1731880888">
                      <w:marLeft w:val="0"/>
                      <w:marRight w:val="0"/>
                      <w:marTop w:val="0"/>
                      <w:marBottom w:val="0"/>
                      <w:divBdr>
                        <w:top w:val="none" w:sz="0" w:space="0" w:color="auto"/>
                        <w:left w:val="none" w:sz="0" w:space="0" w:color="auto"/>
                        <w:bottom w:val="none" w:sz="0" w:space="0" w:color="auto"/>
                        <w:right w:val="none" w:sz="0" w:space="0" w:color="auto"/>
                      </w:divBdr>
                    </w:div>
                  </w:divsChild>
                </w:div>
                <w:div w:id="786047628">
                  <w:marLeft w:val="0"/>
                  <w:marRight w:val="0"/>
                  <w:marTop w:val="0"/>
                  <w:marBottom w:val="0"/>
                  <w:divBdr>
                    <w:top w:val="none" w:sz="0" w:space="0" w:color="auto"/>
                    <w:left w:val="none" w:sz="0" w:space="0" w:color="auto"/>
                    <w:bottom w:val="none" w:sz="0" w:space="0" w:color="auto"/>
                    <w:right w:val="none" w:sz="0" w:space="0" w:color="auto"/>
                  </w:divBdr>
                  <w:divsChild>
                    <w:div w:id="2018846303">
                      <w:marLeft w:val="0"/>
                      <w:marRight w:val="0"/>
                      <w:marTop w:val="0"/>
                      <w:marBottom w:val="0"/>
                      <w:divBdr>
                        <w:top w:val="none" w:sz="0" w:space="0" w:color="auto"/>
                        <w:left w:val="none" w:sz="0" w:space="0" w:color="auto"/>
                        <w:bottom w:val="none" w:sz="0" w:space="0" w:color="auto"/>
                        <w:right w:val="none" w:sz="0" w:space="0" w:color="auto"/>
                      </w:divBdr>
                    </w:div>
                  </w:divsChild>
                </w:div>
                <w:div w:id="813909660">
                  <w:marLeft w:val="0"/>
                  <w:marRight w:val="0"/>
                  <w:marTop w:val="0"/>
                  <w:marBottom w:val="0"/>
                  <w:divBdr>
                    <w:top w:val="none" w:sz="0" w:space="0" w:color="auto"/>
                    <w:left w:val="none" w:sz="0" w:space="0" w:color="auto"/>
                    <w:bottom w:val="none" w:sz="0" w:space="0" w:color="auto"/>
                    <w:right w:val="none" w:sz="0" w:space="0" w:color="auto"/>
                  </w:divBdr>
                  <w:divsChild>
                    <w:div w:id="969476698">
                      <w:marLeft w:val="0"/>
                      <w:marRight w:val="0"/>
                      <w:marTop w:val="0"/>
                      <w:marBottom w:val="0"/>
                      <w:divBdr>
                        <w:top w:val="none" w:sz="0" w:space="0" w:color="auto"/>
                        <w:left w:val="none" w:sz="0" w:space="0" w:color="auto"/>
                        <w:bottom w:val="none" w:sz="0" w:space="0" w:color="auto"/>
                        <w:right w:val="none" w:sz="0" w:space="0" w:color="auto"/>
                      </w:divBdr>
                    </w:div>
                  </w:divsChild>
                </w:div>
                <w:div w:id="880895061">
                  <w:marLeft w:val="0"/>
                  <w:marRight w:val="0"/>
                  <w:marTop w:val="0"/>
                  <w:marBottom w:val="0"/>
                  <w:divBdr>
                    <w:top w:val="none" w:sz="0" w:space="0" w:color="auto"/>
                    <w:left w:val="none" w:sz="0" w:space="0" w:color="auto"/>
                    <w:bottom w:val="none" w:sz="0" w:space="0" w:color="auto"/>
                    <w:right w:val="none" w:sz="0" w:space="0" w:color="auto"/>
                  </w:divBdr>
                  <w:divsChild>
                    <w:div w:id="292104259">
                      <w:marLeft w:val="0"/>
                      <w:marRight w:val="0"/>
                      <w:marTop w:val="0"/>
                      <w:marBottom w:val="0"/>
                      <w:divBdr>
                        <w:top w:val="none" w:sz="0" w:space="0" w:color="auto"/>
                        <w:left w:val="none" w:sz="0" w:space="0" w:color="auto"/>
                        <w:bottom w:val="none" w:sz="0" w:space="0" w:color="auto"/>
                        <w:right w:val="none" w:sz="0" w:space="0" w:color="auto"/>
                      </w:divBdr>
                    </w:div>
                  </w:divsChild>
                </w:div>
                <w:div w:id="913661525">
                  <w:marLeft w:val="0"/>
                  <w:marRight w:val="0"/>
                  <w:marTop w:val="0"/>
                  <w:marBottom w:val="0"/>
                  <w:divBdr>
                    <w:top w:val="none" w:sz="0" w:space="0" w:color="auto"/>
                    <w:left w:val="none" w:sz="0" w:space="0" w:color="auto"/>
                    <w:bottom w:val="none" w:sz="0" w:space="0" w:color="auto"/>
                    <w:right w:val="none" w:sz="0" w:space="0" w:color="auto"/>
                  </w:divBdr>
                  <w:divsChild>
                    <w:div w:id="771710620">
                      <w:marLeft w:val="0"/>
                      <w:marRight w:val="0"/>
                      <w:marTop w:val="0"/>
                      <w:marBottom w:val="0"/>
                      <w:divBdr>
                        <w:top w:val="none" w:sz="0" w:space="0" w:color="auto"/>
                        <w:left w:val="none" w:sz="0" w:space="0" w:color="auto"/>
                        <w:bottom w:val="none" w:sz="0" w:space="0" w:color="auto"/>
                        <w:right w:val="none" w:sz="0" w:space="0" w:color="auto"/>
                      </w:divBdr>
                    </w:div>
                  </w:divsChild>
                </w:div>
                <w:div w:id="915089815">
                  <w:marLeft w:val="0"/>
                  <w:marRight w:val="0"/>
                  <w:marTop w:val="0"/>
                  <w:marBottom w:val="0"/>
                  <w:divBdr>
                    <w:top w:val="none" w:sz="0" w:space="0" w:color="auto"/>
                    <w:left w:val="none" w:sz="0" w:space="0" w:color="auto"/>
                    <w:bottom w:val="none" w:sz="0" w:space="0" w:color="auto"/>
                    <w:right w:val="none" w:sz="0" w:space="0" w:color="auto"/>
                  </w:divBdr>
                  <w:divsChild>
                    <w:div w:id="268467140">
                      <w:marLeft w:val="0"/>
                      <w:marRight w:val="0"/>
                      <w:marTop w:val="0"/>
                      <w:marBottom w:val="0"/>
                      <w:divBdr>
                        <w:top w:val="none" w:sz="0" w:space="0" w:color="auto"/>
                        <w:left w:val="none" w:sz="0" w:space="0" w:color="auto"/>
                        <w:bottom w:val="none" w:sz="0" w:space="0" w:color="auto"/>
                        <w:right w:val="none" w:sz="0" w:space="0" w:color="auto"/>
                      </w:divBdr>
                    </w:div>
                  </w:divsChild>
                </w:div>
                <w:div w:id="929849215">
                  <w:marLeft w:val="0"/>
                  <w:marRight w:val="0"/>
                  <w:marTop w:val="0"/>
                  <w:marBottom w:val="0"/>
                  <w:divBdr>
                    <w:top w:val="none" w:sz="0" w:space="0" w:color="auto"/>
                    <w:left w:val="none" w:sz="0" w:space="0" w:color="auto"/>
                    <w:bottom w:val="none" w:sz="0" w:space="0" w:color="auto"/>
                    <w:right w:val="none" w:sz="0" w:space="0" w:color="auto"/>
                  </w:divBdr>
                  <w:divsChild>
                    <w:div w:id="175579853">
                      <w:marLeft w:val="0"/>
                      <w:marRight w:val="0"/>
                      <w:marTop w:val="0"/>
                      <w:marBottom w:val="0"/>
                      <w:divBdr>
                        <w:top w:val="none" w:sz="0" w:space="0" w:color="auto"/>
                        <w:left w:val="none" w:sz="0" w:space="0" w:color="auto"/>
                        <w:bottom w:val="none" w:sz="0" w:space="0" w:color="auto"/>
                        <w:right w:val="none" w:sz="0" w:space="0" w:color="auto"/>
                      </w:divBdr>
                    </w:div>
                  </w:divsChild>
                </w:div>
                <w:div w:id="1006133621">
                  <w:marLeft w:val="0"/>
                  <w:marRight w:val="0"/>
                  <w:marTop w:val="0"/>
                  <w:marBottom w:val="0"/>
                  <w:divBdr>
                    <w:top w:val="none" w:sz="0" w:space="0" w:color="auto"/>
                    <w:left w:val="none" w:sz="0" w:space="0" w:color="auto"/>
                    <w:bottom w:val="none" w:sz="0" w:space="0" w:color="auto"/>
                    <w:right w:val="none" w:sz="0" w:space="0" w:color="auto"/>
                  </w:divBdr>
                  <w:divsChild>
                    <w:div w:id="1135559142">
                      <w:marLeft w:val="0"/>
                      <w:marRight w:val="0"/>
                      <w:marTop w:val="0"/>
                      <w:marBottom w:val="0"/>
                      <w:divBdr>
                        <w:top w:val="none" w:sz="0" w:space="0" w:color="auto"/>
                        <w:left w:val="none" w:sz="0" w:space="0" w:color="auto"/>
                        <w:bottom w:val="none" w:sz="0" w:space="0" w:color="auto"/>
                        <w:right w:val="none" w:sz="0" w:space="0" w:color="auto"/>
                      </w:divBdr>
                    </w:div>
                  </w:divsChild>
                </w:div>
                <w:div w:id="1069958770">
                  <w:marLeft w:val="0"/>
                  <w:marRight w:val="0"/>
                  <w:marTop w:val="0"/>
                  <w:marBottom w:val="0"/>
                  <w:divBdr>
                    <w:top w:val="none" w:sz="0" w:space="0" w:color="auto"/>
                    <w:left w:val="none" w:sz="0" w:space="0" w:color="auto"/>
                    <w:bottom w:val="none" w:sz="0" w:space="0" w:color="auto"/>
                    <w:right w:val="none" w:sz="0" w:space="0" w:color="auto"/>
                  </w:divBdr>
                  <w:divsChild>
                    <w:div w:id="722099088">
                      <w:marLeft w:val="0"/>
                      <w:marRight w:val="0"/>
                      <w:marTop w:val="0"/>
                      <w:marBottom w:val="0"/>
                      <w:divBdr>
                        <w:top w:val="none" w:sz="0" w:space="0" w:color="auto"/>
                        <w:left w:val="none" w:sz="0" w:space="0" w:color="auto"/>
                        <w:bottom w:val="none" w:sz="0" w:space="0" w:color="auto"/>
                        <w:right w:val="none" w:sz="0" w:space="0" w:color="auto"/>
                      </w:divBdr>
                    </w:div>
                  </w:divsChild>
                </w:div>
                <w:div w:id="1085029460">
                  <w:marLeft w:val="0"/>
                  <w:marRight w:val="0"/>
                  <w:marTop w:val="0"/>
                  <w:marBottom w:val="0"/>
                  <w:divBdr>
                    <w:top w:val="none" w:sz="0" w:space="0" w:color="auto"/>
                    <w:left w:val="none" w:sz="0" w:space="0" w:color="auto"/>
                    <w:bottom w:val="none" w:sz="0" w:space="0" w:color="auto"/>
                    <w:right w:val="none" w:sz="0" w:space="0" w:color="auto"/>
                  </w:divBdr>
                  <w:divsChild>
                    <w:div w:id="1648241589">
                      <w:marLeft w:val="0"/>
                      <w:marRight w:val="0"/>
                      <w:marTop w:val="0"/>
                      <w:marBottom w:val="0"/>
                      <w:divBdr>
                        <w:top w:val="none" w:sz="0" w:space="0" w:color="auto"/>
                        <w:left w:val="none" w:sz="0" w:space="0" w:color="auto"/>
                        <w:bottom w:val="none" w:sz="0" w:space="0" w:color="auto"/>
                        <w:right w:val="none" w:sz="0" w:space="0" w:color="auto"/>
                      </w:divBdr>
                    </w:div>
                  </w:divsChild>
                </w:div>
                <w:div w:id="1127431999">
                  <w:marLeft w:val="0"/>
                  <w:marRight w:val="0"/>
                  <w:marTop w:val="0"/>
                  <w:marBottom w:val="0"/>
                  <w:divBdr>
                    <w:top w:val="none" w:sz="0" w:space="0" w:color="auto"/>
                    <w:left w:val="none" w:sz="0" w:space="0" w:color="auto"/>
                    <w:bottom w:val="none" w:sz="0" w:space="0" w:color="auto"/>
                    <w:right w:val="none" w:sz="0" w:space="0" w:color="auto"/>
                  </w:divBdr>
                  <w:divsChild>
                    <w:div w:id="1418137216">
                      <w:marLeft w:val="0"/>
                      <w:marRight w:val="0"/>
                      <w:marTop w:val="0"/>
                      <w:marBottom w:val="0"/>
                      <w:divBdr>
                        <w:top w:val="none" w:sz="0" w:space="0" w:color="auto"/>
                        <w:left w:val="none" w:sz="0" w:space="0" w:color="auto"/>
                        <w:bottom w:val="none" w:sz="0" w:space="0" w:color="auto"/>
                        <w:right w:val="none" w:sz="0" w:space="0" w:color="auto"/>
                      </w:divBdr>
                    </w:div>
                  </w:divsChild>
                </w:div>
                <w:div w:id="1134366886">
                  <w:marLeft w:val="0"/>
                  <w:marRight w:val="0"/>
                  <w:marTop w:val="0"/>
                  <w:marBottom w:val="0"/>
                  <w:divBdr>
                    <w:top w:val="none" w:sz="0" w:space="0" w:color="auto"/>
                    <w:left w:val="none" w:sz="0" w:space="0" w:color="auto"/>
                    <w:bottom w:val="none" w:sz="0" w:space="0" w:color="auto"/>
                    <w:right w:val="none" w:sz="0" w:space="0" w:color="auto"/>
                  </w:divBdr>
                  <w:divsChild>
                    <w:div w:id="88622750">
                      <w:marLeft w:val="0"/>
                      <w:marRight w:val="0"/>
                      <w:marTop w:val="0"/>
                      <w:marBottom w:val="0"/>
                      <w:divBdr>
                        <w:top w:val="none" w:sz="0" w:space="0" w:color="auto"/>
                        <w:left w:val="none" w:sz="0" w:space="0" w:color="auto"/>
                        <w:bottom w:val="none" w:sz="0" w:space="0" w:color="auto"/>
                        <w:right w:val="none" w:sz="0" w:space="0" w:color="auto"/>
                      </w:divBdr>
                    </w:div>
                  </w:divsChild>
                </w:div>
                <w:div w:id="1174104550">
                  <w:marLeft w:val="0"/>
                  <w:marRight w:val="0"/>
                  <w:marTop w:val="0"/>
                  <w:marBottom w:val="0"/>
                  <w:divBdr>
                    <w:top w:val="none" w:sz="0" w:space="0" w:color="auto"/>
                    <w:left w:val="none" w:sz="0" w:space="0" w:color="auto"/>
                    <w:bottom w:val="none" w:sz="0" w:space="0" w:color="auto"/>
                    <w:right w:val="none" w:sz="0" w:space="0" w:color="auto"/>
                  </w:divBdr>
                  <w:divsChild>
                    <w:div w:id="34939064">
                      <w:marLeft w:val="0"/>
                      <w:marRight w:val="0"/>
                      <w:marTop w:val="0"/>
                      <w:marBottom w:val="0"/>
                      <w:divBdr>
                        <w:top w:val="none" w:sz="0" w:space="0" w:color="auto"/>
                        <w:left w:val="none" w:sz="0" w:space="0" w:color="auto"/>
                        <w:bottom w:val="none" w:sz="0" w:space="0" w:color="auto"/>
                        <w:right w:val="none" w:sz="0" w:space="0" w:color="auto"/>
                      </w:divBdr>
                    </w:div>
                  </w:divsChild>
                </w:div>
                <w:div w:id="1187405874">
                  <w:marLeft w:val="0"/>
                  <w:marRight w:val="0"/>
                  <w:marTop w:val="0"/>
                  <w:marBottom w:val="0"/>
                  <w:divBdr>
                    <w:top w:val="none" w:sz="0" w:space="0" w:color="auto"/>
                    <w:left w:val="none" w:sz="0" w:space="0" w:color="auto"/>
                    <w:bottom w:val="none" w:sz="0" w:space="0" w:color="auto"/>
                    <w:right w:val="none" w:sz="0" w:space="0" w:color="auto"/>
                  </w:divBdr>
                  <w:divsChild>
                    <w:div w:id="2058819507">
                      <w:marLeft w:val="0"/>
                      <w:marRight w:val="0"/>
                      <w:marTop w:val="0"/>
                      <w:marBottom w:val="0"/>
                      <w:divBdr>
                        <w:top w:val="none" w:sz="0" w:space="0" w:color="auto"/>
                        <w:left w:val="none" w:sz="0" w:space="0" w:color="auto"/>
                        <w:bottom w:val="none" w:sz="0" w:space="0" w:color="auto"/>
                        <w:right w:val="none" w:sz="0" w:space="0" w:color="auto"/>
                      </w:divBdr>
                    </w:div>
                  </w:divsChild>
                </w:div>
                <w:div w:id="1197700275">
                  <w:marLeft w:val="0"/>
                  <w:marRight w:val="0"/>
                  <w:marTop w:val="0"/>
                  <w:marBottom w:val="0"/>
                  <w:divBdr>
                    <w:top w:val="none" w:sz="0" w:space="0" w:color="auto"/>
                    <w:left w:val="none" w:sz="0" w:space="0" w:color="auto"/>
                    <w:bottom w:val="none" w:sz="0" w:space="0" w:color="auto"/>
                    <w:right w:val="none" w:sz="0" w:space="0" w:color="auto"/>
                  </w:divBdr>
                  <w:divsChild>
                    <w:div w:id="626084744">
                      <w:marLeft w:val="0"/>
                      <w:marRight w:val="0"/>
                      <w:marTop w:val="0"/>
                      <w:marBottom w:val="0"/>
                      <w:divBdr>
                        <w:top w:val="none" w:sz="0" w:space="0" w:color="auto"/>
                        <w:left w:val="none" w:sz="0" w:space="0" w:color="auto"/>
                        <w:bottom w:val="none" w:sz="0" w:space="0" w:color="auto"/>
                        <w:right w:val="none" w:sz="0" w:space="0" w:color="auto"/>
                      </w:divBdr>
                    </w:div>
                  </w:divsChild>
                </w:div>
                <w:div w:id="1198271161">
                  <w:marLeft w:val="0"/>
                  <w:marRight w:val="0"/>
                  <w:marTop w:val="0"/>
                  <w:marBottom w:val="0"/>
                  <w:divBdr>
                    <w:top w:val="none" w:sz="0" w:space="0" w:color="auto"/>
                    <w:left w:val="none" w:sz="0" w:space="0" w:color="auto"/>
                    <w:bottom w:val="none" w:sz="0" w:space="0" w:color="auto"/>
                    <w:right w:val="none" w:sz="0" w:space="0" w:color="auto"/>
                  </w:divBdr>
                  <w:divsChild>
                    <w:div w:id="1208101062">
                      <w:marLeft w:val="0"/>
                      <w:marRight w:val="0"/>
                      <w:marTop w:val="0"/>
                      <w:marBottom w:val="0"/>
                      <w:divBdr>
                        <w:top w:val="none" w:sz="0" w:space="0" w:color="auto"/>
                        <w:left w:val="none" w:sz="0" w:space="0" w:color="auto"/>
                        <w:bottom w:val="none" w:sz="0" w:space="0" w:color="auto"/>
                        <w:right w:val="none" w:sz="0" w:space="0" w:color="auto"/>
                      </w:divBdr>
                    </w:div>
                  </w:divsChild>
                </w:div>
                <w:div w:id="1204830538">
                  <w:marLeft w:val="0"/>
                  <w:marRight w:val="0"/>
                  <w:marTop w:val="0"/>
                  <w:marBottom w:val="0"/>
                  <w:divBdr>
                    <w:top w:val="none" w:sz="0" w:space="0" w:color="auto"/>
                    <w:left w:val="none" w:sz="0" w:space="0" w:color="auto"/>
                    <w:bottom w:val="none" w:sz="0" w:space="0" w:color="auto"/>
                    <w:right w:val="none" w:sz="0" w:space="0" w:color="auto"/>
                  </w:divBdr>
                  <w:divsChild>
                    <w:div w:id="1475025473">
                      <w:marLeft w:val="0"/>
                      <w:marRight w:val="0"/>
                      <w:marTop w:val="0"/>
                      <w:marBottom w:val="0"/>
                      <w:divBdr>
                        <w:top w:val="none" w:sz="0" w:space="0" w:color="auto"/>
                        <w:left w:val="none" w:sz="0" w:space="0" w:color="auto"/>
                        <w:bottom w:val="none" w:sz="0" w:space="0" w:color="auto"/>
                        <w:right w:val="none" w:sz="0" w:space="0" w:color="auto"/>
                      </w:divBdr>
                    </w:div>
                  </w:divsChild>
                </w:div>
                <w:div w:id="1212234031">
                  <w:marLeft w:val="0"/>
                  <w:marRight w:val="0"/>
                  <w:marTop w:val="0"/>
                  <w:marBottom w:val="0"/>
                  <w:divBdr>
                    <w:top w:val="none" w:sz="0" w:space="0" w:color="auto"/>
                    <w:left w:val="none" w:sz="0" w:space="0" w:color="auto"/>
                    <w:bottom w:val="none" w:sz="0" w:space="0" w:color="auto"/>
                    <w:right w:val="none" w:sz="0" w:space="0" w:color="auto"/>
                  </w:divBdr>
                  <w:divsChild>
                    <w:div w:id="1411274273">
                      <w:marLeft w:val="0"/>
                      <w:marRight w:val="0"/>
                      <w:marTop w:val="0"/>
                      <w:marBottom w:val="0"/>
                      <w:divBdr>
                        <w:top w:val="none" w:sz="0" w:space="0" w:color="auto"/>
                        <w:left w:val="none" w:sz="0" w:space="0" w:color="auto"/>
                        <w:bottom w:val="none" w:sz="0" w:space="0" w:color="auto"/>
                        <w:right w:val="none" w:sz="0" w:space="0" w:color="auto"/>
                      </w:divBdr>
                    </w:div>
                  </w:divsChild>
                </w:div>
                <w:div w:id="1215433581">
                  <w:marLeft w:val="0"/>
                  <w:marRight w:val="0"/>
                  <w:marTop w:val="0"/>
                  <w:marBottom w:val="0"/>
                  <w:divBdr>
                    <w:top w:val="none" w:sz="0" w:space="0" w:color="auto"/>
                    <w:left w:val="none" w:sz="0" w:space="0" w:color="auto"/>
                    <w:bottom w:val="none" w:sz="0" w:space="0" w:color="auto"/>
                    <w:right w:val="none" w:sz="0" w:space="0" w:color="auto"/>
                  </w:divBdr>
                  <w:divsChild>
                    <w:div w:id="1497501085">
                      <w:marLeft w:val="0"/>
                      <w:marRight w:val="0"/>
                      <w:marTop w:val="0"/>
                      <w:marBottom w:val="0"/>
                      <w:divBdr>
                        <w:top w:val="none" w:sz="0" w:space="0" w:color="auto"/>
                        <w:left w:val="none" w:sz="0" w:space="0" w:color="auto"/>
                        <w:bottom w:val="none" w:sz="0" w:space="0" w:color="auto"/>
                        <w:right w:val="none" w:sz="0" w:space="0" w:color="auto"/>
                      </w:divBdr>
                    </w:div>
                  </w:divsChild>
                </w:div>
                <w:div w:id="1219248122">
                  <w:marLeft w:val="0"/>
                  <w:marRight w:val="0"/>
                  <w:marTop w:val="0"/>
                  <w:marBottom w:val="0"/>
                  <w:divBdr>
                    <w:top w:val="none" w:sz="0" w:space="0" w:color="auto"/>
                    <w:left w:val="none" w:sz="0" w:space="0" w:color="auto"/>
                    <w:bottom w:val="none" w:sz="0" w:space="0" w:color="auto"/>
                    <w:right w:val="none" w:sz="0" w:space="0" w:color="auto"/>
                  </w:divBdr>
                  <w:divsChild>
                    <w:div w:id="428812082">
                      <w:marLeft w:val="0"/>
                      <w:marRight w:val="0"/>
                      <w:marTop w:val="0"/>
                      <w:marBottom w:val="0"/>
                      <w:divBdr>
                        <w:top w:val="none" w:sz="0" w:space="0" w:color="auto"/>
                        <w:left w:val="none" w:sz="0" w:space="0" w:color="auto"/>
                        <w:bottom w:val="none" w:sz="0" w:space="0" w:color="auto"/>
                        <w:right w:val="none" w:sz="0" w:space="0" w:color="auto"/>
                      </w:divBdr>
                    </w:div>
                  </w:divsChild>
                </w:div>
                <w:div w:id="1248999914">
                  <w:marLeft w:val="0"/>
                  <w:marRight w:val="0"/>
                  <w:marTop w:val="0"/>
                  <w:marBottom w:val="0"/>
                  <w:divBdr>
                    <w:top w:val="none" w:sz="0" w:space="0" w:color="auto"/>
                    <w:left w:val="none" w:sz="0" w:space="0" w:color="auto"/>
                    <w:bottom w:val="none" w:sz="0" w:space="0" w:color="auto"/>
                    <w:right w:val="none" w:sz="0" w:space="0" w:color="auto"/>
                  </w:divBdr>
                  <w:divsChild>
                    <w:div w:id="803154245">
                      <w:marLeft w:val="0"/>
                      <w:marRight w:val="0"/>
                      <w:marTop w:val="0"/>
                      <w:marBottom w:val="0"/>
                      <w:divBdr>
                        <w:top w:val="none" w:sz="0" w:space="0" w:color="auto"/>
                        <w:left w:val="none" w:sz="0" w:space="0" w:color="auto"/>
                        <w:bottom w:val="none" w:sz="0" w:space="0" w:color="auto"/>
                        <w:right w:val="none" w:sz="0" w:space="0" w:color="auto"/>
                      </w:divBdr>
                    </w:div>
                  </w:divsChild>
                </w:div>
                <w:div w:id="1251162211">
                  <w:marLeft w:val="0"/>
                  <w:marRight w:val="0"/>
                  <w:marTop w:val="0"/>
                  <w:marBottom w:val="0"/>
                  <w:divBdr>
                    <w:top w:val="none" w:sz="0" w:space="0" w:color="auto"/>
                    <w:left w:val="none" w:sz="0" w:space="0" w:color="auto"/>
                    <w:bottom w:val="none" w:sz="0" w:space="0" w:color="auto"/>
                    <w:right w:val="none" w:sz="0" w:space="0" w:color="auto"/>
                  </w:divBdr>
                  <w:divsChild>
                    <w:div w:id="1322538599">
                      <w:marLeft w:val="0"/>
                      <w:marRight w:val="0"/>
                      <w:marTop w:val="0"/>
                      <w:marBottom w:val="0"/>
                      <w:divBdr>
                        <w:top w:val="none" w:sz="0" w:space="0" w:color="auto"/>
                        <w:left w:val="none" w:sz="0" w:space="0" w:color="auto"/>
                        <w:bottom w:val="none" w:sz="0" w:space="0" w:color="auto"/>
                        <w:right w:val="none" w:sz="0" w:space="0" w:color="auto"/>
                      </w:divBdr>
                    </w:div>
                  </w:divsChild>
                </w:div>
                <w:div w:id="1255867948">
                  <w:marLeft w:val="0"/>
                  <w:marRight w:val="0"/>
                  <w:marTop w:val="0"/>
                  <w:marBottom w:val="0"/>
                  <w:divBdr>
                    <w:top w:val="none" w:sz="0" w:space="0" w:color="auto"/>
                    <w:left w:val="none" w:sz="0" w:space="0" w:color="auto"/>
                    <w:bottom w:val="none" w:sz="0" w:space="0" w:color="auto"/>
                    <w:right w:val="none" w:sz="0" w:space="0" w:color="auto"/>
                  </w:divBdr>
                  <w:divsChild>
                    <w:div w:id="1100758429">
                      <w:marLeft w:val="0"/>
                      <w:marRight w:val="0"/>
                      <w:marTop w:val="0"/>
                      <w:marBottom w:val="0"/>
                      <w:divBdr>
                        <w:top w:val="none" w:sz="0" w:space="0" w:color="auto"/>
                        <w:left w:val="none" w:sz="0" w:space="0" w:color="auto"/>
                        <w:bottom w:val="none" w:sz="0" w:space="0" w:color="auto"/>
                        <w:right w:val="none" w:sz="0" w:space="0" w:color="auto"/>
                      </w:divBdr>
                    </w:div>
                  </w:divsChild>
                </w:div>
                <w:div w:id="1271279579">
                  <w:marLeft w:val="0"/>
                  <w:marRight w:val="0"/>
                  <w:marTop w:val="0"/>
                  <w:marBottom w:val="0"/>
                  <w:divBdr>
                    <w:top w:val="none" w:sz="0" w:space="0" w:color="auto"/>
                    <w:left w:val="none" w:sz="0" w:space="0" w:color="auto"/>
                    <w:bottom w:val="none" w:sz="0" w:space="0" w:color="auto"/>
                    <w:right w:val="none" w:sz="0" w:space="0" w:color="auto"/>
                  </w:divBdr>
                  <w:divsChild>
                    <w:div w:id="196966791">
                      <w:marLeft w:val="0"/>
                      <w:marRight w:val="0"/>
                      <w:marTop w:val="0"/>
                      <w:marBottom w:val="0"/>
                      <w:divBdr>
                        <w:top w:val="none" w:sz="0" w:space="0" w:color="auto"/>
                        <w:left w:val="none" w:sz="0" w:space="0" w:color="auto"/>
                        <w:bottom w:val="none" w:sz="0" w:space="0" w:color="auto"/>
                        <w:right w:val="none" w:sz="0" w:space="0" w:color="auto"/>
                      </w:divBdr>
                    </w:div>
                  </w:divsChild>
                </w:div>
                <w:div w:id="1283683390">
                  <w:marLeft w:val="0"/>
                  <w:marRight w:val="0"/>
                  <w:marTop w:val="0"/>
                  <w:marBottom w:val="0"/>
                  <w:divBdr>
                    <w:top w:val="none" w:sz="0" w:space="0" w:color="auto"/>
                    <w:left w:val="none" w:sz="0" w:space="0" w:color="auto"/>
                    <w:bottom w:val="none" w:sz="0" w:space="0" w:color="auto"/>
                    <w:right w:val="none" w:sz="0" w:space="0" w:color="auto"/>
                  </w:divBdr>
                  <w:divsChild>
                    <w:div w:id="790393222">
                      <w:marLeft w:val="0"/>
                      <w:marRight w:val="0"/>
                      <w:marTop w:val="0"/>
                      <w:marBottom w:val="0"/>
                      <w:divBdr>
                        <w:top w:val="none" w:sz="0" w:space="0" w:color="auto"/>
                        <w:left w:val="none" w:sz="0" w:space="0" w:color="auto"/>
                        <w:bottom w:val="none" w:sz="0" w:space="0" w:color="auto"/>
                        <w:right w:val="none" w:sz="0" w:space="0" w:color="auto"/>
                      </w:divBdr>
                    </w:div>
                  </w:divsChild>
                </w:div>
                <w:div w:id="1303846227">
                  <w:marLeft w:val="0"/>
                  <w:marRight w:val="0"/>
                  <w:marTop w:val="0"/>
                  <w:marBottom w:val="0"/>
                  <w:divBdr>
                    <w:top w:val="none" w:sz="0" w:space="0" w:color="auto"/>
                    <w:left w:val="none" w:sz="0" w:space="0" w:color="auto"/>
                    <w:bottom w:val="none" w:sz="0" w:space="0" w:color="auto"/>
                    <w:right w:val="none" w:sz="0" w:space="0" w:color="auto"/>
                  </w:divBdr>
                  <w:divsChild>
                    <w:div w:id="2044280048">
                      <w:marLeft w:val="0"/>
                      <w:marRight w:val="0"/>
                      <w:marTop w:val="0"/>
                      <w:marBottom w:val="0"/>
                      <w:divBdr>
                        <w:top w:val="none" w:sz="0" w:space="0" w:color="auto"/>
                        <w:left w:val="none" w:sz="0" w:space="0" w:color="auto"/>
                        <w:bottom w:val="none" w:sz="0" w:space="0" w:color="auto"/>
                        <w:right w:val="none" w:sz="0" w:space="0" w:color="auto"/>
                      </w:divBdr>
                    </w:div>
                  </w:divsChild>
                </w:div>
                <w:div w:id="1436091392">
                  <w:marLeft w:val="0"/>
                  <w:marRight w:val="0"/>
                  <w:marTop w:val="0"/>
                  <w:marBottom w:val="0"/>
                  <w:divBdr>
                    <w:top w:val="none" w:sz="0" w:space="0" w:color="auto"/>
                    <w:left w:val="none" w:sz="0" w:space="0" w:color="auto"/>
                    <w:bottom w:val="none" w:sz="0" w:space="0" w:color="auto"/>
                    <w:right w:val="none" w:sz="0" w:space="0" w:color="auto"/>
                  </w:divBdr>
                  <w:divsChild>
                    <w:div w:id="1365639347">
                      <w:marLeft w:val="0"/>
                      <w:marRight w:val="0"/>
                      <w:marTop w:val="0"/>
                      <w:marBottom w:val="0"/>
                      <w:divBdr>
                        <w:top w:val="none" w:sz="0" w:space="0" w:color="auto"/>
                        <w:left w:val="none" w:sz="0" w:space="0" w:color="auto"/>
                        <w:bottom w:val="none" w:sz="0" w:space="0" w:color="auto"/>
                        <w:right w:val="none" w:sz="0" w:space="0" w:color="auto"/>
                      </w:divBdr>
                    </w:div>
                  </w:divsChild>
                </w:div>
                <w:div w:id="1479565728">
                  <w:marLeft w:val="0"/>
                  <w:marRight w:val="0"/>
                  <w:marTop w:val="0"/>
                  <w:marBottom w:val="0"/>
                  <w:divBdr>
                    <w:top w:val="none" w:sz="0" w:space="0" w:color="auto"/>
                    <w:left w:val="none" w:sz="0" w:space="0" w:color="auto"/>
                    <w:bottom w:val="none" w:sz="0" w:space="0" w:color="auto"/>
                    <w:right w:val="none" w:sz="0" w:space="0" w:color="auto"/>
                  </w:divBdr>
                  <w:divsChild>
                    <w:div w:id="1075976059">
                      <w:marLeft w:val="0"/>
                      <w:marRight w:val="0"/>
                      <w:marTop w:val="0"/>
                      <w:marBottom w:val="0"/>
                      <w:divBdr>
                        <w:top w:val="none" w:sz="0" w:space="0" w:color="auto"/>
                        <w:left w:val="none" w:sz="0" w:space="0" w:color="auto"/>
                        <w:bottom w:val="none" w:sz="0" w:space="0" w:color="auto"/>
                        <w:right w:val="none" w:sz="0" w:space="0" w:color="auto"/>
                      </w:divBdr>
                    </w:div>
                  </w:divsChild>
                </w:div>
                <w:div w:id="1508254900">
                  <w:marLeft w:val="0"/>
                  <w:marRight w:val="0"/>
                  <w:marTop w:val="0"/>
                  <w:marBottom w:val="0"/>
                  <w:divBdr>
                    <w:top w:val="none" w:sz="0" w:space="0" w:color="auto"/>
                    <w:left w:val="none" w:sz="0" w:space="0" w:color="auto"/>
                    <w:bottom w:val="none" w:sz="0" w:space="0" w:color="auto"/>
                    <w:right w:val="none" w:sz="0" w:space="0" w:color="auto"/>
                  </w:divBdr>
                  <w:divsChild>
                    <w:div w:id="1506433026">
                      <w:marLeft w:val="0"/>
                      <w:marRight w:val="0"/>
                      <w:marTop w:val="0"/>
                      <w:marBottom w:val="0"/>
                      <w:divBdr>
                        <w:top w:val="none" w:sz="0" w:space="0" w:color="auto"/>
                        <w:left w:val="none" w:sz="0" w:space="0" w:color="auto"/>
                        <w:bottom w:val="none" w:sz="0" w:space="0" w:color="auto"/>
                        <w:right w:val="none" w:sz="0" w:space="0" w:color="auto"/>
                      </w:divBdr>
                    </w:div>
                  </w:divsChild>
                </w:div>
                <w:div w:id="1510944559">
                  <w:marLeft w:val="0"/>
                  <w:marRight w:val="0"/>
                  <w:marTop w:val="0"/>
                  <w:marBottom w:val="0"/>
                  <w:divBdr>
                    <w:top w:val="none" w:sz="0" w:space="0" w:color="auto"/>
                    <w:left w:val="none" w:sz="0" w:space="0" w:color="auto"/>
                    <w:bottom w:val="none" w:sz="0" w:space="0" w:color="auto"/>
                    <w:right w:val="none" w:sz="0" w:space="0" w:color="auto"/>
                  </w:divBdr>
                  <w:divsChild>
                    <w:div w:id="902059056">
                      <w:marLeft w:val="0"/>
                      <w:marRight w:val="0"/>
                      <w:marTop w:val="0"/>
                      <w:marBottom w:val="0"/>
                      <w:divBdr>
                        <w:top w:val="none" w:sz="0" w:space="0" w:color="auto"/>
                        <w:left w:val="none" w:sz="0" w:space="0" w:color="auto"/>
                        <w:bottom w:val="none" w:sz="0" w:space="0" w:color="auto"/>
                        <w:right w:val="none" w:sz="0" w:space="0" w:color="auto"/>
                      </w:divBdr>
                    </w:div>
                  </w:divsChild>
                </w:div>
                <w:div w:id="1517891311">
                  <w:marLeft w:val="0"/>
                  <w:marRight w:val="0"/>
                  <w:marTop w:val="0"/>
                  <w:marBottom w:val="0"/>
                  <w:divBdr>
                    <w:top w:val="none" w:sz="0" w:space="0" w:color="auto"/>
                    <w:left w:val="none" w:sz="0" w:space="0" w:color="auto"/>
                    <w:bottom w:val="none" w:sz="0" w:space="0" w:color="auto"/>
                    <w:right w:val="none" w:sz="0" w:space="0" w:color="auto"/>
                  </w:divBdr>
                  <w:divsChild>
                    <w:div w:id="1917546206">
                      <w:marLeft w:val="0"/>
                      <w:marRight w:val="0"/>
                      <w:marTop w:val="0"/>
                      <w:marBottom w:val="0"/>
                      <w:divBdr>
                        <w:top w:val="none" w:sz="0" w:space="0" w:color="auto"/>
                        <w:left w:val="none" w:sz="0" w:space="0" w:color="auto"/>
                        <w:bottom w:val="none" w:sz="0" w:space="0" w:color="auto"/>
                        <w:right w:val="none" w:sz="0" w:space="0" w:color="auto"/>
                      </w:divBdr>
                    </w:div>
                  </w:divsChild>
                </w:div>
                <w:div w:id="1551379088">
                  <w:marLeft w:val="0"/>
                  <w:marRight w:val="0"/>
                  <w:marTop w:val="0"/>
                  <w:marBottom w:val="0"/>
                  <w:divBdr>
                    <w:top w:val="none" w:sz="0" w:space="0" w:color="auto"/>
                    <w:left w:val="none" w:sz="0" w:space="0" w:color="auto"/>
                    <w:bottom w:val="none" w:sz="0" w:space="0" w:color="auto"/>
                    <w:right w:val="none" w:sz="0" w:space="0" w:color="auto"/>
                  </w:divBdr>
                  <w:divsChild>
                    <w:div w:id="618218973">
                      <w:marLeft w:val="0"/>
                      <w:marRight w:val="0"/>
                      <w:marTop w:val="0"/>
                      <w:marBottom w:val="0"/>
                      <w:divBdr>
                        <w:top w:val="none" w:sz="0" w:space="0" w:color="auto"/>
                        <w:left w:val="none" w:sz="0" w:space="0" w:color="auto"/>
                        <w:bottom w:val="none" w:sz="0" w:space="0" w:color="auto"/>
                        <w:right w:val="none" w:sz="0" w:space="0" w:color="auto"/>
                      </w:divBdr>
                    </w:div>
                  </w:divsChild>
                </w:div>
                <w:div w:id="1572811634">
                  <w:marLeft w:val="0"/>
                  <w:marRight w:val="0"/>
                  <w:marTop w:val="0"/>
                  <w:marBottom w:val="0"/>
                  <w:divBdr>
                    <w:top w:val="none" w:sz="0" w:space="0" w:color="auto"/>
                    <w:left w:val="none" w:sz="0" w:space="0" w:color="auto"/>
                    <w:bottom w:val="none" w:sz="0" w:space="0" w:color="auto"/>
                    <w:right w:val="none" w:sz="0" w:space="0" w:color="auto"/>
                  </w:divBdr>
                  <w:divsChild>
                    <w:div w:id="1805350386">
                      <w:marLeft w:val="0"/>
                      <w:marRight w:val="0"/>
                      <w:marTop w:val="0"/>
                      <w:marBottom w:val="0"/>
                      <w:divBdr>
                        <w:top w:val="none" w:sz="0" w:space="0" w:color="auto"/>
                        <w:left w:val="none" w:sz="0" w:space="0" w:color="auto"/>
                        <w:bottom w:val="none" w:sz="0" w:space="0" w:color="auto"/>
                        <w:right w:val="none" w:sz="0" w:space="0" w:color="auto"/>
                      </w:divBdr>
                    </w:div>
                  </w:divsChild>
                </w:div>
                <w:div w:id="1599291478">
                  <w:marLeft w:val="0"/>
                  <w:marRight w:val="0"/>
                  <w:marTop w:val="0"/>
                  <w:marBottom w:val="0"/>
                  <w:divBdr>
                    <w:top w:val="none" w:sz="0" w:space="0" w:color="auto"/>
                    <w:left w:val="none" w:sz="0" w:space="0" w:color="auto"/>
                    <w:bottom w:val="none" w:sz="0" w:space="0" w:color="auto"/>
                    <w:right w:val="none" w:sz="0" w:space="0" w:color="auto"/>
                  </w:divBdr>
                  <w:divsChild>
                    <w:div w:id="339309585">
                      <w:marLeft w:val="0"/>
                      <w:marRight w:val="0"/>
                      <w:marTop w:val="0"/>
                      <w:marBottom w:val="0"/>
                      <w:divBdr>
                        <w:top w:val="none" w:sz="0" w:space="0" w:color="auto"/>
                        <w:left w:val="none" w:sz="0" w:space="0" w:color="auto"/>
                        <w:bottom w:val="none" w:sz="0" w:space="0" w:color="auto"/>
                        <w:right w:val="none" w:sz="0" w:space="0" w:color="auto"/>
                      </w:divBdr>
                    </w:div>
                  </w:divsChild>
                </w:div>
                <w:div w:id="1625624326">
                  <w:marLeft w:val="0"/>
                  <w:marRight w:val="0"/>
                  <w:marTop w:val="0"/>
                  <w:marBottom w:val="0"/>
                  <w:divBdr>
                    <w:top w:val="none" w:sz="0" w:space="0" w:color="auto"/>
                    <w:left w:val="none" w:sz="0" w:space="0" w:color="auto"/>
                    <w:bottom w:val="none" w:sz="0" w:space="0" w:color="auto"/>
                    <w:right w:val="none" w:sz="0" w:space="0" w:color="auto"/>
                  </w:divBdr>
                  <w:divsChild>
                    <w:div w:id="1211305504">
                      <w:marLeft w:val="0"/>
                      <w:marRight w:val="0"/>
                      <w:marTop w:val="0"/>
                      <w:marBottom w:val="0"/>
                      <w:divBdr>
                        <w:top w:val="none" w:sz="0" w:space="0" w:color="auto"/>
                        <w:left w:val="none" w:sz="0" w:space="0" w:color="auto"/>
                        <w:bottom w:val="none" w:sz="0" w:space="0" w:color="auto"/>
                        <w:right w:val="none" w:sz="0" w:space="0" w:color="auto"/>
                      </w:divBdr>
                    </w:div>
                  </w:divsChild>
                </w:div>
                <w:div w:id="1640450010">
                  <w:marLeft w:val="0"/>
                  <w:marRight w:val="0"/>
                  <w:marTop w:val="0"/>
                  <w:marBottom w:val="0"/>
                  <w:divBdr>
                    <w:top w:val="none" w:sz="0" w:space="0" w:color="auto"/>
                    <w:left w:val="none" w:sz="0" w:space="0" w:color="auto"/>
                    <w:bottom w:val="none" w:sz="0" w:space="0" w:color="auto"/>
                    <w:right w:val="none" w:sz="0" w:space="0" w:color="auto"/>
                  </w:divBdr>
                  <w:divsChild>
                    <w:div w:id="1372419967">
                      <w:marLeft w:val="0"/>
                      <w:marRight w:val="0"/>
                      <w:marTop w:val="0"/>
                      <w:marBottom w:val="0"/>
                      <w:divBdr>
                        <w:top w:val="none" w:sz="0" w:space="0" w:color="auto"/>
                        <w:left w:val="none" w:sz="0" w:space="0" w:color="auto"/>
                        <w:bottom w:val="none" w:sz="0" w:space="0" w:color="auto"/>
                        <w:right w:val="none" w:sz="0" w:space="0" w:color="auto"/>
                      </w:divBdr>
                    </w:div>
                  </w:divsChild>
                </w:div>
                <w:div w:id="1654597265">
                  <w:marLeft w:val="0"/>
                  <w:marRight w:val="0"/>
                  <w:marTop w:val="0"/>
                  <w:marBottom w:val="0"/>
                  <w:divBdr>
                    <w:top w:val="none" w:sz="0" w:space="0" w:color="auto"/>
                    <w:left w:val="none" w:sz="0" w:space="0" w:color="auto"/>
                    <w:bottom w:val="none" w:sz="0" w:space="0" w:color="auto"/>
                    <w:right w:val="none" w:sz="0" w:space="0" w:color="auto"/>
                  </w:divBdr>
                  <w:divsChild>
                    <w:div w:id="1981184601">
                      <w:marLeft w:val="0"/>
                      <w:marRight w:val="0"/>
                      <w:marTop w:val="0"/>
                      <w:marBottom w:val="0"/>
                      <w:divBdr>
                        <w:top w:val="none" w:sz="0" w:space="0" w:color="auto"/>
                        <w:left w:val="none" w:sz="0" w:space="0" w:color="auto"/>
                        <w:bottom w:val="none" w:sz="0" w:space="0" w:color="auto"/>
                        <w:right w:val="none" w:sz="0" w:space="0" w:color="auto"/>
                      </w:divBdr>
                    </w:div>
                  </w:divsChild>
                </w:div>
                <w:div w:id="1661228350">
                  <w:marLeft w:val="0"/>
                  <w:marRight w:val="0"/>
                  <w:marTop w:val="0"/>
                  <w:marBottom w:val="0"/>
                  <w:divBdr>
                    <w:top w:val="none" w:sz="0" w:space="0" w:color="auto"/>
                    <w:left w:val="none" w:sz="0" w:space="0" w:color="auto"/>
                    <w:bottom w:val="none" w:sz="0" w:space="0" w:color="auto"/>
                    <w:right w:val="none" w:sz="0" w:space="0" w:color="auto"/>
                  </w:divBdr>
                  <w:divsChild>
                    <w:div w:id="159587896">
                      <w:marLeft w:val="0"/>
                      <w:marRight w:val="0"/>
                      <w:marTop w:val="0"/>
                      <w:marBottom w:val="0"/>
                      <w:divBdr>
                        <w:top w:val="none" w:sz="0" w:space="0" w:color="auto"/>
                        <w:left w:val="none" w:sz="0" w:space="0" w:color="auto"/>
                        <w:bottom w:val="none" w:sz="0" w:space="0" w:color="auto"/>
                        <w:right w:val="none" w:sz="0" w:space="0" w:color="auto"/>
                      </w:divBdr>
                    </w:div>
                  </w:divsChild>
                </w:div>
                <w:div w:id="1705136933">
                  <w:marLeft w:val="0"/>
                  <w:marRight w:val="0"/>
                  <w:marTop w:val="0"/>
                  <w:marBottom w:val="0"/>
                  <w:divBdr>
                    <w:top w:val="none" w:sz="0" w:space="0" w:color="auto"/>
                    <w:left w:val="none" w:sz="0" w:space="0" w:color="auto"/>
                    <w:bottom w:val="none" w:sz="0" w:space="0" w:color="auto"/>
                    <w:right w:val="none" w:sz="0" w:space="0" w:color="auto"/>
                  </w:divBdr>
                  <w:divsChild>
                    <w:div w:id="92282601">
                      <w:marLeft w:val="0"/>
                      <w:marRight w:val="0"/>
                      <w:marTop w:val="0"/>
                      <w:marBottom w:val="0"/>
                      <w:divBdr>
                        <w:top w:val="none" w:sz="0" w:space="0" w:color="auto"/>
                        <w:left w:val="none" w:sz="0" w:space="0" w:color="auto"/>
                        <w:bottom w:val="none" w:sz="0" w:space="0" w:color="auto"/>
                        <w:right w:val="none" w:sz="0" w:space="0" w:color="auto"/>
                      </w:divBdr>
                    </w:div>
                  </w:divsChild>
                </w:div>
                <w:div w:id="1740979939">
                  <w:marLeft w:val="0"/>
                  <w:marRight w:val="0"/>
                  <w:marTop w:val="0"/>
                  <w:marBottom w:val="0"/>
                  <w:divBdr>
                    <w:top w:val="none" w:sz="0" w:space="0" w:color="auto"/>
                    <w:left w:val="none" w:sz="0" w:space="0" w:color="auto"/>
                    <w:bottom w:val="none" w:sz="0" w:space="0" w:color="auto"/>
                    <w:right w:val="none" w:sz="0" w:space="0" w:color="auto"/>
                  </w:divBdr>
                  <w:divsChild>
                    <w:div w:id="947392002">
                      <w:marLeft w:val="0"/>
                      <w:marRight w:val="0"/>
                      <w:marTop w:val="0"/>
                      <w:marBottom w:val="0"/>
                      <w:divBdr>
                        <w:top w:val="none" w:sz="0" w:space="0" w:color="auto"/>
                        <w:left w:val="none" w:sz="0" w:space="0" w:color="auto"/>
                        <w:bottom w:val="none" w:sz="0" w:space="0" w:color="auto"/>
                        <w:right w:val="none" w:sz="0" w:space="0" w:color="auto"/>
                      </w:divBdr>
                    </w:div>
                  </w:divsChild>
                </w:div>
                <w:div w:id="1783307128">
                  <w:marLeft w:val="0"/>
                  <w:marRight w:val="0"/>
                  <w:marTop w:val="0"/>
                  <w:marBottom w:val="0"/>
                  <w:divBdr>
                    <w:top w:val="none" w:sz="0" w:space="0" w:color="auto"/>
                    <w:left w:val="none" w:sz="0" w:space="0" w:color="auto"/>
                    <w:bottom w:val="none" w:sz="0" w:space="0" w:color="auto"/>
                    <w:right w:val="none" w:sz="0" w:space="0" w:color="auto"/>
                  </w:divBdr>
                  <w:divsChild>
                    <w:div w:id="731124850">
                      <w:marLeft w:val="0"/>
                      <w:marRight w:val="0"/>
                      <w:marTop w:val="0"/>
                      <w:marBottom w:val="0"/>
                      <w:divBdr>
                        <w:top w:val="none" w:sz="0" w:space="0" w:color="auto"/>
                        <w:left w:val="none" w:sz="0" w:space="0" w:color="auto"/>
                        <w:bottom w:val="none" w:sz="0" w:space="0" w:color="auto"/>
                        <w:right w:val="none" w:sz="0" w:space="0" w:color="auto"/>
                      </w:divBdr>
                    </w:div>
                  </w:divsChild>
                </w:div>
                <w:div w:id="1809199320">
                  <w:marLeft w:val="0"/>
                  <w:marRight w:val="0"/>
                  <w:marTop w:val="0"/>
                  <w:marBottom w:val="0"/>
                  <w:divBdr>
                    <w:top w:val="none" w:sz="0" w:space="0" w:color="auto"/>
                    <w:left w:val="none" w:sz="0" w:space="0" w:color="auto"/>
                    <w:bottom w:val="none" w:sz="0" w:space="0" w:color="auto"/>
                    <w:right w:val="none" w:sz="0" w:space="0" w:color="auto"/>
                  </w:divBdr>
                  <w:divsChild>
                    <w:div w:id="1801802333">
                      <w:marLeft w:val="0"/>
                      <w:marRight w:val="0"/>
                      <w:marTop w:val="0"/>
                      <w:marBottom w:val="0"/>
                      <w:divBdr>
                        <w:top w:val="none" w:sz="0" w:space="0" w:color="auto"/>
                        <w:left w:val="none" w:sz="0" w:space="0" w:color="auto"/>
                        <w:bottom w:val="none" w:sz="0" w:space="0" w:color="auto"/>
                        <w:right w:val="none" w:sz="0" w:space="0" w:color="auto"/>
                      </w:divBdr>
                    </w:div>
                  </w:divsChild>
                </w:div>
                <w:div w:id="1837068262">
                  <w:marLeft w:val="0"/>
                  <w:marRight w:val="0"/>
                  <w:marTop w:val="0"/>
                  <w:marBottom w:val="0"/>
                  <w:divBdr>
                    <w:top w:val="none" w:sz="0" w:space="0" w:color="auto"/>
                    <w:left w:val="none" w:sz="0" w:space="0" w:color="auto"/>
                    <w:bottom w:val="none" w:sz="0" w:space="0" w:color="auto"/>
                    <w:right w:val="none" w:sz="0" w:space="0" w:color="auto"/>
                  </w:divBdr>
                  <w:divsChild>
                    <w:div w:id="1333679453">
                      <w:marLeft w:val="0"/>
                      <w:marRight w:val="0"/>
                      <w:marTop w:val="0"/>
                      <w:marBottom w:val="0"/>
                      <w:divBdr>
                        <w:top w:val="none" w:sz="0" w:space="0" w:color="auto"/>
                        <w:left w:val="none" w:sz="0" w:space="0" w:color="auto"/>
                        <w:bottom w:val="none" w:sz="0" w:space="0" w:color="auto"/>
                        <w:right w:val="none" w:sz="0" w:space="0" w:color="auto"/>
                      </w:divBdr>
                    </w:div>
                  </w:divsChild>
                </w:div>
                <w:div w:id="1858615566">
                  <w:marLeft w:val="0"/>
                  <w:marRight w:val="0"/>
                  <w:marTop w:val="0"/>
                  <w:marBottom w:val="0"/>
                  <w:divBdr>
                    <w:top w:val="none" w:sz="0" w:space="0" w:color="auto"/>
                    <w:left w:val="none" w:sz="0" w:space="0" w:color="auto"/>
                    <w:bottom w:val="none" w:sz="0" w:space="0" w:color="auto"/>
                    <w:right w:val="none" w:sz="0" w:space="0" w:color="auto"/>
                  </w:divBdr>
                  <w:divsChild>
                    <w:div w:id="714084156">
                      <w:marLeft w:val="0"/>
                      <w:marRight w:val="0"/>
                      <w:marTop w:val="0"/>
                      <w:marBottom w:val="0"/>
                      <w:divBdr>
                        <w:top w:val="none" w:sz="0" w:space="0" w:color="auto"/>
                        <w:left w:val="none" w:sz="0" w:space="0" w:color="auto"/>
                        <w:bottom w:val="none" w:sz="0" w:space="0" w:color="auto"/>
                        <w:right w:val="none" w:sz="0" w:space="0" w:color="auto"/>
                      </w:divBdr>
                    </w:div>
                  </w:divsChild>
                </w:div>
                <w:div w:id="1890991282">
                  <w:marLeft w:val="0"/>
                  <w:marRight w:val="0"/>
                  <w:marTop w:val="0"/>
                  <w:marBottom w:val="0"/>
                  <w:divBdr>
                    <w:top w:val="none" w:sz="0" w:space="0" w:color="auto"/>
                    <w:left w:val="none" w:sz="0" w:space="0" w:color="auto"/>
                    <w:bottom w:val="none" w:sz="0" w:space="0" w:color="auto"/>
                    <w:right w:val="none" w:sz="0" w:space="0" w:color="auto"/>
                  </w:divBdr>
                  <w:divsChild>
                    <w:div w:id="1953977533">
                      <w:marLeft w:val="0"/>
                      <w:marRight w:val="0"/>
                      <w:marTop w:val="0"/>
                      <w:marBottom w:val="0"/>
                      <w:divBdr>
                        <w:top w:val="none" w:sz="0" w:space="0" w:color="auto"/>
                        <w:left w:val="none" w:sz="0" w:space="0" w:color="auto"/>
                        <w:bottom w:val="none" w:sz="0" w:space="0" w:color="auto"/>
                        <w:right w:val="none" w:sz="0" w:space="0" w:color="auto"/>
                      </w:divBdr>
                    </w:div>
                  </w:divsChild>
                </w:div>
                <w:div w:id="1918783834">
                  <w:marLeft w:val="0"/>
                  <w:marRight w:val="0"/>
                  <w:marTop w:val="0"/>
                  <w:marBottom w:val="0"/>
                  <w:divBdr>
                    <w:top w:val="none" w:sz="0" w:space="0" w:color="auto"/>
                    <w:left w:val="none" w:sz="0" w:space="0" w:color="auto"/>
                    <w:bottom w:val="none" w:sz="0" w:space="0" w:color="auto"/>
                    <w:right w:val="none" w:sz="0" w:space="0" w:color="auto"/>
                  </w:divBdr>
                  <w:divsChild>
                    <w:div w:id="1839231330">
                      <w:marLeft w:val="0"/>
                      <w:marRight w:val="0"/>
                      <w:marTop w:val="0"/>
                      <w:marBottom w:val="0"/>
                      <w:divBdr>
                        <w:top w:val="none" w:sz="0" w:space="0" w:color="auto"/>
                        <w:left w:val="none" w:sz="0" w:space="0" w:color="auto"/>
                        <w:bottom w:val="none" w:sz="0" w:space="0" w:color="auto"/>
                        <w:right w:val="none" w:sz="0" w:space="0" w:color="auto"/>
                      </w:divBdr>
                    </w:div>
                  </w:divsChild>
                </w:div>
                <w:div w:id="1944343042">
                  <w:marLeft w:val="0"/>
                  <w:marRight w:val="0"/>
                  <w:marTop w:val="0"/>
                  <w:marBottom w:val="0"/>
                  <w:divBdr>
                    <w:top w:val="none" w:sz="0" w:space="0" w:color="auto"/>
                    <w:left w:val="none" w:sz="0" w:space="0" w:color="auto"/>
                    <w:bottom w:val="none" w:sz="0" w:space="0" w:color="auto"/>
                    <w:right w:val="none" w:sz="0" w:space="0" w:color="auto"/>
                  </w:divBdr>
                  <w:divsChild>
                    <w:div w:id="305429772">
                      <w:marLeft w:val="0"/>
                      <w:marRight w:val="0"/>
                      <w:marTop w:val="0"/>
                      <w:marBottom w:val="0"/>
                      <w:divBdr>
                        <w:top w:val="none" w:sz="0" w:space="0" w:color="auto"/>
                        <w:left w:val="none" w:sz="0" w:space="0" w:color="auto"/>
                        <w:bottom w:val="none" w:sz="0" w:space="0" w:color="auto"/>
                        <w:right w:val="none" w:sz="0" w:space="0" w:color="auto"/>
                      </w:divBdr>
                    </w:div>
                  </w:divsChild>
                </w:div>
                <w:div w:id="1963069368">
                  <w:marLeft w:val="0"/>
                  <w:marRight w:val="0"/>
                  <w:marTop w:val="0"/>
                  <w:marBottom w:val="0"/>
                  <w:divBdr>
                    <w:top w:val="none" w:sz="0" w:space="0" w:color="auto"/>
                    <w:left w:val="none" w:sz="0" w:space="0" w:color="auto"/>
                    <w:bottom w:val="none" w:sz="0" w:space="0" w:color="auto"/>
                    <w:right w:val="none" w:sz="0" w:space="0" w:color="auto"/>
                  </w:divBdr>
                  <w:divsChild>
                    <w:div w:id="1740904890">
                      <w:marLeft w:val="0"/>
                      <w:marRight w:val="0"/>
                      <w:marTop w:val="0"/>
                      <w:marBottom w:val="0"/>
                      <w:divBdr>
                        <w:top w:val="none" w:sz="0" w:space="0" w:color="auto"/>
                        <w:left w:val="none" w:sz="0" w:space="0" w:color="auto"/>
                        <w:bottom w:val="none" w:sz="0" w:space="0" w:color="auto"/>
                        <w:right w:val="none" w:sz="0" w:space="0" w:color="auto"/>
                      </w:divBdr>
                    </w:div>
                  </w:divsChild>
                </w:div>
                <w:div w:id="1964116289">
                  <w:marLeft w:val="0"/>
                  <w:marRight w:val="0"/>
                  <w:marTop w:val="0"/>
                  <w:marBottom w:val="0"/>
                  <w:divBdr>
                    <w:top w:val="none" w:sz="0" w:space="0" w:color="auto"/>
                    <w:left w:val="none" w:sz="0" w:space="0" w:color="auto"/>
                    <w:bottom w:val="none" w:sz="0" w:space="0" w:color="auto"/>
                    <w:right w:val="none" w:sz="0" w:space="0" w:color="auto"/>
                  </w:divBdr>
                  <w:divsChild>
                    <w:div w:id="1396393912">
                      <w:marLeft w:val="0"/>
                      <w:marRight w:val="0"/>
                      <w:marTop w:val="0"/>
                      <w:marBottom w:val="0"/>
                      <w:divBdr>
                        <w:top w:val="none" w:sz="0" w:space="0" w:color="auto"/>
                        <w:left w:val="none" w:sz="0" w:space="0" w:color="auto"/>
                        <w:bottom w:val="none" w:sz="0" w:space="0" w:color="auto"/>
                        <w:right w:val="none" w:sz="0" w:space="0" w:color="auto"/>
                      </w:divBdr>
                    </w:div>
                  </w:divsChild>
                </w:div>
                <w:div w:id="1966303269">
                  <w:marLeft w:val="0"/>
                  <w:marRight w:val="0"/>
                  <w:marTop w:val="0"/>
                  <w:marBottom w:val="0"/>
                  <w:divBdr>
                    <w:top w:val="none" w:sz="0" w:space="0" w:color="auto"/>
                    <w:left w:val="none" w:sz="0" w:space="0" w:color="auto"/>
                    <w:bottom w:val="none" w:sz="0" w:space="0" w:color="auto"/>
                    <w:right w:val="none" w:sz="0" w:space="0" w:color="auto"/>
                  </w:divBdr>
                  <w:divsChild>
                    <w:div w:id="1017269530">
                      <w:marLeft w:val="0"/>
                      <w:marRight w:val="0"/>
                      <w:marTop w:val="0"/>
                      <w:marBottom w:val="0"/>
                      <w:divBdr>
                        <w:top w:val="none" w:sz="0" w:space="0" w:color="auto"/>
                        <w:left w:val="none" w:sz="0" w:space="0" w:color="auto"/>
                        <w:bottom w:val="none" w:sz="0" w:space="0" w:color="auto"/>
                        <w:right w:val="none" w:sz="0" w:space="0" w:color="auto"/>
                      </w:divBdr>
                    </w:div>
                  </w:divsChild>
                </w:div>
                <w:div w:id="1968469380">
                  <w:marLeft w:val="0"/>
                  <w:marRight w:val="0"/>
                  <w:marTop w:val="0"/>
                  <w:marBottom w:val="0"/>
                  <w:divBdr>
                    <w:top w:val="none" w:sz="0" w:space="0" w:color="auto"/>
                    <w:left w:val="none" w:sz="0" w:space="0" w:color="auto"/>
                    <w:bottom w:val="none" w:sz="0" w:space="0" w:color="auto"/>
                    <w:right w:val="none" w:sz="0" w:space="0" w:color="auto"/>
                  </w:divBdr>
                  <w:divsChild>
                    <w:div w:id="1990788963">
                      <w:marLeft w:val="0"/>
                      <w:marRight w:val="0"/>
                      <w:marTop w:val="0"/>
                      <w:marBottom w:val="0"/>
                      <w:divBdr>
                        <w:top w:val="none" w:sz="0" w:space="0" w:color="auto"/>
                        <w:left w:val="none" w:sz="0" w:space="0" w:color="auto"/>
                        <w:bottom w:val="none" w:sz="0" w:space="0" w:color="auto"/>
                        <w:right w:val="none" w:sz="0" w:space="0" w:color="auto"/>
                      </w:divBdr>
                    </w:div>
                  </w:divsChild>
                </w:div>
                <w:div w:id="1976787697">
                  <w:marLeft w:val="0"/>
                  <w:marRight w:val="0"/>
                  <w:marTop w:val="0"/>
                  <w:marBottom w:val="0"/>
                  <w:divBdr>
                    <w:top w:val="none" w:sz="0" w:space="0" w:color="auto"/>
                    <w:left w:val="none" w:sz="0" w:space="0" w:color="auto"/>
                    <w:bottom w:val="none" w:sz="0" w:space="0" w:color="auto"/>
                    <w:right w:val="none" w:sz="0" w:space="0" w:color="auto"/>
                  </w:divBdr>
                  <w:divsChild>
                    <w:div w:id="301540307">
                      <w:marLeft w:val="0"/>
                      <w:marRight w:val="0"/>
                      <w:marTop w:val="0"/>
                      <w:marBottom w:val="0"/>
                      <w:divBdr>
                        <w:top w:val="none" w:sz="0" w:space="0" w:color="auto"/>
                        <w:left w:val="none" w:sz="0" w:space="0" w:color="auto"/>
                        <w:bottom w:val="none" w:sz="0" w:space="0" w:color="auto"/>
                        <w:right w:val="none" w:sz="0" w:space="0" w:color="auto"/>
                      </w:divBdr>
                    </w:div>
                  </w:divsChild>
                </w:div>
                <w:div w:id="1985428740">
                  <w:marLeft w:val="0"/>
                  <w:marRight w:val="0"/>
                  <w:marTop w:val="0"/>
                  <w:marBottom w:val="0"/>
                  <w:divBdr>
                    <w:top w:val="none" w:sz="0" w:space="0" w:color="auto"/>
                    <w:left w:val="none" w:sz="0" w:space="0" w:color="auto"/>
                    <w:bottom w:val="none" w:sz="0" w:space="0" w:color="auto"/>
                    <w:right w:val="none" w:sz="0" w:space="0" w:color="auto"/>
                  </w:divBdr>
                  <w:divsChild>
                    <w:div w:id="931813719">
                      <w:marLeft w:val="0"/>
                      <w:marRight w:val="0"/>
                      <w:marTop w:val="0"/>
                      <w:marBottom w:val="0"/>
                      <w:divBdr>
                        <w:top w:val="none" w:sz="0" w:space="0" w:color="auto"/>
                        <w:left w:val="none" w:sz="0" w:space="0" w:color="auto"/>
                        <w:bottom w:val="none" w:sz="0" w:space="0" w:color="auto"/>
                        <w:right w:val="none" w:sz="0" w:space="0" w:color="auto"/>
                      </w:divBdr>
                    </w:div>
                  </w:divsChild>
                </w:div>
                <w:div w:id="2062241763">
                  <w:marLeft w:val="0"/>
                  <w:marRight w:val="0"/>
                  <w:marTop w:val="0"/>
                  <w:marBottom w:val="0"/>
                  <w:divBdr>
                    <w:top w:val="none" w:sz="0" w:space="0" w:color="auto"/>
                    <w:left w:val="none" w:sz="0" w:space="0" w:color="auto"/>
                    <w:bottom w:val="none" w:sz="0" w:space="0" w:color="auto"/>
                    <w:right w:val="none" w:sz="0" w:space="0" w:color="auto"/>
                  </w:divBdr>
                  <w:divsChild>
                    <w:div w:id="1400396115">
                      <w:marLeft w:val="0"/>
                      <w:marRight w:val="0"/>
                      <w:marTop w:val="0"/>
                      <w:marBottom w:val="0"/>
                      <w:divBdr>
                        <w:top w:val="none" w:sz="0" w:space="0" w:color="auto"/>
                        <w:left w:val="none" w:sz="0" w:space="0" w:color="auto"/>
                        <w:bottom w:val="none" w:sz="0" w:space="0" w:color="auto"/>
                        <w:right w:val="none" w:sz="0" w:space="0" w:color="auto"/>
                      </w:divBdr>
                    </w:div>
                  </w:divsChild>
                </w:div>
                <w:div w:id="2129543889">
                  <w:marLeft w:val="0"/>
                  <w:marRight w:val="0"/>
                  <w:marTop w:val="0"/>
                  <w:marBottom w:val="0"/>
                  <w:divBdr>
                    <w:top w:val="none" w:sz="0" w:space="0" w:color="auto"/>
                    <w:left w:val="none" w:sz="0" w:space="0" w:color="auto"/>
                    <w:bottom w:val="none" w:sz="0" w:space="0" w:color="auto"/>
                    <w:right w:val="none" w:sz="0" w:space="0" w:color="auto"/>
                  </w:divBdr>
                  <w:divsChild>
                    <w:div w:id="211692367">
                      <w:marLeft w:val="0"/>
                      <w:marRight w:val="0"/>
                      <w:marTop w:val="0"/>
                      <w:marBottom w:val="0"/>
                      <w:divBdr>
                        <w:top w:val="none" w:sz="0" w:space="0" w:color="auto"/>
                        <w:left w:val="none" w:sz="0" w:space="0" w:color="auto"/>
                        <w:bottom w:val="none" w:sz="0" w:space="0" w:color="auto"/>
                        <w:right w:val="none" w:sz="0" w:space="0" w:color="auto"/>
                      </w:divBdr>
                    </w:div>
                  </w:divsChild>
                </w:div>
                <w:div w:id="2131511984">
                  <w:marLeft w:val="0"/>
                  <w:marRight w:val="0"/>
                  <w:marTop w:val="0"/>
                  <w:marBottom w:val="0"/>
                  <w:divBdr>
                    <w:top w:val="none" w:sz="0" w:space="0" w:color="auto"/>
                    <w:left w:val="none" w:sz="0" w:space="0" w:color="auto"/>
                    <w:bottom w:val="none" w:sz="0" w:space="0" w:color="auto"/>
                    <w:right w:val="none" w:sz="0" w:space="0" w:color="auto"/>
                  </w:divBdr>
                  <w:divsChild>
                    <w:div w:id="1860003090">
                      <w:marLeft w:val="0"/>
                      <w:marRight w:val="0"/>
                      <w:marTop w:val="0"/>
                      <w:marBottom w:val="0"/>
                      <w:divBdr>
                        <w:top w:val="none" w:sz="0" w:space="0" w:color="auto"/>
                        <w:left w:val="none" w:sz="0" w:space="0" w:color="auto"/>
                        <w:bottom w:val="none" w:sz="0" w:space="0" w:color="auto"/>
                        <w:right w:val="none" w:sz="0" w:space="0" w:color="auto"/>
                      </w:divBdr>
                    </w:div>
                  </w:divsChild>
                </w:div>
                <w:div w:id="2143880372">
                  <w:marLeft w:val="0"/>
                  <w:marRight w:val="0"/>
                  <w:marTop w:val="0"/>
                  <w:marBottom w:val="0"/>
                  <w:divBdr>
                    <w:top w:val="none" w:sz="0" w:space="0" w:color="auto"/>
                    <w:left w:val="none" w:sz="0" w:space="0" w:color="auto"/>
                    <w:bottom w:val="none" w:sz="0" w:space="0" w:color="auto"/>
                    <w:right w:val="none" w:sz="0" w:space="0" w:color="auto"/>
                  </w:divBdr>
                  <w:divsChild>
                    <w:div w:id="5821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314181">
          <w:marLeft w:val="0"/>
          <w:marRight w:val="0"/>
          <w:marTop w:val="0"/>
          <w:marBottom w:val="0"/>
          <w:divBdr>
            <w:top w:val="none" w:sz="0" w:space="0" w:color="auto"/>
            <w:left w:val="none" w:sz="0" w:space="0" w:color="auto"/>
            <w:bottom w:val="none" w:sz="0" w:space="0" w:color="auto"/>
            <w:right w:val="none" w:sz="0" w:space="0" w:color="auto"/>
          </w:divBdr>
        </w:div>
        <w:div w:id="1280526075">
          <w:marLeft w:val="0"/>
          <w:marRight w:val="0"/>
          <w:marTop w:val="0"/>
          <w:marBottom w:val="0"/>
          <w:divBdr>
            <w:top w:val="none" w:sz="0" w:space="0" w:color="auto"/>
            <w:left w:val="none" w:sz="0" w:space="0" w:color="auto"/>
            <w:bottom w:val="none" w:sz="0" w:space="0" w:color="auto"/>
            <w:right w:val="none" w:sz="0" w:space="0" w:color="auto"/>
          </w:divBdr>
        </w:div>
      </w:divsChild>
    </w:div>
    <w:div w:id="1003552786">
      <w:bodyDiv w:val="1"/>
      <w:marLeft w:val="0"/>
      <w:marRight w:val="0"/>
      <w:marTop w:val="0"/>
      <w:marBottom w:val="0"/>
      <w:divBdr>
        <w:top w:val="none" w:sz="0" w:space="0" w:color="auto"/>
        <w:left w:val="none" w:sz="0" w:space="0" w:color="auto"/>
        <w:bottom w:val="none" w:sz="0" w:space="0" w:color="auto"/>
        <w:right w:val="none" w:sz="0" w:space="0" w:color="auto"/>
      </w:divBdr>
    </w:div>
    <w:div w:id="1010986547">
      <w:bodyDiv w:val="1"/>
      <w:marLeft w:val="0"/>
      <w:marRight w:val="0"/>
      <w:marTop w:val="0"/>
      <w:marBottom w:val="0"/>
      <w:divBdr>
        <w:top w:val="none" w:sz="0" w:space="0" w:color="auto"/>
        <w:left w:val="none" w:sz="0" w:space="0" w:color="auto"/>
        <w:bottom w:val="none" w:sz="0" w:space="0" w:color="auto"/>
        <w:right w:val="none" w:sz="0" w:space="0" w:color="auto"/>
      </w:divBdr>
    </w:div>
    <w:div w:id="1029263330">
      <w:bodyDiv w:val="1"/>
      <w:marLeft w:val="0"/>
      <w:marRight w:val="0"/>
      <w:marTop w:val="0"/>
      <w:marBottom w:val="0"/>
      <w:divBdr>
        <w:top w:val="none" w:sz="0" w:space="0" w:color="auto"/>
        <w:left w:val="none" w:sz="0" w:space="0" w:color="auto"/>
        <w:bottom w:val="none" w:sz="0" w:space="0" w:color="auto"/>
        <w:right w:val="none" w:sz="0" w:space="0" w:color="auto"/>
      </w:divBdr>
    </w:div>
    <w:div w:id="1030376766">
      <w:bodyDiv w:val="1"/>
      <w:marLeft w:val="0"/>
      <w:marRight w:val="0"/>
      <w:marTop w:val="0"/>
      <w:marBottom w:val="0"/>
      <w:divBdr>
        <w:top w:val="none" w:sz="0" w:space="0" w:color="auto"/>
        <w:left w:val="none" w:sz="0" w:space="0" w:color="auto"/>
        <w:bottom w:val="none" w:sz="0" w:space="0" w:color="auto"/>
        <w:right w:val="none" w:sz="0" w:space="0" w:color="auto"/>
      </w:divBdr>
    </w:div>
    <w:div w:id="1039668788">
      <w:bodyDiv w:val="1"/>
      <w:marLeft w:val="0"/>
      <w:marRight w:val="0"/>
      <w:marTop w:val="0"/>
      <w:marBottom w:val="0"/>
      <w:divBdr>
        <w:top w:val="none" w:sz="0" w:space="0" w:color="auto"/>
        <w:left w:val="none" w:sz="0" w:space="0" w:color="auto"/>
        <w:bottom w:val="none" w:sz="0" w:space="0" w:color="auto"/>
        <w:right w:val="none" w:sz="0" w:space="0" w:color="auto"/>
      </w:divBdr>
    </w:div>
    <w:div w:id="1058744473">
      <w:bodyDiv w:val="1"/>
      <w:marLeft w:val="0"/>
      <w:marRight w:val="0"/>
      <w:marTop w:val="0"/>
      <w:marBottom w:val="0"/>
      <w:divBdr>
        <w:top w:val="none" w:sz="0" w:space="0" w:color="auto"/>
        <w:left w:val="none" w:sz="0" w:space="0" w:color="auto"/>
        <w:bottom w:val="none" w:sz="0" w:space="0" w:color="auto"/>
        <w:right w:val="none" w:sz="0" w:space="0" w:color="auto"/>
      </w:divBdr>
    </w:div>
    <w:div w:id="1095251946">
      <w:bodyDiv w:val="1"/>
      <w:marLeft w:val="0"/>
      <w:marRight w:val="0"/>
      <w:marTop w:val="0"/>
      <w:marBottom w:val="0"/>
      <w:divBdr>
        <w:top w:val="none" w:sz="0" w:space="0" w:color="auto"/>
        <w:left w:val="none" w:sz="0" w:space="0" w:color="auto"/>
        <w:bottom w:val="none" w:sz="0" w:space="0" w:color="auto"/>
        <w:right w:val="none" w:sz="0" w:space="0" w:color="auto"/>
      </w:divBdr>
    </w:div>
    <w:div w:id="1127776033">
      <w:bodyDiv w:val="1"/>
      <w:marLeft w:val="0"/>
      <w:marRight w:val="0"/>
      <w:marTop w:val="0"/>
      <w:marBottom w:val="0"/>
      <w:divBdr>
        <w:top w:val="none" w:sz="0" w:space="0" w:color="auto"/>
        <w:left w:val="none" w:sz="0" w:space="0" w:color="auto"/>
        <w:bottom w:val="none" w:sz="0" w:space="0" w:color="auto"/>
        <w:right w:val="none" w:sz="0" w:space="0" w:color="auto"/>
      </w:divBdr>
    </w:div>
    <w:div w:id="1132092529">
      <w:bodyDiv w:val="1"/>
      <w:marLeft w:val="0"/>
      <w:marRight w:val="0"/>
      <w:marTop w:val="0"/>
      <w:marBottom w:val="0"/>
      <w:divBdr>
        <w:top w:val="none" w:sz="0" w:space="0" w:color="auto"/>
        <w:left w:val="none" w:sz="0" w:space="0" w:color="auto"/>
        <w:bottom w:val="none" w:sz="0" w:space="0" w:color="auto"/>
        <w:right w:val="none" w:sz="0" w:space="0" w:color="auto"/>
      </w:divBdr>
      <w:divsChild>
        <w:div w:id="7220525">
          <w:marLeft w:val="0"/>
          <w:marRight w:val="0"/>
          <w:marTop w:val="0"/>
          <w:marBottom w:val="0"/>
          <w:divBdr>
            <w:top w:val="none" w:sz="0" w:space="0" w:color="auto"/>
            <w:left w:val="none" w:sz="0" w:space="0" w:color="auto"/>
            <w:bottom w:val="none" w:sz="0" w:space="0" w:color="auto"/>
            <w:right w:val="none" w:sz="0" w:space="0" w:color="auto"/>
          </w:divBdr>
          <w:divsChild>
            <w:div w:id="1106845094">
              <w:marLeft w:val="0"/>
              <w:marRight w:val="0"/>
              <w:marTop w:val="0"/>
              <w:marBottom w:val="0"/>
              <w:divBdr>
                <w:top w:val="none" w:sz="0" w:space="0" w:color="auto"/>
                <w:left w:val="none" w:sz="0" w:space="0" w:color="auto"/>
                <w:bottom w:val="none" w:sz="0" w:space="0" w:color="auto"/>
                <w:right w:val="none" w:sz="0" w:space="0" w:color="auto"/>
              </w:divBdr>
            </w:div>
          </w:divsChild>
        </w:div>
        <w:div w:id="18090873">
          <w:marLeft w:val="0"/>
          <w:marRight w:val="0"/>
          <w:marTop w:val="0"/>
          <w:marBottom w:val="0"/>
          <w:divBdr>
            <w:top w:val="none" w:sz="0" w:space="0" w:color="auto"/>
            <w:left w:val="none" w:sz="0" w:space="0" w:color="auto"/>
            <w:bottom w:val="none" w:sz="0" w:space="0" w:color="auto"/>
            <w:right w:val="none" w:sz="0" w:space="0" w:color="auto"/>
          </w:divBdr>
          <w:divsChild>
            <w:div w:id="1523593036">
              <w:marLeft w:val="0"/>
              <w:marRight w:val="0"/>
              <w:marTop w:val="0"/>
              <w:marBottom w:val="0"/>
              <w:divBdr>
                <w:top w:val="none" w:sz="0" w:space="0" w:color="auto"/>
                <w:left w:val="none" w:sz="0" w:space="0" w:color="auto"/>
                <w:bottom w:val="none" w:sz="0" w:space="0" w:color="auto"/>
                <w:right w:val="none" w:sz="0" w:space="0" w:color="auto"/>
              </w:divBdr>
            </w:div>
          </w:divsChild>
        </w:div>
        <w:div w:id="31544407">
          <w:marLeft w:val="0"/>
          <w:marRight w:val="0"/>
          <w:marTop w:val="0"/>
          <w:marBottom w:val="0"/>
          <w:divBdr>
            <w:top w:val="none" w:sz="0" w:space="0" w:color="auto"/>
            <w:left w:val="none" w:sz="0" w:space="0" w:color="auto"/>
            <w:bottom w:val="none" w:sz="0" w:space="0" w:color="auto"/>
            <w:right w:val="none" w:sz="0" w:space="0" w:color="auto"/>
          </w:divBdr>
          <w:divsChild>
            <w:div w:id="337198314">
              <w:marLeft w:val="0"/>
              <w:marRight w:val="0"/>
              <w:marTop w:val="0"/>
              <w:marBottom w:val="0"/>
              <w:divBdr>
                <w:top w:val="none" w:sz="0" w:space="0" w:color="auto"/>
                <w:left w:val="none" w:sz="0" w:space="0" w:color="auto"/>
                <w:bottom w:val="none" w:sz="0" w:space="0" w:color="auto"/>
                <w:right w:val="none" w:sz="0" w:space="0" w:color="auto"/>
              </w:divBdr>
            </w:div>
          </w:divsChild>
        </w:div>
        <w:div w:id="32924406">
          <w:marLeft w:val="0"/>
          <w:marRight w:val="0"/>
          <w:marTop w:val="0"/>
          <w:marBottom w:val="0"/>
          <w:divBdr>
            <w:top w:val="none" w:sz="0" w:space="0" w:color="auto"/>
            <w:left w:val="none" w:sz="0" w:space="0" w:color="auto"/>
            <w:bottom w:val="none" w:sz="0" w:space="0" w:color="auto"/>
            <w:right w:val="none" w:sz="0" w:space="0" w:color="auto"/>
          </w:divBdr>
          <w:divsChild>
            <w:div w:id="1139415642">
              <w:marLeft w:val="0"/>
              <w:marRight w:val="0"/>
              <w:marTop w:val="0"/>
              <w:marBottom w:val="0"/>
              <w:divBdr>
                <w:top w:val="none" w:sz="0" w:space="0" w:color="auto"/>
                <w:left w:val="none" w:sz="0" w:space="0" w:color="auto"/>
                <w:bottom w:val="none" w:sz="0" w:space="0" w:color="auto"/>
                <w:right w:val="none" w:sz="0" w:space="0" w:color="auto"/>
              </w:divBdr>
            </w:div>
          </w:divsChild>
        </w:div>
        <w:div w:id="58721170">
          <w:marLeft w:val="0"/>
          <w:marRight w:val="0"/>
          <w:marTop w:val="0"/>
          <w:marBottom w:val="0"/>
          <w:divBdr>
            <w:top w:val="none" w:sz="0" w:space="0" w:color="auto"/>
            <w:left w:val="none" w:sz="0" w:space="0" w:color="auto"/>
            <w:bottom w:val="none" w:sz="0" w:space="0" w:color="auto"/>
            <w:right w:val="none" w:sz="0" w:space="0" w:color="auto"/>
          </w:divBdr>
          <w:divsChild>
            <w:div w:id="39021329">
              <w:marLeft w:val="0"/>
              <w:marRight w:val="0"/>
              <w:marTop w:val="0"/>
              <w:marBottom w:val="0"/>
              <w:divBdr>
                <w:top w:val="none" w:sz="0" w:space="0" w:color="auto"/>
                <w:left w:val="none" w:sz="0" w:space="0" w:color="auto"/>
                <w:bottom w:val="none" w:sz="0" w:space="0" w:color="auto"/>
                <w:right w:val="none" w:sz="0" w:space="0" w:color="auto"/>
              </w:divBdr>
            </w:div>
          </w:divsChild>
        </w:div>
        <w:div w:id="65030410">
          <w:marLeft w:val="0"/>
          <w:marRight w:val="0"/>
          <w:marTop w:val="0"/>
          <w:marBottom w:val="0"/>
          <w:divBdr>
            <w:top w:val="none" w:sz="0" w:space="0" w:color="auto"/>
            <w:left w:val="none" w:sz="0" w:space="0" w:color="auto"/>
            <w:bottom w:val="none" w:sz="0" w:space="0" w:color="auto"/>
            <w:right w:val="none" w:sz="0" w:space="0" w:color="auto"/>
          </w:divBdr>
          <w:divsChild>
            <w:div w:id="1971089629">
              <w:marLeft w:val="0"/>
              <w:marRight w:val="0"/>
              <w:marTop w:val="0"/>
              <w:marBottom w:val="0"/>
              <w:divBdr>
                <w:top w:val="none" w:sz="0" w:space="0" w:color="auto"/>
                <w:left w:val="none" w:sz="0" w:space="0" w:color="auto"/>
                <w:bottom w:val="none" w:sz="0" w:space="0" w:color="auto"/>
                <w:right w:val="none" w:sz="0" w:space="0" w:color="auto"/>
              </w:divBdr>
            </w:div>
          </w:divsChild>
        </w:div>
        <w:div w:id="77289550">
          <w:marLeft w:val="0"/>
          <w:marRight w:val="0"/>
          <w:marTop w:val="0"/>
          <w:marBottom w:val="0"/>
          <w:divBdr>
            <w:top w:val="none" w:sz="0" w:space="0" w:color="auto"/>
            <w:left w:val="none" w:sz="0" w:space="0" w:color="auto"/>
            <w:bottom w:val="none" w:sz="0" w:space="0" w:color="auto"/>
            <w:right w:val="none" w:sz="0" w:space="0" w:color="auto"/>
          </w:divBdr>
          <w:divsChild>
            <w:div w:id="756679260">
              <w:marLeft w:val="0"/>
              <w:marRight w:val="0"/>
              <w:marTop w:val="0"/>
              <w:marBottom w:val="0"/>
              <w:divBdr>
                <w:top w:val="none" w:sz="0" w:space="0" w:color="auto"/>
                <w:left w:val="none" w:sz="0" w:space="0" w:color="auto"/>
                <w:bottom w:val="none" w:sz="0" w:space="0" w:color="auto"/>
                <w:right w:val="none" w:sz="0" w:space="0" w:color="auto"/>
              </w:divBdr>
            </w:div>
          </w:divsChild>
        </w:div>
        <w:div w:id="92676830">
          <w:marLeft w:val="0"/>
          <w:marRight w:val="0"/>
          <w:marTop w:val="0"/>
          <w:marBottom w:val="0"/>
          <w:divBdr>
            <w:top w:val="none" w:sz="0" w:space="0" w:color="auto"/>
            <w:left w:val="none" w:sz="0" w:space="0" w:color="auto"/>
            <w:bottom w:val="none" w:sz="0" w:space="0" w:color="auto"/>
            <w:right w:val="none" w:sz="0" w:space="0" w:color="auto"/>
          </w:divBdr>
          <w:divsChild>
            <w:div w:id="1623803709">
              <w:marLeft w:val="0"/>
              <w:marRight w:val="0"/>
              <w:marTop w:val="0"/>
              <w:marBottom w:val="0"/>
              <w:divBdr>
                <w:top w:val="none" w:sz="0" w:space="0" w:color="auto"/>
                <w:left w:val="none" w:sz="0" w:space="0" w:color="auto"/>
                <w:bottom w:val="none" w:sz="0" w:space="0" w:color="auto"/>
                <w:right w:val="none" w:sz="0" w:space="0" w:color="auto"/>
              </w:divBdr>
            </w:div>
          </w:divsChild>
        </w:div>
        <w:div w:id="104471808">
          <w:marLeft w:val="0"/>
          <w:marRight w:val="0"/>
          <w:marTop w:val="0"/>
          <w:marBottom w:val="0"/>
          <w:divBdr>
            <w:top w:val="none" w:sz="0" w:space="0" w:color="auto"/>
            <w:left w:val="none" w:sz="0" w:space="0" w:color="auto"/>
            <w:bottom w:val="none" w:sz="0" w:space="0" w:color="auto"/>
            <w:right w:val="none" w:sz="0" w:space="0" w:color="auto"/>
          </w:divBdr>
          <w:divsChild>
            <w:div w:id="2089693691">
              <w:marLeft w:val="0"/>
              <w:marRight w:val="0"/>
              <w:marTop w:val="0"/>
              <w:marBottom w:val="0"/>
              <w:divBdr>
                <w:top w:val="none" w:sz="0" w:space="0" w:color="auto"/>
                <w:left w:val="none" w:sz="0" w:space="0" w:color="auto"/>
                <w:bottom w:val="none" w:sz="0" w:space="0" w:color="auto"/>
                <w:right w:val="none" w:sz="0" w:space="0" w:color="auto"/>
              </w:divBdr>
            </w:div>
          </w:divsChild>
        </w:div>
        <w:div w:id="111478440">
          <w:marLeft w:val="0"/>
          <w:marRight w:val="0"/>
          <w:marTop w:val="0"/>
          <w:marBottom w:val="0"/>
          <w:divBdr>
            <w:top w:val="none" w:sz="0" w:space="0" w:color="auto"/>
            <w:left w:val="none" w:sz="0" w:space="0" w:color="auto"/>
            <w:bottom w:val="none" w:sz="0" w:space="0" w:color="auto"/>
            <w:right w:val="none" w:sz="0" w:space="0" w:color="auto"/>
          </w:divBdr>
          <w:divsChild>
            <w:div w:id="256669354">
              <w:marLeft w:val="0"/>
              <w:marRight w:val="0"/>
              <w:marTop w:val="0"/>
              <w:marBottom w:val="0"/>
              <w:divBdr>
                <w:top w:val="none" w:sz="0" w:space="0" w:color="auto"/>
                <w:left w:val="none" w:sz="0" w:space="0" w:color="auto"/>
                <w:bottom w:val="none" w:sz="0" w:space="0" w:color="auto"/>
                <w:right w:val="none" w:sz="0" w:space="0" w:color="auto"/>
              </w:divBdr>
            </w:div>
          </w:divsChild>
        </w:div>
        <w:div w:id="118038126">
          <w:marLeft w:val="0"/>
          <w:marRight w:val="0"/>
          <w:marTop w:val="0"/>
          <w:marBottom w:val="0"/>
          <w:divBdr>
            <w:top w:val="none" w:sz="0" w:space="0" w:color="auto"/>
            <w:left w:val="none" w:sz="0" w:space="0" w:color="auto"/>
            <w:bottom w:val="none" w:sz="0" w:space="0" w:color="auto"/>
            <w:right w:val="none" w:sz="0" w:space="0" w:color="auto"/>
          </w:divBdr>
          <w:divsChild>
            <w:div w:id="1829520295">
              <w:marLeft w:val="0"/>
              <w:marRight w:val="0"/>
              <w:marTop w:val="0"/>
              <w:marBottom w:val="0"/>
              <w:divBdr>
                <w:top w:val="none" w:sz="0" w:space="0" w:color="auto"/>
                <w:left w:val="none" w:sz="0" w:space="0" w:color="auto"/>
                <w:bottom w:val="none" w:sz="0" w:space="0" w:color="auto"/>
                <w:right w:val="none" w:sz="0" w:space="0" w:color="auto"/>
              </w:divBdr>
            </w:div>
          </w:divsChild>
        </w:div>
        <w:div w:id="122162640">
          <w:marLeft w:val="0"/>
          <w:marRight w:val="0"/>
          <w:marTop w:val="0"/>
          <w:marBottom w:val="0"/>
          <w:divBdr>
            <w:top w:val="none" w:sz="0" w:space="0" w:color="auto"/>
            <w:left w:val="none" w:sz="0" w:space="0" w:color="auto"/>
            <w:bottom w:val="none" w:sz="0" w:space="0" w:color="auto"/>
            <w:right w:val="none" w:sz="0" w:space="0" w:color="auto"/>
          </w:divBdr>
          <w:divsChild>
            <w:div w:id="396827577">
              <w:marLeft w:val="0"/>
              <w:marRight w:val="0"/>
              <w:marTop w:val="0"/>
              <w:marBottom w:val="0"/>
              <w:divBdr>
                <w:top w:val="none" w:sz="0" w:space="0" w:color="auto"/>
                <w:left w:val="none" w:sz="0" w:space="0" w:color="auto"/>
                <w:bottom w:val="none" w:sz="0" w:space="0" w:color="auto"/>
                <w:right w:val="none" w:sz="0" w:space="0" w:color="auto"/>
              </w:divBdr>
            </w:div>
          </w:divsChild>
        </w:div>
        <w:div w:id="124200803">
          <w:marLeft w:val="0"/>
          <w:marRight w:val="0"/>
          <w:marTop w:val="0"/>
          <w:marBottom w:val="0"/>
          <w:divBdr>
            <w:top w:val="none" w:sz="0" w:space="0" w:color="auto"/>
            <w:left w:val="none" w:sz="0" w:space="0" w:color="auto"/>
            <w:bottom w:val="none" w:sz="0" w:space="0" w:color="auto"/>
            <w:right w:val="none" w:sz="0" w:space="0" w:color="auto"/>
          </w:divBdr>
          <w:divsChild>
            <w:div w:id="1495680355">
              <w:marLeft w:val="0"/>
              <w:marRight w:val="0"/>
              <w:marTop w:val="0"/>
              <w:marBottom w:val="0"/>
              <w:divBdr>
                <w:top w:val="none" w:sz="0" w:space="0" w:color="auto"/>
                <w:left w:val="none" w:sz="0" w:space="0" w:color="auto"/>
                <w:bottom w:val="none" w:sz="0" w:space="0" w:color="auto"/>
                <w:right w:val="none" w:sz="0" w:space="0" w:color="auto"/>
              </w:divBdr>
            </w:div>
          </w:divsChild>
        </w:div>
        <w:div w:id="131561475">
          <w:marLeft w:val="0"/>
          <w:marRight w:val="0"/>
          <w:marTop w:val="0"/>
          <w:marBottom w:val="0"/>
          <w:divBdr>
            <w:top w:val="none" w:sz="0" w:space="0" w:color="auto"/>
            <w:left w:val="none" w:sz="0" w:space="0" w:color="auto"/>
            <w:bottom w:val="none" w:sz="0" w:space="0" w:color="auto"/>
            <w:right w:val="none" w:sz="0" w:space="0" w:color="auto"/>
          </w:divBdr>
          <w:divsChild>
            <w:div w:id="352994632">
              <w:marLeft w:val="0"/>
              <w:marRight w:val="0"/>
              <w:marTop w:val="0"/>
              <w:marBottom w:val="0"/>
              <w:divBdr>
                <w:top w:val="none" w:sz="0" w:space="0" w:color="auto"/>
                <w:left w:val="none" w:sz="0" w:space="0" w:color="auto"/>
                <w:bottom w:val="none" w:sz="0" w:space="0" w:color="auto"/>
                <w:right w:val="none" w:sz="0" w:space="0" w:color="auto"/>
              </w:divBdr>
            </w:div>
          </w:divsChild>
        </w:div>
        <w:div w:id="149373826">
          <w:marLeft w:val="0"/>
          <w:marRight w:val="0"/>
          <w:marTop w:val="0"/>
          <w:marBottom w:val="0"/>
          <w:divBdr>
            <w:top w:val="none" w:sz="0" w:space="0" w:color="auto"/>
            <w:left w:val="none" w:sz="0" w:space="0" w:color="auto"/>
            <w:bottom w:val="none" w:sz="0" w:space="0" w:color="auto"/>
            <w:right w:val="none" w:sz="0" w:space="0" w:color="auto"/>
          </w:divBdr>
          <w:divsChild>
            <w:div w:id="605573810">
              <w:marLeft w:val="0"/>
              <w:marRight w:val="0"/>
              <w:marTop w:val="0"/>
              <w:marBottom w:val="0"/>
              <w:divBdr>
                <w:top w:val="none" w:sz="0" w:space="0" w:color="auto"/>
                <w:left w:val="none" w:sz="0" w:space="0" w:color="auto"/>
                <w:bottom w:val="none" w:sz="0" w:space="0" w:color="auto"/>
                <w:right w:val="none" w:sz="0" w:space="0" w:color="auto"/>
              </w:divBdr>
            </w:div>
          </w:divsChild>
        </w:div>
        <w:div w:id="182600470">
          <w:marLeft w:val="0"/>
          <w:marRight w:val="0"/>
          <w:marTop w:val="0"/>
          <w:marBottom w:val="0"/>
          <w:divBdr>
            <w:top w:val="none" w:sz="0" w:space="0" w:color="auto"/>
            <w:left w:val="none" w:sz="0" w:space="0" w:color="auto"/>
            <w:bottom w:val="none" w:sz="0" w:space="0" w:color="auto"/>
            <w:right w:val="none" w:sz="0" w:space="0" w:color="auto"/>
          </w:divBdr>
          <w:divsChild>
            <w:div w:id="318733181">
              <w:marLeft w:val="0"/>
              <w:marRight w:val="0"/>
              <w:marTop w:val="0"/>
              <w:marBottom w:val="0"/>
              <w:divBdr>
                <w:top w:val="none" w:sz="0" w:space="0" w:color="auto"/>
                <w:left w:val="none" w:sz="0" w:space="0" w:color="auto"/>
                <w:bottom w:val="none" w:sz="0" w:space="0" w:color="auto"/>
                <w:right w:val="none" w:sz="0" w:space="0" w:color="auto"/>
              </w:divBdr>
            </w:div>
          </w:divsChild>
        </w:div>
        <w:div w:id="184364480">
          <w:marLeft w:val="0"/>
          <w:marRight w:val="0"/>
          <w:marTop w:val="0"/>
          <w:marBottom w:val="0"/>
          <w:divBdr>
            <w:top w:val="none" w:sz="0" w:space="0" w:color="auto"/>
            <w:left w:val="none" w:sz="0" w:space="0" w:color="auto"/>
            <w:bottom w:val="none" w:sz="0" w:space="0" w:color="auto"/>
            <w:right w:val="none" w:sz="0" w:space="0" w:color="auto"/>
          </w:divBdr>
          <w:divsChild>
            <w:div w:id="1945727428">
              <w:marLeft w:val="0"/>
              <w:marRight w:val="0"/>
              <w:marTop w:val="0"/>
              <w:marBottom w:val="0"/>
              <w:divBdr>
                <w:top w:val="none" w:sz="0" w:space="0" w:color="auto"/>
                <w:left w:val="none" w:sz="0" w:space="0" w:color="auto"/>
                <w:bottom w:val="none" w:sz="0" w:space="0" w:color="auto"/>
                <w:right w:val="none" w:sz="0" w:space="0" w:color="auto"/>
              </w:divBdr>
            </w:div>
          </w:divsChild>
        </w:div>
        <w:div w:id="189488957">
          <w:marLeft w:val="0"/>
          <w:marRight w:val="0"/>
          <w:marTop w:val="0"/>
          <w:marBottom w:val="0"/>
          <w:divBdr>
            <w:top w:val="none" w:sz="0" w:space="0" w:color="auto"/>
            <w:left w:val="none" w:sz="0" w:space="0" w:color="auto"/>
            <w:bottom w:val="none" w:sz="0" w:space="0" w:color="auto"/>
            <w:right w:val="none" w:sz="0" w:space="0" w:color="auto"/>
          </w:divBdr>
          <w:divsChild>
            <w:div w:id="1048381664">
              <w:marLeft w:val="0"/>
              <w:marRight w:val="0"/>
              <w:marTop w:val="0"/>
              <w:marBottom w:val="0"/>
              <w:divBdr>
                <w:top w:val="none" w:sz="0" w:space="0" w:color="auto"/>
                <w:left w:val="none" w:sz="0" w:space="0" w:color="auto"/>
                <w:bottom w:val="none" w:sz="0" w:space="0" w:color="auto"/>
                <w:right w:val="none" w:sz="0" w:space="0" w:color="auto"/>
              </w:divBdr>
            </w:div>
            <w:div w:id="1245454567">
              <w:marLeft w:val="0"/>
              <w:marRight w:val="0"/>
              <w:marTop w:val="0"/>
              <w:marBottom w:val="0"/>
              <w:divBdr>
                <w:top w:val="none" w:sz="0" w:space="0" w:color="auto"/>
                <w:left w:val="none" w:sz="0" w:space="0" w:color="auto"/>
                <w:bottom w:val="none" w:sz="0" w:space="0" w:color="auto"/>
                <w:right w:val="none" w:sz="0" w:space="0" w:color="auto"/>
              </w:divBdr>
            </w:div>
          </w:divsChild>
        </w:div>
        <w:div w:id="190799038">
          <w:marLeft w:val="0"/>
          <w:marRight w:val="0"/>
          <w:marTop w:val="0"/>
          <w:marBottom w:val="0"/>
          <w:divBdr>
            <w:top w:val="none" w:sz="0" w:space="0" w:color="auto"/>
            <w:left w:val="none" w:sz="0" w:space="0" w:color="auto"/>
            <w:bottom w:val="none" w:sz="0" w:space="0" w:color="auto"/>
            <w:right w:val="none" w:sz="0" w:space="0" w:color="auto"/>
          </w:divBdr>
          <w:divsChild>
            <w:div w:id="1509440793">
              <w:marLeft w:val="0"/>
              <w:marRight w:val="0"/>
              <w:marTop w:val="0"/>
              <w:marBottom w:val="0"/>
              <w:divBdr>
                <w:top w:val="none" w:sz="0" w:space="0" w:color="auto"/>
                <w:left w:val="none" w:sz="0" w:space="0" w:color="auto"/>
                <w:bottom w:val="none" w:sz="0" w:space="0" w:color="auto"/>
                <w:right w:val="none" w:sz="0" w:space="0" w:color="auto"/>
              </w:divBdr>
            </w:div>
          </w:divsChild>
        </w:div>
        <w:div w:id="198468949">
          <w:marLeft w:val="0"/>
          <w:marRight w:val="0"/>
          <w:marTop w:val="0"/>
          <w:marBottom w:val="0"/>
          <w:divBdr>
            <w:top w:val="none" w:sz="0" w:space="0" w:color="auto"/>
            <w:left w:val="none" w:sz="0" w:space="0" w:color="auto"/>
            <w:bottom w:val="none" w:sz="0" w:space="0" w:color="auto"/>
            <w:right w:val="none" w:sz="0" w:space="0" w:color="auto"/>
          </w:divBdr>
          <w:divsChild>
            <w:div w:id="76752262">
              <w:marLeft w:val="0"/>
              <w:marRight w:val="0"/>
              <w:marTop w:val="0"/>
              <w:marBottom w:val="0"/>
              <w:divBdr>
                <w:top w:val="none" w:sz="0" w:space="0" w:color="auto"/>
                <w:left w:val="none" w:sz="0" w:space="0" w:color="auto"/>
                <w:bottom w:val="none" w:sz="0" w:space="0" w:color="auto"/>
                <w:right w:val="none" w:sz="0" w:space="0" w:color="auto"/>
              </w:divBdr>
            </w:div>
          </w:divsChild>
        </w:div>
        <w:div w:id="217057852">
          <w:marLeft w:val="0"/>
          <w:marRight w:val="0"/>
          <w:marTop w:val="0"/>
          <w:marBottom w:val="0"/>
          <w:divBdr>
            <w:top w:val="none" w:sz="0" w:space="0" w:color="auto"/>
            <w:left w:val="none" w:sz="0" w:space="0" w:color="auto"/>
            <w:bottom w:val="none" w:sz="0" w:space="0" w:color="auto"/>
            <w:right w:val="none" w:sz="0" w:space="0" w:color="auto"/>
          </w:divBdr>
          <w:divsChild>
            <w:div w:id="221524489">
              <w:marLeft w:val="0"/>
              <w:marRight w:val="0"/>
              <w:marTop w:val="0"/>
              <w:marBottom w:val="0"/>
              <w:divBdr>
                <w:top w:val="none" w:sz="0" w:space="0" w:color="auto"/>
                <w:left w:val="none" w:sz="0" w:space="0" w:color="auto"/>
                <w:bottom w:val="none" w:sz="0" w:space="0" w:color="auto"/>
                <w:right w:val="none" w:sz="0" w:space="0" w:color="auto"/>
              </w:divBdr>
            </w:div>
          </w:divsChild>
        </w:div>
        <w:div w:id="223878828">
          <w:marLeft w:val="0"/>
          <w:marRight w:val="0"/>
          <w:marTop w:val="0"/>
          <w:marBottom w:val="0"/>
          <w:divBdr>
            <w:top w:val="none" w:sz="0" w:space="0" w:color="auto"/>
            <w:left w:val="none" w:sz="0" w:space="0" w:color="auto"/>
            <w:bottom w:val="none" w:sz="0" w:space="0" w:color="auto"/>
            <w:right w:val="none" w:sz="0" w:space="0" w:color="auto"/>
          </w:divBdr>
          <w:divsChild>
            <w:div w:id="1580870195">
              <w:marLeft w:val="0"/>
              <w:marRight w:val="0"/>
              <w:marTop w:val="0"/>
              <w:marBottom w:val="0"/>
              <w:divBdr>
                <w:top w:val="none" w:sz="0" w:space="0" w:color="auto"/>
                <w:left w:val="none" w:sz="0" w:space="0" w:color="auto"/>
                <w:bottom w:val="none" w:sz="0" w:space="0" w:color="auto"/>
                <w:right w:val="none" w:sz="0" w:space="0" w:color="auto"/>
              </w:divBdr>
            </w:div>
          </w:divsChild>
        </w:div>
        <w:div w:id="239095465">
          <w:marLeft w:val="0"/>
          <w:marRight w:val="0"/>
          <w:marTop w:val="0"/>
          <w:marBottom w:val="0"/>
          <w:divBdr>
            <w:top w:val="none" w:sz="0" w:space="0" w:color="auto"/>
            <w:left w:val="none" w:sz="0" w:space="0" w:color="auto"/>
            <w:bottom w:val="none" w:sz="0" w:space="0" w:color="auto"/>
            <w:right w:val="none" w:sz="0" w:space="0" w:color="auto"/>
          </w:divBdr>
          <w:divsChild>
            <w:div w:id="103692105">
              <w:marLeft w:val="0"/>
              <w:marRight w:val="0"/>
              <w:marTop w:val="0"/>
              <w:marBottom w:val="0"/>
              <w:divBdr>
                <w:top w:val="none" w:sz="0" w:space="0" w:color="auto"/>
                <w:left w:val="none" w:sz="0" w:space="0" w:color="auto"/>
                <w:bottom w:val="none" w:sz="0" w:space="0" w:color="auto"/>
                <w:right w:val="none" w:sz="0" w:space="0" w:color="auto"/>
              </w:divBdr>
            </w:div>
            <w:div w:id="174272388">
              <w:marLeft w:val="0"/>
              <w:marRight w:val="0"/>
              <w:marTop w:val="0"/>
              <w:marBottom w:val="0"/>
              <w:divBdr>
                <w:top w:val="none" w:sz="0" w:space="0" w:color="auto"/>
                <w:left w:val="none" w:sz="0" w:space="0" w:color="auto"/>
                <w:bottom w:val="none" w:sz="0" w:space="0" w:color="auto"/>
                <w:right w:val="none" w:sz="0" w:space="0" w:color="auto"/>
              </w:divBdr>
            </w:div>
            <w:div w:id="194000240">
              <w:marLeft w:val="0"/>
              <w:marRight w:val="0"/>
              <w:marTop w:val="0"/>
              <w:marBottom w:val="0"/>
              <w:divBdr>
                <w:top w:val="none" w:sz="0" w:space="0" w:color="auto"/>
                <w:left w:val="none" w:sz="0" w:space="0" w:color="auto"/>
                <w:bottom w:val="none" w:sz="0" w:space="0" w:color="auto"/>
                <w:right w:val="none" w:sz="0" w:space="0" w:color="auto"/>
              </w:divBdr>
            </w:div>
            <w:div w:id="824777817">
              <w:marLeft w:val="0"/>
              <w:marRight w:val="0"/>
              <w:marTop w:val="0"/>
              <w:marBottom w:val="0"/>
              <w:divBdr>
                <w:top w:val="none" w:sz="0" w:space="0" w:color="auto"/>
                <w:left w:val="none" w:sz="0" w:space="0" w:color="auto"/>
                <w:bottom w:val="none" w:sz="0" w:space="0" w:color="auto"/>
                <w:right w:val="none" w:sz="0" w:space="0" w:color="auto"/>
              </w:divBdr>
            </w:div>
            <w:div w:id="1109158109">
              <w:marLeft w:val="0"/>
              <w:marRight w:val="0"/>
              <w:marTop w:val="0"/>
              <w:marBottom w:val="0"/>
              <w:divBdr>
                <w:top w:val="none" w:sz="0" w:space="0" w:color="auto"/>
                <w:left w:val="none" w:sz="0" w:space="0" w:color="auto"/>
                <w:bottom w:val="none" w:sz="0" w:space="0" w:color="auto"/>
                <w:right w:val="none" w:sz="0" w:space="0" w:color="auto"/>
              </w:divBdr>
            </w:div>
            <w:div w:id="1880512009">
              <w:marLeft w:val="0"/>
              <w:marRight w:val="0"/>
              <w:marTop w:val="0"/>
              <w:marBottom w:val="0"/>
              <w:divBdr>
                <w:top w:val="none" w:sz="0" w:space="0" w:color="auto"/>
                <w:left w:val="none" w:sz="0" w:space="0" w:color="auto"/>
                <w:bottom w:val="none" w:sz="0" w:space="0" w:color="auto"/>
                <w:right w:val="none" w:sz="0" w:space="0" w:color="auto"/>
              </w:divBdr>
            </w:div>
          </w:divsChild>
        </w:div>
        <w:div w:id="242185657">
          <w:marLeft w:val="0"/>
          <w:marRight w:val="0"/>
          <w:marTop w:val="0"/>
          <w:marBottom w:val="0"/>
          <w:divBdr>
            <w:top w:val="none" w:sz="0" w:space="0" w:color="auto"/>
            <w:left w:val="none" w:sz="0" w:space="0" w:color="auto"/>
            <w:bottom w:val="none" w:sz="0" w:space="0" w:color="auto"/>
            <w:right w:val="none" w:sz="0" w:space="0" w:color="auto"/>
          </w:divBdr>
          <w:divsChild>
            <w:div w:id="1337800872">
              <w:marLeft w:val="0"/>
              <w:marRight w:val="0"/>
              <w:marTop w:val="0"/>
              <w:marBottom w:val="0"/>
              <w:divBdr>
                <w:top w:val="none" w:sz="0" w:space="0" w:color="auto"/>
                <w:left w:val="none" w:sz="0" w:space="0" w:color="auto"/>
                <w:bottom w:val="none" w:sz="0" w:space="0" w:color="auto"/>
                <w:right w:val="none" w:sz="0" w:space="0" w:color="auto"/>
              </w:divBdr>
            </w:div>
          </w:divsChild>
        </w:div>
        <w:div w:id="275866798">
          <w:marLeft w:val="0"/>
          <w:marRight w:val="0"/>
          <w:marTop w:val="0"/>
          <w:marBottom w:val="0"/>
          <w:divBdr>
            <w:top w:val="none" w:sz="0" w:space="0" w:color="auto"/>
            <w:left w:val="none" w:sz="0" w:space="0" w:color="auto"/>
            <w:bottom w:val="none" w:sz="0" w:space="0" w:color="auto"/>
            <w:right w:val="none" w:sz="0" w:space="0" w:color="auto"/>
          </w:divBdr>
          <w:divsChild>
            <w:div w:id="261450319">
              <w:marLeft w:val="0"/>
              <w:marRight w:val="0"/>
              <w:marTop w:val="0"/>
              <w:marBottom w:val="0"/>
              <w:divBdr>
                <w:top w:val="none" w:sz="0" w:space="0" w:color="auto"/>
                <w:left w:val="none" w:sz="0" w:space="0" w:color="auto"/>
                <w:bottom w:val="none" w:sz="0" w:space="0" w:color="auto"/>
                <w:right w:val="none" w:sz="0" w:space="0" w:color="auto"/>
              </w:divBdr>
            </w:div>
          </w:divsChild>
        </w:div>
        <w:div w:id="276916892">
          <w:marLeft w:val="0"/>
          <w:marRight w:val="0"/>
          <w:marTop w:val="0"/>
          <w:marBottom w:val="0"/>
          <w:divBdr>
            <w:top w:val="none" w:sz="0" w:space="0" w:color="auto"/>
            <w:left w:val="none" w:sz="0" w:space="0" w:color="auto"/>
            <w:bottom w:val="none" w:sz="0" w:space="0" w:color="auto"/>
            <w:right w:val="none" w:sz="0" w:space="0" w:color="auto"/>
          </w:divBdr>
          <w:divsChild>
            <w:div w:id="1084033595">
              <w:marLeft w:val="0"/>
              <w:marRight w:val="0"/>
              <w:marTop w:val="0"/>
              <w:marBottom w:val="0"/>
              <w:divBdr>
                <w:top w:val="none" w:sz="0" w:space="0" w:color="auto"/>
                <w:left w:val="none" w:sz="0" w:space="0" w:color="auto"/>
                <w:bottom w:val="none" w:sz="0" w:space="0" w:color="auto"/>
                <w:right w:val="none" w:sz="0" w:space="0" w:color="auto"/>
              </w:divBdr>
            </w:div>
          </w:divsChild>
        </w:div>
        <w:div w:id="277833521">
          <w:marLeft w:val="0"/>
          <w:marRight w:val="0"/>
          <w:marTop w:val="0"/>
          <w:marBottom w:val="0"/>
          <w:divBdr>
            <w:top w:val="none" w:sz="0" w:space="0" w:color="auto"/>
            <w:left w:val="none" w:sz="0" w:space="0" w:color="auto"/>
            <w:bottom w:val="none" w:sz="0" w:space="0" w:color="auto"/>
            <w:right w:val="none" w:sz="0" w:space="0" w:color="auto"/>
          </w:divBdr>
          <w:divsChild>
            <w:div w:id="2023821824">
              <w:marLeft w:val="0"/>
              <w:marRight w:val="0"/>
              <w:marTop w:val="0"/>
              <w:marBottom w:val="0"/>
              <w:divBdr>
                <w:top w:val="none" w:sz="0" w:space="0" w:color="auto"/>
                <w:left w:val="none" w:sz="0" w:space="0" w:color="auto"/>
                <w:bottom w:val="none" w:sz="0" w:space="0" w:color="auto"/>
                <w:right w:val="none" w:sz="0" w:space="0" w:color="auto"/>
              </w:divBdr>
            </w:div>
          </w:divsChild>
        </w:div>
        <w:div w:id="277874436">
          <w:marLeft w:val="0"/>
          <w:marRight w:val="0"/>
          <w:marTop w:val="0"/>
          <w:marBottom w:val="0"/>
          <w:divBdr>
            <w:top w:val="none" w:sz="0" w:space="0" w:color="auto"/>
            <w:left w:val="none" w:sz="0" w:space="0" w:color="auto"/>
            <w:bottom w:val="none" w:sz="0" w:space="0" w:color="auto"/>
            <w:right w:val="none" w:sz="0" w:space="0" w:color="auto"/>
          </w:divBdr>
          <w:divsChild>
            <w:div w:id="898326785">
              <w:marLeft w:val="0"/>
              <w:marRight w:val="0"/>
              <w:marTop w:val="0"/>
              <w:marBottom w:val="0"/>
              <w:divBdr>
                <w:top w:val="none" w:sz="0" w:space="0" w:color="auto"/>
                <w:left w:val="none" w:sz="0" w:space="0" w:color="auto"/>
                <w:bottom w:val="none" w:sz="0" w:space="0" w:color="auto"/>
                <w:right w:val="none" w:sz="0" w:space="0" w:color="auto"/>
              </w:divBdr>
            </w:div>
          </w:divsChild>
        </w:div>
        <w:div w:id="293483347">
          <w:marLeft w:val="0"/>
          <w:marRight w:val="0"/>
          <w:marTop w:val="0"/>
          <w:marBottom w:val="0"/>
          <w:divBdr>
            <w:top w:val="none" w:sz="0" w:space="0" w:color="auto"/>
            <w:left w:val="none" w:sz="0" w:space="0" w:color="auto"/>
            <w:bottom w:val="none" w:sz="0" w:space="0" w:color="auto"/>
            <w:right w:val="none" w:sz="0" w:space="0" w:color="auto"/>
          </w:divBdr>
          <w:divsChild>
            <w:div w:id="717782545">
              <w:marLeft w:val="0"/>
              <w:marRight w:val="0"/>
              <w:marTop w:val="0"/>
              <w:marBottom w:val="0"/>
              <w:divBdr>
                <w:top w:val="none" w:sz="0" w:space="0" w:color="auto"/>
                <w:left w:val="none" w:sz="0" w:space="0" w:color="auto"/>
                <w:bottom w:val="none" w:sz="0" w:space="0" w:color="auto"/>
                <w:right w:val="none" w:sz="0" w:space="0" w:color="auto"/>
              </w:divBdr>
            </w:div>
          </w:divsChild>
        </w:div>
        <w:div w:id="298388874">
          <w:marLeft w:val="0"/>
          <w:marRight w:val="0"/>
          <w:marTop w:val="0"/>
          <w:marBottom w:val="0"/>
          <w:divBdr>
            <w:top w:val="none" w:sz="0" w:space="0" w:color="auto"/>
            <w:left w:val="none" w:sz="0" w:space="0" w:color="auto"/>
            <w:bottom w:val="none" w:sz="0" w:space="0" w:color="auto"/>
            <w:right w:val="none" w:sz="0" w:space="0" w:color="auto"/>
          </w:divBdr>
          <w:divsChild>
            <w:div w:id="1605727517">
              <w:marLeft w:val="0"/>
              <w:marRight w:val="0"/>
              <w:marTop w:val="0"/>
              <w:marBottom w:val="0"/>
              <w:divBdr>
                <w:top w:val="none" w:sz="0" w:space="0" w:color="auto"/>
                <w:left w:val="none" w:sz="0" w:space="0" w:color="auto"/>
                <w:bottom w:val="none" w:sz="0" w:space="0" w:color="auto"/>
                <w:right w:val="none" w:sz="0" w:space="0" w:color="auto"/>
              </w:divBdr>
            </w:div>
            <w:div w:id="1919246356">
              <w:marLeft w:val="0"/>
              <w:marRight w:val="0"/>
              <w:marTop w:val="0"/>
              <w:marBottom w:val="0"/>
              <w:divBdr>
                <w:top w:val="none" w:sz="0" w:space="0" w:color="auto"/>
                <w:left w:val="none" w:sz="0" w:space="0" w:color="auto"/>
                <w:bottom w:val="none" w:sz="0" w:space="0" w:color="auto"/>
                <w:right w:val="none" w:sz="0" w:space="0" w:color="auto"/>
              </w:divBdr>
            </w:div>
          </w:divsChild>
        </w:div>
        <w:div w:id="307788940">
          <w:marLeft w:val="0"/>
          <w:marRight w:val="0"/>
          <w:marTop w:val="0"/>
          <w:marBottom w:val="0"/>
          <w:divBdr>
            <w:top w:val="none" w:sz="0" w:space="0" w:color="auto"/>
            <w:left w:val="none" w:sz="0" w:space="0" w:color="auto"/>
            <w:bottom w:val="none" w:sz="0" w:space="0" w:color="auto"/>
            <w:right w:val="none" w:sz="0" w:space="0" w:color="auto"/>
          </w:divBdr>
          <w:divsChild>
            <w:div w:id="1174758724">
              <w:marLeft w:val="0"/>
              <w:marRight w:val="0"/>
              <w:marTop w:val="0"/>
              <w:marBottom w:val="0"/>
              <w:divBdr>
                <w:top w:val="none" w:sz="0" w:space="0" w:color="auto"/>
                <w:left w:val="none" w:sz="0" w:space="0" w:color="auto"/>
                <w:bottom w:val="none" w:sz="0" w:space="0" w:color="auto"/>
                <w:right w:val="none" w:sz="0" w:space="0" w:color="auto"/>
              </w:divBdr>
            </w:div>
          </w:divsChild>
        </w:div>
        <w:div w:id="312371887">
          <w:marLeft w:val="0"/>
          <w:marRight w:val="0"/>
          <w:marTop w:val="0"/>
          <w:marBottom w:val="0"/>
          <w:divBdr>
            <w:top w:val="none" w:sz="0" w:space="0" w:color="auto"/>
            <w:left w:val="none" w:sz="0" w:space="0" w:color="auto"/>
            <w:bottom w:val="none" w:sz="0" w:space="0" w:color="auto"/>
            <w:right w:val="none" w:sz="0" w:space="0" w:color="auto"/>
          </w:divBdr>
          <w:divsChild>
            <w:div w:id="486098292">
              <w:marLeft w:val="0"/>
              <w:marRight w:val="0"/>
              <w:marTop w:val="0"/>
              <w:marBottom w:val="0"/>
              <w:divBdr>
                <w:top w:val="none" w:sz="0" w:space="0" w:color="auto"/>
                <w:left w:val="none" w:sz="0" w:space="0" w:color="auto"/>
                <w:bottom w:val="none" w:sz="0" w:space="0" w:color="auto"/>
                <w:right w:val="none" w:sz="0" w:space="0" w:color="auto"/>
              </w:divBdr>
            </w:div>
          </w:divsChild>
        </w:div>
        <w:div w:id="324818076">
          <w:marLeft w:val="0"/>
          <w:marRight w:val="0"/>
          <w:marTop w:val="0"/>
          <w:marBottom w:val="0"/>
          <w:divBdr>
            <w:top w:val="none" w:sz="0" w:space="0" w:color="auto"/>
            <w:left w:val="none" w:sz="0" w:space="0" w:color="auto"/>
            <w:bottom w:val="none" w:sz="0" w:space="0" w:color="auto"/>
            <w:right w:val="none" w:sz="0" w:space="0" w:color="auto"/>
          </w:divBdr>
          <w:divsChild>
            <w:div w:id="680156601">
              <w:marLeft w:val="0"/>
              <w:marRight w:val="0"/>
              <w:marTop w:val="0"/>
              <w:marBottom w:val="0"/>
              <w:divBdr>
                <w:top w:val="none" w:sz="0" w:space="0" w:color="auto"/>
                <w:left w:val="none" w:sz="0" w:space="0" w:color="auto"/>
                <w:bottom w:val="none" w:sz="0" w:space="0" w:color="auto"/>
                <w:right w:val="none" w:sz="0" w:space="0" w:color="auto"/>
              </w:divBdr>
            </w:div>
          </w:divsChild>
        </w:div>
        <w:div w:id="329413362">
          <w:marLeft w:val="0"/>
          <w:marRight w:val="0"/>
          <w:marTop w:val="0"/>
          <w:marBottom w:val="0"/>
          <w:divBdr>
            <w:top w:val="none" w:sz="0" w:space="0" w:color="auto"/>
            <w:left w:val="none" w:sz="0" w:space="0" w:color="auto"/>
            <w:bottom w:val="none" w:sz="0" w:space="0" w:color="auto"/>
            <w:right w:val="none" w:sz="0" w:space="0" w:color="auto"/>
          </w:divBdr>
          <w:divsChild>
            <w:div w:id="583301439">
              <w:marLeft w:val="0"/>
              <w:marRight w:val="0"/>
              <w:marTop w:val="0"/>
              <w:marBottom w:val="0"/>
              <w:divBdr>
                <w:top w:val="none" w:sz="0" w:space="0" w:color="auto"/>
                <w:left w:val="none" w:sz="0" w:space="0" w:color="auto"/>
                <w:bottom w:val="none" w:sz="0" w:space="0" w:color="auto"/>
                <w:right w:val="none" w:sz="0" w:space="0" w:color="auto"/>
              </w:divBdr>
            </w:div>
          </w:divsChild>
        </w:div>
        <w:div w:id="358897763">
          <w:marLeft w:val="0"/>
          <w:marRight w:val="0"/>
          <w:marTop w:val="0"/>
          <w:marBottom w:val="0"/>
          <w:divBdr>
            <w:top w:val="none" w:sz="0" w:space="0" w:color="auto"/>
            <w:left w:val="none" w:sz="0" w:space="0" w:color="auto"/>
            <w:bottom w:val="none" w:sz="0" w:space="0" w:color="auto"/>
            <w:right w:val="none" w:sz="0" w:space="0" w:color="auto"/>
          </w:divBdr>
          <w:divsChild>
            <w:div w:id="1436972674">
              <w:marLeft w:val="0"/>
              <w:marRight w:val="0"/>
              <w:marTop w:val="0"/>
              <w:marBottom w:val="0"/>
              <w:divBdr>
                <w:top w:val="none" w:sz="0" w:space="0" w:color="auto"/>
                <w:left w:val="none" w:sz="0" w:space="0" w:color="auto"/>
                <w:bottom w:val="none" w:sz="0" w:space="0" w:color="auto"/>
                <w:right w:val="none" w:sz="0" w:space="0" w:color="auto"/>
              </w:divBdr>
            </w:div>
          </w:divsChild>
        </w:div>
        <w:div w:id="374041632">
          <w:marLeft w:val="0"/>
          <w:marRight w:val="0"/>
          <w:marTop w:val="0"/>
          <w:marBottom w:val="0"/>
          <w:divBdr>
            <w:top w:val="none" w:sz="0" w:space="0" w:color="auto"/>
            <w:left w:val="none" w:sz="0" w:space="0" w:color="auto"/>
            <w:bottom w:val="none" w:sz="0" w:space="0" w:color="auto"/>
            <w:right w:val="none" w:sz="0" w:space="0" w:color="auto"/>
          </w:divBdr>
          <w:divsChild>
            <w:div w:id="1634679506">
              <w:marLeft w:val="0"/>
              <w:marRight w:val="0"/>
              <w:marTop w:val="0"/>
              <w:marBottom w:val="0"/>
              <w:divBdr>
                <w:top w:val="none" w:sz="0" w:space="0" w:color="auto"/>
                <w:left w:val="none" w:sz="0" w:space="0" w:color="auto"/>
                <w:bottom w:val="none" w:sz="0" w:space="0" w:color="auto"/>
                <w:right w:val="none" w:sz="0" w:space="0" w:color="auto"/>
              </w:divBdr>
            </w:div>
          </w:divsChild>
        </w:div>
        <w:div w:id="395932900">
          <w:marLeft w:val="0"/>
          <w:marRight w:val="0"/>
          <w:marTop w:val="0"/>
          <w:marBottom w:val="0"/>
          <w:divBdr>
            <w:top w:val="none" w:sz="0" w:space="0" w:color="auto"/>
            <w:left w:val="none" w:sz="0" w:space="0" w:color="auto"/>
            <w:bottom w:val="none" w:sz="0" w:space="0" w:color="auto"/>
            <w:right w:val="none" w:sz="0" w:space="0" w:color="auto"/>
          </w:divBdr>
          <w:divsChild>
            <w:div w:id="582682662">
              <w:marLeft w:val="0"/>
              <w:marRight w:val="0"/>
              <w:marTop w:val="0"/>
              <w:marBottom w:val="0"/>
              <w:divBdr>
                <w:top w:val="none" w:sz="0" w:space="0" w:color="auto"/>
                <w:left w:val="none" w:sz="0" w:space="0" w:color="auto"/>
                <w:bottom w:val="none" w:sz="0" w:space="0" w:color="auto"/>
                <w:right w:val="none" w:sz="0" w:space="0" w:color="auto"/>
              </w:divBdr>
            </w:div>
          </w:divsChild>
        </w:div>
        <w:div w:id="409930191">
          <w:marLeft w:val="0"/>
          <w:marRight w:val="0"/>
          <w:marTop w:val="0"/>
          <w:marBottom w:val="0"/>
          <w:divBdr>
            <w:top w:val="none" w:sz="0" w:space="0" w:color="auto"/>
            <w:left w:val="none" w:sz="0" w:space="0" w:color="auto"/>
            <w:bottom w:val="none" w:sz="0" w:space="0" w:color="auto"/>
            <w:right w:val="none" w:sz="0" w:space="0" w:color="auto"/>
          </w:divBdr>
          <w:divsChild>
            <w:div w:id="193420946">
              <w:marLeft w:val="0"/>
              <w:marRight w:val="0"/>
              <w:marTop w:val="0"/>
              <w:marBottom w:val="0"/>
              <w:divBdr>
                <w:top w:val="none" w:sz="0" w:space="0" w:color="auto"/>
                <w:left w:val="none" w:sz="0" w:space="0" w:color="auto"/>
                <w:bottom w:val="none" w:sz="0" w:space="0" w:color="auto"/>
                <w:right w:val="none" w:sz="0" w:space="0" w:color="auto"/>
              </w:divBdr>
            </w:div>
          </w:divsChild>
        </w:div>
        <w:div w:id="411657899">
          <w:marLeft w:val="0"/>
          <w:marRight w:val="0"/>
          <w:marTop w:val="0"/>
          <w:marBottom w:val="0"/>
          <w:divBdr>
            <w:top w:val="none" w:sz="0" w:space="0" w:color="auto"/>
            <w:left w:val="none" w:sz="0" w:space="0" w:color="auto"/>
            <w:bottom w:val="none" w:sz="0" w:space="0" w:color="auto"/>
            <w:right w:val="none" w:sz="0" w:space="0" w:color="auto"/>
          </w:divBdr>
          <w:divsChild>
            <w:div w:id="1939174185">
              <w:marLeft w:val="0"/>
              <w:marRight w:val="0"/>
              <w:marTop w:val="0"/>
              <w:marBottom w:val="0"/>
              <w:divBdr>
                <w:top w:val="none" w:sz="0" w:space="0" w:color="auto"/>
                <w:left w:val="none" w:sz="0" w:space="0" w:color="auto"/>
                <w:bottom w:val="none" w:sz="0" w:space="0" w:color="auto"/>
                <w:right w:val="none" w:sz="0" w:space="0" w:color="auto"/>
              </w:divBdr>
            </w:div>
          </w:divsChild>
        </w:div>
        <w:div w:id="426194785">
          <w:marLeft w:val="0"/>
          <w:marRight w:val="0"/>
          <w:marTop w:val="0"/>
          <w:marBottom w:val="0"/>
          <w:divBdr>
            <w:top w:val="none" w:sz="0" w:space="0" w:color="auto"/>
            <w:left w:val="none" w:sz="0" w:space="0" w:color="auto"/>
            <w:bottom w:val="none" w:sz="0" w:space="0" w:color="auto"/>
            <w:right w:val="none" w:sz="0" w:space="0" w:color="auto"/>
          </w:divBdr>
          <w:divsChild>
            <w:div w:id="926499545">
              <w:marLeft w:val="0"/>
              <w:marRight w:val="0"/>
              <w:marTop w:val="0"/>
              <w:marBottom w:val="0"/>
              <w:divBdr>
                <w:top w:val="none" w:sz="0" w:space="0" w:color="auto"/>
                <w:left w:val="none" w:sz="0" w:space="0" w:color="auto"/>
                <w:bottom w:val="none" w:sz="0" w:space="0" w:color="auto"/>
                <w:right w:val="none" w:sz="0" w:space="0" w:color="auto"/>
              </w:divBdr>
            </w:div>
          </w:divsChild>
        </w:div>
        <w:div w:id="428357522">
          <w:marLeft w:val="0"/>
          <w:marRight w:val="0"/>
          <w:marTop w:val="0"/>
          <w:marBottom w:val="0"/>
          <w:divBdr>
            <w:top w:val="none" w:sz="0" w:space="0" w:color="auto"/>
            <w:left w:val="none" w:sz="0" w:space="0" w:color="auto"/>
            <w:bottom w:val="none" w:sz="0" w:space="0" w:color="auto"/>
            <w:right w:val="none" w:sz="0" w:space="0" w:color="auto"/>
          </w:divBdr>
          <w:divsChild>
            <w:div w:id="1642997446">
              <w:marLeft w:val="0"/>
              <w:marRight w:val="0"/>
              <w:marTop w:val="0"/>
              <w:marBottom w:val="0"/>
              <w:divBdr>
                <w:top w:val="none" w:sz="0" w:space="0" w:color="auto"/>
                <w:left w:val="none" w:sz="0" w:space="0" w:color="auto"/>
                <w:bottom w:val="none" w:sz="0" w:space="0" w:color="auto"/>
                <w:right w:val="none" w:sz="0" w:space="0" w:color="auto"/>
              </w:divBdr>
            </w:div>
          </w:divsChild>
        </w:div>
        <w:div w:id="447623263">
          <w:marLeft w:val="0"/>
          <w:marRight w:val="0"/>
          <w:marTop w:val="0"/>
          <w:marBottom w:val="0"/>
          <w:divBdr>
            <w:top w:val="none" w:sz="0" w:space="0" w:color="auto"/>
            <w:left w:val="none" w:sz="0" w:space="0" w:color="auto"/>
            <w:bottom w:val="none" w:sz="0" w:space="0" w:color="auto"/>
            <w:right w:val="none" w:sz="0" w:space="0" w:color="auto"/>
          </w:divBdr>
          <w:divsChild>
            <w:div w:id="692732923">
              <w:marLeft w:val="0"/>
              <w:marRight w:val="0"/>
              <w:marTop w:val="0"/>
              <w:marBottom w:val="0"/>
              <w:divBdr>
                <w:top w:val="none" w:sz="0" w:space="0" w:color="auto"/>
                <w:left w:val="none" w:sz="0" w:space="0" w:color="auto"/>
                <w:bottom w:val="none" w:sz="0" w:space="0" w:color="auto"/>
                <w:right w:val="none" w:sz="0" w:space="0" w:color="auto"/>
              </w:divBdr>
            </w:div>
          </w:divsChild>
        </w:div>
        <w:div w:id="453713813">
          <w:marLeft w:val="0"/>
          <w:marRight w:val="0"/>
          <w:marTop w:val="0"/>
          <w:marBottom w:val="0"/>
          <w:divBdr>
            <w:top w:val="none" w:sz="0" w:space="0" w:color="auto"/>
            <w:left w:val="none" w:sz="0" w:space="0" w:color="auto"/>
            <w:bottom w:val="none" w:sz="0" w:space="0" w:color="auto"/>
            <w:right w:val="none" w:sz="0" w:space="0" w:color="auto"/>
          </w:divBdr>
          <w:divsChild>
            <w:div w:id="784271542">
              <w:marLeft w:val="0"/>
              <w:marRight w:val="0"/>
              <w:marTop w:val="0"/>
              <w:marBottom w:val="0"/>
              <w:divBdr>
                <w:top w:val="none" w:sz="0" w:space="0" w:color="auto"/>
                <w:left w:val="none" w:sz="0" w:space="0" w:color="auto"/>
                <w:bottom w:val="none" w:sz="0" w:space="0" w:color="auto"/>
                <w:right w:val="none" w:sz="0" w:space="0" w:color="auto"/>
              </w:divBdr>
            </w:div>
            <w:div w:id="1234504835">
              <w:marLeft w:val="0"/>
              <w:marRight w:val="0"/>
              <w:marTop w:val="0"/>
              <w:marBottom w:val="0"/>
              <w:divBdr>
                <w:top w:val="none" w:sz="0" w:space="0" w:color="auto"/>
                <w:left w:val="none" w:sz="0" w:space="0" w:color="auto"/>
                <w:bottom w:val="none" w:sz="0" w:space="0" w:color="auto"/>
                <w:right w:val="none" w:sz="0" w:space="0" w:color="auto"/>
              </w:divBdr>
            </w:div>
          </w:divsChild>
        </w:div>
        <w:div w:id="457573701">
          <w:marLeft w:val="0"/>
          <w:marRight w:val="0"/>
          <w:marTop w:val="0"/>
          <w:marBottom w:val="0"/>
          <w:divBdr>
            <w:top w:val="none" w:sz="0" w:space="0" w:color="auto"/>
            <w:left w:val="none" w:sz="0" w:space="0" w:color="auto"/>
            <w:bottom w:val="none" w:sz="0" w:space="0" w:color="auto"/>
            <w:right w:val="none" w:sz="0" w:space="0" w:color="auto"/>
          </w:divBdr>
          <w:divsChild>
            <w:div w:id="703823448">
              <w:marLeft w:val="0"/>
              <w:marRight w:val="0"/>
              <w:marTop w:val="0"/>
              <w:marBottom w:val="0"/>
              <w:divBdr>
                <w:top w:val="none" w:sz="0" w:space="0" w:color="auto"/>
                <w:left w:val="none" w:sz="0" w:space="0" w:color="auto"/>
                <w:bottom w:val="none" w:sz="0" w:space="0" w:color="auto"/>
                <w:right w:val="none" w:sz="0" w:space="0" w:color="auto"/>
              </w:divBdr>
            </w:div>
          </w:divsChild>
        </w:div>
        <w:div w:id="468128301">
          <w:marLeft w:val="0"/>
          <w:marRight w:val="0"/>
          <w:marTop w:val="0"/>
          <w:marBottom w:val="0"/>
          <w:divBdr>
            <w:top w:val="none" w:sz="0" w:space="0" w:color="auto"/>
            <w:left w:val="none" w:sz="0" w:space="0" w:color="auto"/>
            <w:bottom w:val="none" w:sz="0" w:space="0" w:color="auto"/>
            <w:right w:val="none" w:sz="0" w:space="0" w:color="auto"/>
          </w:divBdr>
          <w:divsChild>
            <w:div w:id="1153520540">
              <w:marLeft w:val="0"/>
              <w:marRight w:val="0"/>
              <w:marTop w:val="0"/>
              <w:marBottom w:val="0"/>
              <w:divBdr>
                <w:top w:val="none" w:sz="0" w:space="0" w:color="auto"/>
                <w:left w:val="none" w:sz="0" w:space="0" w:color="auto"/>
                <w:bottom w:val="none" w:sz="0" w:space="0" w:color="auto"/>
                <w:right w:val="none" w:sz="0" w:space="0" w:color="auto"/>
              </w:divBdr>
            </w:div>
          </w:divsChild>
        </w:div>
        <w:div w:id="473372284">
          <w:marLeft w:val="0"/>
          <w:marRight w:val="0"/>
          <w:marTop w:val="0"/>
          <w:marBottom w:val="0"/>
          <w:divBdr>
            <w:top w:val="none" w:sz="0" w:space="0" w:color="auto"/>
            <w:left w:val="none" w:sz="0" w:space="0" w:color="auto"/>
            <w:bottom w:val="none" w:sz="0" w:space="0" w:color="auto"/>
            <w:right w:val="none" w:sz="0" w:space="0" w:color="auto"/>
          </w:divBdr>
          <w:divsChild>
            <w:div w:id="909533516">
              <w:marLeft w:val="0"/>
              <w:marRight w:val="0"/>
              <w:marTop w:val="0"/>
              <w:marBottom w:val="0"/>
              <w:divBdr>
                <w:top w:val="none" w:sz="0" w:space="0" w:color="auto"/>
                <w:left w:val="none" w:sz="0" w:space="0" w:color="auto"/>
                <w:bottom w:val="none" w:sz="0" w:space="0" w:color="auto"/>
                <w:right w:val="none" w:sz="0" w:space="0" w:color="auto"/>
              </w:divBdr>
            </w:div>
            <w:div w:id="1311902391">
              <w:marLeft w:val="0"/>
              <w:marRight w:val="0"/>
              <w:marTop w:val="0"/>
              <w:marBottom w:val="0"/>
              <w:divBdr>
                <w:top w:val="none" w:sz="0" w:space="0" w:color="auto"/>
                <w:left w:val="none" w:sz="0" w:space="0" w:color="auto"/>
                <w:bottom w:val="none" w:sz="0" w:space="0" w:color="auto"/>
                <w:right w:val="none" w:sz="0" w:space="0" w:color="auto"/>
              </w:divBdr>
            </w:div>
          </w:divsChild>
        </w:div>
        <w:div w:id="479542115">
          <w:marLeft w:val="0"/>
          <w:marRight w:val="0"/>
          <w:marTop w:val="0"/>
          <w:marBottom w:val="0"/>
          <w:divBdr>
            <w:top w:val="none" w:sz="0" w:space="0" w:color="auto"/>
            <w:left w:val="none" w:sz="0" w:space="0" w:color="auto"/>
            <w:bottom w:val="none" w:sz="0" w:space="0" w:color="auto"/>
            <w:right w:val="none" w:sz="0" w:space="0" w:color="auto"/>
          </w:divBdr>
          <w:divsChild>
            <w:div w:id="1202325168">
              <w:marLeft w:val="0"/>
              <w:marRight w:val="0"/>
              <w:marTop w:val="0"/>
              <w:marBottom w:val="0"/>
              <w:divBdr>
                <w:top w:val="none" w:sz="0" w:space="0" w:color="auto"/>
                <w:left w:val="none" w:sz="0" w:space="0" w:color="auto"/>
                <w:bottom w:val="none" w:sz="0" w:space="0" w:color="auto"/>
                <w:right w:val="none" w:sz="0" w:space="0" w:color="auto"/>
              </w:divBdr>
            </w:div>
          </w:divsChild>
        </w:div>
        <w:div w:id="481627470">
          <w:marLeft w:val="0"/>
          <w:marRight w:val="0"/>
          <w:marTop w:val="0"/>
          <w:marBottom w:val="0"/>
          <w:divBdr>
            <w:top w:val="none" w:sz="0" w:space="0" w:color="auto"/>
            <w:left w:val="none" w:sz="0" w:space="0" w:color="auto"/>
            <w:bottom w:val="none" w:sz="0" w:space="0" w:color="auto"/>
            <w:right w:val="none" w:sz="0" w:space="0" w:color="auto"/>
          </w:divBdr>
          <w:divsChild>
            <w:div w:id="1852184068">
              <w:marLeft w:val="0"/>
              <w:marRight w:val="0"/>
              <w:marTop w:val="0"/>
              <w:marBottom w:val="0"/>
              <w:divBdr>
                <w:top w:val="none" w:sz="0" w:space="0" w:color="auto"/>
                <w:left w:val="none" w:sz="0" w:space="0" w:color="auto"/>
                <w:bottom w:val="none" w:sz="0" w:space="0" w:color="auto"/>
                <w:right w:val="none" w:sz="0" w:space="0" w:color="auto"/>
              </w:divBdr>
            </w:div>
          </w:divsChild>
        </w:div>
        <w:div w:id="485361854">
          <w:marLeft w:val="0"/>
          <w:marRight w:val="0"/>
          <w:marTop w:val="0"/>
          <w:marBottom w:val="0"/>
          <w:divBdr>
            <w:top w:val="none" w:sz="0" w:space="0" w:color="auto"/>
            <w:left w:val="none" w:sz="0" w:space="0" w:color="auto"/>
            <w:bottom w:val="none" w:sz="0" w:space="0" w:color="auto"/>
            <w:right w:val="none" w:sz="0" w:space="0" w:color="auto"/>
          </w:divBdr>
          <w:divsChild>
            <w:div w:id="2097093801">
              <w:marLeft w:val="0"/>
              <w:marRight w:val="0"/>
              <w:marTop w:val="0"/>
              <w:marBottom w:val="0"/>
              <w:divBdr>
                <w:top w:val="none" w:sz="0" w:space="0" w:color="auto"/>
                <w:left w:val="none" w:sz="0" w:space="0" w:color="auto"/>
                <w:bottom w:val="none" w:sz="0" w:space="0" w:color="auto"/>
                <w:right w:val="none" w:sz="0" w:space="0" w:color="auto"/>
              </w:divBdr>
            </w:div>
          </w:divsChild>
        </w:div>
        <w:div w:id="491675120">
          <w:marLeft w:val="0"/>
          <w:marRight w:val="0"/>
          <w:marTop w:val="0"/>
          <w:marBottom w:val="0"/>
          <w:divBdr>
            <w:top w:val="none" w:sz="0" w:space="0" w:color="auto"/>
            <w:left w:val="none" w:sz="0" w:space="0" w:color="auto"/>
            <w:bottom w:val="none" w:sz="0" w:space="0" w:color="auto"/>
            <w:right w:val="none" w:sz="0" w:space="0" w:color="auto"/>
          </w:divBdr>
          <w:divsChild>
            <w:div w:id="1782258337">
              <w:marLeft w:val="0"/>
              <w:marRight w:val="0"/>
              <w:marTop w:val="0"/>
              <w:marBottom w:val="0"/>
              <w:divBdr>
                <w:top w:val="none" w:sz="0" w:space="0" w:color="auto"/>
                <w:left w:val="none" w:sz="0" w:space="0" w:color="auto"/>
                <w:bottom w:val="none" w:sz="0" w:space="0" w:color="auto"/>
                <w:right w:val="none" w:sz="0" w:space="0" w:color="auto"/>
              </w:divBdr>
            </w:div>
          </w:divsChild>
        </w:div>
        <w:div w:id="502358557">
          <w:marLeft w:val="0"/>
          <w:marRight w:val="0"/>
          <w:marTop w:val="0"/>
          <w:marBottom w:val="0"/>
          <w:divBdr>
            <w:top w:val="none" w:sz="0" w:space="0" w:color="auto"/>
            <w:left w:val="none" w:sz="0" w:space="0" w:color="auto"/>
            <w:bottom w:val="none" w:sz="0" w:space="0" w:color="auto"/>
            <w:right w:val="none" w:sz="0" w:space="0" w:color="auto"/>
          </w:divBdr>
          <w:divsChild>
            <w:div w:id="2129470661">
              <w:marLeft w:val="0"/>
              <w:marRight w:val="0"/>
              <w:marTop w:val="0"/>
              <w:marBottom w:val="0"/>
              <w:divBdr>
                <w:top w:val="none" w:sz="0" w:space="0" w:color="auto"/>
                <w:left w:val="none" w:sz="0" w:space="0" w:color="auto"/>
                <w:bottom w:val="none" w:sz="0" w:space="0" w:color="auto"/>
                <w:right w:val="none" w:sz="0" w:space="0" w:color="auto"/>
              </w:divBdr>
            </w:div>
          </w:divsChild>
        </w:div>
        <w:div w:id="518199108">
          <w:marLeft w:val="0"/>
          <w:marRight w:val="0"/>
          <w:marTop w:val="0"/>
          <w:marBottom w:val="0"/>
          <w:divBdr>
            <w:top w:val="none" w:sz="0" w:space="0" w:color="auto"/>
            <w:left w:val="none" w:sz="0" w:space="0" w:color="auto"/>
            <w:bottom w:val="none" w:sz="0" w:space="0" w:color="auto"/>
            <w:right w:val="none" w:sz="0" w:space="0" w:color="auto"/>
          </w:divBdr>
          <w:divsChild>
            <w:div w:id="766849128">
              <w:marLeft w:val="0"/>
              <w:marRight w:val="0"/>
              <w:marTop w:val="0"/>
              <w:marBottom w:val="0"/>
              <w:divBdr>
                <w:top w:val="none" w:sz="0" w:space="0" w:color="auto"/>
                <w:left w:val="none" w:sz="0" w:space="0" w:color="auto"/>
                <w:bottom w:val="none" w:sz="0" w:space="0" w:color="auto"/>
                <w:right w:val="none" w:sz="0" w:space="0" w:color="auto"/>
              </w:divBdr>
            </w:div>
          </w:divsChild>
        </w:div>
        <w:div w:id="529100778">
          <w:marLeft w:val="0"/>
          <w:marRight w:val="0"/>
          <w:marTop w:val="0"/>
          <w:marBottom w:val="0"/>
          <w:divBdr>
            <w:top w:val="none" w:sz="0" w:space="0" w:color="auto"/>
            <w:left w:val="none" w:sz="0" w:space="0" w:color="auto"/>
            <w:bottom w:val="none" w:sz="0" w:space="0" w:color="auto"/>
            <w:right w:val="none" w:sz="0" w:space="0" w:color="auto"/>
          </w:divBdr>
          <w:divsChild>
            <w:div w:id="1013189880">
              <w:marLeft w:val="0"/>
              <w:marRight w:val="0"/>
              <w:marTop w:val="0"/>
              <w:marBottom w:val="0"/>
              <w:divBdr>
                <w:top w:val="none" w:sz="0" w:space="0" w:color="auto"/>
                <w:left w:val="none" w:sz="0" w:space="0" w:color="auto"/>
                <w:bottom w:val="none" w:sz="0" w:space="0" w:color="auto"/>
                <w:right w:val="none" w:sz="0" w:space="0" w:color="auto"/>
              </w:divBdr>
            </w:div>
          </w:divsChild>
        </w:div>
        <w:div w:id="533075936">
          <w:marLeft w:val="0"/>
          <w:marRight w:val="0"/>
          <w:marTop w:val="0"/>
          <w:marBottom w:val="0"/>
          <w:divBdr>
            <w:top w:val="none" w:sz="0" w:space="0" w:color="auto"/>
            <w:left w:val="none" w:sz="0" w:space="0" w:color="auto"/>
            <w:bottom w:val="none" w:sz="0" w:space="0" w:color="auto"/>
            <w:right w:val="none" w:sz="0" w:space="0" w:color="auto"/>
          </w:divBdr>
          <w:divsChild>
            <w:div w:id="523248209">
              <w:marLeft w:val="0"/>
              <w:marRight w:val="0"/>
              <w:marTop w:val="0"/>
              <w:marBottom w:val="0"/>
              <w:divBdr>
                <w:top w:val="none" w:sz="0" w:space="0" w:color="auto"/>
                <w:left w:val="none" w:sz="0" w:space="0" w:color="auto"/>
                <w:bottom w:val="none" w:sz="0" w:space="0" w:color="auto"/>
                <w:right w:val="none" w:sz="0" w:space="0" w:color="auto"/>
              </w:divBdr>
            </w:div>
          </w:divsChild>
        </w:div>
        <w:div w:id="537744609">
          <w:marLeft w:val="0"/>
          <w:marRight w:val="0"/>
          <w:marTop w:val="0"/>
          <w:marBottom w:val="0"/>
          <w:divBdr>
            <w:top w:val="none" w:sz="0" w:space="0" w:color="auto"/>
            <w:left w:val="none" w:sz="0" w:space="0" w:color="auto"/>
            <w:bottom w:val="none" w:sz="0" w:space="0" w:color="auto"/>
            <w:right w:val="none" w:sz="0" w:space="0" w:color="auto"/>
          </w:divBdr>
          <w:divsChild>
            <w:div w:id="1362589465">
              <w:marLeft w:val="0"/>
              <w:marRight w:val="0"/>
              <w:marTop w:val="0"/>
              <w:marBottom w:val="0"/>
              <w:divBdr>
                <w:top w:val="none" w:sz="0" w:space="0" w:color="auto"/>
                <w:left w:val="none" w:sz="0" w:space="0" w:color="auto"/>
                <w:bottom w:val="none" w:sz="0" w:space="0" w:color="auto"/>
                <w:right w:val="none" w:sz="0" w:space="0" w:color="auto"/>
              </w:divBdr>
            </w:div>
          </w:divsChild>
        </w:div>
        <w:div w:id="541401293">
          <w:marLeft w:val="0"/>
          <w:marRight w:val="0"/>
          <w:marTop w:val="0"/>
          <w:marBottom w:val="0"/>
          <w:divBdr>
            <w:top w:val="none" w:sz="0" w:space="0" w:color="auto"/>
            <w:left w:val="none" w:sz="0" w:space="0" w:color="auto"/>
            <w:bottom w:val="none" w:sz="0" w:space="0" w:color="auto"/>
            <w:right w:val="none" w:sz="0" w:space="0" w:color="auto"/>
          </w:divBdr>
          <w:divsChild>
            <w:div w:id="1274242246">
              <w:marLeft w:val="0"/>
              <w:marRight w:val="0"/>
              <w:marTop w:val="0"/>
              <w:marBottom w:val="0"/>
              <w:divBdr>
                <w:top w:val="none" w:sz="0" w:space="0" w:color="auto"/>
                <w:left w:val="none" w:sz="0" w:space="0" w:color="auto"/>
                <w:bottom w:val="none" w:sz="0" w:space="0" w:color="auto"/>
                <w:right w:val="none" w:sz="0" w:space="0" w:color="auto"/>
              </w:divBdr>
            </w:div>
          </w:divsChild>
        </w:div>
        <w:div w:id="544801755">
          <w:marLeft w:val="0"/>
          <w:marRight w:val="0"/>
          <w:marTop w:val="0"/>
          <w:marBottom w:val="0"/>
          <w:divBdr>
            <w:top w:val="none" w:sz="0" w:space="0" w:color="auto"/>
            <w:left w:val="none" w:sz="0" w:space="0" w:color="auto"/>
            <w:bottom w:val="none" w:sz="0" w:space="0" w:color="auto"/>
            <w:right w:val="none" w:sz="0" w:space="0" w:color="auto"/>
          </w:divBdr>
          <w:divsChild>
            <w:div w:id="1246766369">
              <w:marLeft w:val="0"/>
              <w:marRight w:val="0"/>
              <w:marTop w:val="0"/>
              <w:marBottom w:val="0"/>
              <w:divBdr>
                <w:top w:val="none" w:sz="0" w:space="0" w:color="auto"/>
                <w:left w:val="none" w:sz="0" w:space="0" w:color="auto"/>
                <w:bottom w:val="none" w:sz="0" w:space="0" w:color="auto"/>
                <w:right w:val="none" w:sz="0" w:space="0" w:color="auto"/>
              </w:divBdr>
            </w:div>
            <w:div w:id="1746563411">
              <w:marLeft w:val="0"/>
              <w:marRight w:val="0"/>
              <w:marTop w:val="0"/>
              <w:marBottom w:val="0"/>
              <w:divBdr>
                <w:top w:val="none" w:sz="0" w:space="0" w:color="auto"/>
                <w:left w:val="none" w:sz="0" w:space="0" w:color="auto"/>
                <w:bottom w:val="none" w:sz="0" w:space="0" w:color="auto"/>
                <w:right w:val="none" w:sz="0" w:space="0" w:color="auto"/>
              </w:divBdr>
            </w:div>
          </w:divsChild>
        </w:div>
        <w:div w:id="545802878">
          <w:marLeft w:val="0"/>
          <w:marRight w:val="0"/>
          <w:marTop w:val="0"/>
          <w:marBottom w:val="0"/>
          <w:divBdr>
            <w:top w:val="none" w:sz="0" w:space="0" w:color="auto"/>
            <w:left w:val="none" w:sz="0" w:space="0" w:color="auto"/>
            <w:bottom w:val="none" w:sz="0" w:space="0" w:color="auto"/>
            <w:right w:val="none" w:sz="0" w:space="0" w:color="auto"/>
          </w:divBdr>
          <w:divsChild>
            <w:div w:id="937181172">
              <w:marLeft w:val="0"/>
              <w:marRight w:val="0"/>
              <w:marTop w:val="0"/>
              <w:marBottom w:val="0"/>
              <w:divBdr>
                <w:top w:val="none" w:sz="0" w:space="0" w:color="auto"/>
                <w:left w:val="none" w:sz="0" w:space="0" w:color="auto"/>
                <w:bottom w:val="none" w:sz="0" w:space="0" w:color="auto"/>
                <w:right w:val="none" w:sz="0" w:space="0" w:color="auto"/>
              </w:divBdr>
            </w:div>
          </w:divsChild>
        </w:div>
        <w:div w:id="560411113">
          <w:marLeft w:val="0"/>
          <w:marRight w:val="0"/>
          <w:marTop w:val="0"/>
          <w:marBottom w:val="0"/>
          <w:divBdr>
            <w:top w:val="none" w:sz="0" w:space="0" w:color="auto"/>
            <w:left w:val="none" w:sz="0" w:space="0" w:color="auto"/>
            <w:bottom w:val="none" w:sz="0" w:space="0" w:color="auto"/>
            <w:right w:val="none" w:sz="0" w:space="0" w:color="auto"/>
          </w:divBdr>
          <w:divsChild>
            <w:div w:id="2069760795">
              <w:marLeft w:val="0"/>
              <w:marRight w:val="0"/>
              <w:marTop w:val="0"/>
              <w:marBottom w:val="0"/>
              <w:divBdr>
                <w:top w:val="none" w:sz="0" w:space="0" w:color="auto"/>
                <w:left w:val="none" w:sz="0" w:space="0" w:color="auto"/>
                <w:bottom w:val="none" w:sz="0" w:space="0" w:color="auto"/>
                <w:right w:val="none" w:sz="0" w:space="0" w:color="auto"/>
              </w:divBdr>
            </w:div>
          </w:divsChild>
        </w:div>
        <w:div w:id="561991006">
          <w:marLeft w:val="0"/>
          <w:marRight w:val="0"/>
          <w:marTop w:val="0"/>
          <w:marBottom w:val="0"/>
          <w:divBdr>
            <w:top w:val="none" w:sz="0" w:space="0" w:color="auto"/>
            <w:left w:val="none" w:sz="0" w:space="0" w:color="auto"/>
            <w:bottom w:val="none" w:sz="0" w:space="0" w:color="auto"/>
            <w:right w:val="none" w:sz="0" w:space="0" w:color="auto"/>
          </w:divBdr>
          <w:divsChild>
            <w:div w:id="631794259">
              <w:marLeft w:val="0"/>
              <w:marRight w:val="0"/>
              <w:marTop w:val="0"/>
              <w:marBottom w:val="0"/>
              <w:divBdr>
                <w:top w:val="none" w:sz="0" w:space="0" w:color="auto"/>
                <w:left w:val="none" w:sz="0" w:space="0" w:color="auto"/>
                <w:bottom w:val="none" w:sz="0" w:space="0" w:color="auto"/>
                <w:right w:val="none" w:sz="0" w:space="0" w:color="auto"/>
              </w:divBdr>
            </w:div>
          </w:divsChild>
        </w:div>
        <w:div w:id="568074987">
          <w:marLeft w:val="0"/>
          <w:marRight w:val="0"/>
          <w:marTop w:val="0"/>
          <w:marBottom w:val="0"/>
          <w:divBdr>
            <w:top w:val="none" w:sz="0" w:space="0" w:color="auto"/>
            <w:left w:val="none" w:sz="0" w:space="0" w:color="auto"/>
            <w:bottom w:val="none" w:sz="0" w:space="0" w:color="auto"/>
            <w:right w:val="none" w:sz="0" w:space="0" w:color="auto"/>
          </w:divBdr>
          <w:divsChild>
            <w:div w:id="592326286">
              <w:marLeft w:val="0"/>
              <w:marRight w:val="0"/>
              <w:marTop w:val="0"/>
              <w:marBottom w:val="0"/>
              <w:divBdr>
                <w:top w:val="none" w:sz="0" w:space="0" w:color="auto"/>
                <w:left w:val="none" w:sz="0" w:space="0" w:color="auto"/>
                <w:bottom w:val="none" w:sz="0" w:space="0" w:color="auto"/>
                <w:right w:val="none" w:sz="0" w:space="0" w:color="auto"/>
              </w:divBdr>
            </w:div>
          </w:divsChild>
        </w:div>
        <w:div w:id="583686589">
          <w:marLeft w:val="0"/>
          <w:marRight w:val="0"/>
          <w:marTop w:val="0"/>
          <w:marBottom w:val="0"/>
          <w:divBdr>
            <w:top w:val="none" w:sz="0" w:space="0" w:color="auto"/>
            <w:left w:val="none" w:sz="0" w:space="0" w:color="auto"/>
            <w:bottom w:val="none" w:sz="0" w:space="0" w:color="auto"/>
            <w:right w:val="none" w:sz="0" w:space="0" w:color="auto"/>
          </w:divBdr>
          <w:divsChild>
            <w:div w:id="539393848">
              <w:marLeft w:val="0"/>
              <w:marRight w:val="0"/>
              <w:marTop w:val="0"/>
              <w:marBottom w:val="0"/>
              <w:divBdr>
                <w:top w:val="none" w:sz="0" w:space="0" w:color="auto"/>
                <w:left w:val="none" w:sz="0" w:space="0" w:color="auto"/>
                <w:bottom w:val="none" w:sz="0" w:space="0" w:color="auto"/>
                <w:right w:val="none" w:sz="0" w:space="0" w:color="auto"/>
              </w:divBdr>
            </w:div>
          </w:divsChild>
        </w:div>
        <w:div w:id="585649907">
          <w:marLeft w:val="0"/>
          <w:marRight w:val="0"/>
          <w:marTop w:val="0"/>
          <w:marBottom w:val="0"/>
          <w:divBdr>
            <w:top w:val="none" w:sz="0" w:space="0" w:color="auto"/>
            <w:left w:val="none" w:sz="0" w:space="0" w:color="auto"/>
            <w:bottom w:val="none" w:sz="0" w:space="0" w:color="auto"/>
            <w:right w:val="none" w:sz="0" w:space="0" w:color="auto"/>
          </w:divBdr>
          <w:divsChild>
            <w:div w:id="1600749431">
              <w:marLeft w:val="0"/>
              <w:marRight w:val="0"/>
              <w:marTop w:val="0"/>
              <w:marBottom w:val="0"/>
              <w:divBdr>
                <w:top w:val="none" w:sz="0" w:space="0" w:color="auto"/>
                <w:left w:val="none" w:sz="0" w:space="0" w:color="auto"/>
                <w:bottom w:val="none" w:sz="0" w:space="0" w:color="auto"/>
                <w:right w:val="none" w:sz="0" w:space="0" w:color="auto"/>
              </w:divBdr>
            </w:div>
          </w:divsChild>
        </w:div>
        <w:div w:id="608390709">
          <w:marLeft w:val="0"/>
          <w:marRight w:val="0"/>
          <w:marTop w:val="0"/>
          <w:marBottom w:val="0"/>
          <w:divBdr>
            <w:top w:val="none" w:sz="0" w:space="0" w:color="auto"/>
            <w:left w:val="none" w:sz="0" w:space="0" w:color="auto"/>
            <w:bottom w:val="none" w:sz="0" w:space="0" w:color="auto"/>
            <w:right w:val="none" w:sz="0" w:space="0" w:color="auto"/>
          </w:divBdr>
          <w:divsChild>
            <w:div w:id="829295484">
              <w:marLeft w:val="0"/>
              <w:marRight w:val="0"/>
              <w:marTop w:val="0"/>
              <w:marBottom w:val="0"/>
              <w:divBdr>
                <w:top w:val="none" w:sz="0" w:space="0" w:color="auto"/>
                <w:left w:val="none" w:sz="0" w:space="0" w:color="auto"/>
                <w:bottom w:val="none" w:sz="0" w:space="0" w:color="auto"/>
                <w:right w:val="none" w:sz="0" w:space="0" w:color="auto"/>
              </w:divBdr>
            </w:div>
          </w:divsChild>
        </w:div>
        <w:div w:id="610211482">
          <w:marLeft w:val="0"/>
          <w:marRight w:val="0"/>
          <w:marTop w:val="0"/>
          <w:marBottom w:val="0"/>
          <w:divBdr>
            <w:top w:val="none" w:sz="0" w:space="0" w:color="auto"/>
            <w:left w:val="none" w:sz="0" w:space="0" w:color="auto"/>
            <w:bottom w:val="none" w:sz="0" w:space="0" w:color="auto"/>
            <w:right w:val="none" w:sz="0" w:space="0" w:color="auto"/>
          </w:divBdr>
          <w:divsChild>
            <w:div w:id="1359894522">
              <w:marLeft w:val="0"/>
              <w:marRight w:val="0"/>
              <w:marTop w:val="0"/>
              <w:marBottom w:val="0"/>
              <w:divBdr>
                <w:top w:val="none" w:sz="0" w:space="0" w:color="auto"/>
                <w:left w:val="none" w:sz="0" w:space="0" w:color="auto"/>
                <w:bottom w:val="none" w:sz="0" w:space="0" w:color="auto"/>
                <w:right w:val="none" w:sz="0" w:space="0" w:color="auto"/>
              </w:divBdr>
            </w:div>
          </w:divsChild>
        </w:div>
        <w:div w:id="618075708">
          <w:marLeft w:val="0"/>
          <w:marRight w:val="0"/>
          <w:marTop w:val="0"/>
          <w:marBottom w:val="0"/>
          <w:divBdr>
            <w:top w:val="none" w:sz="0" w:space="0" w:color="auto"/>
            <w:left w:val="none" w:sz="0" w:space="0" w:color="auto"/>
            <w:bottom w:val="none" w:sz="0" w:space="0" w:color="auto"/>
            <w:right w:val="none" w:sz="0" w:space="0" w:color="auto"/>
          </w:divBdr>
          <w:divsChild>
            <w:div w:id="1499923324">
              <w:marLeft w:val="0"/>
              <w:marRight w:val="0"/>
              <w:marTop w:val="0"/>
              <w:marBottom w:val="0"/>
              <w:divBdr>
                <w:top w:val="none" w:sz="0" w:space="0" w:color="auto"/>
                <w:left w:val="none" w:sz="0" w:space="0" w:color="auto"/>
                <w:bottom w:val="none" w:sz="0" w:space="0" w:color="auto"/>
                <w:right w:val="none" w:sz="0" w:space="0" w:color="auto"/>
              </w:divBdr>
            </w:div>
          </w:divsChild>
        </w:div>
        <w:div w:id="623077552">
          <w:marLeft w:val="0"/>
          <w:marRight w:val="0"/>
          <w:marTop w:val="0"/>
          <w:marBottom w:val="0"/>
          <w:divBdr>
            <w:top w:val="none" w:sz="0" w:space="0" w:color="auto"/>
            <w:left w:val="none" w:sz="0" w:space="0" w:color="auto"/>
            <w:bottom w:val="none" w:sz="0" w:space="0" w:color="auto"/>
            <w:right w:val="none" w:sz="0" w:space="0" w:color="auto"/>
          </w:divBdr>
          <w:divsChild>
            <w:div w:id="661083677">
              <w:marLeft w:val="0"/>
              <w:marRight w:val="0"/>
              <w:marTop w:val="0"/>
              <w:marBottom w:val="0"/>
              <w:divBdr>
                <w:top w:val="none" w:sz="0" w:space="0" w:color="auto"/>
                <w:left w:val="none" w:sz="0" w:space="0" w:color="auto"/>
                <w:bottom w:val="none" w:sz="0" w:space="0" w:color="auto"/>
                <w:right w:val="none" w:sz="0" w:space="0" w:color="auto"/>
              </w:divBdr>
            </w:div>
          </w:divsChild>
        </w:div>
        <w:div w:id="628514046">
          <w:marLeft w:val="0"/>
          <w:marRight w:val="0"/>
          <w:marTop w:val="0"/>
          <w:marBottom w:val="0"/>
          <w:divBdr>
            <w:top w:val="none" w:sz="0" w:space="0" w:color="auto"/>
            <w:left w:val="none" w:sz="0" w:space="0" w:color="auto"/>
            <w:bottom w:val="none" w:sz="0" w:space="0" w:color="auto"/>
            <w:right w:val="none" w:sz="0" w:space="0" w:color="auto"/>
          </w:divBdr>
          <w:divsChild>
            <w:div w:id="604776875">
              <w:marLeft w:val="0"/>
              <w:marRight w:val="0"/>
              <w:marTop w:val="0"/>
              <w:marBottom w:val="0"/>
              <w:divBdr>
                <w:top w:val="none" w:sz="0" w:space="0" w:color="auto"/>
                <w:left w:val="none" w:sz="0" w:space="0" w:color="auto"/>
                <w:bottom w:val="none" w:sz="0" w:space="0" w:color="auto"/>
                <w:right w:val="none" w:sz="0" w:space="0" w:color="auto"/>
              </w:divBdr>
            </w:div>
          </w:divsChild>
        </w:div>
        <w:div w:id="643779382">
          <w:marLeft w:val="0"/>
          <w:marRight w:val="0"/>
          <w:marTop w:val="0"/>
          <w:marBottom w:val="0"/>
          <w:divBdr>
            <w:top w:val="none" w:sz="0" w:space="0" w:color="auto"/>
            <w:left w:val="none" w:sz="0" w:space="0" w:color="auto"/>
            <w:bottom w:val="none" w:sz="0" w:space="0" w:color="auto"/>
            <w:right w:val="none" w:sz="0" w:space="0" w:color="auto"/>
          </w:divBdr>
          <w:divsChild>
            <w:div w:id="1737166686">
              <w:marLeft w:val="0"/>
              <w:marRight w:val="0"/>
              <w:marTop w:val="0"/>
              <w:marBottom w:val="0"/>
              <w:divBdr>
                <w:top w:val="none" w:sz="0" w:space="0" w:color="auto"/>
                <w:left w:val="none" w:sz="0" w:space="0" w:color="auto"/>
                <w:bottom w:val="none" w:sz="0" w:space="0" w:color="auto"/>
                <w:right w:val="none" w:sz="0" w:space="0" w:color="auto"/>
              </w:divBdr>
            </w:div>
          </w:divsChild>
        </w:div>
        <w:div w:id="678313031">
          <w:marLeft w:val="0"/>
          <w:marRight w:val="0"/>
          <w:marTop w:val="0"/>
          <w:marBottom w:val="0"/>
          <w:divBdr>
            <w:top w:val="none" w:sz="0" w:space="0" w:color="auto"/>
            <w:left w:val="none" w:sz="0" w:space="0" w:color="auto"/>
            <w:bottom w:val="none" w:sz="0" w:space="0" w:color="auto"/>
            <w:right w:val="none" w:sz="0" w:space="0" w:color="auto"/>
          </w:divBdr>
          <w:divsChild>
            <w:div w:id="1150705507">
              <w:marLeft w:val="0"/>
              <w:marRight w:val="0"/>
              <w:marTop w:val="0"/>
              <w:marBottom w:val="0"/>
              <w:divBdr>
                <w:top w:val="none" w:sz="0" w:space="0" w:color="auto"/>
                <w:left w:val="none" w:sz="0" w:space="0" w:color="auto"/>
                <w:bottom w:val="none" w:sz="0" w:space="0" w:color="auto"/>
                <w:right w:val="none" w:sz="0" w:space="0" w:color="auto"/>
              </w:divBdr>
            </w:div>
            <w:div w:id="1503934450">
              <w:marLeft w:val="0"/>
              <w:marRight w:val="0"/>
              <w:marTop w:val="0"/>
              <w:marBottom w:val="0"/>
              <w:divBdr>
                <w:top w:val="none" w:sz="0" w:space="0" w:color="auto"/>
                <w:left w:val="none" w:sz="0" w:space="0" w:color="auto"/>
                <w:bottom w:val="none" w:sz="0" w:space="0" w:color="auto"/>
                <w:right w:val="none" w:sz="0" w:space="0" w:color="auto"/>
              </w:divBdr>
            </w:div>
            <w:div w:id="1867518905">
              <w:marLeft w:val="0"/>
              <w:marRight w:val="0"/>
              <w:marTop w:val="0"/>
              <w:marBottom w:val="0"/>
              <w:divBdr>
                <w:top w:val="none" w:sz="0" w:space="0" w:color="auto"/>
                <w:left w:val="none" w:sz="0" w:space="0" w:color="auto"/>
                <w:bottom w:val="none" w:sz="0" w:space="0" w:color="auto"/>
                <w:right w:val="none" w:sz="0" w:space="0" w:color="auto"/>
              </w:divBdr>
            </w:div>
          </w:divsChild>
        </w:div>
        <w:div w:id="685407942">
          <w:marLeft w:val="0"/>
          <w:marRight w:val="0"/>
          <w:marTop w:val="0"/>
          <w:marBottom w:val="0"/>
          <w:divBdr>
            <w:top w:val="none" w:sz="0" w:space="0" w:color="auto"/>
            <w:left w:val="none" w:sz="0" w:space="0" w:color="auto"/>
            <w:bottom w:val="none" w:sz="0" w:space="0" w:color="auto"/>
            <w:right w:val="none" w:sz="0" w:space="0" w:color="auto"/>
          </w:divBdr>
          <w:divsChild>
            <w:div w:id="354616722">
              <w:marLeft w:val="0"/>
              <w:marRight w:val="0"/>
              <w:marTop w:val="0"/>
              <w:marBottom w:val="0"/>
              <w:divBdr>
                <w:top w:val="none" w:sz="0" w:space="0" w:color="auto"/>
                <w:left w:val="none" w:sz="0" w:space="0" w:color="auto"/>
                <w:bottom w:val="none" w:sz="0" w:space="0" w:color="auto"/>
                <w:right w:val="none" w:sz="0" w:space="0" w:color="auto"/>
              </w:divBdr>
            </w:div>
          </w:divsChild>
        </w:div>
        <w:div w:id="691691128">
          <w:marLeft w:val="0"/>
          <w:marRight w:val="0"/>
          <w:marTop w:val="0"/>
          <w:marBottom w:val="0"/>
          <w:divBdr>
            <w:top w:val="none" w:sz="0" w:space="0" w:color="auto"/>
            <w:left w:val="none" w:sz="0" w:space="0" w:color="auto"/>
            <w:bottom w:val="none" w:sz="0" w:space="0" w:color="auto"/>
            <w:right w:val="none" w:sz="0" w:space="0" w:color="auto"/>
          </w:divBdr>
          <w:divsChild>
            <w:div w:id="295255005">
              <w:marLeft w:val="0"/>
              <w:marRight w:val="0"/>
              <w:marTop w:val="0"/>
              <w:marBottom w:val="0"/>
              <w:divBdr>
                <w:top w:val="none" w:sz="0" w:space="0" w:color="auto"/>
                <w:left w:val="none" w:sz="0" w:space="0" w:color="auto"/>
                <w:bottom w:val="none" w:sz="0" w:space="0" w:color="auto"/>
                <w:right w:val="none" w:sz="0" w:space="0" w:color="auto"/>
              </w:divBdr>
            </w:div>
            <w:div w:id="529296607">
              <w:marLeft w:val="0"/>
              <w:marRight w:val="0"/>
              <w:marTop w:val="0"/>
              <w:marBottom w:val="0"/>
              <w:divBdr>
                <w:top w:val="none" w:sz="0" w:space="0" w:color="auto"/>
                <w:left w:val="none" w:sz="0" w:space="0" w:color="auto"/>
                <w:bottom w:val="none" w:sz="0" w:space="0" w:color="auto"/>
                <w:right w:val="none" w:sz="0" w:space="0" w:color="auto"/>
              </w:divBdr>
            </w:div>
            <w:div w:id="653947282">
              <w:marLeft w:val="0"/>
              <w:marRight w:val="0"/>
              <w:marTop w:val="0"/>
              <w:marBottom w:val="0"/>
              <w:divBdr>
                <w:top w:val="none" w:sz="0" w:space="0" w:color="auto"/>
                <w:left w:val="none" w:sz="0" w:space="0" w:color="auto"/>
                <w:bottom w:val="none" w:sz="0" w:space="0" w:color="auto"/>
                <w:right w:val="none" w:sz="0" w:space="0" w:color="auto"/>
              </w:divBdr>
            </w:div>
            <w:div w:id="1083989683">
              <w:marLeft w:val="0"/>
              <w:marRight w:val="0"/>
              <w:marTop w:val="0"/>
              <w:marBottom w:val="0"/>
              <w:divBdr>
                <w:top w:val="none" w:sz="0" w:space="0" w:color="auto"/>
                <w:left w:val="none" w:sz="0" w:space="0" w:color="auto"/>
                <w:bottom w:val="none" w:sz="0" w:space="0" w:color="auto"/>
                <w:right w:val="none" w:sz="0" w:space="0" w:color="auto"/>
              </w:divBdr>
            </w:div>
            <w:div w:id="1328896345">
              <w:marLeft w:val="0"/>
              <w:marRight w:val="0"/>
              <w:marTop w:val="0"/>
              <w:marBottom w:val="0"/>
              <w:divBdr>
                <w:top w:val="none" w:sz="0" w:space="0" w:color="auto"/>
                <w:left w:val="none" w:sz="0" w:space="0" w:color="auto"/>
                <w:bottom w:val="none" w:sz="0" w:space="0" w:color="auto"/>
                <w:right w:val="none" w:sz="0" w:space="0" w:color="auto"/>
              </w:divBdr>
            </w:div>
            <w:div w:id="1540973390">
              <w:marLeft w:val="0"/>
              <w:marRight w:val="0"/>
              <w:marTop w:val="0"/>
              <w:marBottom w:val="0"/>
              <w:divBdr>
                <w:top w:val="none" w:sz="0" w:space="0" w:color="auto"/>
                <w:left w:val="none" w:sz="0" w:space="0" w:color="auto"/>
                <w:bottom w:val="none" w:sz="0" w:space="0" w:color="auto"/>
                <w:right w:val="none" w:sz="0" w:space="0" w:color="auto"/>
              </w:divBdr>
            </w:div>
          </w:divsChild>
        </w:div>
        <w:div w:id="699549630">
          <w:marLeft w:val="0"/>
          <w:marRight w:val="0"/>
          <w:marTop w:val="0"/>
          <w:marBottom w:val="0"/>
          <w:divBdr>
            <w:top w:val="none" w:sz="0" w:space="0" w:color="auto"/>
            <w:left w:val="none" w:sz="0" w:space="0" w:color="auto"/>
            <w:bottom w:val="none" w:sz="0" w:space="0" w:color="auto"/>
            <w:right w:val="none" w:sz="0" w:space="0" w:color="auto"/>
          </w:divBdr>
          <w:divsChild>
            <w:div w:id="1751386981">
              <w:marLeft w:val="0"/>
              <w:marRight w:val="0"/>
              <w:marTop w:val="0"/>
              <w:marBottom w:val="0"/>
              <w:divBdr>
                <w:top w:val="none" w:sz="0" w:space="0" w:color="auto"/>
                <w:left w:val="none" w:sz="0" w:space="0" w:color="auto"/>
                <w:bottom w:val="none" w:sz="0" w:space="0" w:color="auto"/>
                <w:right w:val="none" w:sz="0" w:space="0" w:color="auto"/>
              </w:divBdr>
            </w:div>
          </w:divsChild>
        </w:div>
        <w:div w:id="711657492">
          <w:marLeft w:val="0"/>
          <w:marRight w:val="0"/>
          <w:marTop w:val="0"/>
          <w:marBottom w:val="0"/>
          <w:divBdr>
            <w:top w:val="none" w:sz="0" w:space="0" w:color="auto"/>
            <w:left w:val="none" w:sz="0" w:space="0" w:color="auto"/>
            <w:bottom w:val="none" w:sz="0" w:space="0" w:color="auto"/>
            <w:right w:val="none" w:sz="0" w:space="0" w:color="auto"/>
          </w:divBdr>
          <w:divsChild>
            <w:div w:id="1601527329">
              <w:marLeft w:val="0"/>
              <w:marRight w:val="0"/>
              <w:marTop w:val="0"/>
              <w:marBottom w:val="0"/>
              <w:divBdr>
                <w:top w:val="none" w:sz="0" w:space="0" w:color="auto"/>
                <w:left w:val="none" w:sz="0" w:space="0" w:color="auto"/>
                <w:bottom w:val="none" w:sz="0" w:space="0" w:color="auto"/>
                <w:right w:val="none" w:sz="0" w:space="0" w:color="auto"/>
              </w:divBdr>
            </w:div>
          </w:divsChild>
        </w:div>
        <w:div w:id="711730874">
          <w:marLeft w:val="0"/>
          <w:marRight w:val="0"/>
          <w:marTop w:val="0"/>
          <w:marBottom w:val="0"/>
          <w:divBdr>
            <w:top w:val="none" w:sz="0" w:space="0" w:color="auto"/>
            <w:left w:val="none" w:sz="0" w:space="0" w:color="auto"/>
            <w:bottom w:val="none" w:sz="0" w:space="0" w:color="auto"/>
            <w:right w:val="none" w:sz="0" w:space="0" w:color="auto"/>
          </w:divBdr>
          <w:divsChild>
            <w:div w:id="1103955089">
              <w:marLeft w:val="0"/>
              <w:marRight w:val="0"/>
              <w:marTop w:val="0"/>
              <w:marBottom w:val="0"/>
              <w:divBdr>
                <w:top w:val="none" w:sz="0" w:space="0" w:color="auto"/>
                <w:left w:val="none" w:sz="0" w:space="0" w:color="auto"/>
                <w:bottom w:val="none" w:sz="0" w:space="0" w:color="auto"/>
                <w:right w:val="none" w:sz="0" w:space="0" w:color="auto"/>
              </w:divBdr>
            </w:div>
          </w:divsChild>
        </w:div>
        <w:div w:id="714934858">
          <w:marLeft w:val="0"/>
          <w:marRight w:val="0"/>
          <w:marTop w:val="0"/>
          <w:marBottom w:val="0"/>
          <w:divBdr>
            <w:top w:val="none" w:sz="0" w:space="0" w:color="auto"/>
            <w:left w:val="none" w:sz="0" w:space="0" w:color="auto"/>
            <w:bottom w:val="none" w:sz="0" w:space="0" w:color="auto"/>
            <w:right w:val="none" w:sz="0" w:space="0" w:color="auto"/>
          </w:divBdr>
          <w:divsChild>
            <w:div w:id="583729263">
              <w:marLeft w:val="0"/>
              <w:marRight w:val="0"/>
              <w:marTop w:val="0"/>
              <w:marBottom w:val="0"/>
              <w:divBdr>
                <w:top w:val="none" w:sz="0" w:space="0" w:color="auto"/>
                <w:left w:val="none" w:sz="0" w:space="0" w:color="auto"/>
                <w:bottom w:val="none" w:sz="0" w:space="0" w:color="auto"/>
                <w:right w:val="none" w:sz="0" w:space="0" w:color="auto"/>
              </w:divBdr>
            </w:div>
          </w:divsChild>
        </w:div>
        <w:div w:id="724986947">
          <w:marLeft w:val="0"/>
          <w:marRight w:val="0"/>
          <w:marTop w:val="0"/>
          <w:marBottom w:val="0"/>
          <w:divBdr>
            <w:top w:val="none" w:sz="0" w:space="0" w:color="auto"/>
            <w:left w:val="none" w:sz="0" w:space="0" w:color="auto"/>
            <w:bottom w:val="none" w:sz="0" w:space="0" w:color="auto"/>
            <w:right w:val="none" w:sz="0" w:space="0" w:color="auto"/>
          </w:divBdr>
          <w:divsChild>
            <w:div w:id="498352577">
              <w:marLeft w:val="0"/>
              <w:marRight w:val="0"/>
              <w:marTop w:val="0"/>
              <w:marBottom w:val="0"/>
              <w:divBdr>
                <w:top w:val="none" w:sz="0" w:space="0" w:color="auto"/>
                <w:left w:val="none" w:sz="0" w:space="0" w:color="auto"/>
                <w:bottom w:val="none" w:sz="0" w:space="0" w:color="auto"/>
                <w:right w:val="none" w:sz="0" w:space="0" w:color="auto"/>
              </w:divBdr>
            </w:div>
          </w:divsChild>
        </w:div>
        <w:div w:id="728965383">
          <w:marLeft w:val="0"/>
          <w:marRight w:val="0"/>
          <w:marTop w:val="0"/>
          <w:marBottom w:val="0"/>
          <w:divBdr>
            <w:top w:val="none" w:sz="0" w:space="0" w:color="auto"/>
            <w:left w:val="none" w:sz="0" w:space="0" w:color="auto"/>
            <w:bottom w:val="none" w:sz="0" w:space="0" w:color="auto"/>
            <w:right w:val="none" w:sz="0" w:space="0" w:color="auto"/>
          </w:divBdr>
          <w:divsChild>
            <w:div w:id="1052080511">
              <w:marLeft w:val="0"/>
              <w:marRight w:val="0"/>
              <w:marTop w:val="0"/>
              <w:marBottom w:val="0"/>
              <w:divBdr>
                <w:top w:val="none" w:sz="0" w:space="0" w:color="auto"/>
                <w:left w:val="none" w:sz="0" w:space="0" w:color="auto"/>
                <w:bottom w:val="none" w:sz="0" w:space="0" w:color="auto"/>
                <w:right w:val="none" w:sz="0" w:space="0" w:color="auto"/>
              </w:divBdr>
            </w:div>
          </w:divsChild>
        </w:div>
        <w:div w:id="734014832">
          <w:marLeft w:val="0"/>
          <w:marRight w:val="0"/>
          <w:marTop w:val="0"/>
          <w:marBottom w:val="0"/>
          <w:divBdr>
            <w:top w:val="none" w:sz="0" w:space="0" w:color="auto"/>
            <w:left w:val="none" w:sz="0" w:space="0" w:color="auto"/>
            <w:bottom w:val="none" w:sz="0" w:space="0" w:color="auto"/>
            <w:right w:val="none" w:sz="0" w:space="0" w:color="auto"/>
          </w:divBdr>
          <w:divsChild>
            <w:div w:id="1756198461">
              <w:marLeft w:val="0"/>
              <w:marRight w:val="0"/>
              <w:marTop w:val="0"/>
              <w:marBottom w:val="0"/>
              <w:divBdr>
                <w:top w:val="none" w:sz="0" w:space="0" w:color="auto"/>
                <w:left w:val="none" w:sz="0" w:space="0" w:color="auto"/>
                <w:bottom w:val="none" w:sz="0" w:space="0" w:color="auto"/>
                <w:right w:val="none" w:sz="0" w:space="0" w:color="auto"/>
              </w:divBdr>
            </w:div>
          </w:divsChild>
        </w:div>
        <w:div w:id="735006355">
          <w:marLeft w:val="0"/>
          <w:marRight w:val="0"/>
          <w:marTop w:val="0"/>
          <w:marBottom w:val="0"/>
          <w:divBdr>
            <w:top w:val="none" w:sz="0" w:space="0" w:color="auto"/>
            <w:left w:val="none" w:sz="0" w:space="0" w:color="auto"/>
            <w:bottom w:val="none" w:sz="0" w:space="0" w:color="auto"/>
            <w:right w:val="none" w:sz="0" w:space="0" w:color="auto"/>
          </w:divBdr>
          <w:divsChild>
            <w:div w:id="1963733437">
              <w:marLeft w:val="0"/>
              <w:marRight w:val="0"/>
              <w:marTop w:val="0"/>
              <w:marBottom w:val="0"/>
              <w:divBdr>
                <w:top w:val="none" w:sz="0" w:space="0" w:color="auto"/>
                <w:left w:val="none" w:sz="0" w:space="0" w:color="auto"/>
                <w:bottom w:val="none" w:sz="0" w:space="0" w:color="auto"/>
                <w:right w:val="none" w:sz="0" w:space="0" w:color="auto"/>
              </w:divBdr>
            </w:div>
          </w:divsChild>
        </w:div>
        <w:div w:id="748042640">
          <w:marLeft w:val="0"/>
          <w:marRight w:val="0"/>
          <w:marTop w:val="0"/>
          <w:marBottom w:val="0"/>
          <w:divBdr>
            <w:top w:val="none" w:sz="0" w:space="0" w:color="auto"/>
            <w:left w:val="none" w:sz="0" w:space="0" w:color="auto"/>
            <w:bottom w:val="none" w:sz="0" w:space="0" w:color="auto"/>
            <w:right w:val="none" w:sz="0" w:space="0" w:color="auto"/>
          </w:divBdr>
          <w:divsChild>
            <w:div w:id="87049038">
              <w:marLeft w:val="0"/>
              <w:marRight w:val="0"/>
              <w:marTop w:val="0"/>
              <w:marBottom w:val="0"/>
              <w:divBdr>
                <w:top w:val="none" w:sz="0" w:space="0" w:color="auto"/>
                <w:left w:val="none" w:sz="0" w:space="0" w:color="auto"/>
                <w:bottom w:val="none" w:sz="0" w:space="0" w:color="auto"/>
                <w:right w:val="none" w:sz="0" w:space="0" w:color="auto"/>
              </w:divBdr>
            </w:div>
          </w:divsChild>
        </w:div>
        <w:div w:id="753432377">
          <w:marLeft w:val="0"/>
          <w:marRight w:val="0"/>
          <w:marTop w:val="0"/>
          <w:marBottom w:val="0"/>
          <w:divBdr>
            <w:top w:val="none" w:sz="0" w:space="0" w:color="auto"/>
            <w:left w:val="none" w:sz="0" w:space="0" w:color="auto"/>
            <w:bottom w:val="none" w:sz="0" w:space="0" w:color="auto"/>
            <w:right w:val="none" w:sz="0" w:space="0" w:color="auto"/>
          </w:divBdr>
          <w:divsChild>
            <w:div w:id="45839663">
              <w:marLeft w:val="0"/>
              <w:marRight w:val="0"/>
              <w:marTop w:val="0"/>
              <w:marBottom w:val="0"/>
              <w:divBdr>
                <w:top w:val="none" w:sz="0" w:space="0" w:color="auto"/>
                <w:left w:val="none" w:sz="0" w:space="0" w:color="auto"/>
                <w:bottom w:val="none" w:sz="0" w:space="0" w:color="auto"/>
                <w:right w:val="none" w:sz="0" w:space="0" w:color="auto"/>
              </w:divBdr>
            </w:div>
          </w:divsChild>
        </w:div>
        <w:div w:id="760177975">
          <w:marLeft w:val="0"/>
          <w:marRight w:val="0"/>
          <w:marTop w:val="0"/>
          <w:marBottom w:val="0"/>
          <w:divBdr>
            <w:top w:val="none" w:sz="0" w:space="0" w:color="auto"/>
            <w:left w:val="none" w:sz="0" w:space="0" w:color="auto"/>
            <w:bottom w:val="none" w:sz="0" w:space="0" w:color="auto"/>
            <w:right w:val="none" w:sz="0" w:space="0" w:color="auto"/>
          </w:divBdr>
          <w:divsChild>
            <w:div w:id="1340348696">
              <w:marLeft w:val="0"/>
              <w:marRight w:val="0"/>
              <w:marTop w:val="0"/>
              <w:marBottom w:val="0"/>
              <w:divBdr>
                <w:top w:val="none" w:sz="0" w:space="0" w:color="auto"/>
                <w:left w:val="none" w:sz="0" w:space="0" w:color="auto"/>
                <w:bottom w:val="none" w:sz="0" w:space="0" w:color="auto"/>
                <w:right w:val="none" w:sz="0" w:space="0" w:color="auto"/>
              </w:divBdr>
            </w:div>
          </w:divsChild>
        </w:div>
        <w:div w:id="765658464">
          <w:marLeft w:val="0"/>
          <w:marRight w:val="0"/>
          <w:marTop w:val="0"/>
          <w:marBottom w:val="0"/>
          <w:divBdr>
            <w:top w:val="none" w:sz="0" w:space="0" w:color="auto"/>
            <w:left w:val="none" w:sz="0" w:space="0" w:color="auto"/>
            <w:bottom w:val="none" w:sz="0" w:space="0" w:color="auto"/>
            <w:right w:val="none" w:sz="0" w:space="0" w:color="auto"/>
          </w:divBdr>
          <w:divsChild>
            <w:div w:id="1101995184">
              <w:marLeft w:val="0"/>
              <w:marRight w:val="0"/>
              <w:marTop w:val="0"/>
              <w:marBottom w:val="0"/>
              <w:divBdr>
                <w:top w:val="none" w:sz="0" w:space="0" w:color="auto"/>
                <w:left w:val="none" w:sz="0" w:space="0" w:color="auto"/>
                <w:bottom w:val="none" w:sz="0" w:space="0" w:color="auto"/>
                <w:right w:val="none" w:sz="0" w:space="0" w:color="auto"/>
              </w:divBdr>
            </w:div>
          </w:divsChild>
        </w:div>
        <w:div w:id="769550087">
          <w:marLeft w:val="0"/>
          <w:marRight w:val="0"/>
          <w:marTop w:val="0"/>
          <w:marBottom w:val="0"/>
          <w:divBdr>
            <w:top w:val="none" w:sz="0" w:space="0" w:color="auto"/>
            <w:left w:val="none" w:sz="0" w:space="0" w:color="auto"/>
            <w:bottom w:val="none" w:sz="0" w:space="0" w:color="auto"/>
            <w:right w:val="none" w:sz="0" w:space="0" w:color="auto"/>
          </w:divBdr>
          <w:divsChild>
            <w:div w:id="1051924650">
              <w:marLeft w:val="0"/>
              <w:marRight w:val="0"/>
              <w:marTop w:val="0"/>
              <w:marBottom w:val="0"/>
              <w:divBdr>
                <w:top w:val="none" w:sz="0" w:space="0" w:color="auto"/>
                <w:left w:val="none" w:sz="0" w:space="0" w:color="auto"/>
                <w:bottom w:val="none" w:sz="0" w:space="0" w:color="auto"/>
                <w:right w:val="none" w:sz="0" w:space="0" w:color="auto"/>
              </w:divBdr>
            </w:div>
          </w:divsChild>
        </w:div>
        <w:div w:id="771315128">
          <w:marLeft w:val="0"/>
          <w:marRight w:val="0"/>
          <w:marTop w:val="0"/>
          <w:marBottom w:val="0"/>
          <w:divBdr>
            <w:top w:val="none" w:sz="0" w:space="0" w:color="auto"/>
            <w:left w:val="none" w:sz="0" w:space="0" w:color="auto"/>
            <w:bottom w:val="none" w:sz="0" w:space="0" w:color="auto"/>
            <w:right w:val="none" w:sz="0" w:space="0" w:color="auto"/>
          </w:divBdr>
          <w:divsChild>
            <w:div w:id="373696402">
              <w:marLeft w:val="0"/>
              <w:marRight w:val="0"/>
              <w:marTop w:val="0"/>
              <w:marBottom w:val="0"/>
              <w:divBdr>
                <w:top w:val="none" w:sz="0" w:space="0" w:color="auto"/>
                <w:left w:val="none" w:sz="0" w:space="0" w:color="auto"/>
                <w:bottom w:val="none" w:sz="0" w:space="0" w:color="auto"/>
                <w:right w:val="none" w:sz="0" w:space="0" w:color="auto"/>
              </w:divBdr>
            </w:div>
          </w:divsChild>
        </w:div>
        <w:div w:id="778067333">
          <w:marLeft w:val="0"/>
          <w:marRight w:val="0"/>
          <w:marTop w:val="0"/>
          <w:marBottom w:val="0"/>
          <w:divBdr>
            <w:top w:val="none" w:sz="0" w:space="0" w:color="auto"/>
            <w:left w:val="none" w:sz="0" w:space="0" w:color="auto"/>
            <w:bottom w:val="none" w:sz="0" w:space="0" w:color="auto"/>
            <w:right w:val="none" w:sz="0" w:space="0" w:color="auto"/>
          </w:divBdr>
          <w:divsChild>
            <w:div w:id="1124546328">
              <w:marLeft w:val="0"/>
              <w:marRight w:val="0"/>
              <w:marTop w:val="0"/>
              <w:marBottom w:val="0"/>
              <w:divBdr>
                <w:top w:val="none" w:sz="0" w:space="0" w:color="auto"/>
                <w:left w:val="none" w:sz="0" w:space="0" w:color="auto"/>
                <w:bottom w:val="none" w:sz="0" w:space="0" w:color="auto"/>
                <w:right w:val="none" w:sz="0" w:space="0" w:color="auto"/>
              </w:divBdr>
            </w:div>
          </w:divsChild>
        </w:div>
        <w:div w:id="779374750">
          <w:marLeft w:val="0"/>
          <w:marRight w:val="0"/>
          <w:marTop w:val="0"/>
          <w:marBottom w:val="0"/>
          <w:divBdr>
            <w:top w:val="none" w:sz="0" w:space="0" w:color="auto"/>
            <w:left w:val="none" w:sz="0" w:space="0" w:color="auto"/>
            <w:bottom w:val="none" w:sz="0" w:space="0" w:color="auto"/>
            <w:right w:val="none" w:sz="0" w:space="0" w:color="auto"/>
          </w:divBdr>
          <w:divsChild>
            <w:div w:id="1169905561">
              <w:marLeft w:val="0"/>
              <w:marRight w:val="0"/>
              <w:marTop w:val="0"/>
              <w:marBottom w:val="0"/>
              <w:divBdr>
                <w:top w:val="none" w:sz="0" w:space="0" w:color="auto"/>
                <w:left w:val="none" w:sz="0" w:space="0" w:color="auto"/>
                <w:bottom w:val="none" w:sz="0" w:space="0" w:color="auto"/>
                <w:right w:val="none" w:sz="0" w:space="0" w:color="auto"/>
              </w:divBdr>
            </w:div>
          </w:divsChild>
        </w:div>
        <w:div w:id="787548712">
          <w:marLeft w:val="0"/>
          <w:marRight w:val="0"/>
          <w:marTop w:val="0"/>
          <w:marBottom w:val="0"/>
          <w:divBdr>
            <w:top w:val="none" w:sz="0" w:space="0" w:color="auto"/>
            <w:left w:val="none" w:sz="0" w:space="0" w:color="auto"/>
            <w:bottom w:val="none" w:sz="0" w:space="0" w:color="auto"/>
            <w:right w:val="none" w:sz="0" w:space="0" w:color="auto"/>
          </w:divBdr>
          <w:divsChild>
            <w:div w:id="1620524935">
              <w:marLeft w:val="0"/>
              <w:marRight w:val="0"/>
              <w:marTop w:val="0"/>
              <w:marBottom w:val="0"/>
              <w:divBdr>
                <w:top w:val="none" w:sz="0" w:space="0" w:color="auto"/>
                <w:left w:val="none" w:sz="0" w:space="0" w:color="auto"/>
                <w:bottom w:val="none" w:sz="0" w:space="0" w:color="auto"/>
                <w:right w:val="none" w:sz="0" w:space="0" w:color="auto"/>
              </w:divBdr>
            </w:div>
          </w:divsChild>
        </w:div>
        <w:div w:id="791559382">
          <w:marLeft w:val="0"/>
          <w:marRight w:val="0"/>
          <w:marTop w:val="0"/>
          <w:marBottom w:val="0"/>
          <w:divBdr>
            <w:top w:val="none" w:sz="0" w:space="0" w:color="auto"/>
            <w:left w:val="none" w:sz="0" w:space="0" w:color="auto"/>
            <w:bottom w:val="none" w:sz="0" w:space="0" w:color="auto"/>
            <w:right w:val="none" w:sz="0" w:space="0" w:color="auto"/>
          </w:divBdr>
          <w:divsChild>
            <w:div w:id="1567767277">
              <w:marLeft w:val="0"/>
              <w:marRight w:val="0"/>
              <w:marTop w:val="0"/>
              <w:marBottom w:val="0"/>
              <w:divBdr>
                <w:top w:val="none" w:sz="0" w:space="0" w:color="auto"/>
                <w:left w:val="none" w:sz="0" w:space="0" w:color="auto"/>
                <w:bottom w:val="none" w:sz="0" w:space="0" w:color="auto"/>
                <w:right w:val="none" w:sz="0" w:space="0" w:color="auto"/>
              </w:divBdr>
            </w:div>
          </w:divsChild>
        </w:div>
        <w:div w:id="817575474">
          <w:marLeft w:val="0"/>
          <w:marRight w:val="0"/>
          <w:marTop w:val="0"/>
          <w:marBottom w:val="0"/>
          <w:divBdr>
            <w:top w:val="none" w:sz="0" w:space="0" w:color="auto"/>
            <w:left w:val="none" w:sz="0" w:space="0" w:color="auto"/>
            <w:bottom w:val="none" w:sz="0" w:space="0" w:color="auto"/>
            <w:right w:val="none" w:sz="0" w:space="0" w:color="auto"/>
          </w:divBdr>
          <w:divsChild>
            <w:div w:id="1839884430">
              <w:marLeft w:val="0"/>
              <w:marRight w:val="0"/>
              <w:marTop w:val="0"/>
              <w:marBottom w:val="0"/>
              <w:divBdr>
                <w:top w:val="none" w:sz="0" w:space="0" w:color="auto"/>
                <w:left w:val="none" w:sz="0" w:space="0" w:color="auto"/>
                <w:bottom w:val="none" w:sz="0" w:space="0" w:color="auto"/>
                <w:right w:val="none" w:sz="0" w:space="0" w:color="auto"/>
              </w:divBdr>
            </w:div>
          </w:divsChild>
        </w:div>
        <w:div w:id="854657573">
          <w:marLeft w:val="0"/>
          <w:marRight w:val="0"/>
          <w:marTop w:val="0"/>
          <w:marBottom w:val="0"/>
          <w:divBdr>
            <w:top w:val="none" w:sz="0" w:space="0" w:color="auto"/>
            <w:left w:val="none" w:sz="0" w:space="0" w:color="auto"/>
            <w:bottom w:val="none" w:sz="0" w:space="0" w:color="auto"/>
            <w:right w:val="none" w:sz="0" w:space="0" w:color="auto"/>
          </w:divBdr>
          <w:divsChild>
            <w:div w:id="730153853">
              <w:marLeft w:val="0"/>
              <w:marRight w:val="0"/>
              <w:marTop w:val="0"/>
              <w:marBottom w:val="0"/>
              <w:divBdr>
                <w:top w:val="none" w:sz="0" w:space="0" w:color="auto"/>
                <w:left w:val="none" w:sz="0" w:space="0" w:color="auto"/>
                <w:bottom w:val="none" w:sz="0" w:space="0" w:color="auto"/>
                <w:right w:val="none" w:sz="0" w:space="0" w:color="auto"/>
              </w:divBdr>
            </w:div>
          </w:divsChild>
        </w:div>
        <w:div w:id="865680186">
          <w:marLeft w:val="0"/>
          <w:marRight w:val="0"/>
          <w:marTop w:val="0"/>
          <w:marBottom w:val="0"/>
          <w:divBdr>
            <w:top w:val="none" w:sz="0" w:space="0" w:color="auto"/>
            <w:left w:val="none" w:sz="0" w:space="0" w:color="auto"/>
            <w:bottom w:val="none" w:sz="0" w:space="0" w:color="auto"/>
            <w:right w:val="none" w:sz="0" w:space="0" w:color="auto"/>
          </w:divBdr>
          <w:divsChild>
            <w:div w:id="1584876731">
              <w:marLeft w:val="0"/>
              <w:marRight w:val="0"/>
              <w:marTop w:val="0"/>
              <w:marBottom w:val="0"/>
              <w:divBdr>
                <w:top w:val="none" w:sz="0" w:space="0" w:color="auto"/>
                <w:left w:val="none" w:sz="0" w:space="0" w:color="auto"/>
                <w:bottom w:val="none" w:sz="0" w:space="0" w:color="auto"/>
                <w:right w:val="none" w:sz="0" w:space="0" w:color="auto"/>
              </w:divBdr>
            </w:div>
          </w:divsChild>
        </w:div>
        <w:div w:id="868251566">
          <w:marLeft w:val="0"/>
          <w:marRight w:val="0"/>
          <w:marTop w:val="0"/>
          <w:marBottom w:val="0"/>
          <w:divBdr>
            <w:top w:val="none" w:sz="0" w:space="0" w:color="auto"/>
            <w:left w:val="none" w:sz="0" w:space="0" w:color="auto"/>
            <w:bottom w:val="none" w:sz="0" w:space="0" w:color="auto"/>
            <w:right w:val="none" w:sz="0" w:space="0" w:color="auto"/>
          </w:divBdr>
          <w:divsChild>
            <w:div w:id="138114144">
              <w:marLeft w:val="0"/>
              <w:marRight w:val="0"/>
              <w:marTop w:val="0"/>
              <w:marBottom w:val="0"/>
              <w:divBdr>
                <w:top w:val="none" w:sz="0" w:space="0" w:color="auto"/>
                <w:left w:val="none" w:sz="0" w:space="0" w:color="auto"/>
                <w:bottom w:val="none" w:sz="0" w:space="0" w:color="auto"/>
                <w:right w:val="none" w:sz="0" w:space="0" w:color="auto"/>
              </w:divBdr>
            </w:div>
          </w:divsChild>
        </w:div>
        <w:div w:id="870580307">
          <w:marLeft w:val="0"/>
          <w:marRight w:val="0"/>
          <w:marTop w:val="0"/>
          <w:marBottom w:val="0"/>
          <w:divBdr>
            <w:top w:val="none" w:sz="0" w:space="0" w:color="auto"/>
            <w:left w:val="none" w:sz="0" w:space="0" w:color="auto"/>
            <w:bottom w:val="none" w:sz="0" w:space="0" w:color="auto"/>
            <w:right w:val="none" w:sz="0" w:space="0" w:color="auto"/>
          </w:divBdr>
          <w:divsChild>
            <w:div w:id="892348533">
              <w:marLeft w:val="0"/>
              <w:marRight w:val="0"/>
              <w:marTop w:val="0"/>
              <w:marBottom w:val="0"/>
              <w:divBdr>
                <w:top w:val="none" w:sz="0" w:space="0" w:color="auto"/>
                <w:left w:val="none" w:sz="0" w:space="0" w:color="auto"/>
                <w:bottom w:val="none" w:sz="0" w:space="0" w:color="auto"/>
                <w:right w:val="none" w:sz="0" w:space="0" w:color="auto"/>
              </w:divBdr>
            </w:div>
          </w:divsChild>
        </w:div>
        <w:div w:id="874659633">
          <w:marLeft w:val="0"/>
          <w:marRight w:val="0"/>
          <w:marTop w:val="0"/>
          <w:marBottom w:val="0"/>
          <w:divBdr>
            <w:top w:val="none" w:sz="0" w:space="0" w:color="auto"/>
            <w:left w:val="none" w:sz="0" w:space="0" w:color="auto"/>
            <w:bottom w:val="none" w:sz="0" w:space="0" w:color="auto"/>
            <w:right w:val="none" w:sz="0" w:space="0" w:color="auto"/>
          </w:divBdr>
          <w:divsChild>
            <w:div w:id="220865887">
              <w:marLeft w:val="0"/>
              <w:marRight w:val="0"/>
              <w:marTop w:val="0"/>
              <w:marBottom w:val="0"/>
              <w:divBdr>
                <w:top w:val="none" w:sz="0" w:space="0" w:color="auto"/>
                <w:left w:val="none" w:sz="0" w:space="0" w:color="auto"/>
                <w:bottom w:val="none" w:sz="0" w:space="0" w:color="auto"/>
                <w:right w:val="none" w:sz="0" w:space="0" w:color="auto"/>
              </w:divBdr>
            </w:div>
            <w:div w:id="580140154">
              <w:marLeft w:val="0"/>
              <w:marRight w:val="0"/>
              <w:marTop w:val="0"/>
              <w:marBottom w:val="0"/>
              <w:divBdr>
                <w:top w:val="none" w:sz="0" w:space="0" w:color="auto"/>
                <w:left w:val="none" w:sz="0" w:space="0" w:color="auto"/>
                <w:bottom w:val="none" w:sz="0" w:space="0" w:color="auto"/>
                <w:right w:val="none" w:sz="0" w:space="0" w:color="auto"/>
              </w:divBdr>
            </w:div>
            <w:div w:id="877667834">
              <w:marLeft w:val="0"/>
              <w:marRight w:val="0"/>
              <w:marTop w:val="0"/>
              <w:marBottom w:val="0"/>
              <w:divBdr>
                <w:top w:val="none" w:sz="0" w:space="0" w:color="auto"/>
                <w:left w:val="none" w:sz="0" w:space="0" w:color="auto"/>
                <w:bottom w:val="none" w:sz="0" w:space="0" w:color="auto"/>
                <w:right w:val="none" w:sz="0" w:space="0" w:color="auto"/>
              </w:divBdr>
            </w:div>
            <w:div w:id="1056005932">
              <w:marLeft w:val="0"/>
              <w:marRight w:val="0"/>
              <w:marTop w:val="0"/>
              <w:marBottom w:val="0"/>
              <w:divBdr>
                <w:top w:val="none" w:sz="0" w:space="0" w:color="auto"/>
                <w:left w:val="none" w:sz="0" w:space="0" w:color="auto"/>
                <w:bottom w:val="none" w:sz="0" w:space="0" w:color="auto"/>
                <w:right w:val="none" w:sz="0" w:space="0" w:color="auto"/>
              </w:divBdr>
            </w:div>
          </w:divsChild>
        </w:div>
        <w:div w:id="876816662">
          <w:marLeft w:val="0"/>
          <w:marRight w:val="0"/>
          <w:marTop w:val="0"/>
          <w:marBottom w:val="0"/>
          <w:divBdr>
            <w:top w:val="none" w:sz="0" w:space="0" w:color="auto"/>
            <w:left w:val="none" w:sz="0" w:space="0" w:color="auto"/>
            <w:bottom w:val="none" w:sz="0" w:space="0" w:color="auto"/>
            <w:right w:val="none" w:sz="0" w:space="0" w:color="auto"/>
          </w:divBdr>
          <w:divsChild>
            <w:div w:id="228536791">
              <w:marLeft w:val="0"/>
              <w:marRight w:val="0"/>
              <w:marTop w:val="0"/>
              <w:marBottom w:val="0"/>
              <w:divBdr>
                <w:top w:val="none" w:sz="0" w:space="0" w:color="auto"/>
                <w:left w:val="none" w:sz="0" w:space="0" w:color="auto"/>
                <w:bottom w:val="none" w:sz="0" w:space="0" w:color="auto"/>
                <w:right w:val="none" w:sz="0" w:space="0" w:color="auto"/>
              </w:divBdr>
            </w:div>
            <w:div w:id="481001398">
              <w:marLeft w:val="0"/>
              <w:marRight w:val="0"/>
              <w:marTop w:val="0"/>
              <w:marBottom w:val="0"/>
              <w:divBdr>
                <w:top w:val="none" w:sz="0" w:space="0" w:color="auto"/>
                <w:left w:val="none" w:sz="0" w:space="0" w:color="auto"/>
                <w:bottom w:val="none" w:sz="0" w:space="0" w:color="auto"/>
                <w:right w:val="none" w:sz="0" w:space="0" w:color="auto"/>
              </w:divBdr>
            </w:div>
            <w:div w:id="679771940">
              <w:marLeft w:val="0"/>
              <w:marRight w:val="0"/>
              <w:marTop w:val="0"/>
              <w:marBottom w:val="0"/>
              <w:divBdr>
                <w:top w:val="none" w:sz="0" w:space="0" w:color="auto"/>
                <w:left w:val="none" w:sz="0" w:space="0" w:color="auto"/>
                <w:bottom w:val="none" w:sz="0" w:space="0" w:color="auto"/>
                <w:right w:val="none" w:sz="0" w:space="0" w:color="auto"/>
              </w:divBdr>
            </w:div>
            <w:div w:id="715158707">
              <w:marLeft w:val="0"/>
              <w:marRight w:val="0"/>
              <w:marTop w:val="0"/>
              <w:marBottom w:val="0"/>
              <w:divBdr>
                <w:top w:val="none" w:sz="0" w:space="0" w:color="auto"/>
                <w:left w:val="none" w:sz="0" w:space="0" w:color="auto"/>
                <w:bottom w:val="none" w:sz="0" w:space="0" w:color="auto"/>
                <w:right w:val="none" w:sz="0" w:space="0" w:color="auto"/>
              </w:divBdr>
            </w:div>
            <w:div w:id="769932580">
              <w:marLeft w:val="0"/>
              <w:marRight w:val="0"/>
              <w:marTop w:val="0"/>
              <w:marBottom w:val="0"/>
              <w:divBdr>
                <w:top w:val="none" w:sz="0" w:space="0" w:color="auto"/>
                <w:left w:val="none" w:sz="0" w:space="0" w:color="auto"/>
                <w:bottom w:val="none" w:sz="0" w:space="0" w:color="auto"/>
                <w:right w:val="none" w:sz="0" w:space="0" w:color="auto"/>
              </w:divBdr>
            </w:div>
            <w:div w:id="975448808">
              <w:marLeft w:val="0"/>
              <w:marRight w:val="0"/>
              <w:marTop w:val="0"/>
              <w:marBottom w:val="0"/>
              <w:divBdr>
                <w:top w:val="none" w:sz="0" w:space="0" w:color="auto"/>
                <w:left w:val="none" w:sz="0" w:space="0" w:color="auto"/>
                <w:bottom w:val="none" w:sz="0" w:space="0" w:color="auto"/>
                <w:right w:val="none" w:sz="0" w:space="0" w:color="auto"/>
              </w:divBdr>
            </w:div>
          </w:divsChild>
        </w:div>
        <w:div w:id="879779308">
          <w:marLeft w:val="0"/>
          <w:marRight w:val="0"/>
          <w:marTop w:val="0"/>
          <w:marBottom w:val="0"/>
          <w:divBdr>
            <w:top w:val="none" w:sz="0" w:space="0" w:color="auto"/>
            <w:left w:val="none" w:sz="0" w:space="0" w:color="auto"/>
            <w:bottom w:val="none" w:sz="0" w:space="0" w:color="auto"/>
            <w:right w:val="none" w:sz="0" w:space="0" w:color="auto"/>
          </w:divBdr>
          <w:divsChild>
            <w:div w:id="315113758">
              <w:marLeft w:val="0"/>
              <w:marRight w:val="0"/>
              <w:marTop w:val="0"/>
              <w:marBottom w:val="0"/>
              <w:divBdr>
                <w:top w:val="none" w:sz="0" w:space="0" w:color="auto"/>
                <w:left w:val="none" w:sz="0" w:space="0" w:color="auto"/>
                <w:bottom w:val="none" w:sz="0" w:space="0" w:color="auto"/>
                <w:right w:val="none" w:sz="0" w:space="0" w:color="auto"/>
              </w:divBdr>
            </w:div>
          </w:divsChild>
        </w:div>
        <w:div w:id="881404204">
          <w:marLeft w:val="0"/>
          <w:marRight w:val="0"/>
          <w:marTop w:val="0"/>
          <w:marBottom w:val="0"/>
          <w:divBdr>
            <w:top w:val="none" w:sz="0" w:space="0" w:color="auto"/>
            <w:left w:val="none" w:sz="0" w:space="0" w:color="auto"/>
            <w:bottom w:val="none" w:sz="0" w:space="0" w:color="auto"/>
            <w:right w:val="none" w:sz="0" w:space="0" w:color="auto"/>
          </w:divBdr>
          <w:divsChild>
            <w:div w:id="319581380">
              <w:marLeft w:val="0"/>
              <w:marRight w:val="0"/>
              <w:marTop w:val="0"/>
              <w:marBottom w:val="0"/>
              <w:divBdr>
                <w:top w:val="none" w:sz="0" w:space="0" w:color="auto"/>
                <w:left w:val="none" w:sz="0" w:space="0" w:color="auto"/>
                <w:bottom w:val="none" w:sz="0" w:space="0" w:color="auto"/>
                <w:right w:val="none" w:sz="0" w:space="0" w:color="auto"/>
              </w:divBdr>
            </w:div>
            <w:div w:id="848450531">
              <w:marLeft w:val="0"/>
              <w:marRight w:val="0"/>
              <w:marTop w:val="0"/>
              <w:marBottom w:val="0"/>
              <w:divBdr>
                <w:top w:val="none" w:sz="0" w:space="0" w:color="auto"/>
                <w:left w:val="none" w:sz="0" w:space="0" w:color="auto"/>
                <w:bottom w:val="none" w:sz="0" w:space="0" w:color="auto"/>
                <w:right w:val="none" w:sz="0" w:space="0" w:color="auto"/>
              </w:divBdr>
            </w:div>
            <w:div w:id="1450930429">
              <w:marLeft w:val="0"/>
              <w:marRight w:val="0"/>
              <w:marTop w:val="0"/>
              <w:marBottom w:val="0"/>
              <w:divBdr>
                <w:top w:val="none" w:sz="0" w:space="0" w:color="auto"/>
                <w:left w:val="none" w:sz="0" w:space="0" w:color="auto"/>
                <w:bottom w:val="none" w:sz="0" w:space="0" w:color="auto"/>
                <w:right w:val="none" w:sz="0" w:space="0" w:color="auto"/>
              </w:divBdr>
            </w:div>
          </w:divsChild>
        </w:div>
        <w:div w:id="898176974">
          <w:marLeft w:val="0"/>
          <w:marRight w:val="0"/>
          <w:marTop w:val="0"/>
          <w:marBottom w:val="0"/>
          <w:divBdr>
            <w:top w:val="none" w:sz="0" w:space="0" w:color="auto"/>
            <w:left w:val="none" w:sz="0" w:space="0" w:color="auto"/>
            <w:bottom w:val="none" w:sz="0" w:space="0" w:color="auto"/>
            <w:right w:val="none" w:sz="0" w:space="0" w:color="auto"/>
          </w:divBdr>
          <w:divsChild>
            <w:div w:id="1866288819">
              <w:marLeft w:val="0"/>
              <w:marRight w:val="0"/>
              <w:marTop w:val="0"/>
              <w:marBottom w:val="0"/>
              <w:divBdr>
                <w:top w:val="none" w:sz="0" w:space="0" w:color="auto"/>
                <w:left w:val="none" w:sz="0" w:space="0" w:color="auto"/>
                <w:bottom w:val="none" w:sz="0" w:space="0" w:color="auto"/>
                <w:right w:val="none" w:sz="0" w:space="0" w:color="auto"/>
              </w:divBdr>
            </w:div>
          </w:divsChild>
        </w:div>
        <w:div w:id="917979332">
          <w:marLeft w:val="0"/>
          <w:marRight w:val="0"/>
          <w:marTop w:val="0"/>
          <w:marBottom w:val="0"/>
          <w:divBdr>
            <w:top w:val="none" w:sz="0" w:space="0" w:color="auto"/>
            <w:left w:val="none" w:sz="0" w:space="0" w:color="auto"/>
            <w:bottom w:val="none" w:sz="0" w:space="0" w:color="auto"/>
            <w:right w:val="none" w:sz="0" w:space="0" w:color="auto"/>
          </w:divBdr>
          <w:divsChild>
            <w:div w:id="1668243194">
              <w:marLeft w:val="0"/>
              <w:marRight w:val="0"/>
              <w:marTop w:val="0"/>
              <w:marBottom w:val="0"/>
              <w:divBdr>
                <w:top w:val="none" w:sz="0" w:space="0" w:color="auto"/>
                <w:left w:val="none" w:sz="0" w:space="0" w:color="auto"/>
                <w:bottom w:val="none" w:sz="0" w:space="0" w:color="auto"/>
                <w:right w:val="none" w:sz="0" w:space="0" w:color="auto"/>
              </w:divBdr>
            </w:div>
          </w:divsChild>
        </w:div>
        <w:div w:id="920673131">
          <w:marLeft w:val="0"/>
          <w:marRight w:val="0"/>
          <w:marTop w:val="0"/>
          <w:marBottom w:val="0"/>
          <w:divBdr>
            <w:top w:val="none" w:sz="0" w:space="0" w:color="auto"/>
            <w:left w:val="none" w:sz="0" w:space="0" w:color="auto"/>
            <w:bottom w:val="none" w:sz="0" w:space="0" w:color="auto"/>
            <w:right w:val="none" w:sz="0" w:space="0" w:color="auto"/>
          </w:divBdr>
          <w:divsChild>
            <w:div w:id="66347703">
              <w:marLeft w:val="0"/>
              <w:marRight w:val="0"/>
              <w:marTop w:val="0"/>
              <w:marBottom w:val="0"/>
              <w:divBdr>
                <w:top w:val="none" w:sz="0" w:space="0" w:color="auto"/>
                <w:left w:val="none" w:sz="0" w:space="0" w:color="auto"/>
                <w:bottom w:val="none" w:sz="0" w:space="0" w:color="auto"/>
                <w:right w:val="none" w:sz="0" w:space="0" w:color="auto"/>
              </w:divBdr>
            </w:div>
          </w:divsChild>
        </w:div>
        <w:div w:id="963193327">
          <w:marLeft w:val="0"/>
          <w:marRight w:val="0"/>
          <w:marTop w:val="0"/>
          <w:marBottom w:val="0"/>
          <w:divBdr>
            <w:top w:val="none" w:sz="0" w:space="0" w:color="auto"/>
            <w:left w:val="none" w:sz="0" w:space="0" w:color="auto"/>
            <w:bottom w:val="none" w:sz="0" w:space="0" w:color="auto"/>
            <w:right w:val="none" w:sz="0" w:space="0" w:color="auto"/>
          </w:divBdr>
          <w:divsChild>
            <w:div w:id="1046445833">
              <w:marLeft w:val="0"/>
              <w:marRight w:val="0"/>
              <w:marTop w:val="0"/>
              <w:marBottom w:val="0"/>
              <w:divBdr>
                <w:top w:val="none" w:sz="0" w:space="0" w:color="auto"/>
                <w:left w:val="none" w:sz="0" w:space="0" w:color="auto"/>
                <w:bottom w:val="none" w:sz="0" w:space="0" w:color="auto"/>
                <w:right w:val="none" w:sz="0" w:space="0" w:color="auto"/>
              </w:divBdr>
            </w:div>
          </w:divsChild>
        </w:div>
        <w:div w:id="967467994">
          <w:marLeft w:val="0"/>
          <w:marRight w:val="0"/>
          <w:marTop w:val="0"/>
          <w:marBottom w:val="0"/>
          <w:divBdr>
            <w:top w:val="none" w:sz="0" w:space="0" w:color="auto"/>
            <w:left w:val="none" w:sz="0" w:space="0" w:color="auto"/>
            <w:bottom w:val="none" w:sz="0" w:space="0" w:color="auto"/>
            <w:right w:val="none" w:sz="0" w:space="0" w:color="auto"/>
          </w:divBdr>
          <w:divsChild>
            <w:div w:id="2029285822">
              <w:marLeft w:val="0"/>
              <w:marRight w:val="0"/>
              <w:marTop w:val="0"/>
              <w:marBottom w:val="0"/>
              <w:divBdr>
                <w:top w:val="none" w:sz="0" w:space="0" w:color="auto"/>
                <w:left w:val="none" w:sz="0" w:space="0" w:color="auto"/>
                <w:bottom w:val="none" w:sz="0" w:space="0" w:color="auto"/>
                <w:right w:val="none" w:sz="0" w:space="0" w:color="auto"/>
              </w:divBdr>
            </w:div>
          </w:divsChild>
        </w:div>
        <w:div w:id="970018913">
          <w:marLeft w:val="0"/>
          <w:marRight w:val="0"/>
          <w:marTop w:val="0"/>
          <w:marBottom w:val="0"/>
          <w:divBdr>
            <w:top w:val="none" w:sz="0" w:space="0" w:color="auto"/>
            <w:left w:val="none" w:sz="0" w:space="0" w:color="auto"/>
            <w:bottom w:val="none" w:sz="0" w:space="0" w:color="auto"/>
            <w:right w:val="none" w:sz="0" w:space="0" w:color="auto"/>
          </w:divBdr>
          <w:divsChild>
            <w:div w:id="690450221">
              <w:marLeft w:val="0"/>
              <w:marRight w:val="0"/>
              <w:marTop w:val="0"/>
              <w:marBottom w:val="0"/>
              <w:divBdr>
                <w:top w:val="none" w:sz="0" w:space="0" w:color="auto"/>
                <w:left w:val="none" w:sz="0" w:space="0" w:color="auto"/>
                <w:bottom w:val="none" w:sz="0" w:space="0" w:color="auto"/>
                <w:right w:val="none" w:sz="0" w:space="0" w:color="auto"/>
              </w:divBdr>
            </w:div>
          </w:divsChild>
        </w:div>
        <w:div w:id="974717480">
          <w:marLeft w:val="0"/>
          <w:marRight w:val="0"/>
          <w:marTop w:val="0"/>
          <w:marBottom w:val="0"/>
          <w:divBdr>
            <w:top w:val="none" w:sz="0" w:space="0" w:color="auto"/>
            <w:left w:val="none" w:sz="0" w:space="0" w:color="auto"/>
            <w:bottom w:val="none" w:sz="0" w:space="0" w:color="auto"/>
            <w:right w:val="none" w:sz="0" w:space="0" w:color="auto"/>
          </w:divBdr>
          <w:divsChild>
            <w:div w:id="1134562907">
              <w:marLeft w:val="0"/>
              <w:marRight w:val="0"/>
              <w:marTop w:val="0"/>
              <w:marBottom w:val="0"/>
              <w:divBdr>
                <w:top w:val="none" w:sz="0" w:space="0" w:color="auto"/>
                <w:left w:val="none" w:sz="0" w:space="0" w:color="auto"/>
                <w:bottom w:val="none" w:sz="0" w:space="0" w:color="auto"/>
                <w:right w:val="none" w:sz="0" w:space="0" w:color="auto"/>
              </w:divBdr>
            </w:div>
          </w:divsChild>
        </w:div>
        <w:div w:id="979962060">
          <w:marLeft w:val="0"/>
          <w:marRight w:val="0"/>
          <w:marTop w:val="0"/>
          <w:marBottom w:val="0"/>
          <w:divBdr>
            <w:top w:val="none" w:sz="0" w:space="0" w:color="auto"/>
            <w:left w:val="none" w:sz="0" w:space="0" w:color="auto"/>
            <w:bottom w:val="none" w:sz="0" w:space="0" w:color="auto"/>
            <w:right w:val="none" w:sz="0" w:space="0" w:color="auto"/>
          </w:divBdr>
          <w:divsChild>
            <w:div w:id="666055231">
              <w:marLeft w:val="0"/>
              <w:marRight w:val="0"/>
              <w:marTop w:val="0"/>
              <w:marBottom w:val="0"/>
              <w:divBdr>
                <w:top w:val="none" w:sz="0" w:space="0" w:color="auto"/>
                <w:left w:val="none" w:sz="0" w:space="0" w:color="auto"/>
                <w:bottom w:val="none" w:sz="0" w:space="0" w:color="auto"/>
                <w:right w:val="none" w:sz="0" w:space="0" w:color="auto"/>
              </w:divBdr>
            </w:div>
          </w:divsChild>
        </w:div>
        <w:div w:id="998657093">
          <w:marLeft w:val="0"/>
          <w:marRight w:val="0"/>
          <w:marTop w:val="0"/>
          <w:marBottom w:val="0"/>
          <w:divBdr>
            <w:top w:val="none" w:sz="0" w:space="0" w:color="auto"/>
            <w:left w:val="none" w:sz="0" w:space="0" w:color="auto"/>
            <w:bottom w:val="none" w:sz="0" w:space="0" w:color="auto"/>
            <w:right w:val="none" w:sz="0" w:space="0" w:color="auto"/>
          </w:divBdr>
          <w:divsChild>
            <w:div w:id="1239941732">
              <w:marLeft w:val="0"/>
              <w:marRight w:val="0"/>
              <w:marTop w:val="0"/>
              <w:marBottom w:val="0"/>
              <w:divBdr>
                <w:top w:val="none" w:sz="0" w:space="0" w:color="auto"/>
                <w:left w:val="none" w:sz="0" w:space="0" w:color="auto"/>
                <w:bottom w:val="none" w:sz="0" w:space="0" w:color="auto"/>
                <w:right w:val="none" w:sz="0" w:space="0" w:color="auto"/>
              </w:divBdr>
            </w:div>
          </w:divsChild>
        </w:div>
        <w:div w:id="1011495889">
          <w:marLeft w:val="0"/>
          <w:marRight w:val="0"/>
          <w:marTop w:val="0"/>
          <w:marBottom w:val="0"/>
          <w:divBdr>
            <w:top w:val="none" w:sz="0" w:space="0" w:color="auto"/>
            <w:left w:val="none" w:sz="0" w:space="0" w:color="auto"/>
            <w:bottom w:val="none" w:sz="0" w:space="0" w:color="auto"/>
            <w:right w:val="none" w:sz="0" w:space="0" w:color="auto"/>
          </w:divBdr>
          <w:divsChild>
            <w:div w:id="438070064">
              <w:marLeft w:val="0"/>
              <w:marRight w:val="0"/>
              <w:marTop w:val="0"/>
              <w:marBottom w:val="0"/>
              <w:divBdr>
                <w:top w:val="none" w:sz="0" w:space="0" w:color="auto"/>
                <w:left w:val="none" w:sz="0" w:space="0" w:color="auto"/>
                <w:bottom w:val="none" w:sz="0" w:space="0" w:color="auto"/>
                <w:right w:val="none" w:sz="0" w:space="0" w:color="auto"/>
              </w:divBdr>
            </w:div>
          </w:divsChild>
        </w:div>
        <w:div w:id="1024286061">
          <w:marLeft w:val="0"/>
          <w:marRight w:val="0"/>
          <w:marTop w:val="0"/>
          <w:marBottom w:val="0"/>
          <w:divBdr>
            <w:top w:val="none" w:sz="0" w:space="0" w:color="auto"/>
            <w:left w:val="none" w:sz="0" w:space="0" w:color="auto"/>
            <w:bottom w:val="none" w:sz="0" w:space="0" w:color="auto"/>
            <w:right w:val="none" w:sz="0" w:space="0" w:color="auto"/>
          </w:divBdr>
          <w:divsChild>
            <w:div w:id="1421834387">
              <w:marLeft w:val="0"/>
              <w:marRight w:val="0"/>
              <w:marTop w:val="0"/>
              <w:marBottom w:val="0"/>
              <w:divBdr>
                <w:top w:val="none" w:sz="0" w:space="0" w:color="auto"/>
                <w:left w:val="none" w:sz="0" w:space="0" w:color="auto"/>
                <w:bottom w:val="none" w:sz="0" w:space="0" w:color="auto"/>
                <w:right w:val="none" w:sz="0" w:space="0" w:color="auto"/>
              </w:divBdr>
            </w:div>
          </w:divsChild>
        </w:div>
        <w:div w:id="1031342378">
          <w:marLeft w:val="0"/>
          <w:marRight w:val="0"/>
          <w:marTop w:val="0"/>
          <w:marBottom w:val="0"/>
          <w:divBdr>
            <w:top w:val="none" w:sz="0" w:space="0" w:color="auto"/>
            <w:left w:val="none" w:sz="0" w:space="0" w:color="auto"/>
            <w:bottom w:val="none" w:sz="0" w:space="0" w:color="auto"/>
            <w:right w:val="none" w:sz="0" w:space="0" w:color="auto"/>
          </w:divBdr>
          <w:divsChild>
            <w:div w:id="448790683">
              <w:marLeft w:val="0"/>
              <w:marRight w:val="0"/>
              <w:marTop w:val="0"/>
              <w:marBottom w:val="0"/>
              <w:divBdr>
                <w:top w:val="none" w:sz="0" w:space="0" w:color="auto"/>
                <w:left w:val="none" w:sz="0" w:space="0" w:color="auto"/>
                <w:bottom w:val="none" w:sz="0" w:space="0" w:color="auto"/>
                <w:right w:val="none" w:sz="0" w:space="0" w:color="auto"/>
              </w:divBdr>
            </w:div>
            <w:div w:id="775950331">
              <w:marLeft w:val="0"/>
              <w:marRight w:val="0"/>
              <w:marTop w:val="0"/>
              <w:marBottom w:val="0"/>
              <w:divBdr>
                <w:top w:val="none" w:sz="0" w:space="0" w:color="auto"/>
                <w:left w:val="none" w:sz="0" w:space="0" w:color="auto"/>
                <w:bottom w:val="none" w:sz="0" w:space="0" w:color="auto"/>
                <w:right w:val="none" w:sz="0" w:space="0" w:color="auto"/>
              </w:divBdr>
            </w:div>
          </w:divsChild>
        </w:div>
        <w:div w:id="1038437543">
          <w:marLeft w:val="0"/>
          <w:marRight w:val="0"/>
          <w:marTop w:val="0"/>
          <w:marBottom w:val="0"/>
          <w:divBdr>
            <w:top w:val="none" w:sz="0" w:space="0" w:color="auto"/>
            <w:left w:val="none" w:sz="0" w:space="0" w:color="auto"/>
            <w:bottom w:val="none" w:sz="0" w:space="0" w:color="auto"/>
            <w:right w:val="none" w:sz="0" w:space="0" w:color="auto"/>
          </w:divBdr>
          <w:divsChild>
            <w:div w:id="1558970877">
              <w:marLeft w:val="0"/>
              <w:marRight w:val="0"/>
              <w:marTop w:val="0"/>
              <w:marBottom w:val="0"/>
              <w:divBdr>
                <w:top w:val="none" w:sz="0" w:space="0" w:color="auto"/>
                <w:left w:val="none" w:sz="0" w:space="0" w:color="auto"/>
                <w:bottom w:val="none" w:sz="0" w:space="0" w:color="auto"/>
                <w:right w:val="none" w:sz="0" w:space="0" w:color="auto"/>
              </w:divBdr>
            </w:div>
          </w:divsChild>
        </w:div>
        <w:div w:id="1052391230">
          <w:marLeft w:val="0"/>
          <w:marRight w:val="0"/>
          <w:marTop w:val="0"/>
          <w:marBottom w:val="0"/>
          <w:divBdr>
            <w:top w:val="none" w:sz="0" w:space="0" w:color="auto"/>
            <w:left w:val="none" w:sz="0" w:space="0" w:color="auto"/>
            <w:bottom w:val="none" w:sz="0" w:space="0" w:color="auto"/>
            <w:right w:val="none" w:sz="0" w:space="0" w:color="auto"/>
          </w:divBdr>
          <w:divsChild>
            <w:div w:id="1374233968">
              <w:marLeft w:val="0"/>
              <w:marRight w:val="0"/>
              <w:marTop w:val="0"/>
              <w:marBottom w:val="0"/>
              <w:divBdr>
                <w:top w:val="none" w:sz="0" w:space="0" w:color="auto"/>
                <w:left w:val="none" w:sz="0" w:space="0" w:color="auto"/>
                <w:bottom w:val="none" w:sz="0" w:space="0" w:color="auto"/>
                <w:right w:val="none" w:sz="0" w:space="0" w:color="auto"/>
              </w:divBdr>
            </w:div>
          </w:divsChild>
        </w:div>
        <w:div w:id="1056855035">
          <w:marLeft w:val="0"/>
          <w:marRight w:val="0"/>
          <w:marTop w:val="0"/>
          <w:marBottom w:val="0"/>
          <w:divBdr>
            <w:top w:val="none" w:sz="0" w:space="0" w:color="auto"/>
            <w:left w:val="none" w:sz="0" w:space="0" w:color="auto"/>
            <w:bottom w:val="none" w:sz="0" w:space="0" w:color="auto"/>
            <w:right w:val="none" w:sz="0" w:space="0" w:color="auto"/>
          </w:divBdr>
          <w:divsChild>
            <w:div w:id="1056899384">
              <w:marLeft w:val="0"/>
              <w:marRight w:val="0"/>
              <w:marTop w:val="0"/>
              <w:marBottom w:val="0"/>
              <w:divBdr>
                <w:top w:val="none" w:sz="0" w:space="0" w:color="auto"/>
                <w:left w:val="none" w:sz="0" w:space="0" w:color="auto"/>
                <w:bottom w:val="none" w:sz="0" w:space="0" w:color="auto"/>
                <w:right w:val="none" w:sz="0" w:space="0" w:color="auto"/>
              </w:divBdr>
            </w:div>
          </w:divsChild>
        </w:div>
        <w:div w:id="1067991672">
          <w:marLeft w:val="0"/>
          <w:marRight w:val="0"/>
          <w:marTop w:val="0"/>
          <w:marBottom w:val="0"/>
          <w:divBdr>
            <w:top w:val="none" w:sz="0" w:space="0" w:color="auto"/>
            <w:left w:val="none" w:sz="0" w:space="0" w:color="auto"/>
            <w:bottom w:val="none" w:sz="0" w:space="0" w:color="auto"/>
            <w:right w:val="none" w:sz="0" w:space="0" w:color="auto"/>
          </w:divBdr>
          <w:divsChild>
            <w:div w:id="740450139">
              <w:marLeft w:val="0"/>
              <w:marRight w:val="0"/>
              <w:marTop w:val="0"/>
              <w:marBottom w:val="0"/>
              <w:divBdr>
                <w:top w:val="none" w:sz="0" w:space="0" w:color="auto"/>
                <w:left w:val="none" w:sz="0" w:space="0" w:color="auto"/>
                <w:bottom w:val="none" w:sz="0" w:space="0" w:color="auto"/>
                <w:right w:val="none" w:sz="0" w:space="0" w:color="auto"/>
              </w:divBdr>
            </w:div>
          </w:divsChild>
        </w:div>
        <w:div w:id="1068648454">
          <w:marLeft w:val="0"/>
          <w:marRight w:val="0"/>
          <w:marTop w:val="0"/>
          <w:marBottom w:val="0"/>
          <w:divBdr>
            <w:top w:val="none" w:sz="0" w:space="0" w:color="auto"/>
            <w:left w:val="none" w:sz="0" w:space="0" w:color="auto"/>
            <w:bottom w:val="none" w:sz="0" w:space="0" w:color="auto"/>
            <w:right w:val="none" w:sz="0" w:space="0" w:color="auto"/>
          </w:divBdr>
          <w:divsChild>
            <w:div w:id="1975208310">
              <w:marLeft w:val="0"/>
              <w:marRight w:val="0"/>
              <w:marTop w:val="0"/>
              <w:marBottom w:val="0"/>
              <w:divBdr>
                <w:top w:val="none" w:sz="0" w:space="0" w:color="auto"/>
                <w:left w:val="none" w:sz="0" w:space="0" w:color="auto"/>
                <w:bottom w:val="none" w:sz="0" w:space="0" w:color="auto"/>
                <w:right w:val="none" w:sz="0" w:space="0" w:color="auto"/>
              </w:divBdr>
            </w:div>
          </w:divsChild>
        </w:div>
        <w:div w:id="1090811569">
          <w:marLeft w:val="0"/>
          <w:marRight w:val="0"/>
          <w:marTop w:val="0"/>
          <w:marBottom w:val="0"/>
          <w:divBdr>
            <w:top w:val="none" w:sz="0" w:space="0" w:color="auto"/>
            <w:left w:val="none" w:sz="0" w:space="0" w:color="auto"/>
            <w:bottom w:val="none" w:sz="0" w:space="0" w:color="auto"/>
            <w:right w:val="none" w:sz="0" w:space="0" w:color="auto"/>
          </w:divBdr>
          <w:divsChild>
            <w:div w:id="2036735116">
              <w:marLeft w:val="0"/>
              <w:marRight w:val="0"/>
              <w:marTop w:val="0"/>
              <w:marBottom w:val="0"/>
              <w:divBdr>
                <w:top w:val="none" w:sz="0" w:space="0" w:color="auto"/>
                <w:left w:val="none" w:sz="0" w:space="0" w:color="auto"/>
                <w:bottom w:val="none" w:sz="0" w:space="0" w:color="auto"/>
                <w:right w:val="none" w:sz="0" w:space="0" w:color="auto"/>
              </w:divBdr>
            </w:div>
          </w:divsChild>
        </w:div>
        <w:div w:id="1093209123">
          <w:marLeft w:val="0"/>
          <w:marRight w:val="0"/>
          <w:marTop w:val="0"/>
          <w:marBottom w:val="0"/>
          <w:divBdr>
            <w:top w:val="none" w:sz="0" w:space="0" w:color="auto"/>
            <w:left w:val="none" w:sz="0" w:space="0" w:color="auto"/>
            <w:bottom w:val="none" w:sz="0" w:space="0" w:color="auto"/>
            <w:right w:val="none" w:sz="0" w:space="0" w:color="auto"/>
          </w:divBdr>
          <w:divsChild>
            <w:div w:id="1023022263">
              <w:marLeft w:val="0"/>
              <w:marRight w:val="0"/>
              <w:marTop w:val="0"/>
              <w:marBottom w:val="0"/>
              <w:divBdr>
                <w:top w:val="none" w:sz="0" w:space="0" w:color="auto"/>
                <w:left w:val="none" w:sz="0" w:space="0" w:color="auto"/>
                <w:bottom w:val="none" w:sz="0" w:space="0" w:color="auto"/>
                <w:right w:val="none" w:sz="0" w:space="0" w:color="auto"/>
              </w:divBdr>
            </w:div>
          </w:divsChild>
        </w:div>
        <w:div w:id="1096167755">
          <w:marLeft w:val="0"/>
          <w:marRight w:val="0"/>
          <w:marTop w:val="0"/>
          <w:marBottom w:val="0"/>
          <w:divBdr>
            <w:top w:val="none" w:sz="0" w:space="0" w:color="auto"/>
            <w:left w:val="none" w:sz="0" w:space="0" w:color="auto"/>
            <w:bottom w:val="none" w:sz="0" w:space="0" w:color="auto"/>
            <w:right w:val="none" w:sz="0" w:space="0" w:color="auto"/>
          </w:divBdr>
          <w:divsChild>
            <w:div w:id="640186855">
              <w:marLeft w:val="0"/>
              <w:marRight w:val="0"/>
              <w:marTop w:val="0"/>
              <w:marBottom w:val="0"/>
              <w:divBdr>
                <w:top w:val="none" w:sz="0" w:space="0" w:color="auto"/>
                <w:left w:val="none" w:sz="0" w:space="0" w:color="auto"/>
                <w:bottom w:val="none" w:sz="0" w:space="0" w:color="auto"/>
                <w:right w:val="none" w:sz="0" w:space="0" w:color="auto"/>
              </w:divBdr>
            </w:div>
          </w:divsChild>
        </w:div>
        <w:div w:id="1106728596">
          <w:marLeft w:val="0"/>
          <w:marRight w:val="0"/>
          <w:marTop w:val="0"/>
          <w:marBottom w:val="0"/>
          <w:divBdr>
            <w:top w:val="none" w:sz="0" w:space="0" w:color="auto"/>
            <w:left w:val="none" w:sz="0" w:space="0" w:color="auto"/>
            <w:bottom w:val="none" w:sz="0" w:space="0" w:color="auto"/>
            <w:right w:val="none" w:sz="0" w:space="0" w:color="auto"/>
          </w:divBdr>
          <w:divsChild>
            <w:div w:id="421412229">
              <w:marLeft w:val="0"/>
              <w:marRight w:val="0"/>
              <w:marTop w:val="0"/>
              <w:marBottom w:val="0"/>
              <w:divBdr>
                <w:top w:val="none" w:sz="0" w:space="0" w:color="auto"/>
                <w:left w:val="none" w:sz="0" w:space="0" w:color="auto"/>
                <w:bottom w:val="none" w:sz="0" w:space="0" w:color="auto"/>
                <w:right w:val="none" w:sz="0" w:space="0" w:color="auto"/>
              </w:divBdr>
            </w:div>
          </w:divsChild>
        </w:div>
        <w:div w:id="1110931571">
          <w:marLeft w:val="0"/>
          <w:marRight w:val="0"/>
          <w:marTop w:val="0"/>
          <w:marBottom w:val="0"/>
          <w:divBdr>
            <w:top w:val="none" w:sz="0" w:space="0" w:color="auto"/>
            <w:left w:val="none" w:sz="0" w:space="0" w:color="auto"/>
            <w:bottom w:val="none" w:sz="0" w:space="0" w:color="auto"/>
            <w:right w:val="none" w:sz="0" w:space="0" w:color="auto"/>
          </w:divBdr>
          <w:divsChild>
            <w:div w:id="253897576">
              <w:marLeft w:val="0"/>
              <w:marRight w:val="0"/>
              <w:marTop w:val="0"/>
              <w:marBottom w:val="0"/>
              <w:divBdr>
                <w:top w:val="none" w:sz="0" w:space="0" w:color="auto"/>
                <w:left w:val="none" w:sz="0" w:space="0" w:color="auto"/>
                <w:bottom w:val="none" w:sz="0" w:space="0" w:color="auto"/>
                <w:right w:val="none" w:sz="0" w:space="0" w:color="auto"/>
              </w:divBdr>
            </w:div>
          </w:divsChild>
        </w:div>
        <w:div w:id="1112474819">
          <w:marLeft w:val="0"/>
          <w:marRight w:val="0"/>
          <w:marTop w:val="0"/>
          <w:marBottom w:val="0"/>
          <w:divBdr>
            <w:top w:val="none" w:sz="0" w:space="0" w:color="auto"/>
            <w:left w:val="none" w:sz="0" w:space="0" w:color="auto"/>
            <w:bottom w:val="none" w:sz="0" w:space="0" w:color="auto"/>
            <w:right w:val="none" w:sz="0" w:space="0" w:color="auto"/>
          </w:divBdr>
          <w:divsChild>
            <w:div w:id="1285235539">
              <w:marLeft w:val="0"/>
              <w:marRight w:val="0"/>
              <w:marTop w:val="0"/>
              <w:marBottom w:val="0"/>
              <w:divBdr>
                <w:top w:val="none" w:sz="0" w:space="0" w:color="auto"/>
                <w:left w:val="none" w:sz="0" w:space="0" w:color="auto"/>
                <w:bottom w:val="none" w:sz="0" w:space="0" w:color="auto"/>
                <w:right w:val="none" w:sz="0" w:space="0" w:color="auto"/>
              </w:divBdr>
            </w:div>
          </w:divsChild>
        </w:div>
        <w:div w:id="1134907925">
          <w:marLeft w:val="0"/>
          <w:marRight w:val="0"/>
          <w:marTop w:val="0"/>
          <w:marBottom w:val="0"/>
          <w:divBdr>
            <w:top w:val="none" w:sz="0" w:space="0" w:color="auto"/>
            <w:left w:val="none" w:sz="0" w:space="0" w:color="auto"/>
            <w:bottom w:val="none" w:sz="0" w:space="0" w:color="auto"/>
            <w:right w:val="none" w:sz="0" w:space="0" w:color="auto"/>
          </w:divBdr>
          <w:divsChild>
            <w:div w:id="920408795">
              <w:marLeft w:val="0"/>
              <w:marRight w:val="0"/>
              <w:marTop w:val="0"/>
              <w:marBottom w:val="0"/>
              <w:divBdr>
                <w:top w:val="none" w:sz="0" w:space="0" w:color="auto"/>
                <w:left w:val="none" w:sz="0" w:space="0" w:color="auto"/>
                <w:bottom w:val="none" w:sz="0" w:space="0" w:color="auto"/>
                <w:right w:val="none" w:sz="0" w:space="0" w:color="auto"/>
              </w:divBdr>
            </w:div>
          </w:divsChild>
        </w:div>
        <w:div w:id="1150243440">
          <w:marLeft w:val="0"/>
          <w:marRight w:val="0"/>
          <w:marTop w:val="0"/>
          <w:marBottom w:val="0"/>
          <w:divBdr>
            <w:top w:val="none" w:sz="0" w:space="0" w:color="auto"/>
            <w:left w:val="none" w:sz="0" w:space="0" w:color="auto"/>
            <w:bottom w:val="none" w:sz="0" w:space="0" w:color="auto"/>
            <w:right w:val="none" w:sz="0" w:space="0" w:color="auto"/>
          </w:divBdr>
          <w:divsChild>
            <w:div w:id="591856175">
              <w:marLeft w:val="0"/>
              <w:marRight w:val="0"/>
              <w:marTop w:val="0"/>
              <w:marBottom w:val="0"/>
              <w:divBdr>
                <w:top w:val="none" w:sz="0" w:space="0" w:color="auto"/>
                <w:left w:val="none" w:sz="0" w:space="0" w:color="auto"/>
                <w:bottom w:val="none" w:sz="0" w:space="0" w:color="auto"/>
                <w:right w:val="none" w:sz="0" w:space="0" w:color="auto"/>
              </w:divBdr>
            </w:div>
          </w:divsChild>
        </w:div>
        <w:div w:id="1152405854">
          <w:marLeft w:val="0"/>
          <w:marRight w:val="0"/>
          <w:marTop w:val="0"/>
          <w:marBottom w:val="0"/>
          <w:divBdr>
            <w:top w:val="none" w:sz="0" w:space="0" w:color="auto"/>
            <w:left w:val="none" w:sz="0" w:space="0" w:color="auto"/>
            <w:bottom w:val="none" w:sz="0" w:space="0" w:color="auto"/>
            <w:right w:val="none" w:sz="0" w:space="0" w:color="auto"/>
          </w:divBdr>
          <w:divsChild>
            <w:div w:id="1582375647">
              <w:marLeft w:val="0"/>
              <w:marRight w:val="0"/>
              <w:marTop w:val="0"/>
              <w:marBottom w:val="0"/>
              <w:divBdr>
                <w:top w:val="none" w:sz="0" w:space="0" w:color="auto"/>
                <w:left w:val="none" w:sz="0" w:space="0" w:color="auto"/>
                <w:bottom w:val="none" w:sz="0" w:space="0" w:color="auto"/>
                <w:right w:val="none" w:sz="0" w:space="0" w:color="auto"/>
              </w:divBdr>
            </w:div>
          </w:divsChild>
        </w:div>
        <w:div w:id="1152672871">
          <w:marLeft w:val="0"/>
          <w:marRight w:val="0"/>
          <w:marTop w:val="0"/>
          <w:marBottom w:val="0"/>
          <w:divBdr>
            <w:top w:val="none" w:sz="0" w:space="0" w:color="auto"/>
            <w:left w:val="none" w:sz="0" w:space="0" w:color="auto"/>
            <w:bottom w:val="none" w:sz="0" w:space="0" w:color="auto"/>
            <w:right w:val="none" w:sz="0" w:space="0" w:color="auto"/>
          </w:divBdr>
          <w:divsChild>
            <w:div w:id="929049485">
              <w:marLeft w:val="0"/>
              <w:marRight w:val="0"/>
              <w:marTop w:val="0"/>
              <w:marBottom w:val="0"/>
              <w:divBdr>
                <w:top w:val="none" w:sz="0" w:space="0" w:color="auto"/>
                <w:left w:val="none" w:sz="0" w:space="0" w:color="auto"/>
                <w:bottom w:val="none" w:sz="0" w:space="0" w:color="auto"/>
                <w:right w:val="none" w:sz="0" w:space="0" w:color="auto"/>
              </w:divBdr>
            </w:div>
          </w:divsChild>
        </w:div>
        <w:div w:id="1152721350">
          <w:marLeft w:val="0"/>
          <w:marRight w:val="0"/>
          <w:marTop w:val="0"/>
          <w:marBottom w:val="0"/>
          <w:divBdr>
            <w:top w:val="none" w:sz="0" w:space="0" w:color="auto"/>
            <w:left w:val="none" w:sz="0" w:space="0" w:color="auto"/>
            <w:bottom w:val="none" w:sz="0" w:space="0" w:color="auto"/>
            <w:right w:val="none" w:sz="0" w:space="0" w:color="auto"/>
          </w:divBdr>
          <w:divsChild>
            <w:div w:id="989596247">
              <w:marLeft w:val="0"/>
              <w:marRight w:val="0"/>
              <w:marTop w:val="0"/>
              <w:marBottom w:val="0"/>
              <w:divBdr>
                <w:top w:val="none" w:sz="0" w:space="0" w:color="auto"/>
                <w:left w:val="none" w:sz="0" w:space="0" w:color="auto"/>
                <w:bottom w:val="none" w:sz="0" w:space="0" w:color="auto"/>
                <w:right w:val="none" w:sz="0" w:space="0" w:color="auto"/>
              </w:divBdr>
            </w:div>
          </w:divsChild>
        </w:div>
        <w:div w:id="1153982123">
          <w:marLeft w:val="0"/>
          <w:marRight w:val="0"/>
          <w:marTop w:val="0"/>
          <w:marBottom w:val="0"/>
          <w:divBdr>
            <w:top w:val="none" w:sz="0" w:space="0" w:color="auto"/>
            <w:left w:val="none" w:sz="0" w:space="0" w:color="auto"/>
            <w:bottom w:val="none" w:sz="0" w:space="0" w:color="auto"/>
            <w:right w:val="none" w:sz="0" w:space="0" w:color="auto"/>
          </w:divBdr>
          <w:divsChild>
            <w:div w:id="285935635">
              <w:marLeft w:val="0"/>
              <w:marRight w:val="0"/>
              <w:marTop w:val="0"/>
              <w:marBottom w:val="0"/>
              <w:divBdr>
                <w:top w:val="none" w:sz="0" w:space="0" w:color="auto"/>
                <w:left w:val="none" w:sz="0" w:space="0" w:color="auto"/>
                <w:bottom w:val="none" w:sz="0" w:space="0" w:color="auto"/>
                <w:right w:val="none" w:sz="0" w:space="0" w:color="auto"/>
              </w:divBdr>
            </w:div>
          </w:divsChild>
        </w:div>
        <w:div w:id="1157959038">
          <w:marLeft w:val="0"/>
          <w:marRight w:val="0"/>
          <w:marTop w:val="0"/>
          <w:marBottom w:val="0"/>
          <w:divBdr>
            <w:top w:val="none" w:sz="0" w:space="0" w:color="auto"/>
            <w:left w:val="none" w:sz="0" w:space="0" w:color="auto"/>
            <w:bottom w:val="none" w:sz="0" w:space="0" w:color="auto"/>
            <w:right w:val="none" w:sz="0" w:space="0" w:color="auto"/>
          </w:divBdr>
          <w:divsChild>
            <w:div w:id="1918054098">
              <w:marLeft w:val="0"/>
              <w:marRight w:val="0"/>
              <w:marTop w:val="0"/>
              <w:marBottom w:val="0"/>
              <w:divBdr>
                <w:top w:val="none" w:sz="0" w:space="0" w:color="auto"/>
                <w:left w:val="none" w:sz="0" w:space="0" w:color="auto"/>
                <w:bottom w:val="none" w:sz="0" w:space="0" w:color="auto"/>
                <w:right w:val="none" w:sz="0" w:space="0" w:color="auto"/>
              </w:divBdr>
            </w:div>
          </w:divsChild>
        </w:div>
        <w:div w:id="1187253883">
          <w:marLeft w:val="0"/>
          <w:marRight w:val="0"/>
          <w:marTop w:val="0"/>
          <w:marBottom w:val="0"/>
          <w:divBdr>
            <w:top w:val="none" w:sz="0" w:space="0" w:color="auto"/>
            <w:left w:val="none" w:sz="0" w:space="0" w:color="auto"/>
            <w:bottom w:val="none" w:sz="0" w:space="0" w:color="auto"/>
            <w:right w:val="none" w:sz="0" w:space="0" w:color="auto"/>
          </w:divBdr>
          <w:divsChild>
            <w:div w:id="1486583057">
              <w:marLeft w:val="0"/>
              <w:marRight w:val="0"/>
              <w:marTop w:val="0"/>
              <w:marBottom w:val="0"/>
              <w:divBdr>
                <w:top w:val="none" w:sz="0" w:space="0" w:color="auto"/>
                <w:left w:val="none" w:sz="0" w:space="0" w:color="auto"/>
                <w:bottom w:val="none" w:sz="0" w:space="0" w:color="auto"/>
                <w:right w:val="none" w:sz="0" w:space="0" w:color="auto"/>
              </w:divBdr>
            </w:div>
          </w:divsChild>
        </w:div>
        <w:div w:id="1189610700">
          <w:marLeft w:val="0"/>
          <w:marRight w:val="0"/>
          <w:marTop w:val="0"/>
          <w:marBottom w:val="0"/>
          <w:divBdr>
            <w:top w:val="none" w:sz="0" w:space="0" w:color="auto"/>
            <w:left w:val="none" w:sz="0" w:space="0" w:color="auto"/>
            <w:bottom w:val="none" w:sz="0" w:space="0" w:color="auto"/>
            <w:right w:val="none" w:sz="0" w:space="0" w:color="auto"/>
          </w:divBdr>
          <w:divsChild>
            <w:div w:id="9378129">
              <w:marLeft w:val="0"/>
              <w:marRight w:val="0"/>
              <w:marTop w:val="0"/>
              <w:marBottom w:val="0"/>
              <w:divBdr>
                <w:top w:val="none" w:sz="0" w:space="0" w:color="auto"/>
                <w:left w:val="none" w:sz="0" w:space="0" w:color="auto"/>
                <w:bottom w:val="none" w:sz="0" w:space="0" w:color="auto"/>
                <w:right w:val="none" w:sz="0" w:space="0" w:color="auto"/>
              </w:divBdr>
            </w:div>
          </w:divsChild>
        </w:div>
        <w:div w:id="1197354598">
          <w:marLeft w:val="0"/>
          <w:marRight w:val="0"/>
          <w:marTop w:val="0"/>
          <w:marBottom w:val="0"/>
          <w:divBdr>
            <w:top w:val="none" w:sz="0" w:space="0" w:color="auto"/>
            <w:left w:val="none" w:sz="0" w:space="0" w:color="auto"/>
            <w:bottom w:val="none" w:sz="0" w:space="0" w:color="auto"/>
            <w:right w:val="none" w:sz="0" w:space="0" w:color="auto"/>
          </w:divBdr>
          <w:divsChild>
            <w:div w:id="941180735">
              <w:marLeft w:val="0"/>
              <w:marRight w:val="0"/>
              <w:marTop w:val="0"/>
              <w:marBottom w:val="0"/>
              <w:divBdr>
                <w:top w:val="none" w:sz="0" w:space="0" w:color="auto"/>
                <w:left w:val="none" w:sz="0" w:space="0" w:color="auto"/>
                <w:bottom w:val="none" w:sz="0" w:space="0" w:color="auto"/>
                <w:right w:val="none" w:sz="0" w:space="0" w:color="auto"/>
              </w:divBdr>
            </w:div>
          </w:divsChild>
        </w:div>
        <w:div w:id="1199851550">
          <w:marLeft w:val="0"/>
          <w:marRight w:val="0"/>
          <w:marTop w:val="0"/>
          <w:marBottom w:val="0"/>
          <w:divBdr>
            <w:top w:val="none" w:sz="0" w:space="0" w:color="auto"/>
            <w:left w:val="none" w:sz="0" w:space="0" w:color="auto"/>
            <w:bottom w:val="none" w:sz="0" w:space="0" w:color="auto"/>
            <w:right w:val="none" w:sz="0" w:space="0" w:color="auto"/>
          </w:divBdr>
          <w:divsChild>
            <w:div w:id="1344553617">
              <w:marLeft w:val="0"/>
              <w:marRight w:val="0"/>
              <w:marTop w:val="0"/>
              <w:marBottom w:val="0"/>
              <w:divBdr>
                <w:top w:val="none" w:sz="0" w:space="0" w:color="auto"/>
                <w:left w:val="none" w:sz="0" w:space="0" w:color="auto"/>
                <w:bottom w:val="none" w:sz="0" w:space="0" w:color="auto"/>
                <w:right w:val="none" w:sz="0" w:space="0" w:color="auto"/>
              </w:divBdr>
            </w:div>
          </w:divsChild>
        </w:div>
        <w:div w:id="1221476745">
          <w:marLeft w:val="0"/>
          <w:marRight w:val="0"/>
          <w:marTop w:val="0"/>
          <w:marBottom w:val="0"/>
          <w:divBdr>
            <w:top w:val="none" w:sz="0" w:space="0" w:color="auto"/>
            <w:left w:val="none" w:sz="0" w:space="0" w:color="auto"/>
            <w:bottom w:val="none" w:sz="0" w:space="0" w:color="auto"/>
            <w:right w:val="none" w:sz="0" w:space="0" w:color="auto"/>
          </w:divBdr>
          <w:divsChild>
            <w:div w:id="158425093">
              <w:marLeft w:val="0"/>
              <w:marRight w:val="0"/>
              <w:marTop w:val="0"/>
              <w:marBottom w:val="0"/>
              <w:divBdr>
                <w:top w:val="none" w:sz="0" w:space="0" w:color="auto"/>
                <w:left w:val="none" w:sz="0" w:space="0" w:color="auto"/>
                <w:bottom w:val="none" w:sz="0" w:space="0" w:color="auto"/>
                <w:right w:val="none" w:sz="0" w:space="0" w:color="auto"/>
              </w:divBdr>
            </w:div>
          </w:divsChild>
        </w:div>
        <w:div w:id="1236475420">
          <w:marLeft w:val="0"/>
          <w:marRight w:val="0"/>
          <w:marTop w:val="0"/>
          <w:marBottom w:val="0"/>
          <w:divBdr>
            <w:top w:val="none" w:sz="0" w:space="0" w:color="auto"/>
            <w:left w:val="none" w:sz="0" w:space="0" w:color="auto"/>
            <w:bottom w:val="none" w:sz="0" w:space="0" w:color="auto"/>
            <w:right w:val="none" w:sz="0" w:space="0" w:color="auto"/>
          </w:divBdr>
          <w:divsChild>
            <w:div w:id="2017338436">
              <w:marLeft w:val="0"/>
              <w:marRight w:val="0"/>
              <w:marTop w:val="0"/>
              <w:marBottom w:val="0"/>
              <w:divBdr>
                <w:top w:val="none" w:sz="0" w:space="0" w:color="auto"/>
                <w:left w:val="none" w:sz="0" w:space="0" w:color="auto"/>
                <w:bottom w:val="none" w:sz="0" w:space="0" w:color="auto"/>
                <w:right w:val="none" w:sz="0" w:space="0" w:color="auto"/>
              </w:divBdr>
            </w:div>
          </w:divsChild>
        </w:div>
        <w:div w:id="1253971996">
          <w:marLeft w:val="0"/>
          <w:marRight w:val="0"/>
          <w:marTop w:val="0"/>
          <w:marBottom w:val="0"/>
          <w:divBdr>
            <w:top w:val="none" w:sz="0" w:space="0" w:color="auto"/>
            <w:left w:val="none" w:sz="0" w:space="0" w:color="auto"/>
            <w:bottom w:val="none" w:sz="0" w:space="0" w:color="auto"/>
            <w:right w:val="none" w:sz="0" w:space="0" w:color="auto"/>
          </w:divBdr>
          <w:divsChild>
            <w:div w:id="935747582">
              <w:marLeft w:val="0"/>
              <w:marRight w:val="0"/>
              <w:marTop w:val="0"/>
              <w:marBottom w:val="0"/>
              <w:divBdr>
                <w:top w:val="none" w:sz="0" w:space="0" w:color="auto"/>
                <w:left w:val="none" w:sz="0" w:space="0" w:color="auto"/>
                <w:bottom w:val="none" w:sz="0" w:space="0" w:color="auto"/>
                <w:right w:val="none" w:sz="0" w:space="0" w:color="auto"/>
              </w:divBdr>
            </w:div>
          </w:divsChild>
        </w:div>
        <w:div w:id="1266113353">
          <w:marLeft w:val="0"/>
          <w:marRight w:val="0"/>
          <w:marTop w:val="0"/>
          <w:marBottom w:val="0"/>
          <w:divBdr>
            <w:top w:val="none" w:sz="0" w:space="0" w:color="auto"/>
            <w:left w:val="none" w:sz="0" w:space="0" w:color="auto"/>
            <w:bottom w:val="none" w:sz="0" w:space="0" w:color="auto"/>
            <w:right w:val="none" w:sz="0" w:space="0" w:color="auto"/>
          </w:divBdr>
          <w:divsChild>
            <w:div w:id="2087337216">
              <w:marLeft w:val="0"/>
              <w:marRight w:val="0"/>
              <w:marTop w:val="0"/>
              <w:marBottom w:val="0"/>
              <w:divBdr>
                <w:top w:val="none" w:sz="0" w:space="0" w:color="auto"/>
                <w:left w:val="none" w:sz="0" w:space="0" w:color="auto"/>
                <w:bottom w:val="none" w:sz="0" w:space="0" w:color="auto"/>
                <w:right w:val="none" w:sz="0" w:space="0" w:color="auto"/>
              </w:divBdr>
            </w:div>
          </w:divsChild>
        </w:div>
        <w:div w:id="1267805145">
          <w:marLeft w:val="0"/>
          <w:marRight w:val="0"/>
          <w:marTop w:val="0"/>
          <w:marBottom w:val="0"/>
          <w:divBdr>
            <w:top w:val="none" w:sz="0" w:space="0" w:color="auto"/>
            <w:left w:val="none" w:sz="0" w:space="0" w:color="auto"/>
            <w:bottom w:val="none" w:sz="0" w:space="0" w:color="auto"/>
            <w:right w:val="none" w:sz="0" w:space="0" w:color="auto"/>
          </w:divBdr>
          <w:divsChild>
            <w:div w:id="535973158">
              <w:marLeft w:val="0"/>
              <w:marRight w:val="0"/>
              <w:marTop w:val="0"/>
              <w:marBottom w:val="0"/>
              <w:divBdr>
                <w:top w:val="none" w:sz="0" w:space="0" w:color="auto"/>
                <w:left w:val="none" w:sz="0" w:space="0" w:color="auto"/>
                <w:bottom w:val="none" w:sz="0" w:space="0" w:color="auto"/>
                <w:right w:val="none" w:sz="0" w:space="0" w:color="auto"/>
              </w:divBdr>
            </w:div>
          </w:divsChild>
        </w:div>
        <w:div w:id="1272861004">
          <w:marLeft w:val="0"/>
          <w:marRight w:val="0"/>
          <w:marTop w:val="0"/>
          <w:marBottom w:val="0"/>
          <w:divBdr>
            <w:top w:val="none" w:sz="0" w:space="0" w:color="auto"/>
            <w:left w:val="none" w:sz="0" w:space="0" w:color="auto"/>
            <w:bottom w:val="none" w:sz="0" w:space="0" w:color="auto"/>
            <w:right w:val="none" w:sz="0" w:space="0" w:color="auto"/>
          </w:divBdr>
          <w:divsChild>
            <w:div w:id="933052002">
              <w:marLeft w:val="0"/>
              <w:marRight w:val="0"/>
              <w:marTop w:val="0"/>
              <w:marBottom w:val="0"/>
              <w:divBdr>
                <w:top w:val="none" w:sz="0" w:space="0" w:color="auto"/>
                <w:left w:val="none" w:sz="0" w:space="0" w:color="auto"/>
                <w:bottom w:val="none" w:sz="0" w:space="0" w:color="auto"/>
                <w:right w:val="none" w:sz="0" w:space="0" w:color="auto"/>
              </w:divBdr>
            </w:div>
          </w:divsChild>
        </w:div>
        <w:div w:id="1281648151">
          <w:marLeft w:val="0"/>
          <w:marRight w:val="0"/>
          <w:marTop w:val="0"/>
          <w:marBottom w:val="0"/>
          <w:divBdr>
            <w:top w:val="none" w:sz="0" w:space="0" w:color="auto"/>
            <w:left w:val="none" w:sz="0" w:space="0" w:color="auto"/>
            <w:bottom w:val="none" w:sz="0" w:space="0" w:color="auto"/>
            <w:right w:val="none" w:sz="0" w:space="0" w:color="auto"/>
          </w:divBdr>
          <w:divsChild>
            <w:div w:id="1000616385">
              <w:marLeft w:val="0"/>
              <w:marRight w:val="0"/>
              <w:marTop w:val="0"/>
              <w:marBottom w:val="0"/>
              <w:divBdr>
                <w:top w:val="none" w:sz="0" w:space="0" w:color="auto"/>
                <w:left w:val="none" w:sz="0" w:space="0" w:color="auto"/>
                <w:bottom w:val="none" w:sz="0" w:space="0" w:color="auto"/>
                <w:right w:val="none" w:sz="0" w:space="0" w:color="auto"/>
              </w:divBdr>
            </w:div>
          </w:divsChild>
        </w:div>
        <w:div w:id="1282762269">
          <w:marLeft w:val="0"/>
          <w:marRight w:val="0"/>
          <w:marTop w:val="0"/>
          <w:marBottom w:val="0"/>
          <w:divBdr>
            <w:top w:val="none" w:sz="0" w:space="0" w:color="auto"/>
            <w:left w:val="none" w:sz="0" w:space="0" w:color="auto"/>
            <w:bottom w:val="none" w:sz="0" w:space="0" w:color="auto"/>
            <w:right w:val="none" w:sz="0" w:space="0" w:color="auto"/>
          </w:divBdr>
          <w:divsChild>
            <w:div w:id="685518049">
              <w:marLeft w:val="0"/>
              <w:marRight w:val="0"/>
              <w:marTop w:val="0"/>
              <w:marBottom w:val="0"/>
              <w:divBdr>
                <w:top w:val="none" w:sz="0" w:space="0" w:color="auto"/>
                <w:left w:val="none" w:sz="0" w:space="0" w:color="auto"/>
                <w:bottom w:val="none" w:sz="0" w:space="0" w:color="auto"/>
                <w:right w:val="none" w:sz="0" w:space="0" w:color="auto"/>
              </w:divBdr>
            </w:div>
          </w:divsChild>
        </w:div>
        <w:div w:id="1285306849">
          <w:marLeft w:val="0"/>
          <w:marRight w:val="0"/>
          <w:marTop w:val="0"/>
          <w:marBottom w:val="0"/>
          <w:divBdr>
            <w:top w:val="none" w:sz="0" w:space="0" w:color="auto"/>
            <w:left w:val="none" w:sz="0" w:space="0" w:color="auto"/>
            <w:bottom w:val="none" w:sz="0" w:space="0" w:color="auto"/>
            <w:right w:val="none" w:sz="0" w:space="0" w:color="auto"/>
          </w:divBdr>
          <w:divsChild>
            <w:div w:id="676420273">
              <w:marLeft w:val="0"/>
              <w:marRight w:val="0"/>
              <w:marTop w:val="0"/>
              <w:marBottom w:val="0"/>
              <w:divBdr>
                <w:top w:val="none" w:sz="0" w:space="0" w:color="auto"/>
                <w:left w:val="none" w:sz="0" w:space="0" w:color="auto"/>
                <w:bottom w:val="none" w:sz="0" w:space="0" w:color="auto"/>
                <w:right w:val="none" w:sz="0" w:space="0" w:color="auto"/>
              </w:divBdr>
            </w:div>
          </w:divsChild>
        </w:div>
        <w:div w:id="1291013678">
          <w:marLeft w:val="0"/>
          <w:marRight w:val="0"/>
          <w:marTop w:val="0"/>
          <w:marBottom w:val="0"/>
          <w:divBdr>
            <w:top w:val="none" w:sz="0" w:space="0" w:color="auto"/>
            <w:left w:val="none" w:sz="0" w:space="0" w:color="auto"/>
            <w:bottom w:val="none" w:sz="0" w:space="0" w:color="auto"/>
            <w:right w:val="none" w:sz="0" w:space="0" w:color="auto"/>
          </w:divBdr>
          <w:divsChild>
            <w:div w:id="1720352589">
              <w:marLeft w:val="0"/>
              <w:marRight w:val="0"/>
              <w:marTop w:val="0"/>
              <w:marBottom w:val="0"/>
              <w:divBdr>
                <w:top w:val="none" w:sz="0" w:space="0" w:color="auto"/>
                <w:left w:val="none" w:sz="0" w:space="0" w:color="auto"/>
                <w:bottom w:val="none" w:sz="0" w:space="0" w:color="auto"/>
                <w:right w:val="none" w:sz="0" w:space="0" w:color="auto"/>
              </w:divBdr>
            </w:div>
          </w:divsChild>
        </w:div>
        <w:div w:id="1292323497">
          <w:marLeft w:val="0"/>
          <w:marRight w:val="0"/>
          <w:marTop w:val="0"/>
          <w:marBottom w:val="0"/>
          <w:divBdr>
            <w:top w:val="none" w:sz="0" w:space="0" w:color="auto"/>
            <w:left w:val="none" w:sz="0" w:space="0" w:color="auto"/>
            <w:bottom w:val="none" w:sz="0" w:space="0" w:color="auto"/>
            <w:right w:val="none" w:sz="0" w:space="0" w:color="auto"/>
          </w:divBdr>
          <w:divsChild>
            <w:div w:id="1860728649">
              <w:marLeft w:val="0"/>
              <w:marRight w:val="0"/>
              <w:marTop w:val="0"/>
              <w:marBottom w:val="0"/>
              <w:divBdr>
                <w:top w:val="none" w:sz="0" w:space="0" w:color="auto"/>
                <w:left w:val="none" w:sz="0" w:space="0" w:color="auto"/>
                <w:bottom w:val="none" w:sz="0" w:space="0" w:color="auto"/>
                <w:right w:val="none" w:sz="0" w:space="0" w:color="auto"/>
              </w:divBdr>
            </w:div>
          </w:divsChild>
        </w:div>
        <w:div w:id="1294677276">
          <w:marLeft w:val="0"/>
          <w:marRight w:val="0"/>
          <w:marTop w:val="0"/>
          <w:marBottom w:val="0"/>
          <w:divBdr>
            <w:top w:val="none" w:sz="0" w:space="0" w:color="auto"/>
            <w:left w:val="none" w:sz="0" w:space="0" w:color="auto"/>
            <w:bottom w:val="none" w:sz="0" w:space="0" w:color="auto"/>
            <w:right w:val="none" w:sz="0" w:space="0" w:color="auto"/>
          </w:divBdr>
          <w:divsChild>
            <w:div w:id="1601452612">
              <w:marLeft w:val="0"/>
              <w:marRight w:val="0"/>
              <w:marTop w:val="0"/>
              <w:marBottom w:val="0"/>
              <w:divBdr>
                <w:top w:val="none" w:sz="0" w:space="0" w:color="auto"/>
                <w:left w:val="none" w:sz="0" w:space="0" w:color="auto"/>
                <w:bottom w:val="none" w:sz="0" w:space="0" w:color="auto"/>
                <w:right w:val="none" w:sz="0" w:space="0" w:color="auto"/>
              </w:divBdr>
            </w:div>
          </w:divsChild>
        </w:div>
        <w:div w:id="1328555512">
          <w:marLeft w:val="0"/>
          <w:marRight w:val="0"/>
          <w:marTop w:val="0"/>
          <w:marBottom w:val="0"/>
          <w:divBdr>
            <w:top w:val="none" w:sz="0" w:space="0" w:color="auto"/>
            <w:left w:val="none" w:sz="0" w:space="0" w:color="auto"/>
            <w:bottom w:val="none" w:sz="0" w:space="0" w:color="auto"/>
            <w:right w:val="none" w:sz="0" w:space="0" w:color="auto"/>
          </w:divBdr>
          <w:divsChild>
            <w:div w:id="1869025143">
              <w:marLeft w:val="0"/>
              <w:marRight w:val="0"/>
              <w:marTop w:val="0"/>
              <w:marBottom w:val="0"/>
              <w:divBdr>
                <w:top w:val="none" w:sz="0" w:space="0" w:color="auto"/>
                <w:left w:val="none" w:sz="0" w:space="0" w:color="auto"/>
                <w:bottom w:val="none" w:sz="0" w:space="0" w:color="auto"/>
                <w:right w:val="none" w:sz="0" w:space="0" w:color="auto"/>
              </w:divBdr>
            </w:div>
          </w:divsChild>
        </w:div>
        <w:div w:id="1336765371">
          <w:marLeft w:val="0"/>
          <w:marRight w:val="0"/>
          <w:marTop w:val="0"/>
          <w:marBottom w:val="0"/>
          <w:divBdr>
            <w:top w:val="none" w:sz="0" w:space="0" w:color="auto"/>
            <w:left w:val="none" w:sz="0" w:space="0" w:color="auto"/>
            <w:bottom w:val="none" w:sz="0" w:space="0" w:color="auto"/>
            <w:right w:val="none" w:sz="0" w:space="0" w:color="auto"/>
          </w:divBdr>
          <w:divsChild>
            <w:div w:id="1642660533">
              <w:marLeft w:val="0"/>
              <w:marRight w:val="0"/>
              <w:marTop w:val="0"/>
              <w:marBottom w:val="0"/>
              <w:divBdr>
                <w:top w:val="none" w:sz="0" w:space="0" w:color="auto"/>
                <w:left w:val="none" w:sz="0" w:space="0" w:color="auto"/>
                <w:bottom w:val="none" w:sz="0" w:space="0" w:color="auto"/>
                <w:right w:val="none" w:sz="0" w:space="0" w:color="auto"/>
              </w:divBdr>
            </w:div>
          </w:divsChild>
        </w:div>
        <w:div w:id="1353922712">
          <w:marLeft w:val="0"/>
          <w:marRight w:val="0"/>
          <w:marTop w:val="0"/>
          <w:marBottom w:val="0"/>
          <w:divBdr>
            <w:top w:val="none" w:sz="0" w:space="0" w:color="auto"/>
            <w:left w:val="none" w:sz="0" w:space="0" w:color="auto"/>
            <w:bottom w:val="none" w:sz="0" w:space="0" w:color="auto"/>
            <w:right w:val="none" w:sz="0" w:space="0" w:color="auto"/>
          </w:divBdr>
          <w:divsChild>
            <w:div w:id="165558537">
              <w:marLeft w:val="0"/>
              <w:marRight w:val="0"/>
              <w:marTop w:val="0"/>
              <w:marBottom w:val="0"/>
              <w:divBdr>
                <w:top w:val="none" w:sz="0" w:space="0" w:color="auto"/>
                <w:left w:val="none" w:sz="0" w:space="0" w:color="auto"/>
                <w:bottom w:val="none" w:sz="0" w:space="0" w:color="auto"/>
                <w:right w:val="none" w:sz="0" w:space="0" w:color="auto"/>
              </w:divBdr>
            </w:div>
            <w:div w:id="502550866">
              <w:marLeft w:val="0"/>
              <w:marRight w:val="0"/>
              <w:marTop w:val="0"/>
              <w:marBottom w:val="0"/>
              <w:divBdr>
                <w:top w:val="none" w:sz="0" w:space="0" w:color="auto"/>
                <w:left w:val="none" w:sz="0" w:space="0" w:color="auto"/>
                <w:bottom w:val="none" w:sz="0" w:space="0" w:color="auto"/>
                <w:right w:val="none" w:sz="0" w:space="0" w:color="auto"/>
              </w:divBdr>
            </w:div>
            <w:div w:id="642005534">
              <w:marLeft w:val="0"/>
              <w:marRight w:val="0"/>
              <w:marTop w:val="0"/>
              <w:marBottom w:val="0"/>
              <w:divBdr>
                <w:top w:val="none" w:sz="0" w:space="0" w:color="auto"/>
                <w:left w:val="none" w:sz="0" w:space="0" w:color="auto"/>
                <w:bottom w:val="none" w:sz="0" w:space="0" w:color="auto"/>
                <w:right w:val="none" w:sz="0" w:space="0" w:color="auto"/>
              </w:divBdr>
            </w:div>
            <w:div w:id="1415543402">
              <w:marLeft w:val="0"/>
              <w:marRight w:val="0"/>
              <w:marTop w:val="0"/>
              <w:marBottom w:val="0"/>
              <w:divBdr>
                <w:top w:val="none" w:sz="0" w:space="0" w:color="auto"/>
                <w:left w:val="none" w:sz="0" w:space="0" w:color="auto"/>
                <w:bottom w:val="none" w:sz="0" w:space="0" w:color="auto"/>
                <w:right w:val="none" w:sz="0" w:space="0" w:color="auto"/>
              </w:divBdr>
            </w:div>
            <w:div w:id="1666979632">
              <w:marLeft w:val="0"/>
              <w:marRight w:val="0"/>
              <w:marTop w:val="0"/>
              <w:marBottom w:val="0"/>
              <w:divBdr>
                <w:top w:val="none" w:sz="0" w:space="0" w:color="auto"/>
                <w:left w:val="none" w:sz="0" w:space="0" w:color="auto"/>
                <w:bottom w:val="none" w:sz="0" w:space="0" w:color="auto"/>
                <w:right w:val="none" w:sz="0" w:space="0" w:color="auto"/>
              </w:divBdr>
            </w:div>
          </w:divsChild>
        </w:div>
        <w:div w:id="1373992372">
          <w:marLeft w:val="0"/>
          <w:marRight w:val="0"/>
          <w:marTop w:val="0"/>
          <w:marBottom w:val="0"/>
          <w:divBdr>
            <w:top w:val="none" w:sz="0" w:space="0" w:color="auto"/>
            <w:left w:val="none" w:sz="0" w:space="0" w:color="auto"/>
            <w:bottom w:val="none" w:sz="0" w:space="0" w:color="auto"/>
            <w:right w:val="none" w:sz="0" w:space="0" w:color="auto"/>
          </w:divBdr>
          <w:divsChild>
            <w:div w:id="593296">
              <w:marLeft w:val="0"/>
              <w:marRight w:val="0"/>
              <w:marTop w:val="0"/>
              <w:marBottom w:val="0"/>
              <w:divBdr>
                <w:top w:val="none" w:sz="0" w:space="0" w:color="auto"/>
                <w:left w:val="none" w:sz="0" w:space="0" w:color="auto"/>
                <w:bottom w:val="none" w:sz="0" w:space="0" w:color="auto"/>
                <w:right w:val="none" w:sz="0" w:space="0" w:color="auto"/>
              </w:divBdr>
            </w:div>
          </w:divsChild>
        </w:div>
        <w:div w:id="1390154085">
          <w:marLeft w:val="0"/>
          <w:marRight w:val="0"/>
          <w:marTop w:val="0"/>
          <w:marBottom w:val="0"/>
          <w:divBdr>
            <w:top w:val="none" w:sz="0" w:space="0" w:color="auto"/>
            <w:left w:val="none" w:sz="0" w:space="0" w:color="auto"/>
            <w:bottom w:val="none" w:sz="0" w:space="0" w:color="auto"/>
            <w:right w:val="none" w:sz="0" w:space="0" w:color="auto"/>
          </w:divBdr>
          <w:divsChild>
            <w:div w:id="1274172737">
              <w:marLeft w:val="0"/>
              <w:marRight w:val="0"/>
              <w:marTop w:val="0"/>
              <w:marBottom w:val="0"/>
              <w:divBdr>
                <w:top w:val="none" w:sz="0" w:space="0" w:color="auto"/>
                <w:left w:val="none" w:sz="0" w:space="0" w:color="auto"/>
                <w:bottom w:val="none" w:sz="0" w:space="0" w:color="auto"/>
                <w:right w:val="none" w:sz="0" w:space="0" w:color="auto"/>
              </w:divBdr>
            </w:div>
          </w:divsChild>
        </w:div>
        <w:div w:id="1404792004">
          <w:marLeft w:val="0"/>
          <w:marRight w:val="0"/>
          <w:marTop w:val="0"/>
          <w:marBottom w:val="0"/>
          <w:divBdr>
            <w:top w:val="none" w:sz="0" w:space="0" w:color="auto"/>
            <w:left w:val="none" w:sz="0" w:space="0" w:color="auto"/>
            <w:bottom w:val="none" w:sz="0" w:space="0" w:color="auto"/>
            <w:right w:val="none" w:sz="0" w:space="0" w:color="auto"/>
          </w:divBdr>
          <w:divsChild>
            <w:div w:id="1304313736">
              <w:marLeft w:val="0"/>
              <w:marRight w:val="0"/>
              <w:marTop w:val="0"/>
              <w:marBottom w:val="0"/>
              <w:divBdr>
                <w:top w:val="none" w:sz="0" w:space="0" w:color="auto"/>
                <w:left w:val="none" w:sz="0" w:space="0" w:color="auto"/>
                <w:bottom w:val="none" w:sz="0" w:space="0" w:color="auto"/>
                <w:right w:val="none" w:sz="0" w:space="0" w:color="auto"/>
              </w:divBdr>
            </w:div>
          </w:divsChild>
        </w:div>
        <w:div w:id="1409765067">
          <w:marLeft w:val="0"/>
          <w:marRight w:val="0"/>
          <w:marTop w:val="0"/>
          <w:marBottom w:val="0"/>
          <w:divBdr>
            <w:top w:val="none" w:sz="0" w:space="0" w:color="auto"/>
            <w:left w:val="none" w:sz="0" w:space="0" w:color="auto"/>
            <w:bottom w:val="none" w:sz="0" w:space="0" w:color="auto"/>
            <w:right w:val="none" w:sz="0" w:space="0" w:color="auto"/>
          </w:divBdr>
          <w:divsChild>
            <w:div w:id="1146583494">
              <w:marLeft w:val="0"/>
              <w:marRight w:val="0"/>
              <w:marTop w:val="0"/>
              <w:marBottom w:val="0"/>
              <w:divBdr>
                <w:top w:val="none" w:sz="0" w:space="0" w:color="auto"/>
                <w:left w:val="none" w:sz="0" w:space="0" w:color="auto"/>
                <w:bottom w:val="none" w:sz="0" w:space="0" w:color="auto"/>
                <w:right w:val="none" w:sz="0" w:space="0" w:color="auto"/>
              </w:divBdr>
            </w:div>
          </w:divsChild>
        </w:div>
        <w:div w:id="1426342727">
          <w:marLeft w:val="0"/>
          <w:marRight w:val="0"/>
          <w:marTop w:val="0"/>
          <w:marBottom w:val="0"/>
          <w:divBdr>
            <w:top w:val="none" w:sz="0" w:space="0" w:color="auto"/>
            <w:left w:val="none" w:sz="0" w:space="0" w:color="auto"/>
            <w:bottom w:val="none" w:sz="0" w:space="0" w:color="auto"/>
            <w:right w:val="none" w:sz="0" w:space="0" w:color="auto"/>
          </w:divBdr>
          <w:divsChild>
            <w:div w:id="1373965261">
              <w:marLeft w:val="0"/>
              <w:marRight w:val="0"/>
              <w:marTop w:val="0"/>
              <w:marBottom w:val="0"/>
              <w:divBdr>
                <w:top w:val="none" w:sz="0" w:space="0" w:color="auto"/>
                <w:left w:val="none" w:sz="0" w:space="0" w:color="auto"/>
                <w:bottom w:val="none" w:sz="0" w:space="0" w:color="auto"/>
                <w:right w:val="none" w:sz="0" w:space="0" w:color="auto"/>
              </w:divBdr>
            </w:div>
          </w:divsChild>
        </w:div>
        <w:div w:id="1428161836">
          <w:marLeft w:val="0"/>
          <w:marRight w:val="0"/>
          <w:marTop w:val="0"/>
          <w:marBottom w:val="0"/>
          <w:divBdr>
            <w:top w:val="none" w:sz="0" w:space="0" w:color="auto"/>
            <w:left w:val="none" w:sz="0" w:space="0" w:color="auto"/>
            <w:bottom w:val="none" w:sz="0" w:space="0" w:color="auto"/>
            <w:right w:val="none" w:sz="0" w:space="0" w:color="auto"/>
          </w:divBdr>
          <w:divsChild>
            <w:div w:id="21102861">
              <w:marLeft w:val="0"/>
              <w:marRight w:val="0"/>
              <w:marTop w:val="0"/>
              <w:marBottom w:val="0"/>
              <w:divBdr>
                <w:top w:val="none" w:sz="0" w:space="0" w:color="auto"/>
                <w:left w:val="none" w:sz="0" w:space="0" w:color="auto"/>
                <w:bottom w:val="none" w:sz="0" w:space="0" w:color="auto"/>
                <w:right w:val="none" w:sz="0" w:space="0" w:color="auto"/>
              </w:divBdr>
            </w:div>
          </w:divsChild>
        </w:div>
        <w:div w:id="1433166968">
          <w:marLeft w:val="0"/>
          <w:marRight w:val="0"/>
          <w:marTop w:val="0"/>
          <w:marBottom w:val="0"/>
          <w:divBdr>
            <w:top w:val="none" w:sz="0" w:space="0" w:color="auto"/>
            <w:left w:val="none" w:sz="0" w:space="0" w:color="auto"/>
            <w:bottom w:val="none" w:sz="0" w:space="0" w:color="auto"/>
            <w:right w:val="none" w:sz="0" w:space="0" w:color="auto"/>
          </w:divBdr>
          <w:divsChild>
            <w:div w:id="17658527">
              <w:marLeft w:val="0"/>
              <w:marRight w:val="0"/>
              <w:marTop w:val="0"/>
              <w:marBottom w:val="0"/>
              <w:divBdr>
                <w:top w:val="none" w:sz="0" w:space="0" w:color="auto"/>
                <w:left w:val="none" w:sz="0" w:space="0" w:color="auto"/>
                <w:bottom w:val="none" w:sz="0" w:space="0" w:color="auto"/>
                <w:right w:val="none" w:sz="0" w:space="0" w:color="auto"/>
              </w:divBdr>
            </w:div>
          </w:divsChild>
        </w:div>
        <w:div w:id="1436166952">
          <w:marLeft w:val="0"/>
          <w:marRight w:val="0"/>
          <w:marTop w:val="0"/>
          <w:marBottom w:val="0"/>
          <w:divBdr>
            <w:top w:val="none" w:sz="0" w:space="0" w:color="auto"/>
            <w:left w:val="none" w:sz="0" w:space="0" w:color="auto"/>
            <w:bottom w:val="none" w:sz="0" w:space="0" w:color="auto"/>
            <w:right w:val="none" w:sz="0" w:space="0" w:color="auto"/>
          </w:divBdr>
          <w:divsChild>
            <w:div w:id="726297193">
              <w:marLeft w:val="0"/>
              <w:marRight w:val="0"/>
              <w:marTop w:val="0"/>
              <w:marBottom w:val="0"/>
              <w:divBdr>
                <w:top w:val="none" w:sz="0" w:space="0" w:color="auto"/>
                <w:left w:val="none" w:sz="0" w:space="0" w:color="auto"/>
                <w:bottom w:val="none" w:sz="0" w:space="0" w:color="auto"/>
                <w:right w:val="none" w:sz="0" w:space="0" w:color="auto"/>
              </w:divBdr>
            </w:div>
          </w:divsChild>
        </w:div>
        <w:div w:id="1444306440">
          <w:marLeft w:val="0"/>
          <w:marRight w:val="0"/>
          <w:marTop w:val="0"/>
          <w:marBottom w:val="0"/>
          <w:divBdr>
            <w:top w:val="none" w:sz="0" w:space="0" w:color="auto"/>
            <w:left w:val="none" w:sz="0" w:space="0" w:color="auto"/>
            <w:bottom w:val="none" w:sz="0" w:space="0" w:color="auto"/>
            <w:right w:val="none" w:sz="0" w:space="0" w:color="auto"/>
          </w:divBdr>
          <w:divsChild>
            <w:div w:id="1767262669">
              <w:marLeft w:val="0"/>
              <w:marRight w:val="0"/>
              <w:marTop w:val="0"/>
              <w:marBottom w:val="0"/>
              <w:divBdr>
                <w:top w:val="none" w:sz="0" w:space="0" w:color="auto"/>
                <w:left w:val="none" w:sz="0" w:space="0" w:color="auto"/>
                <w:bottom w:val="none" w:sz="0" w:space="0" w:color="auto"/>
                <w:right w:val="none" w:sz="0" w:space="0" w:color="auto"/>
              </w:divBdr>
            </w:div>
          </w:divsChild>
        </w:div>
        <w:div w:id="1451123373">
          <w:marLeft w:val="0"/>
          <w:marRight w:val="0"/>
          <w:marTop w:val="0"/>
          <w:marBottom w:val="0"/>
          <w:divBdr>
            <w:top w:val="none" w:sz="0" w:space="0" w:color="auto"/>
            <w:left w:val="none" w:sz="0" w:space="0" w:color="auto"/>
            <w:bottom w:val="none" w:sz="0" w:space="0" w:color="auto"/>
            <w:right w:val="none" w:sz="0" w:space="0" w:color="auto"/>
          </w:divBdr>
          <w:divsChild>
            <w:div w:id="424039582">
              <w:marLeft w:val="0"/>
              <w:marRight w:val="0"/>
              <w:marTop w:val="0"/>
              <w:marBottom w:val="0"/>
              <w:divBdr>
                <w:top w:val="none" w:sz="0" w:space="0" w:color="auto"/>
                <w:left w:val="none" w:sz="0" w:space="0" w:color="auto"/>
                <w:bottom w:val="none" w:sz="0" w:space="0" w:color="auto"/>
                <w:right w:val="none" w:sz="0" w:space="0" w:color="auto"/>
              </w:divBdr>
            </w:div>
          </w:divsChild>
        </w:div>
        <w:div w:id="1451320256">
          <w:marLeft w:val="0"/>
          <w:marRight w:val="0"/>
          <w:marTop w:val="0"/>
          <w:marBottom w:val="0"/>
          <w:divBdr>
            <w:top w:val="none" w:sz="0" w:space="0" w:color="auto"/>
            <w:left w:val="none" w:sz="0" w:space="0" w:color="auto"/>
            <w:bottom w:val="none" w:sz="0" w:space="0" w:color="auto"/>
            <w:right w:val="none" w:sz="0" w:space="0" w:color="auto"/>
          </w:divBdr>
          <w:divsChild>
            <w:div w:id="1790054230">
              <w:marLeft w:val="0"/>
              <w:marRight w:val="0"/>
              <w:marTop w:val="0"/>
              <w:marBottom w:val="0"/>
              <w:divBdr>
                <w:top w:val="none" w:sz="0" w:space="0" w:color="auto"/>
                <w:left w:val="none" w:sz="0" w:space="0" w:color="auto"/>
                <w:bottom w:val="none" w:sz="0" w:space="0" w:color="auto"/>
                <w:right w:val="none" w:sz="0" w:space="0" w:color="auto"/>
              </w:divBdr>
            </w:div>
          </w:divsChild>
        </w:div>
        <w:div w:id="1467770299">
          <w:marLeft w:val="0"/>
          <w:marRight w:val="0"/>
          <w:marTop w:val="0"/>
          <w:marBottom w:val="0"/>
          <w:divBdr>
            <w:top w:val="none" w:sz="0" w:space="0" w:color="auto"/>
            <w:left w:val="none" w:sz="0" w:space="0" w:color="auto"/>
            <w:bottom w:val="none" w:sz="0" w:space="0" w:color="auto"/>
            <w:right w:val="none" w:sz="0" w:space="0" w:color="auto"/>
          </w:divBdr>
          <w:divsChild>
            <w:div w:id="1524243133">
              <w:marLeft w:val="0"/>
              <w:marRight w:val="0"/>
              <w:marTop w:val="0"/>
              <w:marBottom w:val="0"/>
              <w:divBdr>
                <w:top w:val="none" w:sz="0" w:space="0" w:color="auto"/>
                <w:left w:val="none" w:sz="0" w:space="0" w:color="auto"/>
                <w:bottom w:val="none" w:sz="0" w:space="0" w:color="auto"/>
                <w:right w:val="none" w:sz="0" w:space="0" w:color="auto"/>
              </w:divBdr>
            </w:div>
          </w:divsChild>
        </w:div>
        <w:div w:id="1469975824">
          <w:marLeft w:val="0"/>
          <w:marRight w:val="0"/>
          <w:marTop w:val="0"/>
          <w:marBottom w:val="0"/>
          <w:divBdr>
            <w:top w:val="none" w:sz="0" w:space="0" w:color="auto"/>
            <w:left w:val="none" w:sz="0" w:space="0" w:color="auto"/>
            <w:bottom w:val="none" w:sz="0" w:space="0" w:color="auto"/>
            <w:right w:val="none" w:sz="0" w:space="0" w:color="auto"/>
          </w:divBdr>
          <w:divsChild>
            <w:div w:id="1610506623">
              <w:marLeft w:val="0"/>
              <w:marRight w:val="0"/>
              <w:marTop w:val="0"/>
              <w:marBottom w:val="0"/>
              <w:divBdr>
                <w:top w:val="none" w:sz="0" w:space="0" w:color="auto"/>
                <w:left w:val="none" w:sz="0" w:space="0" w:color="auto"/>
                <w:bottom w:val="none" w:sz="0" w:space="0" w:color="auto"/>
                <w:right w:val="none" w:sz="0" w:space="0" w:color="auto"/>
              </w:divBdr>
            </w:div>
            <w:div w:id="1627080705">
              <w:marLeft w:val="0"/>
              <w:marRight w:val="0"/>
              <w:marTop w:val="0"/>
              <w:marBottom w:val="0"/>
              <w:divBdr>
                <w:top w:val="none" w:sz="0" w:space="0" w:color="auto"/>
                <w:left w:val="none" w:sz="0" w:space="0" w:color="auto"/>
                <w:bottom w:val="none" w:sz="0" w:space="0" w:color="auto"/>
                <w:right w:val="none" w:sz="0" w:space="0" w:color="auto"/>
              </w:divBdr>
            </w:div>
            <w:div w:id="1745107464">
              <w:marLeft w:val="0"/>
              <w:marRight w:val="0"/>
              <w:marTop w:val="0"/>
              <w:marBottom w:val="0"/>
              <w:divBdr>
                <w:top w:val="none" w:sz="0" w:space="0" w:color="auto"/>
                <w:left w:val="none" w:sz="0" w:space="0" w:color="auto"/>
                <w:bottom w:val="none" w:sz="0" w:space="0" w:color="auto"/>
                <w:right w:val="none" w:sz="0" w:space="0" w:color="auto"/>
              </w:divBdr>
            </w:div>
            <w:div w:id="1909074719">
              <w:marLeft w:val="0"/>
              <w:marRight w:val="0"/>
              <w:marTop w:val="0"/>
              <w:marBottom w:val="0"/>
              <w:divBdr>
                <w:top w:val="none" w:sz="0" w:space="0" w:color="auto"/>
                <w:left w:val="none" w:sz="0" w:space="0" w:color="auto"/>
                <w:bottom w:val="none" w:sz="0" w:space="0" w:color="auto"/>
                <w:right w:val="none" w:sz="0" w:space="0" w:color="auto"/>
              </w:divBdr>
            </w:div>
            <w:div w:id="1945261078">
              <w:marLeft w:val="0"/>
              <w:marRight w:val="0"/>
              <w:marTop w:val="0"/>
              <w:marBottom w:val="0"/>
              <w:divBdr>
                <w:top w:val="none" w:sz="0" w:space="0" w:color="auto"/>
                <w:left w:val="none" w:sz="0" w:space="0" w:color="auto"/>
                <w:bottom w:val="none" w:sz="0" w:space="0" w:color="auto"/>
                <w:right w:val="none" w:sz="0" w:space="0" w:color="auto"/>
              </w:divBdr>
            </w:div>
          </w:divsChild>
        </w:div>
        <w:div w:id="1487626373">
          <w:marLeft w:val="0"/>
          <w:marRight w:val="0"/>
          <w:marTop w:val="0"/>
          <w:marBottom w:val="0"/>
          <w:divBdr>
            <w:top w:val="none" w:sz="0" w:space="0" w:color="auto"/>
            <w:left w:val="none" w:sz="0" w:space="0" w:color="auto"/>
            <w:bottom w:val="none" w:sz="0" w:space="0" w:color="auto"/>
            <w:right w:val="none" w:sz="0" w:space="0" w:color="auto"/>
          </w:divBdr>
          <w:divsChild>
            <w:div w:id="81027378">
              <w:marLeft w:val="0"/>
              <w:marRight w:val="0"/>
              <w:marTop w:val="0"/>
              <w:marBottom w:val="0"/>
              <w:divBdr>
                <w:top w:val="none" w:sz="0" w:space="0" w:color="auto"/>
                <w:left w:val="none" w:sz="0" w:space="0" w:color="auto"/>
                <w:bottom w:val="none" w:sz="0" w:space="0" w:color="auto"/>
                <w:right w:val="none" w:sz="0" w:space="0" w:color="auto"/>
              </w:divBdr>
            </w:div>
          </w:divsChild>
        </w:div>
        <w:div w:id="1493720884">
          <w:marLeft w:val="0"/>
          <w:marRight w:val="0"/>
          <w:marTop w:val="0"/>
          <w:marBottom w:val="0"/>
          <w:divBdr>
            <w:top w:val="none" w:sz="0" w:space="0" w:color="auto"/>
            <w:left w:val="none" w:sz="0" w:space="0" w:color="auto"/>
            <w:bottom w:val="none" w:sz="0" w:space="0" w:color="auto"/>
            <w:right w:val="none" w:sz="0" w:space="0" w:color="auto"/>
          </w:divBdr>
          <w:divsChild>
            <w:div w:id="1756826807">
              <w:marLeft w:val="0"/>
              <w:marRight w:val="0"/>
              <w:marTop w:val="0"/>
              <w:marBottom w:val="0"/>
              <w:divBdr>
                <w:top w:val="none" w:sz="0" w:space="0" w:color="auto"/>
                <w:left w:val="none" w:sz="0" w:space="0" w:color="auto"/>
                <w:bottom w:val="none" w:sz="0" w:space="0" w:color="auto"/>
                <w:right w:val="none" w:sz="0" w:space="0" w:color="auto"/>
              </w:divBdr>
            </w:div>
          </w:divsChild>
        </w:div>
        <w:div w:id="1521354403">
          <w:marLeft w:val="0"/>
          <w:marRight w:val="0"/>
          <w:marTop w:val="0"/>
          <w:marBottom w:val="0"/>
          <w:divBdr>
            <w:top w:val="none" w:sz="0" w:space="0" w:color="auto"/>
            <w:left w:val="none" w:sz="0" w:space="0" w:color="auto"/>
            <w:bottom w:val="none" w:sz="0" w:space="0" w:color="auto"/>
            <w:right w:val="none" w:sz="0" w:space="0" w:color="auto"/>
          </w:divBdr>
          <w:divsChild>
            <w:div w:id="371345958">
              <w:marLeft w:val="0"/>
              <w:marRight w:val="0"/>
              <w:marTop w:val="0"/>
              <w:marBottom w:val="0"/>
              <w:divBdr>
                <w:top w:val="none" w:sz="0" w:space="0" w:color="auto"/>
                <w:left w:val="none" w:sz="0" w:space="0" w:color="auto"/>
                <w:bottom w:val="none" w:sz="0" w:space="0" w:color="auto"/>
                <w:right w:val="none" w:sz="0" w:space="0" w:color="auto"/>
              </w:divBdr>
            </w:div>
            <w:div w:id="885990027">
              <w:marLeft w:val="0"/>
              <w:marRight w:val="0"/>
              <w:marTop w:val="0"/>
              <w:marBottom w:val="0"/>
              <w:divBdr>
                <w:top w:val="none" w:sz="0" w:space="0" w:color="auto"/>
                <w:left w:val="none" w:sz="0" w:space="0" w:color="auto"/>
                <w:bottom w:val="none" w:sz="0" w:space="0" w:color="auto"/>
                <w:right w:val="none" w:sz="0" w:space="0" w:color="auto"/>
              </w:divBdr>
            </w:div>
            <w:div w:id="965619501">
              <w:marLeft w:val="0"/>
              <w:marRight w:val="0"/>
              <w:marTop w:val="0"/>
              <w:marBottom w:val="0"/>
              <w:divBdr>
                <w:top w:val="none" w:sz="0" w:space="0" w:color="auto"/>
                <w:left w:val="none" w:sz="0" w:space="0" w:color="auto"/>
                <w:bottom w:val="none" w:sz="0" w:space="0" w:color="auto"/>
                <w:right w:val="none" w:sz="0" w:space="0" w:color="auto"/>
              </w:divBdr>
            </w:div>
            <w:div w:id="971055982">
              <w:marLeft w:val="0"/>
              <w:marRight w:val="0"/>
              <w:marTop w:val="0"/>
              <w:marBottom w:val="0"/>
              <w:divBdr>
                <w:top w:val="none" w:sz="0" w:space="0" w:color="auto"/>
                <w:left w:val="none" w:sz="0" w:space="0" w:color="auto"/>
                <w:bottom w:val="none" w:sz="0" w:space="0" w:color="auto"/>
                <w:right w:val="none" w:sz="0" w:space="0" w:color="auto"/>
              </w:divBdr>
            </w:div>
            <w:div w:id="1369144865">
              <w:marLeft w:val="0"/>
              <w:marRight w:val="0"/>
              <w:marTop w:val="0"/>
              <w:marBottom w:val="0"/>
              <w:divBdr>
                <w:top w:val="none" w:sz="0" w:space="0" w:color="auto"/>
                <w:left w:val="none" w:sz="0" w:space="0" w:color="auto"/>
                <w:bottom w:val="none" w:sz="0" w:space="0" w:color="auto"/>
                <w:right w:val="none" w:sz="0" w:space="0" w:color="auto"/>
              </w:divBdr>
            </w:div>
            <w:div w:id="1961378314">
              <w:marLeft w:val="0"/>
              <w:marRight w:val="0"/>
              <w:marTop w:val="0"/>
              <w:marBottom w:val="0"/>
              <w:divBdr>
                <w:top w:val="none" w:sz="0" w:space="0" w:color="auto"/>
                <w:left w:val="none" w:sz="0" w:space="0" w:color="auto"/>
                <w:bottom w:val="none" w:sz="0" w:space="0" w:color="auto"/>
                <w:right w:val="none" w:sz="0" w:space="0" w:color="auto"/>
              </w:divBdr>
            </w:div>
            <w:div w:id="1997877694">
              <w:marLeft w:val="0"/>
              <w:marRight w:val="0"/>
              <w:marTop w:val="0"/>
              <w:marBottom w:val="0"/>
              <w:divBdr>
                <w:top w:val="none" w:sz="0" w:space="0" w:color="auto"/>
                <w:left w:val="none" w:sz="0" w:space="0" w:color="auto"/>
                <w:bottom w:val="none" w:sz="0" w:space="0" w:color="auto"/>
                <w:right w:val="none" w:sz="0" w:space="0" w:color="auto"/>
              </w:divBdr>
            </w:div>
          </w:divsChild>
        </w:div>
        <w:div w:id="1536314572">
          <w:marLeft w:val="0"/>
          <w:marRight w:val="0"/>
          <w:marTop w:val="0"/>
          <w:marBottom w:val="0"/>
          <w:divBdr>
            <w:top w:val="none" w:sz="0" w:space="0" w:color="auto"/>
            <w:left w:val="none" w:sz="0" w:space="0" w:color="auto"/>
            <w:bottom w:val="none" w:sz="0" w:space="0" w:color="auto"/>
            <w:right w:val="none" w:sz="0" w:space="0" w:color="auto"/>
          </w:divBdr>
          <w:divsChild>
            <w:div w:id="1115713463">
              <w:marLeft w:val="0"/>
              <w:marRight w:val="0"/>
              <w:marTop w:val="0"/>
              <w:marBottom w:val="0"/>
              <w:divBdr>
                <w:top w:val="none" w:sz="0" w:space="0" w:color="auto"/>
                <w:left w:val="none" w:sz="0" w:space="0" w:color="auto"/>
                <w:bottom w:val="none" w:sz="0" w:space="0" w:color="auto"/>
                <w:right w:val="none" w:sz="0" w:space="0" w:color="auto"/>
              </w:divBdr>
            </w:div>
          </w:divsChild>
        </w:div>
        <w:div w:id="1540121537">
          <w:marLeft w:val="0"/>
          <w:marRight w:val="0"/>
          <w:marTop w:val="0"/>
          <w:marBottom w:val="0"/>
          <w:divBdr>
            <w:top w:val="none" w:sz="0" w:space="0" w:color="auto"/>
            <w:left w:val="none" w:sz="0" w:space="0" w:color="auto"/>
            <w:bottom w:val="none" w:sz="0" w:space="0" w:color="auto"/>
            <w:right w:val="none" w:sz="0" w:space="0" w:color="auto"/>
          </w:divBdr>
          <w:divsChild>
            <w:div w:id="297758180">
              <w:marLeft w:val="0"/>
              <w:marRight w:val="0"/>
              <w:marTop w:val="0"/>
              <w:marBottom w:val="0"/>
              <w:divBdr>
                <w:top w:val="none" w:sz="0" w:space="0" w:color="auto"/>
                <w:left w:val="none" w:sz="0" w:space="0" w:color="auto"/>
                <w:bottom w:val="none" w:sz="0" w:space="0" w:color="auto"/>
                <w:right w:val="none" w:sz="0" w:space="0" w:color="auto"/>
              </w:divBdr>
            </w:div>
          </w:divsChild>
        </w:div>
        <w:div w:id="1545293282">
          <w:marLeft w:val="0"/>
          <w:marRight w:val="0"/>
          <w:marTop w:val="0"/>
          <w:marBottom w:val="0"/>
          <w:divBdr>
            <w:top w:val="none" w:sz="0" w:space="0" w:color="auto"/>
            <w:left w:val="none" w:sz="0" w:space="0" w:color="auto"/>
            <w:bottom w:val="none" w:sz="0" w:space="0" w:color="auto"/>
            <w:right w:val="none" w:sz="0" w:space="0" w:color="auto"/>
          </w:divBdr>
          <w:divsChild>
            <w:div w:id="307132864">
              <w:marLeft w:val="0"/>
              <w:marRight w:val="0"/>
              <w:marTop w:val="0"/>
              <w:marBottom w:val="0"/>
              <w:divBdr>
                <w:top w:val="none" w:sz="0" w:space="0" w:color="auto"/>
                <w:left w:val="none" w:sz="0" w:space="0" w:color="auto"/>
                <w:bottom w:val="none" w:sz="0" w:space="0" w:color="auto"/>
                <w:right w:val="none" w:sz="0" w:space="0" w:color="auto"/>
              </w:divBdr>
            </w:div>
          </w:divsChild>
        </w:div>
        <w:div w:id="1551383526">
          <w:marLeft w:val="0"/>
          <w:marRight w:val="0"/>
          <w:marTop w:val="0"/>
          <w:marBottom w:val="0"/>
          <w:divBdr>
            <w:top w:val="none" w:sz="0" w:space="0" w:color="auto"/>
            <w:left w:val="none" w:sz="0" w:space="0" w:color="auto"/>
            <w:bottom w:val="none" w:sz="0" w:space="0" w:color="auto"/>
            <w:right w:val="none" w:sz="0" w:space="0" w:color="auto"/>
          </w:divBdr>
          <w:divsChild>
            <w:div w:id="332955179">
              <w:marLeft w:val="0"/>
              <w:marRight w:val="0"/>
              <w:marTop w:val="0"/>
              <w:marBottom w:val="0"/>
              <w:divBdr>
                <w:top w:val="none" w:sz="0" w:space="0" w:color="auto"/>
                <w:left w:val="none" w:sz="0" w:space="0" w:color="auto"/>
                <w:bottom w:val="none" w:sz="0" w:space="0" w:color="auto"/>
                <w:right w:val="none" w:sz="0" w:space="0" w:color="auto"/>
              </w:divBdr>
            </w:div>
          </w:divsChild>
        </w:div>
        <w:div w:id="1566181849">
          <w:marLeft w:val="0"/>
          <w:marRight w:val="0"/>
          <w:marTop w:val="0"/>
          <w:marBottom w:val="0"/>
          <w:divBdr>
            <w:top w:val="none" w:sz="0" w:space="0" w:color="auto"/>
            <w:left w:val="none" w:sz="0" w:space="0" w:color="auto"/>
            <w:bottom w:val="none" w:sz="0" w:space="0" w:color="auto"/>
            <w:right w:val="none" w:sz="0" w:space="0" w:color="auto"/>
          </w:divBdr>
          <w:divsChild>
            <w:div w:id="385300019">
              <w:marLeft w:val="0"/>
              <w:marRight w:val="0"/>
              <w:marTop w:val="0"/>
              <w:marBottom w:val="0"/>
              <w:divBdr>
                <w:top w:val="none" w:sz="0" w:space="0" w:color="auto"/>
                <w:left w:val="none" w:sz="0" w:space="0" w:color="auto"/>
                <w:bottom w:val="none" w:sz="0" w:space="0" w:color="auto"/>
                <w:right w:val="none" w:sz="0" w:space="0" w:color="auto"/>
              </w:divBdr>
            </w:div>
            <w:div w:id="1217162452">
              <w:marLeft w:val="0"/>
              <w:marRight w:val="0"/>
              <w:marTop w:val="0"/>
              <w:marBottom w:val="0"/>
              <w:divBdr>
                <w:top w:val="none" w:sz="0" w:space="0" w:color="auto"/>
                <w:left w:val="none" w:sz="0" w:space="0" w:color="auto"/>
                <w:bottom w:val="none" w:sz="0" w:space="0" w:color="auto"/>
                <w:right w:val="none" w:sz="0" w:space="0" w:color="auto"/>
              </w:divBdr>
            </w:div>
          </w:divsChild>
        </w:div>
        <w:div w:id="1589994496">
          <w:marLeft w:val="0"/>
          <w:marRight w:val="0"/>
          <w:marTop w:val="0"/>
          <w:marBottom w:val="0"/>
          <w:divBdr>
            <w:top w:val="none" w:sz="0" w:space="0" w:color="auto"/>
            <w:left w:val="none" w:sz="0" w:space="0" w:color="auto"/>
            <w:bottom w:val="none" w:sz="0" w:space="0" w:color="auto"/>
            <w:right w:val="none" w:sz="0" w:space="0" w:color="auto"/>
          </w:divBdr>
          <w:divsChild>
            <w:div w:id="491992894">
              <w:marLeft w:val="0"/>
              <w:marRight w:val="0"/>
              <w:marTop w:val="0"/>
              <w:marBottom w:val="0"/>
              <w:divBdr>
                <w:top w:val="none" w:sz="0" w:space="0" w:color="auto"/>
                <w:left w:val="none" w:sz="0" w:space="0" w:color="auto"/>
                <w:bottom w:val="none" w:sz="0" w:space="0" w:color="auto"/>
                <w:right w:val="none" w:sz="0" w:space="0" w:color="auto"/>
              </w:divBdr>
            </w:div>
          </w:divsChild>
        </w:div>
        <w:div w:id="1605842266">
          <w:marLeft w:val="0"/>
          <w:marRight w:val="0"/>
          <w:marTop w:val="0"/>
          <w:marBottom w:val="0"/>
          <w:divBdr>
            <w:top w:val="none" w:sz="0" w:space="0" w:color="auto"/>
            <w:left w:val="none" w:sz="0" w:space="0" w:color="auto"/>
            <w:bottom w:val="none" w:sz="0" w:space="0" w:color="auto"/>
            <w:right w:val="none" w:sz="0" w:space="0" w:color="auto"/>
          </w:divBdr>
          <w:divsChild>
            <w:div w:id="118187270">
              <w:marLeft w:val="0"/>
              <w:marRight w:val="0"/>
              <w:marTop w:val="0"/>
              <w:marBottom w:val="0"/>
              <w:divBdr>
                <w:top w:val="none" w:sz="0" w:space="0" w:color="auto"/>
                <w:left w:val="none" w:sz="0" w:space="0" w:color="auto"/>
                <w:bottom w:val="none" w:sz="0" w:space="0" w:color="auto"/>
                <w:right w:val="none" w:sz="0" w:space="0" w:color="auto"/>
              </w:divBdr>
            </w:div>
            <w:div w:id="1201936078">
              <w:marLeft w:val="0"/>
              <w:marRight w:val="0"/>
              <w:marTop w:val="0"/>
              <w:marBottom w:val="0"/>
              <w:divBdr>
                <w:top w:val="none" w:sz="0" w:space="0" w:color="auto"/>
                <w:left w:val="none" w:sz="0" w:space="0" w:color="auto"/>
                <w:bottom w:val="none" w:sz="0" w:space="0" w:color="auto"/>
                <w:right w:val="none" w:sz="0" w:space="0" w:color="auto"/>
              </w:divBdr>
            </w:div>
          </w:divsChild>
        </w:div>
        <w:div w:id="1606843048">
          <w:marLeft w:val="0"/>
          <w:marRight w:val="0"/>
          <w:marTop w:val="0"/>
          <w:marBottom w:val="0"/>
          <w:divBdr>
            <w:top w:val="none" w:sz="0" w:space="0" w:color="auto"/>
            <w:left w:val="none" w:sz="0" w:space="0" w:color="auto"/>
            <w:bottom w:val="none" w:sz="0" w:space="0" w:color="auto"/>
            <w:right w:val="none" w:sz="0" w:space="0" w:color="auto"/>
          </w:divBdr>
          <w:divsChild>
            <w:div w:id="824399854">
              <w:marLeft w:val="0"/>
              <w:marRight w:val="0"/>
              <w:marTop w:val="0"/>
              <w:marBottom w:val="0"/>
              <w:divBdr>
                <w:top w:val="none" w:sz="0" w:space="0" w:color="auto"/>
                <w:left w:val="none" w:sz="0" w:space="0" w:color="auto"/>
                <w:bottom w:val="none" w:sz="0" w:space="0" w:color="auto"/>
                <w:right w:val="none" w:sz="0" w:space="0" w:color="auto"/>
              </w:divBdr>
            </w:div>
          </w:divsChild>
        </w:div>
        <w:div w:id="1617322438">
          <w:marLeft w:val="0"/>
          <w:marRight w:val="0"/>
          <w:marTop w:val="0"/>
          <w:marBottom w:val="0"/>
          <w:divBdr>
            <w:top w:val="none" w:sz="0" w:space="0" w:color="auto"/>
            <w:left w:val="none" w:sz="0" w:space="0" w:color="auto"/>
            <w:bottom w:val="none" w:sz="0" w:space="0" w:color="auto"/>
            <w:right w:val="none" w:sz="0" w:space="0" w:color="auto"/>
          </w:divBdr>
          <w:divsChild>
            <w:div w:id="979263544">
              <w:marLeft w:val="0"/>
              <w:marRight w:val="0"/>
              <w:marTop w:val="0"/>
              <w:marBottom w:val="0"/>
              <w:divBdr>
                <w:top w:val="none" w:sz="0" w:space="0" w:color="auto"/>
                <w:left w:val="none" w:sz="0" w:space="0" w:color="auto"/>
                <w:bottom w:val="none" w:sz="0" w:space="0" w:color="auto"/>
                <w:right w:val="none" w:sz="0" w:space="0" w:color="auto"/>
              </w:divBdr>
            </w:div>
          </w:divsChild>
        </w:div>
        <w:div w:id="1617367903">
          <w:marLeft w:val="0"/>
          <w:marRight w:val="0"/>
          <w:marTop w:val="0"/>
          <w:marBottom w:val="0"/>
          <w:divBdr>
            <w:top w:val="none" w:sz="0" w:space="0" w:color="auto"/>
            <w:left w:val="none" w:sz="0" w:space="0" w:color="auto"/>
            <w:bottom w:val="none" w:sz="0" w:space="0" w:color="auto"/>
            <w:right w:val="none" w:sz="0" w:space="0" w:color="auto"/>
          </w:divBdr>
          <w:divsChild>
            <w:div w:id="753669300">
              <w:marLeft w:val="0"/>
              <w:marRight w:val="0"/>
              <w:marTop w:val="0"/>
              <w:marBottom w:val="0"/>
              <w:divBdr>
                <w:top w:val="none" w:sz="0" w:space="0" w:color="auto"/>
                <w:left w:val="none" w:sz="0" w:space="0" w:color="auto"/>
                <w:bottom w:val="none" w:sz="0" w:space="0" w:color="auto"/>
                <w:right w:val="none" w:sz="0" w:space="0" w:color="auto"/>
              </w:divBdr>
            </w:div>
            <w:div w:id="1013991498">
              <w:marLeft w:val="0"/>
              <w:marRight w:val="0"/>
              <w:marTop w:val="0"/>
              <w:marBottom w:val="0"/>
              <w:divBdr>
                <w:top w:val="none" w:sz="0" w:space="0" w:color="auto"/>
                <w:left w:val="none" w:sz="0" w:space="0" w:color="auto"/>
                <w:bottom w:val="none" w:sz="0" w:space="0" w:color="auto"/>
                <w:right w:val="none" w:sz="0" w:space="0" w:color="auto"/>
              </w:divBdr>
            </w:div>
            <w:div w:id="2117211102">
              <w:marLeft w:val="0"/>
              <w:marRight w:val="0"/>
              <w:marTop w:val="0"/>
              <w:marBottom w:val="0"/>
              <w:divBdr>
                <w:top w:val="none" w:sz="0" w:space="0" w:color="auto"/>
                <w:left w:val="none" w:sz="0" w:space="0" w:color="auto"/>
                <w:bottom w:val="none" w:sz="0" w:space="0" w:color="auto"/>
                <w:right w:val="none" w:sz="0" w:space="0" w:color="auto"/>
              </w:divBdr>
            </w:div>
          </w:divsChild>
        </w:div>
        <w:div w:id="1622030610">
          <w:marLeft w:val="0"/>
          <w:marRight w:val="0"/>
          <w:marTop w:val="0"/>
          <w:marBottom w:val="0"/>
          <w:divBdr>
            <w:top w:val="none" w:sz="0" w:space="0" w:color="auto"/>
            <w:left w:val="none" w:sz="0" w:space="0" w:color="auto"/>
            <w:bottom w:val="none" w:sz="0" w:space="0" w:color="auto"/>
            <w:right w:val="none" w:sz="0" w:space="0" w:color="auto"/>
          </w:divBdr>
          <w:divsChild>
            <w:div w:id="1042897235">
              <w:marLeft w:val="0"/>
              <w:marRight w:val="0"/>
              <w:marTop w:val="0"/>
              <w:marBottom w:val="0"/>
              <w:divBdr>
                <w:top w:val="none" w:sz="0" w:space="0" w:color="auto"/>
                <w:left w:val="none" w:sz="0" w:space="0" w:color="auto"/>
                <w:bottom w:val="none" w:sz="0" w:space="0" w:color="auto"/>
                <w:right w:val="none" w:sz="0" w:space="0" w:color="auto"/>
              </w:divBdr>
            </w:div>
          </w:divsChild>
        </w:div>
        <w:div w:id="1647859257">
          <w:marLeft w:val="0"/>
          <w:marRight w:val="0"/>
          <w:marTop w:val="0"/>
          <w:marBottom w:val="0"/>
          <w:divBdr>
            <w:top w:val="none" w:sz="0" w:space="0" w:color="auto"/>
            <w:left w:val="none" w:sz="0" w:space="0" w:color="auto"/>
            <w:bottom w:val="none" w:sz="0" w:space="0" w:color="auto"/>
            <w:right w:val="none" w:sz="0" w:space="0" w:color="auto"/>
          </w:divBdr>
          <w:divsChild>
            <w:div w:id="434835548">
              <w:marLeft w:val="0"/>
              <w:marRight w:val="0"/>
              <w:marTop w:val="0"/>
              <w:marBottom w:val="0"/>
              <w:divBdr>
                <w:top w:val="none" w:sz="0" w:space="0" w:color="auto"/>
                <w:left w:val="none" w:sz="0" w:space="0" w:color="auto"/>
                <w:bottom w:val="none" w:sz="0" w:space="0" w:color="auto"/>
                <w:right w:val="none" w:sz="0" w:space="0" w:color="auto"/>
              </w:divBdr>
            </w:div>
            <w:div w:id="576091387">
              <w:marLeft w:val="0"/>
              <w:marRight w:val="0"/>
              <w:marTop w:val="0"/>
              <w:marBottom w:val="0"/>
              <w:divBdr>
                <w:top w:val="none" w:sz="0" w:space="0" w:color="auto"/>
                <w:left w:val="none" w:sz="0" w:space="0" w:color="auto"/>
                <w:bottom w:val="none" w:sz="0" w:space="0" w:color="auto"/>
                <w:right w:val="none" w:sz="0" w:space="0" w:color="auto"/>
              </w:divBdr>
            </w:div>
            <w:div w:id="1864902685">
              <w:marLeft w:val="0"/>
              <w:marRight w:val="0"/>
              <w:marTop w:val="0"/>
              <w:marBottom w:val="0"/>
              <w:divBdr>
                <w:top w:val="none" w:sz="0" w:space="0" w:color="auto"/>
                <w:left w:val="none" w:sz="0" w:space="0" w:color="auto"/>
                <w:bottom w:val="none" w:sz="0" w:space="0" w:color="auto"/>
                <w:right w:val="none" w:sz="0" w:space="0" w:color="auto"/>
              </w:divBdr>
            </w:div>
          </w:divsChild>
        </w:div>
        <w:div w:id="1669403766">
          <w:marLeft w:val="0"/>
          <w:marRight w:val="0"/>
          <w:marTop w:val="0"/>
          <w:marBottom w:val="0"/>
          <w:divBdr>
            <w:top w:val="none" w:sz="0" w:space="0" w:color="auto"/>
            <w:left w:val="none" w:sz="0" w:space="0" w:color="auto"/>
            <w:bottom w:val="none" w:sz="0" w:space="0" w:color="auto"/>
            <w:right w:val="none" w:sz="0" w:space="0" w:color="auto"/>
          </w:divBdr>
          <w:divsChild>
            <w:div w:id="878585644">
              <w:marLeft w:val="0"/>
              <w:marRight w:val="0"/>
              <w:marTop w:val="0"/>
              <w:marBottom w:val="0"/>
              <w:divBdr>
                <w:top w:val="none" w:sz="0" w:space="0" w:color="auto"/>
                <w:left w:val="none" w:sz="0" w:space="0" w:color="auto"/>
                <w:bottom w:val="none" w:sz="0" w:space="0" w:color="auto"/>
                <w:right w:val="none" w:sz="0" w:space="0" w:color="auto"/>
              </w:divBdr>
            </w:div>
          </w:divsChild>
        </w:div>
        <w:div w:id="1690376816">
          <w:marLeft w:val="0"/>
          <w:marRight w:val="0"/>
          <w:marTop w:val="0"/>
          <w:marBottom w:val="0"/>
          <w:divBdr>
            <w:top w:val="none" w:sz="0" w:space="0" w:color="auto"/>
            <w:left w:val="none" w:sz="0" w:space="0" w:color="auto"/>
            <w:bottom w:val="none" w:sz="0" w:space="0" w:color="auto"/>
            <w:right w:val="none" w:sz="0" w:space="0" w:color="auto"/>
          </w:divBdr>
          <w:divsChild>
            <w:div w:id="81265810">
              <w:marLeft w:val="0"/>
              <w:marRight w:val="0"/>
              <w:marTop w:val="0"/>
              <w:marBottom w:val="0"/>
              <w:divBdr>
                <w:top w:val="none" w:sz="0" w:space="0" w:color="auto"/>
                <w:left w:val="none" w:sz="0" w:space="0" w:color="auto"/>
                <w:bottom w:val="none" w:sz="0" w:space="0" w:color="auto"/>
                <w:right w:val="none" w:sz="0" w:space="0" w:color="auto"/>
              </w:divBdr>
            </w:div>
          </w:divsChild>
        </w:div>
        <w:div w:id="1705792551">
          <w:marLeft w:val="0"/>
          <w:marRight w:val="0"/>
          <w:marTop w:val="0"/>
          <w:marBottom w:val="0"/>
          <w:divBdr>
            <w:top w:val="none" w:sz="0" w:space="0" w:color="auto"/>
            <w:left w:val="none" w:sz="0" w:space="0" w:color="auto"/>
            <w:bottom w:val="none" w:sz="0" w:space="0" w:color="auto"/>
            <w:right w:val="none" w:sz="0" w:space="0" w:color="auto"/>
          </w:divBdr>
          <w:divsChild>
            <w:div w:id="1755659694">
              <w:marLeft w:val="0"/>
              <w:marRight w:val="0"/>
              <w:marTop w:val="0"/>
              <w:marBottom w:val="0"/>
              <w:divBdr>
                <w:top w:val="none" w:sz="0" w:space="0" w:color="auto"/>
                <w:left w:val="none" w:sz="0" w:space="0" w:color="auto"/>
                <w:bottom w:val="none" w:sz="0" w:space="0" w:color="auto"/>
                <w:right w:val="none" w:sz="0" w:space="0" w:color="auto"/>
              </w:divBdr>
            </w:div>
          </w:divsChild>
        </w:div>
        <w:div w:id="1706523786">
          <w:marLeft w:val="0"/>
          <w:marRight w:val="0"/>
          <w:marTop w:val="0"/>
          <w:marBottom w:val="0"/>
          <w:divBdr>
            <w:top w:val="none" w:sz="0" w:space="0" w:color="auto"/>
            <w:left w:val="none" w:sz="0" w:space="0" w:color="auto"/>
            <w:bottom w:val="none" w:sz="0" w:space="0" w:color="auto"/>
            <w:right w:val="none" w:sz="0" w:space="0" w:color="auto"/>
          </w:divBdr>
          <w:divsChild>
            <w:div w:id="312560431">
              <w:marLeft w:val="0"/>
              <w:marRight w:val="0"/>
              <w:marTop w:val="0"/>
              <w:marBottom w:val="0"/>
              <w:divBdr>
                <w:top w:val="none" w:sz="0" w:space="0" w:color="auto"/>
                <w:left w:val="none" w:sz="0" w:space="0" w:color="auto"/>
                <w:bottom w:val="none" w:sz="0" w:space="0" w:color="auto"/>
                <w:right w:val="none" w:sz="0" w:space="0" w:color="auto"/>
              </w:divBdr>
            </w:div>
          </w:divsChild>
        </w:div>
        <w:div w:id="1709646190">
          <w:marLeft w:val="0"/>
          <w:marRight w:val="0"/>
          <w:marTop w:val="0"/>
          <w:marBottom w:val="0"/>
          <w:divBdr>
            <w:top w:val="none" w:sz="0" w:space="0" w:color="auto"/>
            <w:left w:val="none" w:sz="0" w:space="0" w:color="auto"/>
            <w:bottom w:val="none" w:sz="0" w:space="0" w:color="auto"/>
            <w:right w:val="none" w:sz="0" w:space="0" w:color="auto"/>
          </w:divBdr>
          <w:divsChild>
            <w:div w:id="1471751523">
              <w:marLeft w:val="0"/>
              <w:marRight w:val="0"/>
              <w:marTop w:val="0"/>
              <w:marBottom w:val="0"/>
              <w:divBdr>
                <w:top w:val="none" w:sz="0" w:space="0" w:color="auto"/>
                <w:left w:val="none" w:sz="0" w:space="0" w:color="auto"/>
                <w:bottom w:val="none" w:sz="0" w:space="0" w:color="auto"/>
                <w:right w:val="none" w:sz="0" w:space="0" w:color="auto"/>
              </w:divBdr>
            </w:div>
          </w:divsChild>
        </w:div>
        <w:div w:id="1717967747">
          <w:marLeft w:val="0"/>
          <w:marRight w:val="0"/>
          <w:marTop w:val="0"/>
          <w:marBottom w:val="0"/>
          <w:divBdr>
            <w:top w:val="none" w:sz="0" w:space="0" w:color="auto"/>
            <w:left w:val="none" w:sz="0" w:space="0" w:color="auto"/>
            <w:bottom w:val="none" w:sz="0" w:space="0" w:color="auto"/>
            <w:right w:val="none" w:sz="0" w:space="0" w:color="auto"/>
          </w:divBdr>
          <w:divsChild>
            <w:div w:id="1903441960">
              <w:marLeft w:val="0"/>
              <w:marRight w:val="0"/>
              <w:marTop w:val="0"/>
              <w:marBottom w:val="0"/>
              <w:divBdr>
                <w:top w:val="none" w:sz="0" w:space="0" w:color="auto"/>
                <w:left w:val="none" w:sz="0" w:space="0" w:color="auto"/>
                <w:bottom w:val="none" w:sz="0" w:space="0" w:color="auto"/>
                <w:right w:val="none" w:sz="0" w:space="0" w:color="auto"/>
              </w:divBdr>
            </w:div>
          </w:divsChild>
        </w:div>
        <w:div w:id="1726103436">
          <w:marLeft w:val="0"/>
          <w:marRight w:val="0"/>
          <w:marTop w:val="0"/>
          <w:marBottom w:val="0"/>
          <w:divBdr>
            <w:top w:val="none" w:sz="0" w:space="0" w:color="auto"/>
            <w:left w:val="none" w:sz="0" w:space="0" w:color="auto"/>
            <w:bottom w:val="none" w:sz="0" w:space="0" w:color="auto"/>
            <w:right w:val="none" w:sz="0" w:space="0" w:color="auto"/>
          </w:divBdr>
          <w:divsChild>
            <w:div w:id="157549257">
              <w:marLeft w:val="0"/>
              <w:marRight w:val="0"/>
              <w:marTop w:val="0"/>
              <w:marBottom w:val="0"/>
              <w:divBdr>
                <w:top w:val="none" w:sz="0" w:space="0" w:color="auto"/>
                <w:left w:val="none" w:sz="0" w:space="0" w:color="auto"/>
                <w:bottom w:val="none" w:sz="0" w:space="0" w:color="auto"/>
                <w:right w:val="none" w:sz="0" w:space="0" w:color="auto"/>
              </w:divBdr>
            </w:div>
          </w:divsChild>
        </w:div>
        <w:div w:id="1731416845">
          <w:marLeft w:val="0"/>
          <w:marRight w:val="0"/>
          <w:marTop w:val="0"/>
          <w:marBottom w:val="0"/>
          <w:divBdr>
            <w:top w:val="none" w:sz="0" w:space="0" w:color="auto"/>
            <w:left w:val="none" w:sz="0" w:space="0" w:color="auto"/>
            <w:bottom w:val="none" w:sz="0" w:space="0" w:color="auto"/>
            <w:right w:val="none" w:sz="0" w:space="0" w:color="auto"/>
          </w:divBdr>
          <w:divsChild>
            <w:div w:id="1127090559">
              <w:marLeft w:val="0"/>
              <w:marRight w:val="0"/>
              <w:marTop w:val="0"/>
              <w:marBottom w:val="0"/>
              <w:divBdr>
                <w:top w:val="none" w:sz="0" w:space="0" w:color="auto"/>
                <w:left w:val="none" w:sz="0" w:space="0" w:color="auto"/>
                <w:bottom w:val="none" w:sz="0" w:space="0" w:color="auto"/>
                <w:right w:val="none" w:sz="0" w:space="0" w:color="auto"/>
              </w:divBdr>
            </w:div>
          </w:divsChild>
        </w:div>
        <w:div w:id="1734085405">
          <w:marLeft w:val="0"/>
          <w:marRight w:val="0"/>
          <w:marTop w:val="0"/>
          <w:marBottom w:val="0"/>
          <w:divBdr>
            <w:top w:val="none" w:sz="0" w:space="0" w:color="auto"/>
            <w:left w:val="none" w:sz="0" w:space="0" w:color="auto"/>
            <w:bottom w:val="none" w:sz="0" w:space="0" w:color="auto"/>
            <w:right w:val="none" w:sz="0" w:space="0" w:color="auto"/>
          </w:divBdr>
          <w:divsChild>
            <w:div w:id="1077937949">
              <w:marLeft w:val="0"/>
              <w:marRight w:val="0"/>
              <w:marTop w:val="0"/>
              <w:marBottom w:val="0"/>
              <w:divBdr>
                <w:top w:val="none" w:sz="0" w:space="0" w:color="auto"/>
                <w:left w:val="none" w:sz="0" w:space="0" w:color="auto"/>
                <w:bottom w:val="none" w:sz="0" w:space="0" w:color="auto"/>
                <w:right w:val="none" w:sz="0" w:space="0" w:color="auto"/>
              </w:divBdr>
            </w:div>
          </w:divsChild>
        </w:div>
        <w:div w:id="1742942937">
          <w:marLeft w:val="0"/>
          <w:marRight w:val="0"/>
          <w:marTop w:val="0"/>
          <w:marBottom w:val="0"/>
          <w:divBdr>
            <w:top w:val="none" w:sz="0" w:space="0" w:color="auto"/>
            <w:left w:val="none" w:sz="0" w:space="0" w:color="auto"/>
            <w:bottom w:val="none" w:sz="0" w:space="0" w:color="auto"/>
            <w:right w:val="none" w:sz="0" w:space="0" w:color="auto"/>
          </w:divBdr>
          <w:divsChild>
            <w:div w:id="65568256">
              <w:marLeft w:val="0"/>
              <w:marRight w:val="0"/>
              <w:marTop w:val="0"/>
              <w:marBottom w:val="0"/>
              <w:divBdr>
                <w:top w:val="none" w:sz="0" w:space="0" w:color="auto"/>
                <w:left w:val="none" w:sz="0" w:space="0" w:color="auto"/>
                <w:bottom w:val="none" w:sz="0" w:space="0" w:color="auto"/>
                <w:right w:val="none" w:sz="0" w:space="0" w:color="auto"/>
              </w:divBdr>
            </w:div>
          </w:divsChild>
        </w:div>
        <w:div w:id="1750619152">
          <w:marLeft w:val="0"/>
          <w:marRight w:val="0"/>
          <w:marTop w:val="0"/>
          <w:marBottom w:val="0"/>
          <w:divBdr>
            <w:top w:val="none" w:sz="0" w:space="0" w:color="auto"/>
            <w:left w:val="none" w:sz="0" w:space="0" w:color="auto"/>
            <w:bottom w:val="none" w:sz="0" w:space="0" w:color="auto"/>
            <w:right w:val="none" w:sz="0" w:space="0" w:color="auto"/>
          </w:divBdr>
          <w:divsChild>
            <w:div w:id="2007857140">
              <w:marLeft w:val="0"/>
              <w:marRight w:val="0"/>
              <w:marTop w:val="0"/>
              <w:marBottom w:val="0"/>
              <w:divBdr>
                <w:top w:val="none" w:sz="0" w:space="0" w:color="auto"/>
                <w:left w:val="none" w:sz="0" w:space="0" w:color="auto"/>
                <w:bottom w:val="none" w:sz="0" w:space="0" w:color="auto"/>
                <w:right w:val="none" w:sz="0" w:space="0" w:color="auto"/>
              </w:divBdr>
            </w:div>
          </w:divsChild>
        </w:div>
        <w:div w:id="1762407487">
          <w:marLeft w:val="0"/>
          <w:marRight w:val="0"/>
          <w:marTop w:val="0"/>
          <w:marBottom w:val="0"/>
          <w:divBdr>
            <w:top w:val="none" w:sz="0" w:space="0" w:color="auto"/>
            <w:left w:val="none" w:sz="0" w:space="0" w:color="auto"/>
            <w:bottom w:val="none" w:sz="0" w:space="0" w:color="auto"/>
            <w:right w:val="none" w:sz="0" w:space="0" w:color="auto"/>
          </w:divBdr>
          <w:divsChild>
            <w:div w:id="510989006">
              <w:marLeft w:val="0"/>
              <w:marRight w:val="0"/>
              <w:marTop w:val="0"/>
              <w:marBottom w:val="0"/>
              <w:divBdr>
                <w:top w:val="none" w:sz="0" w:space="0" w:color="auto"/>
                <w:left w:val="none" w:sz="0" w:space="0" w:color="auto"/>
                <w:bottom w:val="none" w:sz="0" w:space="0" w:color="auto"/>
                <w:right w:val="none" w:sz="0" w:space="0" w:color="auto"/>
              </w:divBdr>
            </w:div>
          </w:divsChild>
        </w:div>
        <w:div w:id="1773085974">
          <w:marLeft w:val="0"/>
          <w:marRight w:val="0"/>
          <w:marTop w:val="0"/>
          <w:marBottom w:val="0"/>
          <w:divBdr>
            <w:top w:val="none" w:sz="0" w:space="0" w:color="auto"/>
            <w:left w:val="none" w:sz="0" w:space="0" w:color="auto"/>
            <w:bottom w:val="none" w:sz="0" w:space="0" w:color="auto"/>
            <w:right w:val="none" w:sz="0" w:space="0" w:color="auto"/>
          </w:divBdr>
          <w:divsChild>
            <w:div w:id="137429458">
              <w:marLeft w:val="0"/>
              <w:marRight w:val="0"/>
              <w:marTop w:val="0"/>
              <w:marBottom w:val="0"/>
              <w:divBdr>
                <w:top w:val="none" w:sz="0" w:space="0" w:color="auto"/>
                <w:left w:val="none" w:sz="0" w:space="0" w:color="auto"/>
                <w:bottom w:val="none" w:sz="0" w:space="0" w:color="auto"/>
                <w:right w:val="none" w:sz="0" w:space="0" w:color="auto"/>
              </w:divBdr>
            </w:div>
          </w:divsChild>
        </w:div>
        <w:div w:id="1781802722">
          <w:marLeft w:val="0"/>
          <w:marRight w:val="0"/>
          <w:marTop w:val="0"/>
          <w:marBottom w:val="0"/>
          <w:divBdr>
            <w:top w:val="none" w:sz="0" w:space="0" w:color="auto"/>
            <w:left w:val="none" w:sz="0" w:space="0" w:color="auto"/>
            <w:bottom w:val="none" w:sz="0" w:space="0" w:color="auto"/>
            <w:right w:val="none" w:sz="0" w:space="0" w:color="auto"/>
          </w:divBdr>
          <w:divsChild>
            <w:div w:id="717780276">
              <w:marLeft w:val="0"/>
              <w:marRight w:val="0"/>
              <w:marTop w:val="0"/>
              <w:marBottom w:val="0"/>
              <w:divBdr>
                <w:top w:val="none" w:sz="0" w:space="0" w:color="auto"/>
                <w:left w:val="none" w:sz="0" w:space="0" w:color="auto"/>
                <w:bottom w:val="none" w:sz="0" w:space="0" w:color="auto"/>
                <w:right w:val="none" w:sz="0" w:space="0" w:color="auto"/>
              </w:divBdr>
            </w:div>
          </w:divsChild>
        </w:div>
        <w:div w:id="1783568838">
          <w:marLeft w:val="0"/>
          <w:marRight w:val="0"/>
          <w:marTop w:val="0"/>
          <w:marBottom w:val="0"/>
          <w:divBdr>
            <w:top w:val="none" w:sz="0" w:space="0" w:color="auto"/>
            <w:left w:val="none" w:sz="0" w:space="0" w:color="auto"/>
            <w:bottom w:val="none" w:sz="0" w:space="0" w:color="auto"/>
            <w:right w:val="none" w:sz="0" w:space="0" w:color="auto"/>
          </w:divBdr>
          <w:divsChild>
            <w:div w:id="1723825657">
              <w:marLeft w:val="0"/>
              <w:marRight w:val="0"/>
              <w:marTop w:val="0"/>
              <w:marBottom w:val="0"/>
              <w:divBdr>
                <w:top w:val="none" w:sz="0" w:space="0" w:color="auto"/>
                <w:left w:val="none" w:sz="0" w:space="0" w:color="auto"/>
                <w:bottom w:val="none" w:sz="0" w:space="0" w:color="auto"/>
                <w:right w:val="none" w:sz="0" w:space="0" w:color="auto"/>
              </w:divBdr>
            </w:div>
          </w:divsChild>
        </w:div>
        <w:div w:id="1795320726">
          <w:marLeft w:val="0"/>
          <w:marRight w:val="0"/>
          <w:marTop w:val="0"/>
          <w:marBottom w:val="0"/>
          <w:divBdr>
            <w:top w:val="none" w:sz="0" w:space="0" w:color="auto"/>
            <w:left w:val="none" w:sz="0" w:space="0" w:color="auto"/>
            <w:bottom w:val="none" w:sz="0" w:space="0" w:color="auto"/>
            <w:right w:val="none" w:sz="0" w:space="0" w:color="auto"/>
          </w:divBdr>
          <w:divsChild>
            <w:div w:id="1527137481">
              <w:marLeft w:val="0"/>
              <w:marRight w:val="0"/>
              <w:marTop w:val="0"/>
              <w:marBottom w:val="0"/>
              <w:divBdr>
                <w:top w:val="none" w:sz="0" w:space="0" w:color="auto"/>
                <w:left w:val="none" w:sz="0" w:space="0" w:color="auto"/>
                <w:bottom w:val="none" w:sz="0" w:space="0" w:color="auto"/>
                <w:right w:val="none" w:sz="0" w:space="0" w:color="auto"/>
              </w:divBdr>
            </w:div>
          </w:divsChild>
        </w:div>
        <w:div w:id="1808278271">
          <w:marLeft w:val="0"/>
          <w:marRight w:val="0"/>
          <w:marTop w:val="0"/>
          <w:marBottom w:val="0"/>
          <w:divBdr>
            <w:top w:val="none" w:sz="0" w:space="0" w:color="auto"/>
            <w:left w:val="none" w:sz="0" w:space="0" w:color="auto"/>
            <w:bottom w:val="none" w:sz="0" w:space="0" w:color="auto"/>
            <w:right w:val="none" w:sz="0" w:space="0" w:color="auto"/>
          </w:divBdr>
          <w:divsChild>
            <w:div w:id="1221138206">
              <w:marLeft w:val="0"/>
              <w:marRight w:val="0"/>
              <w:marTop w:val="0"/>
              <w:marBottom w:val="0"/>
              <w:divBdr>
                <w:top w:val="none" w:sz="0" w:space="0" w:color="auto"/>
                <w:left w:val="none" w:sz="0" w:space="0" w:color="auto"/>
                <w:bottom w:val="none" w:sz="0" w:space="0" w:color="auto"/>
                <w:right w:val="none" w:sz="0" w:space="0" w:color="auto"/>
              </w:divBdr>
            </w:div>
          </w:divsChild>
        </w:div>
        <w:div w:id="1818961055">
          <w:marLeft w:val="0"/>
          <w:marRight w:val="0"/>
          <w:marTop w:val="0"/>
          <w:marBottom w:val="0"/>
          <w:divBdr>
            <w:top w:val="none" w:sz="0" w:space="0" w:color="auto"/>
            <w:left w:val="none" w:sz="0" w:space="0" w:color="auto"/>
            <w:bottom w:val="none" w:sz="0" w:space="0" w:color="auto"/>
            <w:right w:val="none" w:sz="0" w:space="0" w:color="auto"/>
          </w:divBdr>
          <w:divsChild>
            <w:div w:id="151289841">
              <w:marLeft w:val="0"/>
              <w:marRight w:val="0"/>
              <w:marTop w:val="0"/>
              <w:marBottom w:val="0"/>
              <w:divBdr>
                <w:top w:val="none" w:sz="0" w:space="0" w:color="auto"/>
                <w:left w:val="none" w:sz="0" w:space="0" w:color="auto"/>
                <w:bottom w:val="none" w:sz="0" w:space="0" w:color="auto"/>
                <w:right w:val="none" w:sz="0" w:space="0" w:color="auto"/>
              </w:divBdr>
            </w:div>
          </w:divsChild>
        </w:div>
        <w:div w:id="1822428235">
          <w:marLeft w:val="0"/>
          <w:marRight w:val="0"/>
          <w:marTop w:val="0"/>
          <w:marBottom w:val="0"/>
          <w:divBdr>
            <w:top w:val="none" w:sz="0" w:space="0" w:color="auto"/>
            <w:left w:val="none" w:sz="0" w:space="0" w:color="auto"/>
            <w:bottom w:val="none" w:sz="0" w:space="0" w:color="auto"/>
            <w:right w:val="none" w:sz="0" w:space="0" w:color="auto"/>
          </w:divBdr>
          <w:divsChild>
            <w:div w:id="140006876">
              <w:marLeft w:val="0"/>
              <w:marRight w:val="0"/>
              <w:marTop w:val="0"/>
              <w:marBottom w:val="0"/>
              <w:divBdr>
                <w:top w:val="none" w:sz="0" w:space="0" w:color="auto"/>
                <w:left w:val="none" w:sz="0" w:space="0" w:color="auto"/>
                <w:bottom w:val="none" w:sz="0" w:space="0" w:color="auto"/>
                <w:right w:val="none" w:sz="0" w:space="0" w:color="auto"/>
              </w:divBdr>
            </w:div>
          </w:divsChild>
        </w:div>
        <w:div w:id="1826046693">
          <w:marLeft w:val="0"/>
          <w:marRight w:val="0"/>
          <w:marTop w:val="0"/>
          <w:marBottom w:val="0"/>
          <w:divBdr>
            <w:top w:val="none" w:sz="0" w:space="0" w:color="auto"/>
            <w:left w:val="none" w:sz="0" w:space="0" w:color="auto"/>
            <w:bottom w:val="none" w:sz="0" w:space="0" w:color="auto"/>
            <w:right w:val="none" w:sz="0" w:space="0" w:color="auto"/>
          </w:divBdr>
          <w:divsChild>
            <w:div w:id="315571773">
              <w:marLeft w:val="0"/>
              <w:marRight w:val="0"/>
              <w:marTop w:val="0"/>
              <w:marBottom w:val="0"/>
              <w:divBdr>
                <w:top w:val="none" w:sz="0" w:space="0" w:color="auto"/>
                <w:left w:val="none" w:sz="0" w:space="0" w:color="auto"/>
                <w:bottom w:val="none" w:sz="0" w:space="0" w:color="auto"/>
                <w:right w:val="none" w:sz="0" w:space="0" w:color="auto"/>
              </w:divBdr>
            </w:div>
            <w:div w:id="468978648">
              <w:marLeft w:val="0"/>
              <w:marRight w:val="0"/>
              <w:marTop w:val="0"/>
              <w:marBottom w:val="0"/>
              <w:divBdr>
                <w:top w:val="none" w:sz="0" w:space="0" w:color="auto"/>
                <w:left w:val="none" w:sz="0" w:space="0" w:color="auto"/>
                <w:bottom w:val="none" w:sz="0" w:space="0" w:color="auto"/>
                <w:right w:val="none" w:sz="0" w:space="0" w:color="auto"/>
              </w:divBdr>
            </w:div>
            <w:div w:id="1161121414">
              <w:marLeft w:val="0"/>
              <w:marRight w:val="0"/>
              <w:marTop w:val="0"/>
              <w:marBottom w:val="0"/>
              <w:divBdr>
                <w:top w:val="none" w:sz="0" w:space="0" w:color="auto"/>
                <w:left w:val="none" w:sz="0" w:space="0" w:color="auto"/>
                <w:bottom w:val="none" w:sz="0" w:space="0" w:color="auto"/>
                <w:right w:val="none" w:sz="0" w:space="0" w:color="auto"/>
              </w:divBdr>
            </w:div>
            <w:div w:id="1424765201">
              <w:marLeft w:val="0"/>
              <w:marRight w:val="0"/>
              <w:marTop w:val="0"/>
              <w:marBottom w:val="0"/>
              <w:divBdr>
                <w:top w:val="none" w:sz="0" w:space="0" w:color="auto"/>
                <w:left w:val="none" w:sz="0" w:space="0" w:color="auto"/>
                <w:bottom w:val="none" w:sz="0" w:space="0" w:color="auto"/>
                <w:right w:val="none" w:sz="0" w:space="0" w:color="auto"/>
              </w:divBdr>
            </w:div>
            <w:div w:id="1477379685">
              <w:marLeft w:val="0"/>
              <w:marRight w:val="0"/>
              <w:marTop w:val="0"/>
              <w:marBottom w:val="0"/>
              <w:divBdr>
                <w:top w:val="none" w:sz="0" w:space="0" w:color="auto"/>
                <w:left w:val="none" w:sz="0" w:space="0" w:color="auto"/>
                <w:bottom w:val="none" w:sz="0" w:space="0" w:color="auto"/>
                <w:right w:val="none" w:sz="0" w:space="0" w:color="auto"/>
              </w:divBdr>
            </w:div>
            <w:div w:id="1517426910">
              <w:marLeft w:val="0"/>
              <w:marRight w:val="0"/>
              <w:marTop w:val="0"/>
              <w:marBottom w:val="0"/>
              <w:divBdr>
                <w:top w:val="none" w:sz="0" w:space="0" w:color="auto"/>
                <w:left w:val="none" w:sz="0" w:space="0" w:color="auto"/>
                <w:bottom w:val="none" w:sz="0" w:space="0" w:color="auto"/>
                <w:right w:val="none" w:sz="0" w:space="0" w:color="auto"/>
              </w:divBdr>
            </w:div>
          </w:divsChild>
        </w:div>
        <w:div w:id="1841964129">
          <w:marLeft w:val="0"/>
          <w:marRight w:val="0"/>
          <w:marTop w:val="0"/>
          <w:marBottom w:val="0"/>
          <w:divBdr>
            <w:top w:val="none" w:sz="0" w:space="0" w:color="auto"/>
            <w:left w:val="none" w:sz="0" w:space="0" w:color="auto"/>
            <w:bottom w:val="none" w:sz="0" w:space="0" w:color="auto"/>
            <w:right w:val="none" w:sz="0" w:space="0" w:color="auto"/>
          </w:divBdr>
          <w:divsChild>
            <w:div w:id="704520871">
              <w:marLeft w:val="0"/>
              <w:marRight w:val="0"/>
              <w:marTop w:val="0"/>
              <w:marBottom w:val="0"/>
              <w:divBdr>
                <w:top w:val="none" w:sz="0" w:space="0" w:color="auto"/>
                <w:left w:val="none" w:sz="0" w:space="0" w:color="auto"/>
                <w:bottom w:val="none" w:sz="0" w:space="0" w:color="auto"/>
                <w:right w:val="none" w:sz="0" w:space="0" w:color="auto"/>
              </w:divBdr>
            </w:div>
          </w:divsChild>
        </w:div>
        <w:div w:id="1877695817">
          <w:marLeft w:val="0"/>
          <w:marRight w:val="0"/>
          <w:marTop w:val="0"/>
          <w:marBottom w:val="0"/>
          <w:divBdr>
            <w:top w:val="none" w:sz="0" w:space="0" w:color="auto"/>
            <w:left w:val="none" w:sz="0" w:space="0" w:color="auto"/>
            <w:bottom w:val="none" w:sz="0" w:space="0" w:color="auto"/>
            <w:right w:val="none" w:sz="0" w:space="0" w:color="auto"/>
          </w:divBdr>
          <w:divsChild>
            <w:div w:id="1559784672">
              <w:marLeft w:val="0"/>
              <w:marRight w:val="0"/>
              <w:marTop w:val="0"/>
              <w:marBottom w:val="0"/>
              <w:divBdr>
                <w:top w:val="none" w:sz="0" w:space="0" w:color="auto"/>
                <w:left w:val="none" w:sz="0" w:space="0" w:color="auto"/>
                <w:bottom w:val="none" w:sz="0" w:space="0" w:color="auto"/>
                <w:right w:val="none" w:sz="0" w:space="0" w:color="auto"/>
              </w:divBdr>
            </w:div>
          </w:divsChild>
        </w:div>
        <w:div w:id="1887637157">
          <w:marLeft w:val="0"/>
          <w:marRight w:val="0"/>
          <w:marTop w:val="0"/>
          <w:marBottom w:val="0"/>
          <w:divBdr>
            <w:top w:val="none" w:sz="0" w:space="0" w:color="auto"/>
            <w:left w:val="none" w:sz="0" w:space="0" w:color="auto"/>
            <w:bottom w:val="none" w:sz="0" w:space="0" w:color="auto"/>
            <w:right w:val="none" w:sz="0" w:space="0" w:color="auto"/>
          </w:divBdr>
          <w:divsChild>
            <w:div w:id="56169173">
              <w:marLeft w:val="0"/>
              <w:marRight w:val="0"/>
              <w:marTop w:val="0"/>
              <w:marBottom w:val="0"/>
              <w:divBdr>
                <w:top w:val="none" w:sz="0" w:space="0" w:color="auto"/>
                <w:left w:val="none" w:sz="0" w:space="0" w:color="auto"/>
                <w:bottom w:val="none" w:sz="0" w:space="0" w:color="auto"/>
                <w:right w:val="none" w:sz="0" w:space="0" w:color="auto"/>
              </w:divBdr>
            </w:div>
          </w:divsChild>
        </w:div>
        <w:div w:id="1887721062">
          <w:marLeft w:val="0"/>
          <w:marRight w:val="0"/>
          <w:marTop w:val="0"/>
          <w:marBottom w:val="0"/>
          <w:divBdr>
            <w:top w:val="none" w:sz="0" w:space="0" w:color="auto"/>
            <w:left w:val="none" w:sz="0" w:space="0" w:color="auto"/>
            <w:bottom w:val="none" w:sz="0" w:space="0" w:color="auto"/>
            <w:right w:val="none" w:sz="0" w:space="0" w:color="auto"/>
          </w:divBdr>
          <w:divsChild>
            <w:div w:id="1594778287">
              <w:marLeft w:val="0"/>
              <w:marRight w:val="0"/>
              <w:marTop w:val="0"/>
              <w:marBottom w:val="0"/>
              <w:divBdr>
                <w:top w:val="none" w:sz="0" w:space="0" w:color="auto"/>
                <w:left w:val="none" w:sz="0" w:space="0" w:color="auto"/>
                <w:bottom w:val="none" w:sz="0" w:space="0" w:color="auto"/>
                <w:right w:val="none" w:sz="0" w:space="0" w:color="auto"/>
              </w:divBdr>
            </w:div>
          </w:divsChild>
        </w:div>
        <w:div w:id="1887915082">
          <w:marLeft w:val="0"/>
          <w:marRight w:val="0"/>
          <w:marTop w:val="0"/>
          <w:marBottom w:val="0"/>
          <w:divBdr>
            <w:top w:val="none" w:sz="0" w:space="0" w:color="auto"/>
            <w:left w:val="none" w:sz="0" w:space="0" w:color="auto"/>
            <w:bottom w:val="none" w:sz="0" w:space="0" w:color="auto"/>
            <w:right w:val="none" w:sz="0" w:space="0" w:color="auto"/>
          </w:divBdr>
          <w:divsChild>
            <w:div w:id="1026172233">
              <w:marLeft w:val="0"/>
              <w:marRight w:val="0"/>
              <w:marTop w:val="0"/>
              <w:marBottom w:val="0"/>
              <w:divBdr>
                <w:top w:val="none" w:sz="0" w:space="0" w:color="auto"/>
                <w:left w:val="none" w:sz="0" w:space="0" w:color="auto"/>
                <w:bottom w:val="none" w:sz="0" w:space="0" w:color="auto"/>
                <w:right w:val="none" w:sz="0" w:space="0" w:color="auto"/>
              </w:divBdr>
            </w:div>
          </w:divsChild>
        </w:div>
        <w:div w:id="1899852996">
          <w:marLeft w:val="0"/>
          <w:marRight w:val="0"/>
          <w:marTop w:val="0"/>
          <w:marBottom w:val="0"/>
          <w:divBdr>
            <w:top w:val="none" w:sz="0" w:space="0" w:color="auto"/>
            <w:left w:val="none" w:sz="0" w:space="0" w:color="auto"/>
            <w:bottom w:val="none" w:sz="0" w:space="0" w:color="auto"/>
            <w:right w:val="none" w:sz="0" w:space="0" w:color="auto"/>
          </w:divBdr>
          <w:divsChild>
            <w:div w:id="1967731468">
              <w:marLeft w:val="0"/>
              <w:marRight w:val="0"/>
              <w:marTop w:val="0"/>
              <w:marBottom w:val="0"/>
              <w:divBdr>
                <w:top w:val="none" w:sz="0" w:space="0" w:color="auto"/>
                <w:left w:val="none" w:sz="0" w:space="0" w:color="auto"/>
                <w:bottom w:val="none" w:sz="0" w:space="0" w:color="auto"/>
                <w:right w:val="none" w:sz="0" w:space="0" w:color="auto"/>
              </w:divBdr>
            </w:div>
          </w:divsChild>
        </w:div>
        <w:div w:id="1914780711">
          <w:marLeft w:val="0"/>
          <w:marRight w:val="0"/>
          <w:marTop w:val="0"/>
          <w:marBottom w:val="0"/>
          <w:divBdr>
            <w:top w:val="none" w:sz="0" w:space="0" w:color="auto"/>
            <w:left w:val="none" w:sz="0" w:space="0" w:color="auto"/>
            <w:bottom w:val="none" w:sz="0" w:space="0" w:color="auto"/>
            <w:right w:val="none" w:sz="0" w:space="0" w:color="auto"/>
          </w:divBdr>
          <w:divsChild>
            <w:div w:id="1138885528">
              <w:marLeft w:val="0"/>
              <w:marRight w:val="0"/>
              <w:marTop w:val="0"/>
              <w:marBottom w:val="0"/>
              <w:divBdr>
                <w:top w:val="none" w:sz="0" w:space="0" w:color="auto"/>
                <w:left w:val="none" w:sz="0" w:space="0" w:color="auto"/>
                <w:bottom w:val="none" w:sz="0" w:space="0" w:color="auto"/>
                <w:right w:val="none" w:sz="0" w:space="0" w:color="auto"/>
              </w:divBdr>
            </w:div>
          </w:divsChild>
        </w:div>
        <w:div w:id="1920745475">
          <w:marLeft w:val="0"/>
          <w:marRight w:val="0"/>
          <w:marTop w:val="0"/>
          <w:marBottom w:val="0"/>
          <w:divBdr>
            <w:top w:val="none" w:sz="0" w:space="0" w:color="auto"/>
            <w:left w:val="none" w:sz="0" w:space="0" w:color="auto"/>
            <w:bottom w:val="none" w:sz="0" w:space="0" w:color="auto"/>
            <w:right w:val="none" w:sz="0" w:space="0" w:color="auto"/>
          </w:divBdr>
          <w:divsChild>
            <w:div w:id="400371468">
              <w:marLeft w:val="0"/>
              <w:marRight w:val="0"/>
              <w:marTop w:val="0"/>
              <w:marBottom w:val="0"/>
              <w:divBdr>
                <w:top w:val="none" w:sz="0" w:space="0" w:color="auto"/>
                <w:left w:val="none" w:sz="0" w:space="0" w:color="auto"/>
                <w:bottom w:val="none" w:sz="0" w:space="0" w:color="auto"/>
                <w:right w:val="none" w:sz="0" w:space="0" w:color="auto"/>
              </w:divBdr>
            </w:div>
          </w:divsChild>
        </w:div>
        <w:div w:id="1932275015">
          <w:marLeft w:val="0"/>
          <w:marRight w:val="0"/>
          <w:marTop w:val="0"/>
          <w:marBottom w:val="0"/>
          <w:divBdr>
            <w:top w:val="none" w:sz="0" w:space="0" w:color="auto"/>
            <w:left w:val="none" w:sz="0" w:space="0" w:color="auto"/>
            <w:bottom w:val="none" w:sz="0" w:space="0" w:color="auto"/>
            <w:right w:val="none" w:sz="0" w:space="0" w:color="auto"/>
          </w:divBdr>
          <w:divsChild>
            <w:div w:id="1268465758">
              <w:marLeft w:val="0"/>
              <w:marRight w:val="0"/>
              <w:marTop w:val="0"/>
              <w:marBottom w:val="0"/>
              <w:divBdr>
                <w:top w:val="none" w:sz="0" w:space="0" w:color="auto"/>
                <w:left w:val="none" w:sz="0" w:space="0" w:color="auto"/>
                <w:bottom w:val="none" w:sz="0" w:space="0" w:color="auto"/>
                <w:right w:val="none" w:sz="0" w:space="0" w:color="auto"/>
              </w:divBdr>
            </w:div>
            <w:div w:id="1271745960">
              <w:marLeft w:val="0"/>
              <w:marRight w:val="0"/>
              <w:marTop w:val="0"/>
              <w:marBottom w:val="0"/>
              <w:divBdr>
                <w:top w:val="none" w:sz="0" w:space="0" w:color="auto"/>
                <w:left w:val="none" w:sz="0" w:space="0" w:color="auto"/>
                <w:bottom w:val="none" w:sz="0" w:space="0" w:color="auto"/>
                <w:right w:val="none" w:sz="0" w:space="0" w:color="auto"/>
              </w:divBdr>
            </w:div>
          </w:divsChild>
        </w:div>
        <w:div w:id="1933196785">
          <w:marLeft w:val="0"/>
          <w:marRight w:val="0"/>
          <w:marTop w:val="0"/>
          <w:marBottom w:val="0"/>
          <w:divBdr>
            <w:top w:val="none" w:sz="0" w:space="0" w:color="auto"/>
            <w:left w:val="none" w:sz="0" w:space="0" w:color="auto"/>
            <w:bottom w:val="none" w:sz="0" w:space="0" w:color="auto"/>
            <w:right w:val="none" w:sz="0" w:space="0" w:color="auto"/>
          </w:divBdr>
          <w:divsChild>
            <w:div w:id="633872883">
              <w:marLeft w:val="0"/>
              <w:marRight w:val="0"/>
              <w:marTop w:val="0"/>
              <w:marBottom w:val="0"/>
              <w:divBdr>
                <w:top w:val="none" w:sz="0" w:space="0" w:color="auto"/>
                <w:left w:val="none" w:sz="0" w:space="0" w:color="auto"/>
                <w:bottom w:val="none" w:sz="0" w:space="0" w:color="auto"/>
                <w:right w:val="none" w:sz="0" w:space="0" w:color="auto"/>
              </w:divBdr>
            </w:div>
          </w:divsChild>
        </w:div>
        <w:div w:id="1952781543">
          <w:marLeft w:val="0"/>
          <w:marRight w:val="0"/>
          <w:marTop w:val="0"/>
          <w:marBottom w:val="0"/>
          <w:divBdr>
            <w:top w:val="none" w:sz="0" w:space="0" w:color="auto"/>
            <w:left w:val="none" w:sz="0" w:space="0" w:color="auto"/>
            <w:bottom w:val="none" w:sz="0" w:space="0" w:color="auto"/>
            <w:right w:val="none" w:sz="0" w:space="0" w:color="auto"/>
          </w:divBdr>
          <w:divsChild>
            <w:div w:id="1754010421">
              <w:marLeft w:val="0"/>
              <w:marRight w:val="0"/>
              <w:marTop w:val="0"/>
              <w:marBottom w:val="0"/>
              <w:divBdr>
                <w:top w:val="none" w:sz="0" w:space="0" w:color="auto"/>
                <w:left w:val="none" w:sz="0" w:space="0" w:color="auto"/>
                <w:bottom w:val="none" w:sz="0" w:space="0" w:color="auto"/>
                <w:right w:val="none" w:sz="0" w:space="0" w:color="auto"/>
              </w:divBdr>
            </w:div>
          </w:divsChild>
        </w:div>
        <w:div w:id="1953248681">
          <w:marLeft w:val="0"/>
          <w:marRight w:val="0"/>
          <w:marTop w:val="0"/>
          <w:marBottom w:val="0"/>
          <w:divBdr>
            <w:top w:val="none" w:sz="0" w:space="0" w:color="auto"/>
            <w:left w:val="none" w:sz="0" w:space="0" w:color="auto"/>
            <w:bottom w:val="none" w:sz="0" w:space="0" w:color="auto"/>
            <w:right w:val="none" w:sz="0" w:space="0" w:color="auto"/>
          </w:divBdr>
          <w:divsChild>
            <w:div w:id="1098912045">
              <w:marLeft w:val="0"/>
              <w:marRight w:val="0"/>
              <w:marTop w:val="0"/>
              <w:marBottom w:val="0"/>
              <w:divBdr>
                <w:top w:val="none" w:sz="0" w:space="0" w:color="auto"/>
                <w:left w:val="none" w:sz="0" w:space="0" w:color="auto"/>
                <w:bottom w:val="none" w:sz="0" w:space="0" w:color="auto"/>
                <w:right w:val="none" w:sz="0" w:space="0" w:color="auto"/>
              </w:divBdr>
            </w:div>
          </w:divsChild>
        </w:div>
        <w:div w:id="1969435769">
          <w:marLeft w:val="0"/>
          <w:marRight w:val="0"/>
          <w:marTop w:val="0"/>
          <w:marBottom w:val="0"/>
          <w:divBdr>
            <w:top w:val="none" w:sz="0" w:space="0" w:color="auto"/>
            <w:left w:val="none" w:sz="0" w:space="0" w:color="auto"/>
            <w:bottom w:val="none" w:sz="0" w:space="0" w:color="auto"/>
            <w:right w:val="none" w:sz="0" w:space="0" w:color="auto"/>
          </w:divBdr>
          <w:divsChild>
            <w:div w:id="1118841365">
              <w:marLeft w:val="0"/>
              <w:marRight w:val="0"/>
              <w:marTop w:val="0"/>
              <w:marBottom w:val="0"/>
              <w:divBdr>
                <w:top w:val="none" w:sz="0" w:space="0" w:color="auto"/>
                <w:left w:val="none" w:sz="0" w:space="0" w:color="auto"/>
                <w:bottom w:val="none" w:sz="0" w:space="0" w:color="auto"/>
                <w:right w:val="none" w:sz="0" w:space="0" w:color="auto"/>
              </w:divBdr>
            </w:div>
          </w:divsChild>
        </w:div>
        <w:div w:id="1987396611">
          <w:marLeft w:val="0"/>
          <w:marRight w:val="0"/>
          <w:marTop w:val="0"/>
          <w:marBottom w:val="0"/>
          <w:divBdr>
            <w:top w:val="none" w:sz="0" w:space="0" w:color="auto"/>
            <w:left w:val="none" w:sz="0" w:space="0" w:color="auto"/>
            <w:bottom w:val="none" w:sz="0" w:space="0" w:color="auto"/>
            <w:right w:val="none" w:sz="0" w:space="0" w:color="auto"/>
          </w:divBdr>
          <w:divsChild>
            <w:div w:id="1857187771">
              <w:marLeft w:val="0"/>
              <w:marRight w:val="0"/>
              <w:marTop w:val="0"/>
              <w:marBottom w:val="0"/>
              <w:divBdr>
                <w:top w:val="none" w:sz="0" w:space="0" w:color="auto"/>
                <w:left w:val="none" w:sz="0" w:space="0" w:color="auto"/>
                <w:bottom w:val="none" w:sz="0" w:space="0" w:color="auto"/>
                <w:right w:val="none" w:sz="0" w:space="0" w:color="auto"/>
              </w:divBdr>
            </w:div>
          </w:divsChild>
        </w:div>
        <w:div w:id="1988124550">
          <w:marLeft w:val="0"/>
          <w:marRight w:val="0"/>
          <w:marTop w:val="0"/>
          <w:marBottom w:val="0"/>
          <w:divBdr>
            <w:top w:val="none" w:sz="0" w:space="0" w:color="auto"/>
            <w:left w:val="none" w:sz="0" w:space="0" w:color="auto"/>
            <w:bottom w:val="none" w:sz="0" w:space="0" w:color="auto"/>
            <w:right w:val="none" w:sz="0" w:space="0" w:color="auto"/>
          </w:divBdr>
          <w:divsChild>
            <w:div w:id="659773960">
              <w:marLeft w:val="0"/>
              <w:marRight w:val="0"/>
              <w:marTop w:val="0"/>
              <w:marBottom w:val="0"/>
              <w:divBdr>
                <w:top w:val="none" w:sz="0" w:space="0" w:color="auto"/>
                <w:left w:val="none" w:sz="0" w:space="0" w:color="auto"/>
                <w:bottom w:val="none" w:sz="0" w:space="0" w:color="auto"/>
                <w:right w:val="none" w:sz="0" w:space="0" w:color="auto"/>
              </w:divBdr>
            </w:div>
          </w:divsChild>
        </w:div>
        <w:div w:id="2001418836">
          <w:marLeft w:val="0"/>
          <w:marRight w:val="0"/>
          <w:marTop w:val="0"/>
          <w:marBottom w:val="0"/>
          <w:divBdr>
            <w:top w:val="none" w:sz="0" w:space="0" w:color="auto"/>
            <w:left w:val="none" w:sz="0" w:space="0" w:color="auto"/>
            <w:bottom w:val="none" w:sz="0" w:space="0" w:color="auto"/>
            <w:right w:val="none" w:sz="0" w:space="0" w:color="auto"/>
          </w:divBdr>
          <w:divsChild>
            <w:div w:id="2125223905">
              <w:marLeft w:val="0"/>
              <w:marRight w:val="0"/>
              <w:marTop w:val="0"/>
              <w:marBottom w:val="0"/>
              <w:divBdr>
                <w:top w:val="none" w:sz="0" w:space="0" w:color="auto"/>
                <w:left w:val="none" w:sz="0" w:space="0" w:color="auto"/>
                <w:bottom w:val="none" w:sz="0" w:space="0" w:color="auto"/>
                <w:right w:val="none" w:sz="0" w:space="0" w:color="auto"/>
              </w:divBdr>
            </w:div>
          </w:divsChild>
        </w:div>
        <w:div w:id="2009483344">
          <w:marLeft w:val="0"/>
          <w:marRight w:val="0"/>
          <w:marTop w:val="0"/>
          <w:marBottom w:val="0"/>
          <w:divBdr>
            <w:top w:val="none" w:sz="0" w:space="0" w:color="auto"/>
            <w:left w:val="none" w:sz="0" w:space="0" w:color="auto"/>
            <w:bottom w:val="none" w:sz="0" w:space="0" w:color="auto"/>
            <w:right w:val="none" w:sz="0" w:space="0" w:color="auto"/>
          </w:divBdr>
          <w:divsChild>
            <w:div w:id="636371812">
              <w:marLeft w:val="0"/>
              <w:marRight w:val="0"/>
              <w:marTop w:val="0"/>
              <w:marBottom w:val="0"/>
              <w:divBdr>
                <w:top w:val="none" w:sz="0" w:space="0" w:color="auto"/>
                <w:left w:val="none" w:sz="0" w:space="0" w:color="auto"/>
                <w:bottom w:val="none" w:sz="0" w:space="0" w:color="auto"/>
                <w:right w:val="none" w:sz="0" w:space="0" w:color="auto"/>
              </w:divBdr>
            </w:div>
          </w:divsChild>
        </w:div>
        <w:div w:id="2032148077">
          <w:marLeft w:val="0"/>
          <w:marRight w:val="0"/>
          <w:marTop w:val="0"/>
          <w:marBottom w:val="0"/>
          <w:divBdr>
            <w:top w:val="none" w:sz="0" w:space="0" w:color="auto"/>
            <w:left w:val="none" w:sz="0" w:space="0" w:color="auto"/>
            <w:bottom w:val="none" w:sz="0" w:space="0" w:color="auto"/>
            <w:right w:val="none" w:sz="0" w:space="0" w:color="auto"/>
          </w:divBdr>
          <w:divsChild>
            <w:div w:id="137378616">
              <w:marLeft w:val="0"/>
              <w:marRight w:val="0"/>
              <w:marTop w:val="0"/>
              <w:marBottom w:val="0"/>
              <w:divBdr>
                <w:top w:val="none" w:sz="0" w:space="0" w:color="auto"/>
                <w:left w:val="none" w:sz="0" w:space="0" w:color="auto"/>
                <w:bottom w:val="none" w:sz="0" w:space="0" w:color="auto"/>
                <w:right w:val="none" w:sz="0" w:space="0" w:color="auto"/>
              </w:divBdr>
            </w:div>
          </w:divsChild>
        </w:div>
        <w:div w:id="2045978205">
          <w:marLeft w:val="0"/>
          <w:marRight w:val="0"/>
          <w:marTop w:val="0"/>
          <w:marBottom w:val="0"/>
          <w:divBdr>
            <w:top w:val="none" w:sz="0" w:space="0" w:color="auto"/>
            <w:left w:val="none" w:sz="0" w:space="0" w:color="auto"/>
            <w:bottom w:val="none" w:sz="0" w:space="0" w:color="auto"/>
            <w:right w:val="none" w:sz="0" w:space="0" w:color="auto"/>
          </w:divBdr>
          <w:divsChild>
            <w:div w:id="1418095213">
              <w:marLeft w:val="0"/>
              <w:marRight w:val="0"/>
              <w:marTop w:val="0"/>
              <w:marBottom w:val="0"/>
              <w:divBdr>
                <w:top w:val="none" w:sz="0" w:space="0" w:color="auto"/>
                <w:left w:val="none" w:sz="0" w:space="0" w:color="auto"/>
                <w:bottom w:val="none" w:sz="0" w:space="0" w:color="auto"/>
                <w:right w:val="none" w:sz="0" w:space="0" w:color="auto"/>
              </w:divBdr>
            </w:div>
          </w:divsChild>
        </w:div>
        <w:div w:id="2084601539">
          <w:marLeft w:val="0"/>
          <w:marRight w:val="0"/>
          <w:marTop w:val="0"/>
          <w:marBottom w:val="0"/>
          <w:divBdr>
            <w:top w:val="none" w:sz="0" w:space="0" w:color="auto"/>
            <w:left w:val="none" w:sz="0" w:space="0" w:color="auto"/>
            <w:bottom w:val="none" w:sz="0" w:space="0" w:color="auto"/>
            <w:right w:val="none" w:sz="0" w:space="0" w:color="auto"/>
          </w:divBdr>
          <w:divsChild>
            <w:div w:id="1925726472">
              <w:marLeft w:val="0"/>
              <w:marRight w:val="0"/>
              <w:marTop w:val="0"/>
              <w:marBottom w:val="0"/>
              <w:divBdr>
                <w:top w:val="none" w:sz="0" w:space="0" w:color="auto"/>
                <w:left w:val="none" w:sz="0" w:space="0" w:color="auto"/>
                <w:bottom w:val="none" w:sz="0" w:space="0" w:color="auto"/>
                <w:right w:val="none" w:sz="0" w:space="0" w:color="auto"/>
              </w:divBdr>
            </w:div>
          </w:divsChild>
        </w:div>
        <w:div w:id="2085712919">
          <w:marLeft w:val="0"/>
          <w:marRight w:val="0"/>
          <w:marTop w:val="0"/>
          <w:marBottom w:val="0"/>
          <w:divBdr>
            <w:top w:val="none" w:sz="0" w:space="0" w:color="auto"/>
            <w:left w:val="none" w:sz="0" w:space="0" w:color="auto"/>
            <w:bottom w:val="none" w:sz="0" w:space="0" w:color="auto"/>
            <w:right w:val="none" w:sz="0" w:space="0" w:color="auto"/>
          </w:divBdr>
          <w:divsChild>
            <w:div w:id="1829708932">
              <w:marLeft w:val="0"/>
              <w:marRight w:val="0"/>
              <w:marTop w:val="0"/>
              <w:marBottom w:val="0"/>
              <w:divBdr>
                <w:top w:val="none" w:sz="0" w:space="0" w:color="auto"/>
                <w:left w:val="none" w:sz="0" w:space="0" w:color="auto"/>
                <w:bottom w:val="none" w:sz="0" w:space="0" w:color="auto"/>
                <w:right w:val="none" w:sz="0" w:space="0" w:color="auto"/>
              </w:divBdr>
            </w:div>
          </w:divsChild>
        </w:div>
        <w:div w:id="2092119591">
          <w:marLeft w:val="0"/>
          <w:marRight w:val="0"/>
          <w:marTop w:val="0"/>
          <w:marBottom w:val="0"/>
          <w:divBdr>
            <w:top w:val="none" w:sz="0" w:space="0" w:color="auto"/>
            <w:left w:val="none" w:sz="0" w:space="0" w:color="auto"/>
            <w:bottom w:val="none" w:sz="0" w:space="0" w:color="auto"/>
            <w:right w:val="none" w:sz="0" w:space="0" w:color="auto"/>
          </w:divBdr>
          <w:divsChild>
            <w:div w:id="523135063">
              <w:marLeft w:val="0"/>
              <w:marRight w:val="0"/>
              <w:marTop w:val="0"/>
              <w:marBottom w:val="0"/>
              <w:divBdr>
                <w:top w:val="none" w:sz="0" w:space="0" w:color="auto"/>
                <w:left w:val="none" w:sz="0" w:space="0" w:color="auto"/>
                <w:bottom w:val="none" w:sz="0" w:space="0" w:color="auto"/>
                <w:right w:val="none" w:sz="0" w:space="0" w:color="auto"/>
              </w:divBdr>
            </w:div>
          </w:divsChild>
        </w:div>
        <w:div w:id="2097088493">
          <w:marLeft w:val="0"/>
          <w:marRight w:val="0"/>
          <w:marTop w:val="0"/>
          <w:marBottom w:val="0"/>
          <w:divBdr>
            <w:top w:val="none" w:sz="0" w:space="0" w:color="auto"/>
            <w:left w:val="none" w:sz="0" w:space="0" w:color="auto"/>
            <w:bottom w:val="none" w:sz="0" w:space="0" w:color="auto"/>
            <w:right w:val="none" w:sz="0" w:space="0" w:color="auto"/>
          </w:divBdr>
          <w:divsChild>
            <w:div w:id="593634950">
              <w:marLeft w:val="0"/>
              <w:marRight w:val="0"/>
              <w:marTop w:val="0"/>
              <w:marBottom w:val="0"/>
              <w:divBdr>
                <w:top w:val="none" w:sz="0" w:space="0" w:color="auto"/>
                <w:left w:val="none" w:sz="0" w:space="0" w:color="auto"/>
                <w:bottom w:val="none" w:sz="0" w:space="0" w:color="auto"/>
                <w:right w:val="none" w:sz="0" w:space="0" w:color="auto"/>
              </w:divBdr>
            </w:div>
          </w:divsChild>
        </w:div>
        <w:div w:id="2125272085">
          <w:marLeft w:val="0"/>
          <w:marRight w:val="0"/>
          <w:marTop w:val="0"/>
          <w:marBottom w:val="0"/>
          <w:divBdr>
            <w:top w:val="none" w:sz="0" w:space="0" w:color="auto"/>
            <w:left w:val="none" w:sz="0" w:space="0" w:color="auto"/>
            <w:bottom w:val="none" w:sz="0" w:space="0" w:color="auto"/>
            <w:right w:val="none" w:sz="0" w:space="0" w:color="auto"/>
          </w:divBdr>
          <w:divsChild>
            <w:div w:id="886644181">
              <w:marLeft w:val="0"/>
              <w:marRight w:val="0"/>
              <w:marTop w:val="0"/>
              <w:marBottom w:val="0"/>
              <w:divBdr>
                <w:top w:val="none" w:sz="0" w:space="0" w:color="auto"/>
                <w:left w:val="none" w:sz="0" w:space="0" w:color="auto"/>
                <w:bottom w:val="none" w:sz="0" w:space="0" w:color="auto"/>
                <w:right w:val="none" w:sz="0" w:space="0" w:color="auto"/>
              </w:divBdr>
            </w:div>
          </w:divsChild>
        </w:div>
        <w:div w:id="2142839789">
          <w:marLeft w:val="0"/>
          <w:marRight w:val="0"/>
          <w:marTop w:val="0"/>
          <w:marBottom w:val="0"/>
          <w:divBdr>
            <w:top w:val="none" w:sz="0" w:space="0" w:color="auto"/>
            <w:left w:val="none" w:sz="0" w:space="0" w:color="auto"/>
            <w:bottom w:val="none" w:sz="0" w:space="0" w:color="auto"/>
            <w:right w:val="none" w:sz="0" w:space="0" w:color="auto"/>
          </w:divBdr>
          <w:divsChild>
            <w:div w:id="336618086">
              <w:marLeft w:val="0"/>
              <w:marRight w:val="0"/>
              <w:marTop w:val="0"/>
              <w:marBottom w:val="0"/>
              <w:divBdr>
                <w:top w:val="none" w:sz="0" w:space="0" w:color="auto"/>
                <w:left w:val="none" w:sz="0" w:space="0" w:color="auto"/>
                <w:bottom w:val="none" w:sz="0" w:space="0" w:color="auto"/>
                <w:right w:val="none" w:sz="0" w:space="0" w:color="auto"/>
              </w:divBdr>
            </w:div>
          </w:divsChild>
        </w:div>
        <w:div w:id="2146074165">
          <w:marLeft w:val="0"/>
          <w:marRight w:val="0"/>
          <w:marTop w:val="0"/>
          <w:marBottom w:val="0"/>
          <w:divBdr>
            <w:top w:val="none" w:sz="0" w:space="0" w:color="auto"/>
            <w:left w:val="none" w:sz="0" w:space="0" w:color="auto"/>
            <w:bottom w:val="none" w:sz="0" w:space="0" w:color="auto"/>
            <w:right w:val="none" w:sz="0" w:space="0" w:color="auto"/>
          </w:divBdr>
          <w:divsChild>
            <w:div w:id="16901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1283">
      <w:bodyDiv w:val="1"/>
      <w:marLeft w:val="0"/>
      <w:marRight w:val="0"/>
      <w:marTop w:val="0"/>
      <w:marBottom w:val="0"/>
      <w:divBdr>
        <w:top w:val="none" w:sz="0" w:space="0" w:color="auto"/>
        <w:left w:val="none" w:sz="0" w:space="0" w:color="auto"/>
        <w:bottom w:val="none" w:sz="0" w:space="0" w:color="auto"/>
        <w:right w:val="none" w:sz="0" w:space="0" w:color="auto"/>
      </w:divBdr>
    </w:div>
    <w:div w:id="1154493290">
      <w:bodyDiv w:val="1"/>
      <w:marLeft w:val="0"/>
      <w:marRight w:val="0"/>
      <w:marTop w:val="0"/>
      <w:marBottom w:val="0"/>
      <w:divBdr>
        <w:top w:val="none" w:sz="0" w:space="0" w:color="auto"/>
        <w:left w:val="none" w:sz="0" w:space="0" w:color="auto"/>
        <w:bottom w:val="none" w:sz="0" w:space="0" w:color="auto"/>
        <w:right w:val="none" w:sz="0" w:space="0" w:color="auto"/>
      </w:divBdr>
    </w:div>
    <w:div w:id="1198129694">
      <w:bodyDiv w:val="1"/>
      <w:marLeft w:val="0"/>
      <w:marRight w:val="0"/>
      <w:marTop w:val="0"/>
      <w:marBottom w:val="0"/>
      <w:divBdr>
        <w:top w:val="none" w:sz="0" w:space="0" w:color="auto"/>
        <w:left w:val="none" w:sz="0" w:space="0" w:color="auto"/>
        <w:bottom w:val="none" w:sz="0" w:space="0" w:color="auto"/>
        <w:right w:val="none" w:sz="0" w:space="0" w:color="auto"/>
      </w:divBdr>
    </w:div>
    <w:div w:id="1199397141">
      <w:bodyDiv w:val="1"/>
      <w:marLeft w:val="0"/>
      <w:marRight w:val="0"/>
      <w:marTop w:val="0"/>
      <w:marBottom w:val="0"/>
      <w:divBdr>
        <w:top w:val="none" w:sz="0" w:space="0" w:color="auto"/>
        <w:left w:val="none" w:sz="0" w:space="0" w:color="auto"/>
        <w:bottom w:val="none" w:sz="0" w:space="0" w:color="auto"/>
        <w:right w:val="none" w:sz="0" w:space="0" w:color="auto"/>
      </w:divBdr>
    </w:div>
    <w:div w:id="1206480676">
      <w:bodyDiv w:val="1"/>
      <w:marLeft w:val="0"/>
      <w:marRight w:val="0"/>
      <w:marTop w:val="0"/>
      <w:marBottom w:val="0"/>
      <w:divBdr>
        <w:top w:val="none" w:sz="0" w:space="0" w:color="auto"/>
        <w:left w:val="none" w:sz="0" w:space="0" w:color="auto"/>
        <w:bottom w:val="none" w:sz="0" w:space="0" w:color="auto"/>
        <w:right w:val="none" w:sz="0" w:space="0" w:color="auto"/>
      </w:divBdr>
    </w:div>
    <w:div w:id="1220090408">
      <w:bodyDiv w:val="1"/>
      <w:marLeft w:val="0"/>
      <w:marRight w:val="0"/>
      <w:marTop w:val="0"/>
      <w:marBottom w:val="0"/>
      <w:divBdr>
        <w:top w:val="none" w:sz="0" w:space="0" w:color="auto"/>
        <w:left w:val="none" w:sz="0" w:space="0" w:color="auto"/>
        <w:bottom w:val="none" w:sz="0" w:space="0" w:color="auto"/>
        <w:right w:val="none" w:sz="0" w:space="0" w:color="auto"/>
      </w:divBdr>
    </w:div>
    <w:div w:id="1227373248">
      <w:bodyDiv w:val="1"/>
      <w:marLeft w:val="0"/>
      <w:marRight w:val="0"/>
      <w:marTop w:val="0"/>
      <w:marBottom w:val="0"/>
      <w:divBdr>
        <w:top w:val="none" w:sz="0" w:space="0" w:color="auto"/>
        <w:left w:val="none" w:sz="0" w:space="0" w:color="auto"/>
        <w:bottom w:val="none" w:sz="0" w:space="0" w:color="auto"/>
        <w:right w:val="none" w:sz="0" w:space="0" w:color="auto"/>
      </w:divBdr>
    </w:div>
    <w:div w:id="1228342554">
      <w:bodyDiv w:val="1"/>
      <w:marLeft w:val="0"/>
      <w:marRight w:val="0"/>
      <w:marTop w:val="0"/>
      <w:marBottom w:val="0"/>
      <w:divBdr>
        <w:top w:val="none" w:sz="0" w:space="0" w:color="auto"/>
        <w:left w:val="none" w:sz="0" w:space="0" w:color="auto"/>
        <w:bottom w:val="none" w:sz="0" w:space="0" w:color="auto"/>
        <w:right w:val="none" w:sz="0" w:space="0" w:color="auto"/>
      </w:divBdr>
    </w:div>
    <w:div w:id="1249264209">
      <w:bodyDiv w:val="1"/>
      <w:marLeft w:val="0"/>
      <w:marRight w:val="0"/>
      <w:marTop w:val="0"/>
      <w:marBottom w:val="0"/>
      <w:divBdr>
        <w:top w:val="none" w:sz="0" w:space="0" w:color="auto"/>
        <w:left w:val="none" w:sz="0" w:space="0" w:color="auto"/>
        <w:bottom w:val="none" w:sz="0" w:space="0" w:color="auto"/>
        <w:right w:val="none" w:sz="0" w:space="0" w:color="auto"/>
      </w:divBdr>
      <w:divsChild>
        <w:div w:id="260113136">
          <w:marLeft w:val="0"/>
          <w:marRight w:val="0"/>
          <w:marTop w:val="0"/>
          <w:marBottom w:val="0"/>
          <w:divBdr>
            <w:top w:val="none" w:sz="0" w:space="0" w:color="auto"/>
            <w:left w:val="none" w:sz="0" w:space="0" w:color="auto"/>
            <w:bottom w:val="none" w:sz="0" w:space="0" w:color="auto"/>
            <w:right w:val="none" w:sz="0" w:space="0" w:color="auto"/>
          </w:divBdr>
        </w:div>
        <w:div w:id="880216222">
          <w:marLeft w:val="0"/>
          <w:marRight w:val="0"/>
          <w:marTop w:val="0"/>
          <w:marBottom w:val="0"/>
          <w:divBdr>
            <w:top w:val="none" w:sz="0" w:space="0" w:color="auto"/>
            <w:left w:val="none" w:sz="0" w:space="0" w:color="auto"/>
            <w:bottom w:val="none" w:sz="0" w:space="0" w:color="auto"/>
            <w:right w:val="none" w:sz="0" w:space="0" w:color="auto"/>
          </w:divBdr>
        </w:div>
        <w:div w:id="1210072134">
          <w:marLeft w:val="0"/>
          <w:marRight w:val="0"/>
          <w:marTop w:val="0"/>
          <w:marBottom w:val="0"/>
          <w:divBdr>
            <w:top w:val="none" w:sz="0" w:space="0" w:color="auto"/>
            <w:left w:val="none" w:sz="0" w:space="0" w:color="auto"/>
            <w:bottom w:val="none" w:sz="0" w:space="0" w:color="auto"/>
            <w:right w:val="none" w:sz="0" w:space="0" w:color="auto"/>
          </w:divBdr>
          <w:divsChild>
            <w:div w:id="455216511">
              <w:marLeft w:val="-75"/>
              <w:marRight w:val="0"/>
              <w:marTop w:val="30"/>
              <w:marBottom w:val="30"/>
              <w:divBdr>
                <w:top w:val="none" w:sz="0" w:space="0" w:color="auto"/>
                <w:left w:val="none" w:sz="0" w:space="0" w:color="auto"/>
                <w:bottom w:val="none" w:sz="0" w:space="0" w:color="auto"/>
                <w:right w:val="none" w:sz="0" w:space="0" w:color="auto"/>
              </w:divBdr>
              <w:divsChild>
                <w:div w:id="17708996">
                  <w:marLeft w:val="0"/>
                  <w:marRight w:val="0"/>
                  <w:marTop w:val="0"/>
                  <w:marBottom w:val="0"/>
                  <w:divBdr>
                    <w:top w:val="none" w:sz="0" w:space="0" w:color="auto"/>
                    <w:left w:val="none" w:sz="0" w:space="0" w:color="auto"/>
                    <w:bottom w:val="none" w:sz="0" w:space="0" w:color="auto"/>
                    <w:right w:val="none" w:sz="0" w:space="0" w:color="auto"/>
                  </w:divBdr>
                  <w:divsChild>
                    <w:div w:id="412241355">
                      <w:marLeft w:val="0"/>
                      <w:marRight w:val="0"/>
                      <w:marTop w:val="0"/>
                      <w:marBottom w:val="0"/>
                      <w:divBdr>
                        <w:top w:val="none" w:sz="0" w:space="0" w:color="auto"/>
                        <w:left w:val="none" w:sz="0" w:space="0" w:color="auto"/>
                        <w:bottom w:val="none" w:sz="0" w:space="0" w:color="auto"/>
                        <w:right w:val="none" w:sz="0" w:space="0" w:color="auto"/>
                      </w:divBdr>
                    </w:div>
                  </w:divsChild>
                </w:div>
                <w:div w:id="27074568">
                  <w:marLeft w:val="0"/>
                  <w:marRight w:val="0"/>
                  <w:marTop w:val="0"/>
                  <w:marBottom w:val="0"/>
                  <w:divBdr>
                    <w:top w:val="none" w:sz="0" w:space="0" w:color="auto"/>
                    <w:left w:val="none" w:sz="0" w:space="0" w:color="auto"/>
                    <w:bottom w:val="none" w:sz="0" w:space="0" w:color="auto"/>
                    <w:right w:val="none" w:sz="0" w:space="0" w:color="auto"/>
                  </w:divBdr>
                  <w:divsChild>
                    <w:div w:id="1444836830">
                      <w:marLeft w:val="0"/>
                      <w:marRight w:val="0"/>
                      <w:marTop w:val="0"/>
                      <w:marBottom w:val="0"/>
                      <w:divBdr>
                        <w:top w:val="none" w:sz="0" w:space="0" w:color="auto"/>
                        <w:left w:val="none" w:sz="0" w:space="0" w:color="auto"/>
                        <w:bottom w:val="none" w:sz="0" w:space="0" w:color="auto"/>
                        <w:right w:val="none" w:sz="0" w:space="0" w:color="auto"/>
                      </w:divBdr>
                    </w:div>
                  </w:divsChild>
                </w:div>
                <w:div w:id="37095288">
                  <w:marLeft w:val="0"/>
                  <w:marRight w:val="0"/>
                  <w:marTop w:val="0"/>
                  <w:marBottom w:val="0"/>
                  <w:divBdr>
                    <w:top w:val="none" w:sz="0" w:space="0" w:color="auto"/>
                    <w:left w:val="none" w:sz="0" w:space="0" w:color="auto"/>
                    <w:bottom w:val="none" w:sz="0" w:space="0" w:color="auto"/>
                    <w:right w:val="none" w:sz="0" w:space="0" w:color="auto"/>
                  </w:divBdr>
                  <w:divsChild>
                    <w:div w:id="1505171785">
                      <w:marLeft w:val="0"/>
                      <w:marRight w:val="0"/>
                      <w:marTop w:val="0"/>
                      <w:marBottom w:val="0"/>
                      <w:divBdr>
                        <w:top w:val="none" w:sz="0" w:space="0" w:color="auto"/>
                        <w:left w:val="none" w:sz="0" w:space="0" w:color="auto"/>
                        <w:bottom w:val="none" w:sz="0" w:space="0" w:color="auto"/>
                        <w:right w:val="none" w:sz="0" w:space="0" w:color="auto"/>
                      </w:divBdr>
                    </w:div>
                  </w:divsChild>
                </w:div>
                <w:div w:id="39984965">
                  <w:marLeft w:val="0"/>
                  <w:marRight w:val="0"/>
                  <w:marTop w:val="0"/>
                  <w:marBottom w:val="0"/>
                  <w:divBdr>
                    <w:top w:val="none" w:sz="0" w:space="0" w:color="auto"/>
                    <w:left w:val="none" w:sz="0" w:space="0" w:color="auto"/>
                    <w:bottom w:val="none" w:sz="0" w:space="0" w:color="auto"/>
                    <w:right w:val="none" w:sz="0" w:space="0" w:color="auto"/>
                  </w:divBdr>
                  <w:divsChild>
                    <w:div w:id="847334806">
                      <w:marLeft w:val="0"/>
                      <w:marRight w:val="0"/>
                      <w:marTop w:val="0"/>
                      <w:marBottom w:val="0"/>
                      <w:divBdr>
                        <w:top w:val="none" w:sz="0" w:space="0" w:color="auto"/>
                        <w:left w:val="none" w:sz="0" w:space="0" w:color="auto"/>
                        <w:bottom w:val="none" w:sz="0" w:space="0" w:color="auto"/>
                        <w:right w:val="none" w:sz="0" w:space="0" w:color="auto"/>
                      </w:divBdr>
                    </w:div>
                  </w:divsChild>
                </w:div>
                <w:div w:id="80835908">
                  <w:marLeft w:val="0"/>
                  <w:marRight w:val="0"/>
                  <w:marTop w:val="0"/>
                  <w:marBottom w:val="0"/>
                  <w:divBdr>
                    <w:top w:val="none" w:sz="0" w:space="0" w:color="auto"/>
                    <w:left w:val="none" w:sz="0" w:space="0" w:color="auto"/>
                    <w:bottom w:val="none" w:sz="0" w:space="0" w:color="auto"/>
                    <w:right w:val="none" w:sz="0" w:space="0" w:color="auto"/>
                  </w:divBdr>
                  <w:divsChild>
                    <w:div w:id="1711681579">
                      <w:marLeft w:val="0"/>
                      <w:marRight w:val="0"/>
                      <w:marTop w:val="0"/>
                      <w:marBottom w:val="0"/>
                      <w:divBdr>
                        <w:top w:val="none" w:sz="0" w:space="0" w:color="auto"/>
                        <w:left w:val="none" w:sz="0" w:space="0" w:color="auto"/>
                        <w:bottom w:val="none" w:sz="0" w:space="0" w:color="auto"/>
                        <w:right w:val="none" w:sz="0" w:space="0" w:color="auto"/>
                      </w:divBdr>
                    </w:div>
                  </w:divsChild>
                </w:div>
                <w:div w:id="83764388">
                  <w:marLeft w:val="0"/>
                  <w:marRight w:val="0"/>
                  <w:marTop w:val="0"/>
                  <w:marBottom w:val="0"/>
                  <w:divBdr>
                    <w:top w:val="none" w:sz="0" w:space="0" w:color="auto"/>
                    <w:left w:val="none" w:sz="0" w:space="0" w:color="auto"/>
                    <w:bottom w:val="none" w:sz="0" w:space="0" w:color="auto"/>
                    <w:right w:val="none" w:sz="0" w:space="0" w:color="auto"/>
                  </w:divBdr>
                  <w:divsChild>
                    <w:div w:id="1816988086">
                      <w:marLeft w:val="0"/>
                      <w:marRight w:val="0"/>
                      <w:marTop w:val="0"/>
                      <w:marBottom w:val="0"/>
                      <w:divBdr>
                        <w:top w:val="none" w:sz="0" w:space="0" w:color="auto"/>
                        <w:left w:val="none" w:sz="0" w:space="0" w:color="auto"/>
                        <w:bottom w:val="none" w:sz="0" w:space="0" w:color="auto"/>
                        <w:right w:val="none" w:sz="0" w:space="0" w:color="auto"/>
                      </w:divBdr>
                    </w:div>
                  </w:divsChild>
                </w:div>
                <w:div w:id="89277575">
                  <w:marLeft w:val="0"/>
                  <w:marRight w:val="0"/>
                  <w:marTop w:val="0"/>
                  <w:marBottom w:val="0"/>
                  <w:divBdr>
                    <w:top w:val="none" w:sz="0" w:space="0" w:color="auto"/>
                    <w:left w:val="none" w:sz="0" w:space="0" w:color="auto"/>
                    <w:bottom w:val="none" w:sz="0" w:space="0" w:color="auto"/>
                    <w:right w:val="none" w:sz="0" w:space="0" w:color="auto"/>
                  </w:divBdr>
                  <w:divsChild>
                    <w:div w:id="1598558099">
                      <w:marLeft w:val="0"/>
                      <w:marRight w:val="0"/>
                      <w:marTop w:val="0"/>
                      <w:marBottom w:val="0"/>
                      <w:divBdr>
                        <w:top w:val="none" w:sz="0" w:space="0" w:color="auto"/>
                        <w:left w:val="none" w:sz="0" w:space="0" w:color="auto"/>
                        <w:bottom w:val="none" w:sz="0" w:space="0" w:color="auto"/>
                        <w:right w:val="none" w:sz="0" w:space="0" w:color="auto"/>
                      </w:divBdr>
                    </w:div>
                  </w:divsChild>
                </w:div>
                <w:div w:id="107900193">
                  <w:marLeft w:val="0"/>
                  <w:marRight w:val="0"/>
                  <w:marTop w:val="0"/>
                  <w:marBottom w:val="0"/>
                  <w:divBdr>
                    <w:top w:val="none" w:sz="0" w:space="0" w:color="auto"/>
                    <w:left w:val="none" w:sz="0" w:space="0" w:color="auto"/>
                    <w:bottom w:val="none" w:sz="0" w:space="0" w:color="auto"/>
                    <w:right w:val="none" w:sz="0" w:space="0" w:color="auto"/>
                  </w:divBdr>
                  <w:divsChild>
                    <w:div w:id="1923290340">
                      <w:marLeft w:val="0"/>
                      <w:marRight w:val="0"/>
                      <w:marTop w:val="0"/>
                      <w:marBottom w:val="0"/>
                      <w:divBdr>
                        <w:top w:val="none" w:sz="0" w:space="0" w:color="auto"/>
                        <w:left w:val="none" w:sz="0" w:space="0" w:color="auto"/>
                        <w:bottom w:val="none" w:sz="0" w:space="0" w:color="auto"/>
                        <w:right w:val="none" w:sz="0" w:space="0" w:color="auto"/>
                      </w:divBdr>
                    </w:div>
                  </w:divsChild>
                </w:div>
                <w:div w:id="127477994">
                  <w:marLeft w:val="0"/>
                  <w:marRight w:val="0"/>
                  <w:marTop w:val="0"/>
                  <w:marBottom w:val="0"/>
                  <w:divBdr>
                    <w:top w:val="none" w:sz="0" w:space="0" w:color="auto"/>
                    <w:left w:val="none" w:sz="0" w:space="0" w:color="auto"/>
                    <w:bottom w:val="none" w:sz="0" w:space="0" w:color="auto"/>
                    <w:right w:val="none" w:sz="0" w:space="0" w:color="auto"/>
                  </w:divBdr>
                  <w:divsChild>
                    <w:div w:id="1001931380">
                      <w:marLeft w:val="0"/>
                      <w:marRight w:val="0"/>
                      <w:marTop w:val="0"/>
                      <w:marBottom w:val="0"/>
                      <w:divBdr>
                        <w:top w:val="none" w:sz="0" w:space="0" w:color="auto"/>
                        <w:left w:val="none" w:sz="0" w:space="0" w:color="auto"/>
                        <w:bottom w:val="none" w:sz="0" w:space="0" w:color="auto"/>
                        <w:right w:val="none" w:sz="0" w:space="0" w:color="auto"/>
                      </w:divBdr>
                    </w:div>
                  </w:divsChild>
                </w:div>
                <w:div w:id="139660114">
                  <w:marLeft w:val="0"/>
                  <w:marRight w:val="0"/>
                  <w:marTop w:val="0"/>
                  <w:marBottom w:val="0"/>
                  <w:divBdr>
                    <w:top w:val="none" w:sz="0" w:space="0" w:color="auto"/>
                    <w:left w:val="none" w:sz="0" w:space="0" w:color="auto"/>
                    <w:bottom w:val="none" w:sz="0" w:space="0" w:color="auto"/>
                    <w:right w:val="none" w:sz="0" w:space="0" w:color="auto"/>
                  </w:divBdr>
                  <w:divsChild>
                    <w:div w:id="1076975002">
                      <w:marLeft w:val="0"/>
                      <w:marRight w:val="0"/>
                      <w:marTop w:val="0"/>
                      <w:marBottom w:val="0"/>
                      <w:divBdr>
                        <w:top w:val="none" w:sz="0" w:space="0" w:color="auto"/>
                        <w:left w:val="none" w:sz="0" w:space="0" w:color="auto"/>
                        <w:bottom w:val="none" w:sz="0" w:space="0" w:color="auto"/>
                        <w:right w:val="none" w:sz="0" w:space="0" w:color="auto"/>
                      </w:divBdr>
                    </w:div>
                  </w:divsChild>
                </w:div>
                <w:div w:id="142308541">
                  <w:marLeft w:val="0"/>
                  <w:marRight w:val="0"/>
                  <w:marTop w:val="0"/>
                  <w:marBottom w:val="0"/>
                  <w:divBdr>
                    <w:top w:val="none" w:sz="0" w:space="0" w:color="auto"/>
                    <w:left w:val="none" w:sz="0" w:space="0" w:color="auto"/>
                    <w:bottom w:val="none" w:sz="0" w:space="0" w:color="auto"/>
                    <w:right w:val="none" w:sz="0" w:space="0" w:color="auto"/>
                  </w:divBdr>
                  <w:divsChild>
                    <w:div w:id="690185577">
                      <w:marLeft w:val="0"/>
                      <w:marRight w:val="0"/>
                      <w:marTop w:val="0"/>
                      <w:marBottom w:val="0"/>
                      <w:divBdr>
                        <w:top w:val="none" w:sz="0" w:space="0" w:color="auto"/>
                        <w:left w:val="none" w:sz="0" w:space="0" w:color="auto"/>
                        <w:bottom w:val="none" w:sz="0" w:space="0" w:color="auto"/>
                        <w:right w:val="none" w:sz="0" w:space="0" w:color="auto"/>
                      </w:divBdr>
                    </w:div>
                  </w:divsChild>
                </w:div>
                <w:div w:id="145323373">
                  <w:marLeft w:val="0"/>
                  <w:marRight w:val="0"/>
                  <w:marTop w:val="0"/>
                  <w:marBottom w:val="0"/>
                  <w:divBdr>
                    <w:top w:val="none" w:sz="0" w:space="0" w:color="auto"/>
                    <w:left w:val="none" w:sz="0" w:space="0" w:color="auto"/>
                    <w:bottom w:val="none" w:sz="0" w:space="0" w:color="auto"/>
                    <w:right w:val="none" w:sz="0" w:space="0" w:color="auto"/>
                  </w:divBdr>
                  <w:divsChild>
                    <w:div w:id="1138954838">
                      <w:marLeft w:val="0"/>
                      <w:marRight w:val="0"/>
                      <w:marTop w:val="0"/>
                      <w:marBottom w:val="0"/>
                      <w:divBdr>
                        <w:top w:val="none" w:sz="0" w:space="0" w:color="auto"/>
                        <w:left w:val="none" w:sz="0" w:space="0" w:color="auto"/>
                        <w:bottom w:val="none" w:sz="0" w:space="0" w:color="auto"/>
                        <w:right w:val="none" w:sz="0" w:space="0" w:color="auto"/>
                      </w:divBdr>
                    </w:div>
                  </w:divsChild>
                </w:div>
                <w:div w:id="154688802">
                  <w:marLeft w:val="0"/>
                  <w:marRight w:val="0"/>
                  <w:marTop w:val="0"/>
                  <w:marBottom w:val="0"/>
                  <w:divBdr>
                    <w:top w:val="none" w:sz="0" w:space="0" w:color="auto"/>
                    <w:left w:val="none" w:sz="0" w:space="0" w:color="auto"/>
                    <w:bottom w:val="none" w:sz="0" w:space="0" w:color="auto"/>
                    <w:right w:val="none" w:sz="0" w:space="0" w:color="auto"/>
                  </w:divBdr>
                  <w:divsChild>
                    <w:div w:id="487553430">
                      <w:marLeft w:val="0"/>
                      <w:marRight w:val="0"/>
                      <w:marTop w:val="0"/>
                      <w:marBottom w:val="0"/>
                      <w:divBdr>
                        <w:top w:val="none" w:sz="0" w:space="0" w:color="auto"/>
                        <w:left w:val="none" w:sz="0" w:space="0" w:color="auto"/>
                        <w:bottom w:val="none" w:sz="0" w:space="0" w:color="auto"/>
                        <w:right w:val="none" w:sz="0" w:space="0" w:color="auto"/>
                      </w:divBdr>
                    </w:div>
                  </w:divsChild>
                </w:div>
                <w:div w:id="156654966">
                  <w:marLeft w:val="0"/>
                  <w:marRight w:val="0"/>
                  <w:marTop w:val="0"/>
                  <w:marBottom w:val="0"/>
                  <w:divBdr>
                    <w:top w:val="none" w:sz="0" w:space="0" w:color="auto"/>
                    <w:left w:val="none" w:sz="0" w:space="0" w:color="auto"/>
                    <w:bottom w:val="none" w:sz="0" w:space="0" w:color="auto"/>
                    <w:right w:val="none" w:sz="0" w:space="0" w:color="auto"/>
                  </w:divBdr>
                  <w:divsChild>
                    <w:div w:id="888343713">
                      <w:marLeft w:val="0"/>
                      <w:marRight w:val="0"/>
                      <w:marTop w:val="0"/>
                      <w:marBottom w:val="0"/>
                      <w:divBdr>
                        <w:top w:val="none" w:sz="0" w:space="0" w:color="auto"/>
                        <w:left w:val="none" w:sz="0" w:space="0" w:color="auto"/>
                        <w:bottom w:val="none" w:sz="0" w:space="0" w:color="auto"/>
                        <w:right w:val="none" w:sz="0" w:space="0" w:color="auto"/>
                      </w:divBdr>
                    </w:div>
                  </w:divsChild>
                </w:div>
                <w:div w:id="188956446">
                  <w:marLeft w:val="0"/>
                  <w:marRight w:val="0"/>
                  <w:marTop w:val="0"/>
                  <w:marBottom w:val="0"/>
                  <w:divBdr>
                    <w:top w:val="none" w:sz="0" w:space="0" w:color="auto"/>
                    <w:left w:val="none" w:sz="0" w:space="0" w:color="auto"/>
                    <w:bottom w:val="none" w:sz="0" w:space="0" w:color="auto"/>
                    <w:right w:val="none" w:sz="0" w:space="0" w:color="auto"/>
                  </w:divBdr>
                  <w:divsChild>
                    <w:div w:id="1346051838">
                      <w:marLeft w:val="0"/>
                      <w:marRight w:val="0"/>
                      <w:marTop w:val="0"/>
                      <w:marBottom w:val="0"/>
                      <w:divBdr>
                        <w:top w:val="none" w:sz="0" w:space="0" w:color="auto"/>
                        <w:left w:val="none" w:sz="0" w:space="0" w:color="auto"/>
                        <w:bottom w:val="none" w:sz="0" w:space="0" w:color="auto"/>
                        <w:right w:val="none" w:sz="0" w:space="0" w:color="auto"/>
                      </w:divBdr>
                    </w:div>
                  </w:divsChild>
                </w:div>
                <w:div w:id="228004669">
                  <w:marLeft w:val="0"/>
                  <w:marRight w:val="0"/>
                  <w:marTop w:val="0"/>
                  <w:marBottom w:val="0"/>
                  <w:divBdr>
                    <w:top w:val="none" w:sz="0" w:space="0" w:color="auto"/>
                    <w:left w:val="none" w:sz="0" w:space="0" w:color="auto"/>
                    <w:bottom w:val="none" w:sz="0" w:space="0" w:color="auto"/>
                    <w:right w:val="none" w:sz="0" w:space="0" w:color="auto"/>
                  </w:divBdr>
                  <w:divsChild>
                    <w:div w:id="872965441">
                      <w:marLeft w:val="0"/>
                      <w:marRight w:val="0"/>
                      <w:marTop w:val="0"/>
                      <w:marBottom w:val="0"/>
                      <w:divBdr>
                        <w:top w:val="none" w:sz="0" w:space="0" w:color="auto"/>
                        <w:left w:val="none" w:sz="0" w:space="0" w:color="auto"/>
                        <w:bottom w:val="none" w:sz="0" w:space="0" w:color="auto"/>
                        <w:right w:val="none" w:sz="0" w:space="0" w:color="auto"/>
                      </w:divBdr>
                    </w:div>
                  </w:divsChild>
                </w:div>
                <w:div w:id="228882794">
                  <w:marLeft w:val="0"/>
                  <w:marRight w:val="0"/>
                  <w:marTop w:val="0"/>
                  <w:marBottom w:val="0"/>
                  <w:divBdr>
                    <w:top w:val="none" w:sz="0" w:space="0" w:color="auto"/>
                    <w:left w:val="none" w:sz="0" w:space="0" w:color="auto"/>
                    <w:bottom w:val="none" w:sz="0" w:space="0" w:color="auto"/>
                    <w:right w:val="none" w:sz="0" w:space="0" w:color="auto"/>
                  </w:divBdr>
                  <w:divsChild>
                    <w:div w:id="933898059">
                      <w:marLeft w:val="0"/>
                      <w:marRight w:val="0"/>
                      <w:marTop w:val="0"/>
                      <w:marBottom w:val="0"/>
                      <w:divBdr>
                        <w:top w:val="none" w:sz="0" w:space="0" w:color="auto"/>
                        <w:left w:val="none" w:sz="0" w:space="0" w:color="auto"/>
                        <w:bottom w:val="none" w:sz="0" w:space="0" w:color="auto"/>
                        <w:right w:val="none" w:sz="0" w:space="0" w:color="auto"/>
                      </w:divBdr>
                    </w:div>
                  </w:divsChild>
                </w:div>
                <w:div w:id="232660672">
                  <w:marLeft w:val="0"/>
                  <w:marRight w:val="0"/>
                  <w:marTop w:val="0"/>
                  <w:marBottom w:val="0"/>
                  <w:divBdr>
                    <w:top w:val="none" w:sz="0" w:space="0" w:color="auto"/>
                    <w:left w:val="none" w:sz="0" w:space="0" w:color="auto"/>
                    <w:bottom w:val="none" w:sz="0" w:space="0" w:color="auto"/>
                    <w:right w:val="none" w:sz="0" w:space="0" w:color="auto"/>
                  </w:divBdr>
                  <w:divsChild>
                    <w:div w:id="2006666546">
                      <w:marLeft w:val="0"/>
                      <w:marRight w:val="0"/>
                      <w:marTop w:val="0"/>
                      <w:marBottom w:val="0"/>
                      <w:divBdr>
                        <w:top w:val="none" w:sz="0" w:space="0" w:color="auto"/>
                        <w:left w:val="none" w:sz="0" w:space="0" w:color="auto"/>
                        <w:bottom w:val="none" w:sz="0" w:space="0" w:color="auto"/>
                        <w:right w:val="none" w:sz="0" w:space="0" w:color="auto"/>
                      </w:divBdr>
                    </w:div>
                  </w:divsChild>
                </w:div>
                <w:div w:id="234364607">
                  <w:marLeft w:val="0"/>
                  <w:marRight w:val="0"/>
                  <w:marTop w:val="0"/>
                  <w:marBottom w:val="0"/>
                  <w:divBdr>
                    <w:top w:val="none" w:sz="0" w:space="0" w:color="auto"/>
                    <w:left w:val="none" w:sz="0" w:space="0" w:color="auto"/>
                    <w:bottom w:val="none" w:sz="0" w:space="0" w:color="auto"/>
                    <w:right w:val="none" w:sz="0" w:space="0" w:color="auto"/>
                  </w:divBdr>
                  <w:divsChild>
                    <w:div w:id="290943061">
                      <w:marLeft w:val="0"/>
                      <w:marRight w:val="0"/>
                      <w:marTop w:val="0"/>
                      <w:marBottom w:val="0"/>
                      <w:divBdr>
                        <w:top w:val="none" w:sz="0" w:space="0" w:color="auto"/>
                        <w:left w:val="none" w:sz="0" w:space="0" w:color="auto"/>
                        <w:bottom w:val="none" w:sz="0" w:space="0" w:color="auto"/>
                        <w:right w:val="none" w:sz="0" w:space="0" w:color="auto"/>
                      </w:divBdr>
                    </w:div>
                  </w:divsChild>
                </w:div>
                <w:div w:id="240064748">
                  <w:marLeft w:val="0"/>
                  <w:marRight w:val="0"/>
                  <w:marTop w:val="0"/>
                  <w:marBottom w:val="0"/>
                  <w:divBdr>
                    <w:top w:val="none" w:sz="0" w:space="0" w:color="auto"/>
                    <w:left w:val="none" w:sz="0" w:space="0" w:color="auto"/>
                    <w:bottom w:val="none" w:sz="0" w:space="0" w:color="auto"/>
                    <w:right w:val="none" w:sz="0" w:space="0" w:color="auto"/>
                  </w:divBdr>
                  <w:divsChild>
                    <w:div w:id="995453049">
                      <w:marLeft w:val="0"/>
                      <w:marRight w:val="0"/>
                      <w:marTop w:val="0"/>
                      <w:marBottom w:val="0"/>
                      <w:divBdr>
                        <w:top w:val="none" w:sz="0" w:space="0" w:color="auto"/>
                        <w:left w:val="none" w:sz="0" w:space="0" w:color="auto"/>
                        <w:bottom w:val="none" w:sz="0" w:space="0" w:color="auto"/>
                        <w:right w:val="none" w:sz="0" w:space="0" w:color="auto"/>
                      </w:divBdr>
                    </w:div>
                  </w:divsChild>
                </w:div>
                <w:div w:id="241303992">
                  <w:marLeft w:val="0"/>
                  <w:marRight w:val="0"/>
                  <w:marTop w:val="0"/>
                  <w:marBottom w:val="0"/>
                  <w:divBdr>
                    <w:top w:val="none" w:sz="0" w:space="0" w:color="auto"/>
                    <w:left w:val="none" w:sz="0" w:space="0" w:color="auto"/>
                    <w:bottom w:val="none" w:sz="0" w:space="0" w:color="auto"/>
                    <w:right w:val="none" w:sz="0" w:space="0" w:color="auto"/>
                  </w:divBdr>
                  <w:divsChild>
                    <w:div w:id="1287546494">
                      <w:marLeft w:val="0"/>
                      <w:marRight w:val="0"/>
                      <w:marTop w:val="0"/>
                      <w:marBottom w:val="0"/>
                      <w:divBdr>
                        <w:top w:val="none" w:sz="0" w:space="0" w:color="auto"/>
                        <w:left w:val="none" w:sz="0" w:space="0" w:color="auto"/>
                        <w:bottom w:val="none" w:sz="0" w:space="0" w:color="auto"/>
                        <w:right w:val="none" w:sz="0" w:space="0" w:color="auto"/>
                      </w:divBdr>
                    </w:div>
                  </w:divsChild>
                </w:div>
                <w:div w:id="243691179">
                  <w:marLeft w:val="0"/>
                  <w:marRight w:val="0"/>
                  <w:marTop w:val="0"/>
                  <w:marBottom w:val="0"/>
                  <w:divBdr>
                    <w:top w:val="none" w:sz="0" w:space="0" w:color="auto"/>
                    <w:left w:val="none" w:sz="0" w:space="0" w:color="auto"/>
                    <w:bottom w:val="none" w:sz="0" w:space="0" w:color="auto"/>
                    <w:right w:val="none" w:sz="0" w:space="0" w:color="auto"/>
                  </w:divBdr>
                  <w:divsChild>
                    <w:div w:id="1598832384">
                      <w:marLeft w:val="0"/>
                      <w:marRight w:val="0"/>
                      <w:marTop w:val="0"/>
                      <w:marBottom w:val="0"/>
                      <w:divBdr>
                        <w:top w:val="none" w:sz="0" w:space="0" w:color="auto"/>
                        <w:left w:val="none" w:sz="0" w:space="0" w:color="auto"/>
                        <w:bottom w:val="none" w:sz="0" w:space="0" w:color="auto"/>
                        <w:right w:val="none" w:sz="0" w:space="0" w:color="auto"/>
                      </w:divBdr>
                    </w:div>
                  </w:divsChild>
                </w:div>
                <w:div w:id="257566172">
                  <w:marLeft w:val="0"/>
                  <w:marRight w:val="0"/>
                  <w:marTop w:val="0"/>
                  <w:marBottom w:val="0"/>
                  <w:divBdr>
                    <w:top w:val="none" w:sz="0" w:space="0" w:color="auto"/>
                    <w:left w:val="none" w:sz="0" w:space="0" w:color="auto"/>
                    <w:bottom w:val="none" w:sz="0" w:space="0" w:color="auto"/>
                    <w:right w:val="none" w:sz="0" w:space="0" w:color="auto"/>
                  </w:divBdr>
                  <w:divsChild>
                    <w:div w:id="28993453">
                      <w:marLeft w:val="0"/>
                      <w:marRight w:val="0"/>
                      <w:marTop w:val="0"/>
                      <w:marBottom w:val="0"/>
                      <w:divBdr>
                        <w:top w:val="none" w:sz="0" w:space="0" w:color="auto"/>
                        <w:left w:val="none" w:sz="0" w:space="0" w:color="auto"/>
                        <w:bottom w:val="none" w:sz="0" w:space="0" w:color="auto"/>
                        <w:right w:val="none" w:sz="0" w:space="0" w:color="auto"/>
                      </w:divBdr>
                    </w:div>
                  </w:divsChild>
                </w:div>
                <w:div w:id="270402314">
                  <w:marLeft w:val="0"/>
                  <w:marRight w:val="0"/>
                  <w:marTop w:val="0"/>
                  <w:marBottom w:val="0"/>
                  <w:divBdr>
                    <w:top w:val="none" w:sz="0" w:space="0" w:color="auto"/>
                    <w:left w:val="none" w:sz="0" w:space="0" w:color="auto"/>
                    <w:bottom w:val="none" w:sz="0" w:space="0" w:color="auto"/>
                    <w:right w:val="none" w:sz="0" w:space="0" w:color="auto"/>
                  </w:divBdr>
                  <w:divsChild>
                    <w:div w:id="2128035715">
                      <w:marLeft w:val="0"/>
                      <w:marRight w:val="0"/>
                      <w:marTop w:val="0"/>
                      <w:marBottom w:val="0"/>
                      <w:divBdr>
                        <w:top w:val="none" w:sz="0" w:space="0" w:color="auto"/>
                        <w:left w:val="none" w:sz="0" w:space="0" w:color="auto"/>
                        <w:bottom w:val="none" w:sz="0" w:space="0" w:color="auto"/>
                        <w:right w:val="none" w:sz="0" w:space="0" w:color="auto"/>
                      </w:divBdr>
                    </w:div>
                  </w:divsChild>
                </w:div>
                <w:div w:id="275068263">
                  <w:marLeft w:val="0"/>
                  <w:marRight w:val="0"/>
                  <w:marTop w:val="0"/>
                  <w:marBottom w:val="0"/>
                  <w:divBdr>
                    <w:top w:val="none" w:sz="0" w:space="0" w:color="auto"/>
                    <w:left w:val="none" w:sz="0" w:space="0" w:color="auto"/>
                    <w:bottom w:val="none" w:sz="0" w:space="0" w:color="auto"/>
                    <w:right w:val="none" w:sz="0" w:space="0" w:color="auto"/>
                  </w:divBdr>
                  <w:divsChild>
                    <w:div w:id="1365598028">
                      <w:marLeft w:val="0"/>
                      <w:marRight w:val="0"/>
                      <w:marTop w:val="0"/>
                      <w:marBottom w:val="0"/>
                      <w:divBdr>
                        <w:top w:val="none" w:sz="0" w:space="0" w:color="auto"/>
                        <w:left w:val="none" w:sz="0" w:space="0" w:color="auto"/>
                        <w:bottom w:val="none" w:sz="0" w:space="0" w:color="auto"/>
                        <w:right w:val="none" w:sz="0" w:space="0" w:color="auto"/>
                      </w:divBdr>
                    </w:div>
                  </w:divsChild>
                </w:div>
                <w:div w:id="277445715">
                  <w:marLeft w:val="0"/>
                  <w:marRight w:val="0"/>
                  <w:marTop w:val="0"/>
                  <w:marBottom w:val="0"/>
                  <w:divBdr>
                    <w:top w:val="none" w:sz="0" w:space="0" w:color="auto"/>
                    <w:left w:val="none" w:sz="0" w:space="0" w:color="auto"/>
                    <w:bottom w:val="none" w:sz="0" w:space="0" w:color="auto"/>
                    <w:right w:val="none" w:sz="0" w:space="0" w:color="auto"/>
                  </w:divBdr>
                  <w:divsChild>
                    <w:div w:id="425810564">
                      <w:marLeft w:val="0"/>
                      <w:marRight w:val="0"/>
                      <w:marTop w:val="0"/>
                      <w:marBottom w:val="0"/>
                      <w:divBdr>
                        <w:top w:val="none" w:sz="0" w:space="0" w:color="auto"/>
                        <w:left w:val="none" w:sz="0" w:space="0" w:color="auto"/>
                        <w:bottom w:val="none" w:sz="0" w:space="0" w:color="auto"/>
                        <w:right w:val="none" w:sz="0" w:space="0" w:color="auto"/>
                      </w:divBdr>
                    </w:div>
                  </w:divsChild>
                </w:div>
                <w:div w:id="286358793">
                  <w:marLeft w:val="0"/>
                  <w:marRight w:val="0"/>
                  <w:marTop w:val="0"/>
                  <w:marBottom w:val="0"/>
                  <w:divBdr>
                    <w:top w:val="none" w:sz="0" w:space="0" w:color="auto"/>
                    <w:left w:val="none" w:sz="0" w:space="0" w:color="auto"/>
                    <w:bottom w:val="none" w:sz="0" w:space="0" w:color="auto"/>
                    <w:right w:val="none" w:sz="0" w:space="0" w:color="auto"/>
                  </w:divBdr>
                  <w:divsChild>
                    <w:div w:id="355348167">
                      <w:marLeft w:val="0"/>
                      <w:marRight w:val="0"/>
                      <w:marTop w:val="0"/>
                      <w:marBottom w:val="0"/>
                      <w:divBdr>
                        <w:top w:val="none" w:sz="0" w:space="0" w:color="auto"/>
                        <w:left w:val="none" w:sz="0" w:space="0" w:color="auto"/>
                        <w:bottom w:val="none" w:sz="0" w:space="0" w:color="auto"/>
                        <w:right w:val="none" w:sz="0" w:space="0" w:color="auto"/>
                      </w:divBdr>
                    </w:div>
                  </w:divsChild>
                </w:div>
                <w:div w:id="313031136">
                  <w:marLeft w:val="0"/>
                  <w:marRight w:val="0"/>
                  <w:marTop w:val="0"/>
                  <w:marBottom w:val="0"/>
                  <w:divBdr>
                    <w:top w:val="none" w:sz="0" w:space="0" w:color="auto"/>
                    <w:left w:val="none" w:sz="0" w:space="0" w:color="auto"/>
                    <w:bottom w:val="none" w:sz="0" w:space="0" w:color="auto"/>
                    <w:right w:val="none" w:sz="0" w:space="0" w:color="auto"/>
                  </w:divBdr>
                  <w:divsChild>
                    <w:div w:id="2124759795">
                      <w:marLeft w:val="0"/>
                      <w:marRight w:val="0"/>
                      <w:marTop w:val="0"/>
                      <w:marBottom w:val="0"/>
                      <w:divBdr>
                        <w:top w:val="none" w:sz="0" w:space="0" w:color="auto"/>
                        <w:left w:val="none" w:sz="0" w:space="0" w:color="auto"/>
                        <w:bottom w:val="none" w:sz="0" w:space="0" w:color="auto"/>
                        <w:right w:val="none" w:sz="0" w:space="0" w:color="auto"/>
                      </w:divBdr>
                    </w:div>
                  </w:divsChild>
                </w:div>
                <w:div w:id="327439057">
                  <w:marLeft w:val="0"/>
                  <w:marRight w:val="0"/>
                  <w:marTop w:val="0"/>
                  <w:marBottom w:val="0"/>
                  <w:divBdr>
                    <w:top w:val="none" w:sz="0" w:space="0" w:color="auto"/>
                    <w:left w:val="none" w:sz="0" w:space="0" w:color="auto"/>
                    <w:bottom w:val="none" w:sz="0" w:space="0" w:color="auto"/>
                    <w:right w:val="none" w:sz="0" w:space="0" w:color="auto"/>
                  </w:divBdr>
                  <w:divsChild>
                    <w:div w:id="1603953958">
                      <w:marLeft w:val="0"/>
                      <w:marRight w:val="0"/>
                      <w:marTop w:val="0"/>
                      <w:marBottom w:val="0"/>
                      <w:divBdr>
                        <w:top w:val="none" w:sz="0" w:space="0" w:color="auto"/>
                        <w:left w:val="none" w:sz="0" w:space="0" w:color="auto"/>
                        <w:bottom w:val="none" w:sz="0" w:space="0" w:color="auto"/>
                        <w:right w:val="none" w:sz="0" w:space="0" w:color="auto"/>
                      </w:divBdr>
                    </w:div>
                  </w:divsChild>
                </w:div>
                <w:div w:id="332955232">
                  <w:marLeft w:val="0"/>
                  <w:marRight w:val="0"/>
                  <w:marTop w:val="0"/>
                  <w:marBottom w:val="0"/>
                  <w:divBdr>
                    <w:top w:val="none" w:sz="0" w:space="0" w:color="auto"/>
                    <w:left w:val="none" w:sz="0" w:space="0" w:color="auto"/>
                    <w:bottom w:val="none" w:sz="0" w:space="0" w:color="auto"/>
                    <w:right w:val="none" w:sz="0" w:space="0" w:color="auto"/>
                  </w:divBdr>
                  <w:divsChild>
                    <w:div w:id="735473782">
                      <w:marLeft w:val="0"/>
                      <w:marRight w:val="0"/>
                      <w:marTop w:val="0"/>
                      <w:marBottom w:val="0"/>
                      <w:divBdr>
                        <w:top w:val="none" w:sz="0" w:space="0" w:color="auto"/>
                        <w:left w:val="none" w:sz="0" w:space="0" w:color="auto"/>
                        <w:bottom w:val="none" w:sz="0" w:space="0" w:color="auto"/>
                        <w:right w:val="none" w:sz="0" w:space="0" w:color="auto"/>
                      </w:divBdr>
                    </w:div>
                  </w:divsChild>
                </w:div>
                <w:div w:id="355617830">
                  <w:marLeft w:val="0"/>
                  <w:marRight w:val="0"/>
                  <w:marTop w:val="0"/>
                  <w:marBottom w:val="0"/>
                  <w:divBdr>
                    <w:top w:val="none" w:sz="0" w:space="0" w:color="auto"/>
                    <w:left w:val="none" w:sz="0" w:space="0" w:color="auto"/>
                    <w:bottom w:val="none" w:sz="0" w:space="0" w:color="auto"/>
                    <w:right w:val="none" w:sz="0" w:space="0" w:color="auto"/>
                  </w:divBdr>
                  <w:divsChild>
                    <w:div w:id="727606503">
                      <w:marLeft w:val="0"/>
                      <w:marRight w:val="0"/>
                      <w:marTop w:val="0"/>
                      <w:marBottom w:val="0"/>
                      <w:divBdr>
                        <w:top w:val="none" w:sz="0" w:space="0" w:color="auto"/>
                        <w:left w:val="none" w:sz="0" w:space="0" w:color="auto"/>
                        <w:bottom w:val="none" w:sz="0" w:space="0" w:color="auto"/>
                        <w:right w:val="none" w:sz="0" w:space="0" w:color="auto"/>
                      </w:divBdr>
                    </w:div>
                  </w:divsChild>
                </w:div>
                <w:div w:id="370570483">
                  <w:marLeft w:val="0"/>
                  <w:marRight w:val="0"/>
                  <w:marTop w:val="0"/>
                  <w:marBottom w:val="0"/>
                  <w:divBdr>
                    <w:top w:val="none" w:sz="0" w:space="0" w:color="auto"/>
                    <w:left w:val="none" w:sz="0" w:space="0" w:color="auto"/>
                    <w:bottom w:val="none" w:sz="0" w:space="0" w:color="auto"/>
                    <w:right w:val="none" w:sz="0" w:space="0" w:color="auto"/>
                  </w:divBdr>
                  <w:divsChild>
                    <w:div w:id="2084184043">
                      <w:marLeft w:val="0"/>
                      <w:marRight w:val="0"/>
                      <w:marTop w:val="0"/>
                      <w:marBottom w:val="0"/>
                      <w:divBdr>
                        <w:top w:val="none" w:sz="0" w:space="0" w:color="auto"/>
                        <w:left w:val="none" w:sz="0" w:space="0" w:color="auto"/>
                        <w:bottom w:val="none" w:sz="0" w:space="0" w:color="auto"/>
                        <w:right w:val="none" w:sz="0" w:space="0" w:color="auto"/>
                      </w:divBdr>
                    </w:div>
                  </w:divsChild>
                </w:div>
                <w:div w:id="375129825">
                  <w:marLeft w:val="0"/>
                  <w:marRight w:val="0"/>
                  <w:marTop w:val="0"/>
                  <w:marBottom w:val="0"/>
                  <w:divBdr>
                    <w:top w:val="none" w:sz="0" w:space="0" w:color="auto"/>
                    <w:left w:val="none" w:sz="0" w:space="0" w:color="auto"/>
                    <w:bottom w:val="none" w:sz="0" w:space="0" w:color="auto"/>
                    <w:right w:val="none" w:sz="0" w:space="0" w:color="auto"/>
                  </w:divBdr>
                  <w:divsChild>
                    <w:div w:id="1266041584">
                      <w:marLeft w:val="0"/>
                      <w:marRight w:val="0"/>
                      <w:marTop w:val="0"/>
                      <w:marBottom w:val="0"/>
                      <w:divBdr>
                        <w:top w:val="none" w:sz="0" w:space="0" w:color="auto"/>
                        <w:left w:val="none" w:sz="0" w:space="0" w:color="auto"/>
                        <w:bottom w:val="none" w:sz="0" w:space="0" w:color="auto"/>
                        <w:right w:val="none" w:sz="0" w:space="0" w:color="auto"/>
                      </w:divBdr>
                    </w:div>
                  </w:divsChild>
                </w:div>
                <w:div w:id="410274039">
                  <w:marLeft w:val="0"/>
                  <w:marRight w:val="0"/>
                  <w:marTop w:val="0"/>
                  <w:marBottom w:val="0"/>
                  <w:divBdr>
                    <w:top w:val="none" w:sz="0" w:space="0" w:color="auto"/>
                    <w:left w:val="none" w:sz="0" w:space="0" w:color="auto"/>
                    <w:bottom w:val="none" w:sz="0" w:space="0" w:color="auto"/>
                    <w:right w:val="none" w:sz="0" w:space="0" w:color="auto"/>
                  </w:divBdr>
                  <w:divsChild>
                    <w:div w:id="1106316009">
                      <w:marLeft w:val="0"/>
                      <w:marRight w:val="0"/>
                      <w:marTop w:val="0"/>
                      <w:marBottom w:val="0"/>
                      <w:divBdr>
                        <w:top w:val="none" w:sz="0" w:space="0" w:color="auto"/>
                        <w:left w:val="none" w:sz="0" w:space="0" w:color="auto"/>
                        <w:bottom w:val="none" w:sz="0" w:space="0" w:color="auto"/>
                        <w:right w:val="none" w:sz="0" w:space="0" w:color="auto"/>
                      </w:divBdr>
                    </w:div>
                  </w:divsChild>
                </w:div>
                <w:div w:id="411582903">
                  <w:marLeft w:val="0"/>
                  <w:marRight w:val="0"/>
                  <w:marTop w:val="0"/>
                  <w:marBottom w:val="0"/>
                  <w:divBdr>
                    <w:top w:val="none" w:sz="0" w:space="0" w:color="auto"/>
                    <w:left w:val="none" w:sz="0" w:space="0" w:color="auto"/>
                    <w:bottom w:val="none" w:sz="0" w:space="0" w:color="auto"/>
                    <w:right w:val="none" w:sz="0" w:space="0" w:color="auto"/>
                  </w:divBdr>
                  <w:divsChild>
                    <w:div w:id="1714692169">
                      <w:marLeft w:val="0"/>
                      <w:marRight w:val="0"/>
                      <w:marTop w:val="0"/>
                      <w:marBottom w:val="0"/>
                      <w:divBdr>
                        <w:top w:val="none" w:sz="0" w:space="0" w:color="auto"/>
                        <w:left w:val="none" w:sz="0" w:space="0" w:color="auto"/>
                        <w:bottom w:val="none" w:sz="0" w:space="0" w:color="auto"/>
                        <w:right w:val="none" w:sz="0" w:space="0" w:color="auto"/>
                      </w:divBdr>
                    </w:div>
                  </w:divsChild>
                </w:div>
                <w:div w:id="416942724">
                  <w:marLeft w:val="0"/>
                  <w:marRight w:val="0"/>
                  <w:marTop w:val="0"/>
                  <w:marBottom w:val="0"/>
                  <w:divBdr>
                    <w:top w:val="none" w:sz="0" w:space="0" w:color="auto"/>
                    <w:left w:val="none" w:sz="0" w:space="0" w:color="auto"/>
                    <w:bottom w:val="none" w:sz="0" w:space="0" w:color="auto"/>
                    <w:right w:val="none" w:sz="0" w:space="0" w:color="auto"/>
                  </w:divBdr>
                  <w:divsChild>
                    <w:div w:id="2078286054">
                      <w:marLeft w:val="0"/>
                      <w:marRight w:val="0"/>
                      <w:marTop w:val="0"/>
                      <w:marBottom w:val="0"/>
                      <w:divBdr>
                        <w:top w:val="none" w:sz="0" w:space="0" w:color="auto"/>
                        <w:left w:val="none" w:sz="0" w:space="0" w:color="auto"/>
                        <w:bottom w:val="none" w:sz="0" w:space="0" w:color="auto"/>
                        <w:right w:val="none" w:sz="0" w:space="0" w:color="auto"/>
                      </w:divBdr>
                    </w:div>
                  </w:divsChild>
                </w:div>
                <w:div w:id="426268819">
                  <w:marLeft w:val="0"/>
                  <w:marRight w:val="0"/>
                  <w:marTop w:val="0"/>
                  <w:marBottom w:val="0"/>
                  <w:divBdr>
                    <w:top w:val="none" w:sz="0" w:space="0" w:color="auto"/>
                    <w:left w:val="none" w:sz="0" w:space="0" w:color="auto"/>
                    <w:bottom w:val="none" w:sz="0" w:space="0" w:color="auto"/>
                    <w:right w:val="none" w:sz="0" w:space="0" w:color="auto"/>
                  </w:divBdr>
                  <w:divsChild>
                    <w:div w:id="545528608">
                      <w:marLeft w:val="0"/>
                      <w:marRight w:val="0"/>
                      <w:marTop w:val="0"/>
                      <w:marBottom w:val="0"/>
                      <w:divBdr>
                        <w:top w:val="none" w:sz="0" w:space="0" w:color="auto"/>
                        <w:left w:val="none" w:sz="0" w:space="0" w:color="auto"/>
                        <w:bottom w:val="none" w:sz="0" w:space="0" w:color="auto"/>
                        <w:right w:val="none" w:sz="0" w:space="0" w:color="auto"/>
                      </w:divBdr>
                    </w:div>
                  </w:divsChild>
                </w:div>
                <w:div w:id="431972142">
                  <w:marLeft w:val="0"/>
                  <w:marRight w:val="0"/>
                  <w:marTop w:val="0"/>
                  <w:marBottom w:val="0"/>
                  <w:divBdr>
                    <w:top w:val="none" w:sz="0" w:space="0" w:color="auto"/>
                    <w:left w:val="none" w:sz="0" w:space="0" w:color="auto"/>
                    <w:bottom w:val="none" w:sz="0" w:space="0" w:color="auto"/>
                    <w:right w:val="none" w:sz="0" w:space="0" w:color="auto"/>
                  </w:divBdr>
                  <w:divsChild>
                    <w:div w:id="334967015">
                      <w:marLeft w:val="0"/>
                      <w:marRight w:val="0"/>
                      <w:marTop w:val="0"/>
                      <w:marBottom w:val="0"/>
                      <w:divBdr>
                        <w:top w:val="none" w:sz="0" w:space="0" w:color="auto"/>
                        <w:left w:val="none" w:sz="0" w:space="0" w:color="auto"/>
                        <w:bottom w:val="none" w:sz="0" w:space="0" w:color="auto"/>
                        <w:right w:val="none" w:sz="0" w:space="0" w:color="auto"/>
                      </w:divBdr>
                    </w:div>
                  </w:divsChild>
                </w:div>
                <w:div w:id="440565374">
                  <w:marLeft w:val="0"/>
                  <w:marRight w:val="0"/>
                  <w:marTop w:val="0"/>
                  <w:marBottom w:val="0"/>
                  <w:divBdr>
                    <w:top w:val="none" w:sz="0" w:space="0" w:color="auto"/>
                    <w:left w:val="none" w:sz="0" w:space="0" w:color="auto"/>
                    <w:bottom w:val="none" w:sz="0" w:space="0" w:color="auto"/>
                    <w:right w:val="none" w:sz="0" w:space="0" w:color="auto"/>
                  </w:divBdr>
                  <w:divsChild>
                    <w:div w:id="51270446">
                      <w:marLeft w:val="0"/>
                      <w:marRight w:val="0"/>
                      <w:marTop w:val="0"/>
                      <w:marBottom w:val="0"/>
                      <w:divBdr>
                        <w:top w:val="none" w:sz="0" w:space="0" w:color="auto"/>
                        <w:left w:val="none" w:sz="0" w:space="0" w:color="auto"/>
                        <w:bottom w:val="none" w:sz="0" w:space="0" w:color="auto"/>
                        <w:right w:val="none" w:sz="0" w:space="0" w:color="auto"/>
                      </w:divBdr>
                    </w:div>
                  </w:divsChild>
                </w:div>
                <w:div w:id="449127526">
                  <w:marLeft w:val="0"/>
                  <w:marRight w:val="0"/>
                  <w:marTop w:val="0"/>
                  <w:marBottom w:val="0"/>
                  <w:divBdr>
                    <w:top w:val="none" w:sz="0" w:space="0" w:color="auto"/>
                    <w:left w:val="none" w:sz="0" w:space="0" w:color="auto"/>
                    <w:bottom w:val="none" w:sz="0" w:space="0" w:color="auto"/>
                    <w:right w:val="none" w:sz="0" w:space="0" w:color="auto"/>
                  </w:divBdr>
                  <w:divsChild>
                    <w:div w:id="796293229">
                      <w:marLeft w:val="0"/>
                      <w:marRight w:val="0"/>
                      <w:marTop w:val="0"/>
                      <w:marBottom w:val="0"/>
                      <w:divBdr>
                        <w:top w:val="none" w:sz="0" w:space="0" w:color="auto"/>
                        <w:left w:val="none" w:sz="0" w:space="0" w:color="auto"/>
                        <w:bottom w:val="none" w:sz="0" w:space="0" w:color="auto"/>
                        <w:right w:val="none" w:sz="0" w:space="0" w:color="auto"/>
                      </w:divBdr>
                    </w:div>
                  </w:divsChild>
                </w:div>
                <w:div w:id="461314775">
                  <w:marLeft w:val="0"/>
                  <w:marRight w:val="0"/>
                  <w:marTop w:val="0"/>
                  <w:marBottom w:val="0"/>
                  <w:divBdr>
                    <w:top w:val="none" w:sz="0" w:space="0" w:color="auto"/>
                    <w:left w:val="none" w:sz="0" w:space="0" w:color="auto"/>
                    <w:bottom w:val="none" w:sz="0" w:space="0" w:color="auto"/>
                    <w:right w:val="none" w:sz="0" w:space="0" w:color="auto"/>
                  </w:divBdr>
                  <w:divsChild>
                    <w:div w:id="2078894758">
                      <w:marLeft w:val="0"/>
                      <w:marRight w:val="0"/>
                      <w:marTop w:val="0"/>
                      <w:marBottom w:val="0"/>
                      <w:divBdr>
                        <w:top w:val="none" w:sz="0" w:space="0" w:color="auto"/>
                        <w:left w:val="none" w:sz="0" w:space="0" w:color="auto"/>
                        <w:bottom w:val="none" w:sz="0" w:space="0" w:color="auto"/>
                        <w:right w:val="none" w:sz="0" w:space="0" w:color="auto"/>
                      </w:divBdr>
                    </w:div>
                  </w:divsChild>
                </w:div>
                <w:div w:id="466093583">
                  <w:marLeft w:val="0"/>
                  <w:marRight w:val="0"/>
                  <w:marTop w:val="0"/>
                  <w:marBottom w:val="0"/>
                  <w:divBdr>
                    <w:top w:val="none" w:sz="0" w:space="0" w:color="auto"/>
                    <w:left w:val="none" w:sz="0" w:space="0" w:color="auto"/>
                    <w:bottom w:val="none" w:sz="0" w:space="0" w:color="auto"/>
                    <w:right w:val="none" w:sz="0" w:space="0" w:color="auto"/>
                  </w:divBdr>
                  <w:divsChild>
                    <w:div w:id="1441608955">
                      <w:marLeft w:val="0"/>
                      <w:marRight w:val="0"/>
                      <w:marTop w:val="0"/>
                      <w:marBottom w:val="0"/>
                      <w:divBdr>
                        <w:top w:val="none" w:sz="0" w:space="0" w:color="auto"/>
                        <w:left w:val="none" w:sz="0" w:space="0" w:color="auto"/>
                        <w:bottom w:val="none" w:sz="0" w:space="0" w:color="auto"/>
                        <w:right w:val="none" w:sz="0" w:space="0" w:color="auto"/>
                      </w:divBdr>
                    </w:div>
                  </w:divsChild>
                </w:div>
                <w:div w:id="474958569">
                  <w:marLeft w:val="0"/>
                  <w:marRight w:val="0"/>
                  <w:marTop w:val="0"/>
                  <w:marBottom w:val="0"/>
                  <w:divBdr>
                    <w:top w:val="none" w:sz="0" w:space="0" w:color="auto"/>
                    <w:left w:val="none" w:sz="0" w:space="0" w:color="auto"/>
                    <w:bottom w:val="none" w:sz="0" w:space="0" w:color="auto"/>
                    <w:right w:val="none" w:sz="0" w:space="0" w:color="auto"/>
                  </w:divBdr>
                  <w:divsChild>
                    <w:div w:id="2008358578">
                      <w:marLeft w:val="0"/>
                      <w:marRight w:val="0"/>
                      <w:marTop w:val="0"/>
                      <w:marBottom w:val="0"/>
                      <w:divBdr>
                        <w:top w:val="none" w:sz="0" w:space="0" w:color="auto"/>
                        <w:left w:val="none" w:sz="0" w:space="0" w:color="auto"/>
                        <w:bottom w:val="none" w:sz="0" w:space="0" w:color="auto"/>
                        <w:right w:val="none" w:sz="0" w:space="0" w:color="auto"/>
                      </w:divBdr>
                    </w:div>
                  </w:divsChild>
                </w:div>
                <w:div w:id="479465169">
                  <w:marLeft w:val="0"/>
                  <w:marRight w:val="0"/>
                  <w:marTop w:val="0"/>
                  <w:marBottom w:val="0"/>
                  <w:divBdr>
                    <w:top w:val="none" w:sz="0" w:space="0" w:color="auto"/>
                    <w:left w:val="none" w:sz="0" w:space="0" w:color="auto"/>
                    <w:bottom w:val="none" w:sz="0" w:space="0" w:color="auto"/>
                    <w:right w:val="none" w:sz="0" w:space="0" w:color="auto"/>
                  </w:divBdr>
                  <w:divsChild>
                    <w:div w:id="209536703">
                      <w:marLeft w:val="0"/>
                      <w:marRight w:val="0"/>
                      <w:marTop w:val="0"/>
                      <w:marBottom w:val="0"/>
                      <w:divBdr>
                        <w:top w:val="none" w:sz="0" w:space="0" w:color="auto"/>
                        <w:left w:val="none" w:sz="0" w:space="0" w:color="auto"/>
                        <w:bottom w:val="none" w:sz="0" w:space="0" w:color="auto"/>
                        <w:right w:val="none" w:sz="0" w:space="0" w:color="auto"/>
                      </w:divBdr>
                    </w:div>
                  </w:divsChild>
                </w:div>
                <w:div w:id="479662765">
                  <w:marLeft w:val="0"/>
                  <w:marRight w:val="0"/>
                  <w:marTop w:val="0"/>
                  <w:marBottom w:val="0"/>
                  <w:divBdr>
                    <w:top w:val="none" w:sz="0" w:space="0" w:color="auto"/>
                    <w:left w:val="none" w:sz="0" w:space="0" w:color="auto"/>
                    <w:bottom w:val="none" w:sz="0" w:space="0" w:color="auto"/>
                    <w:right w:val="none" w:sz="0" w:space="0" w:color="auto"/>
                  </w:divBdr>
                  <w:divsChild>
                    <w:div w:id="1352099925">
                      <w:marLeft w:val="0"/>
                      <w:marRight w:val="0"/>
                      <w:marTop w:val="0"/>
                      <w:marBottom w:val="0"/>
                      <w:divBdr>
                        <w:top w:val="none" w:sz="0" w:space="0" w:color="auto"/>
                        <w:left w:val="none" w:sz="0" w:space="0" w:color="auto"/>
                        <w:bottom w:val="none" w:sz="0" w:space="0" w:color="auto"/>
                        <w:right w:val="none" w:sz="0" w:space="0" w:color="auto"/>
                      </w:divBdr>
                    </w:div>
                  </w:divsChild>
                </w:div>
                <w:div w:id="488450098">
                  <w:marLeft w:val="0"/>
                  <w:marRight w:val="0"/>
                  <w:marTop w:val="0"/>
                  <w:marBottom w:val="0"/>
                  <w:divBdr>
                    <w:top w:val="none" w:sz="0" w:space="0" w:color="auto"/>
                    <w:left w:val="none" w:sz="0" w:space="0" w:color="auto"/>
                    <w:bottom w:val="none" w:sz="0" w:space="0" w:color="auto"/>
                    <w:right w:val="none" w:sz="0" w:space="0" w:color="auto"/>
                  </w:divBdr>
                  <w:divsChild>
                    <w:div w:id="783689418">
                      <w:marLeft w:val="0"/>
                      <w:marRight w:val="0"/>
                      <w:marTop w:val="0"/>
                      <w:marBottom w:val="0"/>
                      <w:divBdr>
                        <w:top w:val="none" w:sz="0" w:space="0" w:color="auto"/>
                        <w:left w:val="none" w:sz="0" w:space="0" w:color="auto"/>
                        <w:bottom w:val="none" w:sz="0" w:space="0" w:color="auto"/>
                        <w:right w:val="none" w:sz="0" w:space="0" w:color="auto"/>
                      </w:divBdr>
                    </w:div>
                  </w:divsChild>
                </w:div>
                <w:div w:id="495651962">
                  <w:marLeft w:val="0"/>
                  <w:marRight w:val="0"/>
                  <w:marTop w:val="0"/>
                  <w:marBottom w:val="0"/>
                  <w:divBdr>
                    <w:top w:val="none" w:sz="0" w:space="0" w:color="auto"/>
                    <w:left w:val="none" w:sz="0" w:space="0" w:color="auto"/>
                    <w:bottom w:val="none" w:sz="0" w:space="0" w:color="auto"/>
                    <w:right w:val="none" w:sz="0" w:space="0" w:color="auto"/>
                  </w:divBdr>
                  <w:divsChild>
                    <w:div w:id="1494907860">
                      <w:marLeft w:val="0"/>
                      <w:marRight w:val="0"/>
                      <w:marTop w:val="0"/>
                      <w:marBottom w:val="0"/>
                      <w:divBdr>
                        <w:top w:val="none" w:sz="0" w:space="0" w:color="auto"/>
                        <w:left w:val="none" w:sz="0" w:space="0" w:color="auto"/>
                        <w:bottom w:val="none" w:sz="0" w:space="0" w:color="auto"/>
                        <w:right w:val="none" w:sz="0" w:space="0" w:color="auto"/>
                      </w:divBdr>
                    </w:div>
                  </w:divsChild>
                </w:div>
                <w:div w:id="508174716">
                  <w:marLeft w:val="0"/>
                  <w:marRight w:val="0"/>
                  <w:marTop w:val="0"/>
                  <w:marBottom w:val="0"/>
                  <w:divBdr>
                    <w:top w:val="none" w:sz="0" w:space="0" w:color="auto"/>
                    <w:left w:val="none" w:sz="0" w:space="0" w:color="auto"/>
                    <w:bottom w:val="none" w:sz="0" w:space="0" w:color="auto"/>
                    <w:right w:val="none" w:sz="0" w:space="0" w:color="auto"/>
                  </w:divBdr>
                  <w:divsChild>
                    <w:div w:id="2037272335">
                      <w:marLeft w:val="0"/>
                      <w:marRight w:val="0"/>
                      <w:marTop w:val="0"/>
                      <w:marBottom w:val="0"/>
                      <w:divBdr>
                        <w:top w:val="none" w:sz="0" w:space="0" w:color="auto"/>
                        <w:left w:val="none" w:sz="0" w:space="0" w:color="auto"/>
                        <w:bottom w:val="none" w:sz="0" w:space="0" w:color="auto"/>
                        <w:right w:val="none" w:sz="0" w:space="0" w:color="auto"/>
                      </w:divBdr>
                    </w:div>
                  </w:divsChild>
                </w:div>
                <w:div w:id="536508285">
                  <w:marLeft w:val="0"/>
                  <w:marRight w:val="0"/>
                  <w:marTop w:val="0"/>
                  <w:marBottom w:val="0"/>
                  <w:divBdr>
                    <w:top w:val="none" w:sz="0" w:space="0" w:color="auto"/>
                    <w:left w:val="none" w:sz="0" w:space="0" w:color="auto"/>
                    <w:bottom w:val="none" w:sz="0" w:space="0" w:color="auto"/>
                    <w:right w:val="none" w:sz="0" w:space="0" w:color="auto"/>
                  </w:divBdr>
                  <w:divsChild>
                    <w:div w:id="11150853">
                      <w:marLeft w:val="0"/>
                      <w:marRight w:val="0"/>
                      <w:marTop w:val="0"/>
                      <w:marBottom w:val="0"/>
                      <w:divBdr>
                        <w:top w:val="none" w:sz="0" w:space="0" w:color="auto"/>
                        <w:left w:val="none" w:sz="0" w:space="0" w:color="auto"/>
                        <w:bottom w:val="none" w:sz="0" w:space="0" w:color="auto"/>
                        <w:right w:val="none" w:sz="0" w:space="0" w:color="auto"/>
                      </w:divBdr>
                    </w:div>
                  </w:divsChild>
                </w:div>
                <w:div w:id="541019545">
                  <w:marLeft w:val="0"/>
                  <w:marRight w:val="0"/>
                  <w:marTop w:val="0"/>
                  <w:marBottom w:val="0"/>
                  <w:divBdr>
                    <w:top w:val="none" w:sz="0" w:space="0" w:color="auto"/>
                    <w:left w:val="none" w:sz="0" w:space="0" w:color="auto"/>
                    <w:bottom w:val="none" w:sz="0" w:space="0" w:color="auto"/>
                    <w:right w:val="none" w:sz="0" w:space="0" w:color="auto"/>
                  </w:divBdr>
                  <w:divsChild>
                    <w:div w:id="539827243">
                      <w:marLeft w:val="0"/>
                      <w:marRight w:val="0"/>
                      <w:marTop w:val="0"/>
                      <w:marBottom w:val="0"/>
                      <w:divBdr>
                        <w:top w:val="none" w:sz="0" w:space="0" w:color="auto"/>
                        <w:left w:val="none" w:sz="0" w:space="0" w:color="auto"/>
                        <w:bottom w:val="none" w:sz="0" w:space="0" w:color="auto"/>
                        <w:right w:val="none" w:sz="0" w:space="0" w:color="auto"/>
                      </w:divBdr>
                    </w:div>
                  </w:divsChild>
                </w:div>
                <w:div w:id="545218007">
                  <w:marLeft w:val="0"/>
                  <w:marRight w:val="0"/>
                  <w:marTop w:val="0"/>
                  <w:marBottom w:val="0"/>
                  <w:divBdr>
                    <w:top w:val="none" w:sz="0" w:space="0" w:color="auto"/>
                    <w:left w:val="none" w:sz="0" w:space="0" w:color="auto"/>
                    <w:bottom w:val="none" w:sz="0" w:space="0" w:color="auto"/>
                    <w:right w:val="none" w:sz="0" w:space="0" w:color="auto"/>
                  </w:divBdr>
                  <w:divsChild>
                    <w:div w:id="1937665239">
                      <w:marLeft w:val="0"/>
                      <w:marRight w:val="0"/>
                      <w:marTop w:val="0"/>
                      <w:marBottom w:val="0"/>
                      <w:divBdr>
                        <w:top w:val="none" w:sz="0" w:space="0" w:color="auto"/>
                        <w:left w:val="none" w:sz="0" w:space="0" w:color="auto"/>
                        <w:bottom w:val="none" w:sz="0" w:space="0" w:color="auto"/>
                        <w:right w:val="none" w:sz="0" w:space="0" w:color="auto"/>
                      </w:divBdr>
                    </w:div>
                  </w:divsChild>
                </w:div>
                <w:div w:id="571159823">
                  <w:marLeft w:val="0"/>
                  <w:marRight w:val="0"/>
                  <w:marTop w:val="0"/>
                  <w:marBottom w:val="0"/>
                  <w:divBdr>
                    <w:top w:val="none" w:sz="0" w:space="0" w:color="auto"/>
                    <w:left w:val="none" w:sz="0" w:space="0" w:color="auto"/>
                    <w:bottom w:val="none" w:sz="0" w:space="0" w:color="auto"/>
                    <w:right w:val="none" w:sz="0" w:space="0" w:color="auto"/>
                  </w:divBdr>
                  <w:divsChild>
                    <w:div w:id="209726161">
                      <w:marLeft w:val="0"/>
                      <w:marRight w:val="0"/>
                      <w:marTop w:val="0"/>
                      <w:marBottom w:val="0"/>
                      <w:divBdr>
                        <w:top w:val="none" w:sz="0" w:space="0" w:color="auto"/>
                        <w:left w:val="none" w:sz="0" w:space="0" w:color="auto"/>
                        <w:bottom w:val="none" w:sz="0" w:space="0" w:color="auto"/>
                        <w:right w:val="none" w:sz="0" w:space="0" w:color="auto"/>
                      </w:divBdr>
                    </w:div>
                  </w:divsChild>
                </w:div>
                <w:div w:id="572543396">
                  <w:marLeft w:val="0"/>
                  <w:marRight w:val="0"/>
                  <w:marTop w:val="0"/>
                  <w:marBottom w:val="0"/>
                  <w:divBdr>
                    <w:top w:val="none" w:sz="0" w:space="0" w:color="auto"/>
                    <w:left w:val="none" w:sz="0" w:space="0" w:color="auto"/>
                    <w:bottom w:val="none" w:sz="0" w:space="0" w:color="auto"/>
                    <w:right w:val="none" w:sz="0" w:space="0" w:color="auto"/>
                  </w:divBdr>
                  <w:divsChild>
                    <w:div w:id="1492679973">
                      <w:marLeft w:val="0"/>
                      <w:marRight w:val="0"/>
                      <w:marTop w:val="0"/>
                      <w:marBottom w:val="0"/>
                      <w:divBdr>
                        <w:top w:val="none" w:sz="0" w:space="0" w:color="auto"/>
                        <w:left w:val="none" w:sz="0" w:space="0" w:color="auto"/>
                        <w:bottom w:val="none" w:sz="0" w:space="0" w:color="auto"/>
                        <w:right w:val="none" w:sz="0" w:space="0" w:color="auto"/>
                      </w:divBdr>
                    </w:div>
                  </w:divsChild>
                </w:div>
                <w:div w:id="593510542">
                  <w:marLeft w:val="0"/>
                  <w:marRight w:val="0"/>
                  <w:marTop w:val="0"/>
                  <w:marBottom w:val="0"/>
                  <w:divBdr>
                    <w:top w:val="none" w:sz="0" w:space="0" w:color="auto"/>
                    <w:left w:val="none" w:sz="0" w:space="0" w:color="auto"/>
                    <w:bottom w:val="none" w:sz="0" w:space="0" w:color="auto"/>
                    <w:right w:val="none" w:sz="0" w:space="0" w:color="auto"/>
                  </w:divBdr>
                  <w:divsChild>
                    <w:div w:id="732657877">
                      <w:marLeft w:val="0"/>
                      <w:marRight w:val="0"/>
                      <w:marTop w:val="0"/>
                      <w:marBottom w:val="0"/>
                      <w:divBdr>
                        <w:top w:val="none" w:sz="0" w:space="0" w:color="auto"/>
                        <w:left w:val="none" w:sz="0" w:space="0" w:color="auto"/>
                        <w:bottom w:val="none" w:sz="0" w:space="0" w:color="auto"/>
                        <w:right w:val="none" w:sz="0" w:space="0" w:color="auto"/>
                      </w:divBdr>
                    </w:div>
                  </w:divsChild>
                </w:div>
                <w:div w:id="604964827">
                  <w:marLeft w:val="0"/>
                  <w:marRight w:val="0"/>
                  <w:marTop w:val="0"/>
                  <w:marBottom w:val="0"/>
                  <w:divBdr>
                    <w:top w:val="none" w:sz="0" w:space="0" w:color="auto"/>
                    <w:left w:val="none" w:sz="0" w:space="0" w:color="auto"/>
                    <w:bottom w:val="none" w:sz="0" w:space="0" w:color="auto"/>
                    <w:right w:val="none" w:sz="0" w:space="0" w:color="auto"/>
                  </w:divBdr>
                  <w:divsChild>
                    <w:div w:id="93984370">
                      <w:marLeft w:val="0"/>
                      <w:marRight w:val="0"/>
                      <w:marTop w:val="0"/>
                      <w:marBottom w:val="0"/>
                      <w:divBdr>
                        <w:top w:val="none" w:sz="0" w:space="0" w:color="auto"/>
                        <w:left w:val="none" w:sz="0" w:space="0" w:color="auto"/>
                        <w:bottom w:val="none" w:sz="0" w:space="0" w:color="auto"/>
                        <w:right w:val="none" w:sz="0" w:space="0" w:color="auto"/>
                      </w:divBdr>
                    </w:div>
                  </w:divsChild>
                </w:div>
                <w:div w:id="621227673">
                  <w:marLeft w:val="0"/>
                  <w:marRight w:val="0"/>
                  <w:marTop w:val="0"/>
                  <w:marBottom w:val="0"/>
                  <w:divBdr>
                    <w:top w:val="none" w:sz="0" w:space="0" w:color="auto"/>
                    <w:left w:val="none" w:sz="0" w:space="0" w:color="auto"/>
                    <w:bottom w:val="none" w:sz="0" w:space="0" w:color="auto"/>
                    <w:right w:val="none" w:sz="0" w:space="0" w:color="auto"/>
                  </w:divBdr>
                  <w:divsChild>
                    <w:div w:id="1528372851">
                      <w:marLeft w:val="0"/>
                      <w:marRight w:val="0"/>
                      <w:marTop w:val="0"/>
                      <w:marBottom w:val="0"/>
                      <w:divBdr>
                        <w:top w:val="none" w:sz="0" w:space="0" w:color="auto"/>
                        <w:left w:val="none" w:sz="0" w:space="0" w:color="auto"/>
                        <w:bottom w:val="none" w:sz="0" w:space="0" w:color="auto"/>
                        <w:right w:val="none" w:sz="0" w:space="0" w:color="auto"/>
                      </w:divBdr>
                    </w:div>
                  </w:divsChild>
                </w:div>
                <w:div w:id="642350586">
                  <w:marLeft w:val="0"/>
                  <w:marRight w:val="0"/>
                  <w:marTop w:val="0"/>
                  <w:marBottom w:val="0"/>
                  <w:divBdr>
                    <w:top w:val="none" w:sz="0" w:space="0" w:color="auto"/>
                    <w:left w:val="none" w:sz="0" w:space="0" w:color="auto"/>
                    <w:bottom w:val="none" w:sz="0" w:space="0" w:color="auto"/>
                    <w:right w:val="none" w:sz="0" w:space="0" w:color="auto"/>
                  </w:divBdr>
                  <w:divsChild>
                    <w:div w:id="340544488">
                      <w:marLeft w:val="0"/>
                      <w:marRight w:val="0"/>
                      <w:marTop w:val="0"/>
                      <w:marBottom w:val="0"/>
                      <w:divBdr>
                        <w:top w:val="none" w:sz="0" w:space="0" w:color="auto"/>
                        <w:left w:val="none" w:sz="0" w:space="0" w:color="auto"/>
                        <w:bottom w:val="none" w:sz="0" w:space="0" w:color="auto"/>
                        <w:right w:val="none" w:sz="0" w:space="0" w:color="auto"/>
                      </w:divBdr>
                    </w:div>
                  </w:divsChild>
                </w:div>
                <w:div w:id="650987869">
                  <w:marLeft w:val="0"/>
                  <w:marRight w:val="0"/>
                  <w:marTop w:val="0"/>
                  <w:marBottom w:val="0"/>
                  <w:divBdr>
                    <w:top w:val="none" w:sz="0" w:space="0" w:color="auto"/>
                    <w:left w:val="none" w:sz="0" w:space="0" w:color="auto"/>
                    <w:bottom w:val="none" w:sz="0" w:space="0" w:color="auto"/>
                    <w:right w:val="none" w:sz="0" w:space="0" w:color="auto"/>
                  </w:divBdr>
                  <w:divsChild>
                    <w:div w:id="1371028962">
                      <w:marLeft w:val="0"/>
                      <w:marRight w:val="0"/>
                      <w:marTop w:val="0"/>
                      <w:marBottom w:val="0"/>
                      <w:divBdr>
                        <w:top w:val="none" w:sz="0" w:space="0" w:color="auto"/>
                        <w:left w:val="none" w:sz="0" w:space="0" w:color="auto"/>
                        <w:bottom w:val="none" w:sz="0" w:space="0" w:color="auto"/>
                        <w:right w:val="none" w:sz="0" w:space="0" w:color="auto"/>
                      </w:divBdr>
                    </w:div>
                  </w:divsChild>
                </w:div>
                <w:div w:id="655765839">
                  <w:marLeft w:val="0"/>
                  <w:marRight w:val="0"/>
                  <w:marTop w:val="0"/>
                  <w:marBottom w:val="0"/>
                  <w:divBdr>
                    <w:top w:val="none" w:sz="0" w:space="0" w:color="auto"/>
                    <w:left w:val="none" w:sz="0" w:space="0" w:color="auto"/>
                    <w:bottom w:val="none" w:sz="0" w:space="0" w:color="auto"/>
                    <w:right w:val="none" w:sz="0" w:space="0" w:color="auto"/>
                  </w:divBdr>
                  <w:divsChild>
                    <w:div w:id="341709716">
                      <w:marLeft w:val="0"/>
                      <w:marRight w:val="0"/>
                      <w:marTop w:val="0"/>
                      <w:marBottom w:val="0"/>
                      <w:divBdr>
                        <w:top w:val="none" w:sz="0" w:space="0" w:color="auto"/>
                        <w:left w:val="none" w:sz="0" w:space="0" w:color="auto"/>
                        <w:bottom w:val="none" w:sz="0" w:space="0" w:color="auto"/>
                        <w:right w:val="none" w:sz="0" w:space="0" w:color="auto"/>
                      </w:divBdr>
                    </w:div>
                  </w:divsChild>
                </w:div>
                <w:div w:id="669135794">
                  <w:marLeft w:val="0"/>
                  <w:marRight w:val="0"/>
                  <w:marTop w:val="0"/>
                  <w:marBottom w:val="0"/>
                  <w:divBdr>
                    <w:top w:val="none" w:sz="0" w:space="0" w:color="auto"/>
                    <w:left w:val="none" w:sz="0" w:space="0" w:color="auto"/>
                    <w:bottom w:val="none" w:sz="0" w:space="0" w:color="auto"/>
                    <w:right w:val="none" w:sz="0" w:space="0" w:color="auto"/>
                  </w:divBdr>
                  <w:divsChild>
                    <w:div w:id="115805639">
                      <w:marLeft w:val="0"/>
                      <w:marRight w:val="0"/>
                      <w:marTop w:val="0"/>
                      <w:marBottom w:val="0"/>
                      <w:divBdr>
                        <w:top w:val="none" w:sz="0" w:space="0" w:color="auto"/>
                        <w:left w:val="none" w:sz="0" w:space="0" w:color="auto"/>
                        <w:bottom w:val="none" w:sz="0" w:space="0" w:color="auto"/>
                        <w:right w:val="none" w:sz="0" w:space="0" w:color="auto"/>
                      </w:divBdr>
                    </w:div>
                  </w:divsChild>
                </w:div>
                <w:div w:id="676737260">
                  <w:marLeft w:val="0"/>
                  <w:marRight w:val="0"/>
                  <w:marTop w:val="0"/>
                  <w:marBottom w:val="0"/>
                  <w:divBdr>
                    <w:top w:val="none" w:sz="0" w:space="0" w:color="auto"/>
                    <w:left w:val="none" w:sz="0" w:space="0" w:color="auto"/>
                    <w:bottom w:val="none" w:sz="0" w:space="0" w:color="auto"/>
                    <w:right w:val="none" w:sz="0" w:space="0" w:color="auto"/>
                  </w:divBdr>
                  <w:divsChild>
                    <w:div w:id="788007401">
                      <w:marLeft w:val="0"/>
                      <w:marRight w:val="0"/>
                      <w:marTop w:val="0"/>
                      <w:marBottom w:val="0"/>
                      <w:divBdr>
                        <w:top w:val="none" w:sz="0" w:space="0" w:color="auto"/>
                        <w:left w:val="none" w:sz="0" w:space="0" w:color="auto"/>
                        <w:bottom w:val="none" w:sz="0" w:space="0" w:color="auto"/>
                        <w:right w:val="none" w:sz="0" w:space="0" w:color="auto"/>
                      </w:divBdr>
                    </w:div>
                  </w:divsChild>
                </w:div>
                <w:div w:id="682439766">
                  <w:marLeft w:val="0"/>
                  <w:marRight w:val="0"/>
                  <w:marTop w:val="0"/>
                  <w:marBottom w:val="0"/>
                  <w:divBdr>
                    <w:top w:val="none" w:sz="0" w:space="0" w:color="auto"/>
                    <w:left w:val="none" w:sz="0" w:space="0" w:color="auto"/>
                    <w:bottom w:val="none" w:sz="0" w:space="0" w:color="auto"/>
                    <w:right w:val="none" w:sz="0" w:space="0" w:color="auto"/>
                  </w:divBdr>
                  <w:divsChild>
                    <w:div w:id="614483597">
                      <w:marLeft w:val="0"/>
                      <w:marRight w:val="0"/>
                      <w:marTop w:val="0"/>
                      <w:marBottom w:val="0"/>
                      <w:divBdr>
                        <w:top w:val="none" w:sz="0" w:space="0" w:color="auto"/>
                        <w:left w:val="none" w:sz="0" w:space="0" w:color="auto"/>
                        <w:bottom w:val="none" w:sz="0" w:space="0" w:color="auto"/>
                        <w:right w:val="none" w:sz="0" w:space="0" w:color="auto"/>
                      </w:divBdr>
                    </w:div>
                  </w:divsChild>
                </w:div>
                <w:div w:id="686560714">
                  <w:marLeft w:val="0"/>
                  <w:marRight w:val="0"/>
                  <w:marTop w:val="0"/>
                  <w:marBottom w:val="0"/>
                  <w:divBdr>
                    <w:top w:val="none" w:sz="0" w:space="0" w:color="auto"/>
                    <w:left w:val="none" w:sz="0" w:space="0" w:color="auto"/>
                    <w:bottom w:val="none" w:sz="0" w:space="0" w:color="auto"/>
                    <w:right w:val="none" w:sz="0" w:space="0" w:color="auto"/>
                  </w:divBdr>
                  <w:divsChild>
                    <w:div w:id="529143410">
                      <w:marLeft w:val="0"/>
                      <w:marRight w:val="0"/>
                      <w:marTop w:val="0"/>
                      <w:marBottom w:val="0"/>
                      <w:divBdr>
                        <w:top w:val="none" w:sz="0" w:space="0" w:color="auto"/>
                        <w:left w:val="none" w:sz="0" w:space="0" w:color="auto"/>
                        <w:bottom w:val="none" w:sz="0" w:space="0" w:color="auto"/>
                        <w:right w:val="none" w:sz="0" w:space="0" w:color="auto"/>
                      </w:divBdr>
                    </w:div>
                  </w:divsChild>
                </w:div>
                <w:div w:id="706949827">
                  <w:marLeft w:val="0"/>
                  <w:marRight w:val="0"/>
                  <w:marTop w:val="0"/>
                  <w:marBottom w:val="0"/>
                  <w:divBdr>
                    <w:top w:val="none" w:sz="0" w:space="0" w:color="auto"/>
                    <w:left w:val="none" w:sz="0" w:space="0" w:color="auto"/>
                    <w:bottom w:val="none" w:sz="0" w:space="0" w:color="auto"/>
                    <w:right w:val="none" w:sz="0" w:space="0" w:color="auto"/>
                  </w:divBdr>
                  <w:divsChild>
                    <w:div w:id="1714959338">
                      <w:marLeft w:val="0"/>
                      <w:marRight w:val="0"/>
                      <w:marTop w:val="0"/>
                      <w:marBottom w:val="0"/>
                      <w:divBdr>
                        <w:top w:val="none" w:sz="0" w:space="0" w:color="auto"/>
                        <w:left w:val="none" w:sz="0" w:space="0" w:color="auto"/>
                        <w:bottom w:val="none" w:sz="0" w:space="0" w:color="auto"/>
                        <w:right w:val="none" w:sz="0" w:space="0" w:color="auto"/>
                      </w:divBdr>
                    </w:div>
                  </w:divsChild>
                </w:div>
                <w:div w:id="718435751">
                  <w:marLeft w:val="0"/>
                  <w:marRight w:val="0"/>
                  <w:marTop w:val="0"/>
                  <w:marBottom w:val="0"/>
                  <w:divBdr>
                    <w:top w:val="none" w:sz="0" w:space="0" w:color="auto"/>
                    <w:left w:val="none" w:sz="0" w:space="0" w:color="auto"/>
                    <w:bottom w:val="none" w:sz="0" w:space="0" w:color="auto"/>
                    <w:right w:val="none" w:sz="0" w:space="0" w:color="auto"/>
                  </w:divBdr>
                  <w:divsChild>
                    <w:div w:id="449590270">
                      <w:marLeft w:val="0"/>
                      <w:marRight w:val="0"/>
                      <w:marTop w:val="0"/>
                      <w:marBottom w:val="0"/>
                      <w:divBdr>
                        <w:top w:val="none" w:sz="0" w:space="0" w:color="auto"/>
                        <w:left w:val="none" w:sz="0" w:space="0" w:color="auto"/>
                        <w:bottom w:val="none" w:sz="0" w:space="0" w:color="auto"/>
                        <w:right w:val="none" w:sz="0" w:space="0" w:color="auto"/>
                      </w:divBdr>
                    </w:div>
                  </w:divsChild>
                </w:div>
                <w:div w:id="723330854">
                  <w:marLeft w:val="0"/>
                  <w:marRight w:val="0"/>
                  <w:marTop w:val="0"/>
                  <w:marBottom w:val="0"/>
                  <w:divBdr>
                    <w:top w:val="none" w:sz="0" w:space="0" w:color="auto"/>
                    <w:left w:val="none" w:sz="0" w:space="0" w:color="auto"/>
                    <w:bottom w:val="none" w:sz="0" w:space="0" w:color="auto"/>
                    <w:right w:val="none" w:sz="0" w:space="0" w:color="auto"/>
                  </w:divBdr>
                  <w:divsChild>
                    <w:div w:id="546334148">
                      <w:marLeft w:val="0"/>
                      <w:marRight w:val="0"/>
                      <w:marTop w:val="0"/>
                      <w:marBottom w:val="0"/>
                      <w:divBdr>
                        <w:top w:val="none" w:sz="0" w:space="0" w:color="auto"/>
                        <w:left w:val="none" w:sz="0" w:space="0" w:color="auto"/>
                        <w:bottom w:val="none" w:sz="0" w:space="0" w:color="auto"/>
                        <w:right w:val="none" w:sz="0" w:space="0" w:color="auto"/>
                      </w:divBdr>
                    </w:div>
                  </w:divsChild>
                </w:div>
                <w:div w:id="751583873">
                  <w:marLeft w:val="0"/>
                  <w:marRight w:val="0"/>
                  <w:marTop w:val="0"/>
                  <w:marBottom w:val="0"/>
                  <w:divBdr>
                    <w:top w:val="none" w:sz="0" w:space="0" w:color="auto"/>
                    <w:left w:val="none" w:sz="0" w:space="0" w:color="auto"/>
                    <w:bottom w:val="none" w:sz="0" w:space="0" w:color="auto"/>
                    <w:right w:val="none" w:sz="0" w:space="0" w:color="auto"/>
                  </w:divBdr>
                  <w:divsChild>
                    <w:div w:id="775827203">
                      <w:marLeft w:val="0"/>
                      <w:marRight w:val="0"/>
                      <w:marTop w:val="0"/>
                      <w:marBottom w:val="0"/>
                      <w:divBdr>
                        <w:top w:val="none" w:sz="0" w:space="0" w:color="auto"/>
                        <w:left w:val="none" w:sz="0" w:space="0" w:color="auto"/>
                        <w:bottom w:val="none" w:sz="0" w:space="0" w:color="auto"/>
                        <w:right w:val="none" w:sz="0" w:space="0" w:color="auto"/>
                      </w:divBdr>
                    </w:div>
                  </w:divsChild>
                </w:div>
                <w:div w:id="754282994">
                  <w:marLeft w:val="0"/>
                  <w:marRight w:val="0"/>
                  <w:marTop w:val="0"/>
                  <w:marBottom w:val="0"/>
                  <w:divBdr>
                    <w:top w:val="none" w:sz="0" w:space="0" w:color="auto"/>
                    <w:left w:val="none" w:sz="0" w:space="0" w:color="auto"/>
                    <w:bottom w:val="none" w:sz="0" w:space="0" w:color="auto"/>
                    <w:right w:val="none" w:sz="0" w:space="0" w:color="auto"/>
                  </w:divBdr>
                  <w:divsChild>
                    <w:div w:id="1374117008">
                      <w:marLeft w:val="0"/>
                      <w:marRight w:val="0"/>
                      <w:marTop w:val="0"/>
                      <w:marBottom w:val="0"/>
                      <w:divBdr>
                        <w:top w:val="none" w:sz="0" w:space="0" w:color="auto"/>
                        <w:left w:val="none" w:sz="0" w:space="0" w:color="auto"/>
                        <w:bottom w:val="none" w:sz="0" w:space="0" w:color="auto"/>
                        <w:right w:val="none" w:sz="0" w:space="0" w:color="auto"/>
                      </w:divBdr>
                    </w:div>
                  </w:divsChild>
                </w:div>
                <w:div w:id="754592558">
                  <w:marLeft w:val="0"/>
                  <w:marRight w:val="0"/>
                  <w:marTop w:val="0"/>
                  <w:marBottom w:val="0"/>
                  <w:divBdr>
                    <w:top w:val="none" w:sz="0" w:space="0" w:color="auto"/>
                    <w:left w:val="none" w:sz="0" w:space="0" w:color="auto"/>
                    <w:bottom w:val="none" w:sz="0" w:space="0" w:color="auto"/>
                    <w:right w:val="none" w:sz="0" w:space="0" w:color="auto"/>
                  </w:divBdr>
                  <w:divsChild>
                    <w:div w:id="679234600">
                      <w:marLeft w:val="0"/>
                      <w:marRight w:val="0"/>
                      <w:marTop w:val="0"/>
                      <w:marBottom w:val="0"/>
                      <w:divBdr>
                        <w:top w:val="none" w:sz="0" w:space="0" w:color="auto"/>
                        <w:left w:val="none" w:sz="0" w:space="0" w:color="auto"/>
                        <w:bottom w:val="none" w:sz="0" w:space="0" w:color="auto"/>
                        <w:right w:val="none" w:sz="0" w:space="0" w:color="auto"/>
                      </w:divBdr>
                    </w:div>
                  </w:divsChild>
                </w:div>
                <w:div w:id="760613339">
                  <w:marLeft w:val="0"/>
                  <w:marRight w:val="0"/>
                  <w:marTop w:val="0"/>
                  <w:marBottom w:val="0"/>
                  <w:divBdr>
                    <w:top w:val="none" w:sz="0" w:space="0" w:color="auto"/>
                    <w:left w:val="none" w:sz="0" w:space="0" w:color="auto"/>
                    <w:bottom w:val="none" w:sz="0" w:space="0" w:color="auto"/>
                    <w:right w:val="none" w:sz="0" w:space="0" w:color="auto"/>
                  </w:divBdr>
                  <w:divsChild>
                    <w:div w:id="166408066">
                      <w:marLeft w:val="0"/>
                      <w:marRight w:val="0"/>
                      <w:marTop w:val="0"/>
                      <w:marBottom w:val="0"/>
                      <w:divBdr>
                        <w:top w:val="none" w:sz="0" w:space="0" w:color="auto"/>
                        <w:left w:val="none" w:sz="0" w:space="0" w:color="auto"/>
                        <w:bottom w:val="none" w:sz="0" w:space="0" w:color="auto"/>
                        <w:right w:val="none" w:sz="0" w:space="0" w:color="auto"/>
                      </w:divBdr>
                    </w:div>
                  </w:divsChild>
                </w:div>
                <w:div w:id="763770788">
                  <w:marLeft w:val="0"/>
                  <w:marRight w:val="0"/>
                  <w:marTop w:val="0"/>
                  <w:marBottom w:val="0"/>
                  <w:divBdr>
                    <w:top w:val="none" w:sz="0" w:space="0" w:color="auto"/>
                    <w:left w:val="none" w:sz="0" w:space="0" w:color="auto"/>
                    <w:bottom w:val="none" w:sz="0" w:space="0" w:color="auto"/>
                    <w:right w:val="none" w:sz="0" w:space="0" w:color="auto"/>
                  </w:divBdr>
                  <w:divsChild>
                    <w:div w:id="573273591">
                      <w:marLeft w:val="0"/>
                      <w:marRight w:val="0"/>
                      <w:marTop w:val="0"/>
                      <w:marBottom w:val="0"/>
                      <w:divBdr>
                        <w:top w:val="none" w:sz="0" w:space="0" w:color="auto"/>
                        <w:left w:val="none" w:sz="0" w:space="0" w:color="auto"/>
                        <w:bottom w:val="none" w:sz="0" w:space="0" w:color="auto"/>
                        <w:right w:val="none" w:sz="0" w:space="0" w:color="auto"/>
                      </w:divBdr>
                    </w:div>
                  </w:divsChild>
                </w:div>
                <w:div w:id="772672599">
                  <w:marLeft w:val="0"/>
                  <w:marRight w:val="0"/>
                  <w:marTop w:val="0"/>
                  <w:marBottom w:val="0"/>
                  <w:divBdr>
                    <w:top w:val="none" w:sz="0" w:space="0" w:color="auto"/>
                    <w:left w:val="none" w:sz="0" w:space="0" w:color="auto"/>
                    <w:bottom w:val="none" w:sz="0" w:space="0" w:color="auto"/>
                    <w:right w:val="none" w:sz="0" w:space="0" w:color="auto"/>
                  </w:divBdr>
                  <w:divsChild>
                    <w:div w:id="2084644527">
                      <w:marLeft w:val="0"/>
                      <w:marRight w:val="0"/>
                      <w:marTop w:val="0"/>
                      <w:marBottom w:val="0"/>
                      <w:divBdr>
                        <w:top w:val="none" w:sz="0" w:space="0" w:color="auto"/>
                        <w:left w:val="none" w:sz="0" w:space="0" w:color="auto"/>
                        <w:bottom w:val="none" w:sz="0" w:space="0" w:color="auto"/>
                        <w:right w:val="none" w:sz="0" w:space="0" w:color="auto"/>
                      </w:divBdr>
                    </w:div>
                  </w:divsChild>
                </w:div>
                <w:div w:id="794905549">
                  <w:marLeft w:val="0"/>
                  <w:marRight w:val="0"/>
                  <w:marTop w:val="0"/>
                  <w:marBottom w:val="0"/>
                  <w:divBdr>
                    <w:top w:val="none" w:sz="0" w:space="0" w:color="auto"/>
                    <w:left w:val="none" w:sz="0" w:space="0" w:color="auto"/>
                    <w:bottom w:val="none" w:sz="0" w:space="0" w:color="auto"/>
                    <w:right w:val="none" w:sz="0" w:space="0" w:color="auto"/>
                  </w:divBdr>
                  <w:divsChild>
                    <w:div w:id="1547327472">
                      <w:marLeft w:val="0"/>
                      <w:marRight w:val="0"/>
                      <w:marTop w:val="0"/>
                      <w:marBottom w:val="0"/>
                      <w:divBdr>
                        <w:top w:val="none" w:sz="0" w:space="0" w:color="auto"/>
                        <w:left w:val="none" w:sz="0" w:space="0" w:color="auto"/>
                        <w:bottom w:val="none" w:sz="0" w:space="0" w:color="auto"/>
                        <w:right w:val="none" w:sz="0" w:space="0" w:color="auto"/>
                      </w:divBdr>
                    </w:div>
                  </w:divsChild>
                </w:div>
                <w:div w:id="804813287">
                  <w:marLeft w:val="0"/>
                  <w:marRight w:val="0"/>
                  <w:marTop w:val="0"/>
                  <w:marBottom w:val="0"/>
                  <w:divBdr>
                    <w:top w:val="none" w:sz="0" w:space="0" w:color="auto"/>
                    <w:left w:val="none" w:sz="0" w:space="0" w:color="auto"/>
                    <w:bottom w:val="none" w:sz="0" w:space="0" w:color="auto"/>
                    <w:right w:val="none" w:sz="0" w:space="0" w:color="auto"/>
                  </w:divBdr>
                  <w:divsChild>
                    <w:div w:id="1090464365">
                      <w:marLeft w:val="0"/>
                      <w:marRight w:val="0"/>
                      <w:marTop w:val="0"/>
                      <w:marBottom w:val="0"/>
                      <w:divBdr>
                        <w:top w:val="none" w:sz="0" w:space="0" w:color="auto"/>
                        <w:left w:val="none" w:sz="0" w:space="0" w:color="auto"/>
                        <w:bottom w:val="none" w:sz="0" w:space="0" w:color="auto"/>
                        <w:right w:val="none" w:sz="0" w:space="0" w:color="auto"/>
                      </w:divBdr>
                    </w:div>
                  </w:divsChild>
                </w:div>
                <w:div w:id="815417725">
                  <w:marLeft w:val="0"/>
                  <w:marRight w:val="0"/>
                  <w:marTop w:val="0"/>
                  <w:marBottom w:val="0"/>
                  <w:divBdr>
                    <w:top w:val="none" w:sz="0" w:space="0" w:color="auto"/>
                    <w:left w:val="none" w:sz="0" w:space="0" w:color="auto"/>
                    <w:bottom w:val="none" w:sz="0" w:space="0" w:color="auto"/>
                    <w:right w:val="none" w:sz="0" w:space="0" w:color="auto"/>
                  </w:divBdr>
                  <w:divsChild>
                    <w:div w:id="202255628">
                      <w:marLeft w:val="0"/>
                      <w:marRight w:val="0"/>
                      <w:marTop w:val="0"/>
                      <w:marBottom w:val="0"/>
                      <w:divBdr>
                        <w:top w:val="none" w:sz="0" w:space="0" w:color="auto"/>
                        <w:left w:val="none" w:sz="0" w:space="0" w:color="auto"/>
                        <w:bottom w:val="none" w:sz="0" w:space="0" w:color="auto"/>
                        <w:right w:val="none" w:sz="0" w:space="0" w:color="auto"/>
                      </w:divBdr>
                    </w:div>
                  </w:divsChild>
                </w:div>
                <w:div w:id="816530163">
                  <w:marLeft w:val="0"/>
                  <w:marRight w:val="0"/>
                  <w:marTop w:val="0"/>
                  <w:marBottom w:val="0"/>
                  <w:divBdr>
                    <w:top w:val="none" w:sz="0" w:space="0" w:color="auto"/>
                    <w:left w:val="none" w:sz="0" w:space="0" w:color="auto"/>
                    <w:bottom w:val="none" w:sz="0" w:space="0" w:color="auto"/>
                    <w:right w:val="none" w:sz="0" w:space="0" w:color="auto"/>
                  </w:divBdr>
                  <w:divsChild>
                    <w:div w:id="1791313322">
                      <w:marLeft w:val="0"/>
                      <w:marRight w:val="0"/>
                      <w:marTop w:val="0"/>
                      <w:marBottom w:val="0"/>
                      <w:divBdr>
                        <w:top w:val="none" w:sz="0" w:space="0" w:color="auto"/>
                        <w:left w:val="none" w:sz="0" w:space="0" w:color="auto"/>
                        <w:bottom w:val="none" w:sz="0" w:space="0" w:color="auto"/>
                        <w:right w:val="none" w:sz="0" w:space="0" w:color="auto"/>
                      </w:divBdr>
                    </w:div>
                  </w:divsChild>
                </w:div>
                <w:div w:id="823619258">
                  <w:marLeft w:val="0"/>
                  <w:marRight w:val="0"/>
                  <w:marTop w:val="0"/>
                  <w:marBottom w:val="0"/>
                  <w:divBdr>
                    <w:top w:val="none" w:sz="0" w:space="0" w:color="auto"/>
                    <w:left w:val="none" w:sz="0" w:space="0" w:color="auto"/>
                    <w:bottom w:val="none" w:sz="0" w:space="0" w:color="auto"/>
                    <w:right w:val="none" w:sz="0" w:space="0" w:color="auto"/>
                  </w:divBdr>
                  <w:divsChild>
                    <w:div w:id="1882134027">
                      <w:marLeft w:val="0"/>
                      <w:marRight w:val="0"/>
                      <w:marTop w:val="0"/>
                      <w:marBottom w:val="0"/>
                      <w:divBdr>
                        <w:top w:val="none" w:sz="0" w:space="0" w:color="auto"/>
                        <w:left w:val="none" w:sz="0" w:space="0" w:color="auto"/>
                        <w:bottom w:val="none" w:sz="0" w:space="0" w:color="auto"/>
                        <w:right w:val="none" w:sz="0" w:space="0" w:color="auto"/>
                      </w:divBdr>
                    </w:div>
                  </w:divsChild>
                </w:div>
                <w:div w:id="830944267">
                  <w:marLeft w:val="0"/>
                  <w:marRight w:val="0"/>
                  <w:marTop w:val="0"/>
                  <w:marBottom w:val="0"/>
                  <w:divBdr>
                    <w:top w:val="none" w:sz="0" w:space="0" w:color="auto"/>
                    <w:left w:val="none" w:sz="0" w:space="0" w:color="auto"/>
                    <w:bottom w:val="none" w:sz="0" w:space="0" w:color="auto"/>
                    <w:right w:val="none" w:sz="0" w:space="0" w:color="auto"/>
                  </w:divBdr>
                  <w:divsChild>
                    <w:div w:id="176190870">
                      <w:marLeft w:val="0"/>
                      <w:marRight w:val="0"/>
                      <w:marTop w:val="0"/>
                      <w:marBottom w:val="0"/>
                      <w:divBdr>
                        <w:top w:val="none" w:sz="0" w:space="0" w:color="auto"/>
                        <w:left w:val="none" w:sz="0" w:space="0" w:color="auto"/>
                        <w:bottom w:val="none" w:sz="0" w:space="0" w:color="auto"/>
                        <w:right w:val="none" w:sz="0" w:space="0" w:color="auto"/>
                      </w:divBdr>
                    </w:div>
                  </w:divsChild>
                </w:div>
                <w:div w:id="831675429">
                  <w:marLeft w:val="0"/>
                  <w:marRight w:val="0"/>
                  <w:marTop w:val="0"/>
                  <w:marBottom w:val="0"/>
                  <w:divBdr>
                    <w:top w:val="none" w:sz="0" w:space="0" w:color="auto"/>
                    <w:left w:val="none" w:sz="0" w:space="0" w:color="auto"/>
                    <w:bottom w:val="none" w:sz="0" w:space="0" w:color="auto"/>
                    <w:right w:val="none" w:sz="0" w:space="0" w:color="auto"/>
                  </w:divBdr>
                  <w:divsChild>
                    <w:div w:id="246768578">
                      <w:marLeft w:val="0"/>
                      <w:marRight w:val="0"/>
                      <w:marTop w:val="0"/>
                      <w:marBottom w:val="0"/>
                      <w:divBdr>
                        <w:top w:val="none" w:sz="0" w:space="0" w:color="auto"/>
                        <w:left w:val="none" w:sz="0" w:space="0" w:color="auto"/>
                        <w:bottom w:val="none" w:sz="0" w:space="0" w:color="auto"/>
                        <w:right w:val="none" w:sz="0" w:space="0" w:color="auto"/>
                      </w:divBdr>
                    </w:div>
                  </w:divsChild>
                </w:div>
                <w:div w:id="832376233">
                  <w:marLeft w:val="0"/>
                  <w:marRight w:val="0"/>
                  <w:marTop w:val="0"/>
                  <w:marBottom w:val="0"/>
                  <w:divBdr>
                    <w:top w:val="none" w:sz="0" w:space="0" w:color="auto"/>
                    <w:left w:val="none" w:sz="0" w:space="0" w:color="auto"/>
                    <w:bottom w:val="none" w:sz="0" w:space="0" w:color="auto"/>
                    <w:right w:val="none" w:sz="0" w:space="0" w:color="auto"/>
                  </w:divBdr>
                  <w:divsChild>
                    <w:div w:id="1432890956">
                      <w:marLeft w:val="0"/>
                      <w:marRight w:val="0"/>
                      <w:marTop w:val="0"/>
                      <w:marBottom w:val="0"/>
                      <w:divBdr>
                        <w:top w:val="none" w:sz="0" w:space="0" w:color="auto"/>
                        <w:left w:val="none" w:sz="0" w:space="0" w:color="auto"/>
                        <w:bottom w:val="none" w:sz="0" w:space="0" w:color="auto"/>
                        <w:right w:val="none" w:sz="0" w:space="0" w:color="auto"/>
                      </w:divBdr>
                    </w:div>
                  </w:divsChild>
                </w:div>
                <w:div w:id="835681414">
                  <w:marLeft w:val="0"/>
                  <w:marRight w:val="0"/>
                  <w:marTop w:val="0"/>
                  <w:marBottom w:val="0"/>
                  <w:divBdr>
                    <w:top w:val="none" w:sz="0" w:space="0" w:color="auto"/>
                    <w:left w:val="none" w:sz="0" w:space="0" w:color="auto"/>
                    <w:bottom w:val="none" w:sz="0" w:space="0" w:color="auto"/>
                    <w:right w:val="none" w:sz="0" w:space="0" w:color="auto"/>
                  </w:divBdr>
                  <w:divsChild>
                    <w:div w:id="1432092807">
                      <w:marLeft w:val="0"/>
                      <w:marRight w:val="0"/>
                      <w:marTop w:val="0"/>
                      <w:marBottom w:val="0"/>
                      <w:divBdr>
                        <w:top w:val="none" w:sz="0" w:space="0" w:color="auto"/>
                        <w:left w:val="none" w:sz="0" w:space="0" w:color="auto"/>
                        <w:bottom w:val="none" w:sz="0" w:space="0" w:color="auto"/>
                        <w:right w:val="none" w:sz="0" w:space="0" w:color="auto"/>
                      </w:divBdr>
                    </w:div>
                  </w:divsChild>
                </w:div>
                <w:div w:id="846600158">
                  <w:marLeft w:val="0"/>
                  <w:marRight w:val="0"/>
                  <w:marTop w:val="0"/>
                  <w:marBottom w:val="0"/>
                  <w:divBdr>
                    <w:top w:val="none" w:sz="0" w:space="0" w:color="auto"/>
                    <w:left w:val="none" w:sz="0" w:space="0" w:color="auto"/>
                    <w:bottom w:val="none" w:sz="0" w:space="0" w:color="auto"/>
                    <w:right w:val="none" w:sz="0" w:space="0" w:color="auto"/>
                  </w:divBdr>
                  <w:divsChild>
                    <w:div w:id="437799252">
                      <w:marLeft w:val="0"/>
                      <w:marRight w:val="0"/>
                      <w:marTop w:val="0"/>
                      <w:marBottom w:val="0"/>
                      <w:divBdr>
                        <w:top w:val="none" w:sz="0" w:space="0" w:color="auto"/>
                        <w:left w:val="none" w:sz="0" w:space="0" w:color="auto"/>
                        <w:bottom w:val="none" w:sz="0" w:space="0" w:color="auto"/>
                        <w:right w:val="none" w:sz="0" w:space="0" w:color="auto"/>
                      </w:divBdr>
                    </w:div>
                  </w:divsChild>
                </w:div>
                <w:div w:id="858277464">
                  <w:marLeft w:val="0"/>
                  <w:marRight w:val="0"/>
                  <w:marTop w:val="0"/>
                  <w:marBottom w:val="0"/>
                  <w:divBdr>
                    <w:top w:val="none" w:sz="0" w:space="0" w:color="auto"/>
                    <w:left w:val="none" w:sz="0" w:space="0" w:color="auto"/>
                    <w:bottom w:val="none" w:sz="0" w:space="0" w:color="auto"/>
                    <w:right w:val="none" w:sz="0" w:space="0" w:color="auto"/>
                  </w:divBdr>
                  <w:divsChild>
                    <w:div w:id="1340040921">
                      <w:marLeft w:val="0"/>
                      <w:marRight w:val="0"/>
                      <w:marTop w:val="0"/>
                      <w:marBottom w:val="0"/>
                      <w:divBdr>
                        <w:top w:val="none" w:sz="0" w:space="0" w:color="auto"/>
                        <w:left w:val="none" w:sz="0" w:space="0" w:color="auto"/>
                        <w:bottom w:val="none" w:sz="0" w:space="0" w:color="auto"/>
                        <w:right w:val="none" w:sz="0" w:space="0" w:color="auto"/>
                      </w:divBdr>
                    </w:div>
                  </w:divsChild>
                </w:div>
                <w:div w:id="877397336">
                  <w:marLeft w:val="0"/>
                  <w:marRight w:val="0"/>
                  <w:marTop w:val="0"/>
                  <w:marBottom w:val="0"/>
                  <w:divBdr>
                    <w:top w:val="none" w:sz="0" w:space="0" w:color="auto"/>
                    <w:left w:val="none" w:sz="0" w:space="0" w:color="auto"/>
                    <w:bottom w:val="none" w:sz="0" w:space="0" w:color="auto"/>
                    <w:right w:val="none" w:sz="0" w:space="0" w:color="auto"/>
                  </w:divBdr>
                  <w:divsChild>
                    <w:div w:id="2121298913">
                      <w:marLeft w:val="0"/>
                      <w:marRight w:val="0"/>
                      <w:marTop w:val="0"/>
                      <w:marBottom w:val="0"/>
                      <w:divBdr>
                        <w:top w:val="none" w:sz="0" w:space="0" w:color="auto"/>
                        <w:left w:val="none" w:sz="0" w:space="0" w:color="auto"/>
                        <w:bottom w:val="none" w:sz="0" w:space="0" w:color="auto"/>
                        <w:right w:val="none" w:sz="0" w:space="0" w:color="auto"/>
                      </w:divBdr>
                    </w:div>
                  </w:divsChild>
                </w:div>
                <w:div w:id="895775403">
                  <w:marLeft w:val="0"/>
                  <w:marRight w:val="0"/>
                  <w:marTop w:val="0"/>
                  <w:marBottom w:val="0"/>
                  <w:divBdr>
                    <w:top w:val="none" w:sz="0" w:space="0" w:color="auto"/>
                    <w:left w:val="none" w:sz="0" w:space="0" w:color="auto"/>
                    <w:bottom w:val="none" w:sz="0" w:space="0" w:color="auto"/>
                    <w:right w:val="none" w:sz="0" w:space="0" w:color="auto"/>
                  </w:divBdr>
                  <w:divsChild>
                    <w:div w:id="2071150251">
                      <w:marLeft w:val="0"/>
                      <w:marRight w:val="0"/>
                      <w:marTop w:val="0"/>
                      <w:marBottom w:val="0"/>
                      <w:divBdr>
                        <w:top w:val="none" w:sz="0" w:space="0" w:color="auto"/>
                        <w:left w:val="none" w:sz="0" w:space="0" w:color="auto"/>
                        <w:bottom w:val="none" w:sz="0" w:space="0" w:color="auto"/>
                        <w:right w:val="none" w:sz="0" w:space="0" w:color="auto"/>
                      </w:divBdr>
                    </w:div>
                  </w:divsChild>
                </w:div>
                <w:div w:id="899638791">
                  <w:marLeft w:val="0"/>
                  <w:marRight w:val="0"/>
                  <w:marTop w:val="0"/>
                  <w:marBottom w:val="0"/>
                  <w:divBdr>
                    <w:top w:val="none" w:sz="0" w:space="0" w:color="auto"/>
                    <w:left w:val="none" w:sz="0" w:space="0" w:color="auto"/>
                    <w:bottom w:val="none" w:sz="0" w:space="0" w:color="auto"/>
                    <w:right w:val="none" w:sz="0" w:space="0" w:color="auto"/>
                  </w:divBdr>
                  <w:divsChild>
                    <w:div w:id="827787873">
                      <w:marLeft w:val="0"/>
                      <w:marRight w:val="0"/>
                      <w:marTop w:val="0"/>
                      <w:marBottom w:val="0"/>
                      <w:divBdr>
                        <w:top w:val="none" w:sz="0" w:space="0" w:color="auto"/>
                        <w:left w:val="none" w:sz="0" w:space="0" w:color="auto"/>
                        <w:bottom w:val="none" w:sz="0" w:space="0" w:color="auto"/>
                        <w:right w:val="none" w:sz="0" w:space="0" w:color="auto"/>
                      </w:divBdr>
                    </w:div>
                  </w:divsChild>
                </w:div>
                <w:div w:id="910232299">
                  <w:marLeft w:val="0"/>
                  <w:marRight w:val="0"/>
                  <w:marTop w:val="0"/>
                  <w:marBottom w:val="0"/>
                  <w:divBdr>
                    <w:top w:val="none" w:sz="0" w:space="0" w:color="auto"/>
                    <w:left w:val="none" w:sz="0" w:space="0" w:color="auto"/>
                    <w:bottom w:val="none" w:sz="0" w:space="0" w:color="auto"/>
                    <w:right w:val="none" w:sz="0" w:space="0" w:color="auto"/>
                  </w:divBdr>
                  <w:divsChild>
                    <w:div w:id="526017584">
                      <w:marLeft w:val="0"/>
                      <w:marRight w:val="0"/>
                      <w:marTop w:val="0"/>
                      <w:marBottom w:val="0"/>
                      <w:divBdr>
                        <w:top w:val="none" w:sz="0" w:space="0" w:color="auto"/>
                        <w:left w:val="none" w:sz="0" w:space="0" w:color="auto"/>
                        <w:bottom w:val="none" w:sz="0" w:space="0" w:color="auto"/>
                        <w:right w:val="none" w:sz="0" w:space="0" w:color="auto"/>
                      </w:divBdr>
                    </w:div>
                  </w:divsChild>
                </w:div>
                <w:div w:id="912198519">
                  <w:marLeft w:val="0"/>
                  <w:marRight w:val="0"/>
                  <w:marTop w:val="0"/>
                  <w:marBottom w:val="0"/>
                  <w:divBdr>
                    <w:top w:val="none" w:sz="0" w:space="0" w:color="auto"/>
                    <w:left w:val="none" w:sz="0" w:space="0" w:color="auto"/>
                    <w:bottom w:val="none" w:sz="0" w:space="0" w:color="auto"/>
                    <w:right w:val="none" w:sz="0" w:space="0" w:color="auto"/>
                  </w:divBdr>
                  <w:divsChild>
                    <w:div w:id="1916667095">
                      <w:marLeft w:val="0"/>
                      <w:marRight w:val="0"/>
                      <w:marTop w:val="0"/>
                      <w:marBottom w:val="0"/>
                      <w:divBdr>
                        <w:top w:val="none" w:sz="0" w:space="0" w:color="auto"/>
                        <w:left w:val="none" w:sz="0" w:space="0" w:color="auto"/>
                        <w:bottom w:val="none" w:sz="0" w:space="0" w:color="auto"/>
                        <w:right w:val="none" w:sz="0" w:space="0" w:color="auto"/>
                      </w:divBdr>
                    </w:div>
                  </w:divsChild>
                </w:div>
                <w:div w:id="920481932">
                  <w:marLeft w:val="0"/>
                  <w:marRight w:val="0"/>
                  <w:marTop w:val="0"/>
                  <w:marBottom w:val="0"/>
                  <w:divBdr>
                    <w:top w:val="none" w:sz="0" w:space="0" w:color="auto"/>
                    <w:left w:val="none" w:sz="0" w:space="0" w:color="auto"/>
                    <w:bottom w:val="none" w:sz="0" w:space="0" w:color="auto"/>
                    <w:right w:val="none" w:sz="0" w:space="0" w:color="auto"/>
                  </w:divBdr>
                  <w:divsChild>
                    <w:div w:id="1408381940">
                      <w:marLeft w:val="0"/>
                      <w:marRight w:val="0"/>
                      <w:marTop w:val="0"/>
                      <w:marBottom w:val="0"/>
                      <w:divBdr>
                        <w:top w:val="none" w:sz="0" w:space="0" w:color="auto"/>
                        <w:left w:val="none" w:sz="0" w:space="0" w:color="auto"/>
                        <w:bottom w:val="none" w:sz="0" w:space="0" w:color="auto"/>
                        <w:right w:val="none" w:sz="0" w:space="0" w:color="auto"/>
                      </w:divBdr>
                    </w:div>
                  </w:divsChild>
                </w:div>
                <w:div w:id="925725860">
                  <w:marLeft w:val="0"/>
                  <w:marRight w:val="0"/>
                  <w:marTop w:val="0"/>
                  <w:marBottom w:val="0"/>
                  <w:divBdr>
                    <w:top w:val="none" w:sz="0" w:space="0" w:color="auto"/>
                    <w:left w:val="none" w:sz="0" w:space="0" w:color="auto"/>
                    <w:bottom w:val="none" w:sz="0" w:space="0" w:color="auto"/>
                    <w:right w:val="none" w:sz="0" w:space="0" w:color="auto"/>
                  </w:divBdr>
                  <w:divsChild>
                    <w:div w:id="2082363510">
                      <w:marLeft w:val="0"/>
                      <w:marRight w:val="0"/>
                      <w:marTop w:val="0"/>
                      <w:marBottom w:val="0"/>
                      <w:divBdr>
                        <w:top w:val="none" w:sz="0" w:space="0" w:color="auto"/>
                        <w:left w:val="none" w:sz="0" w:space="0" w:color="auto"/>
                        <w:bottom w:val="none" w:sz="0" w:space="0" w:color="auto"/>
                        <w:right w:val="none" w:sz="0" w:space="0" w:color="auto"/>
                      </w:divBdr>
                    </w:div>
                  </w:divsChild>
                </w:div>
                <w:div w:id="930158596">
                  <w:marLeft w:val="0"/>
                  <w:marRight w:val="0"/>
                  <w:marTop w:val="0"/>
                  <w:marBottom w:val="0"/>
                  <w:divBdr>
                    <w:top w:val="none" w:sz="0" w:space="0" w:color="auto"/>
                    <w:left w:val="none" w:sz="0" w:space="0" w:color="auto"/>
                    <w:bottom w:val="none" w:sz="0" w:space="0" w:color="auto"/>
                    <w:right w:val="none" w:sz="0" w:space="0" w:color="auto"/>
                  </w:divBdr>
                  <w:divsChild>
                    <w:div w:id="26412207">
                      <w:marLeft w:val="0"/>
                      <w:marRight w:val="0"/>
                      <w:marTop w:val="0"/>
                      <w:marBottom w:val="0"/>
                      <w:divBdr>
                        <w:top w:val="none" w:sz="0" w:space="0" w:color="auto"/>
                        <w:left w:val="none" w:sz="0" w:space="0" w:color="auto"/>
                        <w:bottom w:val="none" w:sz="0" w:space="0" w:color="auto"/>
                        <w:right w:val="none" w:sz="0" w:space="0" w:color="auto"/>
                      </w:divBdr>
                    </w:div>
                  </w:divsChild>
                </w:div>
                <w:div w:id="938416138">
                  <w:marLeft w:val="0"/>
                  <w:marRight w:val="0"/>
                  <w:marTop w:val="0"/>
                  <w:marBottom w:val="0"/>
                  <w:divBdr>
                    <w:top w:val="none" w:sz="0" w:space="0" w:color="auto"/>
                    <w:left w:val="none" w:sz="0" w:space="0" w:color="auto"/>
                    <w:bottom w:val="none" w:sz="0" w:space="0" w:color="auto"/>
                    <w:right w:val="none" w:sz="0" w:space="0" w:color="auto"/>
                  </w:divBdr>
                  <w:divsChild>
                    <w:div w:id="1831090912">
                      <w:marLeft w:val="0"/>
                      <w:marRight w:val="0"/>
                      <w:marTop w:val="0"/>
                      <w:marBottom w:val="0"/>
                      <w:divBdr>
                        <w:top w:val="none" w:sz="0" w:space="0" w:color="auto"/>
                        <w:left w:val="none" w:sz="0" w:space="0" w:color="auto"/>
                        <w:bottom w:val="none" w:sz="0" w:space="0" w:color="auto"/>
                        <w:right w:val="none" w:sz="0" w:space="0" w:color="auto"/>
                      </w:divBdr>
                    </w:div>
                  </w:divsChild>
                </w:div>
                <w:div w:id="939799914">
                  <w:marLeft w:val="0"/>
                  <w:marRight w:val="0"/>
                  <w:marTop w:val="0"/>
                  <w:marBottom w:val="0"/>
                  <w:divBdr>
                    <w:top w:val="none" w:sz="0" w:space="0" w:color="auto"/>
                    <w:left w:val="none" w:sz="0" w:space="0" w:color="auto"/>
                    <w:bottom w:val="none" w:sz="0" w:space="0" w:color="auto"/>
                    <w:right w:val="none" w:sz="0" w:space="0" w:color="auto"/>
                  </w:divBdr>
                  <w:divsChild>
                    <w:div w:id="164903498">
                      <w:marLeft w:val="0"/>
                      <w:marRight w:val="0"/>
                      <w:marTop w:val="0"/>
                      <w:marBottom w:val="0"/>
                      <w:divBdr>
                        <w:top w:val="none" w:sz="0" w:space="0" w:color="auto"/>
                        <w:left w:val="none" w:sz="0" w:space="0" w:color="auto"/>
                        <w:bottom w:val="none" w:sz="0" w:space="0" w:color="auto"/>
                        <w:right w:val="none" w:sz="0" w:space="0" w:color="auto"/>
                      </w:divBdr>
                    </w:div>
                  </w:divsChild>
                </w:div>
                <w:div w:id="985596772">
                  <w:marLeft w:val="0"/>
                  <w:marRight w:val="0"/>
                  <w:marTop w:val="0"/>
                  <w:marBottom w:val="0"/>
                  <w:divBdr>
                    <w:top w:val="none" w:sz="0" w:space="0" w:color="auto"/>
                    <w:left w:val="none" w:sz="0" w:space="0" w:color="auto"/>
                    <w:bottom w:val="none" w:sz="0" w:space="0" w:color="auto"/>
                    <w:right w:val="none" w:sz="0" w:space="0" w:color="auto"/>
                  </w:divBdr>
                  <w:divsChild>
                    <w:div w:id="958147558">
                      <w:marLeft w:val="0"/>
                      <w:marRight w:val="0"/>
                      <w:marTop w:val="0"/>
                      <w:marBottom w:val="0"/>
                      <w:divBdr>
                        <w:top w:val="none" w:sz="0" w:space="0" w:color="auto"/>
                        <w:left w:val="none" w:sz="0" w:space="0" w:color="auto"/>
                        <w:bottom w:val="none" w:sz="0" w:space="0" w:color="auto"/>
                        <w:right w:val="none" w:sz="0" w:space="0" w:color="auto"/>
                      </w:divBdr>
                    </w:div>
                  </w:divsChild>
                </w:div>
                <w:div w:id="999889781">
                  <w:marLeft w:val="0"/>
                  <w:marRight w:val="0"/>
                  <w:marTop w:val="0"/>
                  <w:marBottom w:val="0"/>
                  <w:divBdr>
                    <w:top w:val="none" w:sz="0" w:space="0" w:color="auto"/>
                    <w:left w:val="none" w:sz="0" w:space="0" w:color="auto"/>
                    <w:bottom w:val="none" w:sz="0" w:space="0" w:color="auto"/>
                    <w:right w:val="none" w:sz="0" w:space="0" w:color="auto"/>
                  </w:divBdr>
                  <w:divsChild>
                    <w:div w:id="115149789">
                      <w:marLeft w:val="0"/>
                      <w:marRight w:val="0"/>
                      <w:marTop w:val="0"/>
                      <w:marBottom w:val="0"/>
                      <w:divBdr>
                        <w:top w:val="none" w:sz="0" w:space="0" w:color="auto"/>
                        <w:left w:val="none" w:sz="0" w:space="0" w:color="auto"/>
                        <w:bottom w:val="none" w:sz="0" w:space="0" w:color="auto"/>
                        <w:right w:val="none" w:sz="0" w:space="0" w:color="auto"/>
                      </w:divBdr>
                    </w:div>
                  </w:divsChild>
                </w:div>
                <w:div w:id="1010333774">
                  <w:marLeft w:val="0"/>
                  <w:marRight w:val="0"/>
                  <w:marTop w:val="0"/>
                  <w:marBottom w:val="0"/>
                  <w:divBdr>
                    <w:top w:val="none" w:sz="0" w:space="0" w:color="auto"/>
                    <w:left w:val="none" w:sz="0" w:space="0" w:color="auto"/>
                    <w:bottom w:val="none" w:sz="0" w:space="0" w:color="auto"/>
                    <w:right w:val="none" w:sz="0" w:space="0" w:color="auto"/>
                  </w:divBdr>
                  <w:divsChild>
                    <w:div w:id="2114813425">
                      <w:marLeft w:val="0"/>
                      <w:marRight w:val="0"/>
                      <w:marTop w:val="0"/>
                      <w:marBottom w:val="0"/>
                      <w:divBdr>
                        <w:top w:val="none" w:sz="0" w:space="0" w:color="auto"/>
                        <w:left w:val="none" w:sz="0" w:space="0" w:color="auto"/>
                        <w:bottom w:val="none" w:sz="0" w:space="0" w:color="auto"/>
                        <w:right w:val="none" w:sz="0" w:space="0" w:color="auto"/>
                      </w:divBdr>
                    </w:div>
                  </w:divsChild>
                </w:div>
                <w:div w:id="1018698155">
                  <w:marLeft w:val="0"/>
                  <w:marRight w:val="0"/>
                  <w:marTop w:val="0"/>
                  <w:marBottom w:val="0"/>
                  <w:divBdr>
                    <w:top w:val="none" w:sz="0" w:space="0" w:color="auto"/>
                    <w:left w:val="none" w:sz="0" w:space="0" w:color="auto"/>
                    <w:bottom w:val="none" w:sz="0" w:space="0" w:color="auto"/>
                    <w:right w:val="none" w:sz="0" w:space="0" w:color="auto"/>
                  </w:divBdr>
                  <w:divsChild>
                    <w:div w:id="341661357">
                      <w:marLeft w:val="0"/>
                      <w:marRight w:val="0"/>
                      <w:marTop w:val="0"/>
                      <w:marBottom w:val="0"/>
                      <w:divBdr>
                        <w:top w:val="none" w:sz="0" w:space="0" w:color="auto"/>
                        <w:left w:val="none" w:sz="0" w:space="0" w:color="auto"/>
                        <w:bottom w:val="none" w:sz="0" w:space="0" w:color="auto"/>
                        <w:right w:val="none" w:sz="0" w:space="0" w:color="auto"/>
                      </w:divBdr>
                    </w:div>
                  </w:divsChild>
                </w:div>
                <w:div w:id="1020395632">
                  <w:marLeft w:val="0"/>
                  <w:marRight w:val="0"/>
                  <w:marTop w:val="0"/>
                  <w:marBottom w:val="0"/>
                  <w:divBdr>
                    <w:top w:val="none" w:sz="0" w:space="0" w:color="auto"/>
                    <w:left w:val="none" w:sz="0" w:space="0" w:color="auto"/>
                    <w:bottom w:val="none" w:sz="0" w:space="0" w:color="auto"/>
                    <w:right w:val="none" w:sz="0" w:space="0" w:color="auto"/>
                  </w:divBdr>
                  <w:divsChild>
                    <w:div w:id="814300379">
                      <w:marLeft w:val="0"/>
                      <w:marRight w:val="0"/>
                      <w:marTop w:val="0"/>
                      <w:marBottom w:val="0"/>
                      <w:divBdr>
                        <w:top w:val="none" w:sz="0" w:space="0" w:color="auto"/>
                        <w:left w:val="none" w:sz="0" w:space="0" w:color="auto"/>
                        <w:bottom w:val="none" w:sz="0" w:space="0" w:color="auto"/>
                        <w:right w:val="none" w:sz="0" w:space="0" w:color="auto"/>
                      </w:divBdr>
                    </w:div>
                  </w:divsChild>
                </w:div>
                <w:div w:id="1038629870">
                  <w:marLeft w:val="0"/>
                  <w:marRight w:val="0"/>
                  <w:marTop w:val="0"/>
                  <w:marBottom w:val="0"/>
                  <w:divBdr>
                    <w:top w:val="none" w:sz="0" w:space="0" w:color="auto"/>
                    <w:left w:val="none" w:sz="0" w:space="0" w:color="auto"/>
                    <w:bottom w:val="none" w:sz="0" w:space="0" w:color="auto"/>
                    <w:right w:val="none" w:sz="0" w:space="0" w:color="auto"/>
                  </w:divBdr>
                  <w:divsChild>
                    <w:div w:id="1097287126">
                      <w:marLeft w:val="0"/>
                      <w:marRight w:val="0"/>
                      <w:marTop w:val="0"/>
                      <w:marBottom w:val="0"/>
                      <w:divBdr>
                        <w:top w:val="none" w:sz="0" w:space="0" w:color="auto"/>
                        <w:left w:val="none" w:sz="0" w:space="0" w:color="auto"/>
                        <w:bottom w:val="none" w:sz="0" w:space="0" w:color="auto"/>
                        <w:right w:val="none" w:sz="0" w:space="0" w:color="auto"/>
                      </w:divBdr>
                    </w:div>
                  </w:divsChild>
                </w:div>
                <w:div w:id="1046561454">
                  <w:marLeft w:val="0"/>
                  <w:marRight w:val="0"/>
                  <w:marTop w:val="0"/>
                  <w:marBottom w:val="0"/>
                  <w:divBdr>
                    <w:top w:val="none" w:sz="0" w:space="0" w:color="auto"/>
                    <w:left w:val="none" w:sz="0" w:space="0" w:color="auto"/>
                    <w:bottom w:val="none" w:sz="0" w:space="0" w:color="auto"/>
                    <w:right w:val="none" w:sz="0" w:space="0" w:color="auto"/>
                  </w:divBdr>
                  <w:divsChild>
                    <w:div w:id="1756509179">
                      <w:marLeft w:val="0"/>
                      <w:marRight w:val="0"/>
                      <w:marTop w:val="0"/>
                      <w:marBottom w:val="0"/>
                      <w:divBdr>
                        <w:top w:val="none" w:sz="0" w:space="0" w:color="auto"/>
                        <w:left w:val="none" w:sz="0" w:space="0" w:color="auto"/>
                        <w:bottom w:val="none" w:sz="0" w:space="0" w:color="auto"/>
                        <w:right w:val="none" w:sz="0" w:space="0" w:color="auto"/>
                      </w:divBdr>
                    </w:div>
                  </w:divsChild>
                </w:div>
                <w:div w:id="1063407076">
                  <w:marLeft w:val="0"/>
                  <w:marRight w:val="0"/>
                  <w:marTop w:val="0"/>
                  <w:marBottom w:val="0"/>
                  <w:divBdr>
                    <w:top w:val="none" w:sz="0" w:space="0" w:color="auto"/>
                    <w:left w:val="none" w:sz="0" w:space="0" w:color="auto"/>
                    <w:bottom w:val="none" w:sz="0" w:space="0" w:color="auto"/>
                    <w:right w:val="none" w:sz="0" w:space="0" w:color="auto"/>
                  </w:divBdr>
                  <w:divsChild>
                    <w:div w:id="830099730">
                      <w:marLeft w:val="0"/>
                      <w:marRight w:val="0"/>
                      <w:marTop w:val="0"/>
                      <w:marBottom w:val="0"/>
                      <w:divBdr>
                        <w:top w:val="none" w:sz="0" w:space="0" w:color="auto"/>
                        <w:left w:val="none" w:sz="0" w:space="0" w:color="auto"/>
                        <w:bottom w:val="none" w:sz="0" w:space="0" w:color="auto"/>
                        <w:right w:val="none" w:sz="0" w:space="0" w:color="auto"/>
                      </w:divBdr>
                    </w:div>
                  </w:divsChild>
                </w:div>
                <w:div w:id="1072847397">
                  <w:marLeft w:val="0"/>
                  <w:marRight w:val="0"/>
                  <w:marTop w:val="0"/>
                  <w:marBottom w:val="0"/>
                  <w:divBdr>
                    <w:top w:val="none" w:sz="0" w:space="0" w:color="auto"/>
                    <w:left w:val="none" w:sz="0" w:space="0" w:color="auto"/>
                    <w:bottom w:val="none" w:sz="0" w:space="0" w:color="auto"/>
                    <w:right w:val="none" w:sz="0" w:space="0" w:color="auto"/>
                  </w:divBdr>
                  <w:divsChild>
                    <w:div w:id="918248820">
                      <w:marLeft w:val="0"/>
                      <w:marRight w:val="0"/>
                      <w:marTop w:val="0"/>
                      <w:marBottom w:val="0"/>
                      <w:divBdr>
                        <w:top w:val="none" w:sz="0" w:space="0" w:color="auto"/>
                        <w:left w:val="none" w:sz="0" w:space="0" w:color="auto"/>
                        <w:bottom w:val="none" w:sz="0" w:space="0" w:color="auto"/>
                        <w:right w:val="none" w:sz="0" w:space="0" w:color="auto"/>
                      </w:divBdr>
                    </w:div>
                  </w:divsChild>
                </w:div>
                <w:div w:id="1080172039">
                  <w:marLeft w:val="0"/>
                  <w:marRight w:val="0"/>
                  <w:marTop w:val="0"/>
                  <w:marBottom w:val="0"/>
                  <w:divBdr>
                    <w:top w:val="none" w:sz="0" w:space="0" w:color="auto"/>
                    <w:left w:val="none" w:sz="0" w:space="0" w:color="auto"/>
                    <w:bottom w:val="none" w:sz="0" w:space="0" w:color="auto"/>
                    <w:right w:val="none" w:sz="0" w:space="0" w:color="auto"/>
                  </w:divBdr>
                  <w:divsChild>
                    <w:div w:id="1862624014">
                      <w:marLeft w:val="0"/>
                      <w:marRight w:val="0"/>
                      <w:marTop w:val="0"/>
                      <w:marBottom w:val="0"/>
                      <w:divBdr>
                        <w:top w:val="none" w:sz="0" w:space="0" w:color="auto"/>
                        <w:left w:val="none" w:sz="0" w:space="0" w:color="auto"/>
                        <w:bottom w:val="none" w:sz="0" w:space="0" w:color="auto"/>
                        <w:right w:val="none" w:sz="0" w:space="0" w:color="auto"/>
                      </w:divBdr>
                    </w:div>
                  </w:divsChild>
                </w:div>
                <w:div w:id="1083257298">
                  <w:marLeft w:val="0"/>
                  <w:marRight w:val="0"/>
                  <w:marTop w:val="0"/>
                  <w:marBottom w:val="0"/>
                  <w:divBdr>
                    <w:top w:val="none" w:sz="0" w:space="0" w:color="auto"/>
                    <w:left w:val="none" w:sz="0" w:space="0" w:color="auto"/>
                    <w:bottom w:val="none" w:sz="0" w:space="0" w:color="auto"/>
                    <w:right w:val="none" w:sz="0" w:space="0" w:color="auto"/>
                  </w:divBdr>
                  <w:divsChild>
                    <w:div w:id="572550333">
                      <w:marLeft w:val="0"/>
                      <w:marRight w:val="0"/>
                      <w:marTop w:val="0"/>
                      <w:marBottom w:val="0"/>
                      <w:divBdr>
                        <w:top w:val="none" w:sz="0" w:space="0" w:color="auto"/>
                        <w:left w:val="none" w:sz="0" w:space="0" w:color="auto"/>
                        <w:bottom w:val="none" w:sz="0" w:space="0" w:color="auto"/>
                        <w:right w:val="none" w:sz="0" w:space="0" w:color="auto"/>
                      </w:divBdr>
                    </w:div>
                  </w:divsChild>
                </w:div>
                <w:div w:id="1084105940">
                  <w:marLeft w:val="0"/>
                  <w:marRight w:val="0"/>
                  <w:marTop w:val="0"/>
                  <w:marBottom w:val="0"/>
                  <w:divBdr>
                    <w:top w:val="none" w:sz="0" w:space="0" w:color="auto"/>
                    <w:left w:val="none" w:sz="0" w:space="0" w:color="auto"/>
                    <w:bottom w:val="none" w:sz="0" w:space="0" w:color="auto"/>
                    <w:right w:val="none" w:sz="0" w:space="0" w:color="auto"/>
                  </w:divBdr>
                  <w:divsChild>
                    <w:div w:id="1047879425">
                      <w:marLeft w:val="0"/>
                      <w:marRight w:val="0"/>
                      <w:marTop w:val="0"/>
                      <w:marBottom w:val="0"/>
                      <w:divBdr>
                        <w:top w:val="none" w:sz="0" w:space="0" w:color="auto"/>
                        <w:left w:val="none" w:sz="0" w:space="0" w:color="auto"/>
                        <w:bottom w:val="none" w:sz="0" w:space="0" w:color="auto"/>
                        <w:right w:val="none" w:sz="0" w:space="0" w:color="auto"/>
                      </w:divBdr>
                    </w:div>
                  </w:divsChild>
                </w:div>
                <w:div w:id="1087262876">
                  <w:marLeft w:val="0"/>
                  <w:marRight w:val="0"/>
                  <w:marTop w:val="0"/>
                  <w:marBottom w:val="0"/>
                  <w:divBdr>
                    <w:top w:val="none" w:sz="0" w:space="0" w:color="auto"/>
                    <w:left w:val="none" w:sz="0" w:space="0" w:color="auto"/>
                    <w:bottom w:val="none" w:sz="0" w:space="0" w:color="auto"/>
                    <w:right w:val="none" w:sz="0" w:space="0" w:color="auto"/>
                  </w:divBdr>
                  <w:divsChild>
                    <w:div w:id="1065490295">
                      <w:marLeft w:val="0"/>
                      <w:marRight w:val="0"/>
                      <w:marTop w:val="0"/>
                      <w:marBottom w:val="0"/>
                      <w:divBdr>
                        <w:top w:val="none" w:sz="0" w:space="0" w:color="auto"/>
                        <w:left w:val="none" w:sz="0" w:space="0" w:color="auto"/>
                        <w:bottom w:val="none" w:sz="0" w:space="0" w:color="auto"/>
                        <w:right w:val="none" w:sz="0" w:space="0" w:color="auto"/>
                      </w:divBdr>
                    </w:div>
                  </w:divsChild>
                </w:div>
                <w:div w:id="1091050777">
                  <w:marLeft w:val="0"/>
                  <w:marRight w:val="0"/>
                  <w:marTop w:val="0"/>
                  <w:marBottom w:val="0"/>
                  <w:divBdr>
                    <w:top w:val="none" w:sz="0" w:space="0" w:color="auto"/>
                    <w:left w:val="none" w:sz="0" w:space="0" w:color="auto"/>
                    <w:bottom w:val="none" w:sz="0" w:space="0" w:color="auto"/>
                    <w:right w:val="none" w:sz="0" w:space="0" w:color="auto"/>
                  </w:divBdr>
                  <w:divsChild>
                    <w:div w:id="131366152">
                      <w:marLeft w:val="0"/>
                      <w:marRight w:val="0"/>
                      <w:marTop w:val="0"/>
                      <w:marBottom w:val="0"/>
                      <w:divBdr>
                        <w:top w:val="none" w:sz="0" w:space="0" w:color="auto"/>
                        <w:left w:val="none" w:sz="0" w:space="0" w:color="auto"/>
                        <w:bottom w:val="none" w:sz="0" w:space="0" w:color="auto"/>
                        <w:right w:val="none" w:sz="0" w:space="0" w:color="auto"/>
                      </w:divBdr>
                    </w:div>
                  </w:divsChild>
                </w:div>
                <w:div w:id="1101336124">
                  <w:marLeft w:val="0"/>
                  <w:marRight w:val="0"/>
                  <w:marTop w:val="0"/>
                  <w:marBottom w:val="0"/>
                  <w:divBdr>
                    <w:top w:val="none" w:sz="0" w:space="0" w:color="auto"/>
                    <w:left w:val="none" w:sz="0" w:space="0" w:color="auto"/>
                    <w:bottom w:val="none" w:sz="0" w:space="0" w:color="auto"/>
                    <w:right w:val="none" w:sz="0" w:space="0" w:color="auto"/>
                  </w:divBdr>
                  <w:divsChild>
                    <w:div w:id="945423008">
                      <w:marLeft w:val="0"/>
                      <w:marRight w:val="0"/>
                      <w:marTop w:val="0"/>
                      <w:marBottom w:val="0"/>
                      <w:divBdr>
                        <w:top w:val="none" w:sz="0" w:space="0" w:color="auto"/>
                        <w:left w:val="none" w:sz="0" w:space="0" w:color="auto"/>
                        <w:bottom w:val="none" w:sz="0" w:space="0" w:color="auto"/>
                        <w:right w:val="none" w:sz="0" w:space="0" w:color="auto"/>
                      </w:divBdr>
                    </w:div>
                  </w:divsChild>
                </w:div>
                <w:div w:id="1106072865">
                  <w:marLeft w:val="0"/>
                  <w:marRight w:val="0"/>
                  <w:marTop w:val="0"/>
                  <w:marBottom w:val="0"/>
                  <w:divBdr>
                    <w:top w:val="none" w:sz="0" w:space="0" w:color="auto"/>
                    <w:left w:val="none" w:sz="0" w:space="0" w:color="auto"/>
                    <w:bottom w:val="none" w:sz="0" w:space="0" w:color="auto"/>
                    <w:right w:val="none" w:sz="0" w:space="0" w:color="auto"/>
                  </w:divBdr>
                  <w:divsChild>
                    <w:div w:id="220605985">
                      <w:marLeft w:val="0"/>
                      <w:marRight w:val="0"/>
                      <w:marTop w:val="0"/>
                      <w:marBottom w:val="0"/>
                      <w:divBdr>
                        <w:top w:val="none" w:sz="0" w:space="0" w:color="auto"/>
                        <w:left w:val="none" w:sz="0" w:space="0" w:color="auto"/>
                        <w:bottom w:val="none" w:sz="0" w:space="0" w:color="auto"/>
                        <w:right w:val="none" w:sz="0" w:space="0" w:color="auto"/>
                      </w:divBdr>
                    </w:div>
                  </w:divsChild>
                </w:div>
                <w:div w:id="1112439289">
                  <w:marLeft w:val="0"/>
                  <w:marRight w:val="0"/>
                  <w:marTop w:val="0"/>
                  <w:marBottom w:val="0"/>
                  <w:divBdr>
                    <w:top w:val="none" w:sz="0" w:space="0" w:color="auto"/>
                    <w:left w:val="none" w:sz="0" w:space="0" w:color="auto"/>
                    <w:bottom w:val="none" w:sz="0" w:space="0" w:color="auto"/>
                    <w:right w:val="none" w:sz="0" w:space="0" w:color="auto"/>
                  </w:divBdr>
                  <w:divsChild>
                    <w:div w:id="336352857">
                      <w:marLeft w:val="0"/>
                      <w:marRight w:val="0"/>
                      <w:marTop w:val="0"/>
                      <w:marBottom w:val="0"/>
                      <w:divBdr>
                        <w:top w:val="none" w:sz="0" w:space="0" w:color="auto"/>
                        <w:left w:val="none" w:sz="0" w:space="0" w:color="auto"/>
                        <w:bottom w:val="none" w:sz="0" w:space="0" w:color="auto"/>
                        <w:right w:val="none" w:sz="0" w:space="0" w:color="auto"/>
                      </w:divBdr>
                    </w:div>
                  </w:divsChild>
                </w:div>
                <w:div w:id="1113138474">
                  <w:marLeft w:val="0"/>
                  <w:marRight w:val="0"/>
                  <w:marTop w:val="0"/>
                  <w:marBottom w:val="0"/>
                  <w:divBdr>
                    <w:top w:val="none" w:sz="0" w:space="0" w:color="auto"/>
                    <w:left w:val="none" w:sz="0" w:space="0" w:color="auto"/>
                    <w:bottom w:val="none" w:sz="0" w:space="0" w:color="auto"/>
                    <w:right w:val="none" w:sz="0" w:space="0" w:color="auto"/>
                  </w:divBdr>
                  <w:divsChild>
                    <w:div w:id="2045981928">
                      <w:marLeft w:val="0"/>
                      <w:marRight w:val="0"/>
                      <w:marTop w:val="0"/>
                      <w:marBottom w:val="0"/>
                      <w:divBdr>
                        <w:top w:val="none" w:sz="0" w:space="0" w:color="auto"/>
                        <w:left w:val="none" w:sz="0" w:space="0" w:color="auto"/>
                        <w:bottom w:val="none" w:sz="0" w:space="0" w:color="auto"/>
                        <w:right w:val="none" w:sz="0" w:space="0" w:color="auto"/>
                      </w:divBdr>
                    </w:div>
                  </w:divsChild>
                </w:div>
                <w:div w:id="1117337064">
                  <w:marLeft w:val="0"/>
                  <w:marRight w:val="0"/>
                  <w:marTop w:val="0"/>
                  <w:marBottom w:val="0"/>
                  <w:divBdr>
                    <w:top w:val="none" w:sz="0" w:space="0" w:color="auto"/>
                    <w:left w:val="none" w:sz="0" w:space="0" w:color="auto"/>
                    <w:bottom w:val="none" w:sz="0" w:space="0" w:color="auto"/>
                    <w:right w:val="none" w:sz="0" w:space="0" w:color="auto"/>
                  </w:divBdr>
                  <w:divsChild>
                    <w:div w:id="1695106518">
                      <w:marLeft w:val="0"/>
                      <w:marRight w:val="0"/>
                      <w:marTop w:val="0"/>
                      <w:marBottom w:val="0"/>
                      <w:divBdr>
                        <w:top w:val="none" w:sz="0" w:space="0" w:color="auto"/>
                        <w:left w:val="none" w:sz="0" w:space="0" w:color="auto"/>
                        <w:bottom w:val="none" w:sz="0" w:space="0" w:color="auto"/>
                        <w:right w:val="none" w:sz="0" w:space="0" w:color="auto"/>
                      </w:divBdr>
                    </w:div>
                  </w:divsChild>
                </w:div>
                <w:div w:id="1128166589">
                  <w:marLeft w:val="0"/>
                  <w:marRight w:val="0"/>
                  <w:marTop w:val="0"/>
                  <w:marBottom w:val="0"/>
                  <w:divBdr>
                    <w:top w:val="none" w:sz="0" w:space="0" w:color="auto"/>
                    <w:left w:val="none" w:sz="0" w:space="0" w:color="auto"/>
                    <w:bottom w:val="none" w:sz="0" w:space="0" w:color="auto"/>
                    <w:right w:val="none" w:sz="0" w:space="0" w:color="auto"/>
                  </w:divBdr>
                  <w:divsChild>
                    <w:div w:id="1142238253">
                      <w:marLeft w:val="0"/>
                      <w:marRight w:val="0"/>
                      <w:marTop w:val="0"/>
                      <w:marBottom w:val="0"/>
                      <w:divBdr>
                        <w:top w:val="none" w:sz="0" w:space="0" w:color="auto"/>
                        <w:left w:val="none" w:sz="0" w:space="0" w:color="auto"/>
                        <w:bottom w:val="none" w:sz="0" w:space="0" w:color="auto"/>
                        <w:right w:val="none" w:sz="0" w:space="0" w:color="auto"/>
                      </w:divBdr>
                    </w:div>
                  </w:divsChild>
                </w:div>
                <w:div w:id="1131170315">
                  <w:marLeft w:val="0"/>
                  <w:marRight w:val="0"/>
                  <w:marTop w:val="0"/>
                  <w:marBottom w:val="0"/>
                  <w:divBdr>
                    <w:top w:val="none" w:sz="0" w:space="0" w:color="auto"/>
                    <w:left w:val="none" w:sz="0" w:space="0" w:color="auto"/>
                    <w:bottom w:val="none" w:sz="0" w:space="0" w:color="auto"/>
                    <w:right w:val="none" w:sz="0" w:space="0" w:color="auto"/>
                  </w:divBdr>
                  <w:divsChild>
                    <w:div w:id="1700087614">
                      <w:marLeft w:val="0"/>
                      <w:marRight w:val="0"/>
                      <w:marTop w:val="0"/>
                      <w:marBottom w:val="0"/>
                      <w:divBdr>
                        <w:top w:val="none" w:sz="0" w:space="0" w:color="auto"/>
                        <w:left w:val="none" w:sz="0" w:space="0" w:color="auto"/>
                        <w:bottom w:val="none" w:sz="0" w:space="0" w:color="auto"/>
                        <w:right w:val="none" w:sz="0" w:space="0" w:color="auto"/>
                      </w:divBdr>
                    </w:div>
                  </w:divsChild>
                </w:div>
                <w:div w:id="1140609001">
                  <w:marLeft w:val="0"/>
                  <w:marRight w:val="0"/>
                  <w:marTop w:val="0"/>
                  <w:marBottom w:val="0"/>
                  <w:divBdr>
                    <w:top w:val="none" w:sz="0" w:space="0" w:color="auto"/>
                    <w:left w:val="none" w:sz="0" w:space="0" w:color="auto"/>
                    <w:bottom w:val="none" w:sz="0" w:space="0" w:color="auto"/>
                    <w:right w:val="none" w:sz="0" w:space="0" w:color="auto"/>
                  </w:divBdr>
                  <w:divsChild>
                    <w:div w:id="2017805265">
                      <w:marLeft w:val="0"/>
                      <w:marRight w:val="0"/>
                      <w:marTop w:val="0"/>
                      <w:marBottom w:val="0"/>
                      <w:divBdr>
                        <w:top w:val="none" w:sz="0" w:space="0" w:color="auto"/>
                        <w:left w:val="none" w:sz="0" w:space="0" w:color="auto"/>
                        <w:bottom w:val="none" w:sz="0" w:space="0" w:color="auto"/>
                        <w:right w:val="none" w:sz="0" w:space="0" w:color="auto"/>
                      </w:divBdr>
                    </w:div>
                  </w:divsChild>
                </w:div>
                <w:div w:id="1140926547">
                  <w:marLeft w:val="0"/>
                  <w:marRight w:val="0"/>
                  <w:marTop w:val="0"/>
                  <w:marBottom w:val="0"/>
                  <w:divBdr>
                    <w:top w:val="none" w:sz="0" w:space="0" w:color="auto"/>
                    <w:left w:val="none" w:sz="0" w:space="0" w:color="auto"/>
                    <w:bottom w:val="none" w:sz="0" w:space="0" w:color="auto"/>
                    <w:right w:val="none" w:sz="0" w:space="0" w:color="auto"/>
                  </w:divBdr>
                  <w:divsChild>
                    <w:div w:id="384530806">
                      <w:marLeft w:val="0"/>
                      <w:marRight w:val="0"/>
                      <w:marTop w:val="0"/>
                      <w:marBottom w:val="0"/>
                      <w:divBdr>
                        <w:top w:val="none" w:sz="0" w:space="0" w:color="auto"/>
                        <w:left w:val="none" w:sz="0" w:space="0" w:color="auto"/>
                        <w:bottom w:val="none" w:sz="0" w:space="0" w:color="auto"/>
                        <w:right w:val="none" w:sz="0" w:space="0" w:color="auto"/>
                      </w:divBdr>
                    </w:div>
                  </w:divsChild>
                </w:div>
                <w:div w:id="1143159183">
                  <w:marLeft w:val="0"/>
                  <w:marRight w:val="0"/>
                  <w:marTop w:val="0"/>
                  <w:marBottom w:val="0"/>
                  <w:divBdr>
                    <w:top w:val="none" w:sz="0" w:space="0" w:color="auto"/>
                    <w:left w:val="none" w:sz="0" w:space="0" w:color="auto"/>
                    <w:bottom w:val="none" w:sz="0" w:space="0" w:color="auto"/>
                    <w:right w:val="none" w:sz="0" w:space="0" w:color="auto"/>
                  </w:divBdr>
                  <w:divsChild>
                    <w:div w:id="247620116">
                      <w:marLeft w:val="0"/>
                      <w:marRight w:val="0"/>
                      <w:marTop w:val="0"/>
                      <w:marBottom w:val="0"/>
                      <w:divBdr>
                        <w:top w:val="none" w:sz="0" w:space="0" w:color="auto"/>
                        <w:left w:val="none" w:sz="0" w:space="0" w:color="auto"/>
                        <w:bottom w:val="none" w:sz="0" w:space="0" w:color="auto"/>
                        <w:right w:val="none" w:sz="0" w:space="0" w:color="auto"/>
                      </w:divBdr>
                    </w:div>
                  </w:divsChild>
                </w:div>
                <w:div w:id="1147477563">
                  <w:marLeft w:val="0"/>
                  <w:marRight w:val="0"/>
                  <w:marTop w:val="0"/>
                  <w:marBottom w:val="0"/>
                  <w:divBdr>
                    <w:top w:val="none" w:sz="0" w:space="0" w:color="auto"/>
                    <w:left w:val="none" w:sz="0" w:space="0" w:color="auto"/>
                    <w:bottom w:val="none" w:sz="0" w:space="0" w:color="auto"/>
                    <w:right w:val="none" w:sz="0" w:space="0" w:color="auto"/>
                  </w:divBdr>
                  <w:divsChild>
                    <w:div w:id="293995899">
                      <w:marLeft w:val="0"/>
                      <w:marRight w:val="0"/>
                      <w:marTop w:val="0"/>
                      <w:marBottom w:val="0"/>
                      <w:divBdr>
                        <w:top w:val="none" w:sz="0" w:space="0" w:color="auto"/>
                        <w:left w:val="none" w:sz="0" w:space="0" w:color="auto"/>
                        <w:bottom w:val="none" w:sz="0" w:space="0" w:color="auto"/>
                        <w:right w:val="none" w:sz="0" w:space="0" w:color="auto"/>
                      </w:divBdr>
                    </w:div>
                  </w:divsChild>
                </w:div>
                <w:div w:id="1149244958">
                  <w:marLeft w:val="0"/>
                  <w:marRight w:val="0"/>
                  <w:marTop w:val="0"/>
                  <w:marBottom w:val="0"/>
                  <w:divBdr>
                    <w:top w:val="none" w:sz="0" w:space="0" w:color="auto"/>
                    <w:left w:val="none" w:sz="0" w:space="0" w:color="auto"/>
                    <w:bottom w:val="none" w:sz="0" w:space="0" w:color="auto"/>
                    <w:right w:val="none" w:sz="0" w:space="0" w:color="auto"/>
                  </w:divBdr>
                  <w:divsChild>
                    <w:div w:id="1725372096">
                      <w:marLeft w:val="0"/>
                      <w:marRight w:val="0"/>
                      <w:marTop w:val="0"/>
                      <w:marBottom w:val="0"/>
                      <w:divBdr>
                        <w:top w:val="none" w:sz="0" w:space="0" w:color="auto"/>
                        <w:left w:val="none" w:sz="0" w:space="0" w:color="auto"/>
                        <w:bottom w:val="none" w:sz="0" w:space="0" w:color="auto"/>
                        <w:right w:val="none" w:sz="0" w:space="0" w:color="auto"/>
                      </w:divBdr>
                    </w:div>
                  </w:divsChild>
                </w:div>
                <w:div w:id="1153986604">
                  <w:marLeft w:val="0"/>
                  <w:marRight w:val="0"/>
                  <w:marTop w:val="0"/>
                  <w:marBottom w:val="0"/>
                  <w:divBdr>
                    <w:top w:val="none" w:sz="0" w:space="0" w:color="auto"/>
                    <w:left w:val="none" w:sz="0" w:space="0" w:color="auto"/>
                    <w:bottom w:val="none" w:sz="0" w:space="0" w:color="auto"/>
                    <w:right w:val="none" w:sz="0" w:space="0" w:color="auto"/>
                  </w:divBdr>
                  <w:divsChild>
                    <w:div w:id="1648821664">
                      <w:marLeft w:val="0"/>
                      <w:marRight w:val="0"/>
                      <w:marTop w:val="0"/>
                      <w:marBottom w:val="0"/>
                      <w:divBdr>
                        <w:top w:val="none" w:sz="0" w:space="0" w:color="auto"/>
                        <w:left w:val="none" w:sz="0" w:space="0" w:color="auto"/>
                        <w:bottom w:val="none" w:sz="0" w:space="0" w:color="auto"/>
                        <w:right w:val="none" w:sz="0" w:space="0" w:color="auto"/>
                      </w:divBdr>
                    </w:div>
                  </w:divsChild>
                </w:div>
                <w:div w:id="1156918426">
                  <w:marLeft w:val="0"/>
                  <w:marRight w:val="0"/>
                  <w:marTop w:val="0"/>
                  <w:marBottom w:val="0"/>
                  <w:divBdr>
                    <w:top w:val="none" w:sz="0" w:space="0" w:color="auto"/>
                    <w:left w:val="none" w:sz="0" w:space="0" w:color="auto"/>
                    <w:bottom w:val="none" w:sz="0" w:space="0" w:color="auto"/>
                    <w:right w:val="none" w:sz="0" w:space="0" w:color="auto"/>
                  </w:divBdr>
                  <w:divsChild>
                    <w:div w:id="678432591">
                      <w:marLeft w:val="0"/>
                      <w:marRight w:val="0"/>
                      <w:marTop w:val="0"/>
                      <w:marBottom w:val="0"/>
                      <w:divBdr>
                        <w:top w:val="none" w:sz="0" w:space="0" w:color="auto"/>
                        <w:left w:val="none" w:sz="0" w:space="0" w:color="auto"/>
                        <w:bottom w:val="none" w:sz="0" w:space="0" w:color="auto"/>
                        <w:right w:val="none" w:sz="0" w:space="0" w:color="auto"/>
                      </w:divBdr>
                    </w:div>
                  </w:divsChild>
                </w:div>
                <w:div w:id="1158611918">
                  <w:marLeft w:val="0"/>
                  <w:marRight w:val="0"/>
                  <w:marTop w:val="0"/>
                  <w:marBottom w:val="0"/>
                  <w:divBdr>
                    <w:top w:val="none" w:sz="0" w:space="0" w:color="auto"/>
                    <w:left w:val="none" w:sz="0" w:space="0" w:color="auto"/>
                    <w:bottom w:val="none" w:sz="0" w:space="0" w:color="auto"/>
                    <w:right w:val="none" w:sz="0" w:space="0" w:color="auto"/>
                  </w:divBdr>
                  <w:divsChild>
                    <w:div w:id="1607738045">
                      <w:marLeft w:val="0"/>
                      <w:marRight w:val="0"/>
                      <w:marTop w:val="0"/>
                      <w:marBottom w:val="0"/>
                      <w:divBdr>
                        <w:top w:val="none" w:sz="0" w:space="0" w:color="auto"/>
                        <w:left w:val="none" w:sz="0" w:space="0" w:color="auto"/>
                        <w:bottom w:val="none" w:sz="0" w:space="0" w:color="auto"/>
                        <w:right w:val="none" w:sz="0" w:space="0" w:color="auto"/>
                      </w:divBdr>
                    </w:div>
                  </w:divsChild>
                </w:div>
                <w:div w:id="1194657021">
                  <w:marLeft w:val="0"/>
                  <w:marRight w:val="0"/>
                  <w:marTop w:val="0"/>
                  <w:marBottom w:val="0"/>
                  <w:divBdr>
                    <w:top w:val="none" w:sz="0" w:space="0" w:color="auto"/>
                    <w:left w:val="none" w:sz="0" w:space="0" w:color="auto"/>
                    <w:bottom w:val="none" w:sz="0" w:space="0" w:color="auto"/>
                    <w:right w:val="none" w:sz="0" w:space="0" w:color="auto"/>
                  </w:divBdr>
                  <w:divsChild>
                    <w:div w:id="1157384155">
                      <w:marLeft w:val="0"/>
                      <w:marRight w:val="0"/>
                      <w:marTop w:val="0"/>
                      <w:marBottom w:val="0"/>
                      <w:divBdr>
                        <w:top w:val="none" w:sz="0" w:space="0" w:color="auto"/>
                        <w:left w:val="none" w:sz="0" w:space="0" w:color="auto"/>
                        <w:bottom w:val="none" w:sz="0" w:space="0" w:color="auto"/>
                        <w:right w:val="none" w:sz="0" w:space="0" w:color="auto"/>
                      </w:divBdr>
                    </w:div>
                  </w:divsChild>
                </w:div>
                <w:div w:id="1196581933">
                  <w:marLeft w:val="0"/>
                  <w:marRight w:val="0"/>
                  <w:marTop w:val="0"/>
                  <w:marBottom w:val="0"/>
                  <w:divBdr>
                    <w:top w:val="none" w:sz="0" w:space="0" w:color="auto"/>
                    <w:left w:val="none" w:sz="0" w:space="0" w:color="auto"/>
                    <w:bottom w:val="none" w:sz="0" w:space="0" w:color="auto"/>
                    <w:right w:val="none" w:sz="0" w:space="0" w:color="auto"/>
                  </w:divBdr>
                  <w:divsChild>
                    <w:div w:id="730229112">
                      <w:marLeft w:val="0"/>
                      <w:marRight w:val="0"/>
                      <w:marTop w:val="0"/>
                      <w:marBottom w:val="0"/>
                      <w:divBdr>
                        <w:top w:val="none" w:sz="0" w:space="0" w:color="auto"/>
                        <w:left w:val="none" w:sz="0" w:space="0" w:color="auto"/>
                        <w:bottom w:val="none" w:sz="0" w:space="0" w:color="auto"/>
                        <w:right w:val="none" w:sz="0" w:space="0" w:color="auto"/>
                      </w:divBdr>
                    </w:div>
                  </w:divsChild>
                </w:div>
                <w:div w:id="1227688703">
                  <w:marLeft w:val="0"/>
                  <w:marRight w:val="0"/>
                  <w:marTop w:val="0"/>
                  <w:marBottom w:val="0"/>
                  <w:divBdr>
                    <w:top w:val="none" w:sz="0" w:space="0" w:color="auto"/>
                    <w:left w:val="none" w:sz="0" w:space="0" w:color="auto"/>
                    <w:bottom w:val="none" w:sz="0" w:space="0" w:color="auto"/>
                    <w:right w:val="none" w:sz="0" w:space="0" w:color="auto"/>
                  </w:divBdr>
                  <w:divsChild>
                    <w:div w:id="114832172">
                      <w:marLeft w:val="0"/>
                      <w:marRight w:val="0"/>
                      <w:marTop w:val="0"/>
                      <w:marBottom w:val="0"/>
                      <w:divBdr>
                        <w:top w:val="none" w:sz="0" w:space="0" w:color="auto"/>
                        <w:left w:val="none" w:sz="0" w:space="0" w:color="auto"/>
                        <w:bottom w:val="none" w:sz="0" w:space="0" w:color="auto"/>
                        <w:right w:val="none" w:sz="0" w:space="0" w:color="auto"/>
                      </w:divBdr>
                    </w:div>
                  </w:divsChild>
                </w:div>
                <w:div w:id="1239750110">
                  <w:marLeft w:val="0"/>
                  <w:marRight w:val="0"/>
                  <w:marTop w:val="0"/>
                  <w:marBottom w:val="0"/>
                  <w:divBdr>
                    <w:top w:val="none" w:sz="0" w:space="0" w:color="auto"/>
                    <w:left w:val="none" w:sz="0" w:space="0" w:color="auto"/>
                    <w:bottom w:val="none" w:sz="0" w:space="0" w:color="auto"/>
                    <w:right w:val="none" w:sz="0" w:space="0" w:color="auto"/>
                  </w:divBdr>
                  <w:divsChild>
                    <w:div w:id="1889804462">
                      <w:marLeft w:val="0"/>
                      <w:marRight w:val="0"/>
                      <w:marTop w:val="0"/>
                      <w:marBottom w:val="0"/>
                      <w:divBdr>
                        <w:top w:val="none" w:sz="0" w:space="0" w:color="auto"/>
                        <w:left w:val="none" w:sz="0" w:space="0" w:color="auto"/>
                        <w:bottom w:val="none" w:sz="0" w:space="0" w:color="auto"/>
                        <w:right w:val="none" w:sz="0" w:space="0" w:color="auto"/>
                      </w:divBdr>
                    </w:div>
                  </w:divsChild>
                </w:div>
                <w:div w:id="1241409779">
                  <w:marLeft w:val="0"/>
                  <w:marRight w:val="0"/>
                  <w:marTop w:val="0"/>
                  <w:marBottom w:val="0"/>
                  <w:divBdr>
                    <w:top w:val="none" w:sz="0" w:space="0" w:color="auto"/>
                    <w:left w:val="none" w:sz="0" w:space="0" w:color="auto"/>
                    <w:bottom w:val="none" w:sz="0" w:space="0" w:color="auto"/>
                    <w:right w:val="none" w:sz="0" w:space="0" w:color="auto"/>
                  </w:divBdr>
                  <w:divsChild>
                    <w:div w:id="852841867">
                      <w:marLeft w:val="0"/>
                      <w:marRight w:val="0"/>
                      <w:marTop w:val="0"/>
                      <w:marBottom w:val="0"/>
                      <w:divBdr>
                        <w:top w:val="none" w:sz="0" w:space="0" w:color="auto"/>
                        <w:left w:val="none" w:sz="0" w:space="0" w:color="auto"/>
                        <w:bottom w:val="none" w:sz="0" w:space="0" w:color="auto"/>
                        <w:right w:val="none" w:sz="0" w:space="0" w:color="auto"/>
                      </w:divBdr>
                    </w:div>
                  </w:divsChild>
                </w:div>
                <w:div w:id="1264798582">
                  <w:marLeft w:val="0"/>
                  <w:marRight w:val="0"/>
                  <w:marTop w:val="0"/>
                  <w:marBottom w:val="0"/>
                  <w:divBdr>
                    <w:top w:val="none" w:sz="0" w:space="0" w:color="auto"/>
                    <w:left w:val="none" w:sz="0" w:space="0" w:color="auto"/>
                    <w:bottom w:val="none" w:sz="0" w:space="0" w:color="auto"/>
                    <w:right w:val="none" w:sz="0" w:space="0" w:color="auto"/>
                  </w:divBdr>
                  <w:divsChild>
                    <w:div w:id="927732933">
                      <w:marLeft w:val="0"/>
                      <w:marRight w:val="0"/>
                      <w:marTop w:val="0"/>
                      <w:marBottom w:val="0"/>
                      <w:divBdr>
                        <w:top w:val="none" w:sz="0" w:space="0" w:color="auto"/>
                        <w:left w:val="none" w:sz="0" w:space="0" w:color="auto"/>
                        <w:bottom w:val="none" w:sz="0" w:space="0" w:color="auto"/>
                        <w:right w:val="none" w:sz="0" w:space="0" w:color="auto"/>
                      </w:divBdr>
                    </w:div>
                  </w:divsChild>
                </w:div>
                <w:div w:id="1265724638">
                  <w:marLeft w:val="0"/>
                  <w:marRight w:val="0"/>
                  <w:marTop w:val="0"/>
                  <w:marBottom w:val="0"/>
                  <w:divBdr>
                    <w:top w:val="none" w:sz="0" w:space="0" w:color="auto"/>
                    <w:left w:val="none" w:sz="0" w:space="0" w:color="auto"/>
                    <w:bottom w:val="none" w:sz="0" w:space="0" w:color="auto"/>
                    <w:right w:val="none" w:sz="0" w:space="0" w:color="auto"/>
                  </w:divBdr>
                  <w:divsChild>
                    <w:div w:id="318003098">
                      <w:marLeft w:val="0"/>
                      <w:marRight w:val="0"/>
                      <w:marTop w:val="0"/>
                      <w:marBottom w:val="0"/>
                      <w:divBdr>
                        <w:top w:val="none" w:sz="0" w:space="0" w:color="auto"/>
                        <w:left w:val="none" w:sz="0" w:space="0" w:color="auto"/>
                        <w:bottom w:val="none" w:sz="0" w:space="0" w:color="auto"/>
                        <w:right w:val="none" w:sz="0" w:space="0" w:color="auto"/>
                      </w:divBdr>
                    </w:div>
                    <w:div w:id="882791167">
                      <w:marLeft w:val="0"/>
                      <w:marRight w:val="0"/>
                      <w:marTop w:val="0"/>
                      <w:marBottom w:val="0"/>
                      <w:divBdr>
                        <w:top w:val="none" w:sz="0" w:space="0" w:color="auto"/>
                        <w:left w:val="none" w:sz="0" w:space="0" w:color="auto"/>
                        <w:bottom w:val="none" w:sz="0" w:space="0" w:color="auto"/>
                        <w:right w:val="none" w:sz="0" w:space="0" w:color="auto"/>
                      </w:divBdr>
                    </w:div>
                  </w:divsChild>
                </w:div>
                <w:div w:id="1274433772">
                  <w:marLeft w:val="0"/>
                  <w:marRight w:val="0"/>
                  <w:marTop w:val="0"/>
                  <w:marBottom w:val="0"/>
                  <w:divBdr>
                    <w:top w:val="none" w:sz="0" w:space="0" w:color="auto"/>
                    <w:left w:val="none" w:sz="0" w:space="0" w:color="auto"/>
                    <w:bottom w:val="none" w:sz="0" w:space="0" w:color="auto"/>
                    <w:right w:val="none" w:sz="0" w:space="0" w:color="auto"/>
                  </w:divBdr>
                  <w:divsChild>
                    <w:div w:id="452942473">
                      <w:marLeft w:val="0"/>
                      <w:marRight w:val="0"/>
                      <w:marTop w:val="0"/>
                      <w:marBottom w:val="0"/>
                      <w:divBdr>
                        <w:top w:val="none" w:sz="0" w:space="0" w:color="auto"/>
                        <w:left w:val="none" w:sz="0" w:space="0" w:color="auto"/>
                        <w:bottom w:val="none" w:sz="0" w:space="0" w:color="auto"/>
                        <w:right w:val="none" w:sz="0" w:space="0" w:color="auto"/>
                      </w:divBdr>
                    </w:div>
                  </w:divsChild>
                </w:div>
                <w:div w:id="1285579358">
                  <w:marLeft w:val="0"/>
                  <w:marRight w:val="0"/>
                  <w:marTop w:val="0"/>
                  <w:marBottom w:val="0"/>
                  <w:divBdr>
                    <w:top w:val="none" w:sz="0" w:space="0" w:color="auto"/>
                    <w:left w:val="none" w:sz="0" w:space="0" w:color="auto"/>
                    <w:bottom w:val="none" w:sz="0" w:space="0" w:color="auto"/>
                    <w:right w:val="none" w:sz="0" w:space="0" w:color="auto"/>
                  </w:divBdr>
                  <w:divsChild>
                    <w:div w:id="1401750470">
                      <w:marLeft w:val="0"/>
                      <w:marRight w:val="0"/>
                      <w:marTop w:val="0"/>
                      <w:marBottom w:val="0"/>
                      <w:divBdr>
                        <w:top w:val="none" w:sz="0" w:space="0" w:color="auto"/>
                        <w:left w:val="none" w:sz="0" w:space="0" w:color="auto"/>
                        <w:bottom w:val="none" w:sz="0" w:space="0" w:color="auto"/>
                        <w:right w:val="none" w:sz="0" w:space="0" w:color="auto"/>
                      </w:divBdr>
                    </w:div>
                  </w:divsChild>
                </w:div>
                <w:div w:id="1300501983">
                  <w:marLeft w:val="0"/>
                  <w:marRight w:val="0"/>
                  <w:marTop w:val="0"/>
                  <w:marBottom w:val="0"/>
                  <w:divBdr>
                    <w:top w:val="none" w:sz="0" w:space="0" w:color="auto"/>
                    <w:left w:val="none" w:sz="0" w:space="0" w:color="auto"/>
                    <w:bottom w:val="none" w:sz="0" w:space="0" w:color="auto"/>
                    <w:right w:val="none" w:sz="0" w:space="0" w:color="auto"/>
                  </w:divBdr>
                  <w:divsChild>
                    <w:div w:id="1228146293">
                      <w:marLeft w:val="0"/>
                      <w:marRight w:val="0"/>
                      <w:marTop w:val="0"/>
                      <w:marBottom w:val="0"/>
                      <w:divBdr>
                        <w:top w:val="none" w:sz="0" w:space="0" w:color="auto"/>
                        <w:left w:val="none" w:sz="0" w:space="0" w:color="auto"/>
                        <w:bottom w:val="none" w:sz="0" w:space="0" w:color="auto"/>
                        <w:right w:val="none" w:sz="0" w:space="0" w:color="auto"/>
                      </w:divBdr>
                    </w:div>
                  </w:divsChild>
                </w:div>
                <w:div w:id="1307779441">
                  <w:marLeft w:val="0"/>
                  <w:marRight w:val="0"/>
                  <w:marTop w:val="0"/>
                  <w:marBottom w:val="0"/>
                  <w:divBdr>
                    <w:top w:val="none" w:sz="0" w:space="0" w:color="auto"/>
                    <w:left w:val="none" w:sz="0" w:space="0" w:color="auto"/>
                    <w:bottom w:val="none" w:sz="0" w:space="0" w:color="auto"/>
                    <w:right w:val="none" w:sz="0" w:space="0" w:color="auto"/>
                  </w:divBdr>
                  <w:divsChild>
                    <w:div w:id="919683025">
                      <w:marLeft w:val="0"/>
                      <w:marRight w:val="0"/>
                      <w:marTop w:val="0"/>
                      <w:marBottom w:val="0"/>
                      <w:divBdr>
                        <w:top w:val="none" w:sz="0" w:space="0" w:color="auto"/>
                        <w:left w:val="none" w:sz="0" w:space="0" w:color="auto"/>
                        <w:bottom w:val="none" w:sz="0" w:space="0" w:color="auto"/>
                        <w:right w:val="none" w:sz="0" w:space="0" w:color="auto"/>
                      </w:divBdr>
                    </w:div>
                  </w:divsChild>
                </w:div>
                <w:div w:id="1333679428">
                  <w:marLeft w:val="0"/>
                  <w:marRight w:val="0"/>
                  <w:marTop w:val="0"/>
                  <w:marBottom w:val="0"/>
                  <w:divBdr>
                    <w:top w:val="none" w:sz="0" w:space="0" w:color="auto"/>
                    <w:left w:val="none" w:sz="0" w:space="0" w:color="auto"/>
                    <w:bottom w:val="none" w:sz="0" w:space="0" w:color="auto"/>
                    <w:right w:val="none" w:sz="0" w:space="0" w:color="auto"/>
                  </w:divBdr>
                  <w:divsChild>
                    <w:div w:id="1709524645">
                      <w:marLeft w:val="0"/>
                      <w:marRight w:val="0"/>
                      <w:marTop w:val="0"/>
                      <w:marBottom w:val="0"/>
                      <w:divBdr>
                        <w:top w:val="none" w:sz="0" w:space="0" w:color="auto"/>
                        <w:left w:val="none" w:sz="0" w:space="0" w:color="auto"/>
                        <w:bottom w:val="none" w:sz="0" w:space="0" w:color="auto"/>
                        <w:right w:val="none" w:sz="0" w:space="0" w:color="auto"/>
                      </w:divBdr>
                    </w:div>
                  </w:divsChild>
                </w:div>
                <w:div w:id="1361584657">
                  <w:marLeft w:val="0"/>
                  <w:marRight w:val="0"/>
                  <w:marTop w:val="0"/>
                  <w:marBottom w:val="0"/>
                  <w:divBdr>
                    <w:top w:val="none" w:sz="0" w:space="0" w:color="auto"/>
                    <w:left w:val="none" w:sz="0" w:space="0" w:color="auto"/>
                    <w:bottom w:val="none" w:sz="0" w:space="0" w:color="auto"/>
                    <w:right w:val="none" w:sz="0" w:space="0" w:color="auto"/>
                  </w:divBdr>
                  <w:divsChild>
                    <w:div w:id="1977681442">
                      <w:marLeft w:val="0"/>
                      <w:marRight w:val="0"/>
                      <w:marTop w:val="0"/>
                      <w:marBottom w:val="0"/>
                      <w:divBdr>
                        <w:top w:val="none" w:sz="0" w:space="0" w:color="auto"/>
                        <w:left w:val="none" w:sz="0" w:space="0" w:color="auto"/>
                        <w:bottom w:val="none" w:sz="0" w:space="0" w:color="auto"/>
                        <w:right w:val="none" w:sz="0" w:space="0" w:color="auto"/>
                      </w:divBdr>
                    </w:div>
                  </w:divsChild>
                </w:div>
                <w:div w:id="1361661929">
                  <w:marLeft w:val="0"/>
                  <w:marRight w:val="0"/>
                  <w:marTop w:val="0"/>
                  <w:marBottom w:val="0"/>
                  <w:divBdr>
                    <w:top w:val="none" w:sz="0" w:space="0" w:color="auto"/>
                    <w:left w:val="none" w:sz="0" w:space="0" w:color="auto"/>
                    <w:bottom w:val="none" w:sz="0" w:space="0" w:color="auto"/>
                    <w:right w:val="none" w:sz="0" w:space="0" w:color="auto"/>
                  </w:divBdr>
                  <w:divsChild>
                    <w:div w:id="629361037">
                      <w:marLeft w:val="0"/>
                      <w:marRight w:val="0"/>
                      <w:marTop w:val="0"/>
                      <w:marBottom w:val="0"/>
                      <w:divBdr>
                        <w:top w:val="none" w:sz="0" w:space="0" w:color="auto"/>
                        <w:left w:val="none" w:sz="0" w:space="0" w:color="auto"/>
                        <w:bottom w:val="none" w:sz="0" w:space="0" w:color="auto"/>
                        <w:right w:val="none" w:sz="0" w:space="0" w:color="auto"/>
                      </w:divBdr>
                    </w:div>
                  </w:divsChild>
                </w:div>
                <w:div w:id="1372464557">
                  <w:marLeft w:val="0"/>
                  <w:marRight w:val="0"/>
                  <w:marTop w:val="0"/>
                  <w:marBottom w:val="0"/>
                  <w:divBdr>
                    <w:top w:val="none" w:sz="0" w:space="0" w:color="auto"/>
                    <w:left w:val="none" w:sz="0" w:space="0" w:color="auto"/>
                    <w:bottom w:val="none" w:sz="0" w:space="0" w:color="auto"/>
                    <w:right w:val="none" w:sz="0" w:space="0" w:color="auto"/>
                  </w:divBdr>
                  <w:divsChild>
                    <w:div w:id="2092460061">
                      <w:marLeft w:val="0"/>
                      <w:marRight w:val="0"/>
                      <w:marTop w:val="0"/>
                      <w:marBottom w:val="0"/>
                      <w:divBdr>
                        <w:top w:val="none" w:sz="0" w:space="0" w:color="auto"/>
                        <w:left w:val="none" w:sz="0" w:space="0" w:color="auto"/>
                        <w:bottom w:val="none" w:sz="0" w:space="0" w:color="auto"/>
                        <w:right w:val="none" w:sz="0" w:space="0" w:color="auto"/>
                      </w:divBdr>
                    </w:div>
                  </w:divsChild>
                </w:div>
                <w:div w:id="1376004621">
                  <w:marLeft w:val="0"/>
                  <w:marRight w:val="0"/>
                  <w:marTop w:val="0"/>
                  <w:marBottom w:val="0"/>
                  <w:divBdr>
                    <w:top w:val="none" w:sz="0" w:space="0" w:color="auto"/>
                    <w:left w:val="none" w:sz="0" w:space="0" w:color="auto"/>
                    <w:bottom w:val="none" w:sz="0" w:space="0" w:color="auto"/>
                    <w:right w:val="none" w:sz="0" w:space="0" w:color="auto"/>
                  </w:divBdr>
                  <w:divsChild>
                    <w:div w:id="27026841">
                      <w:marLeft w:val="0"/>
                      <w:marRight w:val="0"/>
                      <w:marTop w:val="0"/>
                      <w:marBottom w:val="0"/>
                      <w:divBdr>
                        <w:top w:val="none" w:sz="0" w:space="0" w:color="auto"/>
                        <w:left w:val="none" w:sz="0" w:space="0" w:color="auto"/>
                        <w:bottom w:val="none" w:sz="0" w:space="0" w:color="auto"/>
                        <w:right w:val="none" w:sz="0" w:space="0" w:color="auto"/>
                      </w:divBdr>
                    </w:div>
                  </w:divsChild>
                </w:div>
                <w:div w:id="1380861870">
                  <w:marLeft w:val="0"/>
                  <w:marRight w:val="0"/>
                  <w:marTop w:val="0"/>
                  <w:marBottom w:val="0"/>
                  <w:divBdr>
                    <w:top w:val="none" w:sz="0" w:space="0" w:color="auto"/>
                    <w:left w:val="none" w:sz="0" w:space="0" w:color="auto"/>
                    <w:bottom w:val="none" w:sz="0" w:space="0" w:color="auto"/>
                    <w:right w:val="none" w:sz="0" w:space="0" w:color="auto"/>
                  </w:divBdr>
                  <w:divsChild>
                    <w:div w:id="1860660153">
                      <w:marLeft w:val="0"/>
                      <w:marRight w:val="0"/>
                      <w:marTop w:val="0"/>
                      <w:marBottom w:val="0"/>
                      <w:divBdr>
                        <w:top w:val="none" w:sz="0" w:space="0" w:color="auto"/>
                        <w:left w:val="none" w:sz="0" w:space="0" w:color="auto"/>
                        <w:bottom w:val="none" w:sz="0" w:space="0" w:color="auto"/>
                        <w:right w:val="none" w:sz="0" w:space="0" w:color="auto"/>
                      </w:divBdr>
                    </w:div>
                  </w:divsChild>
                </w:div>
                <w:div w:id="1382286530">
                  <w:marLeft w:val="0"/>
                  <w:marRight w:val="0"/>
                  <w:marTop w:val="0"/>
                  <w:marBottom w:val="0"/>
                  <w:divBdr>
                    <w:top w:val="none" w:sz="0" w:space="0" w:color="auto"/>
                    <w:left w:val="none" w:sz="0" w:space="0" w:color="auto"/>
                    <w:bottom w:val="none" w:sz="0" w:space="0" w:color="auto"/>
                    <w:right w:val="none" w:sz="0" w:space="0" w:color="auto"/>
                  </w:divBdr>
                  <w:divsChild>
                    <w:div w:id="1259021186">
                      <w:marLeft w:val="0"/>
                      <w:marRight w:val="0"/>
                      <w:marTop w:val="0"/>
                      <w:marBottom w:val="0"/>
                      <w:divBdr>
                        <w:top w:val="none" w:sz="0" w:space="0" w:color="auto"/>
                        <w:left w:val="none" w:sz="0" w:space="0" w:color="auto"/>
                        <w:bottom w:val="none" w:sz="0" w:space="0" w:color="auto"/>
                        <w:right w:val="none" w:sz="0" w:space="0" w:color="auto"/>
                      </w:divBdr>
                    </w:div>
                  </w:divsChild>
                </w:div>
                <w:div w:id="1422263847">
                  <w:marLeft w:val="0"/>
                  <w:marRight w:val="0"/>
                  <w:marTop w:val="0"/>
                  <w:marBottom w:val="0"/>
                  <w:divBdr>
                    <w:top w:val="none" w:sz="0" w:space="0" w:color="auto"/>
                    <w:left w:val="none" w:sz="0" w:space="0" w:color="auto"/>
                    <w:bottom w:val="none" w:sz="0" w:space="0" w:color="auto"/>
                    <w:right w:val="none" w:sz="0" w:space="0" w:color="auto"/>
                  </w:divBdr>
                  <w:divsChild>
                    <w:div w:id="131946291">
                      <w:marLeft w:val="0"/>
                      <w:marRight w:val="0"/>
                      <w:marTop w:val="0"/>
                      <w:marBottom w:val="0"/>
                      <w:divBdr>
                        <w:top w:val="none" w:sz="0" w:space="0" w:color="auto"/>
                        <w:left w:val="none" w:sz="0" w:space="0" w:color="auto"/>
                        <w:bottom w:val="none" w:sz="0" w:space="0" w:color="auto"/>
                        <w:right w:val="none" w:sz="0" w:space="0" w:color="auto"/>
                      </w:divBdr>
                    </w:div>
                  </w:divsChild>
                </w:div>
                <w:div w:id="1439594277">
                  <w:marLeft w:val="0"/>
                  <w:marRight w:val="0"/>
                  <w:marTop w:val="0"/>
                  <w:marBottom w:val="0"/>
                  <w:divBdr>
                    <w:top w:val="none" w:sz="0" w:space="0" w:color="auto"/>
                    <w:left w:val="none" w:sz="0" w:space="0" w:color="auto"/>
                    <w:bottom w:val="none" w:sz="0" w:space="0" w:color="auto"/>
                    <w:right w:val="none" w:sz="0" w:space="0" w:color="auto"/>
                  </w:divBdr>
                  <w:divsChild>
                    <w:div w:id="1229610643">
                      <w:marLeft w:val="0"/>
                      <w:marRight w:val="0"/>
                      <w:marTop w:val="0"/>
                      <w:marBottom w:val="0"/>
                      <w:divBdr>
                        <w:top w:val="none" w:sz="0" w:space="0" w:color="auto"/>
                        <w:left w:val="none" w:sz="0" w:space="0" w:color="auto"/>
                        <w:bottom w:val="none" w:sz="0" w:space="0" w:color="auto"/>
                        <w:right w:val="none" w:sz="0" w:space="0" w:color="auto"/>
                      </w:divBdr>
                    </w:div>
                  </w:divsChild>
                </w:div>
                <w:div w:id="1445884301">
                  <w:marLeft w:val="0"/>
                  <w:marRight w:val="0"/>
                  <w:marTop w:val="0"/>
                  <w:marBottom w:val="0"/>
                  <w:divBdr>
                    <w:top w:val="none" w:sz="0" w:space="0" w:color="auto"/>
                    <w:left w:val="none" w:sz="0" w:space="0" w:color="auto"/>
                    <w:bottom w:val="none" w:sz="0" w:space="0" w:color="auto"/>
                    <w:right w:val="none" w:sz="0" w:space="0" w:color="auto"/>
                  </w:divBdr>
                  <w:divsChild>
                    <w:div w:id="352071632">
                      <w:marLeft w:val="0"/>
                      <w:marRight w:val="0"/>
                      <w:marTop w:val="0"/>
                      <w:marBottom w:val="0"/>
                      <w:divBdr>
                        <w:top w:val="none" w:sz="0" w:space="0" w:color="auto"/>
                        <w:left w:val="none" w:sz="0" w:space="0" w:color="auto"/>
                        <w:bottom w:val="none" w:sz="0" w:space="0" w:color="auto"/>
                        <w:right w:val="none" w:sz="0" w:space="0" w:color="auto"/>
                      </w:divBdr>
                    </w:div>
                  </w:divsChild>
                </w:div>
                <w:div w:id="1448280815">
                  <w:marLeft w:val="0"/>
                  <w:marRight w:val="0"/>
                  <w:marTop w:val="0"/>
                  <w:marBottom w:val="0"/>
                  <w:divBdr>
                    <w:top w:val="none" w:sz="0" w:space="0" w:color="auto"/>
                    <w:left w:val="none" w:sz="0" w:space="0" w:color="auto"/>
                    <w:bottom w:val="none" w:sz="0" w:space="0" w:color="auto"/>
                    <w:right w:val="none" w:sz="0" w:space="0" w:color="auto"/>
                  </w:divBdr>
                  <w:divsChild>
                    <w:div w:id="559286491">
                      <w:marLeft w:val="0"/>
                      <w:marRight w:val="0"/>
                      <w:marTop w:val="0"/>
                      <w:marBottom w:val="0"/>
                      <w:divBdr>
                        <w:top w:val="none" w:sz="0" w:space="0" w:color="auto"/>
                        <w:left w:val="none" w:sz="0" w:space="0" w:color="auto"/>
                        <w:bottom w:val="none" w:sz="0" w:space="0" w:color="auto"/>
                        <w:right w:val="none" w:sz="0" w:space="0" w:color="auto"/>
                      </w:divBdr>
                    </w:div>
                  </w:divsChild>
                </w:div>
                <w:div w:id="1449854214">
                  <w:marLeft w:val="0"/>
                  <w:marRight w:val="0"/>
                  <w:marTop w:val="0"/>
                  <w:marBottom w:val="0"/>
                  <w:divBdr>
                    <w:top w:val="none" w:sz="0" w:space="0" w:color="auto"/>
                    <w:left w:val="none" w:sz="0" w:space="0" w:color="auto"/>
                    <w:bottom w:val="none" w:sz="0" w:space="0" w:color="auto"/>
                    <w:right w:val="none" w:sz="0" w:space="0" w:color="auto"/>
                  </w:divBdr>
                  <w:divsChild>
                    <w:div w:id="136649545">
                      <w:marLeft w:val="0"/>
                      <w:marRight w:val="0"/>
                      <w:marTop w:val="0"/>
                      <w:marBottom w:val="0"/>
                      <w:divBdr>
                        <w:top w:val="none" w:sz="0" w:space="0" w:color="auto"/>
                        <w:left w:val="none" w:sz="0" w:space="0" w:color="auto"/>
                        <w:bottom w:val="none" w:sz="0" w:space="0" w:color="auto"/>
                        <w:right w:val="none" w:sz="0" w:space="0" w:color="auto"/>
                      </w:divBdr>
                    </w:div>
                  </w:divsChild>
                </w:div>
                <w:div w:id="1450779667">
                  <w:marLeft w:val="0"/>
                  <w:marRight w:val="0"/>
                  <w:marTop w:val="0"/>
                  <w:marBottom w:val="0"/>
                  <w:divBdr>
                    <w:top w:val="none" w:sz="0" w:space="0" w:color="auto"/>
                    <w:left w:val="none" w:sz="0" w:space="0" w:color="auto"/>
                    <w:bottom w:val="none" w:sz="0" w:space="0" w:color="auto"/>
                    <w:right w:val="none" w:sz="0" w:space="0" w:color="auto"/>
                  </w:divBdr>
                  <w:divsChild>
                    <w:div w:id="876745445">
                      <w:marLeft w:val="0"/>
                      <w:marRight w:val="0"/>
                      <w:marTop w:val="0"/>
                      <w:marBottom w:val="0"/>
                      <w:divBdr>
                        <w:top w:val="none" w:sz="0" w:space="0" w:color="auto"/>
                        <w:left w:val="none" w:sz="0" w:space="0" w:color="auto"/>
                        <w:bottom w:val="none" w:sz="0" w:space="0" w:color="auto"/>
                        <w:right w:val="none" w:sz="0" w:space="0" w:color="auto"/>
                      </w:divBdr>
                    </w:div>
                  </w:divsChild>
                </w:div>
                <w:div w:id="1451170015">
                  <w:marLeft w:val="0"/>
                  <w:marRight w:val="0"/>
                  <w:marTop w:val="0"/>
                  <w:marBottom w:val="0"/>
                  <w:divBdr>
                    <w:top w:val="none" w:sz="0" w:space="0" w:color="auto"/>
                    <w:left w:val="none" w:sz="0" w:space="0" w:color="auto"/>
                    <w:bottom w:val="none" w:sz="0" w:space="0" w:color="auto"/>
                    <w:right w:val="none" w:sz="0" w:space="0" w:color="auto"/>
                  </w:divBdr>
                  <w:divsChild>
                    <w:div w:id="2096243006">
                      <w:marLeft w:val="0"/>
                      <w:marRight w:val="0"/>
                      <w:marTop w:val="0"/>
                      <w:marBottom w:val="0"/>
                      <w:divBdr>
                        <w:top w:val="none" w:sz="0" w:space="0" w:color="auto"/>
                        <w:left w:val="none" w:sz="0" w:space="0" w:color="auto"/>
                        <w:bottom w:val="none" w:sz="0" w:space="0" w:color="auto"/>
                        <w:right w:val="none" w:sz="0" w:space="0" w:color="auto"/>
                      </w:divBdr>
                    </w:div>
                  </w:divsChild>
                </w:div>
                <w:div w:id="1491867815">
                  <w:marLeft w:val="0"/>
                  <w:marRight w:val="0"/>
                  <w:marTop w:val="0"/>
                  <w:marBottom w:val="0"/>
                  <w:divBdr>
                    <w:top w:val="none" w:sz="0" w:space="0" w:color="auto"/>
                    <w:left w:val="none" w:sz="0" w:space="0" w:color="auto"/>
                    <w:bottom w:val="none" w:sz="0" w:space="0" w:color="auto"/>
                    <w:right w:val="none" w:sz="0" w:space="0" w:color="auto"/>
                  </w:divBdr>
                  <w:divsChild>
                    <w:div w:id="2124228766">
                      <w:marLeft w:val="0"/>
                      <w:marRight w:val="0"/>
                      <w:marTop w:val="0"/>
                      <w:marBottom w:val="0"/>
                      <w:divBdr>
                        <w:top w:val="none" w:sz="0" w:space="0" w:color="auto"/>
                        <w:left w:val="none" w:sz="0" w:space="0" w:color="auto"/>
                        <w:bottom w:val="none" w:sz="0" w:space="0" w:color="auto"/>
                        <w:right w:val="none" w:sz="0" w:space="0" w:color="auto"/>
                      </w:divBdr>
                    </w:div>
                  </w:divsChild>
                </w:div>
                <w:div w:id="1493063660">
                  <w:marLeft w:val="0"/>
                  <w:marRight w:val="0"/>
                  <w:marTop w:val="0"/>
                  <w:marBottom w:val="0"/>
                  <w:divBdr>
                    <w:top w:val="none" w:sz="0" w:space="0" w:color="auto"/>
                    <w:left w:val="none" w:sz="0" w:space="0" w:color="auto"/>
                    <w:bottom w:val="none" w:sz="0" w:space="0" w:color="auto"/>
                    <w:right w:val="none" w:sz="0" w:space="0" w:color="auto"/>
                  </w:divBdr>
                  <w:divsChild>
                    <w:div w:id="1718431136">
                      <w:marLeft w:val="0"/>
                      <w:marRight w:val="0"/>
                      <w:marTop w:val="0"/>
                      <w:marBottom w:val="0"/>
                      <w:divBdr>
                        <w:top w:val="none" w:sz="0" w:space="0" w:color="auto"/>
                        <w:left w:val="none" w:sz="0" w:space="0" w:color="auto"/>
                        <w:bottom w:val="none" w:sz="0" w:space="0" w:color="auto"/>
                        <w:right w:val="none" w:sz="0" w:space="0" w:color="auto"/>
                      </w:divBdr>
                    </w:div>
                  </w:divsChild>
                </w:div>
                <w:div w:id="1495223197">
                  <w:marLeft w:val="0"/>
                  <w:marRight w:val="0"/>
                  <w:marTop w:val="0"/>
                  <w:marBottom w:val="0"/>
                  <w:divBdr>
                    <w:top w:val="none" w:sz="0" w:space="0" w:color="auto"/>
                    <w:left w:val="none" w:sz="0" w:space="0" w:color="auto"/>
                    <w:bottom w:val="none" w:sz="0" w:space="0" w:color="auto"/>
                    <w:right w:val="none" w:sz="0" w:space="0" w:color="auto"/>
                  </w:divBdr>
                  <w:divsChild>
                    <w:div w:id="1928921904">
                      <w:marLeft w:val="0"/>
                      <w:marRight w:val="0"/>
                      <w:marTop w:val="0"/>
                      <w:marBottom w:val="0"/>
                      <w:divBdr>
                        <w:top w:val="none" w:sz="0" w:space="0" w:color="auto"/>
                        <w:left w:val="none" w:sz="0" w:space="0" w:color="auto"/>
                        <w:bottom w:val="none" w:sz="0" w:space="0" w:color="auto"/>
                        <w:right w:val="none" w:sz="0" w:space="0" w:color="auto"/>
                      </w:divBdr>
                    </w:div>
                  </w:divsChild>
                </w:div>
                <w:div w:id="1497578008">
                  <w:marLeft w:val="0"/>
                  <w:marRight w:val="0"/>
                  <w:marTop w:val="0"/>
                  <w:marBottom w:val="0"/>
                  <w:divBdr>
                    <w:top w:val="none" w:sz="0" w:space="0" w:color="auto"/>
                    <w:left w:val="none" w:sz="0" w:space="0" w:color="auto"/>
                    <w:bottom w:val="none" w:sz="0" w:space="0" w:color="auto"/>
                    <w:right w:val="none" w:sz="0" w:space="0" w:color="auto"/>
                  </w:divBdr>
                  <w:divsChild>
                    <w:div w:id="827209494">
                      <w:marLeft w:val="0"/>
                      <w:marRight w:val="0"/>
                      <w:marTop w:val="0"/>
                      <w:marBottom w:val="0"/>
                      <w:divBdr>
                        <w:top w:val="none" w:sz="0" w:space="0" w:color="auto"/>
                        <w:left w:val="none" w:sz="0" w:space="0" w:color="auto"/>
                        <w:bottom w:val="none" w:sz="0" w:space="0" w:color="auto"/>
                        <w:right w:val="none" w:sz="0" w:space="0" w:color="auto"/>
                      </w:divBdr>
                    </w:div>
                  </w:divsChild>
                </w:div>
                <w:div w:id="1502231588">
                  <w:marLeft w:val="0"/>
                  <w:marRight w:val="0"/>
                  <w:marTop w:val="0"/>
                  <w:marBottom w:val="0"/>
                  <w:divBdr>
                    <w:top w:val="none" w:sz="0" w:space="0" w:color="auto"/>
                    <w:left w:val="none" w:sz="0" w:space="0" w:color="auto"/>
                    <w:bottom w:val="none" w:sz="0" w:space="0" w:color="auto"/>
                    <w:right w:val="none" w:sz="0" w:space="0" w:color="auto"/>
                  </w:divBdr>
                  <w:divsChild>
                    <w:div w:id="826945188">
                      <w:marLeft w:val="0"/>
                      <w:marRight w:val="0"/>
                      <w:marTop w:val="0"/>
                      <w:marBottom w:val="0"/>
                      <w:divBdr>
                        <w:top w:val="none" w:sz="0" w:space="0" w:color="auto"/>
                        <w:left w:val="none" w:sz="0" w:space="0" w:color="auto"/>
                        <w:bottom w:val="none" w:sz="0" w:space="0" w:color="auto"/>
                        <w:right w:val="none" w:sz="0" w:space="0" w:color="auto"/>
                      </w:divBdr>
                    </w:div>
                  </w:divsChild>
                </w:div>
                <w:div w:id="1504391202">
                  <w:marLeft w:val="0"/>
                  <w:marRight w:val="0"/>
                  <w:marTop w:val="0"/>
                  <w:marBottom w:val="0"/>
                  <w:divBdr>
                    <w:top w:val="none" w:sz="0" w:space="0" w:color="auto"/>
                    <w:left w:val="none" w:sz="0" w:space="0" w:color="auto"/>
                    <w:bottom w:val="none" w:sz="0" w:space="0" w:color="auto"/>
                    <w:right w:val="none" w:sz="0" w:space="0" w:color="auto"/>
                  </w:divBdr>
                  <w:divsChild>
                    <w:div w:id="273293423">
                      <w:marLeft w:val="0"/>
                      <w:marRight w:val="0"/>
                      <w:marTop w:val="0"/>
                      <w:marBottom w:val="0"/>
                      <w:divBdr>
                        <w:top w:val="none" w:sz="0" w:space="0" w:color="auto"/>
                        <w:left w:val="none" w:sz="0" w:space="0" w:color="auto"/>
                        <w:bottom w:val="none" w:sz="0" w:space="0" w:color="auto"/>
                        <w:right w:val="none" w:sz="0" w:space="0" w:color="auto"/>
                      </w:divBdr>
                    </w:div>
                  </w:divsChild>
                </w:div>
                <w:div w:id="1506044471">
                  <w:marLeft w:val="0"/>
                  <w:marRight w:val="0"/>
                  <w:marTop w:val="0"/>
                  <w:marBottom w:val="0"/>
                  <w:divBdr>
                    <w:top w:val="none" w:sz="0" w:space="0" w:color="auto"/>
                    <w:left w:val="none" w:sz="0" w:space="0" w:color="auto"/>
                    <w:bottom w:val="none" w:sz="0" w:space="0" w:color="auto"/>
                    <w:right w:val="none" w:sz="0" w:space="0" w:color="auto"/>
                  </w:divBdr>
                  <w:divsChild>
                    <w:div w:id="2132166893">
                      <w:marLeft w:val="0"/>
                      <w:marRight w:val="0"/>
                      <w:marTop w:val="0"/>
                      <w:marBottom w:val="0"/>
                      <w:divBdr>
                        <w:top w:val="none" w:sz="0" w:space="0" w:color="auto"/>
                        <w:left w:val="none" w:sz="0" w:space="0" w:color="auto"/>
                        <w:bottom w:val="none" w:sz="0" w:space="0" w:color="auto"/>
                        <w:right w:val="none" w:sz="0" w:space="0" w:color="auto"/>
                      </w:divBdr>
                    </w:div>
                  </w:divsChild>
                </w:div>
                <w:div w:id="1514302389">
                  <w:marLeft w:val="0"/>
                  <w:marRight w:val="0"/>
                  <w:marTop w:val="0"/>
                  <w:marBottom w:val="0"/>
                  <w:divBdr>
                    <w:top w:val="none" w:sz="0" w:space="0" w:color="auto"/>
                    <w:left w:val="none" w:sz="0" w:space="0" w:color="auto"/>
                    <w:bottom w:val="none" w:sz="0" w:space="0" w:color="auto"/>
                    <w:right w:val="none" w:sz="0" w:space="0" w:color="auto"/>
                  </w:divBdr>
                  <w:divsChild>
                    <w:div w:id="1441756601">
                      <w:marLeft w:val="0"/>
                      <w:marRight w:val="0"/>
                      <w:marTop w:val="0"/>
                      <w:marBottom w:val="0"/>
                      <w:divBdr>
                        <w:top w:val="none" w:sz="0" w:space="0" w:color="auto"/>
                        <w:left w:val="none" w:sz="0" w:space="0" w:color="auto"/>
                        <w:bottom w:val="none" w:sz="0" w:space="0" w:color="auto"/>
                        <w:right w:val="none" w:sz="0" w:space="0" w:color="auto"/>
                      </w:divBdr>
                    </w:div>
                  </w:divsChild>
                </w:div>
                <w:div w:id="1514757398">
                  <w:marLeft w:val="0"/>
                  <w:marRight w:val="0"/>
                  <w:marTop w:val="0"/>
                  <w:marBottom w:val="0"/>
                  <w:divBdr>
                    <w:top w:val="none" w:sz="0" w:space="0" w:color="auto"/>
                    <w:left w:val="none" w:sz="0" w:space="0" w:color="auto"/>
                    <w:bottom w:val="none" w:sz="0" w:space="0" w:color="auto"/>
                    <w:right w:val="none" w:sz="0" w:space="0" w:color="auto"/>
                  </w:divBdr>
                  <w:divsChild>
                    <w:div w:id="563370630">
                      <w:marLeft w:val="0"/>
                      <w:marRight w:val="0"/>
                      <w:marTop w:val="0"/>
                      <w:marBottom w:val="0"/>
                      <w:divBdr>
                        <w:top w:val="none" w:sz="0" w:space="0" w:color="auto"/>
                        <w:left w:val="none" w:sz="0" w:space="0" w:color="auto"/>
                        <w:bottom w:val="none" w:sz="0" w:space="0" w:color="auto"/>
                        <w:right w:val="none" w:sz="0" w:space="0" w:color="auto"/>
                      </w:divBdr>
                    </w:div>
                  </w:divsChild>
                </w:div>
                <w:div w:id="1523401292">
                  <w:marLeft w:val="0"/>
                  <w:marRight w:val="0"/>
                  <w:marTop w:val="0"/>
                  <w:marBottom w:val="0"/>
                  <w:divBdr>
                    <w:top w:val="none" w:sz="0" w:space="0" w:color="auto"/>
                    <w:left w:val="none" w:sz="0" w:space="0" w:color="auto"/>
                    <w:bottom w:val="none" w:sz="0" w:space="0" w:color="auto"/>
                    <w:right w:val="none" w:sz="0" w:space="0" w:color="auto"/>
                  </w:divBdr>
                  <w:divsChild>
                    <w:div w:id="495997263">
                      <w:marLeft w:val="0"/>
                      <w:marRight w:val="0"/>
                      <w:marTop w:val="0"/>
                      <w:marBottom w:val="0"/>
                      <w:divBdr>
                        <w:top w:val="none" w:sz="0" w:space="0" w:color="auto"/>
                        <w:left w:val="none" w:sz="0" w:space="0" w:color="auto"/>
                        <w:bottom w:val="none" w:sz="0" w:space="0" w:color="auto"/>
                        <w:right w:val="none" w:sz="0" w:space="0" w:color="auto"/>
                      </w:divBdr>
                    </w:div>
                  </w:divsChild>
                </w:div>
                <w:div w:id="1528904030">
                  <w:marLeft w:val="0"/>
                  <w:marRight w:val="0"/>
                  <w:marTop w:val="0"/>
                  <w:marBottom w:val="0"/>
                  <w:divBdr>
                    <w:top w:val="none" w:sz="0" w:space="0" w:color="auto"/>
                    <w:left w:val="none" w:sz="0" w:space="0" w:color="auto"/>
                    <w:bottom w:val="none" w:sz="0" w:space="0" w:color="auto"/>
                    <w:right w:val="none" w:sz="0" w:space="0" w:color="auto"/>
                  </w:divBdr>
                  <w:divsChild>
                    <w:div w:id="932132523">
                      <w:marLeft w:val="0"/>
                      <w:marRight w:val="0"/>
                      <w:marTop w:val="0"/>
                      <w:marBottom w:val="0"/>
                      <w:divBdr>
                        <w:top w:val="none" w:sz="0" w:space="0" w:color="auto"/>
                        <w:left w:val="none" w:sz="0" w:space="0" w:color="auto"/>
                        <w:bottom w:val="none" w:sz="0" w:space="0" w:color="auto"/>
                        <w:right w:val="none" w:sz="0" w:space="0" w:color="auto"/>
                      </w:divBdr>
                    </w:div>
                  </w:divsChild>
                </w:div>
                <w:div w:id="1530529352">
                  <w:marLeft w:val="0"/>
                  <w:marRight w:val="0"/>
                  <w:marTop w:val="0"/>
                  <w:marBottom w:val="0"/>
                  <w:divBdr>
                    <w:top w:val="none" w:sz="0" w:space="0" w:color="auto"/>
                    <w:left w:val="none" w:sz="0" w:space="0" w:color="auto"/>
                    <w:bottom w:val="none" w:sz="0" w:space="0" w:color="auto"/>
                    <w:right w:val="none" w:sz="0" w:space="0" w:color="auto"/>
                  </w:divBdr>
                  <w:divsChild>
                    <w:div w:id="775250733">
                      <w:marLeft w:val="0"/>
                      <w:marRight w:val="0"/>
                      <w:marTop w:val="0"/>
                      <w:marBottom w:val="0"/>
                      <w:divBdr>
                        <w:top w:val="none" w:sz="0" w:space="0" w:color="auto"/>
                        <w:left w:val="none" w:sz="0" w:space="0" w:color="auto"/>
                        <w:bottom w:val="none" w:sz="0" w:space="0" w:color="auto"/>
                        <w:right w:val="none" w:sz="0" w:space="0" w:color="auto"/>
                      </w:divBdr>
                    </w:div>
                  </w:divsChild>
                </w:div>
                <w:div w:id="1563640761">
                  <w:marLeft w:val="0"/>
                  <w:marRight w:val="0"/>
                  <w:marTop w:val="0"/>
                  <w:marBottom w:val="0"/>
                  <w:divBdr>
                    <w:top w:val="none" w:sz="0" w:space="0" w:color="auto"/>
                    <w:left w:val="none" w:sz="0" w:space="0" w:color="auto"/>
                    <w:bottom w:val="none" w:sz="0" w:space="0" w:color="auto"/>
                    <w:right w:val="none" w:sz="0" w:space="0" w:color="auto"/>
                  </w:divBdr>
                  <w:divsChild>
                    <w:div w:id="130295706">
                      <w:marLeft w:val="0"/>
                      <w:marRight w:val="0"/>
                      <w:marTop w:val="0"/>
                      <w:marBottom w:val="0"/>
                      <w:divBdr>
                        <w:top w:val="none" w:sz="0" w:space="0" w:color="auto"/>
                        <w:left w:val="none" w:sz="0" w:space="0" w:color="auto"/>
                        <w:bottom w:val="none" w:sz="0" w:space="0" w:color="auto"/>
                        <w:right w:val="none" w:sz="0" w:space="0" w:color="auto"/>
                      </w:divBdr>
                    </w:div>
                  </w:divsChild>
                </w:div>
                <w:div w:id="1575972233">
                  <w:marLeft w:val="0"/>
                  <w:marRight w:val="0"/>
                  <w:marTop w:val="0"/>
                  <w:marBottom w:val="0"/>
                  <w:divBdr>
                    <w:top w:val="none" w:sz="0" w:space="0" w:color="auto"/>
                    <w:left w:val="none" w:sz="0" w:space="0" w:color="auto"/>
                    <w:bottom w:val="none" w:sz="0" w:space="0" w:color="auto"/>
                    <w:right w:val="none" w:sz="0" w:space="0" w:color="auto"/>
                  </w:divBdr>
                  <w:divsChild>
                    <w:div w:id="1099721928">
                      <w:marLeft w:val="0"/>
                      <w:marRight w:val="0"/>
                      <w:marTop w:val="0"/>
                      <w:marBottom w:val="0"/>
                      <w:divBdr>
                        <w:top w:val="none" w:sz="0" w:space="0" w:color="auto"/>
                        <w:left w:val="none" w:sz="0" w:space="0" w:color="auto"/>
                        <w:bottom w:val="none" w:sz="0" w:space="0" w:color="auto"/>
                        <w:right w:val="none" w:sz="0" w:space="0" w:color="auto"/>
                      </w:divBdr>
                    </w:div>
                  </w:divsChild>
                </w:div>
                <w:div w:id="1600986218">
                  <w:marLeft w:val="0"/>
                  <w:marRight w:val="0"/>
                  <w:marTop w:val="0"/>
                  <w:marBottom w:val="0"/>
                  <w:divBdr>
                    <w:top w:val="none" w:sz="0" w:space="0" w:color="auto"/>
                    <w:left w:val="none" w:sz="0" w:space="0" w:color="auto"/>
                    <w:bottom w:val="none" w:sz="0" w:space="0" w:color="auto"/>
                    <w:right w:val="none" w:sz="0" w:space="0" w:color="auto"/>
                  </w:divBdr>
                  <w:divsChild>
                    <w:div w:id="2003777175">
                      <w:marLeft w:val="0"/>
                      <w:marRight w:val="0"/>
                      <w:marTop w:val="0"/>
                      <w:marBottom w:val="0"/>
                      <w:divBdr>
                        <w:top w:val="none" w:sz="0" w:space="0" w:color="auto"/>
                        <w:left w:val="none" w:sz="0" w:space="0" w:color="auto"/>
                        <w:bottom w:val="none" w:sz="0" w:space="0" w:color="auto"/>
                        <w:right w:val="none" w:sz="0" w:space="0" w:color="auto"/>
                      </w:divBdr>
                    </w:div>
                  </w:divsChild>
                </w:div>
                <w:div w:id="1609965473">
                  <w:marLeft w:val="0"/>
                  <w:marRight w:val="0"/>
                  <w:marTop w:val="0"/>
                  <w:marBottom w:val="0"/>
                  <w:divBdr>
                    <w:top w:val="none" w:sz="0" w:space="0" w:color="auto"/>
                    <w:left w:val="none" w:sz="0" w:space="0" w:color="auto"/>
                    <w:bottom w:val="none" w:sz="0" w:space="0" w:color="auto"/>
                    <w:right w:val="none" w:sz="0" w:space="0" w:color="auto"/>
                  </w:divBdr>
                  <w:divsChild>
                    <w:div w:id="1243106148">
                      <w:marLeft w:val="0"/>
                      <w:marRight w:val="0"/>
                      <w:marTop w:val="0"/>
                      <w:marBottom w:val="0"/>
                      <w:divBdr>
                        <w:top w:val="none" w:sz="0" w:space="0" w:color="auto"/>
                        <w:left w:val="none" w:sz="0" w:space="0" w:color="auto"/>
                        <w:bottom w:val="none" w:sz="0" w:space="0" w:color="auto"/>
                        <w:right w:val="none" w:sz="0" w:space="0" w:color="auto"/>
                      </w:divBdr>
                    </w:div>
                  </w:divsChild>
                </w:div>
                <w:div w:id="1625230054">
                  <w:marLeft w:val="0"/>
                  <w:marRight w:val="0"/>
                  <w:marTop w:val="0"/>
                  <w:marBottom w:val="0"/>
                  <w:divBdr>
                    <w:top w:val="none" w:sz="0" w:space="0" w:color="auto"/>
                    <w:left w:val="none" w:sz="0" w:space="0" w:color="auto"/>
                    <w:bottom w:val="none" w:sz="0" w:space="0" w:color="auto"/>
                    <w:right w:val="none" w:sz="0" w:space="0" w:color="auto"/>
                  </w:divBdr>
                  <w:divsChild>
                    <w:div w:id="881752041">
                      <w:marLeft w:val="0"/>
                      <w:marRight w:val="0"/>
                      <w:marTop w:val="0"/>
                      <w:marBottom w:val="0"/>
                      <w:divBdr>
                        <w:top w:val="none" w:sz="0" w:space="0" w:color="auto"/>
                        <w:left w:val="none" w:sz="0" w:space="0" w:color="auto"/>
                        <w:bottom w:val="none" w:sz="0" w:space="0" w:color="auto"/>
                        <w:right w:val="none" w:sz="0" w:space="0" w:color="auto"/>
                      </w:divBdr>
                    </w:div>
                  </w:divsChild>
                </w:div>
                <w:div w:id="1629580511">
                  <w:marLeft w:val="0"/>
                  <w:marRight w:val="0"/>
                  <w:marTop w:val="0"/>
                  <w:marBottom w:val="0"/>
                  <w:divBdr>
                    <w:top w:val="none" w:sz="0" w:space="0" w:color="auto"/>
                    <w:left w:val="none" w:sz="0" w:space="0" w:color="auto"/>
                    <w:bottom w:val="none" w:sz="0" w:space="0" w:color="auto"/>
                    <w:right w:val="none" w:sz="0" w:space="0" w:color="auto"/>
                  </w:divBdr>
                  <w:divsChild>
                    <w:div w:id="645549464">
                      <w:marLeft w:val="0"/>
                      <w:marRight w:val="0"/>
                      <w:marTop w:val="0"/>
                      <w:marBottom w:val="0"/>
                      <w:divBdr>
                        <w:top w:val="none" w:sz="0" w:space="0" w:color="auto"/>
                        <w:left w:val="none" w:sz="0" w:space="0" w:color="auto"/>
                        <w:bottom w:val="none" w:sz="0" w:space="0" w:color="auto"/>
                        <w:right w:val="none" w:sz="0" w:space="0" w:color="auto"/>
                      </w:divBdr>
                    </w:div>
                  </w:divsChild>
                </w:div>
                <w:div w:id="1630091841">
                  <w:marLeft w:val="0"/>
                  <w:marRight w:val="0"/>
                  <w:marTop w:val="0"/>
                  <w:marBottom w:val="0"/>
                  <w:divBdr>
                    <w:top w:val="none" w:sz="0" w:space="0" w:color="auto"/>
                    <w:left w:val="none" w:sz="0" w:space="0" w:color="auto"/>
                    <w:bottom w:val="none" w:sz="0" w:space="0" w:color="auto"/>
                    <w:right w:val="none" w:sz="0" w:space="0" w:color="auto"/>
                  </w:divBdr>
                  <w:divsChild>
                    <w:div w:id="431710821">
                      <w:marLeft w:val="0"/>
                      <w:marRight w:val="0"/>
                      <w:marTop w:val="0"/>
                      <w:marBottom w:val="0"/>
                      <w:divBdr>
                        <w:top w:val="none" w:sz="0" w:space="0" w:color="auto"/>
                        <w:left w:val="none" w:sz="0" w:space="0" w:color="auto"/>
                        <w:bottom w:val="none" w:sz="0" w:space="0" w:color="auto"/>
                        <w:right w:val="none" w:sz="0" w:space="0" w:color="auto"/>
                      </w:divBdr>
                    </w:div>
                  </w:divsChild>
                </w:div>
                <w:div w:id="1641231466">
                  <w:marLeft w:val="0"/>
                  <w:marRight w:val="0"/>
                  <w:marTop w:val="0"/>
                  <w:marBottom w:val="0"/>
                  <w:divBdr>
                    <w:top w:val="none" w:sz="0" w:space="0" w:color="auto"/>
                    <w:left w:val="none" w:sz="0" w:space="0" w:color="auto"/>
                    <w:bottom w:val="none" w:sz="0" w:space="0" w:color="auto"/>
                    <w:right w:val="none" w:sz="0" w:space="0" w:color="auto"/>
                  </w:divBdr>
                  <w:divsChild>
                    <w:div w:id="1442067929">
                      <w:marLeft w:val="0"/>
                      <w:marRight w:val="0"/>
                      <w:marTop w:val="0"/>
                      <w:marBottom w:val="0"/>
                      <w:divBdr>
                        <w:top w:val="none" w:sz="0" w:space="0" w:color="auto"/>
                        <w:left w:val="none" w:sz="0" w:space="0" w:color="auto"/>
                        <w:bottom w:val="none" w:sz="0" w:space="0" w:color="auto"/>
                        <w:right w:val="none" w:sz="0" w:space="0" w:color="auto"/>
                      </w:divBdr>
                    </w:div>
                  </w:divsChild>
                </w:div>
                <w:div w:id="1642030679">
                  <w:marLeft w:val="0"/>
                  <w:marRight w:val="0"/>
                  <w:marTop w:val="0"/>
                  <w:marBottom w:val="0"/>
                  <w:divBdr>
                    <w:top w:val="none" w:sz="0" w:space="0" w:color="auto"/>
                    <w:left w:val="none" w:sz="0" w:space="0" w:color="auto"/>
                    <w:bottom w:val="none" w:sz="0" w:space="0" w:color="auto"/>
                    <w:right w:val="none" w:sz="0" w:space="0" w:color="auto"/>
                  </w:divBdr>
                  <w:divsChild>
                    <w:div w:id="2068147153">
                      <w:marLeft w:val="0"/>
                      <w:marRight w:val="0"/>
                      <w:marTop w:val="0"/>
                      <w:marBottom w:val="0"/>
                      <w:divBdr>
                        <w:top w:val="none" w:sz="0" w:space="0" w:color="auto"/>
                        <w:left w:val="none" w:sz="0" w:space="0" w:color="auto"/>
                        <w:bottom w:val="none" w:sz="0" w:space="0" w:color="auto"/>
                        <w:right w:val="none" w:sz="0" w:space="0" w:color="auto"/>
                      </w:divBdr>
                    </w:div>
                  </w:divsChild>
                </w:div>
                <w:div w:id="1643345476">
                  <w:marLeft w:val="0"/>
                  <w:marRight w:val="0"/>
                  <w:marTop w:val="0"/>
                  <w:marBottom w:val="0"/>
                  <w:divBdr>
                    <w:top w:val="none" w:sz="0" w:space="0" w:color="auto"/>
                    <w:left w:val="none" w:sz="0" w:space="0" w:color="auto"/>
                    <w:bottom w:val="none" w:sz="0" w:space="0" w:color="auto"/>
                    <w:right w:val="none" w:sz="0" w:space="0" w:color="auto"/>
                  </w:divBdr>
                  <w:divsChild>
                    <w:div w:id="365523028">
                      <w:marLeft w:val="0"/>
                      <w:marRight w:val="0"/>
                      <w:marTop w:val="0"/>
                      <w:marBottom w:val="0"/>
                      <w:divBdr>
                        <w:top w:val="none" w:sz="0" w:space="0" w:color="auto"/>
                        <w:left w:val="none" w:sz="0" w:space="0" w:color="auto"/>
                        <w:bottom w:val="none" w:sz="0" w:space="0" w:color="auto"/>
                        <w:right w:val="none" w:sz="0" w:space="0" w:color="auto"/>
                      </w:divBdr>
                    </w:div>
                  </w:divsChild>
                </w:div>
                <w:div w:id="1651396520">
                  <w:marLeft w:val="0"/>
                  <w:marRight w:val="0"/>
                  <w:marTop w:val="0"/>
                  <w:marBottom w:val="0"/>
                  <w:divBdr>
                    <w:top w:val="none" w:sz="0" w:space="0" w:color="auto"/>
                    <w:left w:val="none" w:sz="0" w:space="0" w:color="auto"/>
                    <w:bottom w:val="none" w:sz="0" w:space="0" w:color="auto"/>
                    <w:right w:val="none" w:sz="0" w:space="0" w:color="auto"/>
                  </w:divBdr>
                  <w:divsChild>
                    <w:div w:id="491870600">
                      <w:marLeft w:val="0"/>
                      <w:marRight w:val="0"/>
                      <w:marTop w:val="0"/>
                      <w:marBottom w:val="0"/>
                      <w:divBdr>
                        <w:top w:val="none" w:sz="0" w:space="0" w:color="auto"/>
                        <w:left w:val="none" w:sz="0" w:space="0" w:color="auto"/>
                        <w:bottom w:val="none" w:sz="0" w:space="0" w:color="auto"/>
                        <w:right w:val="none" w:sz="0" w:space="0" w:color="auto"/>
                      </w:divBdr>
                    </w:div>
                  </w:divsChild>
                </w:div>
                <w:div w:id="1666786110">
                  <w:marLeft w:val="0"/>
                  <w:marRight w:val="0"/>
                  <w:marTop w:val="0"/>
                  <w:marBottom w:val="0"/>
                  <w:divBdr>
                    <w:top w:val="none" w:sz="0" w:space="0" w:color="auto"/>
                    <w:left w:val="none" w:sz="0" w:space="0" w:color="auto"/>
                    <w:bottom w:val="none" w:sz="0" w:space="0" w:color="auto"/>
                    <w:right w:val="none" w:sz="0" w:space="0" w:color="auto"/>
                  </w:divBdr>
                  <w:divsChild>
                    <w:div w:id="1192378799">
                      <w:marLeft w:val="0"/>
                      <w:marRight w:val="0"/>
                      <w:marTop w:val="0"/>
                      <w:marBottom w:val="0"/>
                      <w:divBdr>
                        <w:top w:val="none" w:sz="0" w:space="0" w:color="auto"/>
                        <w:left w:val="none" w:sz="0" w:space="0" w:color="auto"/>
                        <w:bottom w:val="none" w:sz="0" w:space="0" w:color="auto"/>
                        <w:right w:val="none" w:sz="0" w:space="0" w:color="auto"/>
                      </w:divBdr>
                    </w:div>
                  </w:divsChild>
                </w:div>
                <w:div w:id="1669937115">
                  <w:marLeft w:val="0"/>
                  <w:marRight w:val="0"/>
                  <w:marTop w:val="0"/>
                  <w:marBottom w:val="0"/>
                  <w:divBdr>
                    <w:top w:val="none" w:sz="0" w:space="0" w:color="auto"/>
                    <w:left w:val="none" w:sz="0" w:space="0" w:color="auto"/>
                    <w:bottom w:val="none" w:sz="0" w:space="0" w:color="auto"/>
                    <w:right w:val="none" w:sz="0" w:space="0" w:color="auto"/>
                  </w:divBdr>
                  <w:divsChild>
                    <w:div w:id="376391804">
                      <w:marLeft w:val="0"/>
                      <w:marRight w:val="0"/>
                      <w:marTop w:val="0"/>
                      <w:marBottom w:val="0"/>
                      <w:divBdr>
                        <w:top w:val="none" w:sz="0" w:space="0" w:color="auto"/>
                        <w:left w:val="none" w:sz="0" w:space="0" w:color="auto"/>
                        <w:bottom w:val="none" w:sz="0" w:space="0" w:color="auto"/>
                        <w:right w:val="none" w:sz="0" w:space="0" w:color="auto"/>
                      </w:divBdr>
                    </w:div>
                  </w:divsChild>
                </w:div>
                <w:div w:id="1676304942">
                  <w:marLeft w:val="0"/>
                  <w:marRight w:val="0"/>
                  <w:marTop w:val="0"/>
                  <w:marBottom w:val="0"/>
                  <w:divBdr>
                    <w:top w:val="none" w:sz="0" w:space="0" w:color="auto"/>
                    <w:left w:val="none" w:sz="0" w:space="0" w:color="auto"/>
                    <w:bottom w:val="none" w:sz="0" w:space="0" w:color="auto"/>
                    <w:right w:val="none" w:sz="0" w:space="0" w:color="auto"/>
                  </w:divBdr>
                  <w:divsChild>
                    <w:div w:id="1931695376">
                      <w:marLeft w:val="0"/>
                      <w:marRight w:val="0"/>
                      <w:marTop w:val="0"/>
                      <w:marBottom w:val="0"/>
                      <w:divBdr>
                        <w:top w:val="none" w:sz="0" w:space="0" w:color="auto"/>
                        <w:left w:val="none" w:sz="0" w:space="0" w:color="auto"/>
                        <w:bottom w:val="none" w:sz="0" w:space="0" w:color="auto"/>
                        <w:right w:val="none" w:sz="0" w:space="0" w:color="auto"/>
                      </w:divBdr>
                    </w:div>
                  </w:divsChild>
                </w:div>
                <w:div w:id="1677918748">
                  <w:marLeft w:val="0"/>
                  <w:marRight w:val="0"/>
                  <w:marTop w:val="0"/>
                  <w:marBottom w:val="0"/>
                  <w:divBdr>
                    <w:top w:val="none" w:sz="0" w:space="0" w:color="auto"/>
                    <w:left w:val="none" w:sz="0" w:space="0" w:color="auto"/>
                    <w:bottom w:val="none" w:sz="0" w:space="0" w:color="auto"/>
                    <w:right w:val="none" w:sz="0" w:space="0" w:color="auto"/>
                  </w:divBdr>
                  <w:divsChild>
                    <w:div w:id="954093116">
                      <w:marLeft w:val="0"/>
                      <w:marRight w:val="0"/>
                      <w:marTop w:val="0"/>
                      <w:marBottom w:val="0"/>
                      <w:divBdr>
                        <w:top w:val="none" w:sz="0" w:space="0" w:color="auto"/>
                        <w:left w:val="none" w:sz="0" w:space="0" w:color="auto"/>
                        <w:bottom w:val="none" w:sz="0" w:space="0" w:color="auto"/>
                        <w:right w:val="none" w:sz="0" w:space="0" w:color="auto"/>
                      </w:divBdr>
                    </w:div>
                  </w:divsChild>
                </w:div>
                <w:div w:id="1687443441">
                  <w:marLeft w:val="0"/>
                  <w:marRight w:val="0"/>
                  <w:marTop w:val="0"/>
                  <w:marBottom w:val="0"/>
                  <w:divBdr>
                    <w:top w:val="none" w:sz="0" w:space="0" w:color="auto"/>
                    <w:left w:val="none" w:sz="0" w:space="0" w:color="auto"/>
                    <w:bottom w:val="none" w:sz="0" w:space="0" w:color="auto"/>
                    <w:right w:val="none" w:sz="0" w:space="0" w:color="auto"/>
                  </w:divBdr>
                  <w:divsChild>
                    <w:div w:id="670596487">
                      <w:marLeft w:val="0"/>
                      <w:marRight w:val="0"/>
                      <w:marTop w:val="0"/>
                      <w:marBottom w:val="0"/>
                      <w:divBdr>
                        <w:top w:val="none" w:sz="0" w:space="0" w:color="auto"/>
                        <w:left w:val="none" w:sz="0" w:space="0" w:color="auto"/>
                        <w:bottom w:val="none" w:sz="0" w:space="0" w:color="auto"/>
                        <w:right w:val="none" w:sz="0" w:space="0" w:color="auto"/>
                      </w:divBdr>
                    </w:div>
                  </w:divsChild>
                </w:div>
                <w:div w:id="1695114722">
                  <w:marLeft w:val="0"/>
                  <w:marRight w:val="0"/>
                  <w:marTop w:val="0"/>
                  <w:marBottom w:val="0"/>
                  <w:divBdr>
                    <w:top w:val="none" w:sz="0" w:space="0" w:color="auto"/>
                    <w:left w:val="none" w:sz="0" w:space="0" w:color="auto"/>
                    <w:bottom w:val="none" w:sz="0" w:space="0" w:color="auto"/>
                    <w:right w:val="none" w:sz="0" w:space="0" w:color="auto"/>
                  </w:divBdr>
                  <w:divsChild>
                    <w:div w:id="147981798">
                      <w:marLeft w:val="0"/>
                      <w:marRight w:val="0"/>
                      <w:marTop w:val="0"/>
                      <w:marBottom w:val="0"/>
                      <w:divBdr>
                        <w:top w:val="none" w:sz="0" w:space="0" w:color="auto"/>
                        <w:left w:val="none" w:sz="0" w:space="0" w:color="auto"/>
                        <w:bottom w:val="none" w:sz="0" w:space="0" w:color="auto"/>
                        <w:right w:val="none" w:sz="0" w:space="0" w:color="auto"/>
                      </w:divBdr>
                    </w:div>
                  </w:divsChild>
                </w:div>
                <w:div w:id="1738892701">
                  <w:marLeft w:val="0"/>
                  <w:marRight w:val="0"/>
                  <w:marTop w:val="0"/>
                  <w:marBottom w:val="0"/>
                  <w:divBdr>
                    <w:top w:val="none" w:sz="0" w:space="0" w:color="auto"/>
                    <w:left w:val="none" w:sz="0" w:space="0" w:color="auto"/>
                    <w:bottom w:val="none" w:sz="0" w:space="0" w:color="auto"/>
                    <w:right w:val="none" w:sz="0" w:space="0" w:color="auto"/>
                  </w:divBdr>
                  <w:divsChild>
                    <w:div w:id="1868526156">
                      <w:marLeft w:val="0"/>
                      <w:marRight w:val="0"/>
                      <w:marTop w:val="0"/>
                      <w:marBottom w:val="0"/>
                      <w:divBdr>
                        <w:top w:val="none" w:sz="0" w:space="0" w:color="auto"/>
                        <w:left w:val="none" w:sz="0" w:space="0" w:color="auto"/>
                        <w:bottom w:val="none" w:sz="0" w:space="0" w:color="auto"/>
                        <w:right w:val="none" w:sz="0" w:space="0" w:color="auto"/>
                      </w:divBdr>
                    </w:div>
                  </w:divsChild>
                </w:div>
                <w:div w:id="1751730905">
                  <w:marLeft w:val="0"/>
                  <w:marRight w:val="0"/>
                  <w:marTop w:val="0"/>
                  <w:marBottom w:val="0"/>
                  <w:divBdr>
                    <w:top w:val="none" w:sz="0" w:space="0" w:color="auto"/>
                    <w:left w:val="none" w:sz="0" w:space="0" w:color="auto"/>
                    <w:bottom w:val="none" w:sz="0" w:space="0" w:color="auto"/>
                    <w:right w:val="none" w:sz="0" w:space="0" w:color="auto"/>
                  </w:divBdr>
                  <w:divsChild>
                    <w:div w:id="1479759624">
                      <w:marLeft w:val="0"/>
                      <w:marRight w:val="0"/>
                      <w:marTop w:val="0"/>
                      <w:marBottom w:val="0"/>
                      <w:divBdr>
                        <w:top w:val="none" w:sz="0" w:space="0" w:color="auto"/>
                        <w:left w:val="none" w:sz="0" w:space="0" w:color="auto"/>
                        <w:bottom w:val="none" w:sz="0" w:space="0" w:color="auto"/>
                        <w:right w:val="none" w:sz="0" w:space="0" w:color="auto"/>
                      </w:divBdr>
                    </w:div>
                  </w:divsChild>
                </w:div>
                <w:div w:id="1755545580">
                  <w:marLeft w:val="0"/>
                  <w:marRight w:val="0"/>
                  <w:marTop w:val="0"/>
                  <w:marBottom w:val="0"/>
                  <w:divBdr>
                    <w:top w:val="none" w:sz="0" w:space="0" w:color="auto"/>
                    <w:left w:val="none" w:sz="0" w:space="0" w:color="auto"/>
                    <w:bottom w:val="none" w:sz="0" w:space="0" w:color="auto"/>
                    <w:right w:val="none" w:sz="0" w:space="0" w:color="auto"/>
                  </w:divBdr>
                  <w:divsChild>
                    <w:div w:id="1829593604">
                      <w:marLeft w:val="0"/>
                      <w:marRight w:val="0"/>
                      <w:marTop w:val="0"/>
                      <w:marBottom w:val="0"/>
                      <w:divBdr>
                        <w:top w:val="none" w:sz="0" w:space="0" w:color="auto"/>
                        <w:left w:val="none" w:sz="0" w:space="0" w:color="auto"/>
                        <w:bottom w:val="none" w:sz="0" w:space="0" w:color="auto"/>
                        <w:right w:val="none" w:sz="0" w:space="0" w:color="auto"/>
                      </w:divBdr>
                    </w:div>
                  </w:divsChild>
                </w:div>
                <w:div w:id="1757482269">
                  <w:marLeft w:val="0"/>
                  <w:marRight w:val="0"/>
                  <w:marTop w:val="0"/>
                  <w:marBottom w:val="0"/>
                  <w:divBdr>
                    <w:top w:val="none" w:sz="0" w:space="0" w:color="auto"/>
                    <w:left w:val="none" w:sz="0" w:space="0" w:color="auto"/>
                    <w:bottom w:val="none" w:sz="0" w:space="0" w:color="auto"/>
                    <w:right w:val="none" w:sz="0" w:space="0" w:color="auto"/>
                  </w:divBdr>
                  <w:divsChild>
                    <w:div w:id="2142576585">
                      <w:marLeft w:val="0"/>
                      <w:marRight w:val="0"/>
                      <w:marTop w:val="0"/>
                      <w:marBottom w:val="0"/>
                      <w:divBdr>
                        <w:top w:val="none" w:sz="0" w:space="0" w:color="auto"/>
                        <w:left w:val="none" w:sz="0" w:space="0" w:color="auto"/>
                        <w:bottom w:val="none" w:sz="0" w:space="0" w:color="auto"/>
                        <w:right w:val="none" w:sz="0" w:space="0" w:color="auto"/>
                      </w:divBdr>
                    </w:div>
                  </w:divsChild>
                </w:div>
                <w:div w:id="1812362928">
                  <w:marLeft w:val="0"/>
                  <w:marRight w:val="0"/>
                  <w:marTop w:val="0"/>
                  <w:marBottom w:val="0"/>
                  <w:divBdr>
                    <w:top w:val="none" w:sz="0" w:space="0" w:color="auto"/>
                    <w:left w:val="none" w:sz="0" w:space="0" w:color="auto"/>
                    <w:bottom w:val="none" w:sz="0" w:space="0" w:color="auto"/>
                    <w:right w:val="none" w:sz="0" w:space="0" w:color="auto"/>
                  </w:divBdr>
                  <w:divsChild>
                    <w:div w:id="1400519820">
                      <w:marLeft w:val="0"/>
                      <w:marRight w:val="0"/>
                      <w:marTop w:val="0"/>
                      <w:marBottom w:val="0"/>
                      <w:divBdr>
                        <w:top w:val="none" w:sz="0" w:space="0" w:color="auto"/>
                        <w:left w:val="none" w:sz="0" w:space="0" w:color="auto"/>
                        <w:bottom w:val="none" w:sz="0" w:space="0" w:color="auto"/>
                        <w:right w:val="none" w:sz="0" w:space="0" w:color="auto"/>
                      </w:divBdr>
                    </w:div>
                  </w:divsChild>
                </w:div>
                <w:div w:id="1815636306">
                  <w:marLeft w:val="0"/>
                  <w:marRight w:val="0"/>
                  <w:marTop w:val="0"/>
                  <w:marBottom w:val="0"/>
                  <w:divBdr>
                    <w:top w:val="none" w:sz="0" w:space="0" w:color="auto"/>
                    <w:left w:val="none" w:sz="0" w:space="0" w:color="auto"/>
                    <w:bottom w:val="none" w:sz="0" w:space="0" w:color="auto"/>
                    <w:right w:val="none" w:sz="0" w:space="0" w:color="auto"/>
                  </w:divBdr>
                  <w:divsChild>
                    <w:div w:id="1844315176">
                      <w:marLeft w:val="0"/>
                      <w:marRight w:val="0"/>
                      <w:marTop w:val="0"/>
                      <w:marBottom w:val="0"/>
                      <w:divBdr>
                        <w:top w:val="none" w:sz="0" w:space="0" w:color="auto"/>
                        <w:left w:val="none" w:sz="0" w:space="0" w:color="auto"/>
                        <w:bottom w:val="none" w:sz="0" w:space="0" w:color="auto"/>
                        <w:right w:val="none" w:sz="0" w:space="0" w:color="auto"/>
                      </w:divBdr>
                    </w:div>
                  </w:divsChild>
                </w:div>
                <w:div w:id="1822430518">
                  <w:marLeft w:val="0"/>
                  <w:marRight w:val="0"/>
                  <w:marTop w:val="0"/>
                  <w:marBottom w:val="0"/>
                  <w:divBdr>
                    <w:top w:val="none" w:sz="0" w:space="0" w:color="auto"/>
                    <w:left w:val="none" w:sz="0" w:space="0" w:color="auto"/>
                    <w:bottom w:val="none" w:sz="0" w:space="0" w:color="auto"/>
                    <w:right w:val="none" w:sz="0" w:space="0" w:color="auto"/>
                  </w:divBdr>
                  <w:divsChild>
                    <w:div w:id="525992970">
                      <w:marLeft w:val="0"/>
                      <w:marRight w:val="0"/>
                      <w:marTop w:val="0"/>
                      <w:marBottom w:val="0"/>
                      <w:divBdr>
                        <w:top w:val="none" w:sz="0" w:space="0" w:color="auto"/>
                        <w:left w:val="none" w:sz="0" w:space="0" w:color="auto"/>
                        <w:bottom w:val="none" w:sz="0" w:space="0" w:color="auto"/>
                        <w:right w:val="none" w:sz="0" w:space="0" w:color="auto"/>
                      </w:divBdr>
                    </w:div>
                  </w:divsChild>
                </w:div>
                <w:div w:id="1824540028">
                  <w:marLeft w:val="0"/>
                  <w:marRight w:val="0"/>
                  <w:marTop w:val="0"/>
                  <w:marBottom w:val="0"/>
                  <w:divBdr>
                    <w:top w:val="none" w:sz="0" w:space="0" w:color="auto"/>
                    <w:left w:val="none" w:sz="0" w:space="0" w:color="auto"/>
                    <w:bottom w:val="none" w:sz="0" w:space="0" w:color="auto"/>
                    <w:right w:val="none" w:sz="0" w:space="0" w:color="auto"/>
                  </w:divBdr>
                  <w:divsChild>
                    <w:div w:id="1596935339">
                      <w:marLeft w:val="0"/>
                      <w:marRight w:val="0"/>
                      <w:marTop w:val="0"/>
                      <w:marBottom w:val="0"/>
                      <w:divBdr>
                        <w:top w:val="none" w:sz="0" w:space="0" w:color="auto"/>
                        <w:left w:val="none" w:sz="0" w:space="0" w:color="auto"/>
                        <w:bottom w:val="none" w:sz="0" w:space="0" w:color="auto"/>
                        <w:right w:val="none" w:sz="0" w:space="0" w:color="auto"/>
                      </w:divBdr>
                    </w:div>
                  </w:divsChild>
                </w:div>
                <w:div w:id="1842620516">
                  <w:marLeft w:val="0"/>
                  <w:marRight w:val="0"/>
                  <w:marTop w:val="0"/>
                  <w:marBottom w:val="0"/>
                  <w:divBdr>
                    <w:top w:val="none" w:sz="0" w:space="0" w:color="auto"/>
                    <w:left w:val="none" w:sz="0" w:space="0" w:color="auto"/>
                    <w:bottom w:val="none" w:sz="0" w:space="0" w:color="auto"/>
                    <w:right w:val="none" w:sz="0" w:space="0" w:color="auto"/>
                  </w:divBdr>
                  <w:divsChild>
                    <w:div w:id="624193793">
                      <w:marLeft w:val="0"/>
                      <w:marRight w:val="0"/>
                      <w:marTop w:val="0"/>
                      <w:marBottom w:val="0"/>
                      <w:divBdr>
                        <w:top w:val="none" w:sz="0" w:space="0" w:color="auto"/>
                        <w:left w:val="none" w:sz="0" w:space="0" w:color="auto"/>
                        <w:bottom w:val="none" w:sz="0" w:space="0" w:color="auto"/>
                        <w:right w:val="none" w:sz="0" w:space="0" w:color="auto"/>
                      </w:divBdr>
                    </w:div>
                  </w:divsChild>
                </w:div>
                <w:div w:id="1843666649">
                  <w:marLeft w:val="0"/>
                  <w:marRight w:val="0"/>
                  <w:marTop w:val="0"/>
                  <w:marBottom w:val="0"/>
                  <w:divBdr>
                    <w:top w:val="none" w:sz="0" w:space="0" w:color="auto"/>
                    <w:left w:val="none" w:sz="0" w:space="0" w:color="auto"/>
                    <w:bottom w:val="none" w:sz="0" w:space="0" w:color="auto"/>
                    <w:right w:val="none" w:sz="0" w:space="0" w:color="auto"/>
                  </w:divBdr>
                  <w:divsChild>
                    <w:div w:id="951279552">
                      <w:marLeft w:val="0"/>
                      <w:marRight w:val="0"/>
                      <w:marTop w:val="0"/>
                      <w:marBottom w:val="0"/>
                      <w:divBdr>
                        <w:top w:val="none" w:sz="0" w:space="0" w:color="auto"/>
                        <w:left w:val="none" w:sz="0" w:space="0" w:color="auto"/>
                        <w:bottom w:val="none" w:sz="0" w:space="0" w:color="auto"/>
                        <w:right w:val="none" w:sz="0" w:space="0" w:color="auto"/>
                      </w:divBdr>
                    </w:div>
                  </w:divsChild>
                </w:div>
                <w:div w:id="1846090711">
                  <w:marLeft w:val="0"/>
                  <w:marRight w:val="0"/>
                  <w:marTop w:val="0"/>
                  <w:marBottom w:val="0"/>
                  <w:divBdr>
                    <w:top w:val="none" w:sz="0" w:space="0" w:color="auto"/>
                    <w:left w:val="none" w:sz="0" w:space="0" w:color="auto"/>
                    <w:bottom w:val="none" w:sz="0" w:space="0" w:color="auto"/>
                    <w:right w:val="none" w:sz="0" w:space="0" w:color="auto"/>
                  </w:divBdr>
                  <w:divsChild>
                    <w:div w:id="2087608156">
                      <w:marLeft w:val="0"/>
                      <w:marRight w:val="0"/>
                      <w:marTop w:val="0"/>
                      <w:marBottom w:val="0"/>
                      <w:divBdr>
                        <w:top w:val="none" w:sz="0" w:space="0" w:color="auto"/>
                        <w:left w:val="none" w:sz="0" w:space="0" w:color="auto"/>
                        <w:bottom w:val="none" w:sz="0" w:space="0" w:color="auto"/>
                        <w:right w:val="none" w:sz="0" w:space="0" w:color="auto"/>
                      </w:divBdr>
                    </w:div>
                  </w:divsChild>
                </w:div>
                <w:div w:id="1848054180">
                  <w:marLeft w:val="0"/>
                  <w:marRight w:val="0"/>
                  <w:marTop w:val="0"/>
                  <w:marBottom w:val="0"/>
                  <w:divBdr>
                    <w:top w:val="none" w:sz="0" w:space="0" w:color="auto"/>
                    <w:left w:val="none" w:sz="0" w:space="0" w:color="auto"/>
                    <w:bottom w:val="none" w:sz="0" w:space="0" w:color="auto"/>
                    <w:right w:val="none" w:sz="0" w:space="0" w:color="auto"/>
                  </w:divBdr>
                  <w:divsChild>
                    <w:div w:id="58746109">
                      <w:marLeft w:val="0"/>
                      <w:marRight w:val="0"/>
                      <w:marTop w:val="0"/>
                      <w:marBottom w:val="0"/>
                      <w:divBdr>
                        <w:top w:val="none" w:sz="0" w:space="0" w:color="auto"/>
                        <w:left w:val="none" w:sz="0" w:space="0" w:color="auto"/>
                        <w:bottom w:val="none" w:sz="0" w:space="0" w:color="auto"/>
                        <w:right w:val="none" w:sz="0" w:space="0" w:color="auto"/>
                      </w:divBdr>
                    </w:div>
                  </w:divsChild>
                </w:div>
                <w:div w:id="1858081586">
                  <w:marLeft w:val="0"/>
                  <w:marRight w:val="0"/>
                  <w:marTop w:val="0"/>
                  <w:marBottom w:val="0"/>
                  <w:divBdr>
                    <w:top w:val="none" w:sz="0" w:space="0" w:color="auto"/>
                    <w:left w:val="none" w:sz="0" w:space="0" w:color="auto"/>
                    <w:bottom w:val="none" w:sz="0" w:space="0" w:color="auto"/>
                    <w:right w:val="none" w:sz="0" w:space="0" w:color="auto"/>
                  </w:divBdr>
                  <w:divsChild>
                    <w:div w:id="136650537">
                      <w:marLeft w:val="0"/>
                      <w:marRight w:val="0"/>
                      <w:marTop w:val="0"/>
                      <w:marBottom w:val="0"/>
                      <w:divBdr>
                        <w:top w:val="none" w:sz="0" w:space="0" w:color="auto"/>
                        <w:left w:val="none" w:sz="0" w:space="0" w:color="auto"/>
                        <w:bottom w:val="none" w:sz="0" w:space="0" w:color="auto"/>
                        <w:right w:val="none" w:sz="0" w:space="0" w:color="auto"/>
                      </w:divBdr>
                    </w:div>
                  </w:divsChild>
                </w:div>
                <w:div w:id="1858422873">
                  <w:marLeft w:val="0"/>
                  <w:marRight w:val="0"/>
                  <w:marTop w:val="0"/>
                  <w:marBottom w:val="0"/>
                  <w:divBdr>
                    <w:top w:val="none" w:sz="0" w:space="0" w:color="auto"/>
                    <w:left w:val="none" w:sz="0" w:space="0" w:color="auto"/>
                    <w:bottom w:val="none" w:sz="0" w:space="0" w:color="auto"/>
                    <w:right w:val="none" w:sz="0" w:space="0" w:color="auto"/>
                  </w:divBdr>
                  <w:divsChild>
                    <w:div w:id="2124956002">
                      <w:marLeft w:val="0"/>
                      <w:marRight w:val="0"/>
                      <w:marTop w:val="0"/>
                      <w:marBottom w:val="0"/>
                      <w:divBdr>
                        <w:top w:val="none" w:sz="0" w:space="0" w:color="auto"/>
                        <w:left w:val="none" w:sz="0" w:space="0" w:color="auto"/>
                        <w:bottom w:val="none" w:sz="0" w:space="0" w:color="auto"/>
                        <w:right w:val="none" w:sz="0" w:space="0" w:color="auto"/>
                      </w:divBdr>
                    </w:div>
                  </w:divsChild>
                </w:div>
                <w:div w:id="1873373275">
                  <w:marLeft w:val="0"/>
                  <w:marRight w:val="0"/>
                  <w:marTop w:val="0"/>
                  <w:marBottom w:val="0"/>
                  <w:divBdr>
                    <w:top w:val="none" w:sz="0" w:space="0" w:color="auto"/>
                    <w:left w:val="none" w:sz="0" w:space="0" w:color="auto"/>
                    <w:bottom w:val="none" w:sz="0" w:space="0" w:color="auto"/>
                    <w:right w:val="none" w:sz="0" w:space="0" w:color="auto"/>
                  </w:divBdr>
                  <w:divsChild>
                    <w:div w:id="1569029282">
                      <w:marLeft w:val="0"/>
                      <w:marRight w:val="0"/>
                      <w:marTop w:val="0"/>
                      <w:marBottom w:val="0"/>
                      <w:divBdr>
                        <w:top w:val="none" w:sz="0" w:space="0" w:color="auto"/>
                        <w:left w:val="none" w:sz="0" w:space="0" w:color="auto"/>
                        <w:bottom w:val="none" w:sz="0" w:space="0" w:color="auto"/>
                        <w:right w:val="none" w:sz="0" w:space="0" w:color="auto"/>
                      </w:divBdr>
                    </w:div>
                  </w:divsChild>
                </w:div>
                <w:div w:id="1898012977">
                  <w:marLeft w:val="0"/>
                  <w:marRight w:val="0"/>
                  <w:marTop w:val="0"/>
                  <w:marBottom w:val="0"/>
                  <w:divBdr>
                    <w:top w:val="none" w:sz="0" w:space="0" w:color="auto"/>
                    <w:left w:val="none" w:sz="0" w:space="0" w:color="auto"/>
                    <w:bottom w:val="none" w:sz="0" w:space="0" w:color="auto"/>
                    <w:right w:val="none" w:sz="0" w:space="0" w:color="auto"/>
                  </w:divBdr>
                  <w:divsChild>
                    <w:div w:id="549265680">
                      <w:marLeft w:val="0"/>
                      <w:marRight w:val="0"/>
                      <w:marTop w:val="0"/>
                      <w:marBottom w:val="0"/>
                      <w:divBdr>
                        <w:top w:val="none" w:sz="0" w:space="0" w:color="auto"/>
                        <w:left w:val="none" w:sz="0" w:space="0" w:color="auto"/>
                        <w:bottom w:val="none" w:sz="0" w:space="0" w:color="auto"/>
                        <w:right w:val="none" w:sz="0" w:space="0" w:color="auto"/>
                      </w:divBdr>
                    </w:div>
                  </w:divsChild>
                </w:div>
                <w:div w:id="1899054252">
                  <w:marLeft w:val="0"/>
                  <w:marRight w:val="0"/>
                  <w:marTop w:val="0"/>
                  <w:marBottom w:val="0"/>
                  <w:divBdr>
                    <w:top w:val="none" w:sz="0" w:space="0" w:color="auto"/>
                    <w:left w:val="none" w:sz="0" w:space="0" w:color="auto"/>
                    <w:bottom w:val="none" w:sz="0" w:space="0" w:color="auto"/>
                    <w:right w:val="none" w:sz="0" w:space="0" w:color="auto"/>
                  </w:divBdr>
                  <w:divsChild>
                    <w:div w:id="1346831763">
                      <w:marLeft w:val="0"/>
                      <w:marRight w:val="0"/>
                      <w:marTop w:val="0"/>
                      <w:marBottom w:val="0"/>
                      <w:divBdr>
                        <w:top w:val="none" w:sz="0" w:space="0" w:color="auto"/>
                        <w:left w:val="none" w:sz="0" w:space="0" w:color="auto"/>
                        <w:bottom w:val="none" w:sz="0" w:space="0" w:color="auto"/>
                        <w:right w:val="none" w:sz="0" w:space="0" w:color="auto"/>
                      </w:divBdr>
                    </w:div>
                  </w:divsChild>
                </w:div>
                <w:div w:id="1910380816">
                  <w:marLeft w:val="0"/>
                  <w:marRight w:val="0"/>
                  <w:marTop w:val="0"/>
                  <w:marBottom w:val="0"/>
                  <w:divBdr>
                    <w:top w:val="none" w:sz="0" w:space="0" w:color="auto"/>
                    <w:left w:val="none" w:sz="0" w:space="0" w:color="auto"/>
                    <w:bottom w:val="none" w:sz="0" w:space="0" w:color="auto"/>
                    <w:right w:val="none" w:sz="0" w:space="0" w:color="auto"/>
                  </w:divBdr>
                  <w:divsChild>
                    <w:div w:id="520050173">
                      <w:marLeft w:val="0"/>
                      <w:marRight w:val="0"/>
                      <w:marTop w:val="0"/>
                      <w:marBottom w:val="0"/>
                      <w:divBdr>
                        <w:top w:val="none" w:sz="0" w:space="0" w:color="auto"/>
                        <w:left w:val="none" w:sz="0" w:space="0" w:color="auto"/>
                        <w:bottom w:val="none" w:sz="0" w:space="0" w:color="auto"/>
                        <w:right w:val="none" w:sz="0" w:space="0" w:color="auto"/>
                      </w:divBdr>
                    </w:div>
                  </w:divsChild>
                </w:div>
                <w:div w:id="1922985444">
                  <w:marLeft w:val="0"/>
                  <w:marRight w:val="0"/>
                  <w:marTop w:val="0"/>
                  <w:marBottom w:val="0"/>
                  <w:divBdr>
                    <w:top w:val="none" w:sz="0" w:space="0" w:color="auto"/>
                    <w:left w:val="none" w:sz="0" w:space="0" w:color="auto"/>
                    <w:bottom w:val="none" w:sz="0" w:space="0" w:color="auto"/>
                    <w:right w:val="none" w:sz="0" w:space="0" w:color="auto"/>
                  </w:divBdr>
                  <w:divsChild>
                    <w:div w:id="654647498">
                      <w:marLeft w:val="0"/>
                      <w:marRight w:val="0"/>
                      <w:marTop w:val="0"/>
                      <w:marBottom w:val="0"/>
                      <w:divBdr>
                        <w:top w:val="none" w:sz="0" w:space="0" w:color="auto"/>
                        <w:left w:val="none" w:sz="0" w:space="0" w:color="auto"/>
                        <w:bottom w:val="none" w:sz="0" w:space="0" w:color="auto"/>
                        <w:right w:val="none" w:sz="0" w:space="0" w:color="auto"/>
                      </w:divBdr>
                    </w:div>
                  </w:divsChild>
                </w:div>
                <w:div w:id="1928683903">
                  <w:marLeft w:val="0"/>
                  <w:marRight w:val="0"/>
                  <w:marTop w:val="0"/>
                  <w:marBottom w:val="0"/>
                  <w:divBdr>
                    <w:top w:val="none" w:sz="0" w:space="0" w:color="auto"/>
                    <w:left w:val="none" w:sz="0" w:space="0" w:color="auto"/>
                    <w:bottom w:val="none" w:sz="0" w:space="0" w:color="auto"/>
                    <w:right w:val="none" w:sz="0" w:space="0" w:color="auto"/>
                  </w:divBdr>
                  <w:divsChild>
                    <w:div w:id="1431461844">
                      <w:marLeft w:val="0"/>
                      <w:marRight w:val="0"/>
                      <w:marTop w:val="0"/>
                      <w:marBottom w:val="0"/>
                      <w:divBdr>
                        <w:top w:val="none" w:sz="0" w:space="0" w:color="auto"/>
                        <w:left w:val="none" w:sz="0" w:space="0" w:color="auto"/>
                        <w:bottom w:val="none" w:sz="0" w:space="0" w:color="auto"/>
                        <w:right w:val="none" w:sz="0" w:space="0" w:color="auto"/>
                      </w:divBdr>
                    </w:div>
                  </w:divsChild>
                </w:div>
                <w:div w:id="1938096605">
                  <w:marLeft w:val="0"/>
                  <w:marRight w:val="0"/>
                  <w:marTop w:val="0"/>
                  <w:marBottom w:val="0"/>
                  <w:divBdr>
                    <w:top w:val="none" w:sz="0" w:space="0" w:color="auto"/>
                    <w:left w:val="none" w:sz="0" w:space="0" w:color="auto"/>
                    <w:bottom w:val="none" w:sz="0" w:space="0" w:color="auto"/>
                    <w:right w:val="none" w:sz="0" w:space="0" w:color="auto"/>
                  </w:divBdr>
                  <w:divsChild>
                    <w:div w:id="66388621">
                      <w:marLeft w:val="0"/>
                      <w:marRight w:val="0"/>
                      <w:marTop w:val="0"/>
                      <w:marBottom w:val="0"/>
                      <w:divBdr>
                        <w:top w:val="none" w:sz="0" w:space="0" w:color="auto"/>
                        <w:left w:val="none" w:sz="0" w:space="0" w:color="auto"/>
                        <w:bottom w:val="none" w:sz="0" w:space="0" w:color="auto"/>
                        <w:right w:val="none" w:sz="0" w:space="0" w:color="auto"/>
                      </w:divBdr>
                    </w:div>
                  </w:divsChild>
                </w:div>
                <w:div w:id="1943680244">
                  <w:marLeft w:val="0"/>
                  <w:marRight w:val="0"/>
                  <w:marTop w:val="0"/>
                  <w:marBottom w:val="0"/>
                  <w:divBdr>
                    <w:top w:val="none" w:sz="0" w:space="0" w:color="auto"/>
                    <w:left w:val="none" w:sz="0" w:space="0" w:color="auto"/>
                    <w:bottom w:val="none" w:sz="0" w:space="0" w:color="auto"/>
                    <w:right w:val="none" w:sz="0" w:space="0" w:color="auto"/>
                  </w:divBdr>
                  <w:divsChild>
                    <w:div w:id="2102221019">
                      <w:marLeft w:val="0"/>
                      <w:marRight w:val="0"/>
                      <w:marTop w:val="0"/>
                      <w:marBottom w:val="0"/>
                      <w:divBdr>
                        <w:top w:val="none" w:sz="0" w:space="0" w:color="auto"/>
                        <w:left w:val="none" w:sz="0" w:space="0" w:color="auto"/>
                        <w:bottom w:val="none" w:sz="0" w:space="0" w:color="auto"/>
                        <w:right w:val="none" w:sz="0" w:space="0" w:color="auto"/>
                      </w:divBdr>
                    </w:div>
                  </w:divsChild>
                </w:div>
                <w:div w:id="1961951781">
                  <w:marLeft w:val="0"/>
                  <w:marRight w:val="0"/>
                  <w:marTop w:val="0"/>
                  <w:marBottom w:val="0"/>
                  <w:divBdr>
                    <w:top w:val="none" w:sz="0" w:space="0" w:color="auto"/>
                    <w:left w:val="none" w:sz="0" w:space="0" w:color="auto"/>
                    <w:bottom w:val="none" w:sz="0" w:space="0" w:color="auto"/>
                    <w:right w:val="none" w:sz="0" w:space="0" w:color="auto"/>
                  </w:divBdr>
                  <w:divsChild>
                    <w:div w:id="696466950">
                      <w:marLeft w:val="0"/>
                      <w:marRight w:val="0"/>
                      <w:marTop w:val="0"/>
                      <w:marBottom w:val="0"/>
                      <w:divBdr>
                        <w:top w:val="none" w:sz="0" w:space="0" w:color="auto"/>
                        <w:left w:val="none" w:sz="0" w:space="0" w:color="auto"/>
                        <w:bottom w:val="none" w:sz="0" w:space="0" w:color="auto"/>
                        <w:right w:val="none" w:sz="0" w:space="0" w:color="auto"/>
                      </w:divBdr>
                    </w:div>
                  </w:divsChild>
                </w:div>
                <w:div w:id="1999110672">
                  <w:marLeft w:val="0"/>
                  <w:marRight w:val="0"/>
                  <w:marTop w:val="0"/>
                  <w:marBottom w:val="0"/>
                  <w:divBdr>
                    <w:top w:val="none" w:sz="0" w:space="0" w:color="auto"/>
                    <w:left w:val="none" w:sz="0" w:space="0" w:color="auto"/>
                    <w:bottom w:val="none" w:sz="0" w:space="0" w:color="auto"/>
                    <w:right w:val="none" w:sz="0" w:space="0" w:color="auto"/>
                  </w:divBdr>
                  <w:divsChild>
                    <w:div w:id="1169101098">
                      <w:marLeft w:val="0"/>
                      <w:marRight w:val="0"/>
                      <w:marTop w:val="0"/>
                      <w:marBottom w:val="0"/>
                      <w:divBdr>
                        <w:top w:val="none" w:sz="0" w:space="0" w:color="auto"/>
                        <w:left w:val="none" w:sz="0" w:space="0" w:color="auto"/>
                        <w:bottom w:val="none" w:sz="0" w:space="0" w:color="auto"/>
                        <w:right w:val="none" w:sz="0" w:space="0" w:color="auto"/>
                      </w:divBdr>
                    </w:div>
                  </w:divsChild>
                </w:div>
                <w:div w:id="1999648102">
                  <w:marLeft w:val="0"/>
                  <w:marRight w:val="0"/>
                  <w:marTop w:val="0"/>
                  <w:marBottom w:val="0"/>
                  <w:divBdr>
                    <w:top w:val="none" w:sz="0" w:space="0" w:color="auto"/>
                    <w:left w:val="none" w:sz="0" w:space="0" w:color="auto"/>
                    <w:bottom w:val="none" w:sz="0" w:space="0" w:color="auto"/>
                    <w:right w:val="none" w:sz="0" w:space="0" w:color="auto"/>
                  </w:divBdr>
                  <w:divsChild>
                    <w:div w:id="823006823">
                      <w:marLeft w:val="0"/>
                      <w:marRight w:val="0"/>
                      <w:marTop w:val="0"/>
                      <w:marBottom w:val="0"/>
                      <w:divBdr>
                        <w:top w:val="none" w:sz="0" w:space="0" w:color="auto"/>
                        <w:left w:val="none" w:sz="0" w:space="0" w:color="auto"/>
                        <w:bottom w:val="none" w:sz="0" w:space="0" w:color="auto"/>
                        <w:right w:val="none" w:sz="0" w:space="0" w:color="auto"/>
                      </w:divBdr>
                    </w:div>
                  </w:divsChild>
                </w:div>
                <w:div w:id="2004313905">
                  <w:marLeft w:val="0"/>
                  <w:marRight w:val="0"/>
                  <w:marTop w:val="0"/>
                  <w:marBottom w:val="0"/>
                  <w:divBdr>
                    <w:top w:val="none" w:sz="0" w:space="0" w:color="auto"/>
                    <w:left w:val="none" w:sz="0" w:space="0" w:color="auto"/>
                    <w:bottom w:val="none" w:sz="0" w:space="0" w:color="auto"/>
                    <w:right w:val="none" w:sz="0" w:space="0" w:color="auto"/>
                  </w:divBdr>
                  <w:divsChild>
                    <w:div w:id="1503932029">
                      <w:marLeft w:val="0"/>
                      <w:marRight w:val="0"/>
                      <w:marTop w:val="0"/>
                      <w:marBottom w:val="0"/>
                      <w:divBdr>
                        <w:top w:val="none" w:sz="0" w:space="0" w:color="auto"/>
                        <w:left w:val="none" w:sz="0" w:space="0" w:color="auto"/>
                        <w:bottom w:val="none" w:sz="0" w:space="0" w:color="auto"/>
                        <w:right w:val="none" w:sz="0" w:space="0" w:color="auto"/>
                      </w:divBdr>
                    </w:div>
                  </w:divsChild>
                </w:div>
                <w:div w:id="2008944217">
                  <w:marLeft w:val="0"/>
                  <w:marRight w:val="0"/>
                  <w:marTop w:val="0"/>
                  <w:marBottom w:val="0"/>
                  <w:divBdr>
                    <w:top w:val="none" w:sz="0" w:space="0" w:color="auto"/>
                    <w:left w:val="none" w:sz="0" w:space="0" w:color="auto"/>
                    <w:bottom w:val="none" w:sz="0" w:space="0" w:color="auto"/>
                    <w:right w:val="none" w:sz="0" w:space="0" w:color="auto"/>
                  </w:divBdr>
                  <w:divsChild>
                    <w:div w:id="1431925571">
                      <w:marLeft w:val="0"/>
                      <w:marRight w:val="0"/>
                      <w:marTop w:val="0"/>
                      <w:marBottom w:val="0"/>
                      <w:divBdr>
                        <w:top w:val="none" w:sz="0" w:space="0" w:color="auto"/>
                        <w:left w:val="none" w:sz="0" w:space="0" w:color="auto"/>
                        <w:bottom w:val="none" w:sz="0" w:space="0" w:color="auto"/>
                        <w:right w:val="none" w:sz="0" w:space="0" w:color="auto"/>
                      </w:divBdr>
                    </w:div>
                  </w:divsChild>
                </w:div>
                <w:div w:id="2019119548">
                  <w:marLeft w:val="0"/>
                  <w:marRight w:val="0"/>
                  <w:marTop w:val="0"/>
                  <w:marBottom w:val="0"/>
                  <w:divBdr>
                    <w:top w:val="none" w:sz="0" w:space="0" w:color="auto"/>
                    <w:left w:val="none" w:sz="0" w:space="0" w:color="auto"/>
                    <w:bottom w:val="none" w:sz="0" w:space="0" w:color="auto"/>
                    <w:right w:val="none" w:sz="0" w:space="0" w:color="auto"/>
                  </w:divBdr>
                  <w:divsChild>
                    <w:div w:id="1438595880">
                      <w:marLeft w:val="0"/>
                      <w:marRight w:val="0"/>
                      <w:marTop w:val="0"/>
                      <w:marBottom w:val="0"/>
                      <w:divBdr>
                        <w:top w:val="none" w:sz="0" w:space="0" w:color="auto"/>
                        <w:left w:val="none" w:sz="0" w:space="0" w:color="auto"/>
                        <w:bottom w:val="none" w:sz="0" w:space="0" w:color="auto"/>
                        <w:right w:val="none" w:sz="0" w:space="0" w:color="auto"/>
                      </w:divBdr>
                    </w:div>
                  </w:divsChild>
                </w:div>
                <w:div w:id="2030132556">
                  <w:marLeft w:val="0"/>
                  <w:marRight w:val="0"/>
                  <w:marTop w:val="0"/>
                  <w:marBottom w:val="0"/>
                  <w:divBdr>
                    <w:top w:val="none" w:sz="0" w:space="0" w:color="auto"/>
                    <w:left w:val="none" w:sz="0" w:space="0" w:color="auto"/>
                    <w:bottom w:val="none" w:sz="0" w:space="0" w:color="auto"/>
                    <w:right w:val="none" w:sz="0" w:space="0" w:color="auto"/>
                  </w:divBdr>
                  <w:divsChild>
                    <w:div w:id="333846453">
                      <w:marLeft w:val="0"/>
                      <w:marRight w:val="0"/>
                      <w:marTop w:val="0"/>
                      <w:marBottom w:val="0"/>
                      <w:divBdr>
                        <w:top w:val="none" w:sz="0" w:space="0" w:color="auto"/>
                        <w:left w:val="none" w:sz="0" w:space="0" w:color="auto"/>
                        <w:bottom w:val="none" w:sz="0" w:space="0" w:color="auto"/>
                        <w:right w:val="none" w:sz="0" w:space="0" w:color="auto"/>
                      </w:divBdr>
                    </w:div>
                  </w:divsChild>
                </w:div>
                <w:div w:id="2031174418">
                  <w:marLeft w:val="0"/>
                  <w:marRight w:val="0"/>
                  <w:marTop w:val="0"/>
                  <w:marBottom w:val="0"/>
                  <w:divBdr>
                    <w:top w:val="none" w:sz="0" w:space="0" w:color="auto"/>
                    <w:left w:val="none" w:sz="0" w:space="0" w:color="auto"/>
                    <w:bottom w:val="none" w:sz="0" w:space="0" w:color="auto"/>
                    <w:right w:val="none" w:sz="0" w:space="0" w:color="auto"/>
                  </w:divBdr>
                  <w:divsChild>
                    <w:div w:id="514076004">
                      <w:marLeft w:val="0"/>
                      <w:marRight w:val="0"/>
                      <w:marTop w:val="0"/>
                      <w:marBottom w:val="0"/>
                      <w:divBdr>
                        <w:top w:val="none" w:sz="0" w:space="0" w:color="auto"/>
                        <w:left w:val="none" w:sz="0" w:space="0" w:color="auto"/>
                        <w:bottom w:val="none" w:sz="0" w:space="0" w:color="auto"/>
                        <w:right w:val="none" w:sz="0" w:space="0" w:color="auto"/>
                      </w:divBdr>
                    </w:div>
                  </w:divsChild>
                </w:div>
                <w:div w:id="2061126021">
                  <w:marLeft w:val="0"/>
                  <w:marRight w:val="0"/>
                  <w:marTop w:val="0"/>
                  <w:marBottom w:val="0"/>
                  <w:divBdr>
                    <w:top w:val="none" w:sz="0" w:space="0" w:color="auto"/>
                    <w:left w:val="none" w:sz="0" w:space="0" w:color="auto"/>
                    <w:bottom w:val="none" w:sz="0" w:space="0" w:color="auto"/>
                    <w:right w:val="none" w:sz="0" w:space="0" w:color="auto"/>
                  </w:divBdr>
                  <w:divsChild>
                    <w:div w:id="1545870735">
                      <w:marLeft w:val="0"/>
                      <w:marRight w:val="0"/>
                      <w:marTop w:val="0"/>
                      <w:marBottom w:val="0"/>
                      <w:divBdr>
                        <w:top w:val="none" w:sz="0" w:space="0" w:color="auto"/>
                        <w:left w:val="none" w:sz="0" w:space="0" w:color="auto"/>
                        <w:bottom w:val="none" w:sz="0" w:space="0" w:color="auto"/>
                        <w:right w:val="none" w:sz="0" w:space="0" w:color="auto"/>
                      </w:divBdr>
                    </w:div>
                  </w:divsChild>
                </w:div>
                <w:div w:id="2061633110">
                  <w:marLeft w:val="0"/>
                  <w:marRight w:val="0"/>
                  <w:marTop w:val="0"/>
                  <w:marBottom w:val="0"/>
                  <w:divBdr>
                    <w:top w:val="none" w:sz="0" w:space="0" w:color="auto"/>
                    <w:left w:val="none" w:sz="0" w:space="0" w:color="auto"/>
                    <w:bottom w:val="none" w:sz="0" w:space="0" w:color="auto"/>
                    <w:right w:val="none" w:sz="0" w:space="0" w:color="auto"/>
                  </w:divBdr>
                  <w:divsChild>
                    <w:div w:id="665675046">
                      <w:marLeft w:val="0"/>
                      <w:marRight w:val="0"/>
                      <w:marTop w:val="0"/>
                      <w:marBottom w:val="0"/>
                      <w:divBdr>
                        <w:top w:val="none" w:sz="0" w:space="0" w:color="auto"/>
                        <w:left w:val="none" w:sz="0" w:space="0" w:color="auto"/>
                        <w:bottom w:val="none" w:sz="0" w:space="0" w:color="auto"/>
                        <w:right w:val="none" w:sz="0" w:space="0" w:color="auto"/>
                      </w:divBdr>
                    </w:div>
                  </w:divsChild>
                </w:div>
                <w:div w:id="2084831534">
                  <w:marLeft w:val="0"/>
                  <w:marRight w:val="0"/>
                  <w:marTop w:val="0"/>
                  <w:marBottom w:val="0"/>
                  <w:divBdr>
                    <w:top w:val="none" w:sz="0" w:space="0" w:color="auto"/>
                    <w:left w:val="none" w:sz="0" w:space="0" w:color="auto"/>
                    <w:bottom w:val="none" w:sz="0" w:space="0" w:color="auto"/>
                    <w:right w:val="none" w:sz="0" w:space="0" w:color="auto"/>
                  </w:divBdr>
                  <w:divsChild>
                    <w:div w:id="644168471">
                      <w:marLeft w:val="0"/>
                      <w:marRight w:val="0"/>
                      <w:marTop w:val="0"/>
                      <w:marBottom w:val="0"/>
                      <w:divBdr>
                        <w:top w:val="none" w:sz="0" w:space="0" w:color="auto"/>
                        <w:left w:val="none" w:sz="0" w:space="0" w:color="auto"/>
                        <w:bottom w:val="none" w:sz="0" w:space="0" w:color="auto"/>
                        <w:right w:val="none" w:sz="0" w:space="0" w:color="auto"/>
                      </w:divBdr>
                    </w:div>
                  </w:divsChild>
                </w:div>
                <w:div w:id="2089644498">
                  <w:marLeft w:val="0"/>
                  <w:marRight w:val="0"/>
                  <w:marTop w:val="0"/>
                  <w:marBottom w:val="0"/>
                  <w:divBdr>
                    <w:top w:val="none" w:sz="0" w:space="0" w:color="auto"/>
                    <w:left w:val="none" w:sz="0" w:space="0" w:color="auto"/>
                    <w:bottom w:val="none" w:sz="0" w:space="0" w:color="auto"/>
                    <w:right w:val="none" w:sz="0" w:space="0" w:color="auto"/>
                  </w:divBdr>
                  <w:divsChild>
                    <w:div w:id="388261455">
                      <w:marLeft w:val="0"/>
                      <w:marRight w:val="0"/>
                      <w:marTop w:val="0"/>
                      <w:marBottom w:val="0"/>
                      <w:divBdr>
                        <w:top w:val="none" w:sz="0" w:space="0" w:color="auto"/>
                        <w:left w:val="none" w:sz="0" w:space="0" w:color="auto"/>
                        <w:bottom w:val="none" w:sz="0" w:space="0" w:color="auto"/>
                        <w:right w:val="none" w:sz="0" w:space="0" w:color="auto"/>
                      </w:divBdr>
                    </w:div>
                  </w:divsChild>
                </w:div>
                <w:div w:id="2095979320">
                  <w:marLeft w:val="0"/>
                  <w:marRight w:val="0"/>
                  <w:marTop w:val="0"/>
                  <w:marBottom w:val="0"/>
                  <w:divBdr>
                    <w:top w:val="none" w:sz="0" w:space="0" w:color="auto"/>
                    <w:left w:val="none" w:sz="0" w:space="0" w:color="auto"/>
                    <w:bottom w:val="none" w:sz="0" w:space="0" w:color="auto"/>
                    <w:right w:val="none" w:sz="0" w:space="0" w:color="auto"/>
                  </w:divBdr>
                  <w:divsChild>
                    <w:div w:id="188879069">
                      <w:marLeft w:val="0"/>
                      <w:marRight w:val="0"/>
                      <w:marTop w:val="0"/>
                      <w:marBottom w:val="0"/>
                      <w:divBdr>
                        <w:top w:val="none" w:sz="0" w:space="0" w:color="auto"/>
                        <w:left w:val="none" w:sz="0" w:space="0" w:color="auto"/>
                        <w:bottom w:val="none" w:sz="0" w:space="0" w:color="auto"/>
                        <w:right w:val="none" w:sz="0" w:space="0" w:color="auto"/>
                      </w:divBdr>
                    </w:div>
                  </w:divsChild>
                </w:div>
                <w:div w:id="2106488864">
                  <w:marLeft w:val="0"/>
                  <w:marRight w:val="0"/>
                  <w:marTop w:val="0"/>
                  <w:marBottom w:val="0"/>
                  <w:divBdr>
                    <w:top w:val="none" w:sz="0" w:space="0" w:color="auto"/>
                    <w:left w:val="none" w:sz="0" w:space="0" w:color="auto"/>
                    <w:bottom w:val="none" w:sz="0" w:space="0" w:color="auto"/>
                    <w:right w:val="none" w:sz="0" w:space="0" w:color="auto"/>
                  </w:divBdr>
                  <w:divsChild>
                    <w:div w:id="2112774411">
                      <w:marLeft w:val="0"/>
                      <w:marRight w:val="0"/>
                      <w:marTop w:val="0"/>
                      <w:marBottom w:val="0"/>
                      <w:divBdr>
                        <w:top w:val="none" w:sz="0" w:space="0" w:color="auto"/>
                        <w:left w:val="none" w:sz="0" w:space="0" w:color="auto"/>
                        <w:bottom w:val="none" w:sz="0" w:space="0" w:color="auto"/>
                        <w:right w:val="none" w:sz="0" w:space="0" w:color="auto"/>
                      </w:divBdr>
                    </w:div>
                  </w:divsChild>
                </w:div>
                <w:div w:id="2111463723">
                  <w:marLeft w:val="0"/>
                  <w:marRight w:val="0"/>
                  <w:marTop w:val="0"/>
                  <w:marBottom w:val="0"/>
                  <w:divBdr>
                    <w:top w:val="none" w:sz="0" w:space="0" w:color="auto"/>
                    <w:left w:val="none" w:sz="0" w:space="0" w:color="auto"/>
                    <w:bottom w:val="none" w:sz="0" w:space="0" w:color="auto"/>
                    <w:right w:val="none" w:sz="0" w:space="0" w:color="auto"/>
                  </w:divBdr>
                  <w:divsChild>
                    <w:div w:id="896359937">
                      <w:marLeft w:val="0"/>
                      <w:marRight w:val="0"/>
                      <w:marTop w:val="0"/>
                      <w:marBottom w:val="0"/>
                      <w:divBdr>
                        <w:top w:val="none" w:sz="0" w:space="0" w:color="auto"/>
                        <w:left w:val="none" w:sz="0" w:space="0" w:color="auto"/>
                        <w:bottom w:val="none" w:sz="0" w:space="0" w:color="auto"/>
                        <w:right w:val="none" w:sz="0" w:space="0" w:color="auto"/>
                      </w:divBdr>
                    </w:div>
                  </w:divsChild>
                </w:div>
                <w:div w:id="2127459305">
                  <w:marLeft w:val="0"/>
                  <w:marRight w:val="0"/>
                  <w:marTop w:val="0"/>
                  <w:marBottom w:val="0"/>
                  <w:divBdr>
                    <w:top w:val="none" w:sz="0" w:space="0" w:color="auto"/>
                    <w:left w:val="none" w:sz="0" w:space="0" w:color="auto"/>
                    <w:bottom w:val="none" w:sz="0" w:space="0" w:color="auto"/>
                    <w:right w:val="none" w:sz="0" w:space="0" w:color="auto"/>
                  </w:divBdr>
                  <w:divsChild>
                    <w:div w:id="1643265989">
                      <w:marLeft w:val="0"/>
                      <w:marRight w:val="0"/>
                      <w:marTop w:val="0"/>
                      <w:marBottom w:val="0"/>
                      <w:divBdr>
                        <w:top w:val="none" w:sz="0" w:space="0" w:color="auto"/>
                        <w:left w:val="none" w:sz="0" w:space="0" w:color="auto"/>
                        <w:bottom w:val="none" w:sz="0" w:space="0" w:color="auto"/>
                        <w:right w:val="none" w:sz="0" w:space="0" w:color="auto"/>
                      </w:divBdr>
                    </w:div>
                  </w:divsChild>
                </w:div>
                <w:div w:id="2130080880">
                  <w:marLeft w:val="0"/>
                  <w:marRight w:val="0"/>
                  <w:marTop w:val="0"/>
                  <w:marBottom w:val="0"/>
                  <w:divBdr>
                    <w:top w:val="none" w:sz="0" w:space="0" w:color="auto"/>
                    <w:left w:val="none" w:sz="0" w:space="0" w:color="auto"/>
                    <w:bottom w:val="none" w:sz="0" w:space="0" w:color="auto"/>
                    <w:right w:val="none" w:sz="0" w:space="0" w:color="auto"/>
                  </w:divBdr>
                  <w:divsChild>
                    <w:div w:id="138779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521393">
          <w:marLeft w:val="0"/>
          <w:marRight w:val="0"/>
          <w:marTop w:val="0"/>
          <w:marBottom w:val="0"/>
          <w:divBdr>
            <w:top w:val="none" w:sz="0" w:space="0" w:color="auto"/>
            <w:left w:val="none" w:sz="0" w:space="0" w:color="auto"/>
            <w:bottom w:val="none" w:sz="0" w:space="0" w:color="auto"/>
            <w:right w:val="none" w:sz="0" w:space="0" w:color="auto"/>
          </w:divBdr>
        </w:div>
        <w:div w:id="1504399401">
          <w:marLeft w:val="0"/>
          <w:marRight w:val="0"/>
          <w:marTop w:val="0"/>
          <w:marBottom w:val="0"/>
          <w:divBdr>
            <w:top w:val="none" w:sz="0" w:space="0" w:color="auto"/>
            <w:left w:val="none" w:sz="0" w:space="0" w:color="auto"/>
            <w:bottom w:val="none" w:sz="0" w:space="0" w:color="auto"/>
            <w:right w:val="none" w:sz="0" w:space="0" w:color="auto"/>
          </w:divBdr>
        </w:div>
        <w:div w:id="1589733459">
          <w:marLeft w:val="0"/>
          <w:marRight w:val="0"/>
          <w:marTop w:val="0"/>
          <w:marBottom w:val="0"/>
          <w:divBdr>
            <w:top w:val="none" w:sz="0" w:space="0" w:color="auto"/>
            <w:left w:val="none" w:sz="0" w:space="0" w:color="auto"/>
            <w:bottom w:val="none" w:sz="0" w:space="0" w:color="auto"/>
            <w:right w:val="none" w:sz="0" w:space="0" w:color="auto"/>
          </w:divBdr>
        </w:div>
        <w:div w:id="1804229691">
          <w:marLeft w:val="0"/>
          <w:marRight w:val="0"/>
          <w:marTop w:val="0"/>
          <w:marBottom w:val="0"/>
          <w:divBdr>
            <w:top w:val="none" w:sz="0" w:space="0" w:color="auto"/>
            <w:left w:val="none" w:sz="0" w:space="0" w:color="auto"/>
            <w:bottom w:val="none" w:sz="0" w:space="0" w:color="auto"/>
            <w:right w:val="none" w:sz="0" w:space="0" w:color="auto"/>
          </w:divBdr>
        </w:div>
        <w:div w:id="1932734675">
          <w:marLeft w:val="0"/>
          <w:marRight w:val="0"/>
          <w:marTop w:val="0"/>
          <w:marBottom w:val="0"/>
          <w:divBdr>
            <w:top w:val="none" w:sz="0" w:space="0" w:color="auto"/>
            <w:left w:val="none" w:sz="0" w:space="0" w:color="auto"/>
            <w:bottom w:val="none" w:sz="0" w:space="0" w:color="auto"/>
            <w:right w:val="none" w:sz="0" w:space="0" w:color="auto"/>
          </w:divBdr>
        </w:div>
        <w:div w:id="1942031559">
          <w:marLeft w:val="0"/>
          <w:marRight w:val="0"/>
          <w:marTop w:val="0"/>
          <w:marBottom w:val="0"/>
          <w:divBdr>
            <w:top w:val="none" w:sz="0" w:space="0" w:color="auto"/>
            <w:left w:val="none" w:sz="0" w:space="0" w:color="auto"/>
            <w:bottom w:val="none" w:sz="0" w:space="0" w:color="auto"/>
            <w:right w:val="none" w:sz="0" w:space="0" w:color="auto"/>
          </w:divBdr>
        </w:div>
      </w:divsChild>
    </w:div>
    <w:div w:id="1272980223">
      <w:bodyDiv w:val="1"/>
      <w:marLeft w:val="0"/>
      <w:marRight w:val="0"/>
      <w:marTop w:val="0"/>
      <w:marBottom w:val="0"/>
      <w:divBdr>
        <w:top w:val="none" w:sz="0" w:space="0" w:color="auto"/>
        <w:left w:val="none" w:sz="0" w:space="0" w:color="auto"/>
        <w:bottom w:val="none" w:sz="0" w:space="0" w:color="auto"/>
        <w:right w:val="none" w:sz="0" w:space="0" w:color="auto"/>
      </w:divBdr>
      <w:divsChild>
        <w:div w:id="1452868720">
          <w:marLeft w:val="0"/>
          <w:marRight w:val="0"/>
          <w:marTop w:val="0"/>
          <w:marBottom w:val="0"/>
          <w:divBdr>
            <w:top w:val="none" w:sz="0" w:space="0" w:color="auto"/>
            <w:left w:val="none" w:sz="0" w:space="0" w:color="auto"/>
            <w:bottom w:val="none" w:sz="0" w:space="0" w:color="auto"/>
            <w:right w:val="none" w:sz="0" w:space="0" w:color="auto"/>
          </w:divBdr>
          <w:divsChild>
            <w:div w:id="1252621129">
              <w:marLeft w:val="0"/>
              <w:marRight w:val="0"/>
              <w:marTop w:val="30"/>
              <w:marBottom w:val="30"/>
              <w:divBdr>
                <w:top w:val="none" w:sz="0" w:space="0" w:color="auto"/>
                <w:left w:val="none" w:sz="0" w:space="0" w:color="auto"/>
                <w:bottom w:val="none" w:sz="0" w:space="0" w:color="auto"/>
                <w:right w:val="none" w:sz="0" w:space="0" w:color="auto"/>
              </w:divBdr>
              <w:divsChild>
                <w:div w:id="4406382">
                  <w:marLeft w:val="0"/>
                  <w:marRight w:val="0"/>
                  <w:marTop w:val="0"/>
                  <w:marBottom w:val="0"/>
                  <w:divBdr>
                    <w:top w:val="none" w:sz="0" w:space="0" w:color="auto"/>
                    <w:left w:val="none" w:sz="0" w:space="0" w:color="auto"/>
                    <w:bottom w:val="none" w:sz="0" w:space="0" w:color="auto"/>
                    <w:right w:val="none" w:sz="0" w:space="0" w:color="auto"/>
                  </w:divBdr>
                  <w:divsChild>
                    <w:div w:id="2129203458">
                      <w:marLeft w:val="0"/>
                      <w:marRight w:val="0"/>
                      <w:marTop w:val="0"/>
                      <w:marBottom w:val="0"/>
                      <w:divBdr>
                        <w:top w:val="none" w:sz="0" w:space="0" w:color="auto"/>
                        <w:left w:val="none" w:sz="0" w:space="0" w:color="auto"/>
                        <w:bottom w:val="none" w:sz="0" w:space="0" w:color="auto"/>
                        <w:right w:val="none" w:sz="0" w:space="0" w:color="auto"/>
                      </w:divBdr>
                    </w:div>
                  </w:divsChild>
                </w:div>
                <w:div w:id="12536187">
                  <w:marLeft w:val="0"/>
                  <w:marRight w:val="0"/>
                  <w:marTop w:val="0"/>
                  <w:marBottom w:val="0"/>
                  <w:divBdr>
                    <w:top w:val="none" w:sz="0" w:space="0" w:color="auto"/>
                    <w:left w:val="none" w:sz="0" w:space="0" w:color="auto"/>
                    <w:bottom w:val="none" w:sz="0" w:space="0" w:color="auto"/>
                    <w:right w:val="none" w:sz="0" w:space="0" w:color="auto"/>
                  </w:divBdr>
                  <w:divsChild>
                    <w:div w:id="1867526761">
                      <w:marLeft w:val="0"/>
                      <w:marRight w:val="0"/>
                      <w:marTop w:val="0"/>
                      <w:marBottom w:val="0"/>
                      <w:divBdr>
                        <w:top w:val="none" w:sz="0" w:space="0" w:color="auto"/>
                        <w:left w:val="none" w:sz="0" w:space="0" w:color="auto"/>
                        <w:bottom w:val="none" w:sz="0" w:space="0" w:color="auto"/>
                        <w:right w:val="none" w:sz="0" w:space="0" w:color="auto"/>
                      </w:divBdr>
                    </w:div>
                  </w:divsChild>
                </w:div>
                <w:div w:id="13961459">
                  <w:marLeft w:val="0"/>
                  <w:marRight w:val="0"/>
                  <w:marTop w:val="0"/>
                  <w:marBottom w:val="0"/>
                  <w:divBdr>
                    <w:top w:val="none" w:sz="0" w:space="0" w:color="auto"/>
                    <w:left w:val="none" w:sz="0" w:space="0" w:color="auto"/>
                    <w:bottom w:val="none" w:sz="0" w:space="0" w:color="auto"/>
                    <w:right w:val="none" w:sz="0" w:space="0" w:color="auto"/>
                  </w:divBdr>
                  <w:divsChild>
                    <w:div w:id="214314824">
                      <w:marLeft w:val="0"/>
                      <w:marRight w:val="0"/>
                      <w:marTop w:val="0"/>
                      <w:marBottom w:val="0"/>
                      <w:divBdr>
                        <w:top w:val="none" w:sz="0" w:space="0" w:color="auto"/>
                        <w:left w:val="none" w:sz="0" w:space="0" w:color="auto"/>
                        <w:bottom w:val="none" w:sz="0" w:space="0" w:color="auto"/>
                        <w:right w:val="none" w:sz="0" w:space="0" w:color="auto"/>
                      </w:divBdr>
                    </w:div>
                  </w:divsChild>
                </w:div>
                <w:div w:id="20404494">
                  <w:marLeft w:val="0"/>
                  <w:marRight w:val="0"/>
                  <w:marTop w:val="0"/>
                  <w:marBottom w:val="0"/>
                  <w:divBdr>
                    <w:top w:val="none" w:sz="0" w:space="0" w:color="auto"/>
                    <w:left w:val="none" w:sz="0" w:space="0" w:color="auto"/>
                    <w:bottom w:val="none" w:sz="0" w:space="0" w:color="auto"/>
                    <w:right w:val="none" w:sz="0" w:space="0" w:color="auto"/>
                  </w:divBdr>
                  <w:divsChild>
                    <w:div w:id="620259662">
                      <w:marLeft w:val="0"/>
                      <w:marRight w:val="0"/>
                      <w:marTop w:val="0"/>
                      <w:marBottom w:val="0"/>
                      <w:divBdr>
                        <w:top w:val="none" w:sz="0" w:space="0" w:color="auto"/>
                        <w:left w:val="none" w:sz="0" w:space="0" w:color="auto"/>
                        <w:bottom w:val="none" w:sz="0" w:space="0" w:color="auto"/>
                        <w:right w:val="none" w:sz="0" w:space="0" w:color="auto"/>
                      </w:divBdr>
                    </w:div>
                  </w:divsChild>
                </w:div>
                <w:div w:id="41026499">
                  <w:marLeft w:val="0"/>
                  <w:marRight w:val="0"/>
                  <w:marTop w:val="0"/>
                  <w:marBottom w:val="0"/>
                  <w:divBdr>
                    <w:top w:val="none" w:sz="0" w:space="0" w:color="auto"/>
                    <w:left w:val="none" w:sz="0" w:space="0" w:color="auto"/>
                    <w:bottom w:val="none" w:sz="0" w:space="0" w:color="auto"/>
                    <w:right w:val="none" w:sz="0" w:space="0" w:color="auto"/>
                  </w:divBdr>
                  <w:divsChild>
                    <w:div w:id="620763091">
                      <w:marLeft w:val="0"/>
                      <w:marRight w:val="0"/>
                      <w:marTop w:val="0"/>
                      <w:marBottom w:val="0"/>
                      <w:divBdr>
                        <w:top w:val="none" w:sz="0" w:space="0" w:color="auto"/>
                        <w:left w:val="none" w:sz="0" w:space="0" w:color="auto"/>
                        <w:bottom w:val="none" w:sz="0" w:space="0" w:color="auto"/>
                        <w:right w:val="none" w:sz="0" w:space="0" w:color="auto"/>
                      </w:divBdr>
                    </w:div>
                  </w:divsChild>
                </w:div>
                <w:div w:id="49158994">
                  <w:marLeft w:val="0"/>
                  <w:marRight w:val="0"/>
                  <w:marTop w:val="0"/>
                  <w:marBottom w:val="0"/>
                  <w:divBdr>
                    <w:top w:val="none" w:sz="0" w:space="0" w:color="auto"/>
                    <w:left w:val="none" w:sz="0" w:space="0" w:color="auto"/>
                    <w:bottom w:val="none" w:sz="0" w:space="0" w:color="auto"/>
                    <w:right w:val="none" w:sz="0" w:space="0" w:color="auto"/>
                  </w:divBdr>
                  <w:divsChild>
                    <w:div w:id="1899316339">
                      <w:marLeft w:val="0"/>
                      <w:marRight w:val="0"/>
                      <w:marTop w:val="0"/>
                      <w:marBottom w:val="0"/>
                      <w:divBdr>
                        <w:top w:val="none" w:sz="0" w:space="0" w:color="auto"/>
                        <w:left w:val="none" w:sz="0" w:space="0" w:color="auto"/>
                        <w:bottom w:val="none" w:sz="0" w:space="0" w:color="auto"/>
                        <w:right w:val="none" w:sz="0" w:space="0" w:color="auto"/>
                      </w:divBdr>
                    </w:div>
                  </w:divsChild>
                </w:div>
                <w:div w:id="65420270">
                  <w:marLeft w:val="0"/>
                  <w:marRight w:val="0"/>
                  <w:marTop w:val="0"/>
                  <w:marBottom w:val="0"/>
                  <w:divBdr>
                    <w:top w:val="none" w:sz="0" w:space="0" w:color="auto"/>
                    <w:left w:val="none" w:sz="0" w:space="0" w:color="auto"/>
                    <w:bottom w:val="none" w:sz="0" w:space="0" w:color="auto"/>
                    <w:right w:val="none" w:sz="0" w:space="0" w:color="auto"/>
                  </w:divBdr>
                  <w:divsChild>
                    <w:div w:id="1055855214">
                      <w:marLeft w:val="0"/>
                      <w:marRight w:val="0"/>
                      <w:marTop w:val="0"/>
                      <w:marBottom w:val="0"/>
                      <w:divBdr>
                        <w:top w:val="none" w:sz="0" w:space="0" w:color="auto"/>
                        <w:left w:val="none" w:sz="0" w:space="0" w:color="auto"/>
                        <w:bottom w:val="none" w:sz="0" w:space="0" w:color="auto"/>
                        <w:right w:val="none" w:sz="0" w:space="0" w:color="auto"/>
                      </w:divBdr>
                    </w:div>
                  </w:divsChild>
                </w:div>
                <w:div w:id="111829306">
                  <w:marLeft w:val="0"/>
                  <w:marRight w:val="0"/>
                  <w:marTop w:val="0"/>
                  <w:marBottom w:val="0"/>
                  <w:divBdr>
                    <w:top w:val="none" w:sz="0" w:space="0" w:color="auto"/>
                    <w:left w:val="none" w:sz="0" w:space="0" w:color="auto"/>
                    <w:bottom w:val="none" w:sz="0" w:space="0" w:color="auto"/>
                    <w:right w:val="none" w:sz="0" w:space="0" w:color="auto"/>
                  </w:divBdr>
                  <w:divsChild>
                    <w:div w:id="1726637764">
                      <w:marLeft w:val="0"/>
                      <w:marRight w:val="0"/>
                      <w:marTop w:val="0"/>
                      <w:marBottom w:val="0"/>
                      <w:divBdr>
                        <w:top w:val="none" w:sz="0" w:space="0" w:color="auto"/>
                        <w:left w:val="none" w:sz="0" w:space="0" w:color="auto"/>
                        <w:bottom w:val="none" w:sz="0" w:space="0" w:color="auto"/>
                        <w:right w:val="none" w:sz="0" w:space="0" w:color="auto"/>
                      </w:divBdr>
                    </w:div>
                  </w:divsChild>
                </w:div>
                <w:div w:id="115610705">
                  <w:marLeft w:val="0"/>
                  <w:marRight w:val="0"/>
                  <w:marTop w:val="0"/>
                  <w:marBottom w:val="0"/>
                  <w:divBdr>
                    <w:top w:val="none" w:sz="0" w:space="0" w:color="auto"/>
                    <w:left w:val="none" w:sz="0" w:space="0" w:color="auto"/>
                    <w:bottom w:val="none" w:sz="0" w:space="0" w:color="auto"/>
                    <w:right w:val="none" w:sz="0" w:space="0" w:color="auto"/>
                  </w:divBdr>
                  <w:divsChild>
                    <w:div w:id="288173600">
                      <w:marLeft w:val="0"/>
                      <w:marRight w:val="0"/>
                      <w:marTop w:val="0"/>
                      <w:marBottom w:val="0"/>
                      <w:divBdr>
                        <w:top w:val="none" w:sz="0" w:space="0" w:color="auto"/>
                        <w:left w:val="none" w:sz="0" w:space="0" w:color="auto"/>
                        <w:bottom w:val="none" w:sz="0" w:space="0" w:color="auto"/>
                        <w:right w:val="none" w:sz="0" w:space="0" w:color="auto"/>
                      </w:divBdr>
                    </w:div>
                  </w:divsChild>
                </w:div>
                <w:div w:id="237129641">
                  <w:marLeft w:val="0"/>
                  <w:marRight w:val="0"/>
                  <w:marTop w:val="0"/>
                  <w:marBottom w:val="0"/>
                  <w:divBdr>
                    <w:top w:val="none" w:sz="0" w:space="0" w:color="auto"/>
                    <w:left w:val="none" w:sz="0" w:space="0" w:color="auto"/>
                    <w:bottom w:val="none" w:sz="0" w:space="0" w:color="auto"/>
                    <w:right w:val="none" w:sz="0" w:space="0" w:color="auto"/>
                  </w:divBdr>
                  <w:divsChild>
                    <w:div w:id="1327904539">
                      <w:marLeft w:val="0"/>
                      <w:marRight w:val="0"/>
                      <w:marTop w:val="0"/>
                      <w:marBottom w:val="0"/>
                      <w:divBdr>
                        <w:top w:val="none" w:sz="0" w:space="0" w:color="auto"/>
                        <w:left w:val="none" w:sz="0" w:space="0" w:color="auto"/>
                        <w:bottom w:val="none" w:sz="0" w:space="0" w:color="auto"/>
                        <w:right w:val="none" w:sz="0" w:space="0" w:color="auto"/>
                      </w:divBdr>
                    </w:div>
                  </w:divsChild>
                </w:div>
                <w:div w:id="257297285">
                  <w:marLeft w:val="0"/>
                  <w:marRight w:val="0"/>
                  <w:marTop w:val="0"/>
                  <w:marBottom w:val="0"/>
                  <w:divBdr>
                    <w:top w:val="none" w:sz="0" w:space="0" w:color="auto"/>
                    <w:left w:val="none" w:sz="0" w:space="0" w:color="auto"/>
                    <w:bottom w:val="none" w:sz="0" w:space="0" w:color="auto"/>
                    <w:right w:val="none" w:sz="0" w:space="0" w:color="auto"/>
                  </w:divBdr>
                  <w:divsChild>
                    <w:div w:id="98523413">
                      <w:marLeft w:val="0"/>
                      <w:marRight w:val="0"/>
                      <w:marTop w:val="0"/>
                      <w:marBottom w:val="0"/>
                      <w:divBdr>
                        <w:top w:val="none" w:sz="0" w:space="0" w:color="auto"/>
                        <w:left w:val="none" w:sz="0" w:space="0" w:color="auto"/>
                        <w:bottom w:val="none" w:sz="0" w:space="0" w:color="auto"/>
                        <w:right w:val="none" w:sz="0" w:space="0" w:color="auto"/>
                      </w:divBdr>
                    </w:div>
                  </w:divsChild>
                </w:div>
                <w:div w:id="283580357">
                  <w:marLeft w:val="0"/>
                  <w:marRight w:val="0"/>
                  <w:marTop w:val="0"/>
                  <w:marBottom w:val="0"/>
                  <w:divBdr>
                    <w:top w:val="none" w:sz="0" w:space="0" w:color="auto"/>
                    <w:left w:val="none" w:sz="0" w:space="0" w:color="auto"/>
                    <w:bottom w:val="none" w:sz="0" w:space="0" w:color="auto"/>
                    <w:right w:val="none" w:sz="0" w:space="0" w:color="auto"/>
                  </w:divBdr>
                  <w:divsChild>
                    <w:div w:id="1246263335">
                      <w:marLeft w:val="0"/>
                      <w:marRight w:val="0"/>
                      <w:marTop w:val="0"/>
                      <w:marBottom w:val="0"/>
                      <w:divBdr>
                        <w:top w:val="none" w:sz="0" w:space="0" w:color="auto"/>
                        <w:left w:val="none" w:sz="0" w:space="0" w:color="auto"/>
                        <w:bottom w:val="none" w:sz="0" w:space="0" w:color="auto"/>
                        <w:right w:val="none" w:sz="0" w:space="0" w:color="auto"/>
                      </w:divBdr>
                    </w:div>
                  </w:divsChild>
                </w:div>
                <w:div w:id="317465579">
                  <w:marLeft w:val="0"/>
                  <w:marRight w:val="0"/>
                  <w:marTop w:val="0"/>
                  <w:marBottom w:val="0"/>
                  <w:divBdr>
                    <w:top w:val="none" w:sz="0" w:space="0" w:color="auto"/>
                    <w:left w:val="none" w:sz="0" w:space="0" w:color="auto"/>
                    <w:bottom w:val="none" w:sz="0" w:space="0" w:color="auto"/>
                    <w:right w:val="none" w:sz="0" w:space="0" w:color="auto"/>
                  </w:divBdr>
                  <w:divsChild>
                    <w:div w:id="524952669">
                      <w:marLeft w:val="0"/>
                      <w:marRight w:val="0"/>
                      <w:marTop w:val="0"/>
                      <w:marBottom w:val="0"/>
                      <w:divBdr>
                        <w:top w:val="none" w:sz="0" w:space="0" w:color="auto"/>
                        <w:left w:val="none" w:sz="0" w:space="0" w:color="auto"/>
                        <w:bottom w:val="none" w:sz="0" w:space="0" w:color="auto"/>
                        <w:right w:val="none" w:sz="0" w:space="0" w:color="auto"/>
                      </w:divBdr>
                    </w:div>
                  </w:divsChild>
                </w:div>
                <w:div w:id="329530613">
                  <w:marLeft w:val="0"/>
                  <w:marRight w:val="0"/>
                  <w:marTop w:val="0"/>
                  <w:marBottom w:val="0"/>
                  <w:divBdr>
                    <w:top w:val="none" w:sz="0" w:space="0" w:color="auto"/>
                    <w:left w:val="none" w:sz="0" w:space="0" w:color="auto"/>
                    <w:bottom w:val="none" w:sz="0" w:space="0" w:color="auto"/>
                    <w:right w:val="none" w:sz="0" w:space="0" w:color="auto"/>
                  </w:divBdr>
                  <w:divsChild>
                    <w:div w:id="1439907932">
                      <w:marLeft w:val="0"/>
                      <w:marRight w:val="0"/>
                      <w:marTop w:val="0"/>
                      <w:marBottom w:val="0"/>
                      <w:divBdr>
                        <w:top w:val="none" w:sz="0" w:space="0" w:color="auto"/>
                        <w:left w:val="none" w:sz="0" w:space="0" w:color="auto"/>
                        <w:bottom w:val="none" w:sz="0" w:space="0" w:color="auto"/>
                        <w:right w:val="none" w:sz="0" w:space="0" w:color="auto"/>
                      </w:divBdr>
                    </w:div>
                  </w:divsChild>
                </w:div>
                <w:div w:id="360203856">
                  <w:marLeft w:val="0"/>
                  <w:marRight w:val="0"/>
                  <w:marTop w:val="0"/>
                  <w:marBottom w:val="0"/>
                  <w:divBdr>
                    <w:top w:val="none" w:sz="0" w:space="0" w:color="auto"/>
                    <w:left w:val="none" w:sz="0" w:space="0" w:color="auto"/>
                    <w:bottom w:val="none" w:sz="0" w:space="0" w:color="auto"/>
                    <w:right w:val="none" w:sz="0" w:space="0" w:color="auto"/>
                  </w:divBdr>
                  <w:divsChild>
                    <w:div w:id="1795058766">
                      <w:marLeft w:val="0"/>
                      <w:marRight w:val="0"/>
                      <w:marTop w:val="0"/>
                      <w:marBottom w:val="0"/>
                      <w:divBdr>
                        <w:top w:val="none" w:sz="0" w:space="0" w:color="auto"/>
                        <w:left w:val="none" w:sz="0" w:space="0" w:color="auto"/>
                        <w:bottom w:val="none" w:sz="0" w:space="0" w:color="auto"/>
                        <w:right w:val="none" w:sz="0" w:space="0" w:color="auto"/>
                      </w:divBdr>
                    </w:div>
                  </w:divsChild>
                </w:div>
                <w:div w:id="378941213">
                  <w:marLeft w:val="0"/>
                  <w:marRight w:val="0"/>
                  <w:marTop w:val="0"/>
                  <w:marBottom w:val="0"/>
                  <w:divBdr>
                    <w:top w:val="none" w:sz="0" w:space="0" w:color="auto"/>
                    <w:left w:val="none" w:sz="0" w:space="0" w:color="auto"/>
                    <w:bottom w:val="none" w:sz="0" w:space="0" w:color="auto"/>
                    <w:right w:val="none" w:sz="0" w:space="0" w:color="auto"/>
                  </w:divBdr>
                  <w:divsChild>
                    <w:div w:id="701712873">
                      <w:marLeft w:val="0"/>
                      <w:marRight w:val="0"/>
                      <w:marTop w:val="0"/>
                      <w:marBottom w:val="0"/>
                      <w:divBdr>
                        <w:top w:val="none" w:sz="0" w:space="0" w:color="auto"/>
                        <w:left w:val="none" w:sz="0" w:space="0" w:color="auto"/>
                        <w:bottom w:val="none" w:sz="0" w:space="0" w:color="auto"/>
                        <w:right w:val="none" w:sz="0" w:space="0" w:color="auto"/>
                      </w:divBdr>
                    </w:div>
                  </w:divsChild>
                </w:div>
                <w:div w:id="381488080">
                  <w:marLeft w:val="0"/>
                  <w:marRight w:val="0"/>
                  <w:marTop w:val="0"/>
                  <w:marBottom w:val="0"/>
                  <w:divBdr>
                    <w:top w:val="none" w:sz="0" w:space="0" w:color="auto"/>
                    <w:left w:val="none" w:sz="0" w:space="0" w:color="auto"/>
                    <w:bottom w:val="none" w:sz="0" w:space="0" w:color="auto"/>
                    <w:right w:val="none" w:sz="0" w:space="0" w:color="auto"/>
                  </w:divBdr>
                  <w:divsChild>
                    <w:div w:id="522862654">
                      <w:marLeft w:val="0"/>
                      <w:marRight w:val="0"/>
                      <w:marTop w:val="0"/>
                      <w:marBottom w:val="0"/>
                      <w:divBdr>
                        <w:top w:val="none" w:sz="0" w:space="0" w:color="auto"/>
                        <w:left w:val="none" w:sz="0" w:space="0" w:color="auto"/>
                        <w:bottom w:val="none" w:sz="0" w:space="0" w:color="auto"/>
                        <w:right w:val="none" w:sz="0" w:space="0" w:color="auto"/>
                      </w:divBdr>
                    </w:div>
                  </w:divsChild>
                </w:div>
                <w:div w:id="401832431">
                  <w:marLeft w:val="0"/>
                  <w:marRight w:val="0"/>
                  <w:marTop w:val="0"/>
                  <w:marBottom w:val="0"/>
                  <w:divBdr>
                    <w:top w:val="none" w:sz="0" w:space="0" w:color="auto"/>
                    <w:left w:val="none" w:sz="0" w:space="0" w:color="auto"/>
                    <w:bottom w:val="none" w:sz="0" w:space="0" w:color="auto"/>
                    <w:right w:val="none" w:sz="0" w:space="0" w:color="auto"/>
                  </w:divBdr>
                  <w:divsChild>
                    <w:div w:id="482162185">
                      <w:marLeft w:val="0"/>
                      <w:marRight w:val="0"/>
                      <w:marTop w:val="0"/>
                      <w:marBottom w:val="0"/>
                      <w:divBdr>
                        <w:top w:val="none" w:sz="0" w:space="0" w:color="auto"/>
                        <w:left w:val="none" w:sz="0" w:space="0" w:color="auto"/>
                        <w:bottom w:val="none" w:sz="0" w:space="0" w:color="auto"/>
                        <w:right w:val="none" w:sz="0" w:space="0" w:color="auto"/>
                      </w:divBdr>
                    </w:div>
                  </w:divsChild>
                </w:div>
                <w:div w:id="433399653">
                  <w:marLeft w:val="0"/>
                  <w:marRight w:val="0"/>
                  <w:marTop w:val="0"/>
                  <w:marBottom w:val="0"/>
                  <w:divBdr>
                    <w:top w:val="none" w:sz="0" w:space="0" w:color="auto"/>
                    <w:left w:val="none" w:sz="0" w:space="0" w:color="auto"/>
                    <w:bottom w:val="none" w:sz="0" w:space="0" w:color="auto"/>
                    <w:right w:val="none" w:sz="0" w:space="0" w:color="auto"/>
                  </w:divBdr>
                  <w:divsChild>
                    <w:div w:id="576938455">
                      <w:marLeft w:val="0"/>
                      <w:marRight w:val="0"/>
                      <w:marTop w:val="0"/>
                      <w:marBottom w:val="0"/>
                      <w:divBdr>
                        <w:top w:val="none" w:sz="0" w:space="0" w:color="auto"/>
                        <w:left w:val="none" w:sz="0" w:space="0" w:color="auto"/>
                        <w:bottom w:val="none" w:sz="0" w:space="0" w:color="auto"/>
                        <w:right w:val="none" w:sz="0" w:space="0" w:color="auto"/>
                      </w:divBdr>
                    </w:div>
                  </w:divsChild>
                </w:div>
                <w:div w:id="446697855">
                  <w:marLeft w:val="0"/>
                  <w:marRight w:val="0"/>
                  <w:marTop w:val="0"/>
                  <w:marBottom w:val="0"/>
                  <w:divBdr>
                    <w:top w:val="none" w:sz="0" w:space="0" w:color="auto"/>
                    <w:left w:val="none" w:sz="0" w:space="0" w:color="auto"/>
                    <w:bottom w:val="none" w:sz="0" w:space="0" w:color="auto"/>
                    <w:right w:val="none" w:sz="0" w:space="0" w:color="auto"/>
                  </w:divBdr>
                  <w:divsChild>
                    <w:div w:id="562836177">
                      <w:marLeft w:val="0"/>
                      <w:marRight w:val="0"/>
                      <w:marTop w:val="0"/>
                      <w:marBottom w:val="0"/>
                      <w:divBdr>
                        <w:top w:val="none" w:sz="0" w:space="0" w:color="auto"/>
                        <w:left w:val="none" w:sz="0" w:space="0" w:color="auto"/>
                        <w:bottom w:val="none" w:sz="0" w:space="0" w:color="auto"/>
                        <w:right w:val="none" w:sz="0" w:space="0" w:color="auto"/>
                      </w:divBdr>
                    </w:div>
                  </w:divsChild>
                </w:div>
                <w:div w:id="527911777">
                  <w:marLeft w:val="0"/>
                  <w:marRight w:val="0"/>
                  <w:marTop w:val="0"/>
                  <w:marBottom w:val="0"/>
                  <w:divBdr>
                    <w:top w:val="none" w:sz="0" w:space="0" w:color="auto"/>
                    <w:left w:val="none" w:sz="0" w:space="0" w:color="auto"/>
                    <w:bottom w:val="none" w:sz="0" w:space="0" w:color="auto"/>
                    <w:right w:val="none" w:sz="0" w:space="0" w:color="auto"/>
                  </w:divBdr>
                  <w:divsChild>
                    <w:div w:id="1482116939">
                      <w:marLeft w:val="0"/>
                      <w:marRight w:val="0"/>
                      <w:marTop w:val="0"/>
                      <w:marBottom w:val="0"/>
                      <w:divBdr>
                        <w:top w:val="none" w:sz="0" w:space="0" w:color="auto"/>
                        <w:left w:val="none" w:sz="0" w:space="0" w:color="auto"/>
                        <w:bottom w:val="none" w:sz="0" w:space="0" w:color="auto"/>
                        <w:right w:val="none" w:sz="0" w:space="0" w:color="auto"/>
                      </w:divBdr>
                    </w:div>
                  </w:divsChild>
                </w:div>
                <w:div w:id="529610460">
                  <w:marLeft w:val="0"/>
                  <w:marRight w:val="0"/>
                  <w:marTop w:val="0"/>
                  <w:marBottom w:val="0"/>
                  <w:divBdr>
                    <w:top w:val="none" w:sz="0" w:space="0" w:color="auto"/>
                    <w:left w:val="none" w:sz="0" w:space="0" w:color="auto"/>
                    <w:bottom w:val="none" w:sz="0" w:space="0" w:color="auto"/>
                    <w:right w:val="none" w:sz="0" w:space="0" w:color="auto"/>
                  </w:divBdr>
                  <w:divsChild>
                    <w:div w:id="1002850410">
                      <w:marLeft w:val="0"/>
                      <w:marRight w:val="0"/>
                      <w:marTop w:val="0"/>
                      <w:marBottom w:val="0"/>
                      <w:divBdr>
                        <w:top w:val="none" w:sz="0" w:space="0" w:color="auto"/>
                        <w:left w:val="none" w:sz="0" w:space="0" w:color="auto"/>
                        <w:bottom w:val="none" w:sz="0" w:space="0" w:color="auto"/>
                        <w:right w:val="none" w:sz="0" w:space="0" w:color="auto"/>
                      </w:divBdr>
                    </w:div>
                  </w:divsChild>
                </w:div>
                <w:div w:id="553546533">
                  <w:marLeft w:val="0"/>
                  <w:marRight w:val="0"/>
                  <w:marTop w:val="0"/>
                  <w:marBottom w:val="0"/>
                  <w:divBdr>
                    <w:top w:val="none" w:sz="0" w:space="0" w:color="auto"/>
                    <w:left w:val="none" w:sz="0" w:space="0" w:color="auto"/>
                    <w:bottom w:val="none" w:sz="0" w:space="0" w:color="auto"/>
                    <w:right w:val="none" w:sz="0" w:space="0" w:color="auto"/>
                  </w:divBdr>
                  <w:divsChild>
                    <w:div w:id="843743068">
                      <w:marLeft w:val="0"/>
                      <w:marRight w:val="0"/>
                      <w:marTop w:val="0"/>
                      <w:marBottom w:val="0"/>
                      <w:divBdr>
                        <w:top w:val="none" w:sz="0" w:space="0" w:color="auto"/>
                        <w:left w:val="none" w:sz="0" w:space="0" w:color="auto"/>
                        <w:bottom w:val="none" w:sz="0" w:space="0" w:color="auto"/>
                        <w:right w:val="none" w:sz="0" w:space="0" w:color="auto"/>
                      </w:divBdr>
                    </w:div>
                  </w:divsChild>
                </w:div>
                <w:div w:id="574822790">
                  <w:marLeft w:val="0"/>
                  <w:marRight w:val="0"/>
                  <w:marTop w:val="0"/>
                  <w:marBottom w:val="0"/>
                  <w:divBdr>
                    <w:top w:val="none" w:sz="0" w:space="0" w:color="auto"/>
                    <w:left w:val="none" w:sz="0" w:space="0" w:color="auto"/>
                    <w:bottom w:val="none" w:sz="0" w:space="0" w:color="auto"/>
                    <w:right w:val="none" w:sz="0" w:space="0" w:color="auto"/>
                  </w:divBdr>
                  <w:divsChild>
                    <w:div w:id="1046030423">
                      <w:marLeft w:val="0"/>
                      <w:marRight w:val="0"/>
                      <w:marTop w:val="0"/>
                      <w:marBottom w:val="0"/>
                      <w:divBdr>
                        <w:top w:val="none" w:sz="0" w:space="0" w:color="auto"/>
                        <w:left w:val="none" w:sz="0" w:space="0" w:color="auto"/>
                        <w:bottom w:val="none" w:sz="0" w:space="0" w:color="auto"/>
                        <w:right w:val="none" w:sz="0" w:space="0" w:color="auto"/>
                      </w:divBdr>
                    </w:div>
                  </w:divsChild>
                </w:div>
                <w:div w:id="584459014">
                  <w:marLeft w:val="0"/>
                  <w:marRight w:val="0"/>
                  <w:marTop w:val="0"/>
                  <w:marBottom w:val="0"/>
                  <w:divBdr>
                    <w:top w:val="none" w:sz="0" w:space="0" w:color="auto"/>
                    <w:left w:val="none" w:sz="0" w:space="0" w:color="auto"/>
                    <w:bottom w:val="none" w:sz="0" w:space="0" w:color="auto"/>
                    <w:right w:val="none" w:sz="0" w:space="0" w:color="auto"/>
                  </w:divBdr>
                  <w:divsChild>
                    <w:div w:id="1335911532">
                      <w:marLeft w:val="0"/>
                      <w:marRight w:val="0"/>
                      <w:marTop w:val="0"/>
                      <w:marBottom w:val="0"/>
                      <w:divBdr>
                        <w:top w:val="none" w:sz="0" w:space="0" w:color="auto"/>
                        <w:left w:val="none" w:sz="0" w:space="0" w:color="auto"/>
                        <w:bottom w:val="none" w:sz="0" w:space="0" w:color="auto"/>
                        <w:right w:val="none" w:sz="0" w:space="0" w:color="auto"/>
                      </w:divBdr>
                    </w:div>
                  </w:divsChild>
                </w:div>
                <w:div w:id="638921638">
                  <w:marLeft w:val="0"/>
                  <w:marRight w:val="0"/>
                  <w:marTop w:val="0"/>
                  <w:marBottom w:val="0"/>
                  <w:divBdr>
                    <w:top w:val="none" w:sz="0" w:space="0" w:color="auto"/>
                    <w:left w:val="none" w:sz="0" w:space="0" w:color="auto"/>
                    <w:bottom w:val="none" w:sz="0" w:space="0" w:color="auto"/>
                    <w:right w:val="none" w:sz="0" w:space="0" w:color="auto"/>
                  </w:divBdr>
                  <w:divsChild>
                    <w:div w:id="1368140540">
                      <w:marLeft w:val="0"/>
                      <w:marRight w:val="0"/>
                      <w:marTop w:val="0"/>
                      <w:marBottom w:val="0"/>
                      <w:divBdr>
                        <w:top w:val="none" w:sz="0" w:space="0" w:color="auto"/>
                        <w:left w:val="none" w:sz="0" w:space="0" w:color="auto"/>
                        <w:bottom w:val="none" w:sz="0" w:space="0" w:color="auto"/>
                        <w:right w:val="none" w:sz="0" w:space="0" w:color="auto"/>
                      </w:divBdr>
                    </w:div>
                  </w:divsChild>
                </w:div>
                <w:div w:id="691997360">
                  <w:marLeft w:val="0"/>
                  <w:marRight w:val="0"/>
                  <w:marTop w:val="0"/>
                  <w:marBottom w:val="0"/>
                  <w:divBdr>
                    <w:top w:val="none" w:sz="0" w:space="0" w:color="auto"/>
                    <w:left w:val="none" w:sz="0" w:space="0" w:color="auto"/>
                    <w:bottom w:val="none" w:sz="0" w:space="0" w:color="auto"/>
                    <w:right w:val="none" w:sz="0" w:space="0" w:color="auto"/>
                  </w:divBdr>
                  <w:divsChild>
                    <w:div w:id="1779182292">
                      <w:marLeft w:val="0"/>
                      <w:marRight w:val="0"/>
                      <w:marTop w:val="0"/>
                      <w:marBottom w:val="0"/>
                      <w:divBdr>
                        <w:top w:val="none" w:sz="0" w:space="0" w:color="auto"/>
                        <w:left w:val="none" w:sz="0" w:space="0" w:color="auto"/>
                        <w:bottom w:val="none" w:sz="0" w:space="0" w:color="auto"/>
                        <w:right w:val="none" w:sz="0" w:space="0" w:color="auto"/>
                      </w:divBdr>
                    </w:div>
                  </w:divsChild>
                </w:div>
                <w:div w:id="694816098">
                  <w:marLeft w:val="0"/>
                  <w:marRight w:val="0"/>
                  <w:marTop w:val="0"/>
                  <w:marBottom w:val="0"/>
                  <w:divBdr>
                    <w:top w:val="none" w:sz="0" w:space="0" w:color="auto"/>
                    <w:left w:val="none" w:sz="0" w:space="0" w:color="auto"/>
                    <w:bottom w:val="none" w:sz="0" w:space="0" w:color="auto"/>
                    <w:right w:val="none" w:sz="0" w:space="0" w:color="auto"/>
                  </w:divBdr>
                  <w:divsChild>
                    <w:div w:id="230235012">
                      <w:marLeft w:val="0"/>
                      <w:marRight w:val="0"/>
                      <w:marTop w:val="0"/>
                      <w:marBottom w:val="0"/>
                      <w:divBdr>
                        <w:top w:val="none" w:sz="0" w:space="0" w:color="auto"/>
                        <w:left w:val="none" w:sz="0" w:space="0" w:color="auto"/>
                        <w:bottom w:val="none" w:sz="0" w:space="0" w:color="auto"/>
                        <w:right w:val="none" w:sz="0" w:space="0" w:color="auto"/>
                      </w:divBdr>
                    </w:div>
                  </w:divsChild>
                </w:div>
                <w:div w:id="702558380">
                  <w:marLeft w:val="0"/>
                  <w:marRight w:val="0"/>
                  <w:marTop w:val="0"/>
                  <w:marBottom w:val="0"/>
                  <w:divBdr>
                    <w:top w:val="none" w:sz="0" w:space="0" w:color="auto"/>
                    <w:left w:val="none" w:sz="0" w:space="0" w:color="auto"/>
                    <w:bottom w:val="none" w:sz="0" w:space="0" w:color="auto"/>
                    <w:right w:val="none" w:sz="0" w:space="0" w:color="auto"/>
                  </w:divBdr>
                  <w:divsChild>
                    <w:div w:id="136605708">
                      <w:marLeft w:val="0"/>
                      <w:marRight w:val="0"/>
                      <w:marTop w:val="0"/>
                      <w:marBottom w:val="0"/>
                      <w:divBdr>
                        <w:top w:val="none" w:sz="0" w:space="0" w:color="auto"/>
                        <w:left w:val="none" w:sz="0" w:space="0" w:color="auto"/>
                        <w:bottom w:val="none" w:sz="0" w:space="0" w:color="auto"/>
                        <w:right w:val="none" w:sz="0" w:space="0" w:color="auto"/>
                      </w:divBdr>
                    </w:div>
                  </w:divsChild>
                </w:div>
                <w:div w:id="712316459">
                  <w:marLeft w:val="0"/>
                  <w:marRight w:val="0"/>
                  <w:marTop w:val="0"/>
                  <w:marBottom w:val="0"/>
                  <w:divBdr>
                    <w:top w:val="none" w:sz="0" w:space="0" w:color="auto"/>
                    <w:left w:val="none" w:sz="0" w:space="0" w:color="auto"/>
                    <w:bottom w:val="none" w:sz="0" w:space="0" w:color="auto"/>
                    <w:right w:val="none" w:sz="0" w:space="0" w:color="auto"/>
                  </w:divBdr>
                  <w:divsChild>
                    <w:div w:id="573468754">
                      <w:marLeft w:val="0"/>
                      <w:marRight w:val="0"/>
                      <w:marTop w:val="0"/>
                      <w:marBottom w:val="0"/>
                      <w:divBdr>
                        <w:top w:val="none" w:sz="0" w:space="0" w:color="auto"/>
                        <w:left w:val="none" w:sz="0" w:space="0" w:color="auto"/>
                        <w:bottom w:val="none" w:sz="0" w:space="0" w:color="auto"/>
                        <w:right w:val="none" w:sz="0" w:space="0" w:color="auto"/>
                      </w:divBdr>
                    </w:div>
                  </w:divsChild>
                </w:div>
                <w:div w:id="712734884">
                  <w:marLeft w:val="0"/>
                  <w:marRight w:val="0"/>
                  <w:marTop w:val="0"/>
                  <w:marBottom w:val="0"/>
                  <w:divBdr>
                    <w:top w:val="none" w:sz="0" w:space="0" w:color="auto"/>
                    <w:left w:val="none" w:sz="0" w:space="0" w:color="auto"/>
                    <w:bottom w:val="none" w:sz="0" w:space="0" w:color="auto"/>
                    <w:right w:val="none" w:sz="0" w:space="0" w:color="auto"/>
                  </w:divBdr>
                  <w:divsChild>
                    <w:div w:id="1341737867">
                      <w:marLeft w:val="0"/>
                      <w:marRight w:val="0"/>
                      <w:marTop w:val="0"/>
                      <w:marBottom w:val="0"/>
                      <w:divBdr>
                        <w:top w:val="none" w:sz="0" w:space="0" w:color="auto"/>
                        <w:left w:val="none" w:sz="0" w:space="0" w:color="auto"/>
                        <w:bottom w:val="none" w:sz="0" w:space="0" w:color="auto"/>
                        <w:right w:val="none" w:sz="0" w:space="0" w:color="auto"/>
                      </w:divBdr>
                    </w:div>
                  </w:divsChild>
                </w:div>
                <w:div w:id="722022794">
                  <w:marLeft w:val="0"/>
                  <w:marRight w:val="0"/>
                  <w:marTop w:val="0"/>
                  <w:marBottom w:val="0"/>
                  <w:divBdr>
                    <w:top w:val="none" w:sz="0" w:space="0" w:color="auto"/>
                    <w:left w:val="none" w:sz="0" w:space="0" w:color="auto"/>
                    <w:bottom w:val="none" w:sz="0" w:space="0" w:color="auto"/>
                    <w:right w:val="none" w:sz="0" w:space="0" w:color="auto"/>
                  </w:divBdr>
                  <w:divsChild>
                    <w:div w:id="2063826177">
                      <w:marLeft w:val="0"/>
                      <w:marRight w:val="0"/>
                      <w:marTop w:val="0"/>
                      <w:marBottom w:val="0"/>
                      <w:divBdr>
                        <w:top w:val="none" w:sz="0" w:space="0" w:color="auto"/>
                        <w:left w:val="none" w:sz="0" w:space="0" w:color="auto"/>
                        <w:bottom w:val="none" w:sz="0" w:space="0" w:color="auto"/>
                        <w:right w:val="none" w:sz="0" w:space="0" w:color="auto"/>
                      </w:divBdr>
                    </w:div>
                  </w:divsChild>
                </w:div>
                <w:div w:id="722364228">
                  <w:marLeft w:val="0"/>
                  <w:marRight w:val="0"/>
                  <w:marTop w:val="0"/>
                  <w:marBottom w:val="0"/>
                  <w:divBdr>
                    <w:top w:val="none" w:sz="0" w:space="0" w:color="auto"/>
                    <w:left w:val="none" w:sz="0" w:space="0" w:color="auto"/>
                    <w:bottom w:val="none" w:sz="0" w:space="0" w:color="auto"/>
                    <w:right w:val="none" w:sz="0" w:space="0" w:color="auto"/>
                  </w:divBdr>
                  <w:divsChild>
                    <w:div w:id="1536578770">
                      <w:marLeft w:val="0"/>
                      <w:marRight w:val="0"/>
                      <w:marTop w:val="0"/>
                      <w:marBottom w:val="0"/>
                      <w:divBdr>
                        <w:top w:val="none" w:sz="0" w:space="0" w:color="auto"/>
                        <w:left w:val="none" w:sz="0" w:space="0" w:color="auto"/>
                        <w:bottom w:val="none" w:sz="0" w:space="0" w:color="auto"/>
                        <w:right w:val="none" w:sz="0" w:space="0" w:color="auto"/>
                      </w:divBdr>
                    </w:div>
                  </w:divsChild>
                </w:div>
                <w:div w:id="762185224">
                  <w:marLeft w:val="0"/>
                  <w:marRight w:val="0"/>
                  <w:marTop w:val="0"/>
                  <w:marBottom w:val="0"/>
                  <w:divBdr>
                    <w:top w:val="none" w:sz="0" w:space="0" w:color="auto"/>
                    <w:left w:val="none" w:sz="0" w:space="0" w:color="auto"/>
                    <w:bottom w:val="none" w:sz="0" w:space="0" w:color="auto"/>
                    <w:right w:val="none" w:sz="0" w:space="0" w:color="auto"/>
                  </w:divBdr>
                  <w:divsChild>
                    <w:div w:id="507646144">
                      <w:marLeft w:val="0"/>
                      <w:marRight w:val="0"/>
                      <w:marTop w:val="0"/>
                      <w:marBottom w:val="0"/>
                      <w:divBdr>
                        <w:top w:val="none" w:sz="0" w:space="0" w:color="auto"/>
                        <w:left w:val="none" w:sz="0" w:space="0" w:color="auto"/>
                        <w:bottom w:val="none" w:sz="0" w:space="0" w:color="auto"/>
                        <w:right w:val="none" w:sz="0" w:space="0" w:color="auto"/>
                      </w:divBdr>
                    </w:div>
                  </w:divsChild>
                </w:div>
                <w:div w:id="766929771">
                  <w:marLeft w:val="0"/>
                  <w:marRight w:val="0"/>
                  <w:marTop w:val="0"/>
                  <w:marBottom w:val="0"/>
                  <w:divBdr>
                    <w:top w:val="none" w:sz="0" w:space="0" w:color="auto"/>
                    <w:left w:val="none" w:sz="0" w:space="0" w:color="auto"/>
                    <w:bottom w:val="none" w:sz="0" w:space="0" w:color="auto"/>
                    <w:right w:val="none" w:sz="0" w:space="0" w:color="auto"/>
                  </w:divBdr>
                  <w:divsChild>
                    <w:div w:id="789935944">
                      <w:marLeft w:val="0"/>
                      <w:marRight w:val="0"/>
                      <w:marTop w:val="0"/>
                      <w:marBottom w:val="0"/>
                      <w:divBdr>
                        <w:top w:val="none" w:sz="0" w:space="0" w:color="auto"/>
                        <w:left w:val="none" w:sz="0" w:space="0" w:color="auto"/>
                        <w:bottom w:val="none" w:sz="0" w:space="0" w:color="auto"/>
                        <w:right w:val="none" w:sz="0" w:space="0" w:color="auto"/>
                      </w:divBdr>
                    </w:div>
                  </w:divsChild>
                </w:div>
                <w:div w:id="773552580">
                  <w:marLeft w:val="0"/>
                  <w:marRight w:val="0"/>
                  <w:marTop w:val="0"/>
                  <w:marBottom w:val="0"/>
                  <w:divBdr>
                    <w:top w:val="none" w:sz="0" w:space="0" w:color="auto"/>
                    <w:left w:val="none" w:sz="0" w:space="0" w:color="auto"/>
                    <w:bottom w:val="none" w:sz="0" w:space="0" w:color="auto"/>
                    <w:right w:val="none" w:sz="0" w:space="0" w:color="auto"/>
                  </w:divBdr>
                  <w:divsChild>
                    <w:div w:id="1061252278">
                      <w:marLeft w:val="0"/>
                      <w:marRight w:val="0"/>
                      <w:marTop w:val="0"/>
                      <w:marBottom w:val="0"/>
                      <w:divBdr>
                        <w:top w:val="none" w:sz="0" w:space="0" w:color="auto"/>
                        <w:left w:val="none" w:sz="0" w:space="0" w:color="auto"/>
                        <w:bottom w:val="none" w:sz="0" w:space="0" w:color="auto"/>
                        <w:right w:val="none" w:sz="0" w:space="0" w:color="auto"/>
                      </w:divBdr>
                    </w:div>
                  </w:divsChild>
                </w:div>
                <w:div w:id="804393123">
                  <w:marLeft w:val="0"/>
                  <w:marRight w:val="0"/>
                  <w:marTop w:val="0"/>
                  <w:marBottom w:val="0"/>
                  <w:divBdr>
                    <w:top w:val="none" w:sz="0" w:space="0" w:color="auto"/>
                    <w:left w:val="none" w:sz="0" w:space="0" w:color="auto"/>
                    <w:bottom w:val="none" w:sz="0" w:space="0" w:color="auto"/>
                    <w:right w:val="none" w:sz="0" w:space="0" w:color="auto"/>
                  </w:divBdr>
                  <w:divsChild>
                    <w:div w:id="305553336">
                      <w:marLeft w:val="0"/>
                      <w:marRight w:val="0"/>
                      <w:marTop w:val="0"/>
                      <w:marBottom w:val="0"/>
                      <w:divBdr>
                        <w:top w:val="none" w:sz="0" w:space="0" w:color="auto"/>
                        <w:left w:val="none" w:sz="0" w:space="0" w:color="auto"/>
                        <w:bottom w:val="none" w:sz="0" w:space="0" w:color="auto"/>
                        <w:right w:val="none" w:sz="0" w:space="0" w:color="auto"/>
                      </w:divBdr>
                    </w:div>
                  </w:divsChild>
                </w:div>
                <w:div w:id="844050666">
                  <w:marLeft w:val="0"/>
                  <w:marRight w:val="0"/>
                  <w:marTop w:val="0"/>
                  <w:marBottom w:val="0"/>
                  <w:divBdr>
                    <w:top w:val="none" w:sz="0" w:space="0" w:color="auto"/>
                    <w:left w:val="none" w:sz="0" w:space="0" w:color="auto"/>
                    <w:bottom w:val="none" w:sz="0" w:space="0" w:color="auto"/>
                    <w:right w:val="none" w:sz="0" w:space="0" w:color="auto"/>
                  </w:divBdr>
                  <w:divsChild>
                    <w:div w:id="756632893">
                      <w:marLeft w:val="0"/>
                      <w:marRight w:val="0"/>
                      <w:marTop w:val="0"/>
                      <w:marBottom w:val="0"/>
                      <w:divBdr>
                        <w:top w:val="none" w:sz="0" w:space="0" w:color="auto"/>
                        <w:left w:val="none" w:sz="0" w:space="0" w:color="auto"/>
                        <w:bottom w:val="none" w:sz="0" w:space="0" w:color="auto"/>
                        <w:right w:val="none" w:sz="0" w:space="0" w:color="auto"/>
                      </w:divBdr>
                    </w:div>
                  </w:divsChild>
                </w:div>
                <w:div w:id="875040412">
                  <w:marLeft w:val="0"/>
                  <w:marRight w:val="0"/>
                  <w:marTop w:val="0"/>
                  <w:marBottom w:val="0"/>
                  <w:divBdr>
                    <w:top w:val="none" w:sz="0" w:space="0" w:color="auto"/>
                    <w:left w:val="none" w:sz="0" w:space="0" w:color="auto"/>
                    <w:bottom w:val="none" w:sz="0" w:space="0" w:color="auto"/>
                    <w:right w:val="none" w:sz="0" w:space="0" w:color="auto"/>
                  </w:divBdr>
                  <w:divsChild>
                    <w:div w:id="749351007">
                      <w:marLeft w:val="0"/>
                      <w:marRight w:val="0"/>
                      <w:marTop w:val="0"/>
                      <w:marBottom w:val="0"/>
                      <w:divBdr>
                        <w:top w:val="none" w:sz="0" w:space="0" w:color="auto"/>
                        <w:left w:val="none" w:sz="0" w:space="0" w:color="auto"/>
                        <w:bottom w:val="none" w:sz="0" w:space="0" w:color="auto"/>
                        <w:right w:val="none" w:sz="0" w:space="0" w:color="auto"/>
                      </w:divBdr>
                    </w:div>
                  </w:divsChild>
                </w:div>
                <w:div w:id="899749447">
                  <w:marLeft w:val="0"/>
                  <w:marRight w:val="0"/>
                  <w:marTop w:val="0"/>
                  <w:marBottom w:val="0"/>
                  <w:divBdr>
                    <w:top w:val="none" w:sz="0" w:space="0" w:color="auto"/>
                    <w:left w:val="none" w:sz="0" w:space="0" w:color="auto"/>
                    <w:bottom w:val="none" w:sz="0" w:space="0" w:color="auto"/>
                    <w:right w:val="none" w:sz="0" w:space="0" w:color="auto"/>
                  </w:divBdr>
                  <w:divsChild>
                    <w:div w:id="2073114449">
                      <w:marLeft w:val="0"/>
                      <w:marRight w:val="0"/>
                      <w:marTop w:val="0"/>
                      <w:marBottom w:val="0"/>
                      <w:divBdr>
                        <w:top w:val="none" w:sz="0" w:space="0" w:color="auto"/>
                        <w:left w:val="none" w:sz="0" w:space="0" w:color="auto"/>
                        <w:bottom w:val="none" w:sz="0" w:space="0" w:color="auto"/>
                        <w:right w:val="none" w:sz="0" w:space="0" w:color="auto"/>
                      </w:divBdr>
                    </w:div>
                  </w:divsChild>
                </w:div>
                <w:div w:id="920287074">
                  <w:marLeft w:val="0"/>
                  <w:marRight w:val="0"/>
                  <w:marTop w:val="0"/>
                  <w:marBottom w:val="0"/>
                  <w:divBdr>
                    <w:top w:val="none" w:sz="0" w:space="0" w:color="auto"/>
                    <w:left w:val="none" w:sz="0" w:space="0" w:color="auto"/>
                    <w:bottom w:val="none" w:sz="0" w:space="0" w:color="auto"/>
                    <w:right w:val="none" w:sz="0" w:space="0" w:color="auto"/>
                  </w:divBdr>
                  <w:divsChild>
                    <w:div w:id="845364356">
                      <w:marLeft w:val="0"/>
                      <w:marRight w:val="0"/>
                      <w:marTop w:val="0"/>
                      <w:marBottom w:val="0"/>
                      <w:divBdr>
                        <w:top w:val="none" w:sz="0" w:space="0" w:color="auto"/>
                        <w:left w:val="none" w:sz="0" w:space="0" w:color="auto"/>
                        <w:bottom w:val="none" w:sz="0" w:space="0" w:color="auto"/>
                        <w:right w:val="none" w:sz="0" w:space="0" w:color="auto"/>
                      </w:divBdr>
                    </w:div>
                  </w:divsChild>
                </w:div>
                <w:div w:id="932276794">
                  <w:marLeft w:val="0"/>
                  <w:marRight w:val="0"/>
                  <w:marTop w:val="0"/>
                  <w:marBottom w:val="0"/>
                  <w:divBdr>
                    <w:top w:val="none" w:sz="0" w:space="0" w:color="auto"/>
                    <w:left w:val="none" w:sz="0" w:space="0" w:color="auto"/>
                    <w:bottom w:val="none" w:sz="0" w:space="0" w:color="auto"/>
                    <w:right w:val="none" w:sz="0" w:space="0" w:color="auto"/>
                  </w:divBdr>
                  <w:divsChild>
                    <w:div w:id="1640963169">
                      <w:marLeft w:val="0"/>
                      <w:marRight w:val="0"/>
                      <w:marTop w:val="0"/>
                      <w:marBottom w:val="0"/>
                      <w:divBdr>
                        <w:top w:val="none" w:sz="0" w:space="0" w:color="auto"/>
                        <w:left w:val="none" w:sz="0" w:space="0" w:color="auto"/>
                        <w:bottom w:val="none" w:sz="0" w:space="0" w:color="auto"/>
                        <w:right w:val="none" w:sz="0" w:space="0" w:color="auto"/>
                      </w:divBdr>
                    </w:div>
                  </w:divsChild>
                </w:div>
                <w:div w:id="952705978">
                  <w:marLeft w:val="0"/>
                  <w:marRight w:val="0"/>
                  <w:marTop w:val="0"/>
                  <w:marBottom w:val="0"/>
                  <w:divBdr>
                    <w:top w:val="none" w:sz="0" w:space="0" w:color="auto"/>
                    <w:left w:val="none" w:sz="0" w:space="0" w:color="auto"/>
                    <w:bottom w:val="none" w:sz="0" w:space="0" w:color="auto"/>
                    <w:right w:val="none" w:sz="0" w:space="0" w:color="auto"/>
                  </w:divBdr>
                  <w:divsChild>
                    <w:div w:id="1879514269">
                      <w:marLeft w:val="0"/>
                      <w:marRight w:val="0"/>
                      <w:marTop w:val="0"/>
                      <w:marBottom w:val="0"/>
                      <w:divBdr>
                        <w:top w:val="none" w:sz="0" w:space="0" w:color="auto"/>
                        <w:left w:val="none" w:sz="0" w:space="0" w:color="auto"/>
                        <w:bottom w:val="none" w:sz="0" w:space="0" w:color="auto"/>
                        <w:right w:val="none" w:sz="0" w:space="0" w:color="auto"/>
                      </w:divBdr>
                    </w:div>
                  </w:divsChild>
                </w:div>
                <w:div w:id="955795118">
                  <w:marLeft w:val="0"/>
                  <w:marRight w:val="0"/>
                  <w:marTop w:val="0"/>
                  <w:marBottom w:val="0"/>
                  <w:divBdr>
                    <w:top w:val="none" w:sz="0" w:space="0" w:color="auto"/>
                    <w:left w:val="none" w:sz="0" w:space="0" w:color="auto"/>
                    <w:bottom w:val="none" w:sz="0" w:space="0" w:color="auto"/>
                    <w:right w:val="none" w:sz="0" w:space="0" w:color="auto"/>
                  </w:divBdr>
                  <w:divsChild>
                    <w:div w:id="2133866728">
                      <w:marLeft w:val="0"/>
                      <w:marRight w:val="0"/>
                      <w:marTop w:val="0"/>
                      <w:marBottom w:val="0"/>
                      <w:divBdr>
                        <w:top w:val="none" w:sz="0" w:space="0" w:color="auto"/>
                        <w:left w:val="none" w:sz="0" w:space="0" w:color="auto"/>
                        <w:bottom w:val="none" w:sz="0" w:space="0" w:color="auto"/>
                        <w:right w:val="none" w:sz="0" w:space="0" w:color="auto"/>
                      </w:divBdr>
                    </w:div>
                  </w:divsChild>
                </w:div>
                <w:div w:id="965895569">
                  <w:marLeft w:val="0"/>
                  <w:marRight w:val="0"/>
                  <w:marTop w:val="0"/>
                  <w:marBottom w:val="0"/>
                  <w:divBdr>
                    <w:top w:val="none" w:sz="0" w:space="0" w:color="auto"/>
                    <w:left w:val="none" w:sz="0" w:space="0" w:color="auto"/>
                    <w:bottom w:val="none" w:sz="0" w:space="0" w:color="auto"/>
                    <w:right w:val="none" w:sz="0" w:space="0" w:color="auto"/>
                  </w:divBdr>
                  <w:divsChild>
                    <w:div w:id="104010294">
                      <w:marLeft w:val="0"/>
                      <w:marRight w:val="0"/>
                      <w:marTop w:val="0"/>
                      <w:marBottom w:val="0"/>
                      <w:divBdr>
                        <w:top w:val="none" w:sz="0" w:space="0" w:color="auto"/>
                        <w:left w:val="none" w:sz="0" w:space="0" w:color="auto"/>
                        <w:bottom w:val="none" w:sz="0" w:space="0" w:color="auto"/>
                        <w:right w:val="none" w:sz="0" w:space="0" w:color="auto"/>
                      </w:divBdr>
                    </w:div>
                  </w:divsChild>
                </w:div>
                <w:div w:id="1030761176">
                  <w:marLeft w:val="0"/>
                  <w:marRight w:val="0"/>
                  <w:marTop w:val="0"/>
                  <w:marBottom w:val="0"/>
                  <w:divBdr>
                    <w:top w:val="none" w:sz="0" w:space="0" w:color="auto"/>
                    <w:left w:val="none" w:sz="0" w:space="0" w:color="auto"/>
                    <w:bottom w:val="none" w:sz="0" w:space="0" w:color="auto"/>
                    <w:right w:val="none" w:sz="0" w:space="0" w:color="auto"/>
                  </w:divBdr>
                  <w:divsChild>
                    <w:div w:id="1997561918">
                      <w:marLeft w:val="0"/>
                      <w:marRight w:val="0"/>
                      <w:marTop w:val="0"/>
                      <w:marBottom w:val="0"/>
                      <w:divBdr>
                        <w:top w:val="none" w:sz="0" w:space="0" w:color="auto"/>
                        <w:left w:val="none" w:sz="0" w:space="0" w:color="auto"/>
                        <w:bottom w:val="none" w:sz="0" w:space="0" w:color="auto"/>
                        <w:right w:val="none" w:sz="0" w:space="0" w:color="auto"/>
                      </w:divBdr>
                    </w:div>
                  </w:divsChild>
                </w:div>
                <w:div w:id="1040789195">
                  <w:marLeft w:val="0"/>
                  <w:marRight w:val="0"/>
                  <w:marTop w:val="0"/>
                  <w:marBottom w:val="0"/>
                  <w:divBdr>
                    <w:top w:val="none" w:sz="0" w:space="0" w:color="auto"/>
                    <w:left w:val="none" w:sz="0" w:space="0" w:color="auto"/>
                    <w:bottom w:val="none" w:sz="0" w:space="0" w:color="auto"/>
                    <w:right w:val="none" w:sz="0" w:space="0" w:color="auto"/>
                  </w:divBdr>
                  <w:divsChild>
                    <w:div w:id="493297614">
                      <w:marLeft w:val="0"/>
                      <w:marRight w:val="0"/>
                      <w:marTop w:val="0"/>
                      <w:marBottom w:val="0"/>
                      <w:divBdr>
                        <w:top w:val="none" w:sz="0" w:space="0" w:color="auto"/>
                        <w:left w:val="none" w:sz="0" w:space="0" w:color="auto"/>
                        <w:bottom w:val="none" w:sz="0" w:space="0" w:color="auto"/>
                        <w:right w:val="none" w:sz="0" w:space="0" w:color="auto"/>
                      </w:divBdr>
                    </w:div>
                  </w:divsChild>
                </w:div>
                <w:div w:id="1059213183">
                  <w:marLeft w:val="0"/>
                  <w:marRight w:val="0"/>
                  <w:marTop w:val="0"/>
                  <w:marBottom w:val="0"/>
                  <w:divBdr>
                    <w:top w:val="none" w:sz="0" w:space="0" w:color="auto"/>
                    <w:left w:val="none" w:sz="0" w:space="0" w:color="auto"/>
                    <w:bottom w:val="none" w:sz="0" w:space="0" w:color="auto"/>
                    <w:right w:val="none" w:sz="0" w:space="0" w:color="auto"/>
                  </w:divBdr>
                  <w:divsChild>
                    <w:div w:id="199250951">
                      <w:marLeft w:val="0"/>
                      <w:marRight w:val="0"/>
                      <w:marTop w:val="0"/>
                      <w:marBottom w:val="0"/>
                      <w:divBdr>
                        <w:top w:val="none" w:sz="0" w:space="0" w:color="auto"/>
                        <w:left w:val="none" w:sz="0" w:space="0" w:color="auto"/>
                        <w:bottom w:val="none" w:sz="0" w:space="0" w:color="auto"/>
                        <w:right w:val="none" w:sz="0" w:space="0" w:color="auto"/>
                      </w:divBdr>
                    </w:div>
                  </w:divsChild>
                </w:div>
                <w:div w:id="1085298810">
                  <w:marLeft w:val="0"/>
                  <w:marRight w:val="0"/>
                  <w:marTop w:val="0"/>
                  <w:marBottom w:val="0"/>
                  <w:divBdr>
                    <w:top w:val="none" w:sz="0" w:space="0" w:color="auto"/>
                    <w:left w:val="none" w:sz="0" w:space="0" w:color="auto"/>
                    <w:bottom w:val="none" w:sz="0" w:space="0" w:color="auto"/>
                    <w:right w:val="none" w:sz="0" w:space="0" w:color="auto"/>
                  </w:divBdr>
                  <w:divsChild>
                    <w:div w:id="1489512969">
                      <w:marLeft w:val="0"/>
                      <w:marRight w:val="0"/>
                      <w:marTop w:val="0"/>
                      <w:marBottom w:val="0"/>
                      <w:divBdr>
                        <w:top w:val="none" w:sz="0" w:space="0" w:color="auto"/>
                        <w:left w:val="none" w:sz="0" w:space="0" w:color="auto"/>
                        <w:bottom w:val="none" w:sz="0" w:space="0" w:color="auto"/>
                        <w:right w:val="none" w:sz="0" w:space="0" w:color="auto"/>
                      </w:divBdr>
                    </w:div>
                  </w:divsChild>
                </w:div>
                <w:div w:id="1091270018">
                  <w:marLeft w:val="0"/>
                  <w:marRight w:val="0"/>
                  <w:marTop w:val="0"/>
                  <w:marBottom w:val="0"/>
                  <w:divBdr>
                    <w:top w:val="none" w:sz="0" w:space="0" w:color="auto"/>
                    <w:left w:val="none" w:sz="0" w:space="0" w:color="auto"/>
                    <w:bottom w:val="none" w:sz="0" w:space="0" w:color="auto"/>
                    <w:right w:val="none" w:sz="0" w:space="0" w:color="auto"/>
                  </w:divBdr>
                  <w:divsChild>
                    <w:div w:id="2046982945">
                      <w:marLeft w:val="0"/>
                      <w:marRight w:val="0"/>
                      <w:marTop w:val="0"/>
                      <w:marBottom w:val="0"/>
                      <w:divBdr>
                        <w:top w:val="none" w:sz="0" w:space="0" w:color="auto"/>
                        <w:left w:val="none" w:sz="0" w:space="0" w:color="auto"/>
                        <w:bottom w:val="none" w:sz="0" w:space="0" w:color="auto"/>
                        <w:right w:val="none" w:sz="0" w:space="0" w:color="auto"/>
                      </w:divBdr>
                    </w:div>
                  </w:divsChild>
                </w:div>
                <w:div w:id="1098864081">
                  <w:marLeft w:val="0"/>
                  <w:marRight w:val="0"/>
                  <w:marTop w:val="0"/>
                  <w:marBottom w:val="0"/>
                  <w:divBdr>
                    <w:top w:val="none" w:sz="0" w:space="0" w:color="auto"/>
                    <w:left w:val="none" w:sz="0" w:space="0" w:color="auto"/>
                    <w:bottom w:val="none" w:sz="0" w:space="0" w:color="auto"/>
                    <w:right w:val="none" w:sz="0" w:space="0" w:color="auto"/>
                  </w:divBdr>
                  <w:divsChild>
                    <w:div w:id="1565751486">
                      <w:marLeft w:val="0"/>
                      <w:marRight w:val="0"/>
                      <w:marTop w:val="0"/>
                      <w:marBottom w:val="0"/>
                      <w:divBdr>
                        <w:top w:val="none" w:sz="0" w:space="0" w:color="auto"/>
                        <w:left w:val="none" w:sz="0" w:space="0" w:color="auto"/>
                        <w:bottom w:val="none" w:sz="0" w:space="0" w:color="auto"/>
                        <w:right w:val="none" w:sz="0" w:space="0" w:color="auto"/>
                      </w:divBdr>
                    </w:div>
                  </w:divsChild>
                </w:div>
                <w:div w:id="1111586382">
                  <w:marLeft w:val="0"/>
                  <w:marRight w:val="0"/>
                  <w:marTop w:val="0"/>
                  <w:marBottom w:val="0"/>
                  <w:divBdr>
                    <w:top w:val="none" w:sz="0" w:space="0" w:color="auto"/>
                    <w:left w:val="none" w:sz="0" w:space="0" w:color="auto"/>
                    <w:bottom w:val="none" w:sz="0" w:space="0" w:color="auto"/>
                    <w:right w:val="none" w:sz="0" w:space="0" w:color="auto"/>
                  </w:divBdr>
                  <w:divsChild>
                    <w:div w:id="1940597868">
                      <w:marLeft w:val="0"/>
                      <w:marRight w:val="0"/>
                      <w:marTop w:val="0"/>
                      <w:marBottom w:val="0"/>
                      <w:divBdr>
                        <w:top w:val="none" w:sz="0" w:space="0" w:color="auto"/>
                        <w:left w:val="none" w:sz="0" w:space="0" w:color="auto"/>
                        <w:bottom w:val="none" w:sz="0" w:space="0" w:color="auto"/>
                        <w:right w:val="none" w:sz="0" w:space="0" w:color="auto"/>
                      </w:divBdr>
                    </w:div>
                  </w:divsChild>
                </w:div>
                <w:div w:id="1130635553">
                  <w:marLeft w:val="0"/>
                  <w:marRight w:val="0"/>
                  <w:marTop w:val="0"/>
                  <w:marBottom w:val="0"/>
                  <w:divBdr>
                    <w:top w:val="none" w:sz="0" w:space="0" w:color="auto"/>
                    <w:left w:val="none" w:sz="0" w:space="0" w:color="auto"/>
                    <w:bottom w:val="none" w:sz="0" w:space="0" w:color="auto"/>
                    <w:right w:val="none" w:sz="0" w:space="0" w:color="auto"/>
                  </w:divBdr>
                  <w:divsChild>
                    <w:div w:id="373697220">
                      <w:marLeft w:val="0"/>
                      <w:marRight w:val="0"/>
                      <w:marTop w:val="0"/>
                      <w:marBottom w:val="0"/>
                      <w:divBdr>
                        <w:top w:val="none" w:sz="0" w:space="0" w:color="auto"/>
                        <w:left w:val="none" w:sz="0" w:space="0" w:color="auto"/>
                        <w:bottom w:val="none" w:sz="0" w:space="0" w:color="auto"/>
                        <w:right w:val="none" w:sz="0" w:space="0" w:color="auto"/>
                      </w:divBdr>
                    </w:div>
                  </w:divsChild>
                </w:div>
                <w:div w:id="1185094971">
                  <w:marLeft w:val="0"/>
                  <w:marRight w:val="0"/>
                  <w:marTop w:val="0"/>
                  <w:marBottom w:val="0"/>
                  <w:divBdr>
                    <w:top w:val="none" w:sz="0" w:space="0" w:color="auto"/>
                    <w:left w:val="none" w:sz="0" w:space="0" w:color="auto"/>
                    <w:bottom w:val="none" w:sz="0" w:space="0" w:color="auto"/>
                    <w:right w:val="none" w:sz="0" w:space="0" w:color="auto"/>
                  </w:divBdr>
                  <w:divsChild>
                    <w:div w:id="1734232858">
                      <w:marLeft w:val="0"/>
                      <w:marRight w:val="0"/>
                      <w:marTop w:val="0"/>
                      <w:marBottom w:val="0"/>
                      <w:divBdr>
                        <w:top w:val="none" w:sz="0" w:space="0" w:color="auto"/>
                        <w:left w:val="none" w:sz="0" w:space="0" w:color="auto"/>
                        <w:bottom w:val="none" w:sz="0" w:space="0" w:color="auto"/>
                        <w:right w:val="none" w:sz="0" w:space="0" w:color="auto"/>
                      </w:divBdr>
                    </w:div>
                  </w:divsChild>
                </w:div>
                <w:div w:id="1206795527">
                  <w:marLeft w:val="0"/>
                  <w:marRight w:val="0"/>
                  <w:marTop w:val="0"/>
                  <w:marBottom w:val="0"/>
                  <w:divBdr>
                    <w:top w:val="none" w:sz="0" w:space="0" w:color="auto"/>
                    <w:left w:val="none" w:sz="0" w:space="0" w:color="auto"/>
                    <w:bottom w:val="none" w:sz="0" w:space="0" w:color="auto"/>
                    <w:right w:val="none" w:sz="0" w:space="0" w:color="auto"/>
                  </w:divBdr>
                  <w:divsChild>
                    <w:div w:id="1700857284">
                      <w:marLeft w:val="0"/>
                      <w:marRight w:val="0"/>
                      <w:marTop w:val="0"/>
                      <w:marBottom w:val="0"/>
                      <w:divBdr>
                        <w:top w:val="none" w:sz="0" w:space="0" w:color="auto"/>
                        <w:left w:val="none" w:sz="0" w:space="0" w:color="auto"/>
                        <w:bottom w:val="none" w:sz="0" w:space="0" w:color="auto"/>
                        <w:right w:val="none" w:sz="0" w:space="0" w:color="auto"/>
                      </w:divBdr>
                    </w:div>
                  </w:divsChild>
                </w:div>
                <w:div w:id="1245534558">
                  <w:marLeft w:val="0"/>
                  <w:marRight w:val="0"/>
                  <w:marTop w:val="0"/>
                  <w:marBottom w:val="0"/>
                  <w:divBdr>
                    <w:top w:val="none" w:sz="0" w:space="0" w:color="auto"/>
                    <w:left w:val="none" w:sz="0" w:space="0" w:color="auto"/>
                    <w:bottom w:val="none" w:sz="0" w:space="0" w:color="auto"/>
                    <w:right w:val="none" w:sz="0" w:space="0" w:color="auto"/>
                  </w:divBdr>
                  <w:divsChild>
                    <w:div w:id="319237709">
                      <w:marLeft w:val="0"/>
                      <w:marRight w:val="0"/>
                      <w:marTop w:val="0"/>
                      <w:marBottom w:val="0"/>
                      <w:divBdr>
                        <w:top w:val="none" w:sz="0" w:space="0" w:color="auto"/>
                        <w:left w:val="none" w:sz="0" w:space="0" w:color="auto"/>
                        <w:bottom w:val="none" w:sz="0" w:space="0" w:color="auto"/>
                        <w:right w:val="none" w:sz="0" w:space="0" w:color="auto"/>
                      </w:divBdr>
                    </w:div>
                  </w:divsChild>
                </w:div>
                <w:div w:id="1257590608">
                  <w:marLeft w:val="0"/>
                  <w:marRight w:val="0"/>
                  <w:marTop w:val="0"/>
                  <w:marBottom w:val="0"/>
                  <w:divBdr>
                    <w:top w:val="none" w:sz="0" w:space="0" w:color="auto"/>
                    <w:left w:val="none" w:sz="0" w:space="0" w:color="auto"/>
                    <w:bottom w:val="none" w:sz="0" w:space="0" w:color="auto"/>
                    <w:right w:val="none" w:sz="0" w:space="0" w:color="auto"/>
                  </w:divBdr>
                  <w:divsChild>
                    <w:div w:id="473183861">
                      <w:marLeft w:val="0"/>
                      <w:marRight w:val="0"/>
                      <w:marTop w:val="0"/>
                      <w:marBottom w:val="0"/>
                      <w:divBdr>
                        <w:top w:val="none" w:sz="0" w:space="0" w:color="auto"/>
                        <w:left w:val="none" w:sz="0" w:space="0" w:color="auto"/>
                        <w:bottom w:val="none" w:sz="0" w:space="0" w:color="auto"/>
                        <w:right w:val="none" w:sz="0" w:space="0" w:color="auto"/>
                      </w:divBdr>
                    </w:div>
                  </w:divsChild>
                </w:div>
                <w:div w:id="1258248293">
                  <w:marLeft w:val="0"/>
                  <w:marRight w:val="0"/>
                  <w:marTop w:val="0"/>
                  <w:marBottom w:val="0"/>
                  <w:divBdr>
                    <w:top w:val="none" w:sz="0" w:space="0" w:color="auto"/>
                    <w:left w:val="none" w:sz="0" w:space="0" w:color="auto"/>
                    <w:bottom w:val="none" w:sz="0" w:space="0" w:color="auto"/>
                    <w:right w:val="none" w:sz="0" w:space="0" w:color="auto"/>
                  </w:divBdr>
                  <w:divsChild>
                    <w:div w:id="1512718776">
                      <w:marLeft w:val="0"/>
                      <w:marRight w:val="0"/>
                      <w:marTop w:val="0"/>
                      <w:marBottom w:val="0"/>
                      <w:divBdr>
                        <w:top w:val="none" w:sz="0" w:space="0" w:color="auto"/>
                        <w:left w:val="none" w:sz="0" w:space="0" w:color="auto"/>
                        <w:bottom w:val="none" w:sz="0" w:space="0" w:color="auto"/>
                        <w:right w:val="none" w:sz="0" w:space="0" w:color="auto"/>
                      </w:divBdr>
                    </w:div>
                  </w:divsChild>
                </w:div>
                <w:div w:id="1279022177">
                  <w:marLeft w:val="0"/>
                  <w:marRight w:val="0"/>
                  <w:marTop w:val="0"/>
                  <w:marBottom w:val="0"/>
                  <w:divBdr>
                    <w:top w:val="none" w:sz="0" w:space="0" w:color="auto"/>
                    <w:left w:val="none" w:sz="0" w:space="0" w:color="auto"/>
                    <w:bottom w:val="none" w:sz="0" w:space="0" w:color="auto"/>
                    <w:right w:val="none" w:sz="0" w:space="0" w:color="auto"/>
                  </w:divBdr>
                  <w:divsChild>
                    <w:div w:id="38558995">
                      <w:marLeft w:val="0"/>
                      <w:marRight w:val="0"/>
                      <w:marTop w:val="0"/>
                      <w:marBottom w:val="0"/>
                      <w:divBdr>
                        <w:top w:val="none" w:sz="0" w:space="0" w:color="auto"/>
                        <w:left w:val="none" w:sz="0" w:space="0" w:color="auto"/>
                        <w:bottom w:val="none" w:sz="0" w:space="0" w:color="auto"/>
                        <w:right w:val="none" w:sz="0" w:space="0" w:color="auto"/>
                      </w:divBdr>
                    </w:div>
                  </w:divsChild>
                </w:div>
                <w:div w:id="1300497594">
                  <w:marLeft w:val="0"/>
                  <w:marRight w:val="0"/>
                  <w:marTop w:val="0"/>
                  <w:marBottom w:val="0"/>
                  <w:divBdr>
                    <w:top w:val="none" w:sz="0" w:space="0" w:color="auto"/>
                    <w:left w:val="none" w:sz="0" w:space="0" w:color="auto"/>
                    <w:bottom w:val="none" w:sz="0" w:space="0" w:color="auto"/>
                    <w:right w:val="none" w:sz="0" w:space="0" w:color="auto"/>
                  </w:divBdr>
                  <w:divsChild>
                    <w:div w:id="853231983">
                      <w:marLeft w:val="0"/>
                      <w:marRight w:val="0"/>
                      <w:marTop w:val="0"/>
                      <w:marBottom w:val="0"/>
                      <w:divBdr>
                        <w:top w:val="none" w:sz="0" w:space="0" w:color="auto"/>
                        <w:left w:val="none" w:sz="0" w:space="0" w:color="auto"/>
                        <w:bottom w:val="none" w:sz="0" w:space="0" w:color="auto"/>
                        <w:right w:val="none" w:sz="0" w:space="0" w:color="auto"/>
                      </w:divBdr>
                    </w:div>
                  </w:divsChild>
                </w:div>
                <w:div w:id="1320691904">
                  <w:marLeft w:val="0"/>
                  <w:marRight w:val="0"/>
                  <w:marTop w:val="0"/>
                  <w:marBottom w:val="0"/>
                  <w:divBdr>
                    <w:top w:val="none" w:sz="0" w:space="0" w:color="auto"/>
                    <w:left w:val="none" w:sz="0" w:space="0" w:color="auto"/>
                    <w:bottom w:val="none" w:sz="0" w:space="0" w:color="auto"/>
                    <w:right w:val="none" w:sz="0" w:space="0" w:color="auto"/>
                  </w:divBdr>
                  <w:divsChild>
                    <w:div w:id="128209047">
                      <w:marLeft w:val="0"/>
                      <w:marRight w:val="0"/>
                      <w:marTop w:val="0"/>
                      <w:marBottom w:val="0"/>
                      <w:divBdr>
                        <w:top w:val="none" w:sz="0" w:space="0" w:color="auto"/>
                        <w:left w:val="none" w:sz="0" w:space="0" w:color="auto"/>
                        <w:bottom w:val="none" w:sz="0" w:space="0" w:color="auto"/>
                        <w:right w:val="none" w:sz="0" w:space="0" w:color="auto"/>
                      </w:divBdr>
                    </w:div>
                  </w:divsChild>
                </w:div>
                <w:div w:id="1344893280">
                  <w:marLeft w:val="0"/>
                  <w:marRight w:val="0"/>
                  <w:marTop w:val="0"/>
                  <w:marBottom w:val="0"/>
                  <w:divBdr>
                    <w:top w:val="none" w:sz="0" w:space="0" w:color="auto"/>
                    <w:left w:val="none" w:sz="0" w:space="0" w:color="auto"/>
                    <w:bottom w:val="none" w:sz="0" w:space="0" w:color="auto"/>
                    <w:right w:val="none" w:sz="0" w:space="0" w:color="auto"/>
                  </w:divBdr>
                  <w:divsChild>
                    <w:div w:id="1911454520">
                      <w:marLeft w:val="0"/>
                      <w:marRight w:val="0"/>
                      <w:marTop w:val="0"/>
                      <w:marBottom w:val="0"/>
                      <w:divBdr>
                        <w:top w:val="none" w:sz="0" w:space="0" w:color="auto"/>
                        <w:left w:val="none" w:sz="0" w:space="0" w:color="auto"/>
                        <w:bottom w:val="none" w:sz="0" w:space="0" w:color="auto"/>
                        <w:right w:val="none" w:sz="0" w:space="0" w:color="auto"/>
                      </w:divBdr>
                    </w:div>
                  </w:divsChild>
                </w:div>
                <w:div w:id="1414164982">
                  <w:marLeft w:val="0"/>
                  <w:marRight w:val="0"/>
                  <w:marTop w:val="0"/>
                  <w:marBottom w:val="0"/>
                  <w:divBdr>
                    <w:top w:val="none" w:sz="0" w:space="0" w:color="auto"/>
                    <w:left w:val="none" w:sz="0" w:space="0" w:color="auto"/>
                    <w:bottom w:val="none" w:sz="0" w:space="0" w:color="auto"/>
                    <w:right w:val="none" w:sz="0" w:space="0" w:color="auto"/>
                  </w:divBdr>
                  <w:divsChild>
                    <w:div w:id="257032578">
                      <w:marLeft w:val="0"/>
                      <w:marRight w:val="0"/>
                      <w:marTop w:val="0"/>
                      <w:marBottom w:val="0"/>
                      <w:divBdr>
                        <w:top w:val="none" w:sz="0" w:space="0" w:color="auto"/>
                        <w:left w:val="none" w:sz="0" w:space="0" w:color="auto"/>
                        <w:bottom w:val="none" w:sz="0" w:space="0" w:color="auto"/>
                        <w:right w:val="none" w:sz="0" w:space="0" w:color="auto"/>
                      </w:divBdr>
                    </w:div>
                  </w:divsChild>
                </w:div>
                <w:div w:id="1471437124">
                  <w:marLeft w:val="0"/>
                  <w:marRight w:val="0"/>
                  <w:marTop w:val="0"/>
                  <w:marBottom w:val="0"/>
                  <w:divBdr>
                    <w:top w:val="none" w:sz="0" w:space="0" w:color="auto"/>
                    <w:left w:val="none" w:sz="0" w:space="0" w:color="auto"/>
                    <w:bottom w:val="none" w:sz="0" w:space="0" w:color="auto"/>
                    <w:right w:val="none" w:sz="0" w:space="0" w:color="auto"/>
                  </w:divBdr>
                  <w:divsChild>
                    <w:div w:id="1738480077">
                      <w:marLeft w:val="0"/>
                      <w:marRight w:val="0"/>
                      <w:marTop w:val="0"/>
                      <w:marBottom w:val="0"/>
                      <w:divBdr>
                        <w:top w:val="none" w:sz="0" w:space="0" w:color="auto"/>
                        <w:left w:val="none" w:sz="0" w:space="0" w:color="auto"/>
                        <w:bottom w:val="none" w:sz="0" w:space="0" w:color="auto"/>
                        <w:right w:val="none" w:sz="0" w:space="0" w:color="auto"/>
                      </w:divBdr>
                    </w:div>
                  </w:divsChild>
                </w:div>
                <w:div w:id="1487629834">
                  <w:marLeft w:val="0"/>
                  <w:marRight w:val="0"/>
                  <w:marTop w:val="0"/>
                  <w:marBottom w:val="0"/>
                  <w:divBdr>
                    <w:top w:val="none" w:sz="0" w:space="0" w:color="auto"/>
                    <w:left w:val="none" w:sz="0" w:space="0" w:color="auto"/>
                    <w:bottom w:val="none" w:sz="0" w:space="0" w:color="auto"/>
                    <w:right w:val="none" w:sz="0" w:space="0" w:color="auto"/>
                  </w:divBdr>
                  <w:divsChild>
                    <w:div w:id="693918962">
                      <w:marLeft w:val="0"/>
                      <w:marRight w:val="0"/>
                      <w:marTop w:val="0"/>
                      <w:marBottom w:val="0"/>
                      <w:divBdr>
                        <w:top w:val="none" w:sz="0" w:space="0" w:color="auto"/>
                        <w:left w:val="none" w:sz="0" w:space="0" w:color="auto"/>
                        <w:bottom w:val="none" w:sz="0" w:space="0" w:color="auto"/>
                        <w:right w:val="none" w:sz="0" w:space="0" w:color="auto"/>
                      </w:divBdr>
                    </w:div>
                  </w:divsChild>
                </w:div>
                <w:div w:id="1490363666">
                  <w:marLeft w:val="0"/>
                  <w:marRight w:val="0"/>
                  <w:marTop w:val="0"/>
                  <w:marBottom w:val="0"/>
                  <w:divBdr>
                    <w:top w:val="none" w:sz="0" w:space="0" w:color="auto"/>
                    <w:left w:val="none" w:sz="0" w:space="0" w:color="auto"/>
                    <w:bottom w:val="none" w:sz="0" w:space="0" w:color="auto"/>
                    <w:right w:val="none" w:sz="0" w:space="0" w:color="auto"/>
                  </w:divBdr>
                  <w:divsChild>
                    <w:div w:id="1835031848">
                      <w:marLeft w:val="0"/>
                      <w:marRight w:val="0"/>
                      <w:marTop w:val="0"/>
                      <w:marBottom w:val="0"/>
                      <w:divBdr>
                        <w:top w:val="none" w:sz="0" w:space="0" w:color="auto"/>
                        <w:left w:val="none" w:sz="0" w:space="0" w:color="auto"/>
                        <w:bottom w:val="none" w:sz="0" w:space="0" w:color="auto"/>
                        <w:right w:val="none" w:sz="0" w:space="0" w:color="auto"/>
                      </w:divBdr>
                    </w:div>
                  </w:divsChild>
                </w:div>
                <w:div w:id="1492330716">
                  <w:marLeft w:val="0"/>
                  <w:marRight w:val="0"/>
                  <w:marTop w:val="0"/>
                  <w:marBottom w:val="0"/>
                  <w:divBdr>
                    <w:top w:val="none" w:sz="0" w:space="0" w:color="auto"/>
                    <w:left w:val="none" w:sz="0" w:space="0" w:color="auto"/>
                    <w:bottom w:val="none" w:sz="0" w:space="0" w:color="auto"/>
                    <w:right w:val="none" w:sz="0" w:space="0" w:color="auto"/>
                  </w:divBdr>
                  <w:divsChild>
                    <w:div w:id="977801556">
                      <w:marLeft w:val="0"/>
                      <w:marRight w:val="0"/>
                      <w:marTop w:val="0"/>
                      <w:marBottom w:val="0"/>
                      <w:divBdr>
                        <w:top w:val="none" w:sz="0" w:space="0" w:color="auto"/>
                        <w:left w:val="none" w:sz="0" w:space="0" w:color="auto"/>
                        <w:bottom w:val="none" w:sz="0" w:space="0" w:color="auto"/>
                        <w:right w:val="none" w:sz="0" w:space="0" w:color="auto"/>
                      </w:divBdr>
                    </w:div>
                  </w:divsChild>
                </w:div>
                <w:div w:id="1504004444">
                  <w:marLeft w:val="0"/>
                  <w:marRight w:val="0"/>
                  <w:marTop w:val="0"/>
                  <w:marBottom w:val="0"/>
                  <w:divBdr>
                    <w:top w:val="none" w:sz="0" w:space="0" w:color="auto"/>
                    <w:left w:val="none" w:sz="0" w:space="0" w:color="auto"/>
                    <w:bottom w:val="none" w:sz="0" w:space="0" w:color="auto"/>
                    <w:right w:val="none" w:sz="0" w:space="0" w:color="auto"/>
                  </w:divBdr>
                  <w:divsChild>
                    <w:div w:id="1272316650">
                      <w:marLeft w:val="0"/>
                      <w:marRight w:val="0"/>
                      <w:marTop w:val="0"/>
                      <w:marBottom w:val="0"/>
                      <w:divBdr>
                        <w:top w:val="none" w:sz="0" w:space="0" w:color="auto"/>
                        <w:left w:val="none" w:sz="0" w:space="0" w:color="auto"/>
                        <w:bottom w:val="none" w:sz="0" w:space="0" w:color="auto"/>
                        <w:right w:val="none" w:sz="0" w:space="0" w:color="auto"/>
                      </w:divBdr>
                    </w:div>
                  </w:divsChild>
                </w:div>
                <w:div w:id="1524588238">
                  <w:marLeft w:val="0"/>
                  <w:marRight w:val="0"/>
                  <w:marTop w:val="0"/>
                  <w:marBottom w:val="0"/>
                  <w:divBdr>
                    <w:top w:val="none" w:sz="0" w:space="0" w:color="auto"/>
                    <w:left w:val="none" w:sz="0" w:space="0" w:color="auto"/>
                    <w:bottom w:val="none" w:sz="0" w:space="0" w:color="auto"/>
                    <w:right w:val="none" w:sz="0" w:space="0" w:color="auto"/>
                  </w:divBdr>
                  <w:divsChild>
                    <w:div w:id="1770736551">
                      <w:marLeft w:val="0"/>
                      <w:marRight w:val="0"/>
                      <w:marTop w:val="0"/>
                      <w:marBottom w:val="0"/>
                      <w:divBdr>
                        <w:top w:val="none" w:sz="0" w:space="0" w:color="auto"/>
                        <w:left w:val="none" w:sz="0" w:space="0" w:color="auto"/>
                        <w:bottom w:val="none" w:sz="0" w:space="0" w:color="auto"/>
                        <w:right w:val="none" w:sz="0" w:space="0" w:color="auto"/>
                      </w:divBdr>
                    </w:div>
                  </w:divsChild>
                </w:div>
                <w:div w:id="1526287331">
                  <w:marLeft w:val="0"/>
                  <w:marRight w:val="0"/>
                  <w:marTop w:val="0"/>
                  <w:marBottom w:val="0"/>
                  <w:divBdr>
                    <w:top w:val="none" w:sz="0" w:space="0" w:color="auto"/>
                    <w:left w:val="none" w:sz="0" w:space="0" w:color="auto"/>
                    <w:bottom w:val="none" w:sz="0" w:space="0" w:color="auto"/>
                    <w:right w:val="none" w:sz="0" w:space="0" w:color="auto"/>
                  </w:divBdr>
                  <w:divsChild>
                    <w:div w:id="1989047593">
                      <w:marLeft w:val="0"/>
                      <w:marRight w:val="0"/>
                      <w:marTop w:val="0"/>
                      <w:marBottom w:val="0"/>
                      <w:divBdr>
                        <w:top w:val="none" w:sz="0" w:space="0" w:color="auto"/>
                        <w:left w:val="none" w:sz="0" w:space="0" w:color="auto"/>
                        <w:bottom w:val="none" w:sz="0" w:space="0" w:color="auto"/>
                        <w:right w:val="none" w:sz="0" w:space="0" w:color="auto"/>
                      </w:divBdr>
                    </w:div>
                  </w:divsChild>
                </w:div>
                <w:div w:id="1542669969">
                  <w:marLeft w:val="0"/>
                  <w:marRight w:val="0"/>
                  <w:marTop w:val="0"/>
                  <w:marBottom w:val="0"/>
                  <w:divBdr>
                    <w:top w:val="none" w:sz="0" w:space="0" w:color="auto"/>
                    <w:left w:val="none" w:sz="0" w:space="0" w:color="auto"/>
                    <w:bottom w:val="none" w:sz="0" w:space="0" w:color="auto"/>
                    <w:right w:val="none" w:sz="0" w:space="0" w:color="auto"/>
                  </w:divBdr>
                  <w:divsChild>
                    <w:div w:id="1388870971">
                      <w:marLeft w:val="0"/>
                      <w:marRight w:val="0"/>
                      <w:marTop w:val="0"/>
                      <w:marBottom w:val="0"/>
                      <w:divBdr>
                        <w:top w:val="none" w:sz="0" w:space="0" w:color="auto"/>
                        <w:left w:val="none" w:sz="0" w:space="0" w:color="auto"/>
                        <w:bottom w:val="none" w:sz="0" w:space="0" w:color="auto"/>
                        <w:right w:val="none" w:sz="0" w:space="0" w:color="auto"/>
                      </w:divBdr>
                    </w:div>
                  </w:divsChild>
                </w:div>
                <w:div w:id="1568493543">
                  <w:marLeft w:val="0"/>
                  <w:marRight w:val="0"/>
                  <w:marTop w:val="0"/>
                  <w:marBottom w:val="0"/>
                  <w:divBdr>
                    <w:top w:val="none" w:sz="0" w:space="0" w:color="auto"/>
                    <w:left w:val="none" w:sz="0" w:space="0" w:color="auto"/>
                    <w:bottom w:val="none" w:sz="0" w:space="0" w:color="auto"/>
                    <w:right w:val="none" w:sz="0" w:space="0" w:color="auto"/>
                  </w:divBdr>
                  <w:divsChild>
                    <w:div w:id="180901129">
                      <w:marLeft w:val="0"/>
                      <w:marRight w:val="0"/>
                      <w:marTop w:val="0"/>
                      <w:marBottom w:val="0"/>
                      <w:divBdr>
                        <w:top w:val="none" w:sz="0" w:space="0" w:color="auto"/>
                        <w:left w:val="none" w:sz="0" w:space="0" w:color="auto"/>
                        <w:bottom w:val="none" w:sz="0" w:space="0" w:color="auto"/>
                        <w:right w:val="none" w:sz="0" w:space="0" w:color="auto"/>
                      </w:divBdr>
                    </w:div>
                  </w:divsChild>
                </w:div>
                <w:div w:id="1584871144">
                  <w:marLeft w:val="0"/>
                  <w:marRight w:val="0"/>
                  <w:marTop w:val="0"/>
                  <w:marBottom w:val="0"/>
                  <w:divBdr>
                    <w:top w:val="none" w:sz="0" w:space="0" w:color="auto"/>
                    <w:left w:val="none" w:sz="0" w:space="0" w:color="auto"/>
                    <w:bottom w:val="none" w:sz="0" w:space="0" w:color="auto"/>
                    <w:right w:val="none" w:sz="0" w:space="0" w:color="auto"/>
                  </w:divBdr>
                  <w:divsChild>
                    <w:div w:id="710809184">
                      <w:marLeft w:val="0"/>
                      <w:marRight w:val="0"/>
                      <w:marTop w:val="0"/>
                      <w:marBottom w:val="0"/>
                      <w:divBdr>
                        <w:top w:val="none" w:sz="0" w:space="0" w:color="auto"/>
                        <w:left w:val="none" w:sz="0" w:space="0" w:color="auto"/>
                        <w:bottom w:val="none" w:sz="0" w:space="0" w:color="auto"/>
                        <w:right w:val="none" w:sz="0" w:space="0" w:color="auto"/>
                      </w:divBdr>
                    </w:div>
                  </w:divsChild>
                </w:div>
                <w:div w:id="1615937622">
                  <w:marLeft w:val="0"/>
                  <w:marRight w:val="0"/>
                  <w:marTop w:val="0"/>
                  <w:marBottom w:val="0"/>
                  <w:divBdr>
                    <w:top w:val="none" w:sz="0" w:space="0" w:color="auto"/>
                    <w:left w:val="none" w:sz="0" w:space="0" w:color="auto"/>
                    <w:bottom w:val="none" w:sz="0" w:space="0" w:color="auto"/>
                    <w:right w:val="none" w:sz="0" w:space="0" w:color="auto"/>
                  </w:divBdr>
                  <w:divsChild>
                    <w:div w:id="2094279755">
                      <w:marLeft w:val="0"/>
                      <w:marRight w:val="0"/>
                      <w:marTop w:val="0"/>
                      <w:marBottom w:val="0"/>
                      <w:divBdr>
                        <w:top w:val="none" w:sz="0" w:space="0" w:color="auto"/>
                        <w:left w:val="none" w:sz="0" w:space="0" w:color="auto"/>
                        <w:bottom w:val="none" w:sz="0" w:space="0" w:color="auto"/>
                        <w:right w:val="none" w:sz="0" w:space="0" w:color="auto"/>
                      </w:divBdr>
                    </w:div>
                  </w:divsChild>
                </w:div>
                <w:div w:id="1639218831">
                  <w:marLeft w:val="0"/>
                  <w:marRight w:val="0"/>
                  <w:marTop w:val="0"/>
                  <w:marBottom w:val="0"/>
                  <w:divBdr>
                    <w:top w:val="none" w:sz="0" w:space="0" w:color="auto"/>
                    <w:left w:val="none" w:sz="0" w:space="0" w:color="auto"/>
                    <w:bottom w:val="none" w:sz="0" w:space="0" w:color="auto"/>
                    <w:right w:val="none" w:sz="0" w:space="0" w:color="auto"/>
                  </w:divBdr>
                  <w:divsChild>
                    <w:div w:id="1926768999">
                      <w:marLeft w:val="0"/>
                      <w:marRight w:val="0"/>
                      <w:marTop w:val="0"/>
                      <w:marBottom w:val="0"/>
                      <w:divBdr>
                        <w:top w:val="none" w:sz="0" w:space="0" w:color="auto"/>
                        <w:left w:val="none" w:sz="0" w:space="0" w:color="auto"/>
                        <w:bottom w:val="none" w:sz="0" w:space="0" w:color="auto"/>
                        <w:right w:val="none" w:sz="0" w:space="0" w:color="auto"/>
                      </w:divBdr>
                    </w:div>
                  </w:divsChild>
                </w:div>
                <w:div w:id="1650406368">
                  <w:marLeft w:val="0"/>
                  <w:marRight w:val="0"/>
                  <w:marTop w:val="0"/>
                  <w:marBottom w:val="0"/>
                  <w:divBdr>
                    <w:top w:val="none" w:sz="0" w:space="0" w:color="auto"/>
                    <w:left w:val="none" w:sz="0" w:space="0" w:color="auto"/>
                    <w:bottom w:val="none" w:sz="0" w:space="0" w:color="auto"/>
                    <w:right w:val="none" w:sz="0" w:space="0" w:color="auto"/>
                  </w:divBdr>
                  <w:divsChild>
                    <w:div w:id="1562711261">
                      <w:marLeft w:val="0"/>
                      <w:marRight w:val="0"/>
                      <w:marTop w:val="0"/>
                      <w:marBottom w:val="0"/>
                      <w:divBdr>
                        <w:top w:val="none" w:sz="0" w:space="0" w:color="auto"/>
                        <w:left w:val="none" w:sz="0" w:space="0" w:color="auto"/>
                        <w:bottom w:val="none" w:sz="0" w:space="0" w:color="auto"/>
                        <w:right w:val="none" w:sz="0" w:space="0" w:color="auto"/>
                      </w:divBdr>
                    </w:div>
                  </w:divsChild>
                </w:div>
                <w:div w:id="1687826545">
                  <w:marLeft w:val="0"/>
                  <w:marRight w:val="0"/>
                  <w:marTop w:val="0"/>
                  <w:marBottom w:val="0"/>
                  <w:divBdr>
                    <w:top w:val="none" w:sz="0" w:space="0" w:color="auto"/>
                    <w:left w:val="none" w:sz="0" w:space="0" w:color="auto"/>
                    <w:bottom w:val="none" w:sz="0" w:space="0" w:color="auto"/>
                    <w:right w:val="none" w:sz="0" w:space="0" w:color="auto"/>
                  </w:divBdr>
                  <w:divsChild>
                    <w:div w:id="506751603">
                      <w:marLeft w:val="0"/>
                      <w:marRight w:val="0"/>
                      <w:marTop w:val="0"/>
                      <w:marBottom w:val="0"/>
                      <w:divBdr>
                        <w:top w:val="none" w:sz="0" w:space="0" w:color="auto"/>
                        <w:left w:val="none" w:sz="0" w:space="0" w:color="auto"/>
                        <w:bottom w:val="none" w:sz="0" w:space="0" w:color="auto"/>
                        <w:right w:val="none" w:sz="0" w:space="0" w:color="auto"/>
                      </w:divBdr>
                    </w:div>
                  </w:divsChild>
                </w:div>
                <w:div w:id="1723678716">
                  <w:marLeft w:val="0"/>
                  <w:marRight w:val="0"/>
                  <w:marTop w:val="0"/>
                  <w:marBottom w:val="0"/>
                  <w:divBdr>
                    <w:top w:val="none" w:sz="0" w:space="0" w:color="auto"/>
                    <w:left w:val="none" w:sz="0" w:space="0" w:color="auto"/>
                    <w:bottom w:val="none" w:sz="0" w:space="0" w:color="auto"/>
                    <w:right w:val="none" w:sz="0" w:space="0" w:color="auto"/>
                  </w:divBdr>
                  <w:divsChild>
                    <w:div w:id="1144809575">
                      <w:marLeft w:val="0"/>
                      <w:marRight w:val="0"/>
                      <w:marTop w:val="0"/>
                      <w:marBottom w:val="0"/>
                      <w:divBdr>
                        <w:top w:val="none" w:sz="0" w:space="0" w:color="auto"/>
                        <w:left w:val="none" w:sz="0" w:space="0" w:color="auto"/>
                        <w:bottom w:val="none" w:sz="0" w:space="0" w:color="auto"/>
                        <w:right w:val="none" w:sz="0" w:space="0" w:color="auto"/>
                      </w:divBdr>
                    </w:div>
                  </w:divsChild>
                </w:div>
                <w:div w:id="1739130431">
                  <w:marLeft w:val="0"/>
                  <w:marRight w:val="0"/>
                  <w:marTop w:val="0"/>
                  <w:marBottom w:val="0"/>
                  <w:divBdr>
                    <w:top w:val="none" w:sz="0" w:space="0" w:color="auto"/>
                    <w:left w:val="none" w:sz="0" w:space="0" w:color="auto"/>
                    <w:bottom w:val="none" w:sz="0" w:space="0" w:color="auto"/>
                    <w:right w:val="none" w:sz="0" w:space="0" w:color="auto"/>
                  </w:divBdr>
                  <w:divsChild>
                    <w:div w:id="2145922287">
                      <w:marLeft w:val="0"/>
                      <w:marRight w:val="0"/>
                      <w:marTop w:val="0"/>
                      <w:marBottom w:val="0"/>
                      <w:divBdr>
                        <w:top w:val="none" w:sz="0" w:space="0" w:color="auto"/>
                        <w:left w:val="none" w:sz="0" w:space="0" w:color="auto"/>
                        <w:bottom w:val="none" w:sz="0" w:space="0" w:color="auto"/>
                        <w:right w:val="none" w:sz="0" w:space="0" w:color="auto"/>
                      </w:divBdr>
                    </w:div>
                  </w:divsChild>
                </w:div>
                <w:div w:id="1759521657">
                  <w:marLeft w:val="0"/>
                  <w:marRight w:val="0"/>
                  <w:marTop w:val="0"/>
                  <w:marBottom w:val="0"/>
                  <w:divBdr>
                    <w:top w:val="none" w:sz="0" w:space="0" w:color="auto"/>
                    <w:left w:val="none" w:sz="0" w:space="0" w:color="auto"/>
                    <w:bottom w:val="none" w:sz="0" w:space="0" w:color="auto"/>
                    <w:right w:val="none" w:sz="0" w:space="0" w:color="auto"/>
                  </w:divBdr>
                  <w:divsChild>
                    <w:div w:id="2134522136">
                      <w:marLeft w:val="0"/>
                      <w:marRight w:val="0"/>
                      <w:marTop w:val="0"/>
                      <w:marBottom w:val="0"/>
                      <w:divBdr>
                        <w:top w:val="none" w:sz="0" w:space="0" w:color="auto"/>
                        <w:left w:val="none" w:sz="0" w:space="0" w:color="auto"/>
                        <w:bottom w:val="none" w:sz="0" w:space="0" w:color="auto"/>
                        <w:right w:val="none" w:sz="0" w:space="0" w:color="auto"/>
                      </w:divBdr>
                    </w:div>
                  </w:divsChild>
                </w:div>
                <w:div w:id="1813212858">
                  <w:marLeft w:val="0"/>
                  <w:marRight w:val="0"/>
                  <w:marTop w:val="0"/>
                  <w:marBottom w:val="0"/>
                  <w:divBdr>
                    <w:top w:val="none" w:sz="0" w:space="0" w:color="auto"/>
                    <w:left w:val="none" w:sz="0" w:space="0" w:color="auto"/>
                    <w:bottom w:val="none" w:sz="0" w:space="0" w:color="auto"/>
                    <w:right w:val="none" w:sz="0" w:space="0" w:color="auto"/>
                  </w:divBdr>
                  <w:divsChild>
                    <w:div w:id="1899779311">
                      <w:marLeft w:val="0"/>
                      <w:marRight w:val="0"/>
                      <w:marTop w:val="0"/>
                      <w:marBottom w:val="0"/>
                      <w:divBdr>
                        <w:top w:val="none" w:sz="0" w:space="0" w:color="auto"/>
                        <w:left w:val="none" w:sz="0" w:space="0" w:color="auto"/>
                        <w:bottom w:val="none" w:sz="0" w:space="0" w:color="auto"/>
                        <w:right w:val="none" w:sz="0" w:space="0" w:color="auto"/>
                      </w:divBdr>
                    </w:div>
                  </w:divsChild>
                </w:div>
                <w:div w:id="1851948363">
                  <w:marLeft w:val="0"/>
                  <w:marRight w:val="0"/>
                  <w:marTop w:val="0"/>
                  <w:marBottom w:val="0"/>
                  <w:divBdr>
                    <w:top w:val="none" w:sz="0" w:space="0" w:color="auto"/>
                    <w:left w:val="none" w:sz="0" w:space="0" w:color="auto"/>
                    <w:bottom w:val="none" w:sz="0" w:space="0" w:color="auto"/>
                    <w:right w:val="none" w:sz="0" w:space="0" w:color="auto"/>
                  </w:divBdr>
                  <w:divsChild>
                    <w:div w:id="988703371">
                      <w:marLeft w:val="0"/>
                      <w:marRight w:val="0"/>
                      <w:marTop w:val="0"/>
                      <w:marBottom w:val="0"/>
                      <w:divBdr>
                        <w:top w:val="none" w:sz="0" w:space="0" w:color="auto"/>
                        <w:left w:val="none" w:sz="0" w:space="0" w:color="auto"/>
                        <w:bottom w:val="none" w:sz="0" w:space="0" w:color="auto"/>
                        <w:right w:val="none" w:sz="0" w:space="0" w:color="auto"/>
                      </w:divBdr>
                    </w:div>
                  </w:divsChild>
                </w:div>
                <w:div w:id="1852602846">
                  <w:marLeft w:val="0"/>
                  <w:marRight w:val="0"/>
                  <w:marTop w:val="0"/>
                  <w:marBottom w:val="0"/>
                  <w:divBdr>
                    <w:top w:val="none" w:sz="0" w:space="0" w:color="auto"/>
                    <w:left w:val="none" w:sz="0" w:space="0" w:color="auto"/>
                    <w:bottom w:val="none" w:sz="0" w:space="0" w:color="auto"/>
                    <w:right w:val="none" w:sz="0" w:space="0" w:color="auto"/>
                  </w:divBdr>
                  <w:divsChild>
                    <w:div w:id="18360219">
                      <w:marLeft w:val="0"/>
                      <w:marRight w:val="0"/>
                      <w:marTop w:val="0"/>
                      <w:marBottom w:val="0"/>
                      <w:divBdr>
                        <w:top w:val="none" w:sz="0" w:space="0" w:color="auto"/>
                        <w:left w:val="none" w:sz="0" w:space="0" w:color="auto"/>
                        <w:bottom w:val="none" w:sz="0" w:space="0" w:color="auto"/>
                        <w:right w:val="none" w:sz="0" w:space="0" w:color="auto"/>
                      </w:divBdr>
                    </w:div>
                  </w:divsChild>
                </w:div>
                <w:div w:id="1860704689">
                  <w:marLeft w:val="0"/>
                  <w:marRight w:val="0"/>
                  <w:marTop w:val="0"/>
                  <w:marBottom w:val="0"/>
                  <w:divBdr>
                    <w:top w:val="none" w:sz="0" w:space="0" w:color="auto"/>
                    <w:left w:val="none" w:sz="0" w:space="0" w:color="auto"/>
                    <w:bottom w:val="none" w:sz="0" w:space="0" w:color="auto"/>
                    <w:right w:val="none" w:sz="0" w:space="0" w:color="auto"/>
                  </w:divBdr>
                  <w:divsChild>
                    <w:div w:id="779108613">
                      <w:marLeft w:val="0"/>
                      <w:marRight w:val="0"/>
                      <w:marTop w:val="0"/>
                      <w:marBottom w:val="0"/>
                      <w:divBdr>
                        <w:top w:val="none" w:sz="0" w:space="0" w:color="auto"/>
                        <w:left w:val="none" w:sz="0" w:space="0" w:color="auto"/>
                        <w:bottom w:val="none" w:sz="0" w:space="0" w:color="auto"/>
                        <w:right w:val="none" w:sz="0" w:space="0" w:color="auto"/>
                      </w:divBdr>
                    </w:div>
                  </w:divsChild>
                </w:div>
                <w:div w:id="1867601585">
                  <w:marLeft w:val="0"/>
                  <w:marRight w:val="0"/>
                  <w:marTop w:val="0"/>
                  <w:marBottom w:val="0"/>
                  <w:divBdr>
                    <w:top w:val="none" w:sz="0" w:space="0" w:color="auto"/>
                    <w:left w:val="none" w:sz="0" w:space="0" w:color="auto"/>
                    <w:bottom w:val="none" w:sz="0" w:space="0" w:color="auto"/>
                    <w:right w:val="none" w:sz="0" w:space="0" w:color="auto"/>
                  </w:divBdr>
                  <w:divsChild>
                    <w:div w:id="2096509731">
                      <w:marLeft w:val="0"/>
                      <w:marRight w:val="0"/>
                      <w:marTop w:val="0"/>
                      <w:marBottom w:val="0"/>
                      <w:divBdr>
                        <w:top w:val="none" w:sz="0" w:space="0" w:color="auto"/>
                        <w:left w:val="none" w:sz="0" w:space="0" w:color="auto"/>
                        <w:bottom w:val="none" w:sz="0" w:space="0" w:color="auto"/>
                        <w:right w:val="none" w:sz="0" w:space="0" w:color="auto"/>
                      </w:divBdr>
                    </w:div>
                  </w:divsChild>
                </w:div>
                <w:div w:id="1907258965">
                  <w:marLeft w:val="0"/>
                  <w:marRight w:val="0"/>
                  <w:marTop w:val="0"/>
                  <w:marBottom w:val="0"/>
                  <w:divBdr>
                    <w:top w:val="none" w:sz="0" w:space="0" w:color="auto"/>
                    <w:left w:val="none" w:sz="0" w:space="0" w:color="auto"/>
                    <w:bottom w:val="none" w:sz="0" w:space="0" w:color="auto"/>
                    <w:right w:val="none" w:sz="0" w:space="0" w:color="auto"/>
                  </w:divBdr>
                  <w:divsChild>
                    <w:div w:id="251278793">
                      <w:marLeft w:val="0"/>
                      <w:marRight w:val="0"/>
                      <w:marTop w:val="0"/>
                      <w:marBottom w:val="0"/>
                      <w:divBdr>
                        <w:top w:val="none" w:sz="0" w:space="0" w:color="auto"/>
                        <w:left w:val="none" w:sz="0" w:space="0" w:color="auto"/>
                        <w:bottom w:val="none" w:sz="0" w:space="0" w:color="auto"/>
                        <w:right w:val="none" w:sz="0" w:space="0" w:color="auto"/>
                      </w:divBdr>
                    </w:div>
                  </w:divsChild>
                </w:div>
                <w:div w:id="1909420837">
                  <w:marLeft w:val="0"/>
                  <w:marRight w:val="0"/>
                  <w:marTop w:val="0"/>
                  <w:marBottom w:val="0"/>
                  <w:divBdr>
                    <w:top w:val="none" w:sz="0" w:space="0" w:color="auto"/>
                    <w:left w:val="none" w:sz="0" w:space="0" w:color="auto"/>
                    <w:bottom w:val="none" w:sz="0" w:space="0" w:color="auto"/>
                    <w:right w:val="none" w:sz="0" w:space="0" w:color="auto"/>
                  </w:divBdr>
                  <w:divsChild>
                    <w:div w:id="256593925">
                      <w:marLeft w:val="0"/>
                      <w:marRight w:val="0"/>
                      <w:marTop w:val="0"/>
                      <w:marBottom w:val="0"/>
                      <w:divBdr>
                        <w:top w:val="none" w:sz="0" w:space="0" w:color="auto"/>
                        <w:left w:val="none" w:sz="0" w:space="0" w:color="auto"/>
                        <w:bottom w:val="none" w:sz="0" w:space="0" w:color="auto"/>
                        <w:right w:val="none" w:sz="0" w:space="0" w:color="auto"/>
                      </w:divBdr>
                    </w:div>
                  </w:divsChild>
                </w:div>
                <w:div w:id="1961648150">
                  <w:marLeft w:val="0"/>
                  <w:marRight w:val="0"/>
                  <w:marTop w:val="0"/>
                  <w:marBottom w:val="0"/>
                  <w:divBdr>
                    <w:top w:val="none" w:sz="0" w:space="0" w:color="auto"/>
                    <w:left w:val="none" w:sz="0" w:space="0" w:color="auto"/>
                    <w:bottom w:val="none" w:sz="0" w:space="0" w:color="auto"/>
                    <w:right w:val="none" w:sz="0" w:space="0" w:color="auto"/>
                  </w:divBdr>
                  <w:divsChild>
                    <w:div w:id="1190727881">
                      <w:marLeft w:val="0"/>
                      <w:marRight w:val="0"/>
                      <w:marTop w:val="0"/>
                      <w:marBottom w:val="0"/>
                      <w:divBdr>
                        <w:top w:val="none" w:sz="0" w:space="0" w:color="auto"/>
                        <w:left w:val="none" w:sz="0" w:space="0" w:color="auto"/>
                        <w:bottom w:val="none" w:sz="0" w:space="0" w:color="auto"/>
                        <w:right w:val="none" w:sz="0" w:space="0" w:color="auto"/>
                      </w:divBdr>
                    </w:div>
                  </w:divsChild>
                </w:div>
                <w:div w:id="1971474221">
                  <w:marLeft w:val="0"/>
                  <w:marRight w:val="0"/>
                  <w:marTop w:val="0"/>
                  <w:marBottom w:val="0"/>
                  <w:divBdr>
                    <w:top w:val="none" w:sz="0" w:space="0" w:color="auto"/>
                    <w:left w:val="none" w:sz="0" w:space="0" w:color="auto"/>
                    <w:bottom w:val="none" w:sz="0" w:space="0" w:color="auto"/>
                    <w:right w:val="none" w:sz="0" w:space="0" w:color="auto"/>
                  </w:divBdr>
                  <w:divsChild>
                    <w:div w:id="55128027">
                      <w:marLeft w:val="0"/>
                      <w:marRight w:val="0"/>
                      <w:marTop w:val="0"/>
                      <w:marBottom w:val="0"/>
                      <w:divBdr>
                        <w:top w:val="none" w:sz="0" w:space="0" w:color="auto"/>
                        <w:left w:val="none" w:sz="0" w:space="0" w:color="auto"/>
                        <w:bottom w:val="none" w:sz="0" w:space="0" w:color="auto"/>
                        <w:right w:val="none" w:sz="0" w:space="0" w:color="auto"/>
                      </w:divBdr>
                    </w:div>
                  </w:divsChild>
                </w:div>
                <w:div w:id="1979335151">
                  <w:marLeft w:val="0"/>
                  <w:marRight w:val="0"/>
                  <w:marTop w:val="0"/>
                  <w:marBottom w:val="0"/>
                  <w:divBdr>
                    <w:top w:val="none" w:sz="0" w:space="0" w:color="auto"/>
                    <w:left w:val="none" w:sz="0" w:space="0" w:color="auto"/>
                    <w:bottom w:val="none" w:sz="0" w:space="0" w:color="auto"/>
                    <w:right w:val="none" w:sz="0" w:space="0" w:color="auto"/>
                  </w:divBdr>
                  <w:divsChild>
                    <w:div w:id="987440307">
                      <w:marLeft w:val="0"/>
                      <w:marRight w:val="0"/>
                      <w:marTop w:val="0"/>
                      <w:marBottom w:val="0"/>
                      <w:divBdr>
                        <w:top w:val="none" w:sz="0" w:space="0" w:color="auto"/>
                        <w:left w:val="none" w:sz="0" w:space="0" w:color="auto"/>
                        <w:bottom w:val="none" w:sz="0" w:space="0" w:color="auto"/>
                        <w:right w:val="none" w:sz="0" w:space="0" w:color="auto"/>
                      </w:divBdr>
                    </w:div>
                  </w:divsChild>
                </w:div>
                <w:div w:id="2030788328">
                  <w:marLeft w:val="0"/>
                  <w:marRight w:val="0"/>
                  <w:marTop w:val="0"/>
                  <w:marBottom w:val="0"/>
                  <w:divBdr>
                    <w:top w:val="none" w:sz="0" w:space="0" w:color="auto"/>
                    <w:left w:val="none" w:sz="0" w:space="0" w:color="auto"/>
                    <w:bottom w:val="none" w:sz="0" w:space="0" w:color="auto"/>
                    <w:right w:val="none" w:sz="0" w:space="0" w:color="auto"/>
                  </w:divBdr>
                  <w:divsChild>
                    <w:div w:id="1366831597">
                      <w:marLeft w:val="0"/>
                      <w:marRight w:val="0"/>
                      <w:marTop w:val="0"/>
                      <w:marBottom w:val="0"/>
                      <w:divBdr>
                        <w:top w:val="none" w:sz="0" w:space="0" w:color="auto"/>
                        <w:left w:val="none" w:sz="0" w:space="0" w:color="auto"/>
                        <w:bottom w:val="none" w:sz="0" w:space="0" w:color="auto"/>
                        <w:right w:val="none" w:sz="0" w:space="0" w:color="auto"/>
                      </w:divBdr>
                    </w:div>
                  </w:divsChild>
                </w:div>
                <w:div w:id="2055694278">
                  <w:marLeft w:val="0"/>
                  <w:marRight w:val="0"/>
                  <w:marTop w:val="0"/>
                  <w:marBottom w:val="0"/>
                  <w:divBdr>
                    <w:top w:val="none" w:sz="0" w:space="0" w:color="auto"/>
                    <w:left w:val="none" w:sz="0" w:space="0" w:color="auto"/>
                    <w:bottom w:val="none" w:sz="0" w:space="0" w:color="auto"/>
                    <w:right w:val="none" w:sz="0" w:space="0" w:color="auto"/>
                  </w:divBdr>
                  <w:divsChild>
                    <w:div w:id="637608418">
                      <w:marLeft w:val="0"/>
                      <w:marRight w:val="0"/>
                      <w:marTop w:val="0"/>
                      <w:marBottom w:val="0"/>
                      <w:divBdr>
                        <w:top w:val="none" w:sz="0" w:space="0" w:color="auto"/>
                        <w:left w:val="none" w:sz="0" w:space="0" w:color="auto"/>
                        <w:bottom w:val="none" w:sz="0" w:space="0" w:color="auto"/>
                        <w:right w:val="none" w:sz="0" w:space="0" w:color="auto"/>
                      </w:divBdr>
                    </w:div>
                  </w:divsChild>
                </w:div>
                <w:div w:id="2076587161">
                  <w:marLeft w:val="0"/>
                  <w:marRight w:val="0"/>
                  <w:marTop w:val="0"/>
                  <w:marBottom w:val="0"/>
                  <w:divBdr>
                    <w:top w:val="none" w:sz="0" w:space="0" w:color="auto"/>
                    <w:left w:val="none" w:sz="0" w:space="0" w:color="auto"/>
                    <w:bottom w:val="none" w:sz="0" w:space="0" w:color="auto"/>
                    <w:right w:val="none" w:sz="0" w:space="0" w:color="auto"/>
                  </w:divBdr>
                  <w:divsChild>
                    <w:div w:id="846556698">
                      <w:marLeft w:val="0"/>
                      <w:marRight w:val="0"/>
                      <w:marTop w:val="0"/>
                      <w:marBottom w:val="0"/>
                      <w:divBdr>
                        <w:top w:val="none" w:sz="0" w:space="0" w:color="auto"/>
                        <w:left w:val="none" w:sz="0" w:space="0" w:color="auto"/>
                        <w:bottom w:val="none" w:sz="0" w:space="0" w:color="auto"/>
                        <w:right w:val="none" w:sz="0" w:space="0" w:color="auto"/>
                      </w:divBdr>
                    </w:div>
                  </w:divsChild>
                </w:div>
                <w:div w:id="2093382701">
                  <w:marLeft w:val="0"/>
                  <w:marRight w:val="0"/>
                  <w:marTop w:val="0"/>
                  <w:marBottom w:val="0"/>
                  <w:divBdr>
                    <w:top w:val="none" w:sz="0" w:space="0" w:color="auto"/>
                    <w:left w:val="none" w:sz="0" w:space="0" w:color="auto"/>
                    <w:bottom w:val="none" w:sz="0" w:space="0" w:color="auto"/>
                    <w:right w:val="none" w:sz="0" w:space="0" w:color="auto"/>
                  </w:divBdr>
                  <w:divsChild>
                    <w:div w:id="795759608">
                      <w:marLeft w:val="0"/>
                      <w:marRight w:val="0"/>
                      <w:marTop w:val="0"/>
                      <w:marBottom w:val="0"/>
                      <w:divBdr>
                        <w:top w:val="none" w:sz="0" w:space="0" w:color="auto"/>
                        <w:left w:val="none" w:sz="0" w:space="0" w:color="auto"/>
                        <w:bottom w:val="none" w:sz="0" w:space="0" w:color="auto"/>
                        <w:right w:val="none" w:sz="0" w:space="0" w:color="auto"/>
                      </w:divBdr>
                    </w:div>
                  </w:divsChild>
                </w:div>
                <w:div w:id="2138378004">
                  <w:marLeft w:val="0"/>
                  <w:marRight w:val="0"/>
                  <w:marTop w:val="0"/>
                  <w:marBottom w:val="0"/>
                  <w:divBdr>
                    <w:top w:val="none" w:sz="0" w:space="0" w:color="auto"/>
                    <w:left w:val="none" w:sz="0" w:space="0" w:color="auto"/>
                    <w:bottom w:val="none" w:sz="0" w:space="0" w:color="auto"/>
                    <w:right w:val="none" w:sz="0" w:space="0" w:color="auto"/>
                  </w:divBdr>
                  <w:divsChild>
                    <w:div w:id="571160373">
                      <w:marLeft w:val="0"/>
                      <w:marRight w:val="0"/>
                      <w:marTop w:val="0"/>
                      <w:marBottom w:val="0"/>
                      <w:divBdr>
                        <w:top w:val="none" w:sz="0" w:space="0" w:color="auto"/>
                        <w:left w:val="none" w:sz="0" w:space="0" w:color="auto"/>
                        <w:bottom w:val="none" w:sz="0" w:space="0" w:color="auto"/>
                        <w:right w:val="none" w:sz="0" w:space="0" w:color="auto"/>
                      </w:divBdr>
                    </w:div>
                  </w:divsChild>
                </w:div>
                <w:div w:id="2146584341">
                  <w:marLeft w:val="0"/>
                  <w:marRight w:val="0"/>
                  <w:marTop w:val="0"/>
                  <w:marBottom w:val="0"/>
                  <w:divBdr>
                    <w:top w:val="none" w:sz="0" w:space="0" w:color="auto"/>
                    <w:left w:val="none" w:sz="0" w:space="0" w:color="auto"/>
                    <w:bottom w:val="none" w:sz="0" w:space="0" w:color="auto"/>
                    <w:right w:val="none" w:sz="0" w:space="0" w:color="auto"/>
                  </w:divBdr>
                  <w:divsChild>
                    <w:div w:id="38345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231375">
          <w:marLeft w:val="0"/>
          <w:marRight w:val="0"/>
          <w:marTop w:val="0"/>
          <w:marBottom w:val="0"/>
          <w:divBdr>
            <w:top w:val="none" w:sz="0" w:space="0" w:color="auto"/>
            <w:left w:val="none" w:sz="0" w:space="0" w:color="auto"/>
            <w:bottom w:val="none" w:sz="0" w:space="0" w:color="auto"/>
            <w:right w:val="none" w:sz="0" w:space="0" w:color="auto"/>
          </w:divBdr>
        </w:div>
        <w:div w:id="1968391284">
          <w:marLeft w:val="0"/>
          <w:marRight w:val="0"/>
          <w:marTop w:val="0"/>
          <w:marBottom w:val="0"/>
          <w:divBdr>
            <w:top w:val="none" w:sz="0" w:space="0" w:color="auto"/>
            <w:left w:val="none" w:sz="0" w:space="0" w:color="auto"/>
            <w:bottom w:val="none" w:sz="0" w:space="0" w:color="auto"/>
            <w:right w:val="none" w:sz="0" w:space="0" w:color="auto"/>
          </w:divBdr>
        </w:div>
      </w:divsChild>
    </w:div>
    <w:div w:id="1289162622">
      <w:bodyDiv w:val="1"/>
      <w:marLeft w:val="0"/>
      <w:marRight w:val="0"/>
      <w:marTop w:val="0"/>
      <w:marBottom w:val="0"/>
      <w:divBdr>
        <w:top w:val="none" w:sz="0" w:space="0" w:color="auto"/>
        <w:left w:val="none" w:sz="0" w:space="0" w:color="auto"/>
        <w:bottom w:val="none" w:sz="0" w:space="0" w:color="auto"/>
        <w:right w:val="none" w:sz="0" w:space="0" w:color="auto"/>
      </w:divBdr>
      <w:divsChild>
        <w:div w:id="487676479">
          <w:marLeft w:val="0"/>
          <w:marRight w:val="0"/>
          <w:marTop w:val="0"/>
          <w:marBottom w:val="0"/>
          <w:divBdr>
            <w:top w:val="none" w:sz="0" w:space="0" w:color="auto"/>
            <w:left w:val="none" w:sz="0" w:space="0" w:color="auto"/>
            <w:bottom w:val="none" w:sz="0" w:space="0" w:color="auto"/>
            <w:right w:val="none" w:sz="0" w:space="0" w:color="auto"/>
          </w:divBdr>
        </w:div>
        <w:div w:id="541093868">
          <w:marLeft w:val="0"/>
          <w:marRight w:val="0"/>
          <w:marTop w:val="0"/>
          <w:marBottom w:val="0"/>
          <w:divBdr>
            <w:top w:val="none" w:sz="0" w:space="0" w:color="auto"/>
            <w:left w:val="none" w:sz="0" w:space="0" w:color="auto"/>
            <w:bottom w:val="none" w:sz="0" w:space="0" w:color="auto"/>
            <w:right w:val="none" w:sz="0" w:space="0" w:color="auto"/>
          </w:divBdr>
        </w:div>
        <w:div w:id="986283975">
          <w:marLeft w:val="0"/>
          <w:marRight w:val="0"/>
          <w:marTop w:val="0"/>
          <w:marBottom w:val="0"/>
          <w:divBdr>
            <w:top w:val="none" w:sz="0" w:space="0" w:color="auto"/>
            <w:left w:val="none" w:sz="0" w:space="0" w:color="auto"/>
            <w:bottom w:val="none" w:sz="0" w:space="0" w:color="auto"/>
            <w:right w:val="none" w:sz="0" w:space="0" w:color="auto"/>
          </w:divBdr>
        </w:div>
      </w:divsChild>
    </w:div>
    <w:div w:id="1329409159">
      <w:bodyDiv w:val="1"/>
      <w:marLeft w:val="0"/>
      <w:marRight w:val="0"/>
      <w:marTop w:val="0"/>
      <w:marBottom w:val="0"/>
      <w:divBdr>
        <w:top w:val="none" w:sz="0" w:space="0" w:color="auto"/>
        <w:left w:val="none" w:sz="0" w:space="0" w:color="auto"/>
        <w:bottom w:val="none" w:sz="0" w:space="0" w:color="auto"/>
        <w:right w:val="none" w:sz="0" w:space="0" w:color="auto"/>
      </w:divBdr>
      <w:divsChild>
        <w:div w:id="360057829">
          <w:marLeft w:val="0"/>
          <w:marRight w:val="0"/>
          <w:marTop w:val="0"/>
          <w:marBottom w:val="0"/>
          <w:divBdr>
            <w:top w:val="none" w:sz="0" w:space="0" w:color="auto"/>
            <w:left w:val="none" w:sz="0" w:space="0" w:color="auto"/>
            <w:bottom w:val="none" w:sz="0" w:space="0" w:color="auto"/>
            <w:right w:val="none" w:sz="0" w:space="0" w:color="auto"/>
          </w:divBdr>
        </w:div>
        <w:div w:id="506360084">
          <w:marLeft w:val="0"/>
          <w:marRight w:val="0"/>
          <w:marTop w:val="0"/>
          <w:marBottom w:val="0"/>
          <w:divBdr>
            <w:top w:val="none" w:sz="0" w:space="0" w:color="auto"/>
            <w:left w:val="none" w:sz="0" w:space="0" w:color="auto"/>
            <w:bottom w:val="none" w:sz="0" w:space="0" w:color="auto"/>
            <w:right w:val="none" w:sz="0" w:space="0" w:color="auto"/>
          </w:divBdr>
        </w:div>
        <w:div w:id="599068277">
          <w:marLeft w:val="0"/>
          <w:marRight w:val="0"/>
          <w:marTop w:val="0"/>
          <w:marBottom w:val="0"/>
          <w:divBdr>
            <w:top w:val="none" w:sz="0" w:space="0" w:color="auto"/>
            <w:left w:val="none" w:sz="0" w:space="0" w:color="auto"/>
            <w:bottom w:val="none" w:sz="0" w:space="0" w:color="auto"/>
            <w:right w:val="none" w:sz="0" w:space="0" w:color="auto"/>
          </w:divBdr>
        </w:div>
        <w:div w:id="647244902">
          <w:marLeft w:val="0"/>
          <w:marRight w:val="0"/>
          <w:marTop w:val="0"/>
          <w:marBottom w:val="0"/>
          <w:divBdr>
            <w:top w:val="none" w:sz="0" w:space="0" w:color="auto"/>
            <w:left w:val="none" w:sz="0" w:space="0" w:color="auto"/>
            <w:bottom w:val="none" w:sz="0" w:space="0" w:color="auto"/>
            <w:right w:val="none" w:sz="0" w:space="0" w:color="auto"/>
          </w:divBdr>
        </w:div>
        <w:div w:id="653534586">
          <w:marLeft w:val="0"/>
          <w:marRight w:val="0"/>
          <w:marTop w:val="0"/>
          <w:marBottom w:val="0"/>
          <w:divBdr>
            <w:top w:val="none" w:sz="0" w:space="0" w:color="auto"/>
            <w:left w:val="none" w:sz="0" w:space="0" w:color="auto"/>
            <w:bottom w:val="none" w:sz="0" w:space="0" w:color="auto"/>
            <w:right w:val="none" w:sz="0" w:space="0" w:color="auto"/>
          </w:divBdr>
        </w:div>
        <w:div w:id="793406519">
          <w:marLeft w:val="0"/>
          <w:marRight w:val="0"/>
          <w:marTop w:val="0"/>
          <w:marBottom w:val="0"/>
          <w:divBdr>
            <w:top w:val="none" w:sz="0" w:space="0" w:color="auto"/>
            <w:left w:val="none" w:sz="0" w:space="0" w:color="auto"/>
            <w:bottom w:val="none" w:sz="0" w:space="0" w:color="auto"/>
            <w:right w:val="none" w:sz="0" w:space="0" w:color="auto"/>
          </w:divBdr>
        </w:div>
        <w:div w:id="1210460650">
          <w:marLeft w:val="0"/>
          <w:marRight w:val="0"/>
          <w:marTop w:val="0"/>
          <w:marBottom w:val="0"/>
          <w:divBdr>
            <w:top w:val="none" w:sz="0" w:space="0" w:color="auto"/>
            <w:left w:val="none" w:sz="0" w:space="0" w:color="auto"/>
            <w:bottom w:val="none" w:sz="0" w:space="0" w:color="auto"/>
            <w:right w:val="none" w:sz="0" w:space="0" w:color="auto"/>
          </w:divBdr>
        </w:div>
        <w:div w:id="1251236639">
          <w:marLeft w:val="0"/>
          <w:marRight w:val="0"/>
          <w:marTop w:val="0"/>
          <w:marBottom w:val="0"/>
          <w:divBdr>
            <w:top w:val="none" w:sz="0" w:space="0" w:color="auto"/>
            <w:left w:val="none" w:sz="0" w:space="0" w:color="auto"/>
            <w:bottom w:val="none" w:sz="0" w:space="0" w:color="auto"/>
            <w:right w:val="none" w:sz="0" w:space="0" w:color="auto"/>
          </w:divBdr>
        </w:div>
        <w:div w:id="1680112814">
          <w:marLeft w:val="0"/>
          <w:marRight w:val="0"/>
          <w:marTop w:val="0"/>
          <w:marBottom w:val="0"/>
          <w:divBdr>
            <w:top w:val="none" w:sz="0" w:space="0" w:color="auto"/>
            <w:left w:val="none" w:sz="0" w:space="0" w:color="auto"/>
            <w:bottom w:val="none" w:sz="0" w:space="0" w:color="auto"/>
            <w:right w:val="none" w:sz="0" w:space="0" w:color="auto"/>
          </w:divBdr>
        </w:div>
        <w:div w:id="1780638732">
          <w:marLeft w:val="0"/>
          <w:marRight w:val="0"/>
          <w:marTop w:val="0"/>
          <w:marBottom w:val="0"/>
          <w:divBdr>
            <w:top w:val="none" w:sz="0" w:space="0" w:color="auto"/>
            <w:left w:val="none" w:sz="0" w:space="0" w:color="auto"/>
            <w:bottom w:val="none" w:sz="0" w:space="0" w:color="auto"/>
            <w:right w:val="none" w:sz="0" w:space="0" w:color="auto"/>
          </w:divBdr>
        </w:div>
      </w:divsChild>
    </w:div>
    <w:div w:id="1332216095">
      <w:bodyDiv w:val="1"/>
      <w:marLeft w:val="0"/>
      <w:marRight w:val="0"/>
      <w:marTop w:val="0"/>
      <w:marBottom w:val="0"/>
      <w:divBdr>
        <w:top w:val="none" w:sz="0" w:space="0" w:color="auto"/>
        <w:left w:val="none" w:sz="0" w:space="0" w:color="auto"/>
        <w:bottom w:val="none" w:sz="0" w:space="0" w:color="auto"/>
        <w:right w:val="none" w:sz="0" w:space="0" w:color="auto"/>
      </w:divBdr>
    </w:div>
    <w:div w:id="1332493015">
      <w:bodyDiv w:val="1"/>
      <w:marLeft w:val="0"/>
      <w:marRight w:val="0"/>
      <w:marTop w:val="0"/>
      <w:marBottom w:val="0"/>
      <w:divBdr>
        <w:top w:val="none" w:sz="0" w:space="0" w:color="auto"/>
        <w:left w:val="none" w:sz="0" w:space="0" w:color="auto"/>
        <w:bottom w:val="none" w:sz="0" w:space="0" w:color="auto"/>
        <w:right w:val="none" w:sz="0" w:space="0" w:color="auto"/>
      </w:divBdr>
    </w:div>
    <w:div w:id="1340474050">
      <w:bodyDiv w:val="1"/>
      <w:marLeft w:val="0"/>
      <w:marRight w:val="0"/>
      <w:marTop w:val="0"/>
      <w:marBottom w:val="0"/>
      <w:divBdr>
        <w:top w:val="none" w:sz="0" w:space="0" w:color="auto"/>
        <w:left w:val="none" w:sz="0" w:space="0" w:color="auto"/>
        <w:bottom w:val="none" w:sz="0" w:space="0" w:color="auto"/>
        <w:right w:val="none" w:sz="0" w:space="0" w:color="auto"/>
      </w:divBdr>
    </w:div>
    <w:div w:id="1365792002">
      <w:bodyDiv w:val="1"/>
      <w:marLeft w:val="0"/>
      <w:marRight w:val="0"/>
      <w:marTop w:val="0"/>
      <w:marBottom w:val="0"/>
      <w:divBdr>
        <w:top w:val="none" w:sz="0" w:space="0" w:color="auto"/>
        <w:left w:val="none" w:sz="0" w:space="0" w:color="auto"/>
        <w:bottom w:val="none" w:sz="0" w:space="0" w:color="auto"/>
        <w:right w:val="none" w:sz="0" w:space="0" w:color="auto"/>
      </w:divBdr>
    </w:div>
    <w:div w:id="1375735414">
      <w:bodyDiv w:val="1"/>
      <w:marLeft w:val="0"/>
      <w:marRight w:val="0"/>
      <w:marTop w:val="0"/>
      <w:marBottom w:val="0"/>
      <w:divBdr>
        <w:top w:val="none" w:sz="0" w:space="0" w:color="auto"/>
        <w:left w:val="none" w:sz="0" w:space="0" w:color="auto"/>
        <w:bottom w:val="none" w:sz="0" w:space="0" w:color="auto"/>
        <w:right w:val="none" w:sz="0" w:space="0" w:color="auto"/>
      </w:divBdr>
    </w:div>
    <w:div w:id="1385831347">
      <w:bodyDiv w:val="1"/>
      <w:marLeft w:val="0"/>
      <w:marRight w:val="0"/>
      <w:marTop w:val="0"/>
      <w:marBottom w:val="0"/>
      <w:divBdr>
        <w:top w:val="none" w:sz="0" w:space="0" w:color="auto"/>
        <w:left w:val="none" w:sz="0" w:space="0" w:color="auto"/>
        <w:bottom w:val="none" w:sz="0" w:space="0" w:color="auto"/>
        <w:right w:val="none" w:sz="0" w:space="0" w:color="auto"/>
      </w:divBdr>
    </w:div>
    <w:div w:id="1414934794">
      <w:bodyDiv w:val="1"/>
      <w:marLeft w:val="0"/>
      <w:marRight w:val="0"/>
      <w:marTop w:val="0"/>
      <w:marBottom w:val="0"/>
      <w:divBdr>
        <w:top w:val="none" w:sz="0" w:space="0" w:color="auto"/>
        <w:left w:val="none" w:sz="0" w:space="0" w:color="auto"/>
        <w:bottom w:val="none" w:sz="0" w:space="0" w:color="auto"/>
        <w:right w:val="none" w:sz="0" w:space="0" w:color="auto"/>
      </w:divBdr>
    </w:div>
    <w:div w:id="1415276061">
      <w:bodyDiv w:val="1"/>
      <w:marLeft w:val="0"/>
      <w:marRight w:val="0"/>
      <w:marTop w:val="0"/>
      <w:marBottom w:val="0"/>
      <w:divBdr>
        <w:top w:val="none" w:sz="0" w:space="0" w:color="auto"/>
        <w:left w:val="none" w:sz="0" w:space="0" w:color="auto"/>
        <w:bottom w:val="none" w:sz="0" w:space="0" w:color="auto"/>
        <w:right w:val="none" w:sz="0" w:space="0" w:color="auto"/>
      </w:divBdr>
      <w:divsChild>
        <w:div w:id="920214262">
          <w:marLeft w:val="0"/>
          <w:marRight w:val="0"/>
          <w:marTop w:val="0"/>
          <w:marBottom w:val="0"/>
          <w:divBdr>
            <w:top w:val="none" w:sz="0" w:space="0" w:color="auto"/>
            <w:left w:val="none" w:sz="0" w:space="0" w:color="auto"/>
            <w:bottom w:val="none" w:sz="0" w:space="0" w:color="auto"/>
            <w:right w:val="none" w:sz="0" w:space="0" w:color="auto"/>
          </w:divBdr>
          <w:divsChild>
            <w:div w:id="63184012">
              <w:marLeft w:val="0"/>
              <w:marRight w:val="0"/>
              <w:marTop w:val="0"/>
              <w:marBottom w:val="0"/>
              <w:divBdr>
                <w:top w:val="none" w:sz="0" w:space="0" w:color="auto"/>
                <w:left w:val="none" w:sz="0" w:space="0" w:color="auto"/>
                <w:bottom w:val="none" w:sz="0" w:space="0" w:color="auto"/>
                <w:right w:val="none" w:sz="0" w:space="0" w:color="auto"/>
              </w:divBdr>
            </w:div>
            <w:div w:id="629214326">
              <w:marLeft w:val="0"/>
              <w:marRight w:val="0"/>
              <w:marTop w:val="0"/>
              <w:marBottom w:val="0"/>
              <w:divBdr>
                <w:top w:val="none" w:sz="0" w:space="0" w:color="auto"/>
                <w:left w:val="none" w:sz="0" w:space="0" w:color="auto"/>
                <w:bottom w:val="none" w:sz="0" w:space="0" w:color="auto"/>
                <w:right w:val="none" w:sz="0" w:space="0" w:color="auto"/>
              </w:divBdr>
            </w:div>
            <w:div w:id="630940829">
              <w:marLeft w:val="0"/>
              <w:marRight w:val="0"/>
              <w:marTop w:val="0"/>
              <w:marBottom w:val="0"/>
              <w:divBdr>
                <w:top w:val="none" w:sz="0" w:space="0" w:color="auto"/>
                <w:left w:val="none" w:sz="0" w:space="0" w:color="auto"/>
                <w:bottom w:val="none" w:sz="0" w:space="0" w:color="auto"/>
                <w:right w:val="none" w:sz="0" w:space="0" w:color="auto"/>
              </w:divBdr>
            </w:div>
            <w:div w:id="783767140">
              <w:marLeft w:val="0"/>
              <w:marRight w:val="0"/>
              <w:marTop w:val="0"/>
              <w:marBottom w:val="0"/>
              <w:divBdr>
                <w:top w:val="none" w:sz="0" w:space="0" w:color="auto"/>
                <w:left w:val="none" w:sz="0" w:space="0" w:color="auto"/>
                <w:bottom w:val="none" w:sz="0" w:space="0" w:color="auto"/>
                <w:right w:val="none" w:sz="0" w:space="0" w:color="auto"/>
              </w:divBdr>
            </w:div>
            <w:div w:id="1133910876">
              <w:marLeft w:val="0"/>
              <w:marRight w:val="0"/>
              <w:marTop w:val="0"/>
              <w:marBottom w:val="0"/>
              <w:divBdr>
                <w:top w:val="none" w:sz="0" w:space="0" w:color="auto"/>
                <w:left w:val="none" w:sz="0" w:space="0" w:color="auto"/>
                <w:bottom w:val="none" w:sz="0" w:space="0" w:color="auto"/>
                <w:right w:val="none" w:sz="0" w:space="0" w:color="auto"/>
              </w:divBdr>
            </w:div>
            <w:div w:id="1154176601">
              <w:marLeft w:val="0"/>
              <w:marRight w:val="0"/>
              <w:marTop w:val="0"/>
              <w:marBottom w:val="0"/>
              <w:divBdr>
                <w:top w:val="none" w:sz="0" w:space="0" w:color="auto"/>
                <w:left w:val="none" w:sz="0" w:space="0" w:color="auto"/>
                <w:bottom w:val="none" w:sz="0" w:space="0" w:color="auto"/>
                <w:right w:val="none" w:sz="0" w:space="0" w:color="auto"/>
              </w:divBdr>
            </w:div>
            <w:div w:id="1275794344">
              <w:marLeft w:val="0"/>
              <w:marRight w:val="0"/>
              <w:marTop w:val="0"/>
              <w:marBottom w:val="0"/>
              <w:divBdr>
                <w:top w:val="none" w:sz="0" w:space="0" w:color="auto"/>
                <w:left w:val="none" w:sz="0" w:space="0" w:color="auto"/>
                <w:bottom w:val="none" w:sz="0" w:space="0" w:color="auto"/>
                <w:right w:val="none" w:sz="0" w:space="0" w:color="auto"/>
              </w:divBdr>
            </w:div>
            <w:div w:id="1315527647">
              <w:marLeft w:val="0"/>
              <w:marRight w:val="0"/>
              <w:marTop w:val="0"/>
              <w:marBottom w:val="0"/>
              <w:divBdr>
                <w:top w:val="none" w:sz="0" w:space="0" w:color="auto"/>
                <w:left w:val="none" w:sz="0" w:space="0" w:color="auto"/>
                <w:bottom w:val="none" w:sz="0" w:space="0" w:color="auto"/>
                <w:right w:val="none" w:sz="0" w:space="0" w:color="auto"/>
              </w:divBdr>
            </w:div>
          </w:divsChild>
        </w:div>
        <w:div w:id="1870798969">
          <w:marLeft w:val="0"/>
          <w:marRight w:val="0"/>
          <w:marTop w:val="0"/>
          <w:marBottom w:val="0"/>
          <w:divBdr>
            <w:top w:val="none" w:sz="0" w:space="0" w:color="auto"/>
            <w:left w:val="none" w:sz="0" w:space="0" w:color="auto"/>
            <w:bottom w:val="none" w:sz="0" w:space="0" w:color="auto"/>
            <w:right w:val="none" w:sz="0" w:space="0" w:color="auto"/>
          </w:divBdr>
          <w:divsChild>
            <w:div w:id="1677221427">
              <w:marLeft w:val="0"/>
              <w:marRight w:val="0"/>
              <w:marTop w:val="30"/>
              <w:marBottom w:val="30"/>
              <w:divBdr>
                <w:top w:val="none" w:sz="0" w:space="0" w:color="auto"/>
                <w:left w:val="none" w:sz="0" w:space="0" w:color="auto"/>
                <w:bottom w:val="none" w:sz="0" w:space="0" w:color="auto"/>
                <w:right w:val="none" w:sz="0" w:space="0" w:color="auto"/>
              </w:divBdr>
              <w:divsChild>
                <w:div w:id="1454329382">
                  <w:marLeft w:val="0"/>
                  <w:marRight w:val="0"/>
                  <w:marTop w:val="0"/>
                  <w:marBottom w:val="0"/>
                  <w:divBdr>
                    <w:top w:val="none" w:sz="0" w:space="0" w:color="auto"/>
                    <w:left w:val="none" w:sz="0" w:space="0" w:color="auto"/>
                    <w:bottom w:val="none" w:sz="0" w:space="0" w:color="auto"/>
                    <w:right w:val="none" w:sz="0" w:space="0" w:color="auto"/>
                  </w:divBdr>
                  <w:divsChild>
                    <w:div w:id="349066458">
                      <w:marLeft w:val="0"/>
                      <w:marRight w:val="0"/>
                      <w:marTop w:val="0"/>
                      <w:marBottom w:val="0"/>
                      <w:divBdr>
                        <w:top w:val="none" w:sz="0" w:space="0" w:color="auto"/>
                        <w:left w:val="none" w:sz="0" w:space="0" w:color="auto"/>
                        <w:bottom w:val="none" w:sz="0" w:space="0" w:color="auto"/>
                        <w:right w:val="none" w:sz="0" w:space="0" w:color="auto"/>
                      </w:divBdr>
                    </w:div>
                  </w:divsChild>
                </w:div>
                <w:div w:id="1955290178">
                  <w:marLeft w:val="0"/>
                  <w:marRight w:val="0"/>
                  <w:marTop w:val="0"/>
                  <w:marBottom w:val="0"/>
                  <w:divBdr>
                    <w:top w:val="none" w:sz="0" w:space="0" w:color="auto"/>
                    <w:left w:val="none" w:sz="0" w:space="0" w:color="auto"/>
                    <w:bottom w:val="none" w:sz="0" w:space="0" w:color="auto"/>
                    <w:right w:val="none" w:sz="0" w:space="0" w:color="auto"/>
                  </w:divBdr>
                  <w:divsChild>
                    <w:div w:id="65923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76752">
          <w:marLeft w:val="0"/>
          <w:marRight w:val="0"/>
          <w:marTop w:val="0"/>
          <w:marBottom w:val="0"/>
          <w:divBdr>
            <w:top w:val="none" w:sz="0" w:space="0" w:color="auto"/>
            <w:left w:val="none" w:sz="0" w:space="0" w:color="auto"/>
            <w:bottom w:val="none" w:sz="0" w:space="0" w:color="auto"/>
            <w:right w:val="none" w:sz="0" w:space="0" w:color="auto"/>
          </w:divBdr>
          <w:divsChild>
            <w:div w:id="638192801">
              <w:marLeft w:val="0"/>
              <w:marRight w:val="0"/>
              <w:marTop w:val="0"/>
              <w:marBottom w:val="0"/>
              <w:divBdr>
                <w:top w:val="none" w:sz="0" w:space="0" w:color="auto"/>
                <w:left w:val="none" w:sz="0" w:space="0" w:color="auto"/>
                <w:bottom w:val="none" w:sz="0" w:space="0" w:color="auto"/>
                <w:right w:val="none" w:sz="0" w:space="0" w:color="auto"/>
              </w:divBdr>
            </w:div>
            <w:div w:id="206386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72866">
      <w:bodyDiv w:val="1"/>
      <w:marLeft w:val="0"/>
      <w:marRight w:val="0"/>
      <w:marTop w:val="0"/>
      <w:marBottom w:val="0"/>
      <w:divBdr>
        <w:top w:val="none" w:sz="0" w:space="0" w:color="auto"/>
        <w:left w:val="none" w:sz="0" w:space="0" w:color="auto"/>
        <w:bottom w:val="none" w:sz="0" w:space="0" w:color="auto"/>
        <w:right w:val="none" w:sz="0" w:space="0" w:color="auto"/>
      </w:divBdr>
    </w:div>
    <w:div w:id="1438597061">
      <w:bodyDiv w:val="1"/>
      <w:marLeft w:val="0"/>
      <w:marRight w:val="0"/>
      <w:marTop w:val="0"/>
      <w:marBottom w:val="0"/>
      <w:divBdr>
        <w:top w:val="none" w:sz="0" w:space="0" w:color="auto"/>
        <w:left w:val="none" w:sz="0" w:space="0" w:color="auto"/>
        <w:bottom w:val="none" w:sz="0" w:space="0" w:color="auto"/>
        <w:right w:val="none" w:sz="0" w:space="0" w:color="auto"/>
      </w:divBdr>
    </w:div>
    <w:div w:id="1439333064">
      <w:bodyDiv w:val="1"/>
      <w:marLeft w:val="0"/>
      <w:marRight w:val="0"/>
      <w:marTop w:val="0"/>
      <w:marBottom w:val="0"/>
      <w:divBdr>
        <w:top w:val="none" w:sz="0" w:space="0" w:color="auto"/>
        <w:left w:val="none" w:sz="0" w:space="0" w:color="auto"/>
        <w:bottom w:val="none" w:sz="0" w:space="0" w:color="auto"/>
        <w:right w:val="none" w:sz="0" w:space="0" w:color="auto"/>
      </w:divBdr>
    </w:div>
    <w:div w:id="1452286224">
      <w:bodyDiv w:val="1"/>
      <w:marLeft w:val="0"/>
      <w:marRight w:val="0"/>
      <w:marTop w:val="0"/>
      <w:marBottom w:val="0"/>
      <w:divBdr>
        <w:top w:val="none" w:sz="0" w:space="0" w:color="auto"/>
        <w:left w:val="none" w:sz="0" w:space="0" w:color="auto"/>
        <w:bottom w:val="none" w:sz="0" w:space="0" w:color="auto"/>
        <w:right w:val="none" w:sz="0" w:space="0" w:color="auto"/>
      </w:divBdr>
    </w:div>
    <w:div w:id="1454399372">
      <w:bodyDiv w:val="1"/>
      <w:marLeft w:val="0"/>
      <w:marRight w:val="0"/>
      <w:marTop w:val="0"/>
      <w:marBottom w:val="0"/>
      <w:divBdr>
        <w:top w:val="none" w:sz="0" w:space="0" w:color="auto"/>
        <w:left w:val="none" w:sz="0" w:space="0" w:color="auto"/>
        <w:bottom w:val="none" w:sz="0" w:space="0" w:color="auto"/>
        <w:right w:val="none" w:sz="0" w:space="0" w:color="auto"/>
      </w:divBdr>
    </w:div>
    <w:div w:id="1454862118">
      <w:bodyDiv w:val="1"/>
      <w:marLeft w:val="0"/>
      <w:marRight w:val="0"/>
      <w:marTop w:val="0"/>
      <w:marBottom w:val="0"/>
      <w:divBdr>
        <w:top w:val="none" w:sz="0" w:space="0" w:color="auto"/>
        <w:left w:val="none" w:sz="0" w:space="0" w:color="auto"/>
        <w:bottom w:val="none" w:sz="0" w:space="0" w:color="auto"/>
        <w:right w:val="none" w:sz="0" w:space="0" w:color="auto"/>
      </w:divBdr>
    </w:div>
    <w:div w:id="1458597545">
      <w:bodyDiv w:val="1"/>
      <w:marLeft w:val="0"/>
      <w:marRight w:val="0"/>
      <w:marTop w:val="0"/>
      <w:marBottom w:val="0"/>
      <w:divBdr>
        <w:top w:val="none" w:sz="0" w:space="0" w:color="auto"/>
        <w:left w:val="none" w:sz="0" w:space="0" w:color="auto"/>
        <w:bottom w:val="none" w:sz="0" w:space="0" w:color="auto"/>
        <w:right w:val="none" w:sz="0" w:space="0" w:color="auto"/>
      </w:divBdr>
    </w:div>
    <w:div w:id="1460605862">
      <w:bodyDiv w:val="1"/>
      <w:marLeft w:val="0"/>
      <w:marRight w:val="0"/>
      <w:marTop w:val="0"/>
      <w:marBottom w:val="0"/>
      <w:divBdr>
        <w:top w:val="none" w:sz="0" w:space="0" w:color="auto"/>
        <w:left w:val="none" w:sz="0" w:space="0" w:color="auto"/>
        <w:bottom w:val="none" w:sz="0" w:space="0" w:color="auto"/>
        <w:right w:val="none" w:sz="0" w:space="0" w:color="auto"/>
      </w:divBdr>
    </w:div>
    <w:div w:id="1477144185">
      <w:bodyDiv w:val="1"/>
      <w:marLeft w:val="0"/>
      <w:marRight w:val="0"/>
      <w:marTop w:val="0"/>
      <w:marBottom w:val="0"/>
      <w:divBdr>
        <w:top w:val="none" w:sz="0" w:space="0" w:color="auto"/>
        <w:left w:val="none" w:sz="0" w:space="0" w:color="auto"/>
        <w:bottom w:val="none" w:sz="0" w:space="0" w:color="auto"/>
        <w:right w:val="none" w:sz="0" w:space="0" w:color="auto"/>
      </w:divBdr>
    </w:div>
    <w:div w:id="1484005281">
      <w:bodyDiv w:val="1"/>
      <w:marLeft w:val="0"/>
      <w:marRight w:val="0"/>
      <w:marTop w:val="0"/>
      <w:marBottom w:val="0"/>
      <w:divBdr>
        <w:top w:val="none" w:sz="0" w:space="0" w:color="auto"/>
        <w:left w:val="none" w:sz="0" w:space="0" w:color="auto"/>
        <w:bottom w:val="none" w:sz="0" w:space="0" w:color="auto"/>
        <w:right w:val="none" w:sz="0" w:space="0" w:color="auto"/>
      </w:divBdr>
      <w:divsChild>
        <w:div w:id="105468341">
          <w:marLeft w:val="0"/>
          <w:marRight w:val="0"/>
          <w:marTop w:val="0"/>
          <w:marBottom w:val="0"/>
          <w:divBdr>
            <w:top w:val="none" w:sz="0" w:space="0" w:color="auto"/>
            <w:left w:val="none" w:sz="0" w:space="0" w:color="auto"/>
            <w:bottom w:val="none" w:sz="0" w:space="0" w:color="auto"/>
            <w:right w:val="none" w:sz="0" w:space="0" w:color="auto"/>
          </w:divBdr>
        </w:div>
        <w:div w:id="833185378">
          <w:marLeft w:val="0"/>
          <w:marRight w:val="0"/>
          <w:marTop w:val="0"/>
          <w:marBottom w:val="0"/>
          <w:divBdr>
            <w:top w:val="none" w:sz="0" w:space="0" w:color="auto"/>
            <w:left w:val="none" w:sz="0" w:space="0" w:color="auto"/>
            <w:bottom w:val="none" w:sz="0" w:space="0" w:color="auto"/>
            <w:right w:val="none" w:sz="0" w:space="0" w:color="auto"/>
          </w:divBdr>
        </w:div>
      </w:divsChild>
    </w:div>
    <w:div w:id="1496921938">
      <w:bodyDiv w:val="1"/>
      <w:marLeft w:val="0"/>
      <w:marRight w:val="0"/>
      <w:marTop w:val="0"/>
      <w:marBottom w:val="0"/>
      <w:divBdr>
        <w:top w:val="none" w:sz="0" w:space="0" w:color="auto"/>
        <w:left w:val="none" w:sz="0" w:space="0" w:color="auto"/>
        <w:bottom w:val="none" w:sz="0" w:space="0" w:color="auto"/>
        <w:right w:val="none" w:sz="0" w:space="0" w:color="auto"/>
      </w:divBdr>
      <w:divsChild>
        <w:div w:id="11810436">
          <w:marLeft w:val="0"/>
          <w:marRight w:val="0"/>
          <w:marTop w:val="0"/>
          <w:marBottom w:val="0"/>
          <w:divBdr>
            <w:top w:val="none" w:sz="0" w:space="0" w:color="auto"/>
            <w:left w:val="none" w:sz="0" w:space="0" w:color="auto"/>
            <w:bottom w:val="none" w:sz="0" w:space="0" w:color="auto"/>
            <w:right w:val="none" w:sz="0" w:space="0" w:color="auto"/>
          </w:divBdr>
        </w:div>
        <w:div w:id="88307921">
          <w:marLeft w:val="0"/>
          <w:marRight w:val="0"/>
          <w:marTop w:val="0"/>
          <w:marBottom w:val="0"/>
          <w:divBdr>
            <w:top w:val="none" w:sz="0" w:space="0" w:color="auto"/>
            <w:left w:val="none" w:sz="0" w:space="0" w:color="auto"/>
            <w:bottom w:val="none" w:sz="0" w:space="0" w:color="auto"/>
            <w:right w:val="none" w:sz="0" w:space="0" w:color="auto"/>
          </w:divBdr>
        </w:div>
        <w:div w:id="94911182">
          <w:marLeft w:val="0"/>
          <w:marRight w:val="0"/>
          <w:marTop w:val="0"/>
          <w:marBottom w:val="0"/>
          <w:divBdr>
            <w:top w:val="none" w:sz="0" w:space="0" w:color="auto"/>
            <w:left w:val="none" w:sz="0" w:space="0" w:color="auto"/>
            <w:bottom w:val="none" w:sz="0" w:space="0" w:color="auto"/>
            <w:right w:val="none" w:sz="0" w:space="0" w:color="auto"/>
          </w:divBdr>
        </w:div>
        <w:div w:id="101414132">
          <w:marLeft w:val="0"/>
          <w:marRight w:val="0"/>
          <w:marTop w:val="0"/>
          <w:marBottom w:val="0"/>
          <w:divBdr>
            <w:top w:val="none" w:sz="0" w:space="0" w:color="auto"/>
            <w:left w:val="none" w:sz="0" w:space="0" w:color="auto"/>
            <w:bottom w:val="none" w:sz="0" w:space="0" w:color="auto"/>
            <w:right w:val="none" w:sz="0" w:space="0" w:color="auto"/>
          </w:divBdr>
        </w:div>
        <w:div w:id="162136685">
          <w:marLeft w:val="0"/>
          <w:marRight w:val="0"/>
          <w:marTop w:val="0"/>
          <w:marBottom w:val="0"/>
          <w:divBdr>
            <w:top w:val="none" w:sz="0" w:space="0" w:color="auto"/>
            <w:left w:val="none" w:sz="0" w:space="0" w:color="auto"/>
            <w:bottom w:val="none" w:sz="0" w:space="0" w:color="auto"/>
            <w:right w:val="none" w:sz="0" w:space="0" w:color="auto"/>
          </w:divBdr>
        </w:div>
        <w:div w:id="206189371">
          <w:marLeft w:val="0"/>
          <w:marRight w:val="0"/>
          <w:marTop w:val="0"/>
          <w:marBottom w:val="0"/>
          <w:divBdr>
            <w:top w:val="none" w:sz="0" w:space="0" w:color="auto"/>
            <w:left w:val="none" w:sz="0" w:space="0" w:color="auto"/>
            <w:bottom w:val="none" w:sz="0" w:space="0" w:color="auto"/>
            <w:right w:val="none" w:sz="0" w:space="0" w:color="auto"/>
          </w:divBdr>
        </w:div>
        <w:div w:id="305084237">
          <w:marLeft w:val="0"/>
          <w:marRight w:val="0"/>
          <w:marTop w:val="0"/>
          <w:marBottom w:val="0"/>
          <w:divBdr>
            <w:top w:val="none" w:sz="0" w:space="0" w:color="auto"/>
            <w:left w:val="none" w:sz="0" w:space="0" w:color="auto"/>
            <w:bottom w:val="none" w:sz="0" w:space="0" w:color="auto"/>
            <w:right w:val="none" w:sz="0" w:space="0" w:color="auto"/>
          </w:divBdr>
        </w:div>
        <w:div w:id="391120187">
          <w:marLeft w:val="0"/>
          <w:marRight w:val="0"/>
          <w:marTop w:val="0"/>
          <w:marBottom w:val="0"/>
          <w:divBdr>
            <w:top w:val="none" w:sz="0" w:space="0" w:color="auto"/>
            <w:left w:val="none" w:sz="0" w:space="0" w:color="auto"/>
            <w:bottom w:val="none" w:sz="0" w:space="0" w:color="auto"/>
            <w:right w:val="none" w:sz="0" w:space="0" w:color="auto"/>
          </w:divBdr>
          <w:divsChild>
            <w:div w:id="2110931216">
              <w:marLeft w:val="-75"/>
              <w:marRight w:val="0"/>
              <w:marTop w:val="30"/>
              <w:marBottom w:val="30"/>
              <w:divBdr>
                <w:top w:val="none" w:sz="0" w:space="0" w:color="auto"/>
                <w:left w:val="none" w:sz="0" w:space="0" w:color="auto"/>
                <w:bottom w:val="none" w:sz="0" w:space="0" w:color="auto"/>
                <w:right w:val="none" w:sz="0" w:space="0" w:color="auto"/>
              </w:divBdr>
              <w:divsChild>
                <w:div w:id="3410505">
                  <w:marLeft w:val="0"/>
                  <w:marRight w:val="0"/>
                  <w:marTop w:val="0"/>
                  <w:marBottom w:val="0"/>
                  <w:divBdr>
                    <w:top w:val="none" w:sz="0" w:space="0" w:color="auto"/>
                    <w:left w:val="none" w:sz="0" w:space="0" w:color="auto"/>
                    <w:bottom w:val="none" w:sz="0" w:space="0" w:color="auto"/>
                    <w:right w:val="none" w:sz="0" w:space="0" w:color="auto"/>
                  </w:divBdr>
                  <w:divsChild>
                    <w:div w:id="1520704964">
                      <w:marLeft w:val="0"/>
                      <w:marRight w:val="0"/>
                      <w:marTop w:val="0"/>
                      <w:marBottom w:val="0"/>
                      <w:divBdr>
                        <w:top w:val="none" w:sz="0" w:space="0" w:color="auto"/>
                        <w:left w:val="none" w:sz="0" w:space="0" w:color="auto"/>
                        <w:bottom w:val="none" w:sz="0" w:space="0" w:color="auto"/>
                        <w:right w:val="none" w:sz="0" w:space="0" w:color="auto"/>
                      </w:divBdr>
                    </w:div>
                  </w:divsChild>
                </w:div>
                <w:div w:id="61485875">
                  <w:marLeft w:val="0"/>
                  <w:marRight w:val="0"/>
                  <w:marTop w:val="0"/>
                  <w:marBottom w:val="0"/>
                  <w:divBdr>
                    <w:top w:val="none" w:sz="0" w:space="0" w:color="auto"/>
                    <w:left w:val="none" w:sz="0" w:space="0" w:color="auto"/>
                    <w:bottom w:val="none" w:sz="0" w:space="0" w:color="auto"/>
                    <w:right w:val="none" w:sz="0" w:space="0" w:color="auto"/>
                  </w:divBdr>
                  <w:divsChild>
                    <w:div w:id="50081438">
                      <w:marLeft w:val="0"/>
                      <w:marRight w:val="0"/>
                      <w:marTop w:val="0"/>
                      <w:marBottom w:val="0"/>
                      <w:divBdr>
                        <w:top w:val="none" w:sz="0" w:space="0" w:color="auto"/>
                        <w:left w:val="none" w:sz="0" w:space="0" w:color="auto"/>
                        <w:bottom w:val="none" w:sz="0" w:space="0" w:color="auto"/>
                        <w:right w:val="none" w:sz="0" w:space="0" w:color="auto"/>
                      </w:divBdr>
                    </w:div>
                  </w:divsChild>
                </w:div>
                <w:div w:id="223151527">
                  <w:marLeft w:val="0"/>
                  <w:marRight w:val="0"/>
                  <w:marTop w:val="0"/>
                  <w:marBottom w:val="0"/>
                  <w:divBdr>
                    <w:top w:val="none" w:sz="0" w:space="0" w:color="auto"/>
                    <w:left w:val="none" w:sz="0" w:space="0" w:color="auto"/>
                    <w:bottom w:val="none" w:sz="0" w:space="0" w:color="auto"/>
                    <w:right w:val="none" w:sz="0" w:space="0" w:color="auto"/>
                  </w:divBdr>
                  <w:divsChild>
                    <w:div w:id="599219867">
                      <w:marLeft w:val="0"/>
                      <w:marRight w:val="0"/>
                      <w:marTop w:val="0"/>
                      <w:marBottom w:val="0"/>
                      <w:divBdr>
                        <w:top w:val="none" w:sz="0" w:space="0" w:color="auto"/>
                        <w:left w:val="none" w:sz="0" w:space="0" w:color="auto"/>
                        <w:bottom w:val="none" w:sz="0" w:space="0" w:color="auto"/>
                        <w:right w:val="none" w:sz="0" w:space="0" w:color="auto"/>
                      </w:divBdr>
                    </w:div>
                  </w:divsChild>
                </w:div>
                <w:div w:id="250241551">
                  <w:marLeft w:val="0"/>
                  <w:marRight w:val="0"/>
                  <w:marTop w:val="0"/>
                  <w:marBottom w:val="0"/>
                  <w:divBdr>
                    <w:top w:val="none" w:sz="0" w:space="0" w:color="auto"/>
                    <w:left w:val="none" w:sz="0" w:space="0" w:color="auto"/>
                    <w:bottom w:val="none" w:sz="0" w:space="0" w:color="auto"/>
                    <w:right w:val="none" w:sz="0" w:space="0" w:color="auto"/>
                  </w:divBdr>
                  <w:divsChild>
                    <w:div w:id="349528094">
                      <w:marLeft w:val="0"/>
                      <w:marRight w:val="0"/>
                      <w:marTop w:val="0"/>
                      <w:marBottom w:val="0"/>
                      <w:divBdr>
                        <w:top w:val="none" w:sz="0" w:space="0" w:color="auto"/>
                        <w:left w:val="none" w:sz="0" w:space="0" w:color="auto"/>
                        <w:bottom w:val="none" w:sz="0" w:space="0" w:color="auto"/>
                        <w:right w:val="none" w:sz="0" w:space="0" w:color="auto"/>
                      </w:divBdr>
                    </w:div>
                  </w:divsChild>
                </w:div>
                <w:div w:id="297959335">
                  <w:marLeft w:val="0"/>
                  <w:marRight w:val="0"/>
                  <w:marTop w:val="0"/>
                  <w:marBottom w:val="0"/>
                  <w:divBdr>
                    <w:top w:val="none" w:sz="0" w:space="0" w:color="auto"/>
                    <w:left w:val="none" w:sz="0" w:space="0" w:color="auto"/>
                    <w:bottom w:val="none" w:sz="0" w:space="0" w:color="auto"/>
                    <w:right w:val="none" w:sz="0" w:space="0" w:color="auto"/>
                  </w:divBdr>
                  <w:divsChild>
                    <w:div w:id="204483901">
                      <w:marLeft w:val="0"/>
                      <w:marRight w:val="0"/>
                      <w:marTop w:val="0"/>
                      <w:marBottom w:val="0"/>
                      <w:divBdr>
                        <w:top w:val="none" w:sz="0" w:space="0" w:color="auto"/>
                        <w:left w:val="none" w:sz="0" w:space="0" w:color="auto"/>
                        <w:bottom w:val="none" w:sz="0" w:space="0" w:color="auto"/>
                        <w:right w:val="none" w:sz="0" w:space="0" w:color="auto"/>
                      </w:divBdr>
                    </w:div>
                  </w:divsChild>
                </w:div>
                <w:div w:id="398092834">
                  <w:marLeft w:val="0"/>
                  <w:marRight w:val="0"/>
                  <w:marTop w:val="0"/>
                  <w:marBottom w:val="0"/>
                  <w:divBdr>
                    <w:top w:val="none" w:sz="0" w:space="0" w:color="auto"/>
                    <w:left w:val="none" w:sz="0" w:space="0" w:color="auto"/>
                    <w:bottom w:val="none" w:sz="0" w:space="0" w:color="auto"/>
                    <w:right w:val="none" w:sz="0" w:space="0" w:color="auto"/>
                  </w:divBdr>
                  <w:divsChild>
                    <w:div w:id="173156726">
                      <w:marLeft w:val="0"/>
                      <w:marRight w:val="0"/>
                      <w:marTop w:val="0"/>
                      <w:marBottom w:val="0"/>
                      <w:divBdr>
                        <w:top w:val="none" w:sz="0" w:space="0" w:color="auto"/>
                        <w:left w:val="none" w:sz="0" w:space="0" w:color="auto"/>
                        <w:bottom w:val="none" w:sz="0" w:space="0" w:color="auto"/>
                        <w:right w:val="none" w:sz="0" w:space="0" w:color="auto"/>
                      </w:divBdr>
                    </w:div>
                  </w:divsChild>
                </w:div>
                <w:div w:id="465247608">
                  <w:marLeft w:val="0"/>
                  <w:marRight w:val="0"/>
                  <w:marTop w:val="0"/>
                  <w:marBottom w:val="0"/>
                  <w:divBdr>
                    <w:top w:val="none" w:sz="0" w:space="0" w:color="auto"/>
                    <w:left w:val="none" w:sz="0" w:space="0" w:color="auto"/>
                    <w:bottom w:val="none" w:sz="0" w:space="0" w:color="auto"/>
                    <w:right w:val="none" w:sz="0" w:space="0" w:color="auto"/>
                  </w:divBdr>
                  <w:divsChild>
                    <w:div w:id="1708867389">
                      <w:marLeft w:val="0"/>
                      <w:marRight w:val="0"/>
                      <w:marTop w:val="0"/>
                      <w:marBottom w:val="0"/>
                      <w:divBdr>
                        <w:top w:val="none" w:sz="0" w:space="0" w:color="auto"/>
                        <w:left w:val="none" w:sz="0" w:space="0" w:color="auto"/>
                        <w:bottom w:val="none" w:sz="0" w:space="0" w:color="auto"/>
                        <w:right w:val="none" w:sz="0" w:space="0" w:color="auto"/>
                      </w:divBdr>
                    </w:div>
                  </w:divsChild>
                </w:div>
                <w:div w:id="471798673">
                  <w:marLeft w:val="0"/>
                  <w:marRight w:val="0"/>
                  <w:marTop w:val="0"/>
                  <w:marBottom w:val="0"/>
                  <w:divBdr>
                    <w:top w:val="none" w:sz="0" w:space="0" w:color="auto"/>
                    <w:left w:val="none" w:sz="0" w:space="0" w:color="auto"/>
                    <w:bottom w:val="none" w:sz="0" w:space="0" w:color="auto"/>
                    <w:right w:val="none" w:sz="0" w:space="0" w:color="auto"/>
                  </w:divBdr>
                  <w:divsChild>
                    <w:div w:id="449594327">
                      <w:marLeft w:val="0"/>
                      <w:marRight w:val="0"/>
                      <w:marTop w:val="0"/>
                      <w:marBottom w:val="0"/>
                      <w:divBdr>
                        <w:top w:val="none" w:sz="0" w:space="0" w:color="auto"/>
                        <w:left w:val="none" w:sz="0" w:space="0" w:color="auto"/>
                        <w:bottom w:val="none" w:sz="0" w:space="0" w:color="auto"/>
                        <w:right w:val="none" w:sz="0" w:space="0" w:color="auto"/>
                      </w:divBdr>
                    </w:div>
                  </w:divsChild>
                </w:div>
                <w:div w:id="559291466">
                  <w:marLeft w:val="0"/>
                  <w:marRight w:val="0"/>
                  <w:marTop w:val="0"/>
                  <w:marBottom w:val="0"/>
                  <w:divBdr>
                    <w:top w:val="none" w:sz="0" w:space="0" w:color="auto"/>
                    <w:left w:val="none" w:sz="0" w:space="0" w:color="auto"/>
                    <w:bottom w:val="none" w:sz="0" w:space="0" w:color="auto"/>
                    <w:right w:val="none" w:sz="0" w:space="0" w:color="auto"/>
                  </w:divBdr>
                  <w:divsChild>
                    <w:div w:id="985160481">
                      <w:marLeft w:val="0"/>
                      <w:marRight w:val="0"/>
                      <w:marTop w:val="0"/>
                      <w:marBottom w:val="0"/>
                      <w:divBdr>
                        <w:top w:val="none" w:sz="0" w:space="0" w:color="auto"/>
                        <w:left w:val="none" w:sz="0" w:space="0" w:color="auto"/>
                        <w:bottom w:val="none" w:sz="0" w:space="0" w:color="auto"/>
                        <w:right w:val="none" w:sz="0" w:space="0" w:color="auto"/>
                      </w:divBdr>
                    </w:div>
                  </w:divsChild>
                </w:div>
                <w:div w:id="593130276">
                  <w:marLeft w:val="0"/>
                  <w:marRight w:val="0"/>
                  <w:marTop w:val="0"/>
                  <w:marBottom w:val="0"/>
                  <w:divBdr>
                    <w:top w:val="none" w:sz="0" w:space="0" w:color="auto"/>
                    <w:left w:val="none" w:sz="0" w:space="0" w:color="auto"/>
                    <w:bottom w:val="none" w:sz="0" w:space="0" w:color="auto"/>
                    <w:right w:val="none" w:sz="0" w:space="0" w:color="auto"/>
                  </w:divBdr>
                  <w:divsChild>
                    <w:div w:id="284892106">
                      <w:marLeft w:val="0"/>
                      <w:marRight w:val="0"/>
                      <w:marTop w:val="0"/>
                      <w:marBottom w:val="0"/>
                      <w:divBdr>
                        <w:top w:val="none" w:sz="0" w:space="0" w:color="auto"/>
                        <w:left w:val="none" w:sz="0" w:space="0" w:color="auto"/>
                        <w:bottom w:val="none" w:sz="0" w:space="0" w:color="auto"/>
                        <w:right w:val="none" w:sz="0" w:space="0" w:color="auto"/>
                      </w:divBdr>
                    </w:div>
                  </w:divsChild>
                </w:div>
                <w:div w:id="600377632">
                  <w:marLeft w:val="0"/>
                  <w:marRight w:val="0"/>
                  <w:marTop w:val="0"/>
                  <w:marBottom w:val="0"/>
                  <w:divBdr>
                    <w:top w:val="none" w:sz="0" w:space="0" w:color="auto"/>
                    <w:left w:val="none" w:sz="0" w:space="0" w:color="auto"/>
                    <w:bottom w:val="none" w:sz="0" w:space="0" w:color="auto"/>
                    <w:right w:val="none" w:sz="0" w:space="0" w:color="auto"/>
                  </w:divBdr>
                  <w:divsChild>
                    <w:div w:id="608633764">
                      <w:marLeft w:val="0"/>
                      <w:marRight w:val="0"/>
                      <w:marTop w:val="0"/>
                      <w:marBottom w:val="0"/>
                      <w:divBdr>
                        <w:top w:val="none" w:sz="0" w:space="0" w:color="auto"/>
                        <w:left w:val="none" w:sz="0" w:space="0" w:color="auto"/>
                        <w:bottom w:val="none" w:sz="0" w:space="0" w:color="auto"/>
                        <w:right w:val="none" w:sz="0" w:space="0" w:color="auto"/>
                      </w:divBdr>
                    </w:div>
                  </w:divsChild>
                </w:div>
                <w:div w:id="762799562">
                  <w:marLeft w:val="0"/>
                  <w:marRight w:val="0"/>
                  <w:marTop w:val="0"/>
                  <w:marBottom w:val="0"/>
                  <w:divBdr>
                    <w:top w:val="none" w:sz="0" w:space="0" w:color="auto"/>
                    <w:left w:val="none" w:sz="0" w:space="0" w:color="auto"/>
                    <w:bottom w:val="none" w:sz="0" w:space="0" w:color="auto"/>
                    <w:right w:val="none" w:sz="0" w:space="0" w:color="auto"/>
                  </w:divBdr>
                  <w:divsChild>
                    <w:div w:id="1530024833">
                      <w:marLeft w:val="0"/>
                      <w:marRight w:val="0"/>
                      <w:marTop w:val="0"/>
                      <w:marBottom w:val="0"/>
                      <w:divBdr>
                        <w:top w:val="none" w:sz="0" w:space="0" w:color="auto"/>
                        <w:left w:val="none" w:sz="0" w:space="0" w:color="auto"/>
                        <w:bottom w:val="none" w:sz="0" w:space="0" w:color="auto"/>
                        <w:right w:val="none" w:sz="0" w:space="0" w:color="auto"/>
                      </w:divBdr>
                    </w:div>
                  </w:divsChild>
                </w:div>
                <w:div w:id="924917760">
                  <w:marLeft w:val="0"/>
                  <w:marRight w:val="0"/>
                  <w:marTop w:val="0"/>
                  <w:marBottom w:val="0"/>
                  <w:divBdr>
                    <w:top w:val="none" w:sz="0" w:space="0" w:color="auto"/>
                    <w:left w:val="none" w:sz="0" w:space="0" w:color="auto"/>
                    <w:bottom w:val="none" w:sz="0" w:space="0" w:color="auto"/>
                    <w:right w:val="none" w:sz="0" w:space="0" w:color="auto"/>
                  </w:divBdr>
                  <w:divsChild>
                    <w:div w:id="1662388596">
                      <w:marLeft w:val="0"/>
                      <w:marRight w:val="0"/>
                      <w:marTop w:val="0"/>
                      <w:marBottom w:val="0"/>
                      <w:divBdr>
                        <w:top w:val="none" w:sz="0" w:space="0" w:color="auto"/>
                        <w:left w:val="none" w:sz="0" w:space="0" w:color="auto"/>
                        <w:bottom w:val="none" w:sz="0" w:space="0" w:color="auto"/>
                        <w:right w:val="none" w:sz="0" w:space="0" w:color="auto"/>
                      </w:divBdr>
                    </w:div>
                  </w:divsChild>
                </w:div>
                <w:div w:id="987053852">
                  <w:marLeft w:val="0"/>
                  <w:marRight w:val="0"/>
                  <w:marTop w:val="0"/>
                  <w:marBottom w:val="0"/>
                  <w:divBdr>
                    <w:top w:val="none" w:sz="0" w:space="0" w:color="auto"/>
                    <w:left w:val="none" w:sz="0" w:space="0" w:color="auto"/>
                    <w:bottom w:val="none" w:sz="0" w:space="0" w:color="auto"/>
                    <w:right w:val="none" w:sz="0" w:space="0" w:color="auto"/>
                  </w:divBdr>
                  <w:divsChild>
                    <w:div w:id="918097605">
                      <w:marLeft w:val="0"/>
                      <w:marRight w:val="0"/>
                      <w:marTop w:val="0"/>
                      <w:marBottom w:val="0"/>
                      <w:divBdr>
                        <w:top w:val="none" w:sz="0" w:space="0" w:color="auto"/>
                        <w:left w:val="none" w:sz="0" w:space="0" w:color="auto"/>
                        <w:bottom w:val="none" w:sz="0" w:space="0" w:color="auto"/>
                        <w:right w:val="none" w:sz="0" w:space="0" w:color="auto"/>
                      </w:divBdr>
                    </w:div>
                  </w:divsChild>
                </w:div>
                <w:div w:id="1158224844">
                  <w:marLeft w:val="0"/>
                  <w:marRight w:val="0"/>
                  <w:marTop w:val="0"/>
                  <w:marBottom w:val="0"/>
                  <w:divBdr>
                    <w:top w:val="none" w:sz="0" w:space="0" w:color="auto"/>
                    <w:left w:val="none" w:sz="0" w:space="0" w:color="auto"/>
                    <w:bottom w:val="none" w:sz="0" w:space="0" w:color="auto"/>
                    <w:right w:val="none" w:sz="0" w:space="0" w:color="auto"/>
                  </w:divBdr>
                  <w:divsChild>
                    <w:div w:id="234095758">
                      <w:marLeft w:val="0"/>
                      <w:marRight w:val="0"/>
                      <w:marTop w:val="0"/>
                      <w:marBottom w:val="0"/>
                      <w:divBdr>
                        <w:top w:val="none" w:sz="0" w:space="0" w:color="auto"/>
                        <w:left w:val="none" w:sz="0" w:space="0" w:color="auto"/>
                        <w:bottom w:val="none" w:sz="0" w:space="0" w:color="auto"/>
                        <w:right w:val="none" w:sz="0" w:space="0" w:color="auto"/>
                      </w:divBdr>
                    </w:div>
                  </w:divsChild>
                </w:div>
                <w:div w:id="1259870154">
                  <w:marLeft w:val="0"/>
                  <w:marRight w:val="0"/>
                  <w:marTop w:val="0"/>
                  <w:marBottom w:val="0"/>
                  <w:divBdr>
                    <w:top w:val="none" w:sz="0" w:space="0" w:color="auto"/>
                    <w:left w:val="none" w:sz="0" w:space="0" w:color="auto"/>
                    <w:bottom w:val="none" w:sz="0" w:space="0" w:color="auto"/>
                    <w:right w:val="none" w:sz="0" w:space="0" w:color="auto"/>
                  </w:divBdr>
                  <w:divsChild>
                    <w:div w:id="1035428079">
                      <w:marLeft w:val="0"/>
                      <w:marRight w:val="0"/>
                      <w:marTop w:val="0"/>
                      <w:marBottom w:val="0"/>
                      <w:divBdr>
                        <w:top w:val="none" w:sz="0" w:space="0" w:color="auto"/>
                        <w:left w:val="none" w:sz="0" w:space="0" w:color="auto"/>
                        <w:bottom w:val="none" w:sz="0" w:space="0" w:color="auto"/>
                        <w:right w:val="none" w:sz="0" w:space="0" w:color="auto"/>
                      </w:divBdr>
                    </w:div>
                  </w:divsChild>
                </w:div>
                <w:div w:id="1408386303">
                  <w:marLeft w:val="0"/>
                  <w:marRight w:val="0"/>
                  <w:marTop w:val="0"/>
                  <w:marBottom w:val="0"/>
                  <w:divBdr>
                    <w:top w:val="none" w:sz="0" w:space="0" w:color="auto"/>
                    <w:left w:val="none" w:sz="0" w:space="0" w:color="auto"/>
                    <w:bottom w:val="none" w:sz="0" w:space="0" w:color="auto"/>
                    <w:right w:val="none" w:sz="0" w:space="0" w:color="auto"/>
                  </w:divBdr>
                  <w:divsChild>
                    <w:div w:id="457601468">
                      <w:marLeft w:val="0"/>
                      <w:marRight w:val="0"/>
                      <w:marTop w:val="0"/>
                      <w:marBottom w:val="0"/>
                      <w:divBdr>
                        <w:top w:val="none" w:sz="0" w:space="0" w:color="auto"/>
                        <w:left w:val="none" w:sz="0" w:space="0" w:color="auto"/>
                        <w:bottom w:val="none" w:sz="0" w:space="0" w:color="auto"/>
                        <w:right w:val="none" w:sz="0" w:space="0" w:color="auto"/>
                      </w:divBdr>
                    </w:div>
                  </w:divsChild>
                </w:div>
                <w:div w:id="1584100397">
                  <w:marLeft w:val="0"/>
                  <w:marRight w:val="0"/>
                  <w:marTop w:val="0"/>
                  <w:marBottom w:val="0"/>
                  <w:divBdr>
                    <w:top w:val="none" w:sz="0" w:space="0" w:color="auto"/>
                    <w:left w:val="none" w:sz="0" w:space="0" w:color="auto"/>
                    <w:bottom w:val="none" w:sz="0" w:space="0" w:color="auto"/>
                    <w:right w:val="none" w:sz="0" w:space="0" w:color="auto"/>
                  </w:divBdr>
                  <w:divsChild>
                    <w:div w:id="1337459401">
                      <w:marLeft w:val="0"/>
                      <w:marRight w:val="0"/>
                      <w:marTop w:val="0"/>
                      <w:marBottom w:val="0"/>
                      <w:divBdr>
                        <w:top w:val="none" w:sz="0" w:space="0" w:color="auto"/>
                        <w:left w:val="none" w:sz="0" w:space="0" w:color="auto"/>
                        <w:bottom w:val="none" w:sz="0" w:space="0" w:color="auto"/>
                        <w:right w:val="none" w:sz="0" w:space="0" w:color="auto"/>
                      </w:divBdr>
                    </w:div>
                  </w:divsChild>
                </w:div>
                <w:div w:id="1586568118">
                  <w:marLeft w:val="0"/>
                  <w:marRight w:val="0"/>
                  <w:marTop w:val="0"/>
                  <w:marBottom w:val="0"/>
                  <w:divBdr>
                    <w:top w:val="none" w:sz="0" w:space="0" w:color="auto"/>
                    <w:left w:val="none" w:sz="0" w:space="0" w:color="auto"/>
                    <w:bottom w:val="none" w:sz="0" w:space="0" w:color="auto"/>
                    <w:right w:val="none" w:sz="0" w:space="0" w:color="auto"/>
                  </w:divBdr>
                  <w:divsChild>
                    <w:div w:id="1544905671">
                      <w:marLeft w:val="0"/>
                      <w:marRight w:val="0"/>
                      <w:marTop w:val="0"/>
                      <w:marBottom w:val="0"/>
                      <w:divBdr>
                        <w:top w:val="none" w:sz="0" w:space="0" w:color="auto"/>
                        <w:left w:val="none" w:sz="0" w:space="0" w:color="auto"/>
                        <w:bottom w:val="none" w:sz="0" w:space="0" w:color="auto"/>
                        <w:right w:val="none" w:sz="0" w:space="0" w:color="auto"/>
                      </w:divBdr>
                    </w:div>
                  </w:divsChild>
                </w:div>
                <w:div w:id="1600261223">
                  <w:marLeft w:val="0"/>
                  <w:marRight w:val="0"/>
                  <w:marTop w:val="0"/>
                  <w:marBottom w:val="0"/>
                  <w:divBdr>
                    <w:top w:val="none" w:sz="0" w:space="0" w:color="auto"/>
                    <w:left w:val="none" w:sz="0" w:space="0" w:color="auto"/>
                    <w:bottom w:val="none" w:sz="0" w:space="0" w:color="auto"/>
                    <w:right w:val="none" w:sz="0" w:space="0" w:color="auto"/>
                  </w:divBdr>
                  <w:divsChild>
                    <w:div w:id="1168904549">
                      <w:marLeft w:val="0"/>
                      <w:marRight w:val="0"/>
                      <w:marTop w:val="0"/>
                      <w:marBottom w:val="0"/>
                      <w:divBdr>
                        <w:top w:val="none" w:sz="0" w:space="0" w:color="auto"/>
                        <w:left w:val="none" w:sz="0" w:space="0" w:color="auto"/>
                        <w:bottom w:val="none" w:sz="0" w:space="0" w:color="auto"/>
                        <w:right w:val="none" w:sz="0" w:space="0" w:color="auto"/>
                      </w:divBdr>
                    </w:div>
                  </w:divsChild>
                </w:div>
                <w:div w:id="1794443001">
                  <w:marLeft w:val="0"/>
                  <w:marRight w:val="0"/>
                  <w:marTop w:val="0"/>
                  <w:marBottom w:val="0"/>
                  <w:divBdr>
                    <w:top w:val="none" w:sz="0" w:space="0" w:color="auto"/>
                    <w:left w:val="none" w:sz="0" w:space="0" w:color="auto"/>
                    <w:bottom w:val="none" w:sz="0" w:space="0" w:color="auto"/>
                    <w:right w:val="none" w:sz="0" w:space="0" w:color="auto"/>
                  </w:divBdr>
                  <w:divsChild>
                    <w:div w:id="783814780">
                      <w:marLeft w:val="0"/>
                      <w:marRight w:val="0"/>
                      <w:marTop w:val="0"/>
                      <w:marBottom w:val="0"/>
                      <w:divBdr>
                        <w:top w:val="none" w:sz="0" w:space="0" w:color="auto"/>
                        <w:left w:val="none" w:sz="0" w:space="0" w:color="auto"/>
                        <w:bottom w:val="none" w:sz="0" w:space="0" w:color="auto"/>
                        <w:right w:val="none" w:sz="0" w:space="0" w:color="auto"/>
                      </w:divBdr>
                    </w:div>
                  </w:divsChild>
                </w:div>
                <w:div w:id="1857575184">
                  <w:marLeft w:val="0"/>
                  <w:marRight w:val="0"/>
                  <w:marTop w:val="0"/>
                  <w:marBottom w:val="0"/>
                  <w:divBdr>
                    <w:top w:val="none" w:sz="0" w:space="0" w:color="auto"/>
                    <w:left w:val="none" w:sz="0" w:space="0" w:color="auto"/>
                    <w:bottom w:val="none" w:sz="0" w:space="0" w:color="auto"/>
                    <w:right w:val="none" w:sz="0" w:space="0" w:color="auto"/>
                  </w:divBdr>
                  <w:divsChild>
                    <w:div w:id="1817381982">
                      <w:marLeft w:val="0"/>
                      <w:marRight w:val="0"/>
                      <w:marTop w:val="0"/>
                      <w:marBottom w:val="0"/>
                      <w:divBdr>
                        <w:top w:val="none" w:sz="0" w:space="0" w:color="auto"/>
                        <w:left w:val="none" w:sz="0" w:space="0" w:color="auto"/>
                        <w:bottom w:val="none" w:sz="0" w:space="0" w:color="auto"/>
                        <w:right w:val="none" w:sz="0" w:space="0" w:color="auto"/>
                      </w:divBdr>
                    </w:div>
                  </w:divsChild>
                </w:div>
                <w:div w:id="2041204633">
                  <w:marLeft w:val="0"/>
                  <w:marRight w:val="0"/>
                  <w:marTop w:val="0"/>
                  <w:marBottom w:val="0"/>
                  <w:divBdr>
                    <w:top w:val="none" w:sz="0" w:space="0" w:color="auto"/>
                    <w:left w:val="none" w:sz="0" w:space="0" w:color="auto"/>
                    <w:bottom w:val="none" w:sz="0" w:space="0" w:color="auto"/>
                    <w:right w:val="none" w:sz="0" w:space="0" w:color="auto"/>
                  </w:divBdr>
                  <w:divsChild>
                    <w:div w:id="1027945499">
                      <w:marLeft w:val="0"/>
                      <w:marRight w:val="0"/>
                      <w:marTop w:val="0"/>
                      <w:marBottom w:val="0"/>
                      <w:divBdr>
                        <w:top w:val="none" w:sz="0" w:space="0" w:color="auto"/>
                        <w:left w:val="none" w:sz="0" w:space="0" w:color="auto"/>
                        <w:bottom w:val="none" w:sz="0" w:space="0" w:color="auto"/>
                        <w:right w:val="none" w:sz="0" w:space="0" w:color="auto"/>
                      </w:divBdr>
                    </w:div>
                  </w:divsChild>
                </w:div>
                <w:div w:id="2068603999">
                  <w:marLeft w:val="0"/>
                  <w:marRight w:val="0"/>
                  <w:marTop w:val="0"/>
                  <w:marBottom w:val="0"/>
                  <w:divBdr>
                    <w:top w:val="none" w:sz="0" w:space="0" w:color="auto"/>
                    <w:left w:val="none" w:sz="0" w:space="0" w:color="auto"/>
                    <w:bottom w:val="none" w:sz="0" w:space="0" w:color="auto"/>
                    <w:right w:val="none" w:sz="0" w:space="0" w:color="auto"/>
                  </w:divBdr>
                  <w:divsChild>
                    <w:div w:id="121079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212113">
          <w:marLeft w:val="0"/>
          <w:marRight w:val="0"/>
          <w:marTop w:val="0"/>
          <w:marBottom w:val="0"/>
          <w:divBdr>
            <w:top w:val="none" w:sz="0" w:space="0" w:color="auto"/>
            <w:left w:val="none" w:sz="0" w:space="0" w:color="auto"/>
            <w:bottom w:val="none" w:sz="0" w:space="0" w:color="auto"/>
            <w:right w:val="none" w:sz="0" w:space="0" w:color="auto"/>
          </w:divBdr>
        </w:div>
        <w:div w:id="485827054">
          <w:marLeft w:val="0"/>
          <w:marRight w:val="0"/>
          <w:marTop w:val="0"/>
          <w:marBottom w:val="0"/>
          <w:divBdr>
            <w:top w:val="none" w:sz="0" w:space="0" w:color="auto"/>
            <w:left w:val="none" w:sz="0" w:space="0" w:color="auto"/>
            <w:bottom w:val="none" w:sz="0" w:space="0" w:color="auto"/>
            <w:right w:val="none" w:sz="0" w:space="0" w:color="auto"/>
          </w:divBdr>
        </w:div>
        <w:div w:id="506017988">
          <w:marLeft w:val="0"/>
          <w:marRight w:val="0"/>
          <w:marTop w:val="0"/>
          <w:marBottom w:val="0"/>
          <w:divBdr>
            <w:top w:val="none" w:sz="0" w:space="0" w:color="auto"/>
            <w:left w:val="none" w:sz="0" w:space="0" w:color="auto"/>
            <w:bottom w:val="none" w:sz="0" w:space="0" w:color="auto"/>
            <w:right w:val="none" w:sz="0" w:space="0" w:color="auto"/>
          </w:divBdr>
          <w:divsChild>
            <w:div w:id="214204353">
              <w:marLeft w:val="0"/>
              <w:marRight w:val="0"/>
              <w:marTop w:val="0"/>
              <w:marBottom w:val="0"/>
              <w:divBdr>
                <w:top w:val="none" w:sz="0" w:space="0" w:color="auto"/>
                <w:left w:val="none" w:sz="0" w:space="0" w:color="auto"/>
                <w:bottom w:val="none" w:sz="0" w:space="0" w:color="auto"/>
                <w:right w:val="none" w:sz="0" w:space="0" w:color="auto"/>
              </w:divBdr>
            </w:div>
            <w:div w:id="345056648">
              <w:marLeft w:val="0"/>
              <w:marRight w:val="0"/>
              <w:marTop w:val="0"/>
              <w:marBottom w:val="0"/>
              <w:divBdr>
                <w:top w:val="none" w:sz="0" w:space="0" w:color="auto"/>
                <w:left w:val="none" w:sz="0" w:space="0" w:color="auto"/>
                <w:bottom w:val="none" w:sz="0" w:space="0" w:color="auto"/>
                <w:right w:val="none" w:sz="0" w:space="0" w:color="auto"/>
              </w:divBdr>
            </w:div>
            <w:div w:id="435636694">
              <w:marLeft w:val="0"/>
              <w:marRight w:val="0"/>
              <w:marTop w:val="0"/>
              <w:marBottom w:val="0"/>
              <w:divBdr>
                <w:top w:val="none" w:sz="0" w:space="0" w:color="auto"/>
                <w:left w:val="none" w:sz="0" w:space="0" w:color="auto"/>
                <w:bottom w:val="none" w:sz="0" w:space="0" w:color="auto"/>
                <w:right w:val="none" w:sz="0" w:space="0" w:color="auto"/>
              </w:divBdr>
            </w:div>
            <w:div w:id="451021279">
              <w:marLeft w:val="0"/>
              <w:marRight w:val="0"/>
              <w:marTop w:val="0"/>
              <w:marBottom w:val="0"/>
              <w:divBdr>
                <w:top w:val="none" w:sz="0" w:space="0" w:color="auto"/>
                <w:left w:val="none" w:sz="0" w:space="0" w:color="auto"/>
                <w:bottom w:val="none" w:sz="0" w:space="0" w:color="auto"/>
                <w:right w:val="none" w:sz="0" w:space="0" w:color="auto"/>
              </w:divBdr>
            </w:div>
            <w:div w:id="577179917">
              <w:marLeft w:val="0"/>
              <w:marRight w:val="0"/>
              <w:marTop w:val="0"/>
              <w:marBottom w:val="0"/>
              <w:divBdr>
                <w:top w:val="none" w:sz="0" w:space="0" w:color="auto"/>
                <w:left w:val="none" w:sz="0" w:space="0" w:color="auto"/>
                <w:bottom w:val="none" w:sz="0" w:space="0" w:color="auto"/>
                <w:right w:val="none" w:sz="0" w:space="0" w:color="auto"/>
              </w:divBdr>
            </w:div>
            <w:div w:id="998267969">
              <w:marLeft w:val="0"/>
              <w:marRight w:val="0"/>
              <w:marTop w:val="0"/>
              <w:marBottom w:val="0"/>
              <w:divBdr>
                <w:top w:val="none" w:sz="0" w:space="0" w:color="auto"/>
                <w:left w:val="none" w:sz="0" w:space="0" w:color="auto"/>
                <w:bottom w:val="none" w:sz="0" w:space="0" w:color="auto"/>
                <w:right w:val="none" w:sz="0" w:space="0" w:color="auto"/>
              </w:divBdr>
            </w:div>
            <w:div w:id="1064570350">
              <w:marLeft w:val="0"/>
              <w:marRight w:val="0"/>
              <w:marTop w:val="0"/>
              <w:marBottom w:val="0"/>
              <w:divBdr>
                <w:top w:val="none" w:sz="0" w:space="0" w:color="auto"/>
                <w:left w:val="none" w:sz="0" w:space="0" w:color="auto"/>
                <w:bottom w:val="none" w:sz="0" w:space="0" w:color="auto"/>
                <w:right w:val="none" w:sz="0" w:space="0" w:color="auto"/>
              </w:divBdr>
            </w:div>
            <w:div w:id="1075006453">
              <w:marLeft w:val="0"/>
              <w:marRight w:val="0"/>
              <w:marTop w:val="0"/>
              <w:marBottom w:val="0"/>
              <w:divBdr>
                <w:top w:val="none" w:sz="0" w:space="0" w:color="auto"/>
                <w:left w:val="none" w:sz="0" w:space="0" w:color="auto"/>
                <w:bottom w:val="none" w:sz="0" w:space="0" w:color="auto"/>
                <w:right w:val="none" w:sz="0" w:space="0" w:color="auto"/>
              </w:divBdr>
            </w:div>
            <w:div w:id="1274829180">
              <w:marLeft w:val="0"/>
              <w:marRight w:val="0"/>
              <w:marTop w:val="0"/>
              <w:marBottom w:val="0"/>
              <w:divBdr>
                <w:top w:val="none" w:sz="0" w:space="0" w:color="auto"/>
                <w:left w:val="none" w:sz="0" w:space="0" w:color="auto"/>
                <w:bottom w:val="none" w:sz="0" w:space="0" w:color="auto"/>
                <w:right w:val="none" w:sz="0" w:space="0" w:color="auto"/>
              </w:divBdr>
            </w:div>
            <w:div w:id="1286036454">
              <w:marLeft w:val="0"/>
              <w:marRight w:val="0"/>
              <w:marTop w:val="0"/>
              <w:marBottom w:val="0"/>
              <w:divBdr>
                <w:top w:val="none" w:sz="0" w:space="0" w:color="auto"/>
                <w:left w:val="none" w:sz="0" w:space="0" w:color="auto"/>
                <w:bottom w:val="none" w:sz="0" w:space="0" w:color="auto"/>
                <w:right w:val="none" w:sz="0" w:space="0" w:color="auto"/>
              </w:divBdr>
            </w:div>
            <w:div w:id="1765760950">
              <w:marLeft w:val="0"/>
              <w:marRight w:val="0"/>
              <w:marTop w:val="0"/>
              <w:marBottom w:val="0"/>
              <w:divBdr>
                <w:top w:val="none" w:sz="0" w:space="0" w:color="auto"/>
                <w:left w:val="none" w:sz="0" w:space="0" w:color="auto"/>
                <w:bottom w:val="none" w:sz="0" w:space="0" w:color="auto"/>
                <w:right w:val="none" w:sz="0" w:space="0" w:color="auto"/>
              </w:divBdr>
            </w:div>
            <w:div w:id="2086802247">
              <w:marLeft w:val="0"/>
              <w:marRight w:val="0"/>
              <w:marTop w:val="0"/>
              <w:marBottom w:val="0"/>
              <w:divBdr>
                <w:top w:val="none" w:sz="0" w:space="0" w:color="auto"/>
                <w:left w:val="none" w:sz="0" w:space="0" w:color="auto"/>
                <w:bottom w:val="none" w:sz="0" w:space="0" w:color="auto"/>
                <w:right w:val="none" w:sz="0" w:space="0" w:color="auto"/>
              </w:divBdr>
            </w:div>
          </w:divsChild>
        </w:div>
        <w:div w:id="533159545">
          <w:marLeft w:val="0"/>
          <w:marRight w:val="0"/>
          <w:marTop w:val="0"/>
          <w:marBottom w:val="0"/>
          <w:divBdr>
            <w:top w:val="none" w:sz="0" w:space="0" w:color="auto"/>
            <w:left w:val="none" w:sz="0" w:space="0" w:color="auto"/>
            <w:bottom w:val="none" w:sz="0" w:space="0" w:color="auto"/>
            <w:right w:val="none" w:sz="0" w:space="0" w:color="auto"/>
          </w:divBdr>
        </w:div>
        <w:div w:id="754739451">
          <w:marLeft w:val="0"/>
          <w:marRight w:val="0"/>
          <w:marTop w:val="0"/>
          <w:marBottom w:val="0"/>
          <w:divBdr>
            <w:top w:val="none" w:sz="0" w:space="0" w:color="auto"/>
            <w:left w:val="none" w:sz="0" w:space="0" w:color="auto"/>
            <w:bottom w:val="none" w:sz="0" w:space="0" w:color="auto"/>
            <w:right w:val="none" w:sz="0" w:space="0" w:color="auto"/>
          </w:divBdr>
        </w:div>
        <w:div w:id="1004165639">
          <w:marLeft w:val="0"/>
          <w:marRight w:val="0"/>
          <w:marTop w:val="0"/>
          <w:marBottom w:val="0"/>
          <w:divBdr>
            <w:top w:val="none" w:sz="0" w:space="0" w:color="auto"/>
            <w:left w:val="none" w:sz="0" w:space="0" w:color="auto"/>
            <w:bottom w:val="none" w:sz="0" w:space="0" w:color="auto"/>
            <w:right w:val="none" w:sz="0" w:space="0" w:color="auto"/>
          </w:divBdr>
          <w:divsChild>
            <w:div w:id="806750702">
              <w:marLeft w:val="0"/>
              <w:marRight w:val="0"/>
              <w:marTop w:val="0"/>
              <w:marBottom w:val="0"/>
              <w:divBdr>
                <w:top w:val="none" w:sz="0" w:space="0" w:color="auto"/>
                <w:left w:val="none" w:sz="0" w:space="0" w:color="auto"/>
                <w:bottom w:val="none" w:sz="0" w:space="0" w:color="auto"/>
                <w:right w:val="none" w:sz="0" w:space="0" w:color="auto"/>
              </w:divBdr>
            </w:div>
            <w:div w:id="1225725644">
              <w:marLeft w:val="0"/>
              <w:marRight w:val="0"/>
              <w:marTop w:val="0"/>
              <w:marBottom w:val="0"/>
              <w:divBdr>
                <w:top w:val="none" w:sz="0" w:space="0" w:color="auto"/>
                <w:left w:val="none" w:sz="0" w:space="0" w:color="auto"/>
                <w:bottom w:val="none" w:sz="0" w:space="0" w:color="auto"/>
                <w:right w:val="none" w:sz="0" w:space="0" w:color="auto"/>
              </w:divBdr>
            </w:div>
            <w:div w:id="1384330699">
              <w:marLeft w:val="0"/>
              <w:marRight w:val="0"/>
              <w:marTop w:val="0"/>
              <w:marBottom w:val="0"/>
              <w:divBdr>
                <w:top w:val="none" w:sz="0" w:space="0" w:color="auto"/>
                <w:left w:val="none" w:sz="0" w:space="0" w:color="auto"/>
                <w:bottom w:val="none" w:sz="0" w:space="0" w:color="auto"/>
                <w:right w:val="none" w:sz="0" w:space="0" w:color="auto"/>
              </w:divBdr>
            </w:div>
            <w:div w:id="1616670416">
              <w:marLeft w:val="0"/>
              <w:marRight w:val="0"/>
              <w:marTop w:val="0"/>
              <w:marBottom w:val="0"/>
              <w:divBdr>
                <w:top w:val="none" w:sz="0" w:space="0" w:color="auto"/>
                <w:left w:val="none" w:sz="0" w:space="0" w:color="auto"/>
                <w:bottom w:val="none" w:sz="0" w:space="0" w:color="auto"/>
                <w:right w:val="none" w:sz="0" w:space="0" w:color="auto"/>
              </w:divBdr>
            </w:div>
            <w:div w:id="1740326392">
              <w:marLeft w:val="0"/>
              <w:marRight w:val="0"/>
              <w:marTop w:val="0"/>
              <w:marBottom w:val="0"/>
              <w:divBdr>
                <w:top w:val="none" w:sz="0" w:space="0" w:color="auto"/>
                <w:left w:val="none" w:sz="0" w:space="0" w:color="auto"/>
                <w:bottom w:val="none" w:sz="0" w:space="0" w:color="auto"/>
                <w:right w:val="none" w:sz="0" w:space="0" w:color="auto"/>
              </w:divBdr>
            </w:div>
            <w:div w:id="1755931263">
              <w:marLeft w:val="0"/>
              <w:marRight w:val="0"/>
              <w:marTop w:val="0"/>
              <w:marBottom w:val="0"/>
              <w:divBdr>
                <w:top w:val="none" w:sz="0" w:space="0" w:color="auto"/>
                <w:left w:val="none" w:sz="0" w:space="0" w:color="auto"/>
                <w:bottom w:val="none" w:sz="0" w:space="0" w:color="auto"/>
                <w:right w:val="none" w:sz="0" w:space="0" w:color="auto"/>
              </w:divBdr>
            </w:div>
            <w:div w:id="1769305064">
              <w:marLeft w:val="0"/>
              <w:marRight w:val="0"/>
              <w:marTop w:val="0"/>
              <w:marBottom w:val="0"/>
              <w:divBdr>
                <w:top w:val="none" w:sz="0" w:space="0" w:color="auto"/>
                <w:left w:val="none" w:sz="0" w:space="0" w:color="auto"/>
                <w:bottom w:val="none" w:sz="0" w:space="0" w:color="auto"/>
                <w:right w:val="none" w:sz="0" w:space="0" w:color="auto"/>
              </w:divBdr>
            </w:div>
            <w:div w:id="2039353604">
              <w:marLeft w:val="0"/>
              <w:marRight w:val="0"/>
              <w:marTop w:val="0"/>
              <w:marBottom w:val="0"/>
              <w:divBdr>
                <w:top w:val="none" w:sz="0" w:space="0" w:color="auto"/>
                <w:left w:val="none" w:sz="0" w:space="0" w:color="auto"/>
                <w:bottom w:val="none" w:sz="0" w:space="0" w:color="auto"/>
                <w:right w:val="none" w:sz="0" w:space="0" w:color="auto"/>
              </w:divBdr>
            </w:div>
          </w:divsChild>
        </w:div>
        <w:div w:id="1029918917">
          <w:marLeft w:val="0"/>
          <w:marRight w:val="0"/>
          <w:marTop w:val="0"/>
          <w:marBottom w:val="0"/>
          <w:divBdr>
            <w:top w:val="none" w:sz="0" w:space="0" w:color="auto"/>
            <w:left w:val="none" w:sz="0" w:space="0" w:color="auto"/>
            <w:bottom w:val="none" w:sz="0" w:space="0" w:color="auto"/>
            <w:right w:val="none" w:sz="0" w:space="0" w:color="auto"/>
          </w:divBdr>
        </w:div>
        <w:div w:id="1142115146">
          <w:marLeft w:val="0"/>
          <w:marRight w:val="0"/>
          <w:marTop w:val="0"/>
          <w:marBottom w:val="0"/>
          <w:divBdr>
            <w:top w:val="none" w:sz="0" w:space="0" w:color="auto"/>
            <w:left w:val="none" w:sz="0" w:space="0" w:color="auto"/>
            <w:bottom w:val="none" w:sz="0" w:space="0" w:color="auto"/>
            <w:right w:val="none" w:sz="0" w:space="0" w:color="auto"/>
          </w:divBdr>
        </w:div>
        <w:div w:id="1261720395">
          <w:marLeft w:val="0"/>
          <w:marRight w:val="0"/>
          <w:marTop w:val="0"/>
          <w:marBottom w:val="0"/>
          <w:divBdr>
            <w:top w:val="none" w:sz="0" w:space="0" w:color="auto"/>
            <w:left w:val="none" w:sz="0" w:space="0" w:color="auto"/>
            <w:bottom w:val="none" w:sz="0" w:space="0" w:color="auto"/>
            <w:right w:val="none" w:sz="0" w:space="0" w:color="auto"/>
          </w:divBdr>
          <w:divsChild>
            <w:div w:id="27487914">
              <w:marLeft w:val="0"/>
              <w:marRight w:val="0"/>
              <w:marTop w:val="0"/>
              <w:marBottom w:val="0"/>
              <w:divBdr>
                <w:top w:val="none" w:sz="0" w:space="0" w:color="auto"/>
                <w:left w:val="none" w:sz="0" w:space="0" w:color="auto"/>
                <w:bottom w:val="none" w:sz="0" w:space="0" w:color="auto"/>
                <w:right w:val="none" w:sz="0" w:space="0" w:color="auto"/>
              </w:divBdr>
            </w:div>
            <w:div w:id="312295651">
              <w:marLeft w:val="0"/>
              <w:marRight w:val="0"/>
              <w:marTop w:val="0"/>
              <w:marBottom w:val="0"/>
              <w:divBdr>
                <w:top w:val="none" w:sz="0" w:space="0" w:color="auto"/>
                <w:left w:val="none" w:sz="0" w:space="0" w:color="auto"/>
                <w:bottom w:val="none" w:sz="0" w:space="0" w:color="auto"/>
                <w:right w:val="none" w:sz="0" w:space="0" w:color="auto"/>
              </w:divBdr>
            </w:div>
            <w:div w:id="356129078">
              <w:marLeft w:val="0"/>
              <w:marRight w:val="0"/>
              <w:marTop w:val="0"/>
              <w:marBottom w:val="0"/>
              <w:divBdr>
                <w:top w:val="none" w:sz="0" w:space="0" w:color="auto"/>
                <w:left w:val="none" w:sz="0" w:space="0" w:color="auto"/>
                <w:bottom w:val="none" w:sz="0" w:space="0" w:color="auto"/>
                <w:right w:val="none" w:sz="0" w:space="0" w:color="auto"/>
              </w:divBdr>
            </w:div>
            <w:div w:id="436029013">
              <w:marLeft w:val="0"/>
              <w:marRight w:val="0"/>
              <w:marTop w:val="0"/>
              <w:marBottom w:val="0"/>
              <w:divBdr>
                <w:top w:val="none" w:sz="0" w:space="0" w:color="auto"/>
                <w:left w:val="none" w:sz="0" w:space="0" w:color="auto"/>
                <w:bottom w:val="none" w:sz="0" w:space="0" w:color="auto"/>
                <w:right w:val="none" w:sz="0" w:space="0" w:color="auto"/>
              </w:divBdr>
            </w:div>
            <w:div w:id="522283480">
              <w:marLeft w:val="0"/>
              <w:marRight w:val="0"/>
              <w:marTop w:val="0"/>
              <w:marBottom w:val="0"/>
              <w:divBdr>
                <w:top w:val="none" w:sz="0" w:space="0" w:color="auto"/>
                <w:left w:val="none" w:sz="0" w:space="0" w:color="auto"/>
                <w:bottom w:val="none" w:sz="0" w:space="0" w:color="auto"/>
                <w:right w:val="none" w:sz="0" w:space="0" w:color="auto"/>
              </w:divBdr>
            </w:div>
            <w:div w:id="710302822">
              <w:marLeft w:val="0"/>
              <w:marRight w:val="0"/>
              <w:marTop w:val="0"/>
              <w:marBottom w:val="0"/>
              <w:divBdr>
                <w:top w:val="none" w:sz="0" w:space="0" w:color="auto"/>
                <w:left w:val="none" w:sz="0" w:space="0" w:color="auto"/>
                <w:bottom w:val="none" w:sz="0" w:space="0" w:color="auto"/>
                <w:right w:val="none" w:sz="0" w:space="0" w:color="auto"/>
              </w:divBdr>
            </w:div>
            <w:div w:id="793064954">
              <w:marLeft w:val="0"/>
              <w:marRight w:val="0"/>
              <w:marTop w:val="0"/>
              <w:marBottom w:val="0"/>
              <w:divBdr>
                <w:top w:val="none" w:sz="0" w:space="0" w:color="auto"/>
                <w:left w:val="none" w:sz="0" w:space="0" w:color="auto"/>
                <w:bottom w:val="none" w:sz="0" w:space="0" w:color="auto"/>
                <w:right w:val="none" w:sz="0" w:space="0" w:color="auto"/>
              </w:divBdr>
            </w:div>
            <w:div w:id="944536758">
              <w:marLeft w:val="0"/>
              <w:marRight w:val="0"/>
              <w:marTop w:val="0"/>
              <w:marBottom w:val="0"/>
              <w:divBdr>
                <w:top w:val="none" w:sz="0" w:space="0" w:color="auto"/>
                <w:left w:val="none" w:sz="0" w:space="0" w:color="auto"/>
                <w:bottom w:val="none" w:sz="0" w:space="0" w:color="auto"/>
                <w:right w:val="none" w:sz="0" w:space="0" w:color="auto"/>
              </w:divBdr>
            </w:div>
            <w:div w:id="968709054">
              <w:marLeft w:val="0"/>
              <w:marRight w:val="0"/>
              <w:marTop w:val="0"/>
              <w:marBottom w:val="0"/>
              <w:divBdr>
                <w:top w:val="none" w:sz="0" w:space="0" w:color="auto"/>
                <w:left w:val="none" w:sz="0" w:space="0" w:color="auto"/>
                <w:bottom w:val="none" w:sz="0" w:space="0" w:color="auto"/>
                <w:right w:val="none" w:sz="0" w:space="0" w:color="auto"/>
              </w:divBdr>
            </w:div>
            <w:div w:id="1002007851">
              <w:marLeft w:val="0"/>
              <w:marRight w:val="0"/>
              <w:marTop w:val="0"/>
              <w:marBottom w:val="0"/>
              <w:divBdr>
                <w:top w:val="none" w:sz="0" w:space="0" w:color="auto"/>
                <w:left w:val="none" w:sz="0" w:space="0" w:color="auto"/>
                <w:bottom w:val="none" w:sz="0" w:space="0" w:color="auto"/>
                <w:right w:val="none" w:sz="0" w:space="0" w:color="auto"/>
              </w:divBdr>
            </w:div>
            <w:div w:id="1169715809">
              <w:marLeft w:val="0"/>
              <w:marRight w:val="0"/>
              <w:marTop w:val="0"/>
              <w:marBottom w:val="0"/>
              <w:divBdr>
                <w:top w:val="none" w:sz="0" w:space="0" w:color="auto"/>
                <w:left w:val="none" w:sz="0" w:space="0" w:color="auto"/>
                <w:bottom w:val="none" w:sz="0" w:space="0" w:color="auto"/>
                <w:right w:val="none" w:sz="0" w:space="0" w:color="auto"/>
              </w:divBdr>
            </w:div>
            <w:div w:id="1332678138">
              <w:marLeft w:val="0"/>
              <w:marRight w:val="0"/>
              <w:marTop w:val="0"/>
              <w:marBottom w:val="0"/>
              <w:divBdr>
                <w:top w:val="none" w:sz="0" w:space="0" w:color="auto"/>
                <w:left w:val="none" w:sz="0" w:space="0" w:color="auto"/>
                <w:bottom w:val="none" w:sz="0" w:space="0" w:color="auto"/>
                <w:right w:val="none" w:sz="0" w:space="0" w:color="auto"/>
              </w:divBdr>
            </w:div>
            <w:div w:id="1525941205">
              <w:marLeft w:val="0"/>
              <w:marRight w:val="0"/>
              <w:marTop w:val="0"/>
              <w:marBottom w:val="0"/>
              <w:divBdr>
                <w:top w:val="none" w:sz="0" w:space="0" w:color="auto"/>
                <w:left w:val="none" w:sz="0" w:space="0" w:color="auto"/>
                <w:bottom w:val="none" w:sz="0" w:space="0" w:color="auto"/>
                <w:right w:val="none" w:sz="0" w:space="0" w:color="auto"/>
              </w:divBdr>
            </w:div>
            <w:div w:id="1554730487">
              <w:marLeft w:val="0"/>
              <w:marRight w:val="0"/>
              <w:marTop w:val="0"/>
              <w:marBottom w:val="0"/>
              <w:divBdr>
                <w:top w:val="none" w:sz="0" w:space="0" w:color="auto"/>
                <w:left w:val="none" w:sz="0" w:space="0" w:color="auto"/>
                <w:bottom w:val="none" w:sz="0" w:space="0" w:color="auto"/>
                <w:right w:val="none" w:sz="0" w:space="0" w:color="auto"/>
              </w:divBdr>
            </w:div>
            <w:div w:id="1599676023">
              <w:marLeft w:val="0"/>
              <w:marRight w:val="0"/>
              <w:marTop w:val="0"/>
              <w:marBottom w:val="0"/>
              <w:divBdr>
                <w:top w:val="none" w:sz="0" w:space="0" w:color="auto"/>
                <w:left w:val="none" w:sz="0" w:space="0" w:color="auto"/>
                <w:bottom w:val="none" w:sz="0" w:space="0" w:color="auto"/>
                <w:right w:val="none" w:sz="0" w:space="0" w:color="auto"/>
              </w:divBdr>
            </w:div>
            <w:div w:id="1621112623">
              <w:marLeft w:val="0"/>
              <w:marRight w:val="0"/>
              <w:marTop w:val="0"/>
              <w:marBottom w:val="0"/>
              <w:divBdr>
                <w:top w:val="none" w:sz="0" w:space="0" w:color="auto"/>
                <w:left w:val="none" w:sz="0" w:space="0" w:color="auto"/>
                <w:bottom w:val="none" w:sz="0" w:space="0" w:color="auto"/>
                <w:right w:val="none" w:sz="0" w:space="0" w:color="auto"/>
              </w:divBdr>
            </w:div>
            <w:div w:id="1771201896">
              <w:marLeft w:val="0"/>
              <w:marRight w:val="0"/>
              <w:marTop w:val="0"/>
              <w:marBottom w:val="0"/>
              <w:divBdr>
                <w:top w:val="none" w:sz="0" w:space="0" w:color="auto"/>
                <w:left w:val="none" w:sz="0" w:space="0" w:color="auto"/>
                <w:bottom w:val="none" w:sz="0" w:space="0" w:color="auto"/>
                <w:right w:val="none" w:sz="0" w:space="0" w:color="auto"/>
              </w:divBdr>
            </w:div>
            <w:div w:id="1784839639">
              <w:marLeft w:val="0"/>
              <w:marRight w:val="0"/>
              <w:marTop w:val="0"/>
              <w:marBottom w:val="0"/>
              <w:divBdr>
                <w:top w:val="none" w:sz="0" w:space="0" w:color="auto"/>
                <w:left w:val="none" w:sz="0" w:space="0" w:color="auto"/>
                <w:bottom w:val="none" w:sz="0" w:space="0" w:color="auto"/>
                <w:right w:val="none" w:sz="0" w:space="0" w:color="auto"/>
              </w:divBdr>
            </w:div>
            <w:div w:id="2033610000">
              <w:marLeft w:val="0"/>
              <w:marRight w:val="0"/>
              <w:marTop w:val="0"/>
              <w:marBottom w:val="0"/>
              <w:divBdr>
                <w:top w:val="none" w:sz="0" w:space="0" w:color="auto"/>
                <w:left w:val="none" w:sz="0" w:space="0" w:color="auto"/>
                <w:bottom w:val="none" w:sz="0" w:space="0" w:color="auto"/>
                <w:right w:val="none" w:sz="0" w:space="0" w:color="auto"/>
              </w:divBdr>
            </w:div>
            <w:div w:id="2068918479">
              <w:marLeft w:val="0"/>
              <w:marRight w:val="0"/>
              <w:marTop w:val="0"/>
              <w:marBottom w:val="0"/>
              <w:divBdr>
                <w:top w:val="none" w:sz="0" w:space="0" w:color="auto"/>
                <w:left w:val="none" w:sz="0" w:space="0" w:color="auto"/>
                <w:bottom w:val="none" w:sz="0" w:space="0" w:color="auto"/>
                <w:right w:val="none" w:sz="0" w:space="0" w:color="auto"/>
              </w:divBdr>
            </w:div>
          </w:divsChild>
        </w:div>
        <w:div w:id="1669865641">
          <w:marLeft w:val="0"/>
          <w:marRight w:val="0"/>
          <w:marTop w:val="0"/>
          <w:marBottom w:val="0"/>
          <w:divBdr>
            <w:top w:val="none" w:sz="0" w:space="0" w:color="auto"/>
            <w:left w:val="none" w:sz="0" w:space="0" w:color="auto"/>
            <w:bottom w:val="none" w:sz="0" w:space="0" w:color="auto"/>
            <w:right w:val="none" w:sz="0" w:space="0" w:color="auto"/>
          </w:divBdr>
        </w:div>
        <w:div w:id="1728216400">
          <w:marLeft w:val="0"/>
          <w:marRight w:val="0"/>
          <w:marTop w:val="0"/>
          <w:marBottom w:val="0"/>
          <w:divBdr>
            <w:top w:val="none" w:sz="0" w:space="0" w:color="auto"/>
            <w:left w:val="none" w:sz="0" w:space="0" w:color="auto"/>
            <w:bottom w:val="none" w:sz="0" w:space="0" w:color="auto"/>
            <w:right w:val="none" w:sz="0" w:space="0" w:color="auto"/>
          </w:divBdr>
        </w:div>
        <w:div w:id="1796026051">
          <w:marLeft w:val="0"/>
          <w:marRight w:val="0"/>
          <w:marTop w:val="0"/>
          <w:marBottom w:val="0"/>
          <w:divBdr>
            <w:top w:val="none" w:sz="0" w:space="0" w:color="auto"/>
            <w:left w:val="none" w:sz="0" w:space="0" w:color="auto"/>
            <w:bottom w:val="none" w:sz="0" w:space="0" w:color="auto"/>
            <w:right w:val="none" w:sz="0" w:space="0" w:color="auto"/>
          </w:divBdr>
          <w:divsChild>
            <w:div w:id="739837778">
              <w:marLeft w:val="0"/>
              <w:marRight w:val="0"/>
              <w:marTop w:val="0"/>
              <w:marBottom w:val="0"/>
              <w:divBdr>
                <w:top w:val="none" w:sz="0" w:space="0" w:color="auto"/>
                <w:left w:val="none" w:sz="0" w:space="0" w:color="auto"/>
                <w:bottom w:val="none" w:sz="0" w:space="0" w:color="auto"/>
                <w:right w:val="none" w:sz="0" w:space="0" w:color="auto"/>
              </w:divBdr>
            </w:div>
            <w:div w:id="1133794511">
              <w:marLeft w:val="0"/>
              <w:marRight w:val="0"/>
              <w:marTop w:val="0"/>
              <w:marBottom w:val="0"/>
              <w:divBdr>
                <w:top w:val="none" w:sz="0" w:space="0" w:color="auto"/>
                <w:left w:val="none" w:sz="0" w:space="0" w:color="auto"/>
                <w:bottom w:val="none" w:sz="0" w:space="0" w:color="auto"/>
                <w:right w:val="none" w:sz="0" w:space="0" w:color="auto"/>
              </w:divBdr>
            </w:div>
          </w:divsChild>
        </w:div>
        <w:div w:id="1872645406">
          <w:marLeft w:val="0"/>
          <w:marRight w:val="0"/>
          <w:marTop w:val="0"/>
          <w:marBottom w:val="0"/>
          <w:divBdr>
            <w:top w:val="none" w:sz="0" w:space="0" w:color="auto"/>
            <w:left w:val="none" w:sz="0" w:space="0" w:color="auto"/>
            <w:bottom w:val="none" w:sz="0" w:space="0" w:color="auto"/>
            <w:right w:val="none" w:sz="0" w:space="0" w:color="auto"/>
          </w:divBdr>
        </w:div>
        <w:div w:id="1941909934">
          <w:marLeft w:val="0"/>
          <w:marRight w:val="0"/>
          <w:marTop w:val="0"/>
          <w:marBottom w:val="0"/>
          <w:divBdr>
            <w:top w:val="none" w:sz="0" w:space="0" w:color="auto"/>
            <w:left w:val="none" w:sz="0" w:space="0" w:color="auto"/>
            <w:bottom w:val="none" w:sz="0" w:space="0" w:color="auto"/>
            <w:right w:val="none" w:sz="0" w:space="0" w:color="auto"/>
          </w:divBdr>
        </w:div>
        <w:div w:id="1968586622">
          <w:marLeft w:val="0"/>
          <w:marRight w:val="0"/>
          <w:marTop w:val="0"/>
          <w:marBottom w:val="0"/>
          <w:divBdr>
            <w:top w:val="none" w:sz="0" w:space="0" w:color="auto"/>
            <w:left w:val="none" w:sz="0" w:space="0" w:color="auto"/>
            <w:bottom w:val="none" w:sz="0" w:space="0" w:color="auto"/>
            <w:right w:val="none" w:sz="0" w:space="0" w:color="auto"/>
          </w:divBdr>
        </w:div>
        <w:div w:id="2040619300">
          <w:marLeft w:val="0"/>
          <w:marRight w:val="0"/>
          <w:marTop w:val="0"/>
          <w:marBottom w:val="0"/>
          <w:divBdr>
            <w:top w:val="none" w:sz="0" w:space="0" w:color="auto"/>
            <w:left w:val="none" w:sz="0" w:space="0" w:color="auto"/>
            <w:bottom w:val="none" w:sz="0" w:space="0" w:color="auto"/>
            <w:right w:val="none" w:sz="0" w:space="0" w:color="auto"/>
          </w:divBdr>
          <w:divsChild>
            <w:div w:id="62486809">
              <w:marLeft w:val="0"/>
              <w:marRight w:val="0"/>
              <w:marTop w:val="0"/>
              <w:marBottom w:val="0"/>
              <w:divBdr>
                <w:top w:val="none" w:sz="0" w:space="0" w:color="auto"/>
                <w:left w:val="none" w:sz="0" w:space="0" w:color="auto"/>
                <w:bottom w:val="none" w:sz="0" w:space="0" w:color="auto"/>
                <w:right w:val="none" w:sz="0" w:space="0" w:color="auto"/>
              </w:divBdr>
            </w:div>
            <w:div w:id="103960501">
              <w:marLeft w:val="0"/>
              <w:marRight w:val="0"/>
              <w:marTop w:val="0"/>
              <w:marBottom w:val="0"/>
              <w:divBdr>
                <w:top w:val="none" w:sz="0" w:space="0" w:color="auto"/>
                <w:left w:val="none" w:sz="0" w:space="0" w:color="auto"/>
                <w:bottom w:val="none" w:sz="0" w:space="0" w:color="auto"/>
                <w:right w:val="none" w:sz="0" w:space="0" w:color="auto"/>
              </w:divBdr>
            </w:div>
            <w:div w:id="110128553">
              <w:marLeft w:val="0"/>
              <w:marRight w:val="0"/>
              <w:marTop w:val="0"/>
              <w:marBottom w:val="0"/>
              <w:divBdr>
                <w:top w:val="none" w:sz="0" w:space="0" w:color="auto"/>
                <w:left w:val="none" w:sz="0" w:space="0" w:color="auto"/>
                <w:bottom w:val="none" w:sz="0" w:space="0" w:color="auto"/>
                <w:right w:val="none" w:sz="0" w:space="0" w:color="auto"/>
              </w:divBdr>
            </w:div>
            <w:div w:id="590313494">
              <w:marLeft w:val="0"/>
              <w:marRight w:val="0"/>
              <w:marTop w:val="0"/>
              <w:marBottom w:val="0"/>
              <w:divBdr>
                <w:top w:val="none" w:sz="0" w:space="0" w:color="auto"/>
                <w:left w:val="none" w:sz="0" w:space="0" w:color="auto"/>
                <w:bottom w:val="none" w:sz="0" w:space="0" w:color="auto"/>
                <w:right w:val="none" w:sz="0" w:space="0" w:color="auto"/>
              </w:divBdr>
            </w:div>
            <w:div w:id="638220730">
              <w:marLeft w:val="0"/>
              <w:marRight w:val="0"/>
              <w:marTop w:val="0"/>
              <w:marBottom w:val="0"/>
              <w:divBdr>
                <w:top w:val="none" w:sz="0" w:space="0" w:color="auto"/>
                <w:left w:val="none" w:sz="0" w:space="0" w:color="auto"/>
                <w:bottom w:val="none" w:sz="0" w:space="0" w:color="auto"/>
                <w:right w:val="none" w:sz="0" w:space="0" w:color="auto"/>
              </w:divBdr>
            </w:div>
            <w:div w:id="712268272">
              <w:marLeft w:val="0"/>
              <w:marRight w:val="0"/>
              <w:marTop w:val="0"/>
              <w:marBottom w:val="0"/>
              <w:divBdr>
                <w:top w:val="none" w:sz="0" w:space="0" w:color="auto"/>
                <w:left w:val="none" w:sz="0" w:space="0" w:color="auto"/>
                <w:bottom w:val="none" w:sz="0" w:space="0" w:color="auto"/>
                <w:right w:val="none" w:sz="0" w:space="0" w:color="auto"/>
              </w:divBdr>
            </w:div>
            <w:div w:id="841973333">
              <w:marLeft w:val="0"/>
              <w:marRight w:val="0"/>
              <w:marTop w:val="0"/>
              <w:marBottom w:val="0"/>
              <w:divBdr>
                <w:top w:val="none" w:sz="0" w:space="0" w:color="auto"/>
                <w:left w:val="none" w:sz="0" w:space="0" w:color="auto"/>
                <w:bottom w:val="none" w:sz="0" w:space="0" w:color="auto"/>
                <w:right w:val="none" w:sz="0" w:space="0" w:color="auto"/>
              </w:divBdr>
            </w:div>
            <w:div w:id="992178159">
              <w:marLeft w:val="0"/>
              <w:marRight w:val="0"/>
              <w:marTop w:val="0"/>
              <w:marBottom w:val="0"/>
              <w:divBdr>
                <w:top w:val="none" w:sz="0" w:space="0" w:color="auto"/>
                <w:left w:val="none" w:sz="0" w:space="0" w:color="auto"/>
                <w:bottom w:val="none" w:sz="0" w:space="0" w:color="auto"/>
                <w:right w:val="none" w:sz="0" w:space="0" w:color="auto"/>
              </w:divBdr>
            </w:div>
            <w:div w:id="1175536221">
              <w:marLeft w:val="0"/>
              <w:marRight w:val="0"/>
              <w:marTop w:val="0"/>
              <w:marBottom w:val="0"/>
              <w:divBdr>
                <w:top w:val="none" w:sz="0" w:space="0" w:color="auto"/>
                <w:left w:val="none" w:sz="0" w:space="0" w:color="auto"/>
                <w:bottom w:val="none" w:sz="0" w:space="0" w:color="auto"/>
                <w:right w:val="none" w:sz="0" w:space="0" w:color="auto"/>
              </w:divBdr>
            </w:div>
            <w:div w:id="1318535405">
              <w:marLeft w:val="0"/>
              <w:marRight w:val="0"/>
              <w:marTop w:val="0"/>
              <w:marBottom w:val="0"/>
              <w:divBdr>
                <w:top w:val="none" w:sz="0" w:space="0" w:color="auto"/>
                <w:left w:val="none" w:sz="0" w:space="0" w:color="auto"/>
                <w:bottom w:val="none" w:sz="0" w:space="0" w:color="auto"/>
                <w:right w:val="none" w:sz="0" w:space="0" w:color="auto"/>
              </w:divBdr>
            </w:div>
            <w:div w:id="1479498825">
              <w:marLeft w:val="0"/>
              <w:marRight w:val="0"/>
              <w:marTop w:val="0"/>
              <w:marBottom w:val="0"/>
              <w:divBdr>
                <w:top w:val="none" w:sz="0" w:space="0" w:color="auto"/>
                <w:left w:val="none" w:sz="0" w:space="0" w:color="auto"/>
                <w:bottom w:val="none" w:sz="0" w:space="0" w:color="auto"/>
                <w:right w:val="none" w:sz="0" w:space="0" w:color="auto"/>
              </w:divBdr>
            </w:div>
            <w:div w:id="1543438704">
              <w:marLeft w:val="0"/>
              <w:marRight w:val="0"/>
              <w:marTop w:val="0"/>
              <w:marBottom w:val="0"/>
              <w:divBdr>
                <w:top w:val="none" w:sz="0" w:space="0" w:color="auto"/>
                <w:left w:val="none" w:sz="0" w:space="0" w:color="auto"/>
                <w:bottom w:val="none" w:sz="0" w:space="0" w:color="auto"/>
                <w:right w:val="none" w:sz="0" w:space="0" w:color="auto"/>
              </w:divBdr>
            </w:div>
            <w:div w:id="1701591784">
              <w:marLeft w:val="0"/>
              <w:marRight w:val="0"/>
              <w:marTop w:val="0"/>
              <w:marBottom w:val="0"/>
              <w:divBdr>
                <w:top w:val="none" w:sz="0" w:space="0" w:color="auto"/>
                <w:left w:val="none" w:sz="0" w:space="0" w:color="auto"/>
                <w:bottom w:val="none" w:sz="0" w:space="0" w:color="auto"/>
                <w:right w:val="none" w:sz="0" w:space="0" w:color="auto"/>
              </w:divBdr>
            </w:div>
            <w:div w:id="1782651498">
              <w:marLeft w:val="0"/>
              <w:marRight w:val="0"/>
              <w:marTop w:val="0"/>
              <w:marBottom w:val="0"/>
              <w:divBdr>
                <w:top w:val="none" w:sz="0" w:space="0" w:color="auto"/>
                <w:left w:val="none" w:sz="0" w:space="0" w:color="auto"/>
                <w:bottom w:val="none" w:sz="0" w:space="0" w:color="auto"/>
                <w:right w:val="none" w:sz="0" w:space="0" w:color="auto"/>
              </w:divBdr>
            </w:div>
            <w:div w:id="1890069168">
              <w:marLeft w:val="0"/>
              <w:marRight w:val="0"/>
              <w:marTop w:val="0"/>
              <w:marBottom w:val="0"/>
              <w:divBdr>
                <w:top w:val="none" w:sz="0" w:space="0" w:color="auto"/>
                <w:left w:val="none" w:sz="0" w:space="0" w:color="auto"/>
                <w:bottom w:val="none" w:sz="0" w:space="0" w:color="auto"/>
                <w:right w:val="none" w:sz="0" w:space="0" w:color="auto"/>
              </w:divBdr>
            </w:div>
            <w:div w:id="1890606480">
              <w:marLeft w:val="0"/>
              <w:marRight w:val="0"/>
              <w:marTop w:val="0"/>
              <w:marBottom w:val="0"/>
              <w:divBdr>
                <w:top w:val="none" w:sz="0" w:space="0" w:color="auto"/>
                <w:left w:val="none" w:sz="0" w:space="0" w:color="auto"/>
                <w:bottom w:val="none" w:sz="0" w:space="0" w:color="auto"/>
                <w:right w:val="none" w:sz="0" w:space="0" w:color="auto"/>
              </w:divBdr>
            </w:div>
            <w:div w:id="1934237774">
              <w:marLeft w:val="0"/>
              <w:marRight w:val="0"/>
              <w:marTop w:val="0"/>
              <w:marBottom w:val="0"/>
              <w:divBdr>
                <w:top w:val="none" w:sz="0" w:space="0" w:color="auto"/>
                <w:left w:val="none" w:sz="0" w:space="0" w:color="auto"/>
                <w:bottom w:val="none" w:sz="0" w:space="0" w:color="auto"/>
                <w:right w:val="none" w:sz="0" w:space="0" w:color="auto"/>
              </w:divBdr>
            </w:div>
            <w:div w:id="1963264105">
              <w:marLeft w:val="0"/>
              <w:marRight w:val="0"/>
              <w:marTop w:val="0"/>
              <w:marBottom w:val="0"/>
              <w:divBdr>
                <w:top w:val="none" w:sz="0" w:space="0" w:color="auto"/>
                <w:left w:val="none" w:sz="0" w:space="0" w:color="auto"/>
                <w:bottom w:val="none" w:sz="0" w:space="0" w:color="auto"/>
                <w:right w:val="none" w:sz="0" w:space="0" w:color="auto"/>
              </w:divBdr>
            </w:div>
            <w:div w:id="1982230842">
              <w:marLeft w:val="0"/>
              <w:marRight w:val="0"/>
              <w:marTop w:val="0"/>
              <w:marBottom w:val="0"/>
              <w:divBdr>
                <w:top w:val="none" w:sz="0" w:space="0" w:color="auto"/>
                <w:left w:val="none" w:sz="0" w:space="0" w:color="auto"/>
                <w:bottom w:val="none" w:sz="0" w:space="0" w:color="auto"/>
                <w:right w:val="none" w:sz="0" w:space="0" w:color="auto"/>
              </w:divBdr>
            </w:div>
            <w:div w:id="2115709926">
              <w:marLeft w:val="0"/>
              <w:marRight w:val="0"/>
              <w:marTop w:val="0"/>
              <w:marBottom w:val="0"/>
              <w:divBdr>
                <w:top w:val="none" w:sz="0" w:space="0" w:color="auto"/>
                <w:left w:val="none" w:sz="0" w:space="0" w:color="auto"/>
                <w:bottom w:val="none" w:sz="0" w:space="0" w:color="auto"/>
                <w:right w:val="none" w:sz="0" w:space="0" w:color="auto"/>
              </w:divBdr>
            </w:div>
          </w:divsChild>
        </w:div>
        <w:div w:id="2051950739">
          <w:marLeft w:val="0"/>
          <w:marRight w:val="0"/>
          <w:marTop w:val="0"/>
          <w:marBottom w:val="0"/>
          <w:divBdr>
            <w:top w:val="none" w:sz="0" w:space="0" w:color="auto"/>
            <w:left w:val="none" w:sz="0" w:space="0" w:color="auto"/>
            <w:bottom w:val="none" w:sz="0" w:space="0" w:color="auto"/>
            <w:right w:val="none" w:sz="0" w:space="0" w:color="auto"/>
          </w:divBdr>
        </w:div>
        <w:div w:id="2052340898">
          <w:marLeft w:val="0"/>
          <w:marRight w:val="0"/>
          <w:marTop w:val="0"/>
          <w:marBottom w:val="0"/>
          <w:divBdr>
            <w:top w:val="none" w:sz="0" w:space="0" w:color="auto"/>
            <w:left w:val="none" w:sz="0" w:space="0" w:color="auto"/>
            <w:bottom w:val="none" w:sz="0" w:space="0" w:color="auto"/>
            <w:right w:val="none" w:sz="0" w:space="0" w:color="auto"/>
          </w:divBdr>
        </w:div>
      </w:divsChild>
    </w:div>
    <w:div w:id="1497384975">
      <w:bodyDiv w:val="1"/>
      <w:marLeft w:val="0"/>
      <w:marRight w:val="0"/>
      <w:marTop w:val="0"/>
      <w:marBottom w:val="0"/>
      <w:divBdr>
        <w:top w:val="none" w:sz="0" w:space="0" w:color="auto"/>
        <w:left w:val="none" w:sz="0" w:space="0" w:color="auto"/>
        <w:bottom w:val="none" w:sz="0" w:space="0" w:color="auto"/>
        <w:right w:val="none" w:sz="0" w:space="0" w:color="auto"/>
      </w:divBdr>
    </w:div>
    <w:div w:id="1500347019">
      <w:bodyDiv w:val="1"/>
      <w:marLeft w:val="0"/>
      <w:marRight w:val="0"/>
      <w:marTop w:val="0"/>
      <w:marBottom w:val="0"/>
      <w:divBdr>
        <w:top w:val="none" w:sz="0" w:space="0" w:color="auto"/>
        <w:left w:val="none" w:sz="0" w:space="0" w:color="auto"/>
        <w:bottom w:val="none" w:sz="0" w:space="0" w:color="auto"/>
        <w:right w:val="none" w:sz="0" w:space="0" w:color="auto"/>
      </w:divBdr>
    </w:div>
    <w:div w:id="1533301867">
      <w:bodyDiv w:val="1"/>
      <w:marLeft w:val="0"/>
      <w:marRight w:val="0"/>
      <w:marTop w:val="0"/>
      <w:marBottom w:val="0"/>
      <w:divBdr>
        <w:top w:val="none" w:sz="0" w:space="0" w:color="auto"/>
        <w:left w:val="none" w:sz="0" w:space="0" w:color="auto"/>
        <w:bottom w:val="none" w:sz="0" w:space="0" w:color="auto"/>
        <w:right w:val="none" w:sz="0" w:space="0" w:color="auto"/>
      </w:divBdr>
      <w:divsChild>
        <w:div w:id="959381600">
          <w:marLeft w:val="0"/>
          <w:marRight w:val="0"/>
          <w:marTop w:val="0"/>
          <w:marBottom w:val="0"/>
          <w:divBdr>
            <w:top w:val="none" w:sz="0" w:space="0" w:color="auto"/>
            <w:left w:val="none" w:sz="0" w:space="0" w:color="auto"/>
            <w:bottom w:val="none" w:sz="0" w:space="0" w:color="auto"/>
            <w:right w:val="none" w:sz="0" w:space="0" w:color="auto"/>
          </w:divBdr>
        </w:div>
        <w:div w:id="1876038962">
          <w:marLeft w:val="0"/>
          <w:marRight w:val="0"/>
          <w:marTop w:val="0"/>
          <w:marBottom w:val="0"/>
          <w:divBdr>
            <w:top w:val="none" w:sz="0" w:space="0" w:color="auto"/>
            <w:left w:val="none" w:sz="0" w:space="0" w:color="auto"/>
            <w:bottom w:val="none" w:sz="0" w:space="0" w:color="auto"/>
            <w:right w:val="none" w:sz="0" w:space="0" w:color="auto"/>
          </w:divBdr>
        </w:div>
      </w:divsChild>
    </w:div>
    <w:div w:id="1576086941">
      <w:bodyDiv w:val="1"/>
      <w:marLeft w:val="0"/>
      <w:marRight w:val="0"/>
      <w:marTop w:val="0"/>
      <w:marBottom w:val="0"/>
      <w:divBdr>
        <w:top w:val="none" w:sz="0" w:space="0" w:color="auto"/>
        <w:left w:val="none" w:sz="0" w:space="0" w:color="auto"/>
        <w:bottom w:val="none" w:sz="0" w:space="0" w:color="auto"/>
        <w:right w:val="none" w:sz="0" w:space="0" w:color="auto"/>
      </w:divBdr>
    </w:div>
    <w:div w:id="1606615600">
      <w:bodyDiv w:val="1"/>
      <w:marLeft w:val="0"/>
      <w:marRight w:val="0"/>
      <w:marTop w:val="0"/>
      <w:marBottom w:val="0"/>
      <w:divBdr>
        <w:top w:val="none" w:sz="0" w:space="0" w:color="auto"/>
        <w:left w:val="none" w:sz="0" w:space="0" w:color="auto"/>
        <w:bottom w:val="none" w:sz="0" w:space="0" w:color="auto"/>
        <w:right w:val="none" w:sz="0" w:space="0" w:color="auto"/>
      </w:divBdr>
    </w:div>
    <w:div w:id="1618215200">
      <w:bodyDiv w:val="1"/>
      <w:marLeft w:val="0"/>
      <w:marRight w:val="0"/>
      <w:marTop w:val="0"/>
      <w:marBottom w:val="0"/>
      <w:divBdr>
        <w:top w:val="none" w:sz="0" w:space="0" w:color="auto"/>
        <w:left w:val="none" w:sz="0" w:space="0" w:color="auto"/>
        <w:bottom w:val="none" w:sz="0" w:space="0" w:color="auto"/>
        <w:right w:val="none" w:sz="0" w:space="0" w:color="auto"/>
      </w:divBdr>
      <w:divsChild>
        <w:div w:id="1187519917">
          <w:marLeft w:val="0"/>
          <w:marRight w:val="0"/>
          <w:marTop w:val="0"/>
          <w:marBottom w:val="0"/>
          <w:divBdr>
            <w:top w:val="none" w:sz="0" w:space="0" w:color="auto"/>
            <w:left w:val="none" w:sz="0" w:space="0" w:color="auto"/>
            <w:bottom w:val="none" w:sz="0" w:space="0" w:color="auto"/>
            <w:right w:val="none" w:sz="0" w:space="0" w:color="auto"/>
          </w:divBdr>
        </w:div>
        <w:div w:id="1537499972">
          <w:marLeft w:val="0"/>
          <w:marRight w:val="0"/>
          <w:marTop w:val="0"/>
          <w:marBottom w:val="0"/>
          <w:divBdr>
            <w:top w:val="none" w:sz="0" w:space="0" w:color="auto"/>
            <w:left w:val="none" w:sz="0" w:space="0" w:color="auto"/>
            <w:bottom w:val="none" w:sz="0" w:space="0" w:color="auto"/>
            <w:right w:val="none" w:sz="0" w:space="0" w:color="auto"/>
          </w:divBdr>
        </w:div>
        <w:div w:id="2067530928">
          <w:marLeft w:val="0"/>
          <w:marRight w:val="0"/>
          <w:marTop w:val="0"/>
          <w:marBottom w:val="0"/>
          <w:divBdr>
            <w:top w:val="none" w:sz="0" w:space="0" w:color="auto"/>
            <w:left w:val="none" w:sz="0" w:space="0" w:color="auto"/>
            <w:bottom w:val="none" w:sz="0" w:space="0" w:color="auto"/>
            <w:right w:val="none" w:sz="0" w:space="0" w:color="auto"/>
          </w:divBdr>
        </w:div>
      </w:divsChild>
    </w:div>
    <w:div w:id="1631788850">
      <w:bodyDiv w:val="1"/>
      <w:marLeft w:val="0"/>
      <w:marRight w:val="0"/>
      <w:marTop w:val="0"/>
      <w:marBottom w:val="0"/>
      <w:divBdr>
        <w:top w:val="none" w:sz="0" w:space="0" w:color="auto"/>
        <w:left w:val="none" w:sz="0" w:space="0" w:color="auto"/>
        <w:bottom w:val="none" w:sz="0" w:space="0" w:color="auto"/>
        <w:right w:val="none" w:sz="0" w:space="0" w:color="auto"/>
      </w:divBdr>
    </w:div>
    <w:div w:id="1660771352">
      <w:bodyDiv w:val="1"/>
      <w:marLeft w:val="0"/>
      <w:marRight w:val="0"/>
      <w:marTop w:val="0"/>
      <w:marBottom w:val="0"/>
      <w:divBdr>
        <w:top w:val="none" w:sz="0" w:space="0" w:color="auto"/>
        <w:left w:val="none" w:sz="0" w:space="0" w:color="auto"/>
        <w:bottom w:val="none" w:sz="0" w:space="0" w:color="auto"/>
        <w:right w:val="none" w:sz="0" w:space="0" w:color="auto"/>
      </w:divBdr>
    </w:div>
    <w:div w:id="1687366949">
      <w:bodyDiv w:val="1"/>
      <w:marLeft w:val="0"/>
      <w:marRight w:val="0"/>
      <w:marTop w:val="0"/>
      <w:marBottom w:val="0"/>
      <w:divBdr>
        <w:top w:val="none" w:sz="0" w:space="0" w:color="auto"/>
        <w:left w:val="none" w:sz="0" w:space="0" w:color="auto"/>
        <w:bottom w:val="none" w:sz="0" w:space="0" w:color="auto"/>
        <w:right w:val="none" w:sz="0" w:space="0" w:color="auto"/>
      </w:divBdr>
    </w:div>
    <w:div w:id="1688091526">
      <w:bodyDiv w:val="1"/>
      <w:marLeft w:val="0"/>
      <w:marRight w:val="0"/>
      <w:marTop w:val="0"/>
      <w:marBottom w:val="0"/>
      <w:divBdr>
        <w:top w:val="none" w:sz="0" w:space="0" w:color="auto"/>
        <w:left w:val="none" w:sz="0" w:space="0" w:color="auto"/>
        <w:bottom w:val="none" w:sz="0" w:space="0" w:color="auto"/>
        <w:right w:val="none" w:sz="0" w:space="0" w:color="auto"/>
      </w:divBdr>
    </w:div>
    <w:div w:id="1701203806">
      <w:bodyDiv w:val="1"/>
      <w:marLeft w:val="0"/>
      <w:marRight w:val="0"/>
      <w:marTop w:val="0"/>
      <w:marBottom w:val="0"/>
      <w:divBdr>
        <w:top w:val="none" w:sz="0" w:space="0" w:color="auto"/>
        <w:left w:val="none" w:sz="0" w:space="0" w:color="auto"/>
        <w:bottom w:val="none" w:sz="0" w:space="0" w:color="auto"/>
        <w:right w:val="none" w:sz="0" w:space="0" w:color="auto"/>
      </w:divBdr>
    </w:div>
    <w:div w:id="1734229394">
      <w:bodyDiv w:val="1"/>
      <w:marLeft w:val="0"/>
      <w:marRight w:val="0"/>
      <w:marTop w:val="0"/>
      <w:marBottom w:val="0"/>
      <w:divBdr>
        <w:top w:val="none" w:sz="0" w:space="0" w:color="auto"/>
        <w:left w:val="none" w:sz="0" w:space="0" w:color="auto"/>
        <w:bottom w:val="none" w:sz="0" w:space="0" w:color="auto"/>
        <w:right w:val="none" w:sz="0" w:space="0" w:color="auto"/>
      </w:divBdr>
    </w:div>
    <w:div w:id="1736007509">
      <w:bodyDiv w:val="1"/>
      <w:marLeft w:val="0"/>
      <w:marRight w:val="0"/>
      <w:marTop w:val="0"/>
      <w:marBottom w:val="0"/>
      <w:divBdr>
        <w:top w:val="none" w:sz="0" w:space="0" w:color="auto"/>
        <w:left w:val="none" w:sz="0" w:space="0" w:color="auto"/>
        <w:bottom w:val="none" w:sz="0" w:space="0" w:color="auto"/>
        <w:right w:val="none" w:sz="0" w:space="0" w:color="auto"/>
      </w:divBdr>
      <w:divsChild>
        <w:div w:id="271016566">
          <w:marLeft w:val="0"/>
          <w:marRight w:val="0"/>
          <w:marTop w:val="0"/>
          <w:marBottom w:val="0"/>
          <w:divBdr>
            <w:top w:val="none" w:sz="0" w:space="0" w:color="auto"/>
            <w:left w:val="none" w:sz="0" w:space="0" w:color="auto"/>
            <w:bottom w:val="none" w:sz="0" w:space="0" w:color="auto"/>
            <w:right w:val="none" w:sz="0" w:space="0" w:color="auto"/>
          </w:divBdr>
          <w:divsChild>
            <w:div w:id="706833579">
              <w:marLeft w:val="0"/>
              <w:marRight w:val="0"/>
              <w:marTop w:val="30"/>
              <w:marBottom w:val="30"/>
              <w:divBdr>
                <w:top w:val="none" w:sz="0" w:space="0" w:color="auto"/>
                <w:left w:val="none" w:sz="0" w:space="0" w:color="auto"/>
                <w:bottom w:val="none" w:sz="0" w:space="0" w:color="auto"/>
                <w:right w:val="none" w:sz="0" w:space="0" w:color="auto"/>
              </w:divBdr>
              <w:divsChild>
                <w:div w:id="140465693">
                  <w:marLeft w:val="0"/>
                  <w:marRight w:val="0"/>
                  <w:marTop w:val="0"/>
                  <w:marBottom w:val="0"/>
                  <w:divBdr>
                    <w:top w:val="none" w:sz="0" w:space="0" w:color="auto"/>
                    <w:left w:val="none" w:sz="0" w:space="0" w:color="auto"/>
                    <w:bottom w:val="none" w:sz="0" w:space="0" w:color="auto"/>
                    <w:right w:val="none" w:sz="0" w:space="0" w:color="auto"/>
                  </w:divBdr>
                  <w:divsChild>
                    <w:div w:id="308707027">
                      <w:marLeft w:val="0"/>
                      <w:marRight w:val="0"/>
                      <w:marTop w:val="0"/>
                      <w:marBottom w:val="0"/>
                      <w:divBdr>
                        <w:top w:val="none" w:sz="0" w:space="0" w:color="auto"/>
                        <w:left w:val="none" w:sz="0" w:space="0" w:color="auto"/>
                        <w:bottom w:val="none" w:sz="0" w:space="0" w:color="auto"/>
                        <w:right w:val="none" w:sz="0" w:space="0" w:color="auto"/>
                      </w:divBdr>
                    </w:div>
                  </w:divsChild>
                </w:div>
                <w:div w:id="276452436">
                  <w:marLeft w:val="0"/>
                  <w:marRight w:val="0"/>
                  <w:marTop w:val="0"/>
                  <w:marBottom w:val="0"/>
                  <w:divBdr>
                    <w:top w:val="none" w:sz="0" w:space="0" w:color="auto"/>
                    <w:left w:val="none" w:sz="0" w:space="0" w:color="auto"/>
                    <w:bottom w:val="none" w:sz="0" w:space="0" w:color="auto"/>
                    <w:right w:val="none" w:sz="0" w:space="0" w:color="auto"/>
                  </w:divBdr>
                  <w:divsChild>
                    <w:div w:id="1097141082">
                      <w:marLeft w:val="0"/>
                      <w:marRight w:val="0"/>
                      <w:marTop w:val="0"/>
                      <w:marBottom w:val="0"/>
                      <w:divBdr>
                        <w:top w:val="none" w:sz="0" w:space="0" w:color="auto"/>
                        <w:left w:val="none" w:sz="0" w:space="0" w:color="auto"/>
                        <w:bottom w:val="none" w:sz="0" w:space="0" w:color="auto"/>
                        <w:right w:val="none" w:sz="0" w:space="0" w:color="auto"/>
                      </w:divBdr>
                    </w:div>
                  </w:divsChild>
                </w:div>
                <w:div w:id="1520847569">
                  <w:marLeft w:val="0"/>
                  <w:marRight w:val="0"/>
                  <w:marTop w:val="0"/>
                  <w:marBottom w:val="0"/>
                  <w:divBdr>
                    <w:top w:val="none" w:sz="0" w:space="0" w:color="auto"/>
                    <w:left w:val="none" w:sz="0" w:space="0" w:color="auto"/>
                    <w:bottom w:val="none" w:sz="0" w:space="0" w:color="auto"/>
                    <w:right w:val="none" w:sz="0" w:space="0" w:color="auto"/>
                  </w:divBdr>
                  <w:divsChild>
                    <w:div w:id="1066760940">
                      <w:marLeft w:val="0"/>
                      <w:marRight w:val="0"/>
                      <w:marTop w:val="0"/>
                      <w:marBottom w:val="0"/>
                      <w:divBdr>
                        <w:top w:val="none" w:sz="0" w:space="0" w:color="auto"/>
                        <w:left w:val="none" w:sz="0" w:space="0" w:color="auto"/>
                        <w:bottom w:val="none" w:sz="0" w:space="0" w:color="auto"/>
                        <w:right w:val="none" w:sz="0" w:space="0" w:color="auto"/>
                      </w:divBdr>
                    </w:div>
                  </w:divsChild>
                </w:div>
                <w:div w:id="1650330514">
                  <w:marLeft w:val="0"/>
                  <w:marRight w:val="0"/>
                  <w:marTop w:val="0"/>
                  <w:marBottom w:val="0"/>
                  <w:divBdr>
                    <w:top w:val="none" w:sz="0" w:space="0" w:color="auto"/>
                    <w:left w:val="none" w:sz="0" w:space="0" w:color="auto"/>
                    <w:bottom w:val="none" w:sz="0" w:space="0" w:color="auto"/>
                    <w:right w:val="none" w:sz="0" w:space="0" w:color="auto"/>
                  </w:divBdr>
                  <w:divsChild>
                    <w:div w:id="104510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257888">
          <w:marLeft w:val="0"/>
          <w:marRight w:val="0"/>
          <w:marTop w:val="0"/>
          <w:marBottom w:val="0"/>
          <w:divBdr>
            <w:top w:val="none" w:sz="0" w:space="0" w:color="auto"/>
            <w:left w:val="none" w:sz="0" w:space="0" w:color="auto"/>
            <w:bottom w:val="none" w:sz="0" w:space="0" w:color="auto"/>
            <w:right w:val="none" w:sz="0" w:space="0" w:color="auto"/>
          </w:divBdr>
          <w:divsChild>
            <w:div w:id="117576566">
              <w:marLeft w:val="0"/>
              <w:marRight w:val="0"/>
              <w:marTop w:val="0"/>
              <w:marBottom w:val="0"/>
              <w:divBdr>
                <w:top w:val="none" w:sz="0" w:space="0" w:color="auto"/>
                <w:left w:val="none" w:sz="0" w:space="0" w:color="auto"/>
                <w:bottom w:val="none" w:sz="0" w:space="0" w:color="auto"/>
                <w:right w:val="none" w:sz="0" w:space="0" w:color="auto"/>
              </w:divBdr>
            </w:div>
            <w:div w:id="187374595">
              <w:marLeft w:val="0"/>
              <w:marRight w:val="0"/>
              <w:marTop w:val="0"/>
              <w:marBottom w:val="0"/>
              <w:divBdr>
                <w:top w:val="none" w:sz="0" w:space="0" w:color="auto"/>
                <w:left w:val="none" w:sz="0" w:space="0" w:color="auto"/>
                <w:bottom w:val="none" w:sz="0" w:space="0" w:color="auto"/>
                <w:right w:val="none" w:sz="0" w:space="0" w:color="auto"/>
              </w:divBdr>
            </w:div>
            <w:div w:id="549920295">
              <w:marLeft w:val="0"/>
              <w:marRight w:val="0"/>
              <w:marTop w:val="0"/>
              <w:marBottom w:val="0"/>
              <w:divBdr>
                <w:top w:val="none" w:sz="0" w:space="0" w:color="auto"/>
                <w:left w:val="none" w:sz="0" w:space="0" w:color="auto"/>
                <w:bottom w:val="none" w:sz="0" w:space="0" w:color="auto"/>
                <w:right w:val="none" w:sz="0" w:space="0" w:color="auto"/>
              </w:divBdr>
            </w:div>
            <w:div w:id="767971224">
              <w:marLeft w:val="0"/>
              <w:marRight w:val="0"/>
              <w:marTop w:val="0"/>
              <w:marBottom w:val="0"/>
              <w:divBdr>
                <w:top w:val="none" w:sz="0" w:space="0" w:color="auto"/>
                <w:left w:val="none" w:sz="0" w:space="0" w:color="auto"/>
                <w:bottom w:val="none" w:sz="0" w:space="0" w:color="auto"/>
                <w:right w:val="none" w:sz="0" w:space="0" w:color="auto"/>
              </w:divBdr>
            </w:div>
            <w:div w:id="986205558">
              <w:marLeft w:val="0"/>
              <w:marRight w:val="0"/>
              <w:marTop w:val="0"/>
              <w:marBottom w:val="0"/>
              <w:divBdr>
                <w:top w:val="none" w:sz="0" w:space="0" w:color="auto"/>
                <w:left w:val="none" w:sz="0" w:space="0" w:color="auto"/>
                <w:bottom w:val="none" w:sz="0" w:space="0" w:color="auto"/>
                <w:right w:val="none" w:sz="0" w:space="0" w:color="auto"/>
              </w:divBdr>
            </w:div>
            <w:div w:id="130234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327460">
      <w:bodyDiv w:val="1"/>
      <w:marLeft w:val="0"/>
      <w:marRight w:val="0"/>
      <w:marTop w:val="0"/>
      <w:marBottom w:val="0"/>
      <w:divBdr>
        <w:top w:val="none" w:sz="0" w:space="0" w:color="auto"/>
        <w:left w:val="none" w:sz="0" w:space="0" w:color="auto"/>
        <w:bottom w:val="none" w:sz="0" w:space="0" w:color="auto"/>
        <w:right w:val="none" w:sz="0" w:space="0" w:color="auto"/>
      </w:divBdr>
    </w:div>
    <w:div w:id="1769350933">
      <w:bodyDiv w:val="1"/>
      <w:marLeft w:val="0"/>
      <w:marRight w:val="0"/>
      <w:marTop w:val="0"/>
      <w:marBottom w:val="0"/>
      <w:divBdr>
        <w:top w:val="none" w:sz="0" w:space="0" w:color="auto"/>
        <w:left w:val="none" w:sz="0" w:space="0" w:color="auto"/>
        <w:bottom w:val="none" w:sz="0" w:space="0" w:color="auto"/>
        <w:right w:val="none" w:sz="0" w:space="0" w:color="auto"/>
      </w:divBdr>
    </w:div>
    <w:div w:id="1772820011">
      <w:bodyDiv w:val="1"/>
      <w:marLeft w:val="0"/>
      <w:marRight w:val="0"/>
      <w:marTop w:val="0"/>
      <w:marBottom w:val="0"/>
      <w:divBdr>
        <w:top w:val="none" w:sz="0" w:space="0" w:color="auto"/>
        <w:left w:val="none" w:sz="0" w:space="0" w:color="auto"/>
        <w:bottom w:val="none" w:sz="0" w:space="0" w:color="auto"/>
        <w:right w:val="none" w:sz="0" w:space="0" w:color="auto"/>
      </w:divBdr>
    </w:div>
    <w:div w:id="1773624932">
      <w:bodyDiv w:val="1"/>
      <w:marLeft w:val="0"/>
      <w:marRight w:val="0"/>
      <w:marTop w:val="0"/>
      <w:marBottom w:val="0"/>
      <w:divBdr>
        <w:top w:val="none" w:sz="0" w:space="0" w:color="auto"/>
        <w:left w:val="none" w:sz="0" w:space="0" w:color="auto"/>
        <w:bottom w:val="none" w:sz="0" w:space="0" w:color="auto"/>
        <w:right w:val="none" w:sz="0" w:space="0" w:color="auto"/>
      </w:divBdr>
    </w:div>
    <w:div w:id="1782843903">
      <w:bodyDiv w:val="1"/>
      <w:marLeft w:val="0"/>
      <w:marRight w:val="0"/>
      <w:marTop w:val="0"/>
      <w:marBottom w:val="0"/>
      <w:divBdr>
        <w:top w:val="none" w:sz="0" w:space="0" w:color="auto"/>
        <w:left w:val="none" w:sz="0" w:space="0" w:color="auto"/>
        <w:bottom w:val="none" w:sz="0" w:space="0" w:color="auto"/>
        <w:right w:val="none" w:sz="0" w:space="0" w:color="auto"/>
      </w:divBdr>
    </w:div>
    <w:div w:id="1789396554">
      <w:bodyDiv w:val="1"/>
      <w:marLeft w:val="0"/>
      <w:marRight w:val="0"/>
      <w:marTop w:val="0"/>
      <w:marBottom w:val="0"/>
      <w:divBdr>
        <w:top w:val="none" w:sz="0" w:space="0" w:color="auto"/>
        <w:left w:val="none" w:sz="0" w:space="0" w:color="auto"/>
        <w:bottom w:val="none" w:sz="0" w:space="0" w:color="auto"/>
        <w:right w:val="none" w:sz="0" w:space="0" w:color="auto"/>
      </w:divBdr>
      <w:divsChild>
        <w:div w:id="22174029">
          <w:marLeft w:val="0"/>
          <w:marRight w:val="0"/>
          <w:marTop w:val="0"/>
          <w:marBottom w:val="0"/>
          <w:divBdr>
            <w:top w:val="none" w:sz="0" w:space="0" w:color="auto"/>
            <w:left w:val="none" w:sz="0" w:space="0" w:color="auto"/>
            <w:bottom w:val="none" w:sz="0" w:space="0" w:color="auto"/>
            <w:right w:val="none" w:sz="0" w:space="0" w:color="auto"/>
          </w:divBdr>
        </w:div>
        <w:div w:id="51197672">
          <w:marLeft w:val="0"/>
          <w:marRight w:val="0"/>
          <w:marTop w:val="0"/>
          <w:marBottom w:val="0"/>
          <w:divBdr>
            <w:top w:val="none" w:sz="0" w:space="0" w:color="auto"/>
            <w:left w:val="none" w:sz="0" w:space="0" w:color="auto"/>
            <w:bottom w:val="none" w:sz="0" w:space="0" w:color="auto"/>
            <w:right w:val="none" w:sz="0" w:space="0" w:color="auto"/>
          </w:divBdr>
        </w:div>
        <w:div w:id="61298561">
          <w:marLeft w:val="0"/>
          <w:marRight w:val="0"/>
          <w:marTop w:val="0"/>
          <w:marBottom w:val="0"/>
          <w:divBdr>
            <w:top w:val="none" w:sz="0" w:space="0" w:color="auto"/>
            <w:left w:val="none" w:sz="0" w:space="0" w:color="auto"/>
            <w:bottom w:val="none" w:sz="0" w:space="0" w:color="auto"/>
            <w:right w:val="none" w:sz="0" w:space="0" w:color="auto"/>
          </w:divBdr>
        </w:div>
        <w:div w:id="77286602">
          <w:marLeft w:val="0"/>
          <w:marRight w:val="0"/>
          <w:marTop w:val="0"/>
          <w:marBottom w:val="0"/>
          <w:divBdr>
            <w:top w:val="none" w:sz="0" w:space="0" w:color="auto"/>
            <w:left w:val="none" w:sz="0" w:space="0" w:color="auto"/>
            <w:bottom w:val="none" w:sz="0" w:space="0" w:color="auto"/>
            <w:right w:val="none" w:sz="0" w:space="0" w:color="auto"/>
          </w:divBdr>
        </w:div>
        <w:div w:id="107816828">
          <w:marLeft w:val="0"/>
          <w:marRight w:val="0"/>
          <w:marTop w:val="0"/>
          <w:marBottom w:val="0"/>
          <w:divBdr>
            <w:top w:val="none" w:sz="0" w:space="0" w:color="auto"/>
            <w:left w:val="none" w:sz="0" w:space="0" w:color="auto"/>
            <w:bottom w:val="none" w:sz="0" w:space="0" w:color="auto"/>
            <w:right w:val="none" w:sz="0" w:space="0" w:color="auto"/>
          </w:divBdr>
        </w:div>
        <w:div w:id="112018583">
          <w:marLeft w:val="0"/>
          <w:marRight w:val="0"/>
          <w:marTop w:val="0"/>
          <w:marBottom w:val="0"/>
          <w:divBdr>
            <w:top w:val="none" w:sz="0" w:space="0" w:color="auto"/>
            <w:left w:val="none" w:sz="0" w:space="0" w:color="auto"/>
            <w:bottom w:val="none" w:sz="0" w:space="0" w:color="auto"/>
            <w:right w:val="none" w:sz="0" w:space="0" w:color="auto"/>
          </w:divBdr>
        </w:div>
        <w:div w:id="177500447">
          <w:marLeft w:val="0"/>
          <w:marRight w:val="0"/>
          <w:marTop w:val="0"/>
          <w:marBottom w:val="0"/>
          <w:divBdr>
            <w:top w:val="none" w:sz="0" w:space="0" w:color="auto"/>
            <w:left w:val="none" w:sz="0" w:space="0" w:color="auto"/>
            <w:bottom w:val="none" w:sz="0" w:space="0" w:color="auto"/>
            <w:right w:val="none" w:sz="0" w:space="0" w:color="auto"/>
          </w:divBdr>
        </w:div>
        <w:div w:id="197088446">
          <w:marLeft w:val="0"/>
          <w:marRight w:val="0"/>
          <w:marTop w:val="0"/>
          <w:marBottom w:val="0"/>
          <w:divBdr>
            <w:top w:val="none" w:sz="0" w:space="0" w:color="auto"/>
            <w:left w:val="none" w:sz="0" w:space="0" w:color="auto"/>
            <w:bottom w:val="none" w:sz="0" w:space="0" w:color="auto"/>
            <w:right w:val="none" w:sz="0" w:space="0" w:color="auto"/>
          </w:divBdr>
        </w:div>
        <w:div w:id="198204162">
          <w:marLeft w:val="0"/>
          <w:marRight w:val="0"/>
          <w:marTop w:val="0"/>
          <w:marBottom w:val="0"/>
          <w:divBdr>
            <w:top w:val="none" w:sz="0" w:space="0" w:color="auto"/>
            <w:left w:val="none" w:sz="0" w:space="0" w:color="auto"/>
            <w:bottom w:val="none" w:sz="0" w:space="0" w:color="auto"/>
            <w:right w:val="none" w:sz="0" w:space="0" w:color="auto"/>
          </w:divBdr>
        </w:div>
        <w:div w:id="208423963">
          <w:marLeft w:val="0"/>
          <w:marRight w:val="0"/>
          <w:marTop w:val="0"/>
          <w:marBottom w:val="0"/>
          <w:divBdr>
            <w:top w:val="none" w:sz="0" w:space="0" w:color="auto"/>
            <w:left w:val="none" w:sz="0" w:space="0" w:color="auto"/>
            <w:bottom w:val="none" w:sz="0" w:space="0" w:color="auto"/>
            <w:right w:val="none" w:sz="0" w:space="0" w:color="auto"/>
          </w:divBdr>
        </w:div>
        <w:div w:id="225920325">
          <w:marLeft w:val="0"/>
          <w:marRight w:val="0"/>
          <w:marTop w:val="0"/>
          <w:marBottom w:val="0"/>
          <w:divBdr>
            <w:top w:val="none" w:sz="0" w:space="0" w:color="auto"/>
            <w:left w:val="none" w:sz="0" w:space="0" w:color="auto"/>
            <w:bottom w:val="none" w:sz="0" w:space="0" w:color="auto"/>
            <w:right w:val="none" w:sz="0" w:space="0" w:color="auto"/>
          </w:divBdr>
        </w:div>
        <w:div w:id="258952998">
          <w:marLeft w:val="0"/>
          <w:marRight w:val="0"/>
          <w:marTop w:val="0"/>
          <w:marBottom w:val="0"/>
          <w:divBdr>
            <w:top w:val="none" w:sz="0" w:space="0" w:color="auto"/>
            <w:left w:val="none" w:sz="0" w:space="0" w:color="auto"/>
            <w:bottom w:val="none" w:sz="0" w:space="0" w:color="auto"/>
            <w:right w:val="none" w:sz="0" w:space="0" w:color="auto"/>
          </w:divBdr>
        </w:div>
        <w:div w:id="320815620">
          <w:marLeft w:val="0"/>
          <w:marRight w:val="0"/>
          <w:marTop w:val="0"/>
          <w:marBottom w:val="0"/>
          <w:divBdr>
            <w:top w:val="none" w:sz="0" w:space="0" w:color="auto"/>
            <w:left w:val="none" w:sz="0" w:space="0" w:color="auto"/>
            <w:bottom w:val="none" w:sz="0" w:space="0" w:color="auto"/>
            <w:right w:val="none" w:sz="0" w:space="0" w:color="auto"/>
          </w:divBdr>
        </w:div>
        <w:div w:id="321156723">
          <w:marLeft w:val="0"/>
          <w:marRight w:val="0"/>
          <w:marTop w:val="0"/>
          <w:marBottom w:val="0"/>
          <w:divBdr>
            <w:top w:val="none" w:sz="0" w:space="0" w:color="auto"/>
            <w:left w:val="none" w:sz="0" w:space="0" w:color="auto"/>
            <w:bottom w:val="none" w:sz="0" w:space="0" w:color="auto"/>
            <w:right w:val="none" w:sz="0" w:space="0" w:color="auto"/>
          </w:divBdr>
        </w:div>
        <w:div w:id="332145530">
          <w:marLeft w:val="0"/>
          <w:marRight w:val="0"/>
          <w:marTop w:val="0"/>
          <w:marBottom w:val="0"/>
          <w:divBdr>
            <w:top w:val="none" w:sz="0" w:space="0" w:color="auto"/>
            <w:left w:val="none" w:sz="0" w:space="0" w:color="auto"/>
            <w:bottom w:val="none" w:sz="0" w:space="0" w:color="auto"/>
            <w:right w:val="none" w:sz="0" w:space="0" w:color="auto"/>
          </w:divBdr>
        </w:div>
        <w:div w:id="361370404">
          <w:marLeft w:val="-75"/>
          <w:marRight w:val="0"/>
          <w:marTop w:val="30"/>
          <w:marBottom w:val="30"/>
          <w:divBdr>
            <w:top w:val="none" w:sz="0" w:space="0" w:color="auto"/>
            <w:left w:val="none" w:sz="0" w:space="0" w:color="auto"/>
            <w:bottom w:val="none" w:sz="0" w:space="0" w:color="auto"/>
            <w:right w:val="none" w:sz="0" w:space="0" w:color="auto"/>
          </w:divBdr>
          <w:divsChild>
            <w:div w:id="237981505">
              <w:marLeft w:val="0"/>
              <w:marRight w:val="0"/>
              <w:marTop w:val="0"/>
              <w:marBottom w:val="0"/>
              <w:divBdr>
                <w:top w:val="none" w:sz="0" w:space="0" w:color="auto"/>
                <w:left w:val="none" w:sz="0" w:space="0" w:color="auto"/>
                <w:bottom w:val="none" w:sz="0" w:space="0" w:color="auto"/>
                <w:right w:val="none" w:sz="0" w:space="0" w:color="auto"/>
              </w:divBdr>
              <w:divsChild>
                <w:div w:id="902519551">
                  <w:marLeft w:val="0"/>
                  <w:marRight w:val="0"/>
                  <w:marTop w:val="0"/>
                  <w:marBottom w:val="0"/>
                  <w:divBdr>
                    <w:top w:val="none" w:sz="0" w:space="0" w:color="auto"/>
                    <w:left w:val="none" w:sz="0" w:space="0" w:color="auto"/>
                    <w:bottom w:val="none" w:sz="0" w:space="0" w:color="auto"/>
                    <w:right w:val="none" w:sz="0" w:space="0" w:color="auto"/>
                  </w:divBdr>
                </w:div>
              </w:divsChild>
            </w:div>
            <w:div w:id="711150629">
              <w:marLeft w:val="0"/>
              <w:marRight w:val="0"/>
              <w:marTop w:val="0"/>
              <w:marBottom w:val="0"/>
              <w:divBdr>
                <w:top w:val="none" w:sz="0" w:space="0" w:color="auto"/>
                <w:left w:val="none" w:sz="0" w:space="0" w:color="auto"/>
                <w:bottom w:val="none" w:sz="0" w:space="0" w:color="auto"/>
                <w:right w:val="none" w:sz="0" w:space="0" w:color="auto"/>
              </w:divBdr>
              <w:divsChild>
                <w:div w:id="1211184810">
                  <w:marLeft w:val="0"/>
                  <w:marRight w:val="0"/>
                  <w:marTop w:val="0"/>
                  <w:marBottom w:val="0"/>
                  <w:divBdr>
                    <w:top w:val="none" w:sz="0" w:space="0" w:color="auto"/>
                    <w:left w:val="none" w:sz="0" w:space="0" w:color="auto"/>
                    <w:bottom w:val="none" w:sz="0" w:space="0" w:color="auto"/>
                    <w:right w:val="none" w:sz="0" w:space="0" w:color="auto"/>
                  </w:divBdr>
                </w:div>
              </w:divsChild>
            </w:div>
            <w:div w:id="743645496">
              <w:marLeft w:val="0"/>
              <w:marRight w:val="0"/>
              <w:marTop w:val="0"/>
              <w:marBottom w:val="0"/>
              <w:divBdr>
                <w:top w:val="none" w:sz="0" w:space="0" w:color="auto"/>
                <w:left w:val="none" w:sz="0" w:space="0" w:color="auto"/>
                <w:bottom w:val="none" w:sz="0" w:space="0" w:color="auto"/>
                <w:right w:val="none" w:sz="0" w:space="0" w:color="auto"/>
              </w:divBdr>
              <w:divsChild>
                <w:div w:id="659116436">
                  <w:marLeft w:val="0"/>
                  <w:marRight w:val="0"/>
                  <w:marTop w:val="0"/>
                  <w:marBottom w:val="0"/>
                  <w:divBdr>
                    <w:top w:val="none" w:sz="0" w:space="0" w:color="auto"/>
                    <w:left w:val="none" w:sz="0" w:space="0" w:color="auto"/>
                    <w:bottom w:val="none" w:sz="0" w:space="0" w:color="auto"/>
                    <w:right w:val="none" w:sz="0" w:space="0" w:color="auto"/>
                  </w:divBdr>
                </w:div>
              </w:divsChild>
            </w:div>
            <w:div w:id="770127947">
              <w:marLeft w:val="0"/>
              <w:marRight w:val="0"/>
              <w:marTop w:val="0"/>
              <w:marBottom w:val="0"/>
              <w:divBdr>
                <w:top w:val="none" w:sz="0" w:space="0" w:color="auto"/>
                <w:left w:val="none" w:sz="0" w:space="0" w:color="auto"/>
                <w:bottom w:val="none" w:sz="0" w:space="0" w:color="auto"/>
                <w:right w:val="none" w:sz="0" w:space="0" w:color="auto"/>
              </w:divBdr>
              <w:divsChild>
                <w:div w:id="2009744059">
                  <w:marLeft w:val="0"/>
                  <w:marRight w:val="0"/>
                  <w:marTop w:val="0"/>
                  <w:marBottom w:val="0"/>
                  <w:divBdr>
                    <w:top w:val="none" w:sz="0" w:space="0" w:color="auto"/>
                    <w:left w:val="none" w:sz="0" w:space="0" w:color="auto"/>
                    <w:bottom w:val="none" w:sz="0" w:space="0" w:color="auto"/>
                    <w:right w:val="none" w:sz="0" w:space="0" w:color="auto"/>
                  </w:divBdr>
                </w:div>
              </w:divsChild>
            </w:div>
            <w:div w:id="783961156">
              <w:marLeft w:val="0"/>
              <w:marRight w:val="0"/>
              <w:marTop w:val="0"/>
              <w:marBottom w:val="0"/>
              <w:divBdr>
                <w:top w:val="none" w:sz="0" w:space="0" w:color="auto"/>
                <w:left w:val="none" w:sz="0" w:space="0" w:color="auto"/>
                <w:bottom w:val="none" w:sz="0" w:space="0" w:color="auto"/>
                <w:right w:val="none" w:sz="0" w:space="0" w:color="auto"/>
              </w:divBdr>
              <w:divsChild>
                <w:div w:id="36661346">
                  <w:marLeft w:val="0"/>
                  <w:marRight w:val="0"/>
                  <w:marTop w:val="0"/>
                  <w:marBottom w:val="0"/>
                  <w:divBdr>
                    <w:top w:val="none" w:sz="0" w:space="0" w:color="auto"/>
                    <w:left w:val="none" w:sz="0" w:space="0" w:color="auto"/>
                    <w:bottom w:val="none" w:sz="0" w:space="0" w:color="auto"/>
                    <w:right w:val="none" w:sz="0" w:space="0" w:color="auto"/>
                  </w:divBdr>
                </w:div>
              </w:divsChild>
            </w:div>
            <w:div w:id="811017424">
              <w:marLeft w:val="0"/>
              <w:marRight w:val="0"/>
              <w:marTop w:val="0"/>
              <w:marBottom w:val="0"/>
              <w:divBdr>
                <w:top w:val="none" w:sz="0" w:space="0" w:color="auto"/>
                <w:left w:val="none" w:sz="0" w:space="0" w:color="auto"/>
                <w:bottom w:val="none" w:sz="0" w:space="0" w:color="auto"/>
                <w:right w:val="none" w:sz="0" w:space="0" w:color="auto"/>
              </w:divBdr>
              <w:divsChild>
                <w:div w:id="928974770">
                  <w:marLeft w:val="0"/>
                  <w:marRight w:val="0"/>
                  <w:marTop w:val="0"/>
                  <w:marBottom w:val="0"/>
                  <w:divBdr>
                    <w:top w:val="none" w:sz="0" w:space="0" w:color="auto"/>
                    <w:left w:val="none" w:sz="0" w:space="0" w:color="auto"/>
                    <w:bottom w:val="none" w:sz="0" w:space="0" w:color="auto"/>
                    <w:right w:val="none" w:sz="0" w:space="0" w:color="auto"/>
                  </w:divBdr>
                </w:div>
              </w:divsChild>
            </w:div>
            <w:div w:id="844054180">
              <w:marLeft w:val="0"/>
              <w:marRight w:val="0"/>
              <w:marTop w:val="0"/>
              <w:marBottom w:val="0"/>
              <w:divBdr>
                <w:top w:val="none" w:sz="0" w:space="0" w:color="auto"/>
                <w:left w:val="none" w:sz="0" w:space="0" w:color="auto"/>
                <w:bottom w:val="none" w:sz="0" w:space="0" w:color="auto"/>
                <w:right w:val="none" w:sz="0" w:space="0" w:color="auto"/>
              </w:divBdr>
              <w:divsChild>
                <w:div w:id="1728185289">
                  <w:marLeft w:val="0"/>
                  <w:marRight w:val="0"/>
                  <w:marTop w:val="0"/>
                  <w:marBottom w:val="0"/>
                  <w:divBdr>
                    <w:top w:val="none" w:sz="0" w:space="0" w:color="auto"/>
                    <w:left w:val="none" w:sz="0" w:space="0" w:color="auto"/>
                    <w:bottom w:val="none" w:sz="0" w:space="0" w:color="auto"/>
                    <w:right w:val="none" w:sz="0" w:space="0" w:color="auto"/>
                  </w:divBdr>
                </w:div>
              </w:divsChild>
            </w:div>
            <w:div w:id="905341962">
              <w:marLeft w:val="0"/>
              <w:marRight w:val="0"/>
              <w:marTop w:val="0"/>
              <w:marBottom w:val="0"/>
              <w:divBdr>
                <w:top w:val="none" w:sz="0" w:space="0" w:color="auto"/>
                <w:left w:val="none" w:sz="0" w:space="0" w:color="auto"/>
                <w:bottom w:val="none" w:sz="0" w:space="0" w:color="auto"/>
                <w:right w:val="none" w:sz="0" w:space="0" w:color="auto"/>
              </w:divBdr>
              <w:divsChild>
                <w:div w:id="52124069">
                  <w:marLeft w:val="0"/>
                  <w:marRight w:val="0"/>
                  <w:marTop w:val="0"/>
                  <w:marBottom w:val="0"/>
                  <w:divBdr>
                    <w:top w:val="none" w:sz="0" w:space="0" w:color="auto"/>
                    <w:left w:val="none" w:sz="0" w:space="0" w:color="auto"/>
                    <w:bottom w:val="none" w:sz="0" w:space="0" w:color="auto"/>
                    <w:right w:val="none" w:sz="0" w:space="0" w:color="auto"/>
                  </w:divBdr>
                </w:div>
              </w:divsChild>
            </w:div>
            <w:div w:id="1072780153">
              <w:marLeft w:val="0"/>
              <w:marRight w:val="0"/>
              <w:marTop w:val="0"/>
              <w:marBottom w:val="0"/>
              <w:divBdr>
                <w:top w:val="none" w:sz="0" w:space="0" w:color="auto"/>
                <w:left w:val="none" w:sz="0" w:space="0" w:color="auto"/>
                <w:bottom w:val="none" w:sz="0" w:space="0" w:color="auto"/>
                <w:right w:val="none" w:sz="0" w:space="0" w:color="auto"/>
              </w:divBdr>
              <w:divsChild>
                <w:div w:id="967393790">
                  <w:marLeft w:val="0"/>
                  <w:marRight w:val="0"/>
                  <w:marTop w:val="0"/>
                  <w:marBottom w:val="0"/>
                  <w:divBdr>
                    <w:top w:val="none" w:sz="0" w:space="0" w:color="auto"/>
                    <w:left w:val="none" w:sz="0" w:space="0" w:color="auto"/>
                    <w:bottom w:val="none" w:sz="0" w:space="0" w:color="auto"/>
                    <w:right w:val="none" w:sz="0" w:space="0" w:color="auto"/>
                  </w:divBdr>
                </w:div>
              </w:divsChild>
            </w:div>
            <w:div w:id="1125470393">
              <w:marLeft w:val="0"/>
              <w:marRight w:val="0"/>
              <w:marTop w:val="0"/>
              <w:marBottom w:val="0"/>
              <w:divBdr>
                <w:top w:val="none" w:sz="0" w:space="0" w:color="auto"/>
                <w:left w:val="none" w:sz="0" w:space="0" w:color="auto"/>
                <w:bottom w:val="none" w:sz="0" w:space="0" w:color="auto"/>
                <w:right w:val="none" w:sz="0" w:space="0" w:color="auto"/>
              </w:divBdr>
              <w:divsChild>
                <w:div w:id="1181965340">
                  <w:marLeft w:val="0"/>
                  <w:marRight w:val="0"/>
                  <w:marTop w:val="0"/>
                  <w:marBottom w:val="0"/>
                  <w:divBdr>
                    <w:top w:val="none" w:sz="0" w:space="0" w:color="auto"/>
                    <w:left w:val="none" w:sz="0" w:space="0" w:color="auto"/>
                    <w:bottom w:val="none" w:sz="0" w:space="0" w:color="auto"/>
                    <w:right w:val="none" w:sz="0" w:space="0" w:color="auto"/>
                  </w:divBdr>
                </w:div>
              </w:divsChild>
            </w:div>
            <w:div w:id="1321232398">
              <w:marLeft w:val="0"/>
              <w:marRight w:val="0"/>
              <w:marTop w:val="0"/>
              <w:marBottom w:val="0"/>
              <w:divBdr>
                <w:top w:val="none" w:sz="0" w:space="0" w:color="auto"/>
                <w:left w:val="none" w:sz="0" w:space="0" w:color="auto"/>
                <w:bottom w:val="none" w:sz="0" w:space="0" w:color="auto"/>
                <w:right w:val="none" w:sz="0" w:space="0" w:color="auto"/>
              </w:divBdr>
              <w:divsChild>
                <w:div w:id="51273880">
                  <w:marLeft w:val="0"/>
                  <w:marRight w:val="0"/>
                  <w:marTop w:val="0"/>
                  <w:marBottom w:val="0"/>
                  <w:divBdr>
                    <w:top w:val="none" w:sz="0" w:space="0" w:color="auto"/>
                    <w:left w:val="none" w:sz="0" w:space="0" w:color="auto"/>
                    <w:bottom w:val="none" w:sz="0" w:space="0" w:color="auto"/>
                    <w:right w:val="none" w:sz="0" w:space="0" w:color="auto"/>
                  </w:divBdr>
                </w:div>
              </w:divsChild>
            </w:div>
            <w:div w:id="1914700174">
              <w:marLeft w:val="0"/>
              <w:marRight w:val="0"/>
              <w:marTop w:val="0"/>
              <w:marBottom w:val="0"/>
              <w:divBdr>
                <w:top w:val="none" w:sz="0" w:space="0" w:color="auto"/>
                <w:left w:val="none" w:sz="0" w:space="0" w:color="auto"/>
                <w:bottom w:val="none" w:sz="0" w:space="0" w:color="auto"/>
                <w:right w:val="none" w:sz="0" w:space="0" w:color="auto"/>
              </w:divBdr>
              <w:divsChild>
                <w:div w:id="19739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20359">
          <w:marLeft w:val="0"/>
          <w:marRight w:val="0"/>
          <w:marTop w:val="0"/>
          <w:marBottom w:val="0"/>
          <w:divBdr>
            <w:top w:val="none" w:sz="0" w:space="0" w:color="auto"/>
            <w:left w:val="none" w:sz="0" w:space="0" w:color="auto"/>
            <w:bottom w:val="none" w:sz="0" w:space="0" w:color="auto"/>
            <w:right w:val="none" w:sz="0" w:space="0" w:color="auto"/>
          </w:divBdr>
        </w:div>
        <w:div w:id="407730885">
          <w:marLeft w:val="0"/>
          <w:marRight w:val="0"/>
          <w:marTop w:val="0"/>
          <w:marBottom w:val="0"/>
          <w:divBdr>
            <w:top w:val="none" w:sz="0" w:space="0" w:color="auto"/>
            <w:left w:val="none" w:sz="0" w:space="0" w:color="auto"/>
            <w:bottom w:val="none" w:sz="0" w:space="0" w:color="auto"/>
            <w:right w:val="none" w:sz="0" w:space="0" w:color="auto"/>
          </w:divBdr>
        </w:div>
        <w:div w:id="414282730">
          <w:marLeft w:val="0"/>
          <w:marRight w:val="0"/>
          <w:marTop w:val="0"/>
          <w:marBottom w:val="0"/>
          <w:divBdr>
            <w:top w:val="none" w:sz="0" w:space="0" w:color="auto"/>
            <w:left w:val="none" w:sz="0" w:space="0" w:color="auto"/>
            <w:bottom w:val="none" w:sz="0" w:space="0" w:color="auto"/>
            <w:right w:val="none" w:sz="0" w:space="0" w:color="auto"/>
          </w:divBdr>
        </w:div>
        <w:div w:id="457451548">
          <w:marLeft w:val="-75"/>
          <w:marRight w:val="0"/>
          <w:marTop w:val="30"/>
          <w:marBottom w:val="30"/>
          <w:divBdr>
            <w:top w:val="none" w:sz="0" w:space="0" w:color="auto"/>
            <w:left w:val="none" w:sz="0" w:space="0" w:color="auto"/>
            <w:bottom w:val="none" w:sz="0" w:space="0" w:color="auto"/>
            <w:right w:val="none" w:sz="0" w:space="0" w:color="auto"/>
          </w:divBdr>
          <w:divsChild>
            <w:div w:id="144905707">
              <w:marLeft w:val="0"/>
              <w:marRight w:val="0"/>
              <w:marTop w:val="0"/>
              <w:marBottom w:val="0"/>
              <w:divBdr>
                <w:top w:val="none" w:sz="0" w:space="0" w:color="auto"/>
                <w:left w:val="none" w:sz="0" w:space="0" w:color="auto"/>
                <w:bottom w:val="none" w:sz="0" w:space="0" w:color="auto"/>
                <w:right w:val="none" w:sz="0" w:space="0" w:color="auto"/>
              </w:divBdr>
              <w:divsChild>
                <w:div w:id="1508524550">
                  <w:marLeft w:val="0"/>
                  <w:marRight w:val="0"/>
                  <w:marTop w:val="0"/>
                  <w:marBottom w:val="0"/>
                  <w:divBdr>
                    <w:top w:val="none" w:sz="0" w:space="0" w:color="auto"/>
                    <w:left w:val="none" w:sz="0" w:space="0" w:color="auto"/>
                    <w:bottom w:val="none" w:sz="0" w:space="0" w:color="auto"/>
                    <w:right w:val="none" w:sz="0" w:space="0" w:color="auto"/>
                  </w:divBdr>
                </w:div>
              </w:divsChild>
            </w:div>
            <w:div w:id="145324845">
              <w:marLeft w:val="0"/>
              <w:marRight w:val="0"/>
              <w:marTop w:val="0"/>
              <w:marBottom w:val="0"/>
              <w:divBdr>
                <w:top w:val="none" w:sz="0" w:space="0" w:color="auto"/>
                <w:left w:val="none" w:sz="0" w:space="0" w:color="auto"/>
                <w:bottom w:val="none" w:sz="0" w:space="0" w:color="auto"/>
                <w:right w:val="none" w:sz="0" w:space="0" w:color="auto"/>
              </w:divBdr>
              <w:divsChild>
                <w:div w:id="666176213">
                  <w:marLeft w:val="0"/>
                  <w:marRight w:val="0"/>
                  <w:marTop w:val="0"/>
                  <w:marBottom w:val="0"/>
                  <w:divBdr>
                    <w:top w:val="none" w:sz="0" w:space="0" w:color="auto"/>
                    <w:left w:val="none" w:sz="0" w:space="0" w:color="auto"/>
                    <w:bottom w:val="none" w:sz="0" w:space="0" w:color="auto"/>
                    <w:right w:val="none" w:sz="0" w:space="0" w:color="auto"/>
                  </w:divBdr>
                </w:div>
              </w:divsChild>
            </w:div>
            <w:div w:id="317156148">
              <w:marLeft w:val="0"/>
              <w:marRight w:val="0"/>
              <w:marTop w:val="0"/>
              <w:marBottom w:val="0"/>
              <w:divBdr>
                <w:top w:val="none" w:sz="0" w:space="0" w:color="auto"/>
                <w:left w:val="none" w:sz="0" w:space="0" w:color="auto"/>
                <w:bottom w:val="none" w:sz="0" w:space="0" w:color="auto"/>
                <w:right w:val="none" w:sz="0" w:space="0" w:color="auto"/>
              </w:divBdr>
              <w:divsChild>
                <w:div w:id="774793174">
                  <w:marLeft w:val="0"/>
                  <w:marRight w:val="0"/>
                  <w:marTop w:val="0"/>
                  <w:marBottom w:val="0"/>
                  <w:divBdr>
                    <w:top w:val="none" w:sz="0" w:space="0" w:color="auto"/>
                    <w:left w:val="none" w:sz="0" w:space="0" w:color="auto"/>
                    <w:bottom w:val="none" w:sz="0" w:space="0" w:color="auto"/>
                    <w:right w:val="none" w:sz="0" w:space="0" w:color="auto"/>
                  </w:divBdr>
                </w:div>
              </w:divsChild>
            </w:div>
            <w:div w:id="651838463">
              <w:marLeft w:val="0"/>
              <w:marRight w:val="0"/>
              <w:marTop w:val="0"/>
              <w:marBottom w:val="0"/>
              <w:divBdr>
                <w:top w:val="none" w:sz="0" w:space="0" w:color="auto"/>
                <w:left w:val="none" w:sz="0" w:space="0" w:color="auto"/>
                <w:bottom w:val="none" w:sz="0" w:space="0" w:color="auto"/>
                <w:right w:val="none" w:sz="0" w:space="0" w:color="auto"/>
              </w:divBdr>
              <w:divsChild>
                <w:div w:id="1572348377">
                  <w:marLeft w:val="0"/>
                  <w:marRight w:val="0"/>
                  <w:marTop w:val="0"/>
                  <w:marBottom w:val="0"/>
                  <w:divBdr>
                    <w:top w:val="none" w:sz="0" w:space="0" w:color="auto"/>
                    <w:left w:val="none" w:sz="0" w:space="0" w:color="auto"/>
                    <w:bottom w:val="none" w:sz="0" w:space="0" w:color="auto"/>
                    <w:right w:val="none" w:sz="0" w:space="0" w:color="auto"/>
                  </w:divBdr>
                </w:div>
              </w:divsChild>
            </w:div>
            <w:div w:id="862980003">
              <w:marLeft w:val="0"/>
              <w:marRight w:val="0"/>
              <w:marTop w:val="0"/>
              <w:marBottom w:val="0"/>
              <w:divBdr>
                <w:top w:val="none" w:sz="0" w:space="0" w:color="auto"/>
                <w:left w:val="none" w:sz="0" w:space="0" w:color="auto"/>
                <w:bottom w:val="none" w:sz="0" w:space="0" w:color="auto"/>
                <w:right w:val="none" w:sz="0" w:space="0" w:color="auto"/>
              </w:divBdr>
              <w:divsChild>
                <w:div w:id="289022376">
                  <w:marLeft w:val="0"/>
                  <w:marRight w:val="0"/>
                  <w:marTop w:val="0"/>
                  <w:marBottom w:val="0"/>
                  <w:divBdr>
                    <w:top w:val="none" w:sz="0" w:space="0" w:color="auto"/>
                    <w:left w:val="none" w:sz="0" w:space="0" w:color="auto"/>
                    <w:bottom w:val="none" w:sz="0" w:space="0" w:color="auto"/>
                    <w:right w:val="none" w:sz="0" w:space="0" w:color="auto"/>
                  </w:divBdr>
                </w:div>
              </w:divsChild>
            </w:div>
            <w:div w:id="1463959011">
              <w:marLeft w:val="0"/>
              <w:marRight w:val="0"/>
              <w:marTop w:val="0"/>
              <w:marBottom w:val="0"/>
              <w:divBdr>
                <w:top w:val="none" w:sz="0" w:space="0" w:color="auto"/>
                <w:left w:val="none" w:sz="0" w:space="0" w:color="auto"/>
                <w:bottom w:val="none" w:sz="0" w:space="0" w:color="auto"/>
                <w:right w:val="none" w:sz="0" w:space="0" w:color="auto"/>
              </w:divBdr>
              <w:divsChild>
                <w:div w:id="1236282370">
                  <w:marLeft w:val="0"/>
                  <w:marRight w:val="0"/>
                  <w:marTop w:val="0"/>
                  <w:marBottom w:val="0"/>
                  <w:divBdr>
                    <w:top w:val="none" w:sz="0" w:space="0" w:color="auto"/>
                    <w:left w:val="none" w:sz="0" w:space="0" w:color="auto"/>
                    <w:bottom w:val="none" w:sz="0" w:space="0" w:color="auto"/>
                    <w:right w:val="none" w:sz="0" w:space="0" w:color="auto"/>
                  </w:divBdr>
                </w:div>
              </w:divsChild>
            </w:div>
            <w:div w:id="1623801538">
              <w:marLeft w:val="0"/>
              <w:marRight w:val="0"/>
              <w:marTop w:val="0"/>
              <w:marBottom w:val="0"/>
              <w:divBdr>
                <w:top w:val="none" w:sz="0" w:space="0" w:color="auto"/>
                <w:left w:val="none" w:sz="0" w:space="0" w:color="auto"/>
                <w:bottom w:val="none" w:sz="0" w:space="0" w:color="auto"/>
                <w:right w:val="none" w:sz="0" w:space="0" w:color="auto"/>
              </w:divBdr>
              <w:divsChild>
                <w:div w:id="23480911">
                  <w:marLeft w:val="0"/>
                  <w:marRight w:val="0"/>
                  <w:marTop w:val="0"/>
                  <w:marBottom w:val="0"/>
                  <w:divBdr>
                    <w:top w:val="none" w:sz="0" w:space="0" w:color="auto"/>
                    <w:left w:val="none" w:sz="0" w:space="0" w:color="auto"/>
                    <w:bottom w:val="none" w:sz="0" w:space="0" w:color="auto"/>
                    <w:right w:val="none" w:sz="0" w:space="0" w:color="auto"/>
                  </w:divBdr>
                </w:div>
              </w:divsChild>
            </w:div>
            <w:div w:id="1691493402">
              <w:marLeft w:val="0"/>
              <w:marRight w:val="0"/>
              <w:marTop w:val="0"/>
              <w:marBottom w:val="0"/>
              <w:divBdr>
                <w:top w:val="none" w:sz="0" w:space="0" w:color="auto"/>
                <w:left w:val="none" w:sz="0" w:space="0" w:color="auto"/>
                <w:bottom w:val="none" w:sz="0" w:space="0" w:color="auto"/>
                <w:right w:val="none" w:sz="0" w:space="0" w:color="auto"/>
              </w:divBdr>
              <w:divsChild>
                <w:div w:id="2135830227">
                  <w:marLeft w:val="0"/>
                  <w:marRight w:val="0"/>
                  <w:marTop w:val="0"/>
                  <w:marBottom w:val="0"/>
                  <w:divBdr>
                    <w:top w:val="none" w:sz="0" w:space="0" w:color="auto"/>
                    <w:left w:val="none" w:sz="0" w:space="0" w:color="auto"/>
                    <w:bottom w:val="none" w:sz="0" w:space="0" w:color="auto"/>
                    <w:right w:val="none" w:sz="0" w:space="0" w:color="auto"/>
                  </w:divBdr>
                </w:div>
              </w:divsChild>
            </w:div>
            <w:div w:id="1734886314">
              <w:marLeft w:val="0"/>
              <w:marRight w:val="0"/>
              <w:marTop w:val="0"/>
              <w:marBottom w:val="0"/>
              <w:divBdr>
                <w:top w:val="none" w:sz="0" w:space="0" w:color="auto"/>
                <w:left w:val="none" w:sz="0" w:space="0" w:color="auto"/>
                <w:bottom w:val="none" w:sz="0" w:space="0" w:color="auto"/>
                <w:right w:val="none" w:sz="0" w:space="0" w:color="auto"/>
              </w:divBdr>
              <w:divsChild>
                <w:div w:id="1499419053">
                  <w:marLeft w:val="0"/>
                  <w:marRight w:val="0"/>
                  <w:marTop w:val="0"/>
                  <w:marBottom w:val="0"/>
                  <w:divBdr>
                    <w:top w:val="none" w:sz="0" w:space="0" w:color="auto"/>
                    <w:left w:val="none" w:sz="0" w:space="0" w:color="auto"/>
                    <w:bottom w:val="none" w:sz="0" w:space="0" w:color="auto"/>
                    <w:right w:val="none" w:sz="0" w:space="0" w:color="auto"/>
                  </w:divBdr>
                </w:div>
              </w:divsChild>
            </w:div>
            <w:div w:id="1778673491">
              <w:marLeft w:val="0"/>
              <w:marRight w:val="0"/>
              <w:marTop w:val="0"/>
              <w:marBottom w:val="0"/>
              <w:divBdr>
                <w:top w:val="none" w:sz="0" w:space="0" w:color="auto"/>
                <w:left w:val="none" w:sz="0" w:space="0" w:color="auto"/>
                <w:bottom w:val="none" w:sz="0" w:space="0" w:color="auto"/>
                <w:right w:val="none" w:sz="0" w:space="0" w:color="auto"/>
              </w:divBdr>
              <w:divsChild>
                <w:div w:id="1889996750">
                  <w:marLeft w:val="0"/>
                  <w:marRight w:val="0"/>
                  <w:marTop w:val="0"/>
                  <w:marBottom w:val="0"/>
                  <w:divBdr>
                    <w:top w:val="none" w:sz="0" w:space="0" w:color="auto"/>
                    <w:left w:val="none" w:sz="0" w:space="0" w:color="auto"/>
                    <w:bottom w:val="none" w:sz="0" w:space="0" w:color="auto"/>
                    <w:right w:val="none" w:sz="0" w:space="0" w:color="auto"/>
                  </w:divBdr>
                </w:div>
              </w:divsChild>
            </w:div>
            <w:div w:id="1880622703">
              <w:marLeft w:val="0"/>
              <w:marRight w:val="0"/>
              <w:marTop w:val="0"/>
              <w:marBottom w:val="0"/>
              <w:divBdr>
                <w:top w:val="none" w:sz="0" w:space="0" w:color="auto"/>
                <w:left w:val="none" w:sz="0" w:space="0" w:color="auto"/>
                <w:bottom w:val="none" w:sz="0" w:space="0" w:color="auto"/>
                <w:right w:val="none" w:sz="0" w:space="0" w:color="auto"/>
              </w:divBdr>
              <w:divsChild>
                <w:div w:id="315961080">
                  <w:marLeft w:val="0"/>
                  <w:marRight w:val="0"/>
                  <w:marTop w:val="0"/>
                  <w:marBottom w:val="0"/>
                  <w:divBdr>
                    <w:top w:val="none" w:sz="0" w:space="0" w:color="auto"/>
                    <w:left w:val="none" w:sz="0" w:space="0" w:color="auto"/>
                    <w:bottom w:val="none" w:sz="0" w:space="0" w:color="auto"/>
                    <w:right w:val="none" w:sz="0" w:space="0" w:color="auto"/>
                  </w:divBdr>
                </w:div>
              </w:divsChild>
            </w:div>
            <w:div w:id="2080788042">
              <w:marLeft w:val="0"/>
              <w:marRight w:val="0"/>
              <w:marTop w:val="0"/>
              <w:marBottom w:val="0"/>
              <w:divBdr>
                <w:top w:val="none" w:sz="0" w:space="0" w:color="auto"/>
                <w:left w:val="none" w:sz="0" w:space="0" w:color="auto"/>
                <w:bottom w:val="none" w:sz="0" w:space="0" w:color="auto"/>
                <w:right w:val="none" w:sz="0" w:space="0" w:color="auto"/>
              </w:divBdr>
              <w:divsChild>
                <w:div w:id="199780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977629">
          <w:marLeft w:val="0"/>
          <w:marRight w:val="0"/>
          <w:marTop w:val="0"/>
          <w:marBottom w:val="0"/>
          <w:divBdr>
            <w:top w:val="none" w:sz="0" w:space="0" w:color="auto"/>
            <w:left w:val="none" w:sz="0" w:space="0" w:color="auto"/>
            <w:bottom w:val="none" w:sz="0" w:space="0" w:color="auto"/>
            <w:right w:val="none" w:sz="0" w:space="0" w:color="auto"/>
          </w:divBdr>
        </w:div>
        <w:div w:id="473789678">
          <w:marLeft w:val="0"/>
          <w:marRight w:val="0"/>
          <w:marTop w:val="0"/>
          <w:marBottom w:val="0"/>
          <w:divBdr>
            <w:top w:val="none" w:sz="0" w:space="0" w:color="auto"/>
            <w:left w:val="none" w:sz="0" w:space="0" w:color="auto"/>
            <w:bottom w:val="none" w:sz="0" w:space="0" w:color="auto"/>
            <w:right w:val="none" w:sz="0" w:space="0" w:color="auto"/>
          </w:divBdr>
        </w:div>
        <w:div w:id="492842147">
          <w:marLeft w:val="0"/>
          <w:marRight w:val="0"/>
          <w:marTop w:val="0"/>
          <w:marBottom w:val="0"/>
          <w:divBdr>
            <w:top w:val="none" w:sz="0" w:space="0" w:color="auto"/>
            <w:left w:val="none" w:sz="0" w:space="0" w:color="auto"/>
            <w:bottom w:val="none" w:sz="0" w:space="0" w:color="auto"/>
            <w:right w:val="none" w:sz="0" w:space="0" w:color="auto"/>
          </w:divBdr>
        </w:div>
        <w:div w:id="549463324">
          <w:marLeft w:val="0"/>
          <w:marRight w:val="0"/>
          <w:marTop w:val="0"/>
          <w:marBottom w:val="0"/>
          <w:divBdr>
            <w:top w:val="none" w:sz="0" w:space="0" w:color="auto"/>
            <w:left w:val="none" w:sz="0" w:space="0" w:color="auto"/>
            <w:bottom w:val="none" w:sz="0" w:space="0" w:color="auto"/>
            <w:right w:val="none" w:sz="0" w:space="0" w:color="auto"/>
          </w:divBdr>
        </w:div>
        <w:div w:id="552156710">
          <w:marLeft w:val="0"/>
          <w:marRight w:val="0"/>
          <w:marTop w:val="0"/>
          <w:marBottom w:val="0"/>
          <w:divBdr>
            <w:top w:val="none" w:sz="0" w:space="0" w:color="auto"/>
            <w:left w:val="none" w:sz="0" w:space="0" w:color="auto"/>
            <w:bottom w:val="none" w:sz="0" w:space="0" w:color="auto"/>
            <w:right w:val="none" w:sz="0" w:space="0" w:color="auto"/>
          </w:divBdr>
        </w:div>
        <w:div w:id="580338891">
          <w:marLeft w:val="0"/>
          <w:marRight w:val="0"/>
          <w:marTop w:val="0"/>
          <w:marBottom w:val="0"/>
          <w:divBdr>
            <w:top w:val="none" w:sz="0" w:space="0" w:color="auto"/>
            <w:left w:val="none" w:sz="0" w:space="0" w:color="auto"/>
            <w:bottom w:val="none" w:sz="0" w:space="0" w:color="auto"/>
            <w:right w:val="none" w:sz="0" w:space="0" w:color="auto"/>
          </w:divBdr>
        </w:div>
        <w:div w:id="583146776">
          <w:marLeft w:val="0"/>
          <w:marRight w:val="0"/>
          <w:marTop w:val="0"/>
          <w:marBottom w:val="0"/>
          <w:divBdr>
            <w:top w:val="none" w:sz="0" w:space="0" w:color="auto"/>
            <w:left w:val="none" w:sz="0" w:space="0" w:color="auto"/>
            <w:bottom w:val="none" w:sz="0" w:space="0" w:color="auto"/>
            <w:right w:val="none" w:sz="0" w:space="0" w:color="auto"/>
          </w:divBdr>
        </w:div>
        <w:div w:id="588848424">
          <w:marLeft w:val="0"/>
          <w:marRight w:val="0"/>
          <w:marTop w:val="0"/>
          <w:marBottom w:val="0"/>
          <w:divBdr>
            <w:top w:val="none" w:sz="0" w:space="0" w:color="auto"/>
            <w:left w:val="none" w:sz="0" w:space="0" w:color="auto"/>
            <w:bottom w:val="none" w:sz="0" w:space="0" w:color="auto"/>
            <w:right w:val="none" w:sz="0" w:space="0" w:color="auto"/>
          </w:divBdr>
        </w:div>
        <w:div w:id="591402692">
          <w:marLeft w:val="0"/>
          <w:marRight w:val="0"/>
          <w:marTop w:val="0"/>
          <w:marBottom w:val="0"/>
          <w:divBdr>
            <w:top w:val="none" w:sz="0" w:space="0" w:color="auto"/>
            <w:left w:val="none" w:sz="0" w:space="0" w:color="auto"/>
            <w:bottom w:val="none" w:sz="0" w:space="0" w:color="auto"/>
            <w:right w:val="none" w:sz="0" w:space="0" w:color="auto"/>
          </w:divBdr>
        </w:div>
        <w:div w:id="605508224">
          <w:marLeft w:val="0"/>
          <w:marRight w:val="0"/>
          <w:marTop w:val="0"/>
          <w:marBottom w:val="0"/>
          <w:divBdr>
            <w:top w:val="none" w:sz="0" w:space="0" w:color="auto"/>
            <w:left w:val="none" w:sz="0" w:space="0" w:color="auto"/>
            <w:bottom w:val="none" w:sz="0" w:space="0" w:color="auto"/>
            <w:right w:val="none" w:sz="0" w:space="0" w:color="auto"/>
          </w:divBdr>
        </w:div>
        <w:div w:id="614756354">
          <w:marLeft w:val="0"/>
          <w:marRight w:val="0"/>
          <w:marTop w:val="0"/>
          <w:marBottom w:val="0"/>
          <w:divBdr>
            <w:top w:val="none" w:sz="0" w:space="0" w:color="auto"/>
            <w:left w:val="none" w:sz="0" w:space="0" w:color="auto"/>
            <w:bottom w:val="none" w:sz="0" w:space="0" w:color="auto"/>
            <w:right w:val="none" w:sz="0" w:space="0" w:color="auto"/>
          </w:divBdr>
        </w:div>
        <w:div w:id="642193706">
          <w:marLeft w:val="0"/>
          <w:marRight w:val="0"/>
          <w:marTop w:val="0"/>
          <w:marBottom w:val="0"/>
          <w:divBdr>
            <w:top w:val="none" w:sz="0" w:space="0" w:color="auto"/>
            <w:left w:val="none" w:sz="0" w:space="0" w:color="auto"/>
            <w:bottom w:val="none" w:sz="0" w:space="0" w:color="auto"/>
            <w:right w:val="none" w:sz="0" w:space="0" w:color="auto"/>
          </w:divBdr>
        </w:div>
        <w:div w:id="680082029">
          <w:marLeft w:val="0"/>
          <w:marRight w:val="0"/>
          <w:marTop w:val="0"/>
          <w:marBottom w:val="0"/>
          <w:divBdr>
            <w:top w:val="none" w:sz="0" w:space="0" w:color="auto"/>
            <w:left w:val="none" w:sz="0" w:space="0" w:color="auto"/>
            <w:bottom w:val="none" w:sz="0" w:space="0" w:color="auto"/>
            <w:right w:val="none" w:sz="0" w:space="0" w:color="auto"/>
          </w:divBdr>
        </w:div>
        <w:div w:id="702098051">
          <w:marLeft w:val="0"/>
          <w:marRight w:val="0"/>
          <w:marTop w:val="0"/>
          <w:marBottom w:val="0"/>
          <w:divBdr>
            <w:top w:val="none" w:sz="0" w:space="0" w:color="auto"/>
            <w:left w:val="none" w:sz="0" w:space="0" w:color="auto"/>
            <w:bottom w:val="none" w:sz="0" w:space="0" w:color="auto"/>
            <w:right w:val="none" w:sz="0" w:space="0" w:color="auto"/>
          </w:divBdr>
        </w:div>
        <w:div w:id="768043117">
          <w:marLeft w:val="0"/>
          <w:marRight w:val="0"/>
          <w:marTop w:val="0"/>
          <w:marBottom w:val="0"/>
          <w:divBdr>
            <w:top w:val="none" w:sz="0" w:space="0" w:color="auto"/>
            <w:left w:val="none" w:sz="0" w:space="0" w:color="auto"/>
            <w:bottom w:val="none" w:sz="0" w:space="0" w:color="auto"/>
            <w:right w:val="none" w:sz="0" w:space="0" w:color="auto"/>
          </w:divBdr>
        </w:div>
        <w:div w:id="771317785">
          <w:marLeft w:val="0"/>
          <w:marRight w:val="0"/>
          <w:marTop w:val="0"/>
          <w:marBottom w:val="0"/>
          <w:divBdr>
            <w:top w:val="none" w:sz="0" w:space="0" w:color="auto"/>
            <w:left w:val="none" w:sz="0" w:space="0" w:color="auto"/>
            <w:bottom w:val="none" w:sz="0" w:space="0" w:color="auto"/>
            <w:right w:val="none" w:sz="0" w:space="0" w:color="auto"/>
          </w:divBdr>
        </w:div>
        <w:div w:id="786853231">
          <w:marLeft w:val="0"/>
          <w:marRight w:val="0"/>
          <w:marTop w:val="0"/>
          <w:marBottom w:val="0"/>
          <w:divBdr>
            <w:top w:val="none" w:sz="0" w:space="0" w:color="auto"/>
            <w:left w:val="none" w:sz="0" w:space="0" w:color="auto"/>
            <w:bottom w:val="none" w:sz="0" w:space="0" w:color="auto"/>
            <w:right w:val="none" w:sz="0" w:space="0" w:color="auto"/>
          </w:divBdr>
        </w:div>
        <w:div w:id="804397455">
          <w:marLeft w:val="0"/>
          <w:marRight w:val="0"/>
          <w:marTop w:val="0"/>
          <w:marBottom w:val="0"/>
          <w:divBdr>
            <w:top w:val="none" w:sz="0" w:space="0" w:color="auto"/>
            <w:left w:val="none" w:sz="0" w:space="0" w:color="auto"/>
            <w:bottom w:val="none" w:sz="0" w:space="0" w:color="auto"/>
            <w:right w:val="none" w:sz="0" w:space="0" w:color="auto"/>
          </w:divBdr>
        </w:div>
        <w:div w:id="823396940">
          <w:marLeft w:val="0"/>
          <w:marRight w:val="0"/>
          <w:marTop w:val="0"/>
          <w:marBottom w:val="0"/>
          <w:divBdr>
            <w:top w:val="none" w:sz="0" w:space="0" w:color="auto"/>
            <w:left w:val="none" w:sz="0" w:space="0" w:color="auto"/>
            <w:bottom w:val="none" w:sz="0" w:space="0" w:color="auto"/>
            <w:right w:val="none" w:sz="0" w:space="0" w:color="auto"/>
          </w:divBdr>
        </w:div>
        <w:div w:id="843323926">
          <w:marLeft w:val="0"/>
          <w:marRight w:val="0"/>
          <w:marTop w:val="0"/>
          <w:marBottom w:val="0"/>
          <w:divBdr>
            <w:top w:val="none" w:sz="0" w:space="0" w:color="auto"/>
            <w:left w:val="none" w:sz="0" w:space="0" w:color="auto"/>
            <w:bottom w:val="none" w:sz="0" w:space="0" w:color="auto"/>
            <w:right w:val="none" w:sz="0" w:space="0" w:color="auto"/>
          </w:divBdr>
        </w:div>
        <w:div w:id="850724973">
          <w:marLeft w:val="0"/>
          <w:marRight w:val="0"/>
          <w:marTop w:val="0"/>
          <w:marBottom w:val="0"/>
          <w:divBdr>
            <w:top w:val="none" w:sz="0" w:space="0" w:color="auto"/>
            <w:left w:val="none" w:sz="0" w:space="0" w:color="auto"/>
            <w:bottom w:val="none" w:sz="0" w:space="0" w:color="auto"/>
            <w:right w:val="none" w:sz="0" w:space="0" w:color="auto"/>
          </w:divBdr>
        </w:div>
        <w:div w:id="856578352">
          <w:marLeft w:val="0"/>
          <w:marRight w:val="0"/>
          <w:marTop w:val="0"/>
          <w:marBottom w:val="0"/>
          <w:divBdr>
            <w:top w:val="none" w:sz="0" w:space="0" w:color="auto"/>
            <w:left w:val="none" w:sz="0" w:space="0" w:color="auto"/>
            <w:bottom w:val="none" w:sz="0" w:space="0" w:color="auto"/>
            <w:right w:val="none" w:sz="0" w:space="0" w:color="auto"/>
          </w:divBdr>
        </w:div>
        <w:div w:id="867714926">
          <w:marLeft w:val="0"/>
          <w:marRight w:val="0"/>
          <w:marTop w:val="0"/>
          <w:marBottom w:val="0"/>
          <w:divBdr>
            <w:top w:val="none" w:sz="0" w:space="0" w:color="auto"/>
            <w:left w:val="none" w:sz="0" w:space="0" w:color="auto"/>
            <w:bottom w:val="none" w:sz="0" w:space="0" w:color="auto"/>
            <w:right w:val="none" w:sz="0" w:space="0" w:color="auto"/>
          </w:divBdr>
        </w:div>
        <w:div w:id="878857134">
          <w:marLeft w:val="0"/>
          <w:marRight w:val="0"/>
          <w:marTop w:val="0"/>
          <w:marBottom w:val="0"/>
          <w:divBdr>
            <w:top w:val="none" w:sz="0" w:space="0" w:color="auto"/>
            <w:left w:val="none" w:sz="0" w:space="0" w:color="auto"/>
            <w:bottom w:val="none" w:sz="0" w:space="0" w:color="auto"/>
            <w:right w:val="none" w:sz="0" w:space="0" w:color="auto"/>
          </w:divBdr>
        </w:div>
        <w:div w:id="909466889">
          <w:marLeft w:val="0"/>
          <w:marRight w:val="0"/>
          <w:marTop w:val="0"/>
          <w:marBottom w:val="0"/>
          <w:divBdr>
            <w:top w:val="none" w:sz="0" w:space="0" w:color="auto"/>
            <w:left w:val="none" w:sz="0" w:space="0" w:color="auto"/>
            <w:bottom w:val="none" w:sz="0" w:space="0" w:color="auto"/>
            <w:right w:val="none" w:sz="0" w:space="0" w:color="auto"/>
          </w:divBdr>
        </w:div>
        <w:div w:id="909849439">
          <w:marLeft w:val="0"/>
          <w:marRight w:val="0"/>
          <w:marTop w:val="0"/>
          <w:marBottom w:val="0"/>
          <w:divBdr>
            <w:top w:val="none" w:sz="0" w:space="0" w:color="auto"/>
            <w:left w:val="none" w:sz="0" w:space="0" w:color="auto"/>
            <w:bottom w:val="none" w:sz="0" w:space="0" w:color="auto"/>
            <w:right w:val="none" w:sz="0" w:space="0" w:color="auto"/>
          </w:divBdr>
        </w:div>
        <w:div w:id="946079579">
          <w:marLeft w:val="0"/>
          <w:marRight w:val="0"/>
          <w:marTop w:val="0"/>
          <w:marBottom w:val="0"/>
          <w:divBdr>
            <w:top w:val="none" w:sz="0" w:space="0" w:color="auto"/>
            <w:left w:val="none" w:sz="0" w:space="0" w:color="auto"/>
            <w:bottom w:val="none" w:sz="0" w:space="0" w:color="auto"/>
            <w:right w:val="none" w:sz="0" w:space="0" w:color="auto"/>
          </w:divBdr>
        </w:div>
        <w:div w:id="970480209">
          <w:marLeft w:val="-75"/>
          <w:marRight w:val="0"/>
          <w:marTop w:val="30"/>
          <w:marBottom w:val="30"/>
          <w:divBdr>
            <w:top w:val="none" w:sz="0" w:space="0" w:color="auto"/>
            <w:left w:val="none" w:sz="0" w:space="0" w:color="auto"/>
            <w:bottom w:val="none" w:sz="0" w:space="0" w:color="auto"/>
            <w:right w:val="none" w:sz="0" w:space="0" w:color="auto"/>
          </w:divBdr>
          <w:divsChild>
            <w:div w:id="147796271">
              <w:marLeft w:val="0"/>
              <w:marRight w:val="0"/>
              <w:marTop w:val="0"/>
              <w:marBottom w:val="0"/>
              <w:divBdr>
                <w:top w:val="none" w:sz="0" w:space="0" w:color="auto"/>
                <w:left w:val="none" w:sz="0" w:space="0" w:color="auto"/>
                <w:bottom w:val="none" w:sz="0" w:space="0" w:color="auto"/>
                <w:right w:val="none" w:sz="0" w:space="0" w:color="auto"/>
              </w:divBdr>
              <w:divsChild>
                <w:div w:id="1541941808">
                  <w:marLeft w:val="0"/>
                  <w:marRight w:val="0"/>
                  <w:marTop w:val="0"/>
                  <w:marBottom w:val="0"/>
                  <w:divBdr>
                    <w:top w:val="none" w:sz="0" w:space="0" w:color="auto"/>
                    <w:left w:val="none" w:sz="0" w:space="0" w:color="auto"/>
                    <w:bottom w:val="none" w:sz="0" w:space="0" w:color="auto"/>
                    <w:right w:val="none" w:sz="0" w:space="0" w:color="auto"/>
                  </w:divBdr>
                </w:div>
              </w:divsChild>
            </w:div>
            <w:div w:id="339084629">
              <w:marLeft w:val="0"/>
              <w:marRight w:val="0"/>
              <w:marTop w:val="0"/>
              <w:marBottom w:val="0"/>
              <w:divBdr>
                <w:top w:val="none" w:sz="0" w:space="0" w:color="auto"/>
                <w:left w:val="none" w:sz="0" w:space="0" w:color="auto"/>
                <w:bottom w:val="none" w:sz="0" w:space="0" w:color="auto"/>
                <w:right w:val="none" w:sz="0" w:space="0" w:color="auto"/>
              </w:divBdr>
              <w:divsChild>
                <w:div w:id="1017082108">
                  <w:marLeft w:val="0"/>
                  <w:marRight w:val="0"/>
                  <w:marTop w:val="0"/>
                  <w:marBottom w:val="0"/>
                  <w:divBdr>
                    <w:top w:val="none" w:sz="0" w:space="0" w:color="auto"/>
                    <w:left w:val="none" w:sz="0" w:space="0" w:color="auto"/>
                    <w:bottom w:val="none" w:sz="0" w:space="0" w:color="auto"/>
                    <w:right w:val="none" w:sz="0" w:space="0" w:color="auto"/>
                  </w:divBdr>
                </w:div>
              </w:divsChild>
            </w:div>
            <w:div w:id="476841919">
              <w:marLeft w:val="0"/>
              <w:marRight w:val="0"/>
              <w:marTop w:val="0"/>
              <w:marBottom w:val="0"/>
              <w:divBdr>
                <w:top w:val="none" w:sz="0" w:space="0" w:color="auto"/>
                <w:left w:val="none" w:sz="0" w:space="0" w:color="auto"/>
                <w:bottom w:val="none" w:sz="0" w:space="0" w:color="auto"/>
                <w:right w:val="none" w:sz="0" w:space="0" w:color="auto"/>
              </w:divBdr>
              <w:divsChild>
                <w:div w:id="42214490">
                  <w:marLeft w:val="0"/>
                  <w:marRight w:val="0"/>
                  <w:marTop w:val="0"/>
                  <w:marBottom w:val="0"/>
                  <w:divBdr>
                    <w:top w:val="none" w:sz="0" w:space="0" w:color="auto"/>
                    <w:left w:val="none" w:sz="0" w:space="0" w:color="auto"/>
                    <w:bottom w:val="none" w:sz="0" w:space="0" w:color="auto"/>
                    <w:right w:val="none" w:sz="0" w:space="0" w:color="auto"/>
                  </w:divBdr>
                </w:div>
              </w:divsChild>
            </w:div>
            <w:div w:id="869995903">
              <w:marLeft w:val="0"/>
              <w:marRight w:val="0"/>
              <w:marTop w:val="0"/>
              <w:marBottom w:val="0"/>
              <w:divBdr>
                <w:top w:val="none" w:sz="0" w:space="0" w:color="auto"/>
                <w:left w:val="none" w:sz="0" w:space="0" w:color="auto"/>
                <w:bottom w:val="none" w:sz="0" w:space="0" w:color="auto"/>
                <w:right w:val="none" w:sz="0" w:space="0" w:color="auto"/>
              </w:divBdr>
              <w:divsChild>
                <w:div w:id="2007660847">
                  <w:marLeft w:val="0"/>
                  <w:marRight w:val="0"/>
                  <w:marTop w:val="0"/>
                  <w:marBottom w:val="0"/>
                  <w:divBdr>
                    <w:top w:val="none" w:sz="0" w:space="0" w:color="auto"/>
                    <w:left w:val="none" w:sz="0" w:space="0" w:color="auto"/>
                    <w:bottom w:val="none" w:sz="0" w:space="0" w:color="auto"/>
                    <w:right w:val="none" w:sz="0" w:space="0" w:color="auto"/>
                  </w:divBdr>
                </w:div>
              </w:divsChild>
            </w:div>
            <w:div w:id="1210727295">
              <w:marLeft w:val="0"/>
              <w:marRight w:val="0"/>
              <w:marTop w:val="0"/>
              <w:marBottom w:val="0"/>
              <w:divBdr>
                <w:top w:val="none" w:sz="0" w:space="0" w:color="auto"/>
                <w:left w:val="none" w:sz="0" w:space="0" w:color="auto"/>
                <w:bottom w:val="none" w:sz="0" w:space="0" w:color="auto"/>
                <w:right w:val="none" w:sz="0" w:space="0" w:color="auto"/>
              </w:divBdr>
              <w:divsChild>
                <w:div w:id="20514691">
                  <w:marLeft w:val="0"/>
                  <w:marRight w:val="0"/>
                  <w:marTop w:val="0"/>
                  <w:marBottom w:val="0"/>
                  <w:divBdr>
                    <w:top w:val="none" w:sz="0" w:space="0" w:color="auto"/>
                    <w:left w:val="none" w:sz="0" w:space="0" w:color="auto"/>
                    <w:bottom w:val="none" w:sz="0" w:space="0" w:color="auto"/>
                    <w:right w:val="none" w:sz="0" w:space="0" w:color="auto"/>
                  </w:divBdr>
                </w:div>
              </w:divsChild>
            </w:div>
            <w:div w:id="1637418652">
              <w:marLeft w:val="0"/>
              <w:marRight w:val="0"/>
              <w:marTop w:val="0"/>
              <w:marBottom w:val="0"/>
              <w:divBdr>
                <w:top w:val="none" w:sz="0" w:space="0" w:color="auto"/>
                <w:left w:val="none" w:sz="0" w:space="0" w:color="auto"/>
                <w:bottom w:val="none" w:sz="0" w:space="0" w:color="auto"/>
                <w:right w:val="none" w:sz="0" w:space="0" w:color="auto"/>
              </w:divBdr>
              <w:divsChild>
                <w:div w:id="653265186">
                  <w:marLeft w:val="0"/>
                  <w:marRight w:val="0"/>
                  <w:marTop w:val="0"/>
                  <w:marBottom w:val="0"/>
                  <w:divBdr>
                    <w:top w:val="none" w:sz="0" w:space="0" w:color="auto"/>
                    <w:left w:val="none" w:sz="0" w:space="0" w:color="auto"/>
                    <w:bottom w:val="none" w:sz="0" w:space="0" w:color="auto"/>
                    <w:right w:val="none" w:sz="0" w:space="0" w:color="auto"/>
                  </w:divBdr>
                </w:div>
              </w:divsChild>
            </w:div>
            <w:div w:id="1799687075">
              <w:marLeft w:val="0"/>
              <w:marRight w:val="0"/>
              <w:marTop w:val="0"/>
              <w:marBottom w:val="0"/>
              <w:divBdr>
                <w:top w:val="none" w:sz="0" w:space="0" w:color="auto"/>
                <w:left w:val="none" w:sz="0" w:space="0" w:color="auto"/>
                <w:bottom w:val="none" w:sz="0" w:space="0" w:color="auto"/>
                <w:right w:val="none" w:sz="0" w:space="0" w:color="auto"/>
              </w:divBdr>
              <w:divsChild>
                <w:div w:id="412169613">
                  <w:marLeft w:val="0"/>
                  <w:marRight w:val="0"/>
                  <w:marTop w:val="0"/>
                  <w:marBottom w:val="0"/>
                  <w:divBdr>
                    <w:top w:val="none" w:sz="0" w:space="0" w:color="auto"/>
                    <w:left w:val="none" w:sz="0" w:space="0" w:color="auto"/>
                    <w:bottom w:val="none" w:sz="0" w:space="0" w:color="auto"/>
                    <w:right w:val="none" w:sz="0" w:space="0" w:color="auto"/>
                  </w:divBdr>
                </w:div>
              </w:divsChild>
            </w:div>
            <w:div w:id="1889223317">
              <w:marLeft w:val="0"/>
              <w:marRight w:val="0"/>
              <w:marTop w:val="0"/>
              <w:marBottom w:val="0"/>
              <w:divBdr>
                <w:top w:val="none" w:sz="0" w:space="0" w:color="auto"/>
                <w:left w:val="none" w:sz="0" w:space="0" w:color="auto"/>
                <w:bottom w:val="none" w:sz="0" w:space="0" w:color="auto"/>
                <w:right w:val="none" w:sz="0" w:space="0" w:color="auto"/>
              </w:divBdr>
              <w:divsChild>
                <w:div w:id="95366350">
                  <w:marLeft w:val="0"/>
                  <w:marRight w:val="0"/>
                  <w:marTop w:val="0"/>
                  <w:marBottom w:val="0"/>
                  <w:divBdr>
                    <w:top w:val="none" w:sz="0" w:space="0" w:color="auto"/>
                    <w:left w:val="none" w:sz="0" w:space="0" w:color="auto"/>
                    <w:bottom w:val="none" w:sz="0" w:space="0" w:color="auto"/>
                    <w:right w:val="none" w:sz="0" w:space="0" w:color="auto"/>
                  </w:divBdr>
                </w:div>
              </w:divsChild>
            </w:div>
            <w:div w:id="1957253326">
              <w:marLeft w:val="0"/>
              <w:marRight w:val="0"/>
              <w:marTop w:val="0"/>
              <w:marBottom w:val="0"/>
              <w:divBdr>
                <w:top w:val="none" w:sz="0" w:space="0" w:color="auto"/>
                <w:left w:val="none" w:sz="0" w:space="0" w:color="auto"/>
                <w:bottom w:val="none" w:sz="0" w:space="0" w:color="auto"/>
                <w:right w:val="none" w:sz="0" w:space="0" w:color="auto"/>
              </w:divBdr>
              <w:divsChild>
                <w:div w:id="1779520367">
                  <w:marLeft w:val="0"/>
                  <w:marRight w:val="0"/>
                  <w:marTop w:val="0"/>
                  <w:marBottom w:val="0"/>
                  <w:divBdr>
                    <w:top w:val="none" w:sz="0" w:space="0" w:color="auto"/>
                    <w:left w:val="none" w:sz="0" w:space="0" w:color="auto"/>
                    <w:bottom w:val="none" w:sz="0" w:space="0" w:color="auto"/>
                    <w:right w:val="none" w:sz="0" w:space="0" w:color="auto"/>
                  </w:divBdr>
                </w:div>
              </w:divsChild>
            </w:div>
            <w:div w:id="2082170617">
              <w:marLeft w:val="0"/>
              <w:marRight w:val="0"/>
              <w:marTop w:val="0"/>
              <w:marBottom w:val="0"/>
              <w:divBdr>
                <w:top w:val="none" w:sz="0" w:space="0" w:color="auto"/>
                <w:left w:val="none" w:sz="0" w:space="0" w:color="auto"/>
                <w:bottom w:val="none" w:sz="0" w:space="0" w:color="auto"/>
                <w:right w:val="none" w:sz="0" w:space="0" w:color="auto"/>
              </w:divBdr>
              <w:divsChild>
                <w:div w:id="99495248">
                  <w:marLeft w:val="0"/>
                  <w:marRight w:val="0"/>
                  <w:marTop w:val="0"/>
                  <w:marBottom w:val="0"/>
                  <w:divBdr>
                    <w:top w:val="none" w:sz="0" w:space="0" w:color="auto"/>
                    <w:left w:val="none" w:sz="0" w:space="0" w:color="auto"/>
                    <w:bottom w:val="none" w:sz="0" w:space="0" w:color="auto"/>
                    <w:right w:val="none" w:sz="0" w:space="0" w:color="auto"/>
                  </w:divBdr>
                </w:div>
              </w:divsChild>
            </w:div>
            <w:div w:id="2098213905">
              <w:marLeft w:val="0"/>
              <w:marRight w:val="0"/>
              <w:marTop w:val="0"/>
              <w:marBottom w:val="0"/>
              <w:divBdr>
                <w:top w:val="none" w:sz="0" w:space="0" w:color="auto"/>
                <w:left w:val="none" w:sz="0" w:space="0" w:color="auto"/>
                <w:bottom w:val="none" w:sz="0" w:space="0" w:color="auto"/>
                <w:right w:val="none" w:sz="0" w:space="0" w:color="auto"/>
              </w:divBdr>
              <w:divsChild>
                <w:div w:id="169217055">
                  <w:marLeft w:val="0"/>
                  <w:marRight w:val="0"/>
                  <w:marTop w:val="0"/>
                  <w:marBottom w:val="0"/>
                  <w:divBdr>
                    <w:top w:val="none" w:sz="0" w:space="0" w:color="auto"/>
                    <w:left w:val="none" w:sz="0" w:space="0" w:color="auto"/>
                    <w:bottom w:val="none" w:sz="0" w:space="0" w:color="auto"/>
                    <w:right w:val="none" w:sz="0" w:space="0" w:color="auto"/>
                  </w:divBdr>
                </w:div>
              </w:divsChild>
            </w:div>
            <w:div w:id="2145661041">
              <w:marLeft w:val="0"/>
              <w:marRight w:val="0"/>
              <w:marTop w:val="0"/>
              <w:marBottom w:val="0"/>
              <w:divBdr>
                <w:top w:val="none" w:sz="0" w:space="0" w:color="auto"/>
                <w:left w:val="none" w:sz="0" w:space="0" w:color="auto"/>
                <w:bottom w:val="none" w:sz="0" w:space="0" w:color="auto"/>
                <w:right w:val="none" w:sz="0" w:space="0" w:color="auto"/>
              </w:divBdr>
              <w:divsChild>
                <w:div w:id="102309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307344">
          <w:marLeft w:val="0"/>
          <w:marRight w:val="0"/>
          <w:marTop w:val="0"/>
          <w:marBottom w:val="0"/>
          <w:divBdr>
            <w:top w:val="none" w:sz="0" w:space="0" w:color="auto"/>
            <w:left w:val="none" w:sz="0" w:space="0" w:color="auto"/>
            <w:bottom w:val="none" w:sz="0" w:space="0" w:color="auto"/>
            <w:right w:val="none" w:sz="0" w:space="0" w:color="auto"/>
          </w:divBdr>
        </w:div>
        <w:div w:id="1058045593">
          <w:marLeft w:val="0"/>
          <w:marRight w:val="0"/>
          <w:marTop w:val="0"/>
          <w:marBottom w:val="0"/>
          <w:divBdr>
            <w:top w:val="none" w:sz="0" w:space="0" w:color="auto"/>
            <w:left w:val="none" w:sz="0" w:space="0" w:color="auto"/>
            <w:bottom w:val="none" w:sz="0" w:space="0" w:color="auto"/>
            <w:right w:val="none" w:sz="0" w:space="0" w:color="auto"/>
          </w:divBdr>
        </w:div>
        <w:div w:id="1084299279">
          <w:marLeft w:val="0"/>
          <w:marRight w:val="0"/>
          <w:marTop w:val="0"/>
          <w:marBottom w:val="0"/>
          <w:divBdr>
            <w:top w:val="none" w:sz="0" w:space="0" w:color="auto"/>
            <w:left w:val="none" w:sz="0" w:space="0" w:color="auto"/>
            <w:bottom w:val="none" w:sz="0" w:space="0" w:color="auto"/>
            <w:right w:val="none" w:sz="0" w:space="0" w:color="auto"/>
          </w:divBdr>
        </w:div>
        <w:div w:id="1105423441">
          <w:marLeft w:val="-75"/>
          <w:marRight w:val="0"/>
          <w:marTop w:val="30"/>
          <w:marBottom w:val="30"/>
          <w:divBdr>
            <w:top w:val="none" w:sz="0" w:space="0" w:color="auto"/>
            <w:left w:val="none" w:sz="0" w:space="0" w:color="auto"/>
            <w:bottom w:val="none" w:sz="0" w:space="0" w:color="auto"/>
            <w:right w:val="none" w:sz="0" w:space="0" w:color="auto"/>
          </w:divBdr>
          <w:divsChild>
            <w:div w:id="2706777">
              <w:marLeft w:val="0"/>
              <w:marRight w:val="0"/>
              <w:marTop w:val="0"/>
              <w:marBottom w:val="0"/>
              <w:divBdr>
                <w:top w:val="none" w:sz="0" w:space="0" w:color="auto"/>
                <w:left w:val="none" w:sz="0" w:space="0" w:color="auto"/>
                <w:bottom w:val="none" w:sz="0" w:space="0" w:color="auto"/>
                <w:right w:val="none" w:sz="0" w:space="0" w:color="auto"/>
              </w:divBdr>
              <w:divsChild>
                <w:div w:id="1972320957">
                  <w:marLeft w:val="0"/>
                  <w:marRight w:val="0"/>
                  <w:marTop w:val="0"/>
                  <w:marBottom w:val="0"/>
                  <w:divBdr>
                    <w:top w:val="none" w:sz="0" w:space="0" w:color="auto"/>
                    <w:left w:val="none" w:sz="0" w:space="0" w:color="auto"/>
                    <w:bottom w:val="none" w:sz="0" w:space="0" w:color="auto"/>
                    <w:right w:val="none" w:sz="0" w:space="0" w:color="auto"/>
                  </w:divBdr>
                </w:div>
              </w:divsChild>
            </w:div>
            <w:div w:id="84155126">
              <w:marLeft w:val="0"/>
              <w:marRight w:val="0"/>
              <w:marTop w:val="0"/>
              <w:marBottom w:val="0"/>
              <w:divBdr>
                <w:top w:val="none" w:sz="0" w:space="0" w:color="auto"/>
                <w:left w:val="none" w:sz="0" w:space="0" w:color="auto"/>
                <w:bottom w:val="none" w:sz="0" w:space="0" w:color="auto"/>
                <w:right w:val="none" w:sz="0" w:space="0" w:color="auto"/>
              </w:divBdr>
              <w:divsChild>
                <w:div w:id="617445328">
                  <w:marLeft w:val="0"/>
                  <w:marRight w:val="0"/>
                  <w:marTop w:val="0"/>
                  <w:marBottom w:val="0"/>
                  <w:divBdr>
                    <w:top w:val="none" w:sz="0" w:space="0" w:color="auto"/>
                    <w:left w:val="none" w:sz="0" w:space="0" w:color="auto"/>
                    <w:bottom w:val="none" w:sz="0" w:space="0" w:color="auto"/>
                    <w:right w:val="none" w:sz="0" w:space="0" w:color="auto"/>
                  </w:divBdr>
                </w:div>
              </w:divsChild>
            </w:div>
            <w:div w:id="109712588">
              <w:marLeft w:val="0"/>
              <w:marRight w:val="0"/>
              <w:marTop w:val="0"/>
              <w:marBottom w:val="0"/>
              <w:divBdr>
                <w:top w:val="none" w:sz="0" w:space="0" w:color="auto"/>
                <w:left w:val="none" w:sz="0" w:space="0" w:color="auto"/>
                <w:bottom w:val="none" w:sz="0" w:space="0" w:color="auto"/>
                <w:right w:val="none" w:sz="0" w:space="0" w:color="auto"/>
              </w:divBdr>
              <w:divsChild>
                <w:div w:id="1444954036">
                  <w:marLeft w:val="0"/>
                  <w:marRight w:val="0"/>
                  <w:marTop w:val="0"/>
                  <w:marBottom w:val="0"/>
                  <w:divBdr>
                    <w:top w:val="none" w:sz="0" w:space="0" w:color="auto"/>
                    <w:left w:val="none" w:sz="0" w:space="0" w:color="auto"/>
                    <w:bottom w:val="none" w:sz="0" w:space="0" w:color="auto"/>
                    <w:right w:val="none" w:sz="0" w:space="0" w:color="auto"/>
                  </w:divBdr>
                </w:div>
              </w:divsChild>
            </w:div>
            <w:div w:id="197280689">
              <w:marLeft w:val="0"/>
              <w:marRight w:val="0"/>
              <w:marTop w:val="0"/>
              <w:marBottom w:val="0"/>
              <w:divBdr>
                <w:top w:val="none" w:sz="0" w:space="0" w:color="auto"/>
                <w:left w:val="none" w:sz="0" w:space="0" w:color="auto"/>
                <w:bottom w:val="none" w:sz="0" w:space="0" w:color="auto"/>
                <w:right w:val="none" w:sz="0" w:space="0" w:color="auto"/>
              </w:divBdr>
              <w:divsChild>
                <w:div w:id="118694394">
                  <w:marLeft w:val="0"/>
                  <w:marRight w:val="0"/>
                  <w:marTop w:val="0"/>
                  <w:marBottom w:val="0"/>
                  <w:divBdr>
                    <w:top w:val="none" w:sz="0" w:space="0" w:color="auto"/>
                    <w:left w:val="none" w:sz="0" w:space="0" w:color="auto"/>
                    <w:bottom w:val="none" w:sz="0" w:space="0" w:color="auto"/>
                    <w:right w:val="none" w:sz="0" w:space="0" w:color="auto"/>
                  </w:divBdr>
                </w:div>
              </w:divsChild>
            </w:div>
            <w:div w:id="220823159">
              <w:marLeft w:val="0"/>
              <w:marRight w:val="0"/>
              <w:marTop w:val="0"/>
              <w:marBottom w:val="0"/>
              <w:divBdr>
                <w:top w:val="none" w:sz="0" w:space="0" w:color="auto"/>
                <w:left w:val="none" w:sz="0" w:space="0" w:color="auto"/>
                <w:bottom w:val="none" w:sz="0" w:space="0" w:color="auto"/>
                <w:right w:val="none" w:sz="0" w:space="0" w:color="auto"/>
              </w:divBdr>
              <w:divsChild>
                <w:div w:id="1495486433">
                  <w:marLeft w:val="0"/>
                  <w:marRight w:val="0"/>
                  <w:marTop w:val="0"/>
                  <w:marBottom w:val="0"/>
                  <w:divBdr>
                    <w:top w:val="none" w:sz="0" w:space="0" w:color="auto"/>
                    <w:left w:val="none" w:sz="0" w:space="0" w:color="auto"/>
                    <w:bottom w:val="none" w:sz="0" w:space="0" w:color="auto"/>
                    <w:right w:val="none" w:sz="0" w:space="0" w:color="auto"/>
                  </w:divBdr>
                </w:div>
              </w:divsChild>
            </w:div>
            <w:div w:id="272981943">
              <w:marLeft w:val="0"/>
              <w:marRight w:val="0"/>
              <w:marTop w:val="0"/>
              <w:marBottom w:val="0"/>
              <w:divBdr>
                <w:top w:val="none" w:sz="0" w:space="0" w:color="auto"/>
                <w:left w:val="none" w:sz="0" w:space="0" w:color="auto"/>
                <w:bottom w:val="none" w:sz="0" w:space="0" w:color="auto"/>
                <w:right w:val="none" w:sz="0" w:space="0" w:color="auto"/>
              </w:divBdr>
              <w:divsChild>
                <w:div w:id="1797874812">
                  <w:marLeft w:val="0"/>
                  <w:marRight w:val="0"/>
                  <w:marTop w:val="0"/>
                  <w:marBottom w:val="0"/>
                  <w:divBdr>
                    <w:top w:val="none" w:sz="0" w:space="0" w:color="auto"/>
                    <w:left w:val="none" w:sz="0" w:space="0" w:color="auto"/>
                    <w:bottom w:val="none" w:sz="0" w:space="0" w:color="auto"/>
                    <w:right w:val="none" w:sz="0" w:space="0" w:color="auto"/>
                  </w:divBdr>
                </w:div>
              </w:divsChild>
            </w:div>
            <w:div w:id="289409072">
              <w:marLeft w:val="0"/>
              <w:marRight w:val="0"/>
              <w:marTop w:val="0"/>
              <w:marBottom w:val="0"/>
              <w:divBdr>
                <w:top w:val="none" w:sz="0" w:space="0" w:color="auto"/>
                <w:left w:val="none" w:sz="0" w:space="0" w:color="auto"/>
                <w:bottom w:val="none" w:sz="0" w:space="0" w:color="auto"/>
                <w:right w:val="none" w:sz="0" w:space="0" w:color="auto"/>
              </w:divBdr>
              <w:divsChild>
                <w:div w:id="146946816">
                  <w:marLeft w:val="0"/>
                  <w:marRight w:val="0"/>
                  <w:marTop w:val="0"/>
                  <w:marBottom w:val="0"/>
                  <w:divBdr>
                    <w:top w:val="none" w:sz="0" w:space="0" w:color="auto"/>
                    <w:left w:val="none" w:sz="0" w:space="0" w:color="auto"/>
                    <w:bottom w:val="none" w:sz="0" w:space="0" w:color="auto"/>
                    <w:right w:val="none" w:sz="0" w:space="0" w:color="auto"/>
                  </w:divBdr>
                </w:div>
              </w:divsChild>
            </w:div>
            <w:div w:id="346686609">
              <w:marLeft w:val="0"/>
              <w:marRight w:val="0"/>
              <w:marTop w:val="0"/>
              <w:marBottom w:val="0"/>
              <w:divBdr>
                <w:top w:val="none" w:sz="0" w:space="0" w:color="auto"/>
                <w:left w:val="none" w:sz="0" w:space="0" w:color="auto"/>
                <w:bottom w:val="none" w:sz="0" w:space="0" w:color="auto"/>
                <w:right w:val="none" w:sz="0" w:space="0" w:color="auto"/>
              </w:divBdr>
              <w:divsChild>
                <w:div w:id="1405032287">
                  <w:marLeft w:val="0"/>
                  <w:marRight w:val="0"/>
                  <w:marTop w:val="0"/>
                  <w:marBottom w:val="0"/>
                  <w:divBdr>
                    <w:top w:val="none" w:sz="0" w:space="0" w:color="auto"/>
                    <w:left w:val="none" w:sz="0" w:space="0" w:color="auto"/>
                    <w:bottom w:val="none" w:sz="0" w:space="0" w:color="auto"/>
                    <w:right w:val="none" w:sz="0" w:space="0" w:color="auto"/>
                  </w:divBdr>
                </w:div>
              </w:divsChild>
            </w:div>
            <w:div w:id="405735624">
              <w:marLeft w:val="0"/>
              <w:marRight w:val="0"/>
              <w:marTop w:val="0"/>
              <w:marBottom w:val="0"/>
              <w:divBdr>
                <w:top w:val="none" w:sz="0" w:space="0" w:color="auto"/>
                <w:left w:val="none" w:sz="0" w:space="0" w:color="auto"/>
                <w:bottom w:val="none" w:sz="0" w:space="0" w:color="auto"/>
                <w:right w:val="none" w:sz="0" w:space="0" w:color="auto"/>
              </w:divBdr>
              <w:divsChild>
                <w:div w:id="1336230430">
                  <w:marLeft w:val="0"/>
                  <w:marRight w:val="0"/>
                  <w:marTop w:val="0"/>
                  <w:marBottom w:val="0"/>
                  <w:divBdr>
                    <w:top w:val="none" w:sz="0" w:space="0" w:color="auto"/>
                    <w:left w:val="none" w:sz="0" w:space="0" w:color="auto"/>
                    <w:bottom w:val="none" w:sz="0" w:space="0" w:color="auto"/>
                    <w:right w:val="none" w:sz="0" w:space="0" w:color="auto"/>
                  </w:divBdr>
                </w:div>
              </w:divsChild>
            </w:div>
            <w:div w:id="580019921">
              <w:marLeft w:val="0"/>
              <w:marRight w:val="0"/>
              <w:marTop w:val="0"/>
              <w:marBottom w:val="0"/>
              <w:divBdr>
                <w:top w:val="none" w:sz="0" w:space="0" w:color="auto"/>
                <w:left w:val="none" w:sz="0" w:space="0" w:color="auto"/>
                <w:bottom w:val="none" w:sz="0" w:space="0" w:color="auto"/>
                <w:right w:val="none" w:sz="0" w:space="0" w:color="auto"/>
              </w:divBdr>
              <w:divsChild>
                <w:div w:id="1149326106">
                  <w:marLeft w:val="0"/>
                  <w:marRight w:val="0"/>
                  <w:marTop w:val="0"/>
                  <w:marBottom w:val="0"/>
                  <w:divBdr>
                    <w:top w:val="none" w:sz="0" w:space="0" w:color="auto"/>
                    <w:left w:val="none" w:sz="0" w:space="0" w:color="auto"/>
                    <w:bottom w:val="none" w:sz="0" w:space="0" w:color="auto"/>
                    <w:right w:val="none" w:sz="0" w:space="0" w:color="auto"/>
                  </w:divBdr>
                </w:div>
              </w:divsChild>
            </w:div>
            <w:div w:id="936213128">
              <w:marLeft w:val="0"/>
              <w:marRight w:val="0"/>
              <w:marTop w:val="0"/>
              <w:marBottom w:val="0"/>
              <w:divBdr>
                <w:top w:val="none" w:sz="0" w:space="0" w:color="auto"/>
                <w:left w:val="none" w:sz="0" w:space="0" w:color="auto"/>
                <w:bottom w:val="none" w:sz="0" w:space="0" w:color="auto"/>
                <w:right w:val="none" w:sz="0" w:space="0" w:color="auto"/>
              </w:divBdr>
              <w:divsChild>
                <w:div w:id="1419323283">
                  <w:marLeft w:val="0"/>
                  <w:marRight w:val="0"/>
                  <w:marTop w:val="0"/>
                  <w:marBottom w:val="0"/>
                  <w:divBdr>
                    <w:top w:val="none" w:sz="0" w:space="0" w:color="auto"/>
                    <w:left w:val="none" w:sz="0" w:space="0" w:color="auto"/>
                    <w:bottom w:val="none" w:sz="0" w:space="0" w:color="auto"/>
                    <w:right w:val="none" w:sz="0" w:space="0" w:color="auto"/>
                  </w:divBdr>
                </w:div>
              </w:divsChild>
            </w:div>
            <w:div w:id="945963927">
              <w:marLeft w:val="0"/>
              <w:marRight w:val="0"/>
              <w:marTop w:val="0"/>
              <w:marBottom w:val="0"/>
              <w:divBdr>
                <w:top w:val="none" w:sz="0" w:space="0" w:color="auto"/>
                <w:left w:val="none" w:sz="0" w:space="0" w:color="auto"/>
                <w:bottom w:val="none" w:sz="0" w:space="0" w:color="auto"/>
                <w:right w:val="none" w:sz="0" w:space="0" w:color="auto"/>
              </w:divBdr>
              <w:divsChild>
                <w:div w:id="2121366288">
                  <w:marLeft w:val="0"/>
                  <w:marRight w:val="0"/>
                  <w:marTop w:val="0"/>
                  <w:marBottom w:val="0"/>
                  <w:divBdr>
                    <w:top w:val="none" w:sz="0" w:space="0" w:color="auto"/>
                    <w:left w:val="none" w:sz="0" w:space="0" w:color="auto"/>
                    <w:bottom w:val="none" w:sz="0" w:space="0" w:color="auto"/>
                    <w:right w:val="none" w:sz="0" w:space="0" w:color="auto"/>
                  </w:divBdr>
                </w:div>
              </w:divsChild>
            </w:div>
            <w:div w:id="1108504536">
              <w:marLeft w:val="0"/>
              <w:marRight w:val="0"/>
              <w:marTop w:val="0"/>
              <w:marBottom w:val="0"/>
              <w:divBdr>
                <w:top w:val="none" w:sz="0" w:space="0" w:color="auto"/>
                <w:left w:val="none" w:sz="0" w:space="0" w:color="auto"/>
                <w:bottom w:val="none" w:sz="0" w:space="0" w:color="auto"/>
                <w:right w:val="none" w:sz="0" w:space="0" w:color="auto"/>
              </w:divBdr>
              <w:divsChild>
                <w:div w:id="648218099">
                  <w:marLeft w:val="0"/>
                  <w:marRight w:val="0"/>
                  <w:marTop w:val="0"/>
                  <w:marBottom w:val="0"/>
                  <w:divBdr>
                    <w:top w:val="none" w:sz="0" w:space="0" w:color="auto"/>
                    <w:left w:val="none" w:sz="0" w:space="0" w:color="auto"/>
                    <w:bottom w:val="none" w:sz="0" w:space="0" w:color="auto"/>
                    <w:right w:val="none" w:sz="0" w:space="0" w:color="auto"/>
                  </w:divBdr>
                </w:div>
              </w:divsChild>
            </w:div>
            <w:div w:id="1440754419">
              <w:marLeft w:val="0"/>
              <w:marRight w:val="0"/>
              <w:marTop w:val="0"/>
              <w:marBottom w:val="0"/>
              <w:divBdr>
                <w:top w:val="none" w:sz="0" w:space="0" w:color="auto"/>
                <w:left w:val="none" w:sz="0" w:space="0" w:color="auto"/>
                <w:bottom w:val="none" w:sz="0" w:space="0" w:color="auto"/>
                <w:right w:val="none" w:sz="0" w:space="0" w:color="auto"/>
              </w:divBdr>
              <w:divsChild>
                <w:div w:id="154150827">
                  <w:marLeft w:val="0"/>
                  <w:marRight w:val="0"/>
                  <w:marTop w:val="0"/>
                  <w:marBottom w:val="0"/>
                  <w:divBdr>
                    <w:top w:val="none" w:sz="0" w:space="0" w:color="auto"/>
                    <w:left w:val="none" w:sz="0" w:space="0" w:color="auto"/>
                    <w:bottom w:val="none" w:sz="0" w:space="0" w:color="auto"/>
                    <w:right w:val="none" w:sz="0" w:space="0" w:color="auto"/>
                  </w:divBdr>
                </w:div>
              </w:divsChild>
            </w:div>
            <w:div w:id="1627928064">
              <w:marLeft w:val="0"/>
              <w:marRight w:val="0"/>
              <w:marTop w:val="0"/>
              <w:marBottom w:val="0"/>
              <w:divBdr>
                <w:top w:val="none" w:sz="0" w:space="0" w:color="auto"/>
                <w:left w:val="none" w:sz="0" w:space="0" w:color="auto"/>
                <w:bottom w:val="none" w:sz="0" w:space="0" w:color="auto"/>
                <w:right w:val="none" w:sz="0" w:space="0" w:color="auto"/>
              </w:divBdr>
              <w:divsChild>
                <w:div w:id="1123962858">
                  <w:marLeft w:val="0"/>
                  <w:marRight w:val="0"/>
                  <w:marTop w:val="0"/>
                  <w:marBottom w:val="0"/>
                  <w:divBdr>
                    <w:top w:val="none" w:sz="0" w:space="0" w:color="auto"/>
                    <w:left w:val="none" w:sz="0" w:space="0" w:color="auto"/>
                    <w:bottom w:val="none" w:sz="0" w:space="0" w:color="auto"/>
                    <w:right w:val="none" w:sz="0" w:space="0" w:color="auto"/>
                  </w:divBdr>
                </w:div>
              </w:divsChild>
            </w:div>
            <w:div w:id="1799447816">
              <w:marLeft w:val="0"/>
              <w:marRight w:val="0"/>
              <w:marTop w:val="0"/>
              <w:marBottom w:val="0"/>
              <w:divBdr>
                <w:top w:val="none" w:sz="0" w:space="0" w:color="auto"/>
                <w:left w:val="none" w:sz="0" w:space="0" w:color="auto"/>
                <w:bottom w:val="none" w:sz="0" w:space="0" w:color="auto"/>
                <w:right w:val="none" w:sz="0" w:space="0" w:color="auto"/>
              </w:divBdr>
              <w:divsChild>
                <w:div w:id="471950422">
                  <w:marLeft w:val="0"/>
                  <w:marRight w:val="0"/>
                  <w:marTop w:val="0"/>
                  <w:marBottom w:val="0"/>
                  <w:divBdr>
                    <w:top w:val="none" w:sz="0" w:space="0" w:color="auto"/>
                    <w:left w:val="none" w:sz="0" w:space="0" w:color="auto"/>
                    <w:bottom w:val="none" w:sz="0" w:space="0" w:color="auto"/>
                    <w:right w:val="none" w:sz="0" w:space="0" w:color="auto"/>
                  </w:divBdr>
                </w:div>
              </w:divsChild>
            </w:div>
            <w:div w:id="1902860617">
              <w:marLeft w:val="0"/>
              <w:marRight w:val="0"/>
              <w:marTop w:val="0"/>
              <w:marBottom w:val="0"/>
              <w:divBdr>
                <w:top w:val="none" w:sz="0" w:space="0" w:color="auto"/>
                <w:left w:val="none" w:sz="0" w:space="0" w:color="auto"/>
                <w:bottom w:val="none" w:sz="0" w:space="0" w:color="auto"/>
                <w:right w:val="none" w:sz="0" w:space="0" w:color="auto"/>
              </w:divBdr>
              <w:divsChild>
                <w:div w:id="1855730484">
                  <w:marLeft w:val="0"/>
                  <w:marRight w:val="0"/>
                  <w:marTop w:val="0"/>
                  <w:marBottom w:val="0"/>
                  <w:divBdr>
                    <w:top w:val="none" w:sz="0" w:space="0" w:color="auto"/>
                    <w:left w:val="none" w:sz="0" w:space="0" w:color="auto"/>
                    <w:bottom w:val="none" w:sz="0" w:space="0" w:color="auto"/>
                    <w:right w:val="none" w:sz="0" w:space="0" w:color="auto"/>
                  </w:divBdr>
                </w:div>
              </w:divsChild>
            </w:div>
            <w:div w:id="2012294838">
              <w:marLeft w:val="0"/>
              <w:marRight w:val="0"/>
              <w:marTop w:val="0"/>
              <w:marBottom w:val="0"/>
              <w:divBdr>
                <w:top w:val="none" w:sz="0" w:space="0" w:color="auto"/>
                <w:left w:val="none" w:sz="0" w:space="0" w:color="auto"/>
                <w:bottom w:val="none" w:sz="0" w:space="0" w:color="auto"/>
                <w:right w:val="none" w:sz="0" w:space="0" w:color="auto"/>
              </w:divBdr>
              <w:divsChild>
                <w:div w:id="125327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8171">
          <w:marLeft w:val="0"/>
          <w:marRight w:val="0"/>
          <w:marTop w:val="0"/>
          <w:marBottom w:val="0"/>
          <w:divBdr>
            <w:top w:val="none" w:sz="0" w:space="0" w:color="auto"/>
            <w:left w:val="none" w:sz="0" w:space="0" w:color="auto"/>
            <w:bottom w:val="none" w:sz="0" w:space="0" w:color="auto"/>
            <w:right w:val="none" w:sz="0" w:space="0" w:color="auto"/>
          </w:divBdr>
        </w:div>
        <w:div w:id="1109161979">
          <w:marLeft w:val="0"/>
          <w:marRight w:val="0"/>
          <w:marTop w:val="0"/>
          <w:marBottom w:val="0"/>
          <w:divBdr>
            <w:top w:val="none" w:sz="0" w:space="0" w:color="auto"/>
            <w:left w:val="none" w:sz="0" w:space="0" w:color="auto"/>
            <w:bottom w:val="none" w:sz="0" w:space="0" w:color="auto"/>
            <w:right w:val="none" w:sz="0" w:space="0" w:color="auto"/>
          </w:divBdr>
        </w:div>
        <w:div w:id="1120100942">
          <w:marLeft w:val="0"/>
          <w:marRight w:val="0"/>
          <w:marTop w:val="0"/>
          <w:marBottom w:val="0"/>
          <w:divBdr>
            <w:top w:val="none" w:sz="0" w:space="0" w:color="auto"/>
            <w:left w:val="none" w:sz="0" w:space="0" w:color="auto"/>
            <w:bottom w:val="none" w:sz="0" w:space="0" w:color="auto"/>
            <w:right w:val="none" w:sz="0" w:space="0" w:color="auto"/>
          </w:divBdr>
        </w:div>
        <w:div w:id="1122504515">
          <w:marLeft w:val="0"/>
          <w:marRight w:val="0"/>
          <w:marTop w:val="0"/>
          <w:marBottom w:val="0"/>
          <w:divBdr>
            <w:top w:val="none" w:sz="0" w:space="0" w:color="auto"/>
            <w:left w:val="none" w:sz="0" w:space="0" w:color="auto"/>
            <w:bottom w:val="none" w:sz="0" w:space="0" w:color="auto"/>
            <w:right w:val="none" w:sz="0" w:space="0" w:color="auto"/>
          </w:divBdr>
        </w:div>
        <w:div w:id="1149057029">
          <w:marLeft w:val="0"/>
          <w:marRight w:val="0"/>
          <w:marTop w:val="0"/>
          <w:marBottom w:val="0"/>
          <w:divBdr>
            <w:top w:val="none" w:sz="0" w:space="0" w:color="auto"/>
            <w:left w:val="none" w:sz="0" w:space="0" w:color="auto"/>
            <w:bottom w:val="none" w:sz="0" w:space="0" w:color="auto"/>
            <w:right w:val="none" w:sz="0" w:space="0" w:color="auto"/>
          </w:divBdr>
        </w:div>
        <w:div w:id="1186946398">
          <w:marLeft w:val="0"/>
          <w:marRight w:val="0"/>
          <w:marTop w:val="0"/>
          <w:marBottom w:val="0"/>
          <w:divBdr>
            <w:top w:val="none" w:sz="0" w:space="0" w:color="auto"/>
            <w:left w:val="none" w:sz="0" w:space="0" w:color="auto"/>
            <w:bottom w:val="none" w:sz="0" w:space="0" w:color="auto"/>
            <w:right w:val="none" w:sz="0" w:space="0" w:color="auto"/>
          </w:divBdr>
        </w:div>
        <w:div w:id="1192378055">
          <w:marLeft w:val="0"/>
          <w:marRight w:val="0"/>
          <w:marTop w:val="0"/>
          <w:marBottom w:val="0"/>
          <w:divBdr>
            <w:top w:val="none" w:sz="0" w:space="0" w:color="auto"/>
            <w:left w:val="none" w:sz="0" w:space="0" w:color="auto"/>
            <w:bottom w:val="none" w:sz="0" w:space="0" w:color="auto"/>
            <w:right w:val="none" w:sz="0" w:space="0" w:color="auto"/>
          </w:divBdr>
        </w:div>
        <w:div w:id="1200626396">
          <w:marLeft w:val="0"/>
          <w:marRight w:val="0"/>
          <w:marTop w:val="0"/>
          <w:marBottom w:val="0"/>
          <w:divBdr>
            <w:top w:val="none" w:sz="0" w:space="0" w:color="auto"/>
            <w:left w:val="none" w:sz="0" w:space="0" w:color="auto"/>
            <w:bottom w:val="none" w:sz="0" w:space="0" w:color="auto"/>
            <w:right w:val="none" w:sz="0" w:space="0" w:color="auto"/>
          </w:divBdr>
        </w:div>
        <w:div w:id="1242256785">
          <w:marLeft w:val="0"/>
          <w:marRight w:val="0"/>
          <w:marTop w:val="0"/>
          <w:marBottom w:val="0"/>
          <w:divBdr>
            <w:top w:val="none" w:sz="0" w:space="0" w:color="auto"/>
            <w:left w:val="none" w:sz="0" w:space="0" w:color="auto"/>
            <w:bottom w:val="none" w:sz="0" w:space="0" w:color="auto"/>
            <w:right w:val="none" w:sz="0" w:space="0" w:color="auto"/>
          </w:divBdr>
        </w:div>
        <w:div w:id="1245452301">
          <w:marLeft w:val="0"/>
          <w:marRight w:val="0"/>
          <w:marTop w:val="0"/>
          <w:marBottom w:val="0"/>
          <w:divBdr>
            <w:top w:val="none" w:sz="0" w:space="0" w:color="auto"/>
            <w:left w:val="none" w:sz="0" w:space="0" w:color="auto"/>
            <w:bottom w:val="none" w:sz="0" w:space="0" w:color="auto"/>
            <w:right w:val="none" w:sz="0" w:space="0" w:color="auto"/>
          </w:divBdr>
        </w:div>
        <w:div w:id="1266575892">
          <w:marLeft w:val="0"/>
          <w:marRight w:val="0"/>
          <w:marTop w:val="0"/>
          <w:marBottom w:val="0"/>
          <w:divBdr>
            <w:top w:val="none" w:sz="0" w:space="0" w:color="auto"/>
            <w:left w:val="none" w:sz="0" w:space="0" w:color="auto"/>
            <w:bottom w:val="none" w:sz="0" w:space="0" w:color="auto"/>
            <w:right w:val="none" w:sz="0" w:space="0" w:color="auto"/>
          </w:divBdr>
        </w:div>
        <w:div w:id="1286303474">
          <w:marLeft w:val="0"/>
          <w:marRight w:val="0"/>
          <w:marTop w:val="0"/>
          <w:marBottom w:val="0"/>
          <w:divBdr>
            <w:top w:val="none" w:sz="0" w:space="0" w:color="auto"/>
            <w:left w:val="none" w:sz="0" w:space="0" w:color="auto"/>
            <w:bottom w:val="none" w:sz="0" w:space="0" w:color="auto"/>
            <w:right w:val="none" w:sz="0" w:space="0" w:color="auto"/>
          </w:divBdr>
        </w:div>
        <w:div w:id="1311326598">
          <w:marLeft w:val="0"/>
          <w:marRight w:val="0"/>
          <w:marTop w:val="0"/>
          <w:marBottom w:val="0"/>
          <w:divBdr>
            <w:top w:val="none" w:sz="0" w:space="0" w:color="auto"/>
            <w:left w:val="none" w:sz="0" w:space="0" w:color="auto"/>
            <w:bottom w:val="none" w:sz="0" w:space="0" w:color="auto"/>
            <w:right w:val="none" w:sz="0" w:space="0" w:color="auto"/>
          </w:divBdr>
        </w:div>
        <w:div w:id="1318654090">
          <w:marLeft w:val="0"/>
          <w:marRight w:val="0"/>
          <w:marTop w:val="0"/>
          <w:marBottom w:val="0"/>
          <w:divBdr>
            <w:top w:val="none" w:sz="0" w:space="0" w:color="auto"/>
            <w:left w:val="none" w:sz="0" w:space="0" w:color="auto"/>
            <w:bottom w:val="none" w:sz="0" w:space="0" w:color="auto"/>
            <w:right w:val="none" w:sz="0" w:space="0" w:color="auto"/>
          </w:divBdr>
        </w:div>
        <w:div w:id="1330058243">
          <w:marLeft w:val="0"/>
          <w:marRight w:val="0"/>
          <w:marTop w:val="0"/>
          <w:marBottom w:val="0"/>
          <w:divBdr>
            <w:top w:val="none" w:sz="0" w:space="0" w:color="auto"/>
            <w:left w:val="none" w:sz="0" w:space="0" w:color="auto"/>
            <w:bottom w:val="none" w:sz="0" w:space="0" w:color="auto"/>
            <w:right w:val="none" w:sz="0" w:space="0" w:color="auto"/>
          </w:divBdr>
        </w:div>
        <w:div w:id="1400715054">
          <w:marLeft w:val="0"/>
          <w:marRight w:val="0"/>
          <w:marTop w:val="0"/>
          <w:marBottom w:val="0"/>
          <w:divBdr>
            <w:top w:val="none" w:sz="0" w:space="0" w:color="auto"/>
            <w:left w:val="none" w:sz="0" w:space="0" w:color="auto"/>
            <w:bottom w:val="none" w:sz="0" w:space="0" w:color="auto"/>
            <w:right w:val="none" w:sz="0" w:space="0" w:color="auto"/>
          </w:divBdr>
        </w:div>
        <w:div w:id="1423339063">
          <w:marLeft w:val="0"/>
          <w:marRight w:val="0"/>
          <w:marTop w:val="0"/>
          <w:marBottom w:val="0"/>
          <w:divBdr>
            <w:top w:val="none" w:sz="0" w:space="0" w:color="auto"/>
            <w:left w:val="none" w:sz="0" w:space="0" w:color="auto"/>
            <w:bottom w:val="none" w:sz="0" w:space="0" w:color="auto"/>
            <w:right w:val="none" w:sz="0" w:space="0" w:color="auto"/>
          </w:divBdr>
        </w:div>
        <w:div w:id="1428575849">
          <w:marLeft w:val="0"/>
          <w:marRight w:val="0"/>
          <w:marTop w:val="0"/>
          <w:marBottom w:val="0"/>
          <w:divBdr>
            <w:top w:val="none" w:sz="0" w:space="0" w:color="auto"/>
            <w:left w:val="none" w:sz="0" w:space="0" w:color="auto"/>
            <w:bottom w:val="none" w:sz="0" w:space="0" w:color="auto"/>
            <w:right w:val="none" w:sz="0" w:space="0" w:color="auto"/>
          </w:divBdr>
        </w:div>
        <w:div w:id="1432319999">
          <w:marLeft w:val="0"/>
          <w:marRight w:val="0"/>
          <w:marTop w:val="0"/>
          <w:marBottom w:val="0"/>
          <w:divBdr>
            <w:top w:val="none" w:sz="0" w:space="0" w:color="auto"/>
            <w:left w:val="none" w:sz="0" w:space="0" w:color="auto"/>
            <w:bottom w:val="none" w:sz="0" w:space="0" w:color="auto"/>
            <w:right w:val="none" w:sz="0" w:space="0" w:color="auto"/>
          </w:divBdr>
        </w:div>
        <w:div w:id="1461878598">
          <w:marLeft w:val="0"/>
          <w:marRight w:val="0"/>
          <w:marTop w:val="0"/>
          <w:marBottom w:val="0"/>
          <w:divBdr>
            <w:top w:val="none" w:sz="0" w:space="0" w:color="auto"/>
            <w:left w:val="none" w:sz="0" w:space="0" w:color="auto"/>
            <w:bottom w:val="none" w:sz="0" w:space="0" w:color="auto"/>
            <w:right w:val="none" w:sz="0" w:space="0" w:color="auto"/>
          </w:divBdr>
        </w:div>
        <w:div w:id="1476490550">
          <w:marLeft w:val="0"/>
          <w:marRight w:val="0"/>
          <w:marTop w:val="0"/>
          <w:marBottom w:val="0"/>
          <w:divBdr>
            <w:top w:val="none" w:sz="0" w:space="0" w:color="auto"/>
            <w:left w:val="none" w:sz="0" w:space="0" w:color="auto"/>
            <w:bottom w:val="none" w:sz="0" w:space="0" w:color="auto"/>
            <w:right w:val="none" w:sz="0" w:space="0" w:color="auto"/>
          </w:divBdr>
        </w:div>
        <w:div w:id="1482891318">
          <w:marLeft w:val="0"/>
          <w:marRight w:val="0"/>
          <w:marTop w:val="0"/>
          <w:marBottom w:val="0"/>
          <w:divBdr>
            <w:top w:val="none" w:sz="0" w:space="0" w:color="auto"/>
            <w:left w:val="none" w:sz="0" w:space="0" w:color="auto"/>
            <w:bottom w:val="none" w:sz="0" w:space="0" w:color="auto"/>
            <w:right w:val="none" w:sz="0" w:space="0" w:color="auto"/>
          </w:divBdr>
        </w:div>
        <w:div w:id="1514491263">
          <w:marLeft w:val="0"/>
          <w:marRight w:val="0"/>
          <w:marTop w:val="0"/>
          <w:marBottom w:val="0"/>
          <w:divBdr>
            <w:top w:val="none" w:sz="0" w:space="0" w:color="auto"/>
            <w:left w:val="none" w:sz="0" w:space="0" w:color="auto"/>
            <w:bottom w:val="none" w:sz="0" w:space="0" w:color="auto"/>
            <w:right w:val="none" w:sz="0" w:space="0" w:color="auto"/>
          </w:divBdr>
        </w:div>
        <w:div w:id="1528256647">
          <w:marLeft w:val="0"/>
          <w:marRight w:val="0"/>
          <w:marTop w:val="0"/>
          <w:marBottom w:val="0"/>
          <w:divBdr>
            <w:top w:val="none" w:sz="0" w:space="0" w:color="auto"/>
            <w:left w:val="none" w:sz="0" w:space="0" w:color="auto"/>
            <w:bottom w:val="none" w:sz="0" w:space="0" w:color="auto"/>
            <w:right w:val="none" w:sz="0" w:space="0" w:color="auto"/>
          </w:divBdr>
        </w:div>
        <w:div w:id="1550916879">
          <w:marLeft w:val="0"/>
          <w:marRight w:val="0"/>
          <w:marTop w:val="0"/>
          <w:marBottom w:val="0"/>
          <w:divBdr>
            <w:top w:val="none" w:sz="0" w:space="0" w:color="auto"/>
            <w:left w:val="none" w:sz="0" w:space="0" w:color="auto"/>
            <w:bottom w:val="none" w:sz="0" w:space="0" w:color="auto"/>
            <w:right w:val="none" w:sz="0" w:space="0" w:color="auto"/>
          </w:divBdr>
        </w:div>
        <w:div w:id="1560752339">
          <w:marLeft w:val="0"/>
          <w:marRight w:val="0"/>
          <w:marTop w:val="0"/>
          <w:marBottom w:val="0"/>
          <w:divBdr>
            <w:top w:val="none" w:sz="0" w:space="0" w:color="auto"/>
            <w:left w:val="none" w:sz="0" w:space="0" w:color="auto"/>
            <w:bottom w:val="none" w:sz="0" w:space="0" w:color="auto"/>
            <w:right w:val="none" w:sz="0" w:space="0" w:color="auto"/>
          </w:divBdr>
        </w:div>
        <w:div w:id="1567106287">
          <w:marLeft w:val="0"/>
          <w:marRight w:val="0"/>
          <w:marTop w:val="0"/>
          <w:marBottom w:val="0"/>
          <w:divBdr>
            <w:top w:val="none" w:sz="0" w:space="0" w:color="auto"/>
            <w:left w:val="none" w:sz="0" w:space="0" w:color="auto"/>
            <w:bottom w:val="none" w:sz="0" w:space="0" w:color="auto"/>
            <w:right w:val="none" w:sz="0" w:space="0" w:color="auto"/>
          </w:divBdr>
        </w:div>
        <w:div w:id="1569874919">
          <w:marLeft w:val="0"/>
          <w:marRight w:val="0"/>
          <w:marTop w:val="0"/>
          <w:marBottom w:val="0"/>
          <w:divBdr>
            <w:top w:val="none" w:sz="0" w:space="0" w:color="auto"/>
            <w:left w:val="none" w:sz="0" w:space="0" w:color="auto"/>
            <w:bottom w:val="none" w:sz="0" w:space="0" w:color="auto"/>
            <w:right w:val="none" w:sz="0" w:space="0" w:color="auto"/>
          </w:divBdr>
        </w:div>
        <w:div w:id="1612475437">
          <w:marLeft w:val="0"/>
          <w:marRight w:val="0"/>
          <w:marTop w:val="0"/>
          <w:marBottom w:val="0"/>
          <w:divBdr>
            <w:top w:val="none" w:sz="0" w:space="0" w:color="auto"/>
            <w:left w:val="none" w:sz="0" w:space="0" w:color="auto"/>
            <w:bottom w:val="none" w:sz="0" w:space="0" w:color="auto"/>
            <w:right w:val="none" w:sz="0" w:space="0" w:color="auto"/>
          </w:divBdr>
        </w:div>
        <w:div w:id="1617181294">
          <w:marLeft w:val="0"/>
          <w:marRight w:val="0"/>
          <w:marTop w:val="0"/>
          <w:marBottom w:val="0"/>
          <w:divBdr>
            <w:top w:val="none" w:sz="0" w:space="0" w:color="auto"/>
            <w:left w:val="none" w:sz="0" w:space="0" w:color="auto"/>
            <w:bottom w:val="none" w:sz="0" w:space="0" w:color="auto"/>
            <w:right w:val="none" w:sz="0" w:space="0" w:color="auto"/>
          </w:divBdr>
        </w:div>
        <w:div w:id="1619600985">
          <w:marLeft w:val="0"/>
          <w:marRight w:val="0"/>
          <w:marTop w:val="0"/>
          <w:marBottom w:val="0"/>
          <w:divBdr>
            <w:top w:val="none" w:sz="0" w:space="0" w:color="auto"/>
            <w:left w:val="none" w:sz="0" w:space="0" w:color="auto"/>
            <w:bottom w:val="none" w:sz="0" w:space="0" w:color="auto"/>
            <w:right w:val="none" w:sz="0" w:space="0" w:color="auto"/>
          </w:divBdr>
        </w:div>
        <w:div w:id="1632785089">
          <w:marLeft w:val="0"/>
          <w:marRight w:val="0"/>
          <w:marTop w:val="0"/>
          <w:marBottom w:val="0"/>
          <w:divBdr>
            <w:top w:val="none" w:sz="0" w:space="0" w:color="auto"/>
            <w:left w:val="none" w:sz="0" w:space="0" w:color="auto"/>
            <w:bottom w:val="none" w:sz="0" w:space="0" w:color="auto"/>
            <w:right w:val="none" w:sz="0" w:space="0" w:color="auto"/>
          </w:divBdr>
        </w:div>
        <w:div w:id="1642924149">
          <w:marLeft w:val="0"/>
          <w:marRight w:val="0"/>
          <w:marTop w:val="0"/>
          <w:marBottom w:val="0"/>
          <w:divBdr>
            <w:top w:val="none" w:sz="0" w:space="0" w:color="auto"/>
            <w:left w:val="none" w:sz="0" w:space="0" w:color="auto"/>
            <w:bottom w:val="none" w:sz="0" w:space="0" w:color="auto"/>
            <w:right w:val="none" w:sz="0" w:space="0" w:color="auto"/>
          </w:divBdr>
        </w:div>
        <w:div w:id="1677002602">
          <w:marLeft w:val="0"/>
          <w:marRight w:val="0"/>
          <w:marTop w:val="0"/>
          <w:marBottom w:val="0"/>
          <w:divBdr>
            <w:top w:val="none" w:sz="0" w:space="0" w:color="auto"/>
            <w:left w:val="none" w:sz="0" w:space="0" w:color="auto"/>
            <w:bottom w:val="none" w:sz="0" w:space="0" w:color="auto"/>
            <w:right w:val="none" w:sz="0" w:space="0" w:color="auto"/>
          </w:divBdr>
        </w:div>
        <w:div w:id="1710958103">
          <w:marLeft w:val="0"/>
          <w:marRight w:val="0"/>
          <w:marTop w:val="0"/>
          <w:marBottom w:val="0"/>
          <w:divBdr>
            <w:top w:val="none" w:sz="0" w:space="0" w:color="auto"/>
            <w:left w:val="none" w:sz="0" w:space="0" w:color="auto"/>
            <w:bottom w:val="none" w:sz="0" w:space="0" w:color="auto"/>
            <w:right w:val="none" w:sz="0" w:space="0" w:color="auto"/>
          </w:divBdr>
        </w:div>
        <w:div w:id="1741825660">
          <w:marLeft w:val="0"/>
          <w:marRight w:val="0"/>
          <w:marTop w:val="0"/>
          <w:marBottom w:val="0"/>
          <w:divBdr>
            <w:top w:val="none" w:sz="0" w:space="0" w:color="auto"/>
            <w:left w:val="none" w:sz="0" w:space="0" w:color="auto"/>
            <w:bottom w:val="none" w:sz="0" w:space="0" w:color="auto"/>
            <w:right w:val="none" w:sz="0" w:space="0" w:color="auto"/>
          </w:divBdr>
        </w:div>
        <w:div w:id="1754935831">
          <w:marLeft w:val="-75"/>
          <w:marRight w:val="0"/>
          <w:marTop w:val="30"/>
          <w:marBottom w:val="30"/>
          <w:divBdr>
            <w:top w:val="none" w:sz="0" w:space="0" w:color="auto"/>
            <w:left w:val="none" w:sz="0" w:space="0" w:color="auto"/>
            <w:bottom w:val="none" w:sz="0" w:space="0" w:color="auto"/>
            <w:right w:val="none" w:sz="0" w:space="0" w:color="auto"/>
          </w:divBdr>
          <w:divsChild>
            <w:div w:id="71244624">
              <w:marLeft w:val="0"/>
              <w:marRight w:val="0"/>
              <w:marTop w:val="0"/>
              <w:marBottom w:val="0"/>
              <w:divBdr>
                <w:top w:val="none" w:sz="0" w:space="0" w:color="auto"/>
                <w:left w:val="none" w:sz="0" w:space="0" w:color="auto"/>
                <w:bottom w:val="none" w:sz="0" w:space="0" w:color="auto"/>
                <w:right w:val="none" w:sz="0" w:space="0" w:color="auto"/>
              </w:divBdr>
              <w:divsChild>
                <w:div w:id="632323254">
                  <w:marLeft w:val="0"/>
                  <w:marRight w:val="0"/>
                  <w:marTop w:val="0"/>
                  <w:marBottom w:val="0"/>
                  <w:divBdr>
                    <w:top w:val="none" w:sz="0" w:space="0" w:color="auto"/>
                    <w:left w:val="none" w:sz="0" w:space="0" w:color="auto"/>
                    <w:bottom w:val="none" w:sz="0" w:space="0" w:color="auto"/>
                    <w:right w:val="none" w:sz="0" w:space="0" w:color="auto"/>
                  </w:divBdr>
                </w:div>
              </w:divsChild>
            </w:div>
            <w:div w:id="144318843">
              <w:marLeft w:val="0"/>
              <w:marRight w:val="0"/>
              <w:marTop w:val="0"/>
              <w:marBottom w:val="0"/>
              <w:divBdr>
                <w:top w:val="none" w:sz="0" w:space="0" w:color="auto"/>
                <w:left w:val="none" w:sz="0" w:space="0" w:color="auto"/>
                <w:bottom w:val="none" w:sz="0" w:space="0" w:color="auto"/>
                <w:right w:val="none" w:sz="0" w:space="0" w:color="auto"/>
              </w:divBdr>
              <w:divsChild>
                <w:div w:id="1723093882">
                  <w:marLeft w:val="0"/>
                  <w:marRight w:val="0"/>
                  <w:marTop w:val="0"/>
                  <w:marBottom w:val="0"/>
                  <w:divBdr>
                    <w:top w:val="none" w:sz="0" w:space="0" w:color="auto"/>
                    <w:left w:val="none" w:sz="0" w:space="0" w:color="auto"/>
                    <w:bottom w:val="none" w:sz="0" w:space="0" w:color="auto"/>
                    <w:right w:val="none" w:sz="0" w:space="0" w:color="auto"/>
                  </w:divBdr>
                </w:div>
              </w:divsChild>
            </w:div>
            <w:div w:id="156456228">
              <w:marLeft w:val="0"/>
              <w:marRight w:val="0"/>
              <w:marTop w:val="0"/>
              <w:marBottom w:val="0"/>
              <w:divBdr>
                <w:top w:val="none" w:sz="0" w:space="0" w:color="auto"/>
                <w:left w:val="none" w:sz="0" w:space="0" w:color="auto"/>
                <w:bottom w:val="none" w:sz="0" w:space="0" w:color="auto"/>
                <w:right w:val="none" w:sz="0" w:space="0" w:color="auto"/>
              </w:divBdr>
              <w:divsChild>
                <w:div w:id="1639874332">
                  <w:marLeft w:val="0"/>
                  <w:marRight w:val="0"/>
                  <w:marTop w:val="0"/>
                  <w:marBottom w:val="0"/>
                  <w:divBdr>
                    <w:top w:val="none" w:sz="0" w:space="0" w:color="auto"/>
                    <w:left w:val="none" w:sz="0" w:space="0" w:color="auto"/>
                    <w:bottom w:val="none" w:sz="0" w:space="0" w:color="auto"/>
                    <w:right w:val="none" w:sz="0" w:space="0" w:color="auto"/>
                  </w:divBdr>
                </w:div>
              </w:divsChild>
            </w:div>
            <w:div w:id="221254856">
              <w:marLeft w:val="0"/>
              <w:marRight w:val="0"/>
              <w:marTop w:val="0"/>
              <w:marBottom w:val="0"/>
              <w:divBdr>
                <w:top w:val="none" w:sz="0" w:space="0" w:color="auto"/>
                <w:left w:val="none" w:sz="0" w:space="0" w:color="auto"/>
                <w:bottom w:val="none" w:sz="0" w:space="0" w:color="auto"/>
                <w:right w:val="none" w:sz="0" w:space="0" w:color="auto"/>
              </w:divBdr>
              <w:divsChild>
                <w:div w:id="952832679">
                  <w:marLeft w:val="0"/>
                  <w:marRight w:val="0"/>
                  <w:marTop w:val="0"/>
                  <w:marBottom w:val="0"/>
                  <w:divBdr>
                    <w:top w:val="none" w:sz="0" w:space="0" w:color="auto"/>
                    <w:left w:val="none" w:sz="0" w:space="0" w:color="auto"/>
                    <w:bottom w:val="none" w:sz="0" w:space="0" w:color="auto"/>
                    <w:right w:val="none" w:sz="0" w:space="0" w:color="auto"/>
                  </w:divBdr>
                </w:div>
              </w:divsChild>
            </w:div>
            <w:div w:id="292173696">
              <w:marLeft w:val="0"/>
              <w:marRight w:val="0"/>
              <w:marTop w:val="0"/>
              <w:marBottom w:val="0"/>
              <w:divBdr>
                <w:top w:val="none" w:sz="0" w:space="0" w:color="auto"/>
                <w:left w:val="none" w:sz="0" w:space="0" w:color="auto"/>
                <w:bottom w:val="none" w:sz="0" w:space="0" w:color="auto"/>
                <w:right w:val="none" w:sz="0" w:space="0" w:color="auto"/>
              </w:divBdr>
              <w:divsChild>
                <w:div w:id="909005613">
                  <w:marLeft w:val="0"/>
                  <w:marRight w:val="0"/>
                  <w:marTop w:val="0"/>
                  <w:marBottom w:val="0"/>
                  <w:divBdr>
                    <w:top w:val="none" w:sz="0" w:space="0" w:color="auto"/>
                    <w:left w:val="none" w:sz="0" w:space="0" w:color="auto"/>
                    <w:bottom w:val="none" w:sz="0" w:space="0" w:color="auto"/>
                    <w:right w:val="none" w:sz="0" w:space="0" w:color="auto"/>
                  </w:divBdr>
                </w:div>
              </w:divsChild>
            </w:div>
            <w:div w:id="307521242">
              <w:marLeft w:val="0"/>
              <w:marRight w:val="0"/>
              <w:marTop w:val="0"/>
              <w:marBottom w:val="0"/>
              <w:divBdr>
                <w:top w:val="none" w:sz="0" w:space="0" w:color="auto"/>
                <w:left w:val="none" w:sz="0" w:space="0" w:color="auto"/>
                <w:bottom w:val="none" w:sz="0" w:space="0" w:color="auto"/>
                <w:right w:val="none" w:sz="0" w:space="0" w:color="auto"/>
              </w:divBdr>
              <w:divsChild>
                <w:div w:id="1376739168">
                  <w:marLeft w:val="0"/>
                  <w:marRight w:val="0"/>
                  <w:marTop w:val="0"/>
                  <w:marBottom w:val="0"/>
                  <w:divBdr>
                    <w:top w:val="none" w:sz="0" w:space="0" w:color="auto"/>
                    <w:left w:val="none" w:sz="0" w:space="0" w:color="auto"/>
                    <w:bottom w:val="none" w:sz="0" w:space="0" w:color="auto"/>
                    <w:right w:val="none" w:sz="0" w:space="0" w:color="auto"/>
                  </w:divBdr>
                </w:div>
              </w:divsChild>
            </w:div>
            <w:div w:id="330959702">
              <w:marLeft w:val="0"/>
              <w:marRight w:val="0"/>
              <w:marTop w:val="0"/>
              <w:marBottom w:val="0"/>
              <w:divBdr>
                <w:top w:val="none" w:sz="0" w:space="0" w:color="auto"/>
                <w:left w:val="none" w:sz="0" w:space="0" w:color="auto"/>
                <w:bottom w:val="none" w:sz="0" w:space="0" w:color="auto"/>
                <w:right w:val="none" w:sz="0" w:space="0" w:color="auto"/>
              </w:divBdr>
              <w:divsChild>
                <w:div w:id="957371715">
                  <w:marLeft w:val="0"/>
                  <w:marRight w:val="0"/>
                  <w:marTop w:val="0"/>
                  <w:marBottom w:val="0"/>
                  <w:divBdr>
                    <w:top w:val="none" w:sz="0" w:space="0" w:color="auto"/>
                    <w:left w:val="none" w:sz="0" w:space="0" w:color="auto"/>
                    <w:bottom w:val="none" w:sz="0" w:space="0" w:color="auto"/>
                    <w:right w:val="none" w:sz="0" w:space="0" w:color="auto"/>
                  </w:divBdr>
                </w:div>
              </w:divsChild>
            </w:div>
            <w:div w:id="334768795">
              <w:marLeft w:val="0"/>
              <w:marRight w:val="0"/>
              <w:marTop w:val="0"/>
              <w:marBottom w:val="0"/>
              <w:divBdr>
                <w:top w:val="none" w:sz="0" w:space="0" w:color="auto"/>
                <w:left w:val="none" w:sz="0" w:space="0" w:color="auto"/>
                <w:bottom w:val="none" w:sz="0" w:space="0" w:color="auto"/>
                <w:right w:val="none" w:sz="0" w:space="0" w:color="auto"/>
              </w:divBdr>
              <w:divsChild>
                <w:div w:id="2062166973">
                  <w:marLeft w:val="0"/>
                  <w:marRight w:val="0"/>
                  <w:marTop w:val="0"/>
                  <w:marBottom w:val="0"/>
                  <w:divBdr>
                    <w:top w:val="none" w:sz="0" w:space="0" w:color="auto"/>
                    <w:left w:val="none" w:sz="0" w:space="0" w:color="auto"/>
                    <w:bottom w:val="none" w:sz="0" w:space="0" w:color="auto"/>
                    <w:right w:val="none" w:sz="0" w:space="0" w:color="auto"/>
                  </w:divBdr>
                </w:div>
              </w:divsChild>
            </w:div>
            <w:div w:id="351684646">
              <w:marLeft w:val="0"/>
              <w:marRight w:val="0"/>
              <w:marTop w:val="0"/>
              <w:marBottom w:val="0"/>
              <w:divBdr>
                <w:top w:val="none" w:sz="0" w:space="0" w:color="auto"/>
                <w:left w:val="none" w:sz="0" w:space="0" w:color="auto"/>
                <w:bottom w:val="none" w:sz="0" w:space="0" w:color="auto"/>
                <w:right w:val="none" w:sz="0" w:space="0" w:color="auto"/>
              </w:divBdr>
              <w:divsChild>
                <w:div w:id="1255819363">
                  <w:marLeft w:val="0"/>
                  <w:marRight w:val="0"/>
                  <w:marTop w:val="0"/>
                  <w:marBottom w:val="0"/>
                  <w:divBdr>
                    <w:top w:val="none" w:sz="0" w:space="0" w:color="auto"/>
                    <w:left w:val="none" w:sz="0" w:space="0" w:color="auto"/>
                    <w:bottom w:val="none" w:sz="0" w:space="0" w:color="auto"/>
                    <w:right w:val="none" w:sz="0" w:space="0" w:color="auto"/>
                  </w:divBdr>
                </w:div>
              </w:divsChild>
            </w:div>
            <w:div w:id="409815175">
              <w:marLeft w:val="0"/>
              <w:marRight w:val="0"/>
              <w:marTop w:val="0"/>
              <w:marBottom w:val="0"/>
              <w:divBdr>
                <w:top w:val="none" w:sz="0" w:space="0" w:color="auto"/>
                <w:left w:val="none" w:sz="0" w:space="0" w:color="auto"/>
                <w:bottom w:val="none" w:sz="0" w:space="0" w:color="auto"/>
                <w:right w:val="none" w:sz="0" w:space="0" w:color="auto"/>
              </w:divBdr>
              <w:divsChild>
                <w:div w:id="1425880962">
                  <w:marLeft w:val="0"/>
                  <w:marRight w:val="0"/>
                  <w:marTop w:val="0"/>
                  <w:marBottom w:val="0"/>
                  <w:divBdr>
                    <w:top w:val="none" w:sz="0" w:space="0" w:color="auto"/>
                    <w:left w:val="none" w:sz="0" w:space="0" w:color="auto"/>
                    <w:bottom w:val="none" w:sz="0" w:space="0" w:color="auto"/>
                    <w:right w:val="none" w:sz="0" w:space="0" w:color="auto"/>
                  </w:divBdr>
                </w:div>
              </w:divsChild>
            </w:div>
            <w:div w:id="431124160">
              <w:marLeft w:val="0"/>
              <w:marRight w:val="0"/>
              <w:marTop w:val="0"/>
              <w:marBottom w:val="0"/>
              <w:divBdr>
                <w:top w:val="none" w:sz="0" w:space="0" w:color="auto"/>
                <w:left w:val="none" w:sz="0" w:space="0" w:color="auto"/>
                <w:bottom w:val="none" w:sz="0" w:space="0" w:color="auto"/>
                <w:right w:val="none" w:sz="0" w:space="0" w:color="auto"/>
              </w:divBdr>
              <w:divsChild>
                <w:div w:id="1130782527">
                  <w:marLeft w:val="0"/>
                  <w:marRight w:val="0"/>
                  <w:marTop w:val="0"/>
                  <w:marBottom w:val="0"/>
                  <w:divBdr>
                    <w:top w:val="none" w:sz="0" w:space="0" w:color="auto"/>
                    <w:left w:val="none" w:sz="0" w:space="0" w:color="auto"/>
                    <w:bottom w:val="none" w:sz="0" w:space="0" w:color="auto"/>
                    <w:right w:val="none" w:sz="0" w:space="0" w:color="auto"/>
                  </w:divBdr>
                </w:div>
              </w:divsChild>
            </w:div>
            <w:div w:id="477263021">
              <w:marLeft w:val="0"/>
              <w:marRight w:val="0"/>
              <w:marTop w:val="0"/>
              <w:marBottom w:val="0"/>
              <w:divBdr>
                <w:top w:val="none" w:sz="0" w:space="0" w:color="auto"/>
                <w:left w:val="none" w:sz="0" w:space="0" w:color="auto"/>
                <w:bottom w:val="none" w:sz="0" w:space="0" w:color="auto"/>
                <w:right w:val="none" w:sz="0" w:space="0" w:color="auto"/>
              </w:divBdr>
              <w:divsChild>
                <w:div w:id="392045031">
                  <w:marLeft w:val="0"/>
                  <w:marRight w:val="0"/>
                  <w:marTop w:val="0"/>
                  <w:marBottom w:val="0"/>
                  <w:divBdr>
                    <w:top w:val="none" w:sz="0" w:space="0" w:color="auto"/>
                    <w:left w:val="none" w:sz="0" w:space="0" w:color="auto"/>
                    <w:bottom w:val="none" w:sz="0" w:space="0" w:color="auto"/>
                    <w:right w:val="none" w:sz="0" w:space="0" w:color="auto"/>
                  </w:divBdr>
                </w:div>
              </w:divsChild>
            </w:div>
            <w:div w:id="577592240">
              <w:marLeft w:val="0"/>
              <w:marRight w:val="0"/>
              <w:marTop w:val="0"/>
              <w:marBottom w:val="0"/>
              <w:divBdr>
                <w:top w:val="none" w:sz="0" w:space="0" w:color="auto"/>
                <w:left w:val="none" w:sz="0" w:space="0" w:color="auto"/>
                <w:bottom w:val="none" w:sz="0" w:space="0" w:color="auto"/>
                <w:right w:val="none" w:sz="0" w:space="0" w:color="auto"/>
              </w:divBdr>
              <w:divsChild>
                <w:div w:id="1326400497">
                  <w:marLeft w:val="0"/>
                  <w:marRight w:val="0"/>
                  <w:marTop w:val="0"/>
                  <w:marBottom w:val="0"/>
                  <w:divBdr>
                    <w:top w:val="none" w:sz="0" w:space="0" w:color="auto"/>
                    <w:left w:val="none" w:sz="0" w:space="0" w:color="auto"/>
                    <w:bottom w:val="none" w:sz="0" w:space="0" w:color="auto"/>
                    <w:right w:val="none" w:sz="0" w:space="0" w:color="auto"/>
                  </w:divBdr>
                </w:div>
              </w:divsChild>
            </w:div>
            <w:div w:id="606428278">
              <w:marLeft w:val="0"/>
              <w:marRight w:val="0"/>
              <w:marTop w:val="0"/>
              <w:marBottom w:val="0"/>
              <w:divBdr>
                <w:top w:val="none" w:sz="0" w:space="0" w:color="auto"/>
                <w:left w:val="none" w:sz="0" w:space="0" w:color="auto"/>
                <w:bottom w:val="none" w:sz="0" w:space="0" w:color="auto"/>
                <w:right w:val="none" w:sz="0" w:space="0" w:color="auto"/>
              </w:divBdr>
              <w:divsChild>
                <w:div w:id="2010674095">
                  <w:marLeft w:val="0"/>
                  <w:marRight w:val="0"/>
                  <w:marTop w:val="0"/>
                  <w:marBottom w:val="0"/>
                  <w:divBdr>
                    <w:top w:val="none" w:sz="0" w:space="0" w:color="auto"/>
                    <w:left w:val="none" w:sz="0" w:space="0" w:color="auto"/>
                    <w:bottom w:val="none" w:sz="0" w:space="0" w:color="auto"/>
                    <w:right w:val="none" w:sz="0" w:space="0" w:color="auto"/>
                  </w:divBdr>
                </w:div>
              </w:divsChild>
            </w:div>
            <w:div w:id="681589462">
              <w:marLeft w:val="0"/>
              <w:marRight w:val="0"/>
              <w:marTop w:val="0"/>
              <w:marBottom w:val="0"/>
              <w:divBdr>
                <w:top w:val="none" w:sz="0" w:space="0" w:color="auto"/>
                <w:left w:val="none" w:sz="0" w:space="0" w:color="auto"/>
                <w:bottom w:val="none" w:sz="0" w:space="0" w:color="auto"/>
                <w:right w:val="none" w:sz="0" w:space="0" w:color="auto"/>
              </w:divBdr>
              <w:divsChild>
                <w:div w:id="61177782">
                  <w:marLeft w:val="0"/>
                  <w:marRight w:val="0"/>
                  <w:marTop w:val="0"/>
                  <w:marBottom w:val="0"/>
                  <w:divBdr>
                    <w:top w:val="none" w:sz="0" w:space="0" w:color="auto"/>
                    <w:left w:val="none" w:sz="0" w:space="0" w:color="auto"/>
                    <w:bottom w:val="none" w:sz="0" w:space="0" w:color="auto"/>
                    <w:right w:val="none" w:sz="0" w:space="0" w:color="auto"/>
                  </w:divBdr>
                </w:div>
              </w:divsChild>
            </w:div>
            <w:div w:id="690422895">
              <w:marLeft w:val="0"/>
              <w:marRight w:val="0"/>
              <w:marTop w:val="0"/>
              <w:marBottom w:val="0"/>
              <w:divBdr>
                <w:top w:val="none" w:sz="0" w:space="0" w:color="auto"/>
                <w:left w:val="none" w:sz="0" w:space="0" w:color="auto"/>
                <w:bottom w:val="none" w:sz="0" w:space="0" w:color="auto"/>
                <w:right w:val="none" w:sz="0" w:space="0" w:color="auto"/>
              </w:divBdr>
              <w:divsChild>
                <w:div w:id="1803500359">
                  <w:marLeft w:val="0"/>
                  <w:marRight w:val="0"/>
                  <w:marTop w:val="0"/>
                  <w:marBottom w:val="0"/>
                  <w:divBdr>
                    <w:top w:val="none" w:sz="0" w:space="0" w:color="auto"/>
                    <w:left w:val="none" w:sz="0" w:space="0" w:color="auto"/>
                    <w:bottom w:val="none" w:sz="0" w:space="0" w:color="auto"/>
                    <w:right w:val="none" w:sz="0" w:space="0" w:color="auto"/>
                  </w:divBdr>
                </w:div>
              </w:divsChild>
            </w:div>
            <w:div w:id="708411336">
              <w:marLeft w:val="0"/>
              <w:marRight w:val="0"/>
              <w:marTop w:val="0"/>
              <w:marBottom w:val="0"/>
              <w:divBdr>
                <w:top w:val="none" w:sz="0" w:space="0" w:color="auto"/>
                <w:left w:val="none" w:sz="0" w:space="0" w:color="auto"/>
                <w:bottom w:val="none" w:sz="0" w:space="0" w:color="auto"/>
                <w:right w:val="none" w:sz="0" w:space="0" w:color="auto"/>
              </w:divBdr>
              <w:divsChild>
                <w:div w:id="1026322441">
                  <w:marLeft w:val="0"/>
                  <w:marRight w:val="0"/>
                  <w:marTop w:val="0"/>
                  <w:marBottom w:val="0"/>
                  <w:divBdr>
                    <w:top w:val="none" w:sz="0" w:space="0" w:color="auto"/>
                    <w:left w:val="none" w:sz="0" w:space="0" w:color="auto"/>
                    <w:bottom w:val="none" w:sz="0" w:space="0" w:color="auto"/>
                    <w:right w:val="none" w:sz="0" w:space="0" w:color="auto"/>
                  </w:divBdr>
                </w:div>
              </w:divsChild>
            </w:div>
            <w:div w:id="733623645">
              <w:marLeft w:val="0"/>
              <w:marRight w:val="0"/>
              <w:marTop w:val="0"/>
              <w:marBottom w:val="0"/>
              <w:divBdr>
                <w:top w:val="none" w:sz="0" w:space="0" w:color="auto"/>
                <w:left w:val="none" w:sz="0" w:space="0" w:color="auto"/>
                <w:bottom w:val="none" w:sz="0" w:space="0" w:color="auto"/>
                <w:right w:val="none" w:sz="0" w:space="0" w:color="auto"/>
              </w:divBdr>
              <w:divsChild>
                <w:div w:id="344407906">
                  <w:marLeft w:val="0"/>
                  <w:marRight w:val="0"/>
                  <w:marTop w:val="0"/>
                  <w:marBottom w:val="0"/>
                  <w:divBdr>
                    <w:top w:val="none" w:sz="0" w:space="0" w:color="auto"/>
                    <w:left w:val="none" w:sz="0" w:space="0" w:color="auto"/>
                    <w:bottom w:val="none" w:sz="0" w:space="0" w:color="auto"/>
                    <w:right w:val="none" w:sz="0" w:space="0" w:color="auto"/>
                  </w:divBdr>
                </w:div>
              </w:divsChild>
            </w:div>
            <w:div w:id="829979027">
              <w:marLeft w:val="0"/>
              <w:marRight w:val="0"/>
              <w:marTop w:val="0"/>
              <w:marBottom w:val="0"/>
              <w:divBdr>
                <w:top w:val="none" w:sz="0" w:space="0" w:color="auto"/>
                <w:left w:val="none" w:sz="0" w:space="0" w:color="auto"/>
                <w:bottom w:val="none" w:sz="0" w:space="0" w:color="auto"/>
                <w:right w:val="none" w:sz="0" w:space="0" w:color="auto"/>
              </w:divBdr>
              <w:divsChild>
                <w:div w:id="800851543">
                  <w:marLeft w:val="0"/>
                  <w:marRight w:val="0"/>
                  <w:marTop w:val="0"/>
                  <w:marBottom w:val="0"/>
                  <w:divBdr>
                    <w:top w:val="none" w:sz="0" w:space="0" w:color="auto"/>
                    <w:left w:val="none" w:sz="0" w:space="0" w:color="auto"/>
                    <w:bottom w:val="none" w:sz="0" w:space="0" w:color="auto"/>
                    <w:right w:val="none" w:sz="0" w:space="0" w:color="auto"/>
                  </w:divBdr>
                </w:div>
              </w:divsChild>
            </w:div>
            <w:div w:id="895900194">
              <w:marLeft w:val="0"/>
              <w:marRight w:val="0"/>
              <w:marTop w:val="0"/>
              <w:marBottom w:val="0"/>
              <w:divBdr>
                <w:top w:val="none" w:sz="0" w:space="0" w:color="auto"/>
                <w:left w:val="none" w:sz="0" w:space="0" w:color="auto"/>
                <w:bottom w:val="none" w:sz="0" w:space="0" w:color="auto"/>
                <w:right w:val="none" w:sz="0" w:space="0" w:color="auto"/>
              </w:divBdr>
              <w:divsChild>
                <w:div w:id="351150904">
                  <w:marLeft w:val="0"/>
                  <w:marRight w:val="0"/>
                  <w:marTop w:val="0"/>
                  <w:marBottom w:val="0"/>
                  <w:divBdr>
                    <w:top w:val="none" w:sz="0" w:space="0" w:color="auto"/>
                    <w:left w:val="none" w:sz="0" w:space="0" w:color="auto"/>
                    <w:bottom w:val="none" w:sz="0" w:space="0" w:color="auto"/>
                    <w:right w:val="none" w:sz="0" w:space="0" w:color="auto"/>
                  </w:divBdr>
                </w:div>
              </w:divsChild>
            </w:div>
            <w:div w:id="923419694">
              <w:marLeft w:val="0"/>
              <w:marRight w:val="0"/>
              <w:marTop w:val="0"/>
              <w:marBottom w:val="0"/>
              <w:divBdr>
                <w:top w:val="none" w:sz="0" w:space="0" w:color="auto"/>
                <w:left w:val="none" w:sz="0" w:space="0" w:color="auto"/>
                <w:bottom w:val="none" w:sz="0" w:space="0" w:color="auto"/>
                <w:right w:val="none" w:sz="0" w:space="0" w:color="auto"/>
              </w:divBdr>
              <w:divsChild>
                <w:div w:id="2061241196">
                  <w:marLeft w:val="0"/>
                  <w:marRight w:val="0"/>
                  <w:marTop w:val="0"/>
                  <w:marBottom w:val="0"/>
                  <w:divBdr>
                    <w:top w:val="none" w:sz="0" w:space="0" w:color="auto"/>
                    <w:left w:val="none" w:sz="0" w:space="0" w:color="auto"/>
                    <w:bottom w:val="none" w:sz="0" w:space="0" w:color="auto"/>
                    <w:right w:val="none" w:sz="0" w:space="0" w:color="auto"/>
                  </w:divBdr>
                </w:div>
              </w:divsChild>
            </w:div>
            <w:div w:id="949164503">
              <w:marLeft w:val="0"/>
              <w:marRight w:val="0"/>
              <w:marTop w:val="0"/>
              <w:marBottom w:val="0"/>
              <w:divBdr>
                <w:top w:val="none" w:sz="0" w:space="0" w:color="auto"/>
                <w:left w:val="none" w:sz="0" w:space="0" w:color="auto"/>
                <w:bottom w:val="none" w:sz="0" w:space="0" w:color="auto"/>
                <w:right w:val="none" w:sz="0" w:space="0" w:color="auto"/>
              </w:divBdr>
              <w:divsChild>
                <w:div w:id="1943104678">
                  <w:marLeft w:val="0"/>
                  <w:marRight w:val="0"/>
                  <w:marTop w:val="0"/>
                  <w:marBottom w:val="0"/>
                  <w:divBdr>
                    <w:top w:val="none" w:sz="0" w:space="0" w:color="auto"/>
                    <w:left w:val="none" w:sz="0" w:space="0" w:color="auto"/>
                    <w:bottom w:val="none" w:sz="0" w:space="0" w:color="auto"/>
                    <w:right w:val="none" w:sz="0" w:space="0" w:color="auto"/>
                  </w:divBdr>
                </w:div>
              </w:divsChild>
            </w:div>
            <w:div w:id="988512139">
              <w:marLeft w:val="0"/>
              <w:marRight w:val="0"/>
              <w:marTop w:val="0"/>
              <w:marBottom w:val="0"/>
              <w:divBdr>
                <w:top w:val="none" w:sz="0" w:space="0" w:color="auto"/>
                <w:left w:val="none" w:sz="0" w:space="0" w:color="auto"/>
                <w:bottom w:val="none" w:sz="0" w:space="0" w:color="auto"/>
                <w:right w:val="none" w:sz="0" w:space="0" w:color="auto"/>
              </w:divBdr>
              <w:divsChild>
                <w:div w:id="930815136">
                  <w:marLeft w:val="0"/>
                  <w:marRight w:val="0"/>
                  <w:marTop w:val="0"/>
                  <w:marBottom w:val="0"/>
                  <w:divBdr>
                    <w:top w:val="none" w:sz="0" w:space="0" w:color="auto"/>
                    <w:left w:val="none" w:sz="0" w:space="0" w:color="auto"/>
                    <w:bottom w:val="none" w:sz="0" w:space="0" w:color="auto"/>
                    <w:right w:val="none" w:sz="0" w:space="0" w:color="auto"/>
                  </w:divBdr>
                </w:div>
              </w:divsChild>
            </w:div>
            <w:div w:id="1093473520">
              <w:marLeft w:val="0"/>
              <w:marRight w:val="0"/>
              <w:marTop w:val="0"/>
              <w:marBottom w:val="0"/>
              <w:divBdr>
                <w:top w:val="none" w:sz="0" w:space="0" w:color="auto"/>
                <w:left w:val="none" w:sz="0" w:space="0" w:color="auto"/>
                <w:bottom w:val="none" w:sz="0" w:space="0" w:color="auto"/>
                <w:right w:val="none" w:sz="0" w:space="0" w:color="auto"/>
              </w:divBdr>
              <w:divsChild>
                <w:div w:id="2030061084">
                  <w:marLeft w:val="0"/>
                  <w:marRight w:val="0"/>
                  <w:marTop w:val="0"/>
                  <w:marBottom w:val="0"/>
                  <w:divBdr>
                    <w:top w:val="none" w:sz="0" w:space="0" w:color="auto"/>
                    <w:left w:val="none" w:sz="0" w:space="0" w:color="auto"/>
                    <w:bottom w:val="none" w:sz="0" w:space="0" w:color="auto"/>
                    <w:right w:val="none" w:sz="0" w:space="0" w:color="auto"/>
                  </w:divBdr>
                </w:div>
              </w:divsChild>
            </w:div>
            <w:div w:id="1170026019">
              <w:marLeft w:val="0"/>
              <w:marRight w:val="0"/>
              <w:marTop w:val="0"/>
              <w:marBottom w:val="0"/>
              <w:divBdr>
                <w:top w:val="none" w:sz="0" w:space="0" w:color="auto"/>
                <w:left w:val="none" w:sz="0" w:space="0" w:color="auto"/>
                <w:bottom w:val="none" w:sz="0" w:space="0" w:color="auto"/>
                <w:right w:val="none" w:sz="0" w:space="0" w:color="auto"/>
              </w:divBdr>
              <w:divsChild>
                <w:div w:id="671757828">
                  <w:marLeft w:val="0"/>
                  <w:marRight w:val="0"/>
                  <w:marTop w:val="0"/>
                  <w:marBottom w:val="0"/>
                  <w:divBdr>
                    <w:top w:val="none" w:sz="0" w:space="0" w:color="auto"/>
                    <w:left w:val="none" w:sz="0" w:space="0" w:color="auto"/>
                    <w:bottom w:val="none" w:sz="0" w:space="0" w:color="auto"/>
                    <w:right w:val="none" w:sz="0" w:space="0" w:color="auto"/>
                  </w:divBdr>
                </w:div>
              </w:divsChild>
            </w:div>
            <w:div w:id="1279414582">
              <w:marLeft w:val="0"/>
              <w:marRight w:val="0"/>
              <w:marTop w:val="0"/>
              <w:marBottom w:val="0"/>
              <w:divBdr>
                <w:top w:val="none" w:sz="0" w:space="0" w:color="auto"/>
                <w:left w:val="none" w:sz="0" w:space="0" w:color="auto"/>
                <w:bottom w:val="none" w:sz="0" w:space="0" w:color="auto"/>
                <w:right w:val="none" w:sz="0" w:space="0" w:color="auto"/>
              </w:divBdr>
              <w:divsChild>
                <w:div w:id="695741852">
                  <w:marLeft w:val="0"/>
                  <w:marRight w:val="0"/>
                  <w:marTop w:val="0"/>
                  <w:marBottom w:val="0"/>
                  <w:divBdr>
                    <w:top w:val="none" w:sz="0" w:space="0" w:color="auto"/>
                    <w:left w:val="none" w:sz="0" w:space="0" w:color="auto"/>
                    <w:bottom w:val="none" w:sz="0" w:space="0" w:color="auto"/>
                    <w:right w:val="none" w:sz="0" w:space="0" w:color="auto"/>
                  </w:divBdr>
                </w:div>
              </w:divsChild>
            </w:div>
            <w:div w:id="1291983577">
              <w:marLeft w:val="0"/>
              <w:marRight w:val="0"/>
              <w:marTop w:val="0"/>
              <w:marBottom w:val="0"/>
              <w:divBdr>
                <w:top w:val="none" w:sz="0" w:space="0" w:color="auto"/>
                <w:left w:val="none" w:sz="0" w:space="0" w:color="auto"/>
                <w:bottom w:val="none" w:sz="0" w:space="0" w:color="auto"/>
                <w:right w:val="none" w:sz="0" w:space="0" w:color="auto"/>
              </w:divBdr>
              <w:divsChild>
                <w:div w:id="952203284">
                  <w:marLeft w:val="0"/>
                  <w:marRight w:val="0"/>
                  <w:marTop w:val="0"/>
                  <w:marBottom w:val="0"/>
                  <w:divBdr>
                    <w:top w:val="none" w:sz="0" w:space="0" w:color="auto"/>
                    <w:left w:val="none" w:sz="0" w:space="0" w:color="auto"/>
                    <w:bottom w:val="none" w:sz="0" w:space="0" w:color="auto"/>
                    <w:right w:val="none" w:sz="0" w:space="0" w:color="auto"/>
                  </w:divBdr>
                </w:div>
              </w:divsChild>
            </w:div>
            <w:div w:id="1360476429">
              <w:marLeft w:val="0"/>
              <w:marRight w:val="0"/>
              <w:marTop w:val="0"/>
              <w:marBottom w:val="0"/>
              <w:divBdr>
                <w:top w:val="none" w:sz="0" w:space="0" w:color="auto"/>
                <w:left w:val="none" w:sz="0" w:space="0" w:color="auto"/>
                <w:bottom w:val="none" w:sz="0" w:space="0" w:color="auto"/>
                <w:right w:val="none" w:sz="0" w:space="0" w:color="auto"/>
              </w:divBdr>
              <w:divsChild>
                <w:div w:id="1026252092">
                  <w:marLeft w:val="0"/>
                  <w:marRight w:val="0"/>
                  <w:marTop w:val="0"/>
                  <w:marBottom w:val="0"/>
                  <w:divBdr>
                    <w:top w:val="none" w:sz="0" w:space="0" w:color="auto"/>
                    <w:left w:val="none" w:sz="0" w:space="0" w:color="auto"/>
                    <w:bottom w:val="none" w:sz="0" w:space="0" w:color="auto"/>
                    <w:right w:val="none" w:sz="0" w:space="0" w:color="auto"/>
                  </w:divBdr>
                </w:div>
                <w:div w:id="1478689684">
                  <w:marLeft w:val="0"/>
                  <w:marRight w:val="0"/>
                  <w:marTop w:val="0"/>
                  <w:marBottom w:val="0"/>
                  <w:divBdr>
                    <w:top w:val="none" w:sz="0" w:space="0" w:color="auto"/>
                    <w:left w:val="none" w:sz="0" w:space="0" w:color="auto"/>
                    <w:bottom w:val="none" w:sz="0" w:space="0" w:color="auto"/>
                    <w:right w:val="none" w:sz="0" w:space="0" w:color="auto"/>
                  </w:divBdr>
                </w:div>
                <w:div w:id="1648362615">
                  <w:marLeft w:val="0"/>
                  <w:marRight w:val="0"/>
                  <w:marTop w:val="0"/>
                  <w:marBottom w:val="0"/>
                  <w:divBdr>
                    <w:top w:val="none" w:sz="0" w:space="0" w:color="auto"/>
                    <w:left w:val="none" w:sz="0" w:space="0" w:color="auto"/>
                    <w:bottom w:val="none" w:sz="0" w:space="0" w:color="auto"/>
                    <w:right w:val="none" w:sz="0" w:space="0" w:color="auto"/>
                  </w:divBdr>
                </w:div>
              </w:divsChild>
            </w:div>
            <w:div w:id="1363550388">
              <w:marLeft w:val="0"/>
              <w:marRight w:val="0"/>
              <w:marTop w:val="0"/>
              <w:marBottom w:val="0"/>
              <w:divBdr>
                <w:top w:val="none" w:sz="0" w:space="0" w:color="auto"/>
                <w:left w:val="none" w:sz="0" w:space="0" w:color="auto"/>
                <w:bottom w:val="none" w:sz="0" w:space="0" w:color="auto"/>
                <w:right w:val="none" w:sz="0" w:space="0" w:color="auto"/>
              </w:divBdr>
              <w:divsChild>
                <w:div w:id="1870020581">
                  <w:marLeft w:val="0"/>
                  <w:marRight w:val="0"/>
                  <w:marTop w:val="0"/>
                  <w:marBottom w:val="0"/>
                  <w:divBdr>
                    <w:top w:val="none" w:sz="0" w:space="0" w:color="auto"/>
                    <w:left w:val="none" w:sz="0" w:space="0" w:color="auto"/>
                    <w:bottom w:val="none" w:sz="0" w:space="0" w:color="auto"/>
                    <w:right w:val="none" w:sz="0" w:space="0" w:color="auto"/>
                  </w:divBdr>
                </w:div>
              </w:divsChild>
            </w:div>
            <w:div w:id="1518619895">
              <w:marLeft w:val="0"/>
              <w:marRight w:val="0"/>
              <w:marTop w:val="0"/>
              <w:marBottom w:val="0"/>
              <w:divBdr>
                <w:top w:val="none" w:sz="0" w:space="0" w:color="auto"/>
                <w:left w:val="none" w:sz="0" w:space="0" w:color="auto"/>
                <w:bottom w:val="none" w:sz="0" w:space="0" w:color="auto"/>
                <w:right w:val="none" w:sz="0" w:space="0" w:color="auto"/>
              </w:divBdr>
              <w:divsChild>
                <w:div w:id="1130977362">
                  <w:marLeft w:val="0"/>
                  <w:marRight w:val="0"/>
                  <w:marTop w:val="0"/>
                  <w:marBottom w:val="0"/>
                  <w:divBdr>
                    <w:top w:val="none" w:sz="0" w:space="0" w:color="auto"/>
                    <w:left w:val="none" w:sz="0" w:space="0" w:color="auto"/>
                    <w:bottom w:val="none" w:sz="0" w:space="0" w:color="auto"/>
                    <w:right w:val="none" w:sz="0" w:space="0" w:color="auto"/>
                  </w:divBdr>
                </w:div>
              </w:divsChild>
            </w:div>
            <w:div w:id="1542552089">
              <w:marLeft w:val="0"/>
              <w:marRight w:val="0"/>
              <w:marTop w:val="0"/>
              <w:marBottom w:val="0"/>
              <w:divBdr>
                <w:top w:val="none" w:sz="0" w:space="0" w:color="auto"/>
                <w:left w:val="none" w:sz="0" w:space="0" w:color="auto"/>
                <w:bottom w:val="none" w:sz="0" w:space="0" w:color="auto"/>
                <w:right w:val="none" w:sz="0" w:space="0" w:color="auto"/>
              </w:divBdr>
              <w:divsChild>
                <w:div w:id="1710868">
                  <w:marLeft w:val="0"/>
                  <w:marRight w:val="0"/>
                  <w:marTop w:val="0"/>
                  <w:marBottom w:val="0"/>
                  <w:divBdr>
                    <w:top w:val="none" w:sz="0" w:space="0" w:color="auto"/>
                    <w:left w:val="none" w:sz="0" w:space="0" w:color="auto"/>
                    <w:bottom w:val="none" w:sz="0" w:space="0" w:color="auto"/>
                    <w:right w:val="none" w:sz="0" w:space="0" w:color="auto"/>
                  </w:divBdr>
                </w:div>
              </w:divsChild>
            </w:div>
            <w:div w:id="1576354602">
              <w:marLeft w:val="0"/>
              <w:marRight w:val="0"/>
              <w:marTop w:val="0"/>
              <w:marBottom w:val="0"/>
              <w:divBdr>
                <w:top w:val="none" w:sz="0" w:space="0" w:color="auto"/>
                <w:left w:val="none" w:sz="0" w:space="0" w:color="auto"/>
                <w:bottom w:val="none" w:sz="0" w:space="0" w:color="auto"/>
                <w:right w:val="none" w:sz="0" w:space="0" w:color="auto"/>
              </w:divBdr>
              <w:divsChild>
                <w:div w:id="96948472">
                  <w:marLeft w:val="0"/>
                  <w:marRight w:val="0"/>
                  <w:marTop w:val="0"/>
                  <w:marBottom w:val="0"/>
                  <w:divBdr>
                    <w:top w:val="none" w:sz="0" w:space="0" w:color="auto"/>
                    <w:left w:val="none" w:sz="0" w:space="0" w:color="auto"/>
                    <w:bottom w:val="none" w:sz="0" w:space="0" w:color="auto"/>
                    <w:right w:val="none" w:sz="0" w:space="0" w:color="auto"/>
                  </w:divBdr>
                </w:div>
              </w:divsChild>
            </w:div>
            <w:div w:id="1940284813">
              <w:marLeft w:val="0"/>
              <w:marRight w:val="0"/>
              <w:marTop w:val="0"/>
              <w:marBottom w:val="0"/>
              <w:divBdr>
                <w:top w:val="none" w:sz="0" w:space="0" w:color="auto"/>
                <w:left w:val="none" w:sz="0" w:space="0" w:color="auto"/>
                <w:bottom w:val="none" w:sz="0" w:space="0" w:color="auto"/>
                <w:right w:val="none" w:sz="0" w:space="0" w:color="auto"/>
              </w:divBdr>
              <w:divsChild>
                <w:div w:id="133229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52691">
          <w:marLeft w:val="0"/>
          <w:marRight w:val="0"/>
          <w:marTop w:val="0"/>
          <w:marBottom w:val="0"/>
          <w:divBdr>
            <w:top w:val="none" w:sz="0" w:space="0" w:color="auto"/>
            <w:left w:val="none" w:sz="0" w:space="0" w:color="auto"/>
            <w:bottom w:val="none" w:sz="0" w:space="0" w:color="auto"/>
            <w:right w:val="none" w:sz="0" w:space="0" w:color="auto"/>
          </w:divBdr>
        </w:div>
        <w:div w:id="1821117245">
          <w:marLeft w:val="0"/>
          <w:marRight w:val="0"/>
          <w:marTop w:val="0"/>
          <w:marBottom w:val="0"/>
          <w:divBdr>
            <w:top w:val="none" w:sz="0" w:space="0" w:color="auto"/>
            <w:left w:val="none" w:sz="0" w:space="0" w:color="auto"/>
            <w:bottom w:val="none" w:sz="0" w:space="0" w:color="auto"/>
            <w:right w:val="none" w:sz="0" w:space="0" w:color="auto"/>
          </w:divBdr>
        </w:div>
        <w:div w:id="1846747897">
          <w:marLeft w:val="0"/>
          <w:marRight w:val="0"/>
          <w:marTop w:val="0"/>
          <w:marBottom w:val="0"/>
          <w:divBdr>
            <w:top w:val="none" w:sz="0" w:space="0" w:color="auto"/>
            <w:left w:val="none" w:sz="0" w:space="0" w:color="auto"/>
            <w:bottom w:val="none" w:sz="0" w:space="0" w:color="auto"/>
            <w:right w:val="none" w:sz="0" w:space="0" w:color="auto"/>
          </w:divBdr>
        </w:div>
        <w:div w:id="1850024046">
          <w:marLeft w:val="0"/>
          <w:marRight w:val="0"/>
          <w:marTop w:val="0"/>
          <w:marBottom w:val="0"/>
          <w:divBdr>
            <w:top w:val="none" w:sz="0" w:space="0" w:color="auto"/>
            <w:left w:val="none" w:sz="0" w:space="0" w:color="auto"/>
            <w:bottom w:val="none" w:sz="0" w:space="0" w:color="auto"/>
            <w:right w:val="none" w:sz="0" w:space="0" w:color="auto"/>
          </w:divBdr>
        </w:div>
        <w:div w:id="1893732350">
          <w:marLeft w:val="0"/>
          <w:marRight w:val="0"/>
          <w:marTop w:val="0"/>
          <w:marBottom w:val="0"/>
          <w:divBdr>
            <w:top w:val="none" w:sz="0" w:space="0" w:color="auto"/>
            <w:left w:val="none" w:sz="0" w:space="0" w:color="auto"/>
            <w:bottom w:val="none" w:sz="0" w:space="0" w:color="auto"/>
            <w:right w:val="none" w:sz="0" w:space="0" w:color="auto"/>
          </w:divBdr>
        </w:div>
        <w:div w:id="1935242075">
          <w:marLeft w:val="0"/>
          <w:marRight w:val="0"/>
          <w:marTop w:val="0"/>
          <w:marBottom w:val="0"/>
          <w:divBdr>
            <w:top w:val="none" w:sz="0" w:space="0" w:color="auto"/>
            <w:left w:val="none" w:sz="0" w:space="0" w:color="auto"/>
            <w:bottom w:val="none" w:sz="0" w:space="0" w:color="auto"/>
            <w:right w:val="none" w:sz="0" w:space="0" w:color="auto"/>
          </w:divBdr>
        </w:div>
        <w:div w:id="1938782252">
          <w:marLeft w:val="0"/>
          <w:marRight w:val="0"/>
          <w:marTop w:val="0"/>
          <w:marBottom w:val="0"/>
          <w:divBdr>
            <w:top w:val="none" w:sz="0" w:space="0" w:color="auto"/>
            <w:left w:val="none" w:sz="0" w:space="0" w:color="auto"/>
            <w:bottom w:val="none" w:sz="0" w:space="0" w:color="auto"/>
            <w:right w:val="none" w:sz="0" w:space="0" w:color="auto"/>
          </w:divBdr>
        </w:div>
        <w:div w:id="1953631678">
          <w:marLeft w:val="0"/>
          <w:marRight w:val="0"/>
          <w:marTop w:val="0"/>
          <w:marBottom w:val="0"/>
          <w:divBdr>
            <w:top w:val="none" w:sz="0" w:space="0" w:color="auto"/>
            <w:left w:val="none" w:sz="0" w:space="0" w:color="auto"/>
            <w:bottom w:val="none" w:sz="0" w:space="0" w:color="auto"/>
            <w:right w:val="none" w:sz="0" w:space="0" w:color="auto"/>
          </w:divBdr>
        </w:div>
        <w:div w:id="1960647728">
          <w:marLeft w:val="0"/>
          <w:marRight w:val="0"/>
          <w:marTop w:val="0"/>
          <w:marBottom w:val="0"/>
          <w:divBdr>
            <w:top w:val="none" w:sz="0" w:space="0" w:color="auto"/>
            <w:left w:val="none" w:sz="0" w:space="0" w:color="auto"/>
            <w:bottom w:val="none" w:sz="0" w:space="0" w:color="auto"/>
            <w:right w:val="none" w:sz="0" w:space="0" w:color="auto"/>
          </w:divBdr>
        </w:div>
        <w:div w:id="2023699924">
          <w:marLeft w:val="0"/>
          <w:marRight w:val="0"/>
          <w:marTop w:val="0"/>
          <w:marBottom w:val="0"/>
          <w:divBdr>
            <w:top w:val="none" w:sz="0" w:space="0" w:color="auto"/>
            <w:left w:val="none" w:sz="0" w:space="0" w:color="auto"/>
            <w:bottom w:val="none" w:sz="0" w:space="0" w:color="auto"/>
            <w:right w:val="none" w:sz="0" w:space="0" w:color="auto"/>
          </w:divBdr>
        </w:div>
        <w:div w:id="2032411858">
          <w:marLeft w:val="0"/>
          <w:marRight w:val="0"/>
          <w:marTop w:val="0"/>
          <w:marBottom w:val="0"/>
          <w:divBdr>
            <w:top w:val="none" w:sz="0" w:space="0" w:color="auto"/>
            <w:left w:val="none" w:sz="0" w:space="0" w:color="auto"/>
            <w:bottom w:val="none" w:sz="0" w:space="0" w:color="auto"/>
            <w:right w:val="none" w:sz="0" w:space="0" w:color="auto"/>
          </w:divBdr>
        </w:div>
        <w:div w:id="2041005630">
          <w:marLeft w:val="0"/>
          <w:marRight w:val="0"/>
          <w:marTop w:val="0"/>
          <w:marBottom w:val="0"/>
          <w:divBdr>
            <w:top w:val="none" w:sz="0" w:space="0" w:color="auto"/>
            <w:left w:val="none" w:sz="0" w:space="0" w:color="auto"/>
            <w:bottom w:val="none" w:sz="0" w:space="0" w:color="auto"/>
            <w:right w:val="none" w:sz="0" w:space="0" w:color="auto"/>
          </w:divBdr>
        </w:div>
        <w:div w:id="2056276056">
          <w:marLeft w:val="0"/>
          <w:marRight w:val="0"/>
          <w:marTop w:val="0"/>
          <w:marBottom w:val="0"/>
          <w:divBdr>
            <w:top w:val="none" w:sz="0" w:space="0" w:color="auto"/>
            <w:left w:val="none" w:sz="0" w:space="0" w:color="auto"/>
            <w:bottom w:val="none" w:sz="0" w:space="0" w:color="auto"/>
            <w:right w:val="none" w:sz="0" w:space="0" w:color="auto"/>
          </w:divBdr>
        </w:div>
      </w:divsChild>
    </w:div>
    <w:div w:id="1801872952">
      <w:bodyDiv w:val="1"/>
      <w:marLeft w:val="0"/>
      <w:marRight w:val="0"/>
      <w:marTop w:val="0"/>
      <w:marBottom w:val="0"/>
      <w:divBdr>
        <w:top w:val="none" w:sz="0" w:space="0" w:color="auto"/>
        <w:left w:val="none" w:sz="0" w:space="0" w:color="auto"/>
        <w:bottom w:val="none" w:sz="0" w:space="0" w:color="auto"/>
        <w:right w:val="none" w:sz="0" w:space="0" w:color="auto"/>
      </w:divBdr>
    </w:div>
    <w:div w:id="1816946244">
      <w:bodyDiv w:val="1"/>
      <w:marLeft w:val="0"/>
      <w:marRight w:val="0"/>
      <w:marTop w:val="0"/>
      <w:marBottom w:val="0"/>
      <w:divBdr>
        <w:top w:val="none" w:sz="0" w:space="0" w:color="auto"/>
        <w:left w:val="none" w:sz="0" w:space="0" w:color="auto"/>
        <w:bottom w:val="none" w:sz="0" w:space="0" w:color="auto"/>
        <w:right w:val="none" w:sz="0" w:space="0" w:color="auto"/>
      </w:divBdr>
    </w:div>
    <w:div w:id="1818064083">
      <w:bodyDiv w:val="1"/>
      <w:marLeft w:val="0"/>
      <w:marRight w:val="0"/>
      <w:marTop w:val="0"/>
      <w:marBottom w:val="0"/>
      <w:divBdr>
        <w:top w:val="none" w:sz="0" w:space="0" w:color="auto"/>
        <w:left w:val="none" w:sz="0" w:space="0" w:color="auto"/>
        <w:bottom w:val="none" w:sz="0" w:space="0" w:color="auto"/>
        <w:right w:val="none" w:sz="0" w:space="0" w:color="auto"/>
      </w:divBdr>
    </w:div>
    <w:div w:id="1828590222">
      <w:bodyDiv w:val="1"/>
      <w:marLeft w:val="0"/>
      <w:marRight w:val="0"/>
      <w:marTop w:val="0"/>
      <w:marBottom w:val="0"/>
      <w:divBdr>
        <w:top w:val="none" w:sz="0" w:space="0" w:color="auto"/>
        <w:left w:val="none" w:sz="0" w:space="0" w:color="auto"/>
        <w:bottom w:val="none" w:sz="0" w:space="0" w:color="auto"/>
        <w:right w:val="none" w:sz="0" w:space="0" w:color="auto"/>
      </w:divBdr>
      <w:divsChild>
        <w:div w:id="62147101">
          <w:marLeft w:val="0"/>
          <w:marRight w:val="0"/>
          <w:marTop w:val="0"/>
          <w:marBottom w:val="0"/>
          <w:divBdr>
            <w:top w:val="none" w:sz="0" w:space="0" w:color="auto"/>
            <w:left w:val="none" w:sz="0" w:space="0" w:color="auto"/>
            <w:bottom w:val="none" w:sz="0" w:space="0" w:color="auto"/>
            <w:right w:val="none" w:sz="0" w:space="0" w:color="auto"/>
          </w:divBdr>
          <w:divsChild>
            <w:div w:id="617033201">
              <w:marLeft w:val="-75"/>
              <w:marRight w:val="0"/>
              <w:marTop w:val="30"/>
              <w:marBottom w:val="30"/>
              <w:divBdr>
                <w:top w:val="none" w:sz="0" w:space="0" w:color="auto"/>
                <w:left w:val="none" w:sz="0" w:space="0" w:color="auto"/>
                <w:bottom w:val="none" w:sz="0" w:space="0" w:color="auto"/>
                <w:right w:val="none" w:sz="0" w:space="0" w:color="auto"/>
              </w:divBdr>
              <w:divsChild>
                <w:div w:id="42146475">
                  <w:marLeft w:val="0"/>
                  <w:marRight w:val="0"/>
                  <w:marTop w:val="0"/>
                  <w:marBottom w:val="0"/>
                  <w:divBdr>
                    <w:top w:val="none" w:sz="0" w:space="0" w:color="auto"/>
                    <w:left w:val="none" w:sz="0" w:space="0" w:color="auto"/>
                    <w:bottom w:val="none" w:sz="0" w:space="0" w:color="auto"/>
                    <w:right w:val="none" w:sz="0" w:space="0" w:color="auto"/>
                  </w:divBdr>
                  <w:divsChild>
                    <w:div w:id="814880770">
                      <w:marLeft w:val="0"/>
                      <w:marRight w:val="0"/>
                      <w:marTop w:val="0"/>
                      <w:marBottom w:val="0"/>
                      <w:divBdr>
                        <w:top w:val="none" w:sz="0" w:space="0" w:color="auto"/>
                        <w:left w:val="none" w:sz="0" w:space="0" w:color="auto"/>
                        <w:bottom w:val="none" w:sz="0" w:space="0" w:color="auto"/>
                        <w:right w:val="none" w:sz="0" w:space="0" w:color="auto"/>
                      </w:divBdr>
                    </w:div>
                  </w:divsChild>
                </w:div>
                <w:div w:id="159195531">
                  <w:marLeft w:val="0"/>
                  <w:marRight w:val="0"/>
                  <w:marTop w:val="0"/>
                  <w:marBottom w:val="0"/>
                  <w:divBdr>
                    <w:top w:val="none" w:sz="0" w:space="0" w:color="auto"/>
                    <w:left w:val="none" w:sz="0" w:space="0" w:color="auto"/>
                    <w:bottom w:val="none" w:sz="0" w:space="0" w:color="auto"/>
                    <w:right w:val="none" w:sz="0" w:space="0" w:color="auto"/>
                  </w:divBdr>
                  <w:divsChild>
                    <w:div w:id="1307735802">
                      <w:marLeft w:val="0"/>
                      <w:marRight w:val="0"/>
                      <w:marTop w:val="0"/>
                      <w:marBottom w:val="0"/>
                      <w:divBdr>
                        <w:top w:val="none" w:sz="0" w:space="0" w:color="auto"/>
                        <w:left w:val="none" w:sz="0" w:space="0" w:color="auto"/>
                        <w:bottom w:val="none" w:sz="0" w:space="0" w:color="auto"/>
                        <w:right w:val="none" w:sz="0" w:space="0" w:color="auto"/>
                      </w:divBdr>
                    </w:div>
                    <w:div w:id="1861433557">
                      <w:marLeft w:val="0"/>
                      <w:marRight w:val="0"/>
                      <w:marTop w:val="0"/>
                      <w:marBottom w:val="0"/>
                      <w:divBdr>
                        <w:top w:val="none" w:sz="0" w:space="0" w:color="auto"/>
                        <w:left w:val="none" w:sz="0" w:space="0" w:color="auto"/>
                        <w:bottom w:val="none" w:sz="0" w:space="0" w:color="auto"/>
                        <w:right w:val="none" w:sz="0" w:space="0" w:color="auto"/>
                      </w:divBdr>
                    </w:div>
                  </w:divsChild>
                </w:div>
                <w:div w:id="267783584">
                  <w:marLeft w:val="0"/>
                  <w:marRight w:val="0"/>
                  <w:marTop w:val="0"/>
                  <w:marBottom w:val="0"/>
                  <w:divBdr>
                    <w:top w:val="none" w:sz="0" w:space="0" w:color="auto"/>
                    <w:left w:val="none" w:sz="0" w:space="0" w:color="auto"/>
                    <w:bottom w:val="none" w:sz="0" w:space="0" w:color="auto"/>
                    <w:right w:val="none" w:sz="0" w:space="0" w:color="auto"/>
                  </w:divBdr>
                  <w:divsChild>
                    <w:div w:id="1627657598">
                      <w:marLeft w:val="0"/>
                      <w:marRight w:val="0"/>
                      <w:marTop w:val="0"/>
                      <w:marBottom w:val="0"/>
                      <w:divBdr>
                        <w:top w:val="none" w:sz="0" w:space="0" w:color="auto"/>
                        <w:left w:val="none" w:sz="0" w:space="0" w:color="auto"/>
                        <w:bottom w:val="none" w:sz="0" w:space="0" w:color="auto"/>
                        <w:right w:val="none" w:sz="0" w:space="0" w:color="auto"/>
                      </w:divBdr>
                    </w:div>
                  </w:divsChild>
                </w:div>
                <w:div w:id="322509619">
                  <w:marLeft w:val="0"/>
                  <w:marRight w:val="0"/>
                  <w:marTop w:val="0"/>
                  <w:marBottom w:val="0"/>
                  <w:divBdr>
                    <w:top w:val="none" w:sz="0" w:space="0" w:color="auto"/>
                    <w:left w:val="none" w:sz="0" w:space="0" w:color="auto"/>
                    <w:bottom w:val="none" w:sz="0" w:space="0" w:color="auto"/>
                    <w:right w:val="none" w:sz="0" w:space="0" w:color="auto"/>
                  </w:divBdr>
                  <w:divsChild>
                    <w:div w:id="292029147">
                      <w:marLeft w:val="0"/>
                      <w:marRight w:val="0"/>
                      <w:marTop w:val="0"/>
                      <w:marBottom w:val="0"/>
                      <w:divBdr>
                        <w:top w:val="none" w:sz="0" w:space="0" w:color="auto"/>
                        <w:left w:val="none" w:sz="0" w:space="0" w:color="auto"/>
                        <w:bottom w:val="none" w:sz="0" w:space="0" w:color="auto"/>
                        <w:right w:val="none" w:sz="0" w:space="0" w:color="auto"/>
                      </w:divBdr>
                    </w:div>
                    <w:div w:id="748231218">
                      <w:marLeft w:val="0"/>
                      <w:marRight w:val="0"/>
                      <w:marTop w:val="0"/>
                      <w:marBottom w:val="0"/>
                      <w:divBdr>
                        <w:top w:val="none" w:sz="0" w:space="0" w:color="auto"/>
                        <w:left w:val="none" w:sz="0" w:space="0" w:color="auto"/>
                        <w:bottom w:val="none" w:sz="0" w:space="0" w:color="auto"/>
                        <w:right w:val="none" w:sz="0" w:space="0" w:color="auto"/>
                      </w:divBdr>
                    </w:div>
                  </w:divsChild>
                </w:div>
                <w:div w:id="474490043">
                  <w:marLeft w:val="0"/>
                  <w:marRight w:val="0"/>
                  <w:marTop w:val="0"/>
                  <w:marBottom w:val="0"/>
                  <w:divBdr>
                    <w:top w:val="none" w:sz="0" w:space="0" w:color="auto"/>
                    <w:left w:val="none" w:sz="0" w:space="0" w:color="auto"/>
                    <w:bottom w:val="none" w:sz="0" w:space="0" w:color="auto"/>
                    <w:right w:val="none" w:sz="0" w:space="0" w:color="auto"/>
                  </w:divBdr>
                  <w:divsChild>
                    <w:div w:id="1379625412">
                      <w:marLeft w:val="0"/>
                      <w:marRight w:val="0"/>
                      <w:marTop w:val="0"/>
                      <w:marBottom w:val="0"/>
                      <w:divBdr>
                        <w:top w:val="none" w:sz="0" w:space="0" w:color="auto"/>
                        <w:left w:val="none" w:sz="0" w:space="0" w:color="auto"/>
                        <w:bottom w:val="none" w:sz="0" w:space="0" w:color="auto"/>
                        <w:right w:val="none" w:sz="0" w:space="0" w:color="auto"/>
                      </w:divBdr>
                    </w:div>
                  </w:divsChild>
                </w:div>
                <w:div w:id="665329323">
                  <w:marLeft w:val="0"/>
                  <w:marRight w:val="0"/>
                  <w:marTop w:val="0"/>
                  <w:marBottom w:val="0"/>
                  <w:divBdr>
                    <w:top w:val="none" w:sz="0" w:space="0" w:color="auto"/>
                    <w:left w:val="none" w:sz="0" w:space="0" w:color="auto"/>
                    <w:bottom w:val="none" w:sz="0" w:space="0" w:color="auto"/>
                    <w:right w:val="none" w:sz="0" w:space="0" w:color="auto"/>
                  </w:divBdr>
                  <w:divsChild>
                    <w:div w:id="651982090">
                      <w:marLeft w:val="0"/>
                      <w:marRight w:val="0"/>
                      <w:marTop w:val="0"/>
                      <w:marBottom w:val="0"/>
                      <w:divBdr>
                        <w:top w:val="none" w:sz="0" w:space="0" w:color="auto"/>
                        <w:left w:val="none" w:sz="0" w:space="0" w:color="auto"/>
                        <w:bottom w:val="none" w:sz="0" w:space="0" w:color="auto"/>
                        <w:right w:val="none" w:sz="0" w:space="0" w:color="auto"/>
                      </w:divBdr>
                    </w:div>
                  </w:divsChild>
                </w:div>
                <w:div w:id="801651558">
                  <w:marLeft w:val="0"/>
                  <w:marRight w:val="0"/>
                  <w:marTop w:val="0"/>
                  <w:marBottom w:val="0"/>
                  <w:divBdr>
                    <w:top w:val="none" w:sz="0" w:space="0" w:color="auto"/>
                    <w:left w:val="none" w:sz="0" w:space="0" w:color="auto"/>
                    <w:bottom w:val="none" w:sz="0" w:space="0" w:color="auto"/>
                    <w:right w:val="none" w:sz="0" w:space="0" w:color="auto"/>
                  </w:divBdr>
                  <w:divsChild>
                    <w:div w:id="1285966531">
                      <w:marLeft w:val="0"/>
                      <w:marRight w:val="0"/>
                      <w:marTop w:val="0"/>
                      <w:marBottom w:val="0"/>
                      <w:divBdr>
                        <w:top w:val="none" w:sz="0" w:space="0" w:color="auto"/>
                        <w:left w:val="none" w:sz="0" w:space="0" w:color="auto"/>
                        <w:bottom w:val="none" w:sz="0" w:space="0" w:color="auto"/>
                        <w:right w:val="none" w:sz="0" w:space="0" w:color="auto"/>
                      </w:divBdr>
                    </w:div>
                  </w:divsChild>
                </w:div>
                <w:div w:id="975141952">
                  <w:marLeft w:val="0"/>
                  <w:marRight w:val="0"/>
                  <w:marTop w:val="0"/>
                  <w:marBottom w:val="0"/>
                  <w:divBdr>
                    <w:top w:val="none" w:sz="0" w:space="0" w:color="auto"/>
                    <w:left w:val="none" w:sz="0" w:space="0" w:color="auto"/>
                    <w:bottom w:val="none" w:sz="0" w:space="0" w:color="auto"/>
                    <w:right w:val="none" w:sz="0" w:space="0" w:color="auto"/>
                  </w:divBdr>
                  <w:divsChild>
                    <w:div w:id="197935924">
                      <w:marLeft w:val="0"/>
                      <w:marRight w:val="0"/>
                      <w:marTop w:val="0"/>
                      <w:marBottom w:val="0"/>
                      <w:divBdr>
                        <w:top w:val="none" w:sz="0" w:space="0" w:color="auto"/>
                        <w:left w:val="none" w:sz="0" w:space="0" w:color="auto"/>
                        <w:bottom w:val="none" w:sz="0" w:space="0" w:color="auto"/>
                        <w:right w:val="none" w:sz="0" w:space="0" w:color="auto"/>
                      </w:divBdr>
                    </w:div>
                    <w:div w:id="525603715">
                      <w:marLeft w:val="0"/>
                      <w:marRight w:val="0"/>
                      <w:marTop w:val="0"/>
                      <w:marBottom w:val="0"/>
                      <w:divBdr>
                        <w:top w:val="none" w:sz="0" w:space="0" w:color="auto"/>
                        <w:left w:val="none" w:sz="0" w:space="0" w:color="auto"/>
                        <w:bottom w:val="none" w:sz="0" w:space="0" w:color="auto"/>
                        <w:right w:val="none" w:sz="0" w:space="0" w:color="auto"/>
                      </w:divBdr>
                    </w:div>
                    <w:div w:id="893808652">
                      <w:marLeft w:val="0"/>
                      <w:marRight w:val="0"/>
                      <w:marTop w:val="0"/>
                      <w:marBottom w:val="0"/>
                      <w:divBdr>
                        <w:top w:val="none" w:sz="0" w:space="0" w:color="auto"/>
                        <w:left w:val="none" w:sz="0" w:space="0" w:color="auto"/>
                        <w:bottom w:val="none" w:sz="0" w:space="0" w:color="auto"/>
                        <w:right w:val="none" w:sz="0" w:space="0" w:color="auto"/>
                      </w:divBdr>
                    </w:div>
                  </w:divsChild>
                </w:div>
                <w:div w:id="1005280094">
                  <w:marLeft w:val="0"/>
                  <w:marRight w:val="0"/>
                  <w:marTop w:val="0"/>
                  <w:marBottom w:val="0"/>
                  <w:divBdr>
                    <w:top w:val="none" w:sz="0" w:space="0" w:color="auto"/>
                    <w:left w:val="none" w:sz="0" w:space="0" w:color="auto"/>
                    <w:bottom w:val="none" w:sz="0" w:space="0" w:color="auto"/>
                    <w:right w:val="none" w:sz="0" w:space="0" w:color="auto"/>
                  </w:divBdr>
                  <w:divsChild>
                    <w:div w:id="1668022407">
                      <w:marLeft w:val="0"/>
                      <w:marRight w:val="0"/>
                      <w:marTop w:val="0"/>
                      <w:marBottom w:val="0"/>
                      <w:divBdr>
                        <w:top w:val="none" w:sz="0" w:space="0" w:color="auto"/>
                        <w:left w:val="none" w:sz="0" w:space="0" w:color="auto"/>
                        <w:bottom w:val="none" w:sz="0" w:space="0" w:color="auto"/>
                        <w:right w:val="none" w:sz="0" w:space="0" w:color="auto"/>
                      </w:divBdr>
                    </w:div>
                  </w:divsChild>
                </w:div>
                <w:div w:id="1072700152">
                  <w:marLeft w:val="0"/>
                  <w:marRight w:val="0"/>
                  <w:marTop w:val="0"/>
                  <w:marBottom w:val="0"/>
                  <w:divBdr>
                    <w:top w:val="none" w:sz="0" w:space="0" w:color="auto"/>
                    <w:left w:val="none" w:sz="0" w:space="0" w:color="auto"/>
                    <w:bottom w:val="none" w:sz="0" w:space="0" w:color="auto"/>
                    <w:right w:val="none" w:sz="0" w:space="0" w:color="auto"/>
                  </w:divBdr>
                  <w:divsChild>
                    <w:div w:id="993798987">
                      <w:marLeft w:val="0"/>
                      <w:marRight w:val="0"/>
                      <w:marTop w:val="0"/>
                      <w:marBottom w:val="0"/>
                      <w:divBdr>
                        <w:top w:val="none" w:sz="0" w:space="0" w:color="auto"/>
                        <w:left w:val="none" w:sz="0" w:space="0" w:color="auto"/>
                        <w:bottom w:val="none" w:sz="0" w:space="0" w:color="auto"/>
                        <w:right w:val="none" w:sz="0" w:space="0" w:color="auto"/>
                      </w:divBdr>
                    </w:div>
                    <w:div w:id="1997805104">
                      <w:marLeft w:val="0"/>
                      <w:marRight w:val="0"/>
                      <w:marTop w:val="0"/>
                      <w:marBottom w:val="0"/>
                      <w:divBdr>
                        <w:top w:val="none" w:sz="0" w:space="0" w:color="auto"/>
                        <w:left w:val="none" w:sz="0" w:space="0" w:color="auto"/>
                        <w:bottom w:val="none" w:sz="0" w:space="0" w:color="auto"/>
                        <w:right w:val="none" w:sz="0" w:space="0" w:color="auto"/>
                      </w:divBdr>
                    </w:div>
                  </w:divsChild>
                </w:div>
                <w:div w:id="1189105848">
                  <w:marLeft w:val="0"/>
                  <w:marRight w:val="0"/>
                  <w:marTop w:val="0"/>
                  <w:marBottom w:val="0"/>
                  <w:divBdr>
                    <w:top w:val="none" w:sz="0" w:space="0" w:color="auto"/>
                    <w:left w:val="none" w:sz="0" w:space="0" w:color="auto"/>
                    <w:bottom w:val="none" w:sz="0" w:space="0" w:color="auto"/>
                    <w:right w:val="none" w:sz="0" w:space="0" w:color="auto"/>
                  </w:divBdr>
                  <w:divsChild>
                    <w:div w:id="531917363">
                      <w:marLeft w:val="0"/>
                      <w:marRight w:val="0"/>
                      <w:marTop w:val="0"/>
                      <w:marBottom w:val="0"/>
                      <w:divBdr>
                        <w:top w:val="none" w:sz="0" w:space="0" w:color="auto"/>
                        <w:left w:val="none" w:sz="0" w:space="0" w:color="auto"/>
                        <w:bottom w:val="none" w:sz="0" w:space="0" w:color="auto"/>
                        <w:right w:val="none" w:sz="0" w:space="0" w:color="auto"/>
                      </w:divBdr>
                    </w:div>
                    <w:div w:id="1319384660">
                      <w:marLeft w:val="0"/>
                      <w:marRight w:val="0"/>
                      <w:marTop w:val="0"/>
                      <w:marBottom w:val="0"/>
                      <w:divBdr>
                        <w:top w:val="none" w:sz="0" w:space="0" w:color="auto"/>
                        <w:left w:val="none" w:sz="0" w:space="0" w:color="auto"/>
                        <w:bottom w:val="none" w:sz="0" w:space="0" w:color="auto"/>
                        <w:right w:val="none" w:sz="0" w:space="0" w:color="auto"/>
                      </w:divBdr>
                    </w:div>
                  </w:divsChild>
                </w:div>
                <w:div w:id="1207987454">
                  <w:marLeft w:val="0"/>
                  <w:marRight w:val="0"/>
                  <w:marTop w:val="0"/>
                  <w:marBottom w:val="0"/>
                  <w:divBdr>
                    <w:top w:val="none" w:sz="0" w:space="0" w:color="auto"/>
                    <w:left w:val="none" w:sz="0" w:space="0" w:color="auto"/>
                    <w:bottom w:val="none" w:sz="0" w:space="0" w:color="auto"/>
                    <w:right w:val="none" w:sz="0" w:space="0" w:color="auto"/>
                  </w:divBdr>
                  <w:divsChild>
                    <w:div w:id="294717943">
                      <w:marLeft w:val="0"/>
                      <w:marRight w:val="0"/>
                      <w:marTop w:val="0"/>
                      <w:marBottom w:val="0"/>
                      <w:divBdr>
                        <w:top w:val="none" w:sz="0" w:space="0" w:color="auto"/>
                        <w:left w:val="none" w:sz="0" w:space="0" w:color="auto"/>
                        <w:bottom w:val="none" w:sz="0" w:space="0" w:color="auto"/>
                        <w:right w:val="none" w:sz="0" w:space="0" w:color="auto"/>
                      </w:divBdr>
                    </w:div>
                  </w:divsChild>
                </w:div>
                <w:div w:id="1327171515">
                  <w:marLeft w:val="0"/>
                  <w:marRight w:val="0"/>
                  <w:marTop w:val="0"/>
                  <w:marBottom w:val="0"/>
                  <w:divBdr>
                    <w:top w:val="none" w:sz="0" w:space="0" w:color="auto"/>
                    <w:left w:val="none" w:sz="0" w:space="0" w:color="auto"/>
                    <w:bottom w:val="none" w:sz="0" w:space="0" w:color="auto"/>
                    <w:right w:val="none" w:sz="0" w:space="0" w:color="auto"/>
                  </w:divBdr>
                  <w:divsChild>
                    <w:div w:id="479200071">
                      <w:marLeft w:val="0"/>
                      <w:marRight w:val="0"/>
                      <w:marTop w:val="0"/>
                      <w:marBottom w:val="0"/>
                      <w:divBdr>
                        <w:top w:val="none" w:sz="0" w:space="0" w:color="auto"/>
                        <w:left w:val="none" w:sz="0" w:space="0" w:color="auto"/>
                        <w:bottom w:val="none" w:sz="0" w:space="0" w:color="auto"/>
                        <w:right w:val="none" w:sz="0" w:space="0" w:color="auto"/>
                      </w:divBdr>
                    </w:div>
                  </w:divsChild>
                </w:div>
                <w:div w:id="1362440036">
                  <w:marLeft w:val="0"/>
                  <w:marRight w:val="0"/>
                  <w:marTop w:val="0"/>
                  <w:marBottom w:val="0"/>
                  <w:divBdr>
                    <w:top w:val="none" w:sz="0" w:space="0" w:color="auto"/>
                    <w:left w:val="none" w:sz="0" w:space="0" w:color="auto"/>
                    <w:bottom w:val="none" w:sz="0" w:space="0" w:color="auto"/>
                    <w:right w:val="none" w:sz="0" w:space="0" w:color="auto"/>
                  </w:divBdr>
                  <w:divsChild>
                    <w:div w:id="1816800351">
                      <w:marLeft w:val="0"/>
                      <w:marRight w:val="0"/>
                      <w:marTop w:val="0"/>
                      <w:marBottom w:val="0"/>
                      <w:divBdr>
                        <w:top w:val="none" w:sz="0" w:space="0" w:color="auto"/>
                        <w:left w:val="none" w:sz="0" w:space="0" w:color="auto"/>
                        <w:bottom w:val="none" w:sz="0" w:space="0" w:color="auto"/>
                        <w:right w:val="none" w:sz="0" w:space="0" w:color="auto"/>
                      </w:divBdr>
                    </w:div>
                  </w:divsChild>
                </w:div>
                <w:div w:id="1393851759">
                  <w:marLeft w:val="0"/>
                  <w:marRight w:val="0"/>
                  <w:marTop w:val="0"/>
                  <w:marBottom w:val="0"/>
                  <w:divBdr>
                    <w:top w:val="none" w:sz="0" w:space="0" w:color="auto"/>
                    <w:left w:val="none" w:sz="0" w:space="0" w:color="auto"/>
                    <w:bottom w:val="none" w:sz="0" w:space="0" w:color="auto"/>
                    <w:right w:val="none" w:sz="0" w:space="0" w:color="auto"/>
                  </w:divBdr>
                  <w:divsChild>
                    <w:div w:id="1553155042">
                      <w:marLeft w:val="0"/>
                      <w:marRight w:val="0"/>
                      <w:marTop w:val="0"/>
                      <w:marBottom w:val="0"/>
                      <w:divBdr>
                        <w:top w:val="none" w:sz="0" w:space="0" w:color="auto"/>
                        <w:left w:val="none" w:sz="0" w:space="0" w:color="auto"/>
                        <w:bottom w:val="none" w:sz="0" w:space="0" w:color="auto"/>
                        <w:right w:val="none" w:sz="0" w:space="0" w:color="auto"/>
                      </w:divBdr>
                    </w:div>
                  </w:divsChild>
                </w:div>
                <w:div w:id="1407997227">
                  <w:marLeft w:val="0"/>
                  <w:marRight w:val="0"/>
                  <w:marTop w:val="0"/>
                  <w:marBottom w:val="0"/>
                  <w:divBdr>
                    <w:top w:val="none" w:sz="0" w:space="0" w:color="auto"/>
                    <w:left w:val="none" w:sz="0" w:space="0" w:color="auto"/>
                    <w:bottom w:val="none" w:sz="0" w:space="0" w:color="auto"/>
                    <w:right w:val="none" w:sz="0" w:space="0" w:color="auto"/>
                  </w:divBdr>
                  <w:divsChild>
                    <w:div w:id="300308562">
                      <w:marLeft w:val="0"/>
                      <w:marRight w:val="0"/>
                      <w:marTop w:val="0"/>
                      <w:marBottom w:val="0"/>
                      <w:divBdr>
                        <w:top w:val="none" w:sz="0" w:space="0" w:color="auto"/>
                        <w:left w:val="none" w:sz="0" w:space="0" w:color="auto"/>
                        <w:bottom w:val="none" w:sz="0" w:space="0" w:color="auto"/>
                        <w:right w:val="none" w:sz="0" w:space="0" w:color="auto"/>
                      </w:divBdr>
                    </w:div>
                  </w:divsChild>
                </w:div>
                <w:div w:id="1595438351">
                  <w:marLeft w:val="0"/>
                  <w:marRight w:val="0"/>
                  <w:marTop w:val="0"/>
                  <w:marBottom w:val="0"/>
                  <w:divBdr>
                    <w:top w:val="none" w:sz="0" w:space="0" w:color="auto"/>
                    <w:left w:val="none" w:sz="0" w:space="0" w:color="auto"/>
                    <w:bottom w:val="none" w:sz="0" w:space="0" w:color="auto"/>
                    <w:right w:val="none" w:sz="0" w:space="0" w:color="auto"/>
                  </w:divBdr>
                  <w:divsChild>
                    <w:div w:id="465466689">
                      <w:marLeft w:val="0"/>
                      <w:marRight w:val="0"/>
                      <w:marTop w:val="0"/>
                      <w:marBottom w:val="0"/>
                      <w:divBdr>
                        <w:top w:val="none" w:sz="0" w:space="0" w:color="auto"/>
                        <w:left w:val="none" w:sz="0" w:space="0" w:color="auto"/>
                        <w:bottom w:val="none" w:sz="0" w:space="0" w:color="auto"/>
                        <w:right w:val="none" w:sz="0" w:space="0" w:color="auto"/>
                      </w:divBdr>
                    </w:div>
                    <w:div w:id="1537540208">
                      <w:marLeft w:val="0"/>
                      <w:marRight w:val="0"/>
                      <w:marTop w:val="0"/>
                      <w:marBottom w:val="0"/>
                      <w:divBdr>
                        <w:top w:val="none" w:sz="0" w:space="0" w:color="auto"/>
                        <w:left w:val="none" w:sz="0" w:space="0" w:color="auto"/>
                        <w:bottom w:val="none" w:sz="0" w:space="0" w:color="auto"/>
                        <w:right w:val="none" w:sz="0" w:space="0" w:color="auto"/>
                      </w:divBdr>
                    </w:div>
                  </w:divsChild>
                </w:div>
                <w:div w:id="1761441911">
                  <w:marLeft w:val="0"/>
                  <w:marRight w:val="0"/>
                  <w:marTop w:val="0"/>
                  <w:marBottom w:val="0"/>
                  <w:divBdr>
                    <w:top w:val="none" w:sz="0" w:space="0" w:color="auto"/>
                    <w:left w:val="none" w:sz="0" w:space="0" w:color="auto"/>
                    <w:bottom w:val="none" w:sz="0" w:space="0" w:color="auto"/>
                    <w:right w:val="none" w:sz="0" w:space="0" w:color="auto"/>
                  </w:divBdr>
                  <w:divsChild>
                    <w:div w:id="1081222259">
                      <w:marLeft w:val="0"/>
                      <w:marRight w:val="0"/>
                      <w:marTop w:val="0"/>
                      <w:marBottom w:val="0"/>
                      <w:divBdr>
                        <w:top w:val="none" w:sz="0" w:space="0" w:color="auto"/>
                        <w:left w:val="none" w:sz="0" w:space="0" w:color="auto"/>
                        <w:bottom w:val="none" w:sz="0" w:space="0" w:color="auto"/>
                        <w:right w:val="none" w:sz="0" w:space="0" w:color="auto"/>
                      </w:divBdr>
                    </w:div>
                    <w:div w:id="145675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806772">
          <w:marLeft w:val="0"/>
          <w:marRight w:val="0"/>
          <w:marTop w:val="0"/>
          <w:marBottom w:val="0"/>
          <w:divBdr>
            <w:top w:val="none" w:sz="0" w:space="0" w:color="auto"/>
            <w:left w:val="none" w:sz="0" w:space="0" w:color="auto"/>
            <w:bottom w:val="none" w:sz="0" w:space="0" w:color="auto"/>
            <w:right w:val="none" w:sz="0" w:space="0" w:color="auto"/>
          </w:divBdr>
          <w:divsChild>
            <w:div w:id="200019777">
              <w:marLeft w:val="0"/>
              <w:marRight w:val="0"/>
              <w:marTop w:val="0"/>
              <w:marBottom w:val="0"/>
              <w:divBdr>
                <w:top w:val="none" w:sz="0" w:space="0" w:color="auto"/>
                <w:left w:val="none" w:sz="0" w:space="0" w:color="auto"/>
                <w:bottom w:val="none" w:sz="0" w:space="0" w:color="auto"/>
                <w:right w:val="none" w:sz="0" w:space="0" w:color="auto"/>
              </w:divBdr>
            </w:div>
            <w:div w:id="217328600">
              <w:marLeft w:val="0"/>
              <w:marRight w:val="0"/>
              <w:marTop w:val="0"/>
              <w:marBottom w:val="0"/>
              <w:divBdr>
                <w:top w:val="none" w:sz="0" w:space="0" w:color="auto"/>
                <w:left w:val="none" w:sz="0" w:space="0" w:color="auto"/>
                <w:bottom w:val="none" w:sz="0" w:space="0" w:color="auto"/>
                <w:right w:val="none" w:sz="0" w:space="0" w:color="auto"/>
              </w:divBdr>
            </w:div>
            <w:div w:id="322661495">
              <w:marLeft w:val="0"/>
              <w:marRight w:val="0"/>
              <w:marTop w:val="0"/>
              <w:marBottom w:val="0"/>
              <w:divBdr>
                <w:top w:val="none" w:sz="0" w:space="0" w:color="auto"/>
                <w:left w:val="none" w:sz="0" w:space="0" w:color="auto"/>
                <w:bottom w:val="none" w:sz="0" w:space="0" w:color="auto"/>
                <w:right w:val="none" w:sz="0" w:space="0" w:color="auto"/>
              </w:divBdr>
            </w:div>
            <w:div w:id="471212832">
              <w:marLeft w:val="0"/>
              <w:marRight w:val="0"/>
              <w:marTop w:val="0"/>
              <w:marBottom w:val="0"/>
              <w:divBdr>
                <w:top w:val="none" w:sz="0" w:space="0" w:color="auto"/>
                <w:left w:val="none" w:sz="0" w:space="0" w:color="auto"/>
                <w:bottom w:val="none" w:sz="0" w:space="0" w:color="auto"/>
                <w:right w:val="none" w:sz="0" w:space="0" w:color="auto"/>
              </w:divBdr>
            </w:div>
            <w:div w:id="473986467">
              <w:marLeft w:val="0"/>
              <w:marRight w:val="0"/>
              <w:marTop w:val="0"/>
              <w:marBottom w:val="0"/>
              <w:divBdr>
                <w:top w:val="none" w:sz="0" w:space="0" w:color="auto"/>
                <w:left w:val="none" w:sz="0" w:space="0" w:color="auto"/>
                <w:bottom w:val="none" w:sz="0" w:space="0" w:color="auto"/>
                <w:right w:val="none" w:sz="0" w:space="0" w:color="auto"/>
              </w:divBdr>
            </w:div>
            <w:div w:id="490602651">
              <w:marLeft w:val="0"/>
              <w:marRight w:val="0"/>
              <w:marTop w:val="0"/>
              <w:marBottom w:val="0"/>
              <w:divBdr>
                <w:top w:val="none" w:sz="0" w:space="0" w:color="auto"/>
                <w:left w:val="none" w:sz="0" w:space="0" w:color="auto"/>
                <w:bottom w:val="none" w:sz="0" w:space="0" w:color="auto"/>
                <w:right w:val="none" w:sz="0" w:space="0" w:color="auto"/>
              </w:divBdr>
            </w:div>
            <w:div w:id="929505800">
              <w:marLeft w:val="0"/>
              <w:marRight w:val="0"/>
              <w:marTop w:val="0"/>
              <w:marBottom w:val="0"/>
              <w:divBdr>
                <w:top w:val="none" w:sz="0" w:space="0" w:color="auto"/>
                <w:left w:val="none" w:sz="0" w:space="0" w:color="auto"/>
                <w:bottom w:val="none" w:sz="0" w:space="0" w:color="auto"/>
                <w:right w:val="none" w:sz="0" w:space="0" w:color="auto"/>
              </w:divBdr>
            </w:div>
            <w:div w:id="1038357825">
              <w:marLeft w:val="0"/>
              <w:marRight w:val="0"/>
              <w:marTop w:val="0"/>
              <w:marBottom w:val="0"/>
              <w:divBdr>
                <w:top w:val="none" w:sz="0" w:space="0" w:color="auto"/>
                <w:left w:val="none" w:sz="0" w:space="0" w:color="auto"/>
                <w:bottom w:val="none" w:sz="0" w:space="0" w:color="auto"/>
                <w:right w:val="none" w:sz="0" w:space="0" w:color="auto"/>
              </w:divBdr>
            </w:div>
            <w:div w:id="1086808298">
              <w:marLeft w:val="0"/>
              <w:marRight w:val="0"/>
              <w:marTop w:val="0"/>
              <w:marBottom w:val="0"/>
              <w:divBdr>
                <w:top w:val="none" w:sz="0" w:space="0" w:color="auto"/>
                <w:left w:val="none" w:sz="0" w:space="0" w:color="auto"/>
                <w:bottom w:val="none" w:sz="0" w:space="0" w:color="auto"/>
                <w:right w:val="none" w:sz="0" w:space="0" w:color="auto"/>
              </w:divBdr>
            </w:div>
            <w:div w:id="1533767221">
              <w:marLeft w:val="0"/>
              <w:marRight w:val="0"/>
              <w:marTop w:val="0"/>
              <w:marBottom w:val="0"/>
              <w:divBdr>
                <w:top w:val="none" w:sz="0" w:space="0" w:color="auto"/>
                <w:left w:val="none" w:sz="0" w:space="0" w:color="auto"/>
                <w:bottom w:val="none" w:sz="0" w:space="0" w:color="auto"/>
                <w:right w:val="none" w:sz="0" w:space="0" w:color="auto"/>
              </w:divBdr>
            </w:div>
          </w:divsChild>
        </w:div>
        <w:div w:id="538783532">
          <w:marLeft w:val="0"/>
          <w:marRight w:val="0"/>
          <w:marTop w:val="0"/>
          <w:marBottom w:val="0"/>
          <w:divBdr>
            <w:top w:val="none" w:sz="0" w:space="0" w:color="auto"/>
            <w:left w:val="none" w:sz="0" w:space="0" w:color="auto"/>
            <w:bottom w:val="none" w:sz="0" w:space="0" w:color="auto"/>
            <w:right w:val="none" w:sz="0" w:space="0" w:color="auto"/>
          </w:divBdr>
          <w:divsChild>
            <w:div w:id="37898970">
              <w:marLeft w:val="0"/>
              <w:marRight w:val="0"/>
              <w:marTop w:val="0"/>
              <w:marBottom w:val="0"/>
              <w:divBdr>
                <w:top w:val="none" w:sz="0" w:space="0" w:color="auto"/>
                <w:left w:val="none" w:sz="0" w:space="0" w:color="auto"/>
                <w:bottom w:val="none" w:sz="0" w:space="0" w:color="auto"/>
                <w:right w:val="none" w:sz="0" w:space="0" w:color="auto"/>
              </w:divBdr>
            </w:div>
            <w:div w:id="175047565">
              <w:marLeft w:val="0"/>
              <w:marRight w:val="0"/>
              <w:marTop w:val="0"/>
              <w:marBottom w:val="0"/>
              <w:divBdr>
                <w:top w:val="none" w:sz="0" w:space="0" w:color="auto"/>
                <w:left w:val="none" w:sz="0" w:space="0" w:color="auto"/>
                <w:bottom w:val="none" w:sz="0" w:space="0" w:color="auto"/>
                <w:right w:val="none" w:sz="0" w:space="0" w:color="auto"/>
              </w:divBdr>
            </w:div>
            <w:div w:id="392507569">
              <w:marLeft w:val="0"/>
              <w:marRight w:val="0"/>
              <w:marTop w:val="0"/>
              <w:marBottom w:val="0"/>
              <w:divBdr>
                <w:top w:val="none" w:sz="0" w:space="0" w:color="auto"/>
                <w:left w:val="none" w:sz="0" w:space="0" w:color="auto"/>
                <w:bottom w:val="none" w:sz="0" w:space="0" w:color="auto"/>
                <w:right w:val="none" w:sz="0" w:space="0" w:color="auto"/>
              </w:divBdr>
            </w:div>
            <w:div w:id="532885430">
              <w:marLeft w:val="0"/>
              <w:marRight w:val="0"/>
              <w:marTop w:val="0"/>
              <w:marBottom w:val="0"/>
              <w:divBdr>
                <w:top w:val="none" w:sz="0" w:space="0" w:color="auto"/>
                <w:left w:val="none" w:sz="0" w:space="0" w:color="auto"/>
                <w:bottom w:val="none" w:sz="0" w:space="0" w:color="auto"/>
                <w:right w:val="none" w:sz="0" w:space="0" w:color="auto"/>
              </w:divBdr>
            </w:div>
            <w:div w:id="631329647">
              <w:marLeft w:val="0"/>
              <w:marRight w:val="0"/>
              <w:marTop w:val="0"/>
              <w:marBottom w:val="0"/>
              <w:divBdr>
                <w:top w:val="none" w:sz="0" w:space="0" w:color="auto"/>
                <w:left w:val="none" w:sz="0" w:space="0" w:color="auto"/>
                <w:bottom w:val="none" w:sz="0" w:space="0" w:color="auto"/>
                <w:right w:val="none" w:sz="0" w:space="0" w:color="auto"/>
              </w:divBdr>
            </w:div>
            <w:div w:id="652830445">
              <w:marLeft w:val="0"/>
              <w:marRight w:val="0"/>
              <w:marTop w:val="0"/>
              <w:marBottom w:val="0"/>
              <w:divBdr>
                <w:top w:val="none" w:sz="0" w:space="0" w:color="auto"/>
                <w:left w:val="none" w:sz="0" w:space="0" w:color="auto"/>
                <w:bottom w:val="none" w:sz="0" w:space="0" w:color="auto"/>
                <w:right w:val="none" w:sz="0" w:space="0" w:color="auto"/>
              </w:divBdr>
            </w:div>
            <w:div w:id="806430474">
              <w:marLeft w:val="0"/>
              <w:marRight w:val="0"/>
              <w:marTop w:val="0"/>
              <w:marBottom w:val="0"/>
              <w:divBdr>
                <w:top w:val="none" w:sz="0" w:space="0" w:color="auto"/>
                <w:left w:val="none" w:sz="0" w:space="0" w:color="auto"/>
                <w:bottom w:val="none" w:sz="0" w:space="0" w:color="auto"/>
                <w:right w:val="none" w:sz="0" w:space="0" w:color="auto"/>
              </w:divBdr>
            </w:div>
            <w:div w:id="982195158">
              <w:marLeft w:val="0"/>
              <w:marRight w:val="0"/>
              <w:marTop w:val="0"/>
              <w:marBottom w:val="0"/>
              <w:divBdr>
                <w:top w:val="none" w:sz="0" w:space="0" w:color="auto"/>
                <w:left w:val="none" w:sz="0" w:space="0" w:color="auto"/>
                <w:bottom w:val="none" w:sz="0" w:space="0" w:color="auto"/>
                <w:right w:val="none" w:sz="0" w:space="0" w:color="auto"/>
              </w:divBdr>
            </w:div>
            <w:div w:id="1138568363">
              <w:marLeft w:val="0"/>
              <w:marRight w:val="0"/>
              <w:marTop w:val="0"/>
              <w:marBottom w:val="0"/>
              <w:divBdr>
                <w:top w:val="none" w:sz="0" w:space="0" w:color="auto"/>
                <w:left w:val="none" w:sz="0" w:space="0" w:color="auto"/>
                <w:bottom w:val="none" w:sz="0" w:space="0" w:color="auto"/>
                <w:right w:val="none" w:sz="0" w:space="0" w:color="auto"/>
              </w:divBdr>
            </w:div>
            <w:div w:id="1430003736">
              <w:marLeft w:val="0"/>
              <w:marRight w:val="0"/>
              <w:marTop w:val="0"/>
              <w:marBottom w:val="0"/>
              <w:divBdr>
                <w:top w:val="none" w:sz="0" w:space="0" w:color="auto"/>
                <w:left w:val="none" w:sz="0" w:space="0" w:color="auto"/>
                <w:bottom w:val="none" w:sz="0" w:space="0" w:color="auto"/>
                <w:right w:val="none" w:sz="0" w:space="0" w:color="auto"/>
              </w:divBdr>
            </w:div>
            <w:div w:id="1454598557">
              <w:marLeft w:val="0"/>
              <w:marRight w:val="0"/>
              <w:marTop w:val="0"/>
              <w:marBottom w:val="0"/>
              <w:divBdr>
                <w:top w:val="none" w:sz="0" w:space="0" w:color="auto"/>
                <w:left w:val="none" w:sz="0" w:space="0" w:color="auto"/>
                <w:bottom w:val="none" w:sz="0" w:space="0" w:color="auto"/>
                <w:right w:val="none" w:sz="0" w:space="0" w:color="auto"/>
              </w:divBdr>
            </w:div>
            <w:div w:id="1587035471">
              <w:marLeft w:val="0"/>
              <w:marRight w:val="0"/>
              <w:marTop w:val="0"/>
              <w:marBottom w:val="0"/>
              <w:divBdr>
                <w:top w:val="none" w:sz="0" w:space="0" w:color="auto"/>
                <w:left w:val="none" w:sz="0" w:space="0" w:color="auto"/>
                <w:bottom w:val="none" w:sz="0" w:space="0" w:color="auto"/>
                <w:right w:val="none" w:sz="0" w:space="0" w:color="auto"/>
              </w:divBdr>
            </w:div>
            <w:div w:id="1669597749">
              <w:marLeft w:val="0"/>
              <w:marRight w:val="0"/>
              <w:marTop w:val="0"/>
              <w:marBottom w:val="0"/>
              <w:divBdr>
                <w:top w:val="none" w:sz="0" w:space="0" w:color="auto"/>
                <w:left w:val="none" w:sz="0" w:space="0" w:color="auto"/>
                <w:bottom w:val="none" w:sz="0" w:space="0" w:color="auto"/>
                <w:right w:val="none" w:sz="0" w:space="0" w:color="auto"/>
              </w:divBdr>
            </w:div>
            <w:div w:id="1680544019">
              <w:marLeft w:val="0"/>
              <w:marRight w:val="0"/>
              <w:marTop w:val="0"/>
              <w:marBottom w:val="0"/>
              <w:divBdr>
                <w:top w:val="none" w:sz="0" w:space="0" w:color="auto"/>
                <w:left w:val="none" w:sz="0" w:space="0" w:color="auto"/>
                <w:bottom w:val="none" w:sz="0" w:space="0" w:color="auto"/>
                <w:right w:val="none" w:sz="0" w:space="0" w:color="auto"/>
              </w:divBdr>
            </w:div>
            <w:div w:id="2036466660">
              <w:marLeft w:val="0"/>
              <w:marRight w:val="0"/>
              <w:marTop w:val="0"/>
              <w:marBottom w:val="0"/>
              <w:divBdr>
                <w:top w:val="none" w:sz="0" w:space="0" w:color="auto"/>
                <w:left w:val="none" w:sz="0" w:space="0" w:color="auto"/>
                <w:bottom w:val="none" w:sz="0" w:space="0" w:color="auto"/>
                <w:right w:val="none" w:sz="0" w:space="0" w:color="auto"/>
              </w:divBdr>
            </w:div>
          </w:divsChild>
        </w:div>
        <w:div w:id="905802219">
          <w:marLeft w:val="0"/>
          <w:marRight w:val="0"/>
          <w:marTop w:val="0"/>
          <w:marBottom w:val="0"/>
          <w:divBdr>
            <w:top w:val="none" w:sz="0" w:space="0" w:color="auto"/>
            <w:left w:val="none" w:sz="0" w:space="0" w:color="auto"/>
            <w:bottom w:val="none" w:sz="0" w:space="0" w:color="auto"/>
            <w:right w:val="none" w:sz="0" w:space="0" w:color="auto"/>
          </w:divBdr>
          <w:divsChild>
            <w:div w:id="60325135">
              <w:marLeft w:val="0"/>
              <w:marRight w:val="0"/>
              <w:marTop w:val="0"/>
              <w:marBottom w:val="0"/>
              <w:divBdr>
                <w:top w:val="none" w:sz="0" w:space="0" w:color="auto"/>
                <w:left w:val="none" w:sz="0" w:space="0" w:color="auto"/>
                <w:bottom w:val="none" w:sz="0" w:space="0" w:color="auto"/>
                <w:right w:val="none" w:sz="0" w:space="0" w:color="auto"/>
              </w:divBdr>
            </w:div>
            <w:div w:id="188109007">
              <w:marLeft w:val="0"/>
              <w:marRight w:val="0"/>
              <w:marTop w:val="0"/>
              <w:marBottom w:val="0"/>
              <w:divBdr>
                <w:top w:val="none" w:sz="0" w:space="0" w:color="auto"/>
                <w:left w:val="none" w:sz="0" w:space="0" w:color="auto"/>
                <w:bottom w:val="none" w:sz="0" w:space="0" w:color="auto"/>
                <w:right w:val="none" w:sz="0" w:space="0" w:color="auto"/>
              </w:divBdr>
            </w:div>
            <w:div w:id="1567960806">
              <w:marLeft w:val="0"/>
              <w:marRight w:val="0"/>
              <w:marTop w:val="0"/>
              <w:marBottom w:val="0"/>
              <w:divBdr>
                <w:top w:val="none" w:sz="0" w:space="0" w:color="auto"/>
                <w:left w:val="none" w:sz="0" w:space="0" w:color="auto"/>
                <w:bottom w:val="none" w:sz="0" w:space="0" w:color="auto"/>
                <w:right w:val="none" w:sz="0" w:space="0" w:color="auto"/>
              </w:divBdr>
            </w:div>
          </w:divsChild>
        </w:div>
        <w:div w:id="936251477">
          <w:marLeft w:val="0"/>
          <w:marRight w:val="0"/>
          <w:marTop w:val="0"/>
          <w:marBottom w:val="0"/>
          <w:divBdr>
            <w:top w:val="none" w:sz="0" w:space="0" w:color="auto"/>
            <w:left w:val="none" w:sz="0" w:space="0" w:color="auto"/>
            <w:bottom w:val="none" w:sz="0" w:space="0" w:color="auto"/>
            <w:right w:val="none" w:sz="0" w:space="0" w:color="auto"/>
          </w:divBdr>
          <w:divsChild>
            <w:div w:id="1386219105">
              <w:marLeft w:val="-75"/>
              <w:marRight w:val="0"/>
              <w:marTop w:val="30"/>
              <w:marBottom w:val="30"/>
              <w:divBdr>
                <w:top w:val="none" w:sz="0" w:space="0" w:color="auto"/>
                <w:left w:val="none" w:sz="0" w:space="0" w:color="auto"/>
                <w:bottom w:val="none" w:sz="0" w:space="0" w:color="auto"/>
                <w:right w:val="none" w:sz="0" w:space="0" w:color="auto"/>
              </w:divBdr>
              <w:divsChild>
                <w:div w:id="52631367">
                  <w:marLeft w:val="0"/>
                  <w:marRight w:val="0"/>
                  <w:marTop w:val="0"/>
                  <w:marBottom w:val="0"/>
                  <w:divBdr>
                    <w:top w:val="none" w:sz="0" w:space="0" w:color="auto"/>
                    <w:left w:val="none" w:sz="0" w:space="0" w:color="auto"/>
                    <w:bottom w:val="none" w:sz="0" w:space="0" w:color="auto"/>
                    <w:right w:val="none" w:sz="0" w:space="0" w:color="auto"/>
                  </w:divBdr>
                  <w:divsChild>
                    <w:div w:id="1438671869">
                      <w:marLeft w:val="0"/>
                      <w:marRight w:val="0"/>
                      <w:marTop w:val="0"/>
                      <w:marBottom w:val="0"/>
                      <w:divBdr>
                        <w:top w:val="none" w:sz="0" w:space="0" w:color="auto"/>
                        <w:left w:val="none" w:sz="0" w:space="0" w:color="auto"/>
                        <w:bottom w:val="none" w:sz="0" w:space="0" w:color="auto"/>
                        <w:right w:val="none" w:sz="0" w:space="0" w:color="auto"/>
                      </w:divBdr>
                    </w:div>
                  </w:divsChild>
                </w:div>
                <w:div w:id="66465917">
                  <w:marLeft w:val="0"/>
                  <w:marRight w:val="0"/>
                  <w:marTop w:val="0"/>
                  <w:marBottom w:val="0"/>
                  <w:divBdr>
                    <w:top w:val="none" w:sz="0" w:space="0" w:color="auto"/>
                    <w:left w:val="none" w:sz="0" w:space="0" w:color="auto"/>
                    <w:bottom w:val="none" w:sz="0" w:space="0" w:color="auto"/>
                    <w:right w:val="none" w:sz="0" w:space="0" w:color="auto"/>
                  </w:divBdr>
                  <w:divsChild>
                    <w:div w:id="1665472714">
                      <w:marLeft w:val="0"/>
                      <w:marRight w:val="0"/>
                      <w:marTop w:val="0"/>
                      <w:marBottom w:val="0"/>
                      <w:divBdr>
                        <w:top w:val="none" w:sz="0" w:space="0" w:color="auto"/>
                        <w:left w:val="none" w:sz="0" w:space="0" w:color="auto"/>
                        <w:bottom w:val="none" w:sz="0" w:space="0" w:color="auto"/>
                        <w:right w:val="none" w:sz="0" w:space="0" w:color="auto"/>
                      </w:divBdr>
                    </w:div>
                  </w:divsChild>
                </w:div>
                <w:div w:id="87429024">
                  <w:marLeft w:val="0"/>
                  <w:marRight w:val="0"/>
                  <w:marTop w:val="0"/>
                  <w:marBottom w:val="0"/>
                  <w:divBdr>
                    <w:top w:val="none" w:sz="0" w:space="0" w:color="auto"/>
                    <w:left w:val="none" w:sz="0" w:space="0" w:color="auto"/>
                    <w:bottom w:val="none" w:sz="0" w:space="0" w:color="auto"/>
                    <w:right w:val="none" w:sz="0" w:space="0" w:color="auto"/>
                  </w:divBdr>
                  <w:divsChild>
                    <w:div w:id="1251424667">
                      <w:marLeft w:val="0"/>
                      <w:marRight w:val="0"/>
                      <w:marTop w:val="0"/>
                      <w:marBottom w:val="0"/>
                      <w:divBdr>
                        <w:top w:val="none" w:sz="0" w:space="0" w:color="auto"/>
                        <w:left w:val="none" w:sz="0" w:space="0" w:color="auto"/>
                        <w:bottom w:val="none" w:sz="0" w:space="0" w:color="auto"/>
                        <w:right w:val="none" w:sz="0" w:space="0" w:color="auto"/>
                      </w:divBdr>
                    </w:div>
                  </w:divsChild>
                </w:div>
                <w:div w:id="89471345">
                  <w:marLeft w:val="0"/>
                  <w:marRight w:val="0"/>
                  <w:marTop w:val="0"/>
                  <w:marBottom w:val="0"/>
                  <w:divBdr>
                    <w:top w:val="none" w:sz="0" w:space="0" w:color="auto"/>
                    <w:left w:val="none" w:sz="0" w:space="0" w:color="auto"/>
                    <w:bottom w:val="none" w:sz="0" w:space="0" w:color="auto"/>
                    <w:right w:val="none" w:sz="0" w:space="0" w:color="auto"/>
                  </w:divBdr>
                  <w:divsChild>
                    <w:div w:id="133566255">
                      <w:marLeft w:val="0"/>
                      <w:marRight w:val="0"/>
                      <w:marTop w:val="0"/>
                      <w:marBottom w:val="0"/>
                      <w:divBdr>
                        <w:top w:val="none" w:sz="0" w:space="0" w:color="auto"/>
                        <w:left w:val="none" w:sz="0" w:space="0" w:color="auto"/>
                        <w:bottom w:val="none" w:sz="0" w:space="0" w:color="auto"/>
                        <w:right w:val="none" w:sz="0" w:space="0" w:color="auto"/>
                      </w:divBdr>
                    </w:div>
                  </w:divsChild>
                </w:div>
                <w:div w:id="133834672">
                  <w:marLeft w:val="0"/>
                  <w:marRight w:val="0"/>
                  <w:marTop w:val="0"/>
                  <w:marBottom w:val="0"/>
                  <w:divBdr>
                    <w:top w:val="none" w:sz="0" w:space="0" w:color="auto"/>
                    <w:left w:val="none" w:sz="0" w:space="0" w:color="auto"/>
                    <w:bottom w:val="none" w:sz="0" w:space="0" w:color="auto"/>
                    <w:right w:val="none" w:sz="0" w:space="0" w:color="auto"/>
                  </w:divBdr>
                  <w:divsChild>
                    <w:div w:id="1477991821">
                      <w:marLeft w:val="0"/>
                      <w:marRight w:val="0"/>
                      <w:marTop w:val="0"/>
                      <w:marBottom w:val="0"/>
                      <w:divBdr>
                        <w:top w:val="none" w:sz="0" w:space="0" w:color="auto"/>
                        <w:left w:val="none" w:sz="0" w:space="0" w:color="auto"/>
                        <w:bottom w:val="none" w:sz="0" w:space="0" w:color="auto"/>
                        <w:right w:val="none" w:sz="0" w:space="0" w:color="auto"/>
                      </w:divBdr>
                    </w:div>
                  </w:divsChild>
                </w:div>
                <w:div w:id="136073944">
                  <w:marLeft w:val="0"/>
                  <w:marRight w:val="0"/>
                  <w:marTop w:val="0"/>
                  <w:marBottom w:val="0"/>
                  <w:divBdr>
                    <w:top w:val="none" w:sz="0" w:space="0" w:color="auto"/>
                    <w:left w:val="none" w:sz="0" w:space="0" w:color="auto"/>
                    <w:bottom w:val="none" w:sz="0" w:space="0" w:color="auto"/>
                    <w:right w:val="none" w:sz="0" w:space="0" w:color="auto"/>
                  </w:divBdr>
                  <w:divsChild>
                    <w:div w:id="1981768925">
                      <w:marLeft w:val="0"/>
                      <w:marRight w:val="0"/>
                      <w:marTop w:val="0"/>
                      <w:marBottom w:val="0"/>
                      <w:divBdr>
                        <w:top w:val="none" w:sz="0" w:space="0" w:color="auto"/>
                        <w:left w:val="none" w:sz="0" w:space="0" w:color="auto"/>
                        <w:bottom w:val="none" w:sz="0" w:space="0" w:color="auto"/>
                        <w:right w:val="none" w:sz="0" w:space="0" w:color="auto"/>
                      </w:divBdr>
                    </w:div>
                  </w:divsChild>
                </w:div>
                <w:div w:id="143471480">
                  <w:marLeft w:val="0"/>
                  <w:marRight w:val="0"/>
                  <w:marTop w:val="0"/>
                  <w:marBottom w:val="0"/>
                  <w:divBdr>
                    <w:top w:val="none" w:sz="0" w:space="0" w:color="auto"/>
                    <w:left w:val="none" w:sz="0" w:space="0" w:color="auto"/>
                    <w:bottom w:val="none" w:sz="0" w:space="0" w:color="auto"/>
                    <w:right w:val="none" w:sz="0" w:space="0" w:color="auto"/>
                  </w:divBdr>
                  <w:divsChild>
                    <w:div w:id="176890916">
                      <w:marLeft w:val="0"/>
                      <w:marRight w:val="0"/>
                      <w:marTop w:val="0"/>
                      <w:marBottom w:val="0"/>
                      <w:divBdr>
                        <w:top w:val="none" w:sz="0" w:space="0" w:color="auto"/>
                        <w:left w:val="none" w:sz="0" w:space="0" w:color="auto"/>
                        <w:bottom w:val="none" w:sz="0" w:space="0" w:color="auto"/>
                        <w:right w:val="none" w:sz="0" w:space="0" w:color="auto"/>
                      </w:divBdr>
                    </w:div>
                  </w:divsChild>
                </w:div>
                <w:div w:id="173154870">
                  <w:marLeft w:val="0"/>
                  <w:marRight w:val="0"/>
                  <w:marTop w:val="0"/>
                  <w:marBottom w:val="0"/>
                  <w:divBdr>
                    <w:top w:val="none" w:sz="0" w:space="0" w:color="auto"/>
                    <w:left w:val="none" w:sz="0" w:space="0" w:color="auto"/>
                    <w:bottom w:val="none" w:sz="0" w:space="0" w:color="auto"/>
                    <w:right w:val="none" w:sz="0" w:space="0" w:color="auto"/>
                  </w:divBdr>
                  <w:divsChild>
                    <w:div w:id="1965235723">
                      <w:marLeft w:val="0"/>
                      <w:marRight w:val="0"/>
                      <w:marTop w:val="0"/>
                      <w:marBottom w:val="0"/>
                      <w:divBdr>
                        <w:top w:val="none" w:sz="0" w:space="0" w:color="auto"/>
                        <w:left w:val="none" w:sz="0" w:space="0" w:color="auto"/>
                        <w:bottom w:val="none" w:sz="0" w:space="0" w:color="auto"/>
                        <w:right w:val="none" w:sz="0" w:space="0" w:color="auto"/>
                      </w:divBdr>
                    </w:div>
                  </w:divsChild>
                </w:div>
                <w:div w:id="182675831">
                  <w:marLeft w:val="0"/>
                  <w:marRight w:val="0"/>
                  <w:marTop w:val="0"/>
                  <w:marBottom w:val="0"/>
                  <w:divBdr>
                    <w:top w:val="none" w:sz="0" w:space="0" w:color="auto"/>
                    <w:left w:val="none" w:sz="0" w:space="0" w:color="auto"/>
                    <w:bottom w:val="none" w:sz="0" w:space="0" w:color="auto"/>
                    <w:right w:val="none" w:sz="0" w:space="0" w:color="auto"/>
                  </w:divBdr>
                  <w:divsChild>
                    <w:div w:id="915239230">
                      <w:marLeft w:val="0"/>
                      <w:marRight w:val="0"/>
                      <w:marTop w:val="0"/>
                      <w:marBottom w:val="0"/>
                      <w:divBdr>
                        <w:top w:val="none" w:sz="0" w:space="0" w:color="auto"/>
                        <w:left w:val="none" w:sz="0" w:space="0" w:color="auto"/>
                        <w:bottom w:val="none" w:sz="0" w:space="0" w:color="auto"/>
                        <w:right w:val="none" w:sz="0" w:space="0" w:color="auto"/>
                      </w:divBdr>
                    </w:div>
                  </w:divsChild>
                </w:div>
                <w:div w:id="206071485">
                  <w:marLeft w:val="0"/>
                  <w:marRight w:val="0"/>
                  <w:marTop w:val="0"/>
                  <w:marBottom w:val="0"/>
                  <w:divBdr>
                    <w:top w:val="none" w:sz="0" w:space="0" w:color="auto"/>
                    <w:left w:val="none" w:sz="0" w:space="0" w:color="auto"/>
                    <w:bottom w:val="none" w:sz="0" w:space="0" w:color="auto"/>
                    <w:right w:val="none" w:sz="0" w:space="0" w:color="auto"/>
                  </w:divBdr>
                  <w:divsChild>
                    <w:div w:id="1933123349">
                      <w:marLeft w:val="0"/>
                      <w:marRight w:val="0"/>
                      <w:marTop w:val="0"/>
                      <w:marBottom w:val="0"/>
                      <w:divBdr>
                        <w:top w:val="none" w:sz="0" w:space="0" w:color="auto"/>
                        <w:left w:val="none" w:sz="0" w:space="0" w:color="auto"/>
                        <w:bottom w:val="none" w:sz="0" w:space="0" w:color="auto"/>
                        <w:right w:val="none" w:sz="0" w:space="0" w:color="auto"/>
                      </w:divBdr>
                    </w:div>
                  </w:divsChild>
                </w:div>
                <w:div w:id="224414814">
                  <w:marLeft w:val="0"/>
                  <w:marRight w:val="0"/>
                  <w:marTop w:val="0"/>
                  <w:marBottom w:val="0"/>
                  <w:divBdr>
                    <w:top w:val="none" w:sz="0" w:space="0" w:color="auto"/>
                    <w:left w:val="none" w:sz="0" w:space="0" w:color="auto"/>
                    <w:bottom w:val="none" w:sz="0" w:space="0" w:color="auto"/>
                    <w:right w:val="none" w:sz="0" w:space="0" w:color="auto"/>
                  </w:divBdr>
                  <w:divsChild>
                    <w:div w:id="2085252928">
                      <w:marLeft w:val="0"/>
                      <w:marRight w:val="0"/>
                      <w:marTop w:val="0"/>
                      <w:marBottom w:val="0"/>
                      <w:divBdr>
                        <w:top w:val="none" w:sz="0" w:space="0" w:color="auto"/>
                        <w:left w:val="none" w:sz="0" w:space="0" w:color="auto"/>
                        <w:bottom w:val="none" w:sz="0" w:space="0" w:color="auto"/>
                        <w:right w:val="none" w:sz="0" w:space="0" w:color="auto"/>
                      </w:divBdr>
                    </w:div>
                  </w:divsChild>
                </w:div>
                <w:div w:id="242837018">
                  <w:marLeft w:val="0"/>
                  <w:marRight w:val="0"/>
                  <w:marTop w:val="0"/>
                  <w:marBottom w:val="0"/>
                  <w:divBdr>
                    <w:top w:val="none" w:sz="0" w:space="0" w:color="auto"/>
                    <w:left w:val="none" w:sz="0" w:space="0" w:color="auto"/>
                    <w:bottom w:val="none" w:sz="0" w:space="0" w:color="auto"/>
                    <w:right w:val="none" w:sz="0" w:space="0" w:color="auto"/>
                  </w:divBdr>
                  <w:divsChild>
                    <w:div w:id="629358924">
                      <w:marLeft w:val="0"/>
                      <w:marRight w:val="0"/>
                      <w:marTop w:val="0"/>
                      <w:marBottom w:val="0"/>
                      <w:divBdr>
                        <w:top w:val="none" w:sz="0" w:space="0" w:color="auto"/>
                        <w:left w:val="none" w:sz="0" w:space="0" w:color="auto"/>
                        <w:bottom w:val="none" w:sz="0" w:space="0" w:color="auto"/>
                        <w:right w:val="none" w:sz="0" w:space="0" w:color="auto"/>
                      </w:divBdr>
                    </w:div>
                  </w:divsChild>
                </w:div>
                <w:div w:id="243338975">
                  <w:marLeft w:val="0"/>
                  <w:marRight w:val="0"/>
                  <w:marTop w:val="0"/>
                  <w:marBottom w:val="0"/>
                  <w:divBdr>
                    <w:top w:val="none" w:sz="0" w:space="0" w:color="auto"/>
                    <w:left w:val="none" w:sz="0" w:space="0" w:color="auto"/>
                    <w:bottom w:val="none" w:sz="0" w:space="0" w:color="auto"/>
                    <w:right w:val="none" w:sz="0" w:space="0" w:color="auto"/>
                  </w:divBdr>
                  <w:divsChild>
                    <w:div w:id="478229484">
                      <w:marLeft w:val="0"/>
                      <w:marRight w:val="0"/>
                      <w:marTop w:val="0"/>
                      <w:marBottom w:val="0"/>
                      <w:divBdr>
                        <w:top w:val="none" w:sz="0" w:space="0" w:color="auto"/>
                        <w:left w:val="none" w:sz="0" w:space="0" w:color="auto"/>
                        <w:bottom w:val="none" w:sz="0" w:space="0" w:color="auto"/>
                        <w:right w:val="none" w:sz="0" w:space="0" w:color="auto"/>
                      </w:divBdr>
                    </w:div>
                  </w:divsChild>
                </w:div>
                <w:div w:id="294457867">
                  <w:marLeft w:val="0"/>
                  <w:marRight w:val="0"/>
                  <w:marTop w:val="0"/>
                  <w:marBottom w:val="0"/>
                  <w:divBdr>
                    <w:top w:val="none" w:sz="0" w:space="0" w:color="auto"/>
                    <w:left w:val="none" w:sz="0" w:space="0" w:color="auto"/>
                    <w:bottom w:val="none" w:sz="0" w:space="0" w:color="auto"/>
                    <w:right w:val="none" w:sz="0" w:space="0" w:color="auto"/>
                  </w:divBdr>
                  <w:divsChild>
                    <w:div w:id="2100247186">
                      <w:marLeft w:val="0"/>
                      <w:marRight w:val="0"/>
                      <w:marTop w:val="0"/>
                      <w:marBottom w:val="0"/>
                      <w:divBdr>
                        <w:top w:val="none" w:sz="0" w:space="0" w:color="auto"/>
                        <w:left w:val="none" w:sz="0" w:space="0" w:color="auto"/>
                        <w:bottom w:val="none" w:sz="0" w:space="0" w:color="auto"/>
                        <w:right w:val="none" w:sz="0" w:space="0" w:color="auto"/>
                      </w:divBdr>
                    </w:div>
                  </w:divsChild>
                </w:div>
                <w:div w:id="296301204">
                  <w:marLeft w:val="0"/>
                  <w:marRight w:val="0"/>
                  <w:marTop w:val="0"/>
                  <w:marBottom w:val="0"/>
                  <w:divBdr>
                    <w:top w:val="none" w:sz="0" w:space="0" w:color="auto"/>
                    <w:left w:val="none" w:sz="0" w:space="0" w:color="auto"/>
                    <w:bottom w:val="none" w:sz="0" w:space="0" w:color="auto"/>
                    <w:right w:val="none" w:sz="0" w:space="0" w:color="auto"/>
                  </w:divBdr>
                  <w:divsChild>
                    <w:div w:id="295336682">
                      <w:marLeft w:val="0"/>
                      <w:marRight w:val="0"/>
                      <w:marTop w:val="0"/>
                      <w:marBottom w:val="0"/>
                      <w:divBdr>
                        <w:top w:val="none" w:sz="0" w:space="0" w:color="auto"/>
                        <w:left w:val="none" w:sz="0" w:space="0" w:color="auto"/>
                        <w:bottom w:val="none" w:sz="0" w:space="0" w:color="auto"/>
                        <w:right w:val="none" w:sz="0" w:space="0" w:color="auto"/>
                      </w:divBdr>
                    </w:div>
                  </w:divsChild>
                </w:div>
                <w:div w:id="369383877">
                  <w:marLeft w:val="0"/>
                  <w:marRight w:val="0"/>
                  <w:marTop w:val="0"/>
                  <w:marBottom w:val="0"/>
                  <w:divBdr>
                    <w:top w:val="none" w:sz="0" w:space="0" w:color="auto"/>
                    <w:left w:val="none" w:sz="0" w:space="0" w:color="auto"/>
                    <w:bottom w:val="none" w:sz="0" w:space="0" w:color="auto"/>
                    <w:right w:val="none" w:sz="0" w:space="0" w:color="auto"/>
                  </w:divBdr>
                  <w:divsChild>
                    <w:div w:id="900752595">
                      <w:marLeft w:val="0"/>
                      <w:marRight w:val="0"/>
                      <w:marTop w:val="0"/>
                      <w:marBottom w:val="0"/>
                      <w:divBdr>
                        <w:top w:val="none" w:sz="0" w:space="0" w:color="auto"/>
                        <w:left w:val="none" w:sz="0" w:space="0" w:color="auto"/>
                        <w:bottom w:val="none" w:sz="0" w:space="0" w:color="auto"/>
                        <w:right w:val="none" w:sz="0" w:space="0" w:color="auto"/>
                      </w:divBdr>
                    </w:div>
                  </w:divsChild>
                </w:div>
                <w:div w:id="373039250">
                  <w:marLeft w:val="0"/>
                  <w:marRight w:val="0"/>
                  <w:marTop w:val="0"/>
                  <w:marBottom w:val="0"/>
                  <w:divBdr>
                    <w:top w:val="none" w:sz="0" w:space="0" w:color="auto"/>
                    <w:left w:val="none" w:sz="0" w:space="0" w:color="auto"/>
                    <w:bottom w:val="none" w:sz="0" w:space="0" w:color="auto"/>
                    <w:right w:val="none" w:sz="0" w:space="0" w:color="auto"/>
                  </w:divBdr>
                  <w:divsChild>
                    <w:div w:id="1120413039">
                      <w:marLeft w:val="0"/>
                      <w:marRight w:val="0"/>
                      <w:marTop w:val="0"/>
                      <w:marBottom w:val="0"/>
                      <w:divBdr>
                        <w:top w:val="none" w:sz="0" w:space="0" w:color="auto"/>
                        <w:left w:val="none" w:sz="0" w:space="0" w:color="auto"/>
                        <w:bottom w:val="none" w:sz="0" w:space="0" w:color="auto"/>
                        <w:right w:val="none" w:sz="0" w:space="0" w:color="auto"/>
                      </w:divBdr>
                    </w:div>
                  </w:divsChild>
                </w:div>
                <w:div w:id="387338169">
                  <w:marLeft w:val="0"/>
                  <w:marRight w:val="0"/>
                  <w:marTop w:val="0"/>
                  <w:marBottom w:val="0"/>
                  <w:divBdr>
                    <w:top w:val="none" w:sz="0" w:space="0" w:color="auto"/>
                    <w:left w:val="none" w:sz="0" w:space="0" w:color="auto"/>
                    <w:bottom w:val="none" w:sz="0" w:space="0" w:color="auto"/>
                    <w:right w:val="none" w:sz="0" w:space="0" w:color="auto"/>
                  </w:divBdr>
                  <w:divsChild>
                    <w:div w:id="20060185">
                      <w:marLeft w:val="0"/>
                      <w:marRight w:val="0"/>
                      <w:marTop w:val="0"/>
                      <w:marBottom w:val="0"/>
                      <w:divBdr>
                        <w:top w:val="none" w:sz="0" w:space="0" w:color="auto"/>
                        <w:left w:val="none" w:sz="0" w:space="0" w:color="auto"/>
                        <w:bottom w:val="none" w:sz="0" w:space="0" w:color="auto"/>
                        <w:right w:val="none" w:sz="0" w:space="0" w:color="auto"/>
                      </w:divBdr>
                    </w:div>
                  </w:divsChild>
                </w:div>
                <w:div w:id="418841295">
                  <w:marLeft w:val="0"/>
                  <w:marRight w:val="0"/>
                  <w:marTop w:val="0"/>
                  <w:marBottom w:val="0"/>
                  <w:divBdr>
                    <w:top w:val="none" w:sz="0" w:space="0" w:color="auto"/>
                    <w:left w:val="none" w:sz="0" w:space="0" w:color="auto"/>
                    <w:bottom w:val="none" w:sz="0" w:space="0" w:color="auto"/>
                    <w:right w:val="none" w:sz="0" w:space="0" w:color="auto"/>
                  </w:divBdr>
                  <w:divsChild>
                    <w:div w:id="819615791">
                      <w:marLeft w:val="0"/>
                      <w:marRight w:val="0"/>
                      <w:marTop w:val="0"/>
                      <w:marBottom w:val="0"/>
                      <w:divBdr>
                        <w:top w:val="none" w:sz="0" w:space="0" w:color="auto"/>
                        <w:left w:val="none" w:sz="0" w:space="0" w:color="auto"/>
                        <w:bottom w:val="none" w:sz="0" w:space="0" w:color="auto"/>
                        <w:right w:val="none" w:sz="0" w:space="0" w:color="auto"/>
                      </w:divBdr>
                    </w:div>
                  </w:divsChild>
                </w:div>
                <w:div w:id="479267525">
                  <w:marLeft w:val="0"/>
                  <w:marRight w:val="0"/>
                  <w:marTop w:val="0"/>
                  <w:marBottom w:val="0"/>
                  <w:divBdr>
                    <w:top w:val="none" w:sz="0" w:space="0" w:color="auto"/>
                    <w:left w:val="none" w:sz="0" w:space="0" w:color="auto"/>
                    <w:bottom w:val="none" w:sz="0" w:space="0" w:color="auto"/>
                    <w:right w:val="none" w:sz="0" w:space="0" w:color="auto"/>
                  </w:divBdr>
                  <w:divsChild>
                    <w:div w:id="297808440">
                      <w:marLeft w:val="0"/>
                      <w:marRight w:val="0"/>
                      <w:marTop w:val="0"/>
                      <w:marBottom w:val="0"/>
                      <w:divBdr>
                        <w:top w:val="none" w:sz="0" w:space="0" w:color="auto"/>
                        <w:left w:val="none" w:sz="0" w:space="0" w:color="auto"/>
                        <w:bottom w:val="none" w:sz="0" w:space="0" w:color="auto"/>
                        <w:right w:val="none" w:sz="0" w:space="0" w:color="auto"/>
                      </w:divBdr>
                    </w:div>
                  </w:divsChild>
                </w:div>
                <w:div w:id="487133181">
                  <w:marLeft w:val="0"/>
                  <w:marRight w:val="0"/>
                  <w:marTop w:val="0"/>
                  <w:marBottom w:val="0"/>
                  <w:divBdr>
                    <w:top w:val="none" w:sz="0" w:space="0" w:color="auto"/>
                    <w:left w:val="none" w:sz="0" w:space="0" w:color="auto"/>
                    <w:bottom w:val="none" w:sz="0" w:space="0" w:color="auto"/>
                    <w:right w:val="none" w:sz="0" w:space="0" w:color="auto"/>
                  </w:divBdr>
                  <w:divsChild>
                    <w:div w:id="845825790">
                      <w:marLeft w:val="0"/>
                      <w:marRight w:val="0"/>
                      <w:marTop w:val="0"/>
                      <w:marBottom w:val="0"/>
                      <w:divBdr>
                        <w:top w:val="none" w:sz="0" w:space="0" w:color="auto"/>
                        <w:left w:val="none" w:sz="0" w:space="0" w:color="auto"/>
                        <w:bottom w:val="none" w:sz="0" w:space="0" w:color="auto"/>
                        <w:right w:val="none" w:sz="0" w:space="0" w:color="auto"/>
                      </w:divBdr>
                    </w:div>
                  </w:divsChild>
                </w:div>
                <w:div w:id="492335274">
                  <w:marLeft w:val="0"/>
                  <w:marRight w:val="0"/>
                  <w:marTop w:val="0"/>
                  <w:marBottom w:val="0"/>
                  <w:divBdr>
                    <w:top w:val="none" w:sz="0" w:space="0" w:color="auto"/>
                    <w:left w:val="none" w:sz="0" w:space="0" w:color="auto"/>
                    <w:bottom w:val="none" w:sz="0" w:space="0" w:color="auto"/>
                    <w:right w:val="none" w:sz="0" w:space="0" w:color="auto"/>
                  </w:divBdr>
                  <w:divsChild>
                    <w:div w:id="902637071">
                      <w:marLeft w:val="0"/>
                      <w:marRight w:val="0"/>
                      <w:marTop w:val="0"/>
                      <w:marBottom w:val="0"/>
                      <w:divBdr>
                        <w:top w:val="none" w:sz="0" w:space="0" w:color="auto"/>
                        <w:left w:val="none" w:sz="0" w:space="0" w:color="auto"/>
                        <w:bottom w:val="none" w:sz="0" w:space="0" w:color="auto"/>
                        <w:right w:val="none" w:sz="0" w:space="0" w:color="auto"/>
                      </w:divBdr>
                    </w:div>
                  </w:divsChild>
                </w:div>
                <w:div w:id="507525269">
                  <w:marLeft w:val="0"/>
                  <w:marRight w:val="0"/>
                  <w:marTop w:val="0"/>
                  <w:marBottom w:val="0"/>
                  <w:divBdr>
                    <w:top w:val="none" w:sz="0" w:space="0" w:color="auto"/>
                    <w:left w:val="none" w:sz="0" w:space="0" w:color="auto"/>
                    <w:bottom w:val="none" w:sz="0" w:space="0" w:color="auto"/>
                    <w:right w:val="none" w:sz="0" w:space="0" w:color="auto"/>
                  </w:divBdr>
                  <w:divsChild>
                    <w:div w:id="1620063850">
                      <w:marLeft w:val="0"/>
                      <w:marRight w:val="0"/>
                      <w:marTop w:val="0"/>
                      <w:marBottom w:val="0"/>
                      <w:divBdr>
                        <w:top w:val="none" w:sz="0" w:space="0" w:color="auto"/>
                        <w:left w:val="none" w:sz="0" w:space="0" w:color="auto"/>
                        <w:bottom w:val="none" w:sz="0" w:space="0" w:color="auto"/>
                        <w:right w:val="none" w:sz="0" w:space="0" w:color="auto"/>
                      </w:divBdr>
                    </w:div>
                  </w:divsChild>
                </w:div>
                <w:div w:id="523373052">
                  <w:marLeft w:val="0"/>
                  <w:marRight w:val="0"/>
                  <w:marTop w:val="0"/>
                  <w:marBottom w:val="0"/>
                  <w:divBdr>
                    <w:top w:val="none" w:sz="0" w:space="0" w:color="auto"/>
                    <w:left w:val="none" w:sz="0" w:space="0" w:color="auto"/>
                    <w:bottom w:val="none" w:sz="0" w:space="0" w:color="auto"/>
                    <w:right w:val="none" w:sz="0" w:space="0" w:color="auto"/>
                  </w:divBdr>
                  <w:divsChild>
                    <w:div w:id="742336559">
                      <w:marLeft w:val="0"/>
                      <w:marRight w:val="0"/>
                      <w:marTop w:val="0"/>
                      <w:marBottom w:val="0"/>
                      <w:divBdr>
                        <w:top w:val="none" w:sz="0" w:space="0" w:color="auto"/>
                        <w:left w:val="none" w:sz="0" w:space="0" w:color="auto"/>
                        <w:bottom w:val="none" w:sz="0" w:space="0" w:color="auto"/>
                        <w:right w:val="none" w:sz="0" w:space="0" w:color="auto"/>
                      </w:divBdr>
                    </w:div>
                  </w:divsChild>
                </w:div>
                <w:div w:id="531500116">
                  <w:marLeft w:val="0"/>
                  <w:marRight w:val="0"/>
                  <w:marTop w:val="0"/>
                  <w:marBottom w:val="0"/>
                  <w:divBdr>
                    <w:top w:val="none" w:sz="0" w:space="0" w:color="auto"/>
                    <w:left w:val="none" w:sz="0" w:space="0" w:color="auto"/>
                    <w:bottom w:val="none" w:sz="0" w:space="0" w:color="auto"/>
                    <w:right w:val="none" w:sz="0" w:space="0" w:color="auto"/>
                  </w:divBdr>
                  <w:divsChild>
                    <w:div w:id="1495878242">
                      <w:marLeft w:val="0"/>
                      <w:marRight w:val="0"/>
                      <w:marTop w:val="0"/>
                      <w:marBottom w:val="0"/>
                      <w:divBdr>
                        <w:top w:val="none" w:sz="0" w:space="0" w:color="auto"/>
                        <w:left w:val="none" w:sz="0" w:space="0" w:color="auto"/>
                        <w:bottom w:val="none" w:sz="0" w:space="0" w:color="auto"/>
                        <w:right w:val="none" w:sz="0" w:space="0" w:color="auto"/>
                      </w:divBdr>
                    </w:div>
                  </w:divsChild>
                </w:div>
                <w:div w:id="568806167">
                  <w:marLeft w:val="0"/>
                  <w:marRight w:val="0"/>
                  <w:marTop w:val="0"/>
                  <w:marBottom w:val="0"/>
                  <w:divBdr>
                    <w:top w:val="none" w:sz="0" w:space="0" w:color="auto"/>
                    <w:left w:val="none" w:sz="0" w:space="0" w:color="auto"/>
                    <w:bottom w:val="none" w:sz="0" w:space="0" w:color="auto"/>
                    <w:right w:val="none" w:sz="0" w:space="0" w:color="auto"/>
                  </w:divBdr>
                  <w:divsChild>
                    <w:div w:id="1401488996">
                      <w:marLeft w:val="0"/>
                      <w:marRight w:val="0"/>
                      <w:marTop w:val="0"/>
                      <w:marBottom w:val="0"/>
                      <w:divBdr>
                        <w:top w:val="none" w:sz="0" w:space="0" w:color="auto"/>
                        <w:left w:val="none" w:sz="0" w:space="0" w:color="auto"/>
                        <w:bottom w:val="none" w:sz="0" w:space="0" w:color="auto"/>
                        <w:right w:val="none" w:sz="0" w:space="0" w:color="auto"/>
                      </w:divBdr>
                    </w:div>
                  </w:divsChild>
                </w:div>
                <w:div w:id="614751136">
                  <w:marLeft w:val="0"/>
                  <w:marRight w:val="0"/>
                  <w:marTop w:val="0"/>
                  <w:marBottom w:val="0"/>
                  <w:divBdr>
                    <w:top w:val="none" w:sz="0" w:space="0" w:color="auto"/>
                    <w:left w:val="none" w:sz="0" w:space="0" w:color="auto"/>
                    <w:bottom w:val="none" w:sz="0" w:space="0" w:color="auto"/>
                    <w:right w:val="none" w:sz="0" w:space="0" w:color="auto"/>
                  </w:divBdr>
                  <w:divsChild>
                    <w:div w:id="1143425884">
                      <w:marLeft w:val="0"/>
                      <w:marRight w:val="0"/>
                      <w:marTop w:val="0"/>
                      <w:marBottom w:val="0"/>
                      <w:divBdr>
                        <w:top w:val="none" w:sz="0" w:space="0" w:color="auto"/>
                        <w:left w:val="none" w:sz="0" w:space="0" w:color="auto"/>
                        <w:bottom w:val="none" w:sz="0" w:space="0" w:color="auto"/>
                        <w:right w:val="none" w:sz="0" w:space="0" w:color="auto"/>
                      </w:divBdr>
                    </w:div>
                  </w:divsChild>
                </w:div>
                <w:div w:id="663779247">
                  <w:marLeft w:val="0"/>
                  <w:marRight w:val="0"/>
                  <w:marTop w:val="0"/>
                  <w:marBottom w:val="0"/>
                  <w:divBdr>
                    <w:top w:val="none" w:sz="0" w:space="0" w:color="auto"/>
                    <w:left w:val="none" w:sz="0" w:space="0" w:color="auto"/>
                    <w:bottom w:val="none" w:sz="0" w:space="0" w:color="auto"/>
                    <w:right w:val="none" w:sz="0" w:space="0" w:color="auto"/>
                  </w:divBdr>
                  <w:divsChild>
                    <w:div w:id="857889736">
                      <w:marLeft w:val="0"/>
                      <w:marRight w:val="0"/>
                      <w:marTop w:val="0"/>
                      <w:marBottom w:val="0"/>
                      <w:divBdr>
                        <w:top w:val="none" w:sz="0" w:space="0" w:color="auto"/>
                        <w:left w:val="none" w:sz="0" w:space="0" w:color="auto"/>
                        <w:bottom w:val="none" w:sz="0" w:space="0" w:color="auto"/>
                        <w:right w:val="none" w:sz="0" w:space="0" w:color="auto"/>
                      </w:divBdr>
                    </w:div>
                  </w:divsChild>
                </w:div>
                <w:div w:id="735665091">
                  <w:marLeft w:val="0"/>
                  <w:marRight w:val="0"/>
                  <w:marTop w:val="0"/>
                  <w:marBottom w:val="0"/>
                  <w:divBdr>
                    <w:top w:val="none" w:sz="0" w:space="0" w:color="auto"/>
                    <w:left w:val="none" w:sz="0" w:space="0" w:color="auto"/>
                    <w:bottom w:val="none" w:sz="0" w:space="0" w:color="auto"/>
                    <w:right w:val="none" w:sz="0" w:space="0" w:color="auto"/>
                  </w:divBdr>
                  <w:divsChild>
                    <w:div w:id="1322663174">
                      <w:marLeft w:val="0"/>
                      <w:marRight w:val="0"/>
                      <w:marTop w:val="0"/>
                      <w:marBottom w:val="0"/>
                      <w:divBdr>
                        <w:top w:val="none" w:sz="0" w:space="0" w:color="auto"/>
                        <w:left w:val="none" w:sz="0" w:space="0" w:color="auto"/>
                        <w:bottom w:val="none" w:sz="0" w:space="0" w:color="auto"/>
                        <w:right w:val="none" w:sz="0" w:space="0" w:color="auto"/>
                      </w:divBdr>
                    </w:div>
                  </w:divsChild>
                </w:div>
                <w:div w:id="774254210">
                  <w:marLeft w:val="0"/>
                  <w:marRight w:val="0"/>
                  <w:marTop w:val="0"/>
                  <w:marBottom w:val="0"/>
                  <w:divBdr>
                    <w:top w:val="none" w:sz="0" w:space="0" w:color="auto"/>
                    <w:left w:val="none" w:sz="0" w:space="0" w:color="auto"/>
                    <w:bottom w:val="none" w:sz="0" w:space="0" w:color="auto"/>
                    <w:right w:val="none" w:sz="0" w:space="0" w:color="auto"/>
                  </w:divBdr>
                  <w:divsChild>
                    <w:div w:id="18822486">
                      <w:marLeft w:val="0"/>
                      <w:marRight w:val="0"/>
                      <w:marTop w:val="0"/>
                      <w:marBottom w:val="0"/>
                      <w:divBdr>
                        <w:top w:val="none" w:sz="0" w:space="0" w:color="auto"/>
                        <w:left w:val="none" w:sz="0" w:space="0" w:color="auto"/>
                        <w:bottom w:val="none" w:sz="0" w:space="0" w:color="auto"/>
                        <w:right w:val="none" w:sz="0" w:space="0" w:color="auto"/>
                      </w:divBdr>
                    </w:div>
                  </w:divsChild>
                </w:div>
                <w:div w:id="778184133">
                  <w:marLeft w:val="0"/>
                  <w:marRight w:val="0"/>
                  <w:marTop w:val="0"/>
                  <w:marBottom w:val="0"/>
                  <w:divBdr>
                    <w:top w:val="none" w:sz="0" w:space="0" w:color="auto"/>
                    <w:left w:val="none" w:sz="0" w:space="0" w:color="auto"/>
                    <w:bottom w:val="none" w:sz="0" w:space="0" w:color="auto"/>
                    <w:right w:val="none" w:sz="0" w:space="0" w:color="auto"/>
                  </w:divBdr>
                  <w:divsChild>
                    <w:div w:id="1647126862">
                      <w:marLeft w:val="0"/>
                      <w:marRight w:val="0"/>
                      <w:marTop w:val="0"/>
                      <w:marBottom w:val="0"/>
                      <w:divBdr>
                        <w:top w:val="none" w:sz="0" w:space="0" w:color="auto"/>
                        <w:left w:val="none" w:sz="0" w:space="0" w:color="auto"/>
                        <w:bottom w:val="none" w:sz="0" w:space="0" w:color="auto"/>
                        <w:right w:val="none" w:sz="0" w:space="0" w:color="auto"/>
                      </w:divBdr>
                    </w:div>
                  </w:divsChild>
                </w:div>
                <w:div w:id="800615411">
                  <w:marLeft w:val="0"/>
                  <w:marRight w:val="0"/>
                  <w:marTop w:val="0"/>
                  <w:marBottom w:val="0"/>
                  <w:divBdr>
                    <w:top w:val="none" w:sz="0" w:space="0" w:color="auto"/>
                    <w:left w:val="none" w:sz="0" w:space="0" w:color="auto"/>
                    <w:bottom w:val="none" w:sz="0" w:space="0" w:color="auto"/>
                    <w:right w:val="none" w:sz="0" w:space="0" w:color="auto"/>
                  </w:divBdr>
                  <w:divsChild>
                    <w:div w:id="1052315757">
                      <w:marLeft w:val="0"/>
                      <w:marRight w:val="0"/>
                      <w:marTop w:val="0"/>
                      <w:marBottom w:val="0"/>
                      <w:divBdr>
                        <w:top w:val="none" w:sz="0" w:space="0" w:color="auto"/>
                        <w:left w:val="none" w:sz="0" w:space="0" w:color="auto"/>
                        <w:bottom w:val="none" w:sz="0" w:space="0" w:color="auto"/>
                        <w:right w:val="none" w:sz="0" w:space="0" w:color="auto"/>
                      </w:divBdr>
                    </w:div>
                  </w:divsChild>
                </w:div>
                <w:div w:id="840773651">
                  <w:marLeft w:val="0"/>
                  <w:marRight w:val="0"/>
                  <w:marTop w:val="0"/>
                  <w:marBottom w:val="0"/>
                  <w:divBdr>
                    <w:top w:val="none" w:sz="0" w:space="0" w:color="auto"/>
                    <w:left w:val="none" w:sz="0" w:space="0" w:color="auto"/>
                    <w:bottom w:val="none" w:sz="0" w:space="0" w:color="auto"/>
                    <w:right w:val="none" w:sz="0" w:space="0" w:color="auto"/>
                  </w:divBdr>
                  <w:divsChild>
                    <w:div w:id="1005480308">
                      <w:marLeft w:val="0"/>
                      <w:marRight w:val="0"/>
                      <w:marTop w:val="0"/>
                      <w:marBottom w:val="0"/>
                      <w:divBdr>
                        <w:top w:val="none" w:sz="0" w:space="0" w:color="auto"/>
                        <w:left w:val="none" w:sz="0" w:space="0" w:color="auto"/>
                        <w:bottom w:val="none" w:sz="0" w:space="0" w:color="auto"/>
                        <w:right w:val="none" w:sz="0" w:space="0" w:color="auto"/>
                      </w:divBdr>
                    </w:div>
                  </w:divsChild>
                </w:div>
                <w:div w:id="901796361">
                  <w:marLeft w:val="0"/>
                  <w:marRight w:val="0"/>
                  <w:marTop w:val="0"/>
                  <w:marBottom w:val="0"/>
                  <w:divBdr>
                    <w:top w:val="none" w:sz="0" w:space="0" w:color="auto"/>
                    <w:left w:val="none" w:sz="0" w:space="0" w:color="auto"/>
                    <w:bottom w:val="none" w:sz="0" w:space="0" w:color="auto"/>
                    <w:right w:val="none" w:sz="0" w:space="0" w:color="auto"/>
                  </w:divBdr>
                  <w:divsChild>
                    <w:div w:id="114058619">
                      <w:marLeft w:val="0"/>
                      <w:marRight w:val="0"/>
                      <w:marTop w:val="0"/>
                      <w:marBottom w:val="0"/>
                      <w:divBdr>
                        <w:top w:val="none" w:sz="0" w:space="0" w:color="auto"/>
                        <w:left w:val="none" w:sz="0" w:space="0" w:color="auto"/>
                        <w:bottom w:val="none" w:sz="0" w:space="0" w:color="auto"/>
                        <w:right w:val="none" w:sz="0" w:space="0" w:color="auto"/>
                      </w:divBdr>
                    </w:div>
                  </w:divsChild>
                </w:div>
                <w:div w:id="914361430">
                  <w:marLeft w:val="0"/>
                  <w:marRight w:val="0"/>
                  <w:marTop w:val="0"/>
                  <w:marBottom w:val="0"/>
                  <w:divBdr>
                    <w:top w:val="none" w:sz="0" w:space="0" w:color="auto"/>
                    <w:left w:val="none" w:sz="0" w:space="0" w:color="auto"/>
                    <w:bottom w:val="none" w:sz="0" w:space="0" w:color="auto"/>
                    <w:right w:val="none" w:sz="0" w:space="0" w:color="auto"/>
                  </w:divBdr>
                  <w:divsChild>
                    <w:div w:id="222908369">
                      <w:marLeft w:val="0"/>
                      <w:marRight w:val="0"/>
                      <w:marTop w:val="0"/>
                      <w:marBottom w:val="0"/>
                      <w:divBdr>
                        <w:top w:val="none" w:sz="0" w:space="0" w:color="auto"/>
                        <w:left w:val="none" w:sz="0" w:space="0" w:color="auto"/>
                        <w:bottom w:val="none" w:sz="0" w:space="0" w:color="auto"/>
                        <w:right w:val="none" w:sz="0" w:space="0" w:color="auto"/>
                      </w:divBdr>
                    </w:div>
                  </w:divsChild>
                </w:div>
                <w:div w:id="944311396">
                  <w:marLeft w:val="0"/>
                  <w:marRight w:val="0"/>
                  <w:marTop w:val="0"/>
                  <w:marBottom w:val="0"/>
                  <w:divBdr>
                    <w:top w:val="none" w:sz="0" w:space="0" w:color="auto"/>
                    <w:left w:val="none" w:sz="0" w:space="0" w:color="auto"/>
                    <w:bottom w:val="none" w:sz="0" w:space="0" w:color="auto"/>
                    <w:right w:val="none" w:sz="0" w:space="0" w:color="auto"/>
                  </w:divBdr>
                  <w:divsChild>
                    <w:div w:id="1175025844">
                      <w:marLeft w:val="0"/>
                      <w:marRight w:val="0"/>
                      <w:marTop w:val="0"/>
                      <w:marBottom w:val="0"/>
                      <w:divBdr>
                        <w:top w:val="none" w:sz="0" w:space="0" w:color="auto"/>
                        <w:left w:val="none" w:sz="0" w:space="0" w:color="auto"/>
                        <w:bottom w:val="none" w:sz="0" w:space="0" w:color="auto"/>
                        <w:right w:val="none" w:sz="0" w:space="0" w:color="auto"/>
                      </w:divBdr>
                    </w:div>
                  </w:divsChild>
                </w:div>
                <w:div w:id="962417512">
                  <w:marLeft w:val="0"/>
                  <w:marRight w:val="0"/>
                  <w:marTop w:val="0"/>
                  <w:marBottom w:val="0"/>
                  <w:divBdr>
                    <w:top w:val="none" w:sz="0" w:space="0" w:color="auto"/>
                    <w:left w:val="none" w:sz="0" w:space="0" w:color="auto"/>
                    <w:bottom w:val="none" w:sz="0" w:space="0" w:color="auto"/>
                    <w:right w:val="none" w:sz="0" w:space="0" w:color="auto"/>
                  </w:divBdr>
                  <w:divsChild>
                    <w:div w:id="879904761">
                      <w:marLeft w:val="0"/>
                      <w:marRight w:val="0"/>
                      <w:marTop w:val="0"/>
                      <w:marBottom w:val="0"/>
                      <w:divBdr>
                        <w:top w:val="none" w:sz="0" w:space="0" w:color="auto"/>
                        <w:left w:val="none" w:sz="0" w:space="0" w:color="auto"/>
                        <w:bottom w:val="none" w:sz="0" w:space="0" w:color="auto"/>
                        <w:right w:val="none" w:sz="0" w:space="0" w:color="auto"/>
                      </w:divBdr>
                    </w:div>
                  </w:divsChild>
                </w:div>
                <w:div w:id="978343843">
                  <w:marLeft w:val="0"/>
                  <w:marRight w:val="0"/>
                  <w:marTop w:val="0"/>
                  <w:marBottom w:val="0"/>
                  <w:divBdr>
                    <w:top w:val="none" w:sz="0" w:space="0" w:color="auto"/>
                    <w:left w:val="none" w:sz="0" w:space="0" w:color="auto"/>
                    <w:bottom w:val="none" w:sz="0" w:space="0" w:color="auto"/>
                    <w:right w:val="none" w:sz="0" w:space="0" w:color="auto"/>
                  </w:divBdr>
                  <w:divsChild>
                    <w:div w:id="1415325703">
                      <w:marLeft w:val="0"/>
                      <w:marRight w:val="0"/>
                      <w:marTop w:val="0"/>
                      <w:marBottom w:val="0"/>
                      <w:divBdr>
                        <w:top w:val="none" w:sz="0" w:space="0" w:color="auto"/>
                        <w:left w:val="none" w:sz="0" w:space="0" w:color="auto"/>
                        <w:bottom w:val="none" w:sz="0" w:space="0" w:color="auto"/>
                        <w:right w:val="none" w:sz="0" w:space="0" w:color="auto"/>
                      </w:divBdr>
                    </w:div>
                  </w:divsChild>
                </w:div>
                <w:div w:id="990673227">
                  <w:marLeft w:val="0"/>
                  <w:marRight w:val="0"/>
                  <w:marTop w:val="0"/>
                  <w:marBottom w:val="0"/>
                  <w:divBdr>
                    <w:top w:val="none" w:sz="0" w:space="0" w:color="auto"/>
                    <w:left w:val="none" w:sz="0" w:space="0" w:color="auto"/>
                    <w:bottom w:val="none" w:sz="0" w:space="0" w:color="auto"/>
                    <w:right w:val="none" w:sz="0" w:space="0" w:color="auto"/>
                  </w:divBdr>
                  <w:divsChild>
                    <w:div w:id="159929305">
                      <w:marLeft w:val="0"/>
                      <w:marRight w:val="0"/>
                      <w:marTop w:val="0"/>
                      <w:marBottom w:val="0"/>
                      <w:divBdr>
                        <w:top w:val="none" w:sz="0" w:space="0" w:color="auto"/>
                        <w:left w:val="none" w:sz="0" w:space="0" w:color="auto"/>
                        <w:bottom w:val="none" w:sz="0" w:space="0" w:color="auto"/>
                        <w:right w:val="none" w:sz="0" w:space="0" w:color="auto"/>
                      </w:divBdr>
                    </w:div>
                  </w:divsChild>
                </w:div>
                <w:div w:id="991177186">
                  <w:marLeft w:val="0"/>
                  <w:marRight w:val="0"/>
                  <w:marTop w:val="0"/>
                  <w:marBottom w:val="0"/>
                  <w:divBdr>
                    <w:top w:val="none" w:sz="0" w:space="0" w:color="auto"/>
                    <w:left w:val="none" w:sz="0" w:space="0" w:color="auto"/>
                    <w:bottom w:val="none" w:sz="0" w:space="0" w:color="auto"/>
                    <w:right w:val="none" w:sz="0" w:space="0" w:color="auto"/>
                  </w:divBdr>
                  <w:divsChild>
                    <w:div w:id="18044368">
                      <w:marLeft w:val="0"/>
                      <w:marRight w:val="0"/>
                      <w:marTop w:val="0"/>
                      <w:marBottom w:val="0"/>
                      <w:divBdr>
                        <w:top w:val="none" w:sz="0" w:space="0" w:color="auto"/>
                        <w:left w:val="none" w:sz="0" w:space="0" w:color="auto"/>
                        <w:bottom w:val="none" w:sz="0" w:space="0" w:color="auto"/>
                        <w:right w:val="none" w:sz="0" w:space="0" w:color="auto"/>
                      </w:divBdr>
                    </w:div>
                  </w:divsChild>
                </w:div>
                <w:div w:id="1009866942">
                  <w:marLeft w:val="0"/>
                  <w:marRight w:val="0"/>
                  <w:marTop w:val="0"/>
                  <w:marBottom w:val="0"/>
                  <w:divBdr>
                    <w:top w:val="none" w:sz="0" w:space="0" w:color="auto"/>
                    <w:left w:val="none" w:sz="0" w:space="0" w:color="auto"/>
                    <w:bottom w:val="none" w:sz="0" w:space="0" w:color="auto"/>
                    <w:right w:val="none" w:sz="0" w:space="0" w:color="auto"/>
                  </w:divBdr>
                  <w:divsChild>
                    <w:div w:id="1933784346">
                      <w:marLeft w:val="0"/>
                      <w:marRight w:val="0"/>
                      <w:marTop w:val="0"/>
                      <w:marBottom w:val="0"/>
                      <w:divBdr>
                        <w:top w:val="none" w:sz="0" w:space="0" w:color="auto"/>
                        <w:left w:val="none" w:sz="0" w:space="0" w:color="auto"/>
                        <w:bottom w:val="none" w:sz="0" w:space="0" w:color="auto"/>
                        <w:right w:val="none" w:sz="0" w:space="0" w:color="auto"/>
                      </w:divBdr>
                    </w:div>
                  </w:divsChild>
                </w:div>
                <w:div w:id="1021125434">
                  <w:marLeft w:val="0"/>
                  <w:marRight w:val="0"/>
                  <w:marTop w:val="0"/>
                  <w:marBottom w:val="0"/>
                  <w:divBdr>
                    <w:top w:val="none" w:sz="0" w:space="0" w:color="auto"/>
                    <w:left w:val="none" w:sz="0" w:space="0" w:color="auto"/>
                    <w:bottom w:val="none" w:sz="0" w:space="0" w:color="auto"/>
                    <w:right w:val="none" w:sz="0" w:space="0" w:color="auto"/>
                  </w:divBdr>
                  <w:divsChild>
                    <w:div w:id="171264383">
                      <w:marLeft w:val="0"/>
                      <w:marRight w:val="0"/>
                      <w:marTop w:val="0"/>
                      <w:marBottom w:val="0"/>
                      <w:divBdr>
                        <w:top w:val="none" w:sz="0" w:space="0" w:color="auto"/>
                        <w:left w:val="none" w:sz="0" w:space="0" w:color="auto"/>
                        <w:bottom w:val="none" w:sz="0" w:space="0" w:color="auto"/>
                        <w:right w:val="none" w:sz="0" w:space="0" w:color="auto"/>
                      </w:divBdr>
                    </w:div>
                  </w:divsChild>
                </w:div>
                <w:div w:id="1037657593">
                  <w:marLeft w:val="0"/>
                  <w:marRight w:val="0"/>
                  <w:marTop w:val="0"/>
                  <w:marBottom w:val="0"/>
                  <w:divBdr>
                    <w:top w:val="none" w:sz="0" w:space="0" w:color="auto"/>
                    <w:left w:val="none" w:sz="0" w:space="0" w:color="auto"/>
                    <w:bottom w:val="none" w:sz="0" w:space="0" w:color="auto"/>
                    <w:right w:val="none" w:sz="0" w:space="0" w:color="auto"/>
                  </w:divBdr>
                  <w:divsChild>
                    <w:div w:id="1627278807">
                      <w:marLeft w:val="0"/>
                      <w:marRight w:val="0"/>
                      <w:marTop w:val="0"/>
                      <w:marBottom w:val="0"/>
                      <w:divBdr>
                        <w:top w:val="none" w:sz="0" w:space="0" w:color="auto"/>
                        <w:left w:val="none" w:sz="0" w:space="0" w:color="auto"/>
                        <w:bottom w:val="none" w:sz="0" w:space="0" w:color="auto"/>
                        <w:right w:val="none" w:sz="0" w:space="0" w:color="auto"/>
                      </w:divBdr>
                    </w:div>
                  </w:divsChild>
                </w:div>
                <w:div w:id="1051533620">
                  <w:marLeft w:val="0"/>
                  <w:marRight w:val="0"/>
                  <w:marTop w:val="0"/>
                  <w:marBottom w:val="0"/>
                  <w:divBdr>
                    <w:top w:val="none" w:sz="0" w:space="0" w:color="auto"/>
                    <w:left w:val="none" w:sz="0" w:space="0" w:color="auto"/>
                    <w:bottom w:val="none" w:sz="0" w:space="0" w:color="auto"/>
                    <w:right w:val="none" w:sz="0" w:space="0" w:color="auto"/>
                  </w:divBdr>
                  <w:divsChild>
                    <w:div w:id="820999027">
                      <w:marLeft w:val="0"/>
                      <w:marRight w:val="0"/>
                      <w:marTop w:val="0"/>
                      <w:marBottom w:val="0"/>
                      <w:divBdr>
                        <w:top w:val="none" w:sz="0" w:space="0" w:color="auto"/>
                        <w:left w:val="none" w:sz="0" w:space="0" w:color="auto"/>
                        <w:bottom w:val="none" w:sz="0" w:space="0" w:color="auto"/>
                        <w:right w:val="none" w:sz="0" w:space="0" w:color="auto"/>
                      </w:divBdr>
                    </w:div>
                  </w:divsChild>
                </w:div>
                <w:div w:id="1081171924">
                  <w:marLeft w:val="0"/>
                  <w:marRight w:val="0"/>
                  <w:marTop w:val="0"/>
                  <w:marBottom w:val="0"/>
                  <w:divBdr>
                    <w:top w:val="none" w:sz="0" w:space="0" w:color="auto"/>
                    <w:left w:val="none" w:sz="0" w:space="0" w:color="auto"/>
                    <w:bottom w:val="none" w:sz="0" w:space="0" w:color="auto"/>
                    <w:right w:val="none" w:sz="0" w:space="0" w:color="auto"/>
                  </w:divBdr>
                  <w:divsChild>
                    <w:div w:id="116610973">
                      <w:marLeft w:val="0"/>
                      <w:marRight w:val="0"/>
                      <w:marTop w:val="0"/>
                      <w:marBottom w:val="0"/>
                      <w:divBdr>
                        <w:top w:val="none" w:sz="0" w:space="0" w:color="auto"/>
                        <w:left w:val="none" w:sz="0" w:space="0" w:color="auto"/>
                        <w:bottom w:val="none" w:sz="0" w:space="0" w:color="auto"/>
                        <w:right w:val="none" w:sz="0" w:space="0" w:color="auto"/>
                      </w:divBdr>
                    </w:div>
                  </w:divsChild>
                </w:div>
                <w:div w:id="1162769871">
                  <w:marLeft w:val="0"/>
                  <w:marRight w:val="0"/>
                  <w:marTop w:val="0"/>
                  <w:marBottom w:val="0"/>
                  <w:divBdr>
                    <w:top w:val="none" w:sz="0" w:space="0" w:color="auto"/>
                    <w:left w:val="none" w:sz="0" w:space="0" w:color="auto"/>
                    <w:bottom w:val="none" w:sz="0" w:space="0" w:color="auto"/>
                    <w:right w:val="none" w:sz="0" w:space="0" w:color="auto"/>
                  </w:divBdr>
                  <w:divsChild>
                    <w:div w:id="418673811">
                      <w:marLeft w:val="0"/>
                      <w:marRight w:val="0"/>
                      <w:marTop w:val="0"/>
                      <w:marBottom w:val="0"/>
                      <w:divBdr>
                        <w:top w:val="none" w:sz="0" w:space="0" w:color="auto"/>
                        <w:left w:val="none" w:sz="0" w:space="0" w:color="auto"/>
                        <w:bottom w:val="none" w:sz="0" w:space="0" w:color="auto"/>
                        <w:right w:val="none" w:sz="0" w:space="0" w:color="auto"/>
                      </w:divBdr>
                    </w:div>
                  </w:divsChild>
                </w:div>
                <w:div w:id="1180655147">
                  <w:marLeft w:val="0"/>
                  <w:marRight w:val="0"/>
                  <w:marTop w:val="0"/>
                  <w:marBottom w:val="0"/>
                  <w:divBdr>
                    <w:top w:val="none" w:sz="0" w:space="0" w:color="auto"/>
                    <w:left w:val="none" w:sz="0" w:space="0" w:color="auto"/>
                    <w:bottom w:val="none" w:sz="0" w:space="0" w:color="auto"/>
                    <w:right w:val="none" w:sz="0" w:space="0" w:color="auto"/>
                  </w:divBdr>
                  <w:divsChild>
                    <w:div w:id="588083603">
                      <w:marLeft w:val="0"/>
                      <w:marRight w:val="0"/>
                      <w:marTop w:val="0"/>
                      <w:marBottom w:val="0"/>
                      <w:divBdr>
                        <w:top w:val="none" w:sz="0" w:space="0" w:color="auto"/>
                        <w:left w:val="none" w:sz="0" w:space="0" w:color="auto"/>
                        <w:bottom w:val="none" w:sz="0" w:space="0" w:color="auto"/>
                        <w:right w:val="none" w:sz="0" w:space="0" w:color="auto"/>
                      </w:divBdr>
                    </w:div>
                  </w:divsChild>
                </w:div>
                <w:div w:id="1249119408">
                  <w:marLeft w:val="0"/>
                  <w:marRight w:val="0"/>
                  <w:marTop w:val="0"/>
                  <w:marBottom w:val="0"/>
                  <w:divBdr>
                    <w:top w:val="none" w:sz="0" w:space="0" w:color="auto"/>
                    <w:left w:val="none" w:sz="0" w:space="0" w:color="auto"/>
                    <w:bottom w:val="none" w:sz="0" w:space="0" w:color="auto"/>
                    <w:right w:val="none" w:sz="0" w:space="0" w:color="auto"/>
                  </w:divBdr>
                  <w:divsChild>
                    <w:div w:id="1121537652">
                      <w:marLeft w:val="0"/>
                      <w:marRight w:val="0"/>
                      <w:marTop w:val="0"/>
                      <w:marBottom w:val="0"/>
                      <w:divBdr>
                        <w:top w:val="none" w:sz="0" w:space="0" w:color="auto"/>
                        <w:left w:val="none" w:sz="0" w:space="0" w:color="auto"/>
                        <w:bottom w:val="none" w:sz="0" w:space="0" w:color="auto"/>
                        <w:right w:val="none" w:sz="0" w:space="0" w:color="auto"/>
                      </w:divBdr>
                    </w:div>
                  </w:divsChild>
                </w:div>
                <w:div w:id="1253468931">
                  <w:marLeft w:val="0"/>
                  <w:marRight w:val="0"/>
                  <w:marTop w:val="0"/>
                  <w:marBottom w:val="0"/>
                  <w:divBdr>
                    <w:top w:val="none" w:sz="0" w:space="0" w:color="auto"/>
                    <w:left w:val="none" w:sz="0" w:space="0" w:color="auto"/>
                    <w:bottom w:val="none" w:sz="0" w:space="0" w:color="auto"/>
                    <w:right w:val="none" w:sz="0" w:space="0" w:color="auto"/>
                  </w:divBdr>
                  <w:divsChild>
                    <w:div w:id="427581795">
                      <w:marLeft w:val="0"/>
                      <w:marRight w:val="0"/>
                      <w:marTop w:val="0"/>
                      <w:marBottom w:val="0"/>
                      <w:divBdr>
                        <w:top w:val="none" w:sz="0" w:space="0" w:color="auto"/>
                        <w:left w:val="none" w:sz="0" w:space="0" w:color="auto"/>
                        <w:bottom w:val="none" w:sz="0" w:space="0" w:color="auto"/>
                        <w:right w:val="none" w:sz="0" w:space="0" w:color="auto"/>
                      </w:divBdr>
                    </w:div>
                  </w:divsChild>
                </w:div>
                <w:div w:id="1258707516">
                  <w:marLeft w:val="0"/>
                  <w:marRight w:val="0"/>
                  <w:marTop w:val="0"/>
                  <w:marBottom w:val="0"/>
                  <w:divBdr>
                    <w:top w:val="none" w:sz="0" w:space="0" w:color="auto"/>
                    <w:left w:val="none" w:sz="0" w:space="0" w:color="auto"/>
                    <w:bottom w:val="none" w:sz="0" w:space="0" w:color="auto"/>
                    <w:right w:val="none" w:sz="0" w:space="0" w:color="auto"/>
                  </w:divBdr>
                  <w:divsChild>
                    <w:div w:id="116722667">
                      <w:marLeft w:val="0"/>
                      <w:marRight w:val="0"/>
                      <w:marTop w:val="0"/>
                      <w:marBottom w:val="0"/>
                      <w:divBdr>
                        <w:top w:val="none" w:sz="0" w:space="0" w:color="auto"/>
                        <w:left w:val="none" w:sz="0" w:space="0" w:color="auto"/>
                        <w:bottom w:val="none" w:sz="0" w:space="0" w:color="auto"/>
                        <w:right w:val="none" w:sz="0" w:space="0" w:color="auto"/>
                      </w:divBdr>
                    </w:div>
                  </w:divsChild>
                </w:div>
                <w:div w:id="1270970615">
                  <w:marLeft w:val="0"/>
                  <w:marRight w:val="0"/>
                  <w:marTop w:val="0"/>
                  <w:marBottom w:val="0"/>
                  <w:divBdr>
                    <w:top w:val="none" w:sz="0" w:space="0" w:color="auto"/>
                    <w:left w:val="none" w:sz="0" w:space="0" w:color="auto"/>
                    <w:bottom w:val="none" w:sz="0" w:space="0" w:color="auto"/>
                    <w:right w:val="none" w:sz="0" w:space="0" w:color="auto"/>
                  </w:divBdr>
                  <w:divsChild>
                    <w:div w:id="101415506">
                      <w:marLeft w:val="0"/>
                      <w:marRight w:val="0"/>
                      <w:marTop w:val="0"/>
                      <w:marBottom w:val="0"/>
                      <w:divBdr>
                        <w:top w:val="none" w:sz="0" w:space="0" w:color="auto"/>
                        <w:left w:val="none" w:sz="0" w:space="0" w:color="auto"/>
                        <w:bottom w:val="none" w:sz="0" w:space="0" w:color="auto"/>
                        <w:right w:val="none" w:sz="0" w:space="0" w:color="auto"/>
                      </w:divBdr>
                    </w:div>
                  </w:divsChild>
                </w:div>
                <w:div w:id="1287538686">
                  <w:marLeft w:val="0"/>
                  <w:marRight w:val="0"/>
                  <w:marTop w:val="0"/>
                  <w:marBottom w:val="0"/>
                  <w:divBdr>
                    <w:top w:val="none" w:sz="0" w:space="0" w:color="auto"/>
                    <w:left w:val="none" w:sz="0" w:space="0" w:color="auto"/>
                    <w:bottom w:val="none" w:sz="0" w:space="0" w:color="auto"/>
                    <w:right w:val="none" w:sz="0" w:space="0" w:color="auto"/>
                  </w:divBdr>
                  <w:divsChild>
                    <w:div w:id="989676740">
                      <w:marLeft w:val="0"/>
                      <w:marRight w:val="0"/>
                      <w:marTop w:val="0"/>
                      <w:marBottom w:val="0"/>
                      <w:divBdr>
                        <w:top w:val="none" w:sz="0" w:space="0" w:color="auto"/>
                        <w:left w:val="none" w:sz="0" w:space="0" w:color="auto"/>
                        <w:bottom w:val="none" w:sz="0" w:space="0" w:color="auto"/>
                        <w:right w:val="none" w:sz="0" w:space="0" w:color="auto"/>
                      </w:divBdr>
                    </w:div>
                    <w:div w:id="1118992451">
                      <w:marLeft w:val="0"/>
                      <w:marRight w:val="0"/>
                      <w:marTop w:val="0"/>
                      <w:marBottom w:val="0"/>
                      <w:divBdr>
                        <w:top w:val="none" w:sz="0" w:space="0" w:color="auto"/>
                        <w:left w:val="none" w:sz="0" w:space="0" w:color="auto"/>
                        <w:bottom w:val="none" w:sz="0" w:space="0" w:color="auto"/>
                        <w:right w:val="none" w:sz="0" w:space="0" w:color="auto"/>
                      </w:divBdr>
                    </w:div>
                  </w:divsChild>
                </w:div>
                <w:div w:id="1299914670">
                  <w:marLeft w:val="0"/>
                  <w:marRight w:val="0"/>
                  <w:marTop w:val="0"/>
                  <w:marBottom w:val="0"/>
                  <w:divBdr>
                    <w:top w:val="none" w:sz="0" w:space="0" w:color="auto"/>
                    <w:left w:val="none" w:sz="0" w:space="0" w:color="auto"/>
                    <w:bottom w:val="none" w:sz="0" w:space="0" w:color="auto"/>
                    <w:right w:val="none" w:sz="0" w:space="0" w:color="auto"/>
                  </w:divBdr>
                  <w:divsChild>
                    <w:div w:id="350379720">
                      <w:marLeft w:val="0"/>
                      <w:marRight w:val="0"/>
                      <w:marTop w:val="0"/>
                      <w:marBottom w:val="0"/>
                      <w:divBdr>
                        <w:top w:val="none" w:sz="0" w:space="0" w:color="auto"/>
                        <w:left w:val="none" w:sz="0" w:space="0" w:color="auto"/>
                        <w:bottom w:val="none" w:sz="0" w:space="0" w:color="auto"/>
                        <w:right w:val="none" w:sz="0" w:space="0" w:color="auto"/>
                      </w:divBdr>
                    </w:div>
                  </w:divsChild>
                </w:div>
                <w:div w:id="1309625344">
                  <w:marLeft w:val="0"/>
                  <w:marRight w:val="0"/>
                  <w:marTop w:val="0"/>
                  <w:marBottom w:val="0"/>
                  <w:divBdr>
                    <w:top w:val="none" w:sz="0" w:space="0" w:color="auto"/>
                    <w:left w:val="none" w:sz="0" w:space="0" w:color="auto"/>
                    <w:bottom w:val="none" w:sz="0" w:space="0" w:color="auto"/>
                    <w:right w:val="none" w:sz="0" w:space="0" w:color="auto"/>
                  </w:divBdr>
                  <w:divsChild>
                    <w:div w:id="802388866">
                      <w:marLeft w:val="0"/>
                      <w:marRight w:val="0"/>
                      <w:marTop w:val="0"/>
                      <w:marBottom w:val="0"/>
                      <w:divBdr>
                        <w:top w:val="none" w:sz="0" w:space="0" w:color="auto"/>
                        <w:left w:val="none" w:sz="0" w:space="0" w:color="auto"/>
                        <w:bottom w:val="none" w:sz="0" w:space="0" w:color="auto"/>
                        <w:right w:val="none" w:sz="0" w:space="0" w:color="auto"/>
                      </w:divBdr>
                    </w:div>
                  </w:divsChild>
                </w:div>
                <w:div w:id="1381631980">
                  <w:marLeft w:val="0"/>
                  <w:marRight w:val="0"/>
                  <w:marTop w:val="0"/>
                  <w:marBottom w:val="0"/>
                  <w:divBdr>
                    <w:top w:val="none" w:sz="0" w:space="0" w:color="auto"/>
                    <w:left w:val="none" w:sz="0" w:space="0" w:color="auto"/>
                    <w:bottom w:val="none" w:sz="0" w:space="0" w:color="auto"/>
                    <w:right w:val="none" w:sz="0" w:space="0" w:color="auto"/>
                  </w:divBdr>
                  <w:divsChild>
                    <w:div w:id="1579749579">
                      <w:marLeft w:val="0"/>
                      <w:marRight w:val="0"/>
                      <w:marTop w:val="0"/>
                      <w:marBottom w:val="0"/>
                      <w:divBdr>
                        <w:top w:val="none" w:sz="0" w:space="0" w:color="auto"/>
                        <w:left w:val="none" w:sz="0" w:space="0" w:color="auto"/>
                        <w:bottom w:val="none" w:sz="0" w:space="0" w:color="auto"/>
                        <w:right w:val="none" w:sz="0" w:space="0" w:color="auto"/>
                      </w:divBdr>
                    </w:div>
                  </w:divsChild>
                </w:div>
                <w:div w:id="1435131984">
                  <w:marLeft w:val="0"/>
                  <w:marRight w:val="0"/>
                  <w:marTop w:val="0"/>
                  <w:marBottom w:val="0"/>
                  <w:divBdr>
                    <w:top w:val="none" w:sz="0" w:space="0" w:color="auto"/>
                    <w:left w:val="none" w:sz="0" w:space="0" w:color="auto"/>
                    <w:bottom w:val="none" w:sz="0" w:space="0" w:color="auto"/>
                    <w:right w:val="none" w:sz="0" w:space="0" w:color="auto"/>
                  </w:divBdr>
                  <w:divsChild>
                    <w:div w:id="139616021">
                      <w:marLeft w:val="0"/>
                      <w:marRight w:val="0"/>
                      <w:marTop w:val="0"/>
                      <w:marBottom w:val="0"/>
                      <w:divBdr>
                        <w:top w:val="none" w:sz="0" w:space="0" w:color="auto"/>
                        <w:left w:val="none" w:sz="0" w:space="0" w:color="auto"/>
                        <w:bottom w:val="none" w:sz="0" w:space="0" w:color="auto"/>
                        <w:right w:val="none" w:sz="0" w:space="0" w:color="auto"/>
                      </w:divBdr>
                    </w:div>
                  </w:divsChild>
                </w:div>
                <w:div w:id="1503813093">
                  <w:marLeft w:val="0"/>
                  <w:marRight w:val="0"/>
                  <w:marTop w:val="0"/>
                  <w:marBottom w:val="0"/>
                  <w:divBdr>
                    <w:top w:val="none" w:sz="0" w:space="0" w:color="auto"/>
                    <w:left w:val="none" w:sz="0" w:space="0" w:color="auto"/>
                    <w:bottom w:val="none" w:sz="0" w:space="0" w:color="auto"/>
                    <w:right w:val="none" w:sz="0" w:space="0" w:color="auto"/>
                  </w:divBdr>
                  <w:divsChild>
                    <w:div w:id="1175336806">
                      <w:marLeft w:val="0"/>
                      <w:marRight w:val="0"/>
                      <w:marTop w:val="0"/>
                      <w:marBottom w:val="0"/>
                      <w:divBdr>
                        <w:top w:val="none" w:sz="0" w:space="0" w:color="auto"/>
                        <w:left w:val="none" w:sz="0" w:space="0" w:color="auto"/>
                        <w:bottom w:val="none" w:sz="0" w:space="0" w:color="auto"/>
                        <w:right w:val="none" w:sz="0" w:space="0" w:color="auto"/>
                      </w:divBdr>
                    </w:div>
                  </w:divsChild>
                </w:div>
                <w:div w:id="1566456133">
                  <w:marLeft w:val="0"/>
                  <w:marRight w:val="0"/>
                  <w:marTop w:val="0"/>
                  <w:marBottom w:val="0"/>
                  <w:divBdr>
                    <w:top w:val="none" w:sz="0" w:space="0" w:color="auto"/>
                    <w:left w:val="none" w:sz="0" w:space="0" w:color="auto"/>
                    <w:bottom w:val="none" w:sz="0" w:space="0" w:color="auto"/>
                    <w:right w:val="none" w:sz="0" w:space="0" w:color="auto"/>
                  </w:divBdr>
                  <w:divsChild>
                    <w:div w:id="553932685">
                      <w:marLeft w:val="0"/>
                      <w:marRight w:val="0"/>
                      <w:marTop w:val="0"/>
                      <w:marBottom w:val="0"/>
                      <w:divBdr>
                        <w:top w:val="none" w:sz="0" w:space="0" w:color="auto"/>
                        <w:left w:val="none" w:sz="0" w:space="0" w:color="auto"/>
                        <w:bottom w:val="none" w:sz="0" w:space="0" w:color="auto"/>
                        <w:right w:val="none" w:sz="0" w:space="0" w:color="auto"/>
                      </w:divBdr>
                    </w:div>
                  </w:divsChild>
                </w:div>
                <w:div w:id="1584143408">
                  <w:marLeft w:val="0"/>
                  <w:marRight w:val="0"/>
                  <w:marTop w:val="0"/>
                  <w:marBottom w:val="0"/>
                  <w:divBdr>
                    <w:top w:val="none" w:sz="0" w:space="0" w:color="auto"/>
                    <w:left w:val="none" w:sz="0" w:space="0" w:color="auto"/>
                    <w:bottom w:val="none" w:sz="0" w:space="0" w:color="auto"/>
                    <w:right w:val="none" w:sz="0" w:space="0" w:color="auto"/>
                  </w:divBdr>
                  <w:divsChild>
                    <w:div w:id="1783304212">
                      <w:marLeft w:val="0"/>
                      <w:marRight w:val="0"/>
                      <w:marTop w:val="0"/>
                      <w:marBottom w:val="0"/>
                      <w:divBdr>
                        <w:top w:val="none" w:sz="0" w:space="0" w:color="auto"/>
                        <w:left w:val="none" w:sz="0" w:space="0" w:color="auto"/>
                        <w:bottom w:val="none" w:sz="0" w:space="0" w:color="auto"/>
                        <w:right w:val="none" w:sz="0" w:space="0" w:color="auto"/>
                      </w:divBdr>
                    </w:div>
                  </w:divsChild>
                </w:div>
                <w:div w:id="1584799275">
                  <w:marLeft w:val="0"/>
                  <w:marRight w:val="0"/>
                  <w:marTop w:val="0"/>
                  <w:marBottom w:val="0"/>
                  <w:divBdr>
                    <w:top w:val="none" w:sz="0" w:space="0" w:color="auto"/>
                    <w:left w:val="none" w:sz="0" w:space="0" w:color="auto"/>
                    <w:bottom w:val="none" w:sz="0" w:space="0" w:color="auto"/>
                    <w:right w:val="none" w:sz="0" w:space="0" w:color="auto"/>
                  </w:divBdr>
                  <w:divsChild>
                    <w:div w:id="270817285">
                      <w:marLeft w:val="0"/>
                      <w:marRight w:val="0"/>
                      <w:marTop w:val="0"/>
                      <w:marBottom w:val="0"/>
                      <w:divBdr>
                        <w:top w:val="none" w:sz="0" w:space="0" w:color="auto"/>
                        <w:left w:val="none" w:sz="0" w:space="0" w:color="auto"/>
                        <w:bottom w:val="none" w:sz="0" w:space="0" w:color="auto"/>
                        <w:right w:val="none" w:sz="0" w:space="0" w:color="auto"/>
                      </w:divBdr>
                    </w:div>
                  </w:divsChild>
                </w:div>
                <w:div w:id="1593705457">
                  <w:marLeft w:val="0"/>
                  <w:marRight w:val="0"/>
                  <w:marTop w:val="0"/>
                  <w:marBottom w:val="0"/>
                  <w:divBdr>
                    <w:top w:val="none" w:sz="0" w:space="0" w:color="auto"/>
                    <w:left w:val="none" w:sz="0" w:space="0" w:color="auto"/>
                    <w:bottom w:val="none" w:sz="0" w:space="0" w:color="auto"/>
                    <w:right w:val="none" w:sz="0" w:space="0" w:color="auto"/>
                  </w:divBdr>
                  <w:divsChild>
                    <w:div w:id="1837190619">
                      <w:marLeft w:val="0"/>
                      <w:marRight w:val="0"/>
                      <w:marTop w:val="0"/>
                      <w:marBottom w:val="0"/>
                      <w:divBdr>
                        <w:top w:val="none" w:sz="0" w:space="0" w:color="auto"/>
                        <w:left w:val="none" w:sz="0" w:space="0" w:color="auto"/>
                        <w:bottom w:val="none" w:sz="0" w:space="0" w:color="auto"/>
                        <w:right w:val="none" w:sz="0" w:space="0" w:color="auto"/>
                      </w:divBdr>
                    </w:div>
                  </w:divsChild>
                </w:div>
                <w:div w:id="1685787705">
                  <w:marLeft w:val="0"/>
                  <w:marRight w:val="0"/>
                  <w:marTop w:val="0"/>
                  <w:marBottom w:val="0"/>
                  <w:divBdr>
                    <w:top w:val="none" w:sz="0" w:space="0" w:color="auto"/>
                    <w:left w:val="none" w:sz="0" w:space="0" w:color="auto"/>
                    <w:bottom w:val="none" w:sz="0" w:space="0" w:color="auto"/>
                    <w:right w:val="none" w:sz="0" w:space="0" w:color="auto"/>
                  </w:divBdr>
                  <w:divsChild>
                    <w:div w:id="1211958705">
                      <w:marLeft w:val="0"/>
                      <w:marRight w:val="0"/>
                      <w:marTop w:val="0"/>
                      <w:marBottom w:val="0"/>
                      <w:divBdr>
                        <w:top w:val="none" w:sz="0" w:space="0" w:color="auto"/>
                        <w:left w:val="none" w:sz="0" w:space="0" w:color="auto"/>
                        <w:bottom w:val="none" w:sz="0" w:space="0" w:color="auto"/>
                        <w:right w:val="none" w:sz="0" w:space="0" w:color="auto"/>
                      </w:divBdr>
                    </w:div>
                  </w:divsChild>
                </w:div>
                <w:div w:id="1728184372">
                  <w:marLeft w:val="0"/>
                  <w:marRight w:val="0"/>
                  <w:marTop w:val="0"/>
                  <w:marBottom w:val="0"/>
                  <w:divBdr>
                    <w:top w:val="none" w:sz="0" w:space="0" w:color="auto"/>
                    <w:left w:val="none" w:sz="0" w:space="0" w:color="auto"/>
                    <w:bottom w:val="none" w:sz="0" w:space="0" w:color="auto"/>
                    <w:right w:val="none" w:sz="0" w:space="0" w:color="auto"/>
                  </w:divBdr>
                  <w:divsChild>
                    <w:div w:id="633098555">
                      <w:marLeft w:val="0"/>
                      <w:marRight w:val="0"/>
                      <w:marTop w:val="0"/>
                      <w:marBottom w:val="0"/>
                      <w:divBdr>
                        <w:top w:val="none" w:sz="0" w:space="0" w:color="auto"/>
                        <w:left w:val="none" w:sz="0" w:space="0" w:color="auto"/>
                        <w:bottom w:val="none" w:sz="0" w:space="0" w:color="auto"/>
                        <w:right w:val="none" w:sz="0" w:space="0" w:color="auto"/>
                      </w:divBdr>
                    </w:div>
                  </w:divsChild>
                </w:div>
                <w:div w:id="1763138194">
                  <w:marLeft w:val="0"/>
                  <w:marRight w:val="0"/>
                  <w:marTop w:val="0"/>
                  <w:marBottom w:val="0"/>
                  <w:divBdr>
                    <w:top w:val="none" w:sz="0" w:space="0" w:color="auto"/>
                    <w:left w:val="none" w:sz="0" w:space="0" w:color="auto"/>
                    <w:bottom w:val="none" w:sz="0" w:space="0" w:color="auto"/>
                    <w:right w:val="none" w:sz="0" w:space="0" w:color="auto"/>
                  </w:divBdr>
                  <w:divsChild>
                    <w:div w:id="1576544892">
                      <w:marLeft w:val="0"/>
                      <w:marRight w:val="0"/>
                      <w:marTop w:val="0"/>
                      <w:marBottom w:val="0"/>
                      <w:divBdr>
                        <w:top w:val="none" w:sz="0" w:space="0" w:color="auto"/>
                        <w:left w:val="none" w:sz="0" w:space="0" w:color="auto"/>
                        <w:bottom w:val="none" w:sz="0" w:space="0" w:color="auto"/>
                        <w:right w:val="none" w:sz="0" w:space="0" w:color="auto"/>
                      </w:divBdr>
                    </w:div>
                  </w:divsChild>
                </w:div>
                <w:div w:id="1786733538">
                  <w:marLeft w:val="0"/>
                  <w:marRight w:val="0"/>
                  <w:marTop w:val="0"/>
                  <w:marBottom w:val="0"/>
                  <w:divBdr>
                    <w:top w:val="none" w:sz="0" w:space="0" w:color="auto"/>
                    <w:left w:val="none" w:sz="0" w:space="0" w:color="auto"/>
                    <w:bottom w:val="none" w:sz="0" w:space="0" w:color="auto"/>
                    <w:right w:val="none" w:sz="0" w:space="0" w:color="auto"/>
                  </w:divBdr>
                  <w:divsChild>
                    <w:div w:id="279118707">
                      <w:marLeft w:val="0"/>
                      <w:marRight w:val="0"/>
                      <w:marTop w:val="0"/>
                      <w:marBottom w:val="0"/>
                      <w:divBdr>
                        <w:top w:val="none" w:sz="0" w:space="0" w:color="auto"/>
                        <w:left w:val="none" w:sz="0" w:space="0" w:color="auto"/>
                        <w:bottom w:val="none" w:sz="0" w:space="0" w:color="auto"/>
                        <w:right w:val="none" w:sz="0" w:space="0" w:color="auto"/>
                      </w:divBdr>
                    </w:div>
                  </w:divsChild>
                </w:div>
                <w:div w:id="1795054975">
                  <w:marLeft w:val="0"/>
                  <w:marRight w:val="0"/>
                  <w:marTop w:val="0"/>
                  <w:marBottom w:val="0"/>
                  <w:divBdr>
                    <w:top w:val="none" w:sz="0" w:space="0" w:color="auto"/>
                    <w:left w:val="none" w:sz="0" w:space="0" w:color="auto"/>
                    <w:bottom w:val="none" w:sz="0" w:space="0" w:color="auto"/>
                    <w:right w:val="none" w:sz="0" w:space="0" w:color="auto"/>
                  </w:divBdr>
                  <w:divsChild>
                    <w:div w:id="1218854455">
                      <w:marLeft w:val="0"/>
                      <w:marRight w:val="0"/>
                      <w:marTop w:val="0"/>
                      <w:marBottom w:val="0"/>
                      <w:divBdr>
                        <w:top w:val="none" w:sz="0" w:space="0" w:color="auto"/>
                        <w:left w:val="none" w:sz="0" w:space="0" w:color="auto"/>
                        <w:bottom w:val="none" w:sz="0" w:space="0" w:color="auto"/>
                        <w:right w:val="none" w:sz="0" w:space="0" w:color="auto"/>
                      </w:divBdr>
                    </w:div>
                  </w:divsChild>
                </w:div>
                <w:div w:id="1820344610">
                  <w:marLeft w:val="0"/>
                  <w:marRight w:val="0"/>
                  <w:marTop w:val="0"/>
                  <w:marBottom w:val="0"/>
                  <w:divBdr>
                    <w:top w:val="none" w:sz="0" w:space="0" w:color="auto"/>
                    <w:left w:val="none" w:sz="0" w:space="0" w:color="auto"/>
                    <w:bottom w:val="none" w:sz="0" w:space="0" w:color="auto"/>
                    <w:right w:val="none" w:sz="0" w:space="0" w:color="auto"/>
                  </w:divBdr>
                  <w:divsChild>
                    <w:div w:id="967393894">
                      <w:marLeft w:val="0"/>
                      <w:marRight w:val="0"/>
                      <w:marTop w:val="0"/>
                      <w:marBottom w:val="0"/>
                      <w:divBdr>
                        <w:top w:val="none" w:sz="0" w:space="0" w:color="auto"/>
                        <w:left w:val="none" w:sz="0" w:space="0" w:color="auto"/>
                        <w:bottom w:val="none" w:sz="0" w:space="0" w:color="auto"/>
                        <w:right w:val="none" w:sz="0" w:space="0" w:color="auto"/>
                      </w:divBdr>
                    </w:div>
                  </w:divsChild>
                </w:div>
                <w:div w:id="1830904607">
                  <w:marLeft w:val="0"/>
                  <w:marRight w:val="0"/>
                  <w:marTop w:val="0"/>
                  <w:marBottom w:val="0"/>
                  <w:divBdr>
                    <w:top w:val="none" w:sz="0" w:space="0" w:color="auto"/>
                    <w:left w:val="none" w:sz="0" w:space="0" w:color="auto"/>
                    <w:bottom w:val="none" w:sz="0" w:space="0" w:color="auto"/>
                    <w:right w:val="none" w:sz="0" w:space="0" w:color="auto"/>
                  </w:divBdr>
                  <w:divsChild>
                    <w:div w:id="1892886063">
                      <w:marLeft w:val="0"/>
                      <w:marRight w:val="0"/>
                      <w:marTop w:val="0"/>
                      <w:marBottom w:val="0"/>
                      <w:divBdr>
                        <w:top w:val="none" w:sz="0" w:space="0" w:color="auto"/>
                        <w:left w:val="none" w:sz="0" w:space="0" w:color="auto"/>
                        <w:bottom w:val="none" w:sz="0" w:space="0" w:color="auto"/>
                        <w:right w:val="none" w:sz="0" w:space="0" w:color="auto"/>
                      </w:divBdr>
                    </w:div>
                  </w:divsChild>
                </w:div>
                <w:div w:id="1919709165">
                  <w:marLeft w:val="0"/>
                  <w:marRight w:val="0"/>
                  <w:marTop w:val="0"/>
                  <w:marBottom w:val="0"/>
                  <w:divBdr>
                    <w:top w:val="none" w:sz="0" w:space="0" w:color="auto"/>
                    <w:left w:val="none" w:sz="0" w:space="0" w:color="auto"/>
                    <w:bottom w:val="none" w:sz="0" w:space="0" w:color="auto"/>
                    <w:right w:val="none" w:sz="0" w:space="0" w:color="auto"/>
                  </w:divBdr>
                  <w:divsChild>
                    <w:div w:id="903106425">
                      <w:marLeft w:val="0"/>
                      <w:marRight w:val="0"/>
                      <w:marTop w:val="0"/>
                      <w:marBottom w:val="0"/>
                      <w:divBdr>
                        <w:top w:val="none" w:sz="0" w:space="0" w:color="auto"/>
                        <w:left w:val="none" w:sz="0" w:space="0" w:color="auto"/>
                        <w:bottom w:val="none" w:sz="0" w:space="0" w:color="auto"/>
                        <w:right w:val="none" w:sz="0" w:space="0" w:color="auto"/>
                      </w:divBdr>
                    </w:div>
                  </w:divsChild>
                </w:div>
                <w:div w:id="1923878889">
                  <w:marLeft w:val="0"/>
                  <w:marRight w:val="0"/>
                  <w:marTop w:val="0"/>
                  <w:marBottom w:val="0"/>
                  <w:divBdr>
                    <w:top w:val="none" w:sz="0" w:space="0" w:color="auto"/>
                    <w:left w:val="none" w:sz="0" w:space="0" w:color="auto"/>
                    <w:bottom w:val="none" w:sz="0" w:space="0" w:color="auto"/>
                    <w:right w:val="none" w:sz="0" w:space="0" w:color="auto"/>
                  </w:divBdr>
                  <w:divsChild>
                    <w:div w:id="713307246">
                      <w:marLeft w:val="0"/>
                      <w:marRight w:val="0"/>
                      <w:marTop w:val="0"/>
                      <w:marBottom w:val="0"/>
                      <w:divBdr>
                        <w:top w:val="none" w:sz="0" w:space="0" w:color="auto"/>
                        <w:left w:val="none" w:sz="0" w:space="0" w:color="auto"/>
                        <w:bottom w:val="none" w:sz="0" w:space="0" w:color="auto"/>
                        <w:right w:val="none" w:sz="0" w:space="0" w:color="auto"/>
                      </w:divBdr>
                    </w:div>
                  </w:divsChild>
                </w:div>
                <w:div w:id="1950235691">
                  <w:marLeft w:val="0"/>
                  <w:marRight w:val="0"/>
                  <w:marTop w:val="0"/>
                  <w:marBottom w:val="0"/>
                  <w:divBdr>
                    <w:top w:val="none" w:sz="0" w:space="0" w:color="auto"/>
                    <w:left w:val="none" w:sz="0" w:space="0" w:color="auto"/>
                    <w:bottom w:val="none" w:sz="0" w:space="0" w:color="auto"/>
                    <w:right w:val="none" w:sz="0" w:space="0" w:color="auto"/>
                  </w:divBdr>
                  <w:divsChild>
                    <w:div w:id="1486897620">
                      <w:marLeft w:val="0"/>
                      <w:marRight w:val="0"/>
                      <w:marTop w:val="0"/>
                      <w:marBottom w:val="0"/>
                      <w:divBdr>
                        <w:top w:val="none" w:sz="0" w:space="0" w:color="auto"/>
                        <w:left w:val="none" w:sz="0" w:space="0" w:color="auto"/>
                        <w:bottom w:val="none" w:sz="0" w:space="0" w:color="auto"/>
                        <w:right w:val="none" w:sz="0" w:space="0" w:color="auto"/>
                      </w:divBdr>
                    </w:div>
                  </w:divsChild>
                </w:div>
                <w:div w:id="1957633219">
                  <w:marLeft w:val="0"/>
                  <w:marRight w:val="0"/>
                  <w:marTop w:val="0"/>
                  <w:marBottom w:val="0"/>
                  <w:divBdr>
                    <w:top w:val="none" w:sz="0" w:space="0" w:color="auto"/>
                    <w:left w:val="none" w:sz="0" w:space="0" w:color="auto"/>
                    <w:bottom w:val="none" w:sz="0" w:space="0" w:color="auto"/>
                    <w:right w:val="none" w:sz="0" w:space="0" w:color="auto"/>
                  </w:divBdr>
                  <w:divsChild>
                    <w:div w:id="1341587919">
                      <w:marLeft w:val="0"/>
                      <w:marRight w:val="0"/>
                      <w:marTop w:val="0"/>
                      <w:marBottom w:val="0"/>
                      <w:divBdr>
                        <w:top w:val="none" w:sz="0" w:space="0" w:color="auto"/>
                        <w:left w:val="none" w:sz="0" w:space="0" w:color="auto"/>
                        <w:bottom w:val="none" w:sz="0" w:space="0" w:color="auto"/>
                        <w:right w:val="none" w:sz="0" w:space="0" w:color="auto"/>
                      </w:divBdr>
                    </w:div>
                  </w:divsChild>
                </w:div>
                <w:div w:id="1980529808">
                  <w:marLeft w:val="0"/>
                  <w:marRight w:val="0"/>
                  <w:marTop w:val="0"/>
                  <w:marBottom w:val="0"/>
                  <w:divBdr>
                    <w:top w:val="none" w:sz="0" w:space="0" w:color="auto"/>
                    <w:left w:val="none" w:sz="0" w:space="0" w:color="auto"/>
                    <w:bottom w:val="none" w:sz="0" w:space="0" w:color="auto"/>
                    <w:right w:val="none" w:sz="0" w:space="0" w:color="auto"/>
                  </w:divBdr>
                  <w:divsChild>
                    <w:div w:id="1510871868">
                      <w:marLeft w:val="0"/>
                      <w:marRight w:val="0"/>
                      <w:marTop w:val="0"/>
                      <w:marBottom w:val="0"/>
                      <w:divBdr>
                        <w:top w:val="none" w:sz="0" w:space="0" w:color="auto"/>
                        <w:left w:val="none" w:sz="0" w:space="0" w:color="auto"/>
                        <w:bottom w:val="none" w:sz="0" w:space="0" w:color="auto"/>
                        <w:right w:val="none" w:sz="0" w:space="0" w:color="auto"/>
                      </w:divBdr>
                    </w:div>
                  </w:divsChild>
                </w:div>
                <w:div w:id="2035424270">
                  <w:marLeft w:val="0"/>
                  <w:marRight w:val="0"/>
                  <w:marTop w:val="0"/>
                  <w:marBottom w:val="0"/>
                  <w:divBdr>
                    <w:top w:val="none" w:sz="0" w:space="0" w:color="auto"/>
                    <w:left w:val="none" w:sz="0" w:space="0" w:color="auto"/>
                    <w:bottom w:val="none" w:sz="0" w:space="0" w:color="auto"/>
                    <w:right w:val="none" w:sz="0" w:space="0" w:color="auto"/>
                  </w:divBdr>
                  <w:divsChild>
                    <w:div w:id="1214580252">
                      <w:marLeft w:val="0"/>
                      <w:marRight w:val="0"/>
                      <w:marTop w:val="0"/>
                      <w:marBottom w:val="0"/>
                      <w:divBdr>
                        <w:top w:val="none" w:sz="0" w:space="0" w:color="auto"/>
                        <w:left w:val="none" w:sz="0" w:space="0" w:color="auto"/>
                        <w:bottom w:val="none" w:sz="0" w:space="0" w:color="auto"/>
                        <w:right w:val="none" w:sz="0" w:space="0" w:color="auto"/>
                      </w:divBdr>
                    </w:div>
                  </w:divsChild>
                </w:div>
                <w:div w:id="2051101502">
                  <w:marLeft w:val="0"/>
                  <w:marRight w:val="0"/>
                  <w:marTop w:val="0"/>
                  <w:marBottom w:val="0"/>
                  <w:divBdr>
                    <w:top w:val="none" w:sz="0" w:space="0" w:color="auto"/>
                    <w:left w:val="none" w:sz="0" w:space="0" w:color="auto"/>
                    <w:bottom w:val="none" w:sz="0" w:space="0" w:color="auto"/>
                    <w:right w:val="none" w:sz="0" w:space="0" w:color="auto"/>
                  </w:divBdr>
                  <w:divsChild>
                    <w:div w:id="1968004456">
                      <w:marLeft w:val="0"/>
                      <w:marRight w:val="0"/>
                      <w:marTop w:val="0"/>
                      <w:marBottom w:val="0"/>
                      <w:divBdr>
                        <w:top w:val="none" w:sz="0" w:space="0" w:color="auto"/>
                        <w:left w:val="none" w:sz="0" w:space="0" w:color="auto"/>
                        <w:bottom w:val="none" w:sz="0" w:space="0" w:color="auto"/>
                        <w:right w:val="none" w:sz="0" w:space="0" w:color="auto"/>
                      </w:divBdr>
                    </w:div>
                  </w:divsChild>
                </w:div>
                <w:div w:id="2095856858">
                  <w:marLeft w:val="0"/>
                  <w:marRight w:val="0"/>
                  <w:marTop w:val="0"/>
                  <w:marBottom w:val="0"/>
                  <w:divBdr>
                    <w:top w:val="none" w:sz="0" w:space="0" w:color="auto"/>
                    <w:left w:val="none" w:sz="0" w:space="0" w:color="auto"/>
                    <w:bottom w:val="none" w:sz="0" w:space="0" w:color="auto"/>
                    <w:right w:val="none" w:sz="0" w:space="0" w:color="auto"/>
                  </w:divBdr>
                  <w:divsChild>
                    <w:div w:id="1804536025">
                      <w:marLeft w:val="0"/>
                      <w:marRight w:val="0"/>
                      <w:marTop w:val="0"/>
                      <w:marBottom w:val="0"/>
                      <w:divBdr>
                        <w:top w:val="none" w:sz="0" w:space="0" w:color="auto"/>
                        <w:left w:val="none" w:sz="0" w:space="0" w:color="auto"/>
                        <w:bottom w:val="none" w:sz="0" w:space="0" w:color="auto"/>
                        <w:right w:val="none" w:sz="0" w:space="0" w:color="auto"/>
                      </w:divBdr>
                    </w:div>
                  </w:divsChild>
                </w:div>
                <w:div w:id="2097969769">
                  <w:marLeft w:val="0"/>
                  <w:marRight w:val="0"/>
                  <w:marTop w:val="0"/>
                  <w:marBottom w:val="0"/>
                  <w:divBdr>
                    <w:top w:val="none" w:sz="0" w:space="0" w:color="auto"/>
                    <w:left w:val="none" w:sz="0" w:space="0" w:color="auto"/>
                    <w:bottom w:val="none" w:sz="0" w:space="0" w:color="auto"/>
                    <w:right w:val="none" w:sz="0" w:space="0" w:color="auto"/>
                  </w:divBdr>
                  <w:divsChild>
                    <w:div w:id="795608438">
                      <w:marLeft w:val="0"/>
                      <w:marRight w:val="0"/>
                      <w:marTop w:val="0"/>
                      <w:marBottom w:val="0"/>
                      <w:divBdr>
                        <w:top w:val="none" w:sz="0" w:space="0" w:color="auto"/>
                        <w:left w:val="none" w:sz="0" w:space="0" w:color="auto"/>
                        <w:bottom w:val="none" w:sz="0" w:space="0" w:color="auto"/>
                        <w:right w:val="none" w:sz="0" w:space="0" w:color="auto"/>
                      </w:divBdr>
                    </w:div>
                  </w:divsChild>
                </w:div>
                <w:div w:id="2112237790">
                  <w:marLeft w:val="0"/>
                  <w:marRight w:val="0"/>
                  <w:marTop w:val="0"/>
                  <w:marBottom w:val="0"/>
                  <w:divBdr>
                    <w:top w:val="none" w:sz="0" w:space="0" w:color="auto"/>
                    <w:left w:val="none" w:sz="0" w:space="0" w:color="auto"/>
                    <w:bottom w:val="none" w:sz="0" w:space="0" w:color="auto"/>
                    <w:right w:val="none" w:sz="0" w:space="0" w:color="auto"/>
                  </w:divBdr>
                  <w:divsChild>
                    <w:div w:id="46839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151549">
          <w:marLeft w:val="0"/>
          <w:marRight w:val="0"/>
          <w:marTop w:val="0"/>
          <w:marBottom w:val="0"/>
          <w:divBdr>
            <w:top w:val="none" w:sz="0" w:space="0" w:color="auto"/>
            <w:left w:val="none" w:sz="0" w:space="0" w:color="auto"/>
            <w:bottom w:val="none" w:sz="0" w:space="0" w:color="auto"/>
            <w:right w:val="none" w:sz="0" w:space="0" w:color="auto"/>
          </w:divBdr>
          <w:divsChild>
            <w:div w:id="1106120997">
              <w:marLeft w:val="-75"/>
              <w:marRight w:val="0"/>
              <w:marTop w:val="30"/>
              <w:marBottom w:val="30"/>
              <w:divBdr>
                <w:top w:val="none" w:sz="0" w:space="0" w:color="auto"/>
                <w:left w:val="none" w:sz="0" w:space="0" w:color="auto"/>
                <w:bottom w:val="none" w:sz="0" w:space="0" w:color="auto"/>
                <w:right w:val="none" w:sz="0" w:space="0" w:color="auto"/>
              </w:divBdr>
              <w:divsChild>
                <w:div w:id="6518663">
                  <w:marLeft w:val="0"/>
                  <w:marRight w:val="0"/>
                  <w:marTop w:val="0"/>
                  <w:marBottom w:val="0"/>
                  <w:divBdr>
                    <w:top w:val="none" w:sz="0" w:space="0" w:color="auto"/>
                    <w:left w:val="none" w:sz="0" w:space="0" w:color="auto"/>
                    <w:bottom w:val="none" w:sz="0" w:space="0" w:color="auto"/>
                    <w:right w:val="none" w:sz="0" w:space="0" w:color="auto"/>
                  </w:divBdr>
                  <w:divsChild>
                    <w:div w:id="353043693">
                      <w:marLeft w:val="0"/>
                      <w:marRight w:val="0"/>
                      <w:marTop w:val="0"/>
                      <w:marBottom w:val="0"/>
                      <w:divBdr>
                        <w:top w:val="none" w:sz="0" w:space="0" w:color="auto"/>
                        <w:left w:val="none" w:sz="0" w:space="0" w:color="auto"/>
                        <w:bottom w:val="none" w:sz="0" w:space="0" w:color="auto"/>
                        <w:right w:val="none" w:sz="0" w:space="0" w:color="auto"/>
                      </w:divBdr>
                    </w:div>
                  </w:divsChild>
                </w:div>
                <w:div w:id="64303536">
                  <w:marLeft w:val="0"/>
                  <w:marRight w:val="0"/>
                  <w:marTop w:val="0"/>
                  <w:marBottom w:val="0"/>
                  <w:divBdr>
                    <w:top w:val="none" w:sz="0" w:space="0" w:color="auto"/>
                    <w:left w:val="none" w:sz="0" w:space="0" w:color="auto"/>
                    <w:bottom w:val="none" w:sz="0" w:space="0" w:color="auto"/>
                    <w:right w:val="none" w:sz="0" w:space="0" w:color="auto"/>
                  </w:divBdr>
                  <w:divsChild>
                    <w:div w:id="183567073">
                      <w:marLeft w:val="0"/>
                      <w:marRight w:val="0"/>
                      <w:marTop w:val="0"/>
                      <w:marBottom w:val="0"/>
                      <w:divBdr>
                        <w:top w:val="none" w:sz="0" w:space="0" w:color="auto"/>
                        <w:left w:val="none" w:sz="0" w:space="0" w:color="auto"/>
                        <w:bottom w:val="none" w:sz="0" w:space="0" w:color="auto"/>
                        <w:right w:val="none" w:sz="0" w:space="0" w:color="auto"/>
                      </w:divBdr>
                    </w:div>
                    <w:div w:id="920677254">
                      <w:marLeft w:val="0"/>
                      <w:marRight w:val="0"/>
                      <w:marTop w:val="0"/>
                      <w:marBottom w:val="0"/>
                      <w:divBdr>
                        <w:top w:val="none" w:sz="0" w:space="0" w:color="auto"/>
                        <w:left w:val="none" w:sz="0" w:space="0" w:color="auto"/>
                        <w:bottom w:val="none" w:sz="0" w:space="0" w:color="auto"/>
                        <w:right w:val="none" w:sz="0" w:space="0" w:color="auto"/>
                      </w:divBdr>
                    </w:div>
                    <w:div w:id="1508518807">
                      <w:marLeft w:val="0"/>
                      <w:marRight w:val="0"/>
                      <w:marTop w:val="0"/>
                      <w:marBottom w:val="0"/>
                      <w:divBdr>
                        <w:top w:val="none" w:sz="0" w:space="0" w:color="auto"/>
                        <w:left w:val="none" w:sz="0" w:space="0" w:color="auto"/>
                        <w:bottom w:val="none" w:sz="0" w:space="0" w:color="auto"/>
                        <w:right w:val="none" w:sz="0" w:space="0" w:color="auto"/>
                      </w:divBdr>
                    </w:div>
                    <w:div w:id="1591809886">
                      <w:marLeft w:val="0"/>
                      <w:marRight w:val="0"/>
                      <w:marTop w:val="0"/>
                      <w:marBottom w:val="0"/>
                      <w:divBdr>
                        <w:top w:val="none" w:sz="0" w:space="0" w:color="auto"/>
                        <w:left w:val="none" w:sz="0" w:space="0" w:color="auto"/>
                        <w:bottom w:val="none" w:sz="0" w:space="0" w:color="auto"/>
                        <w:right w:val="none" w:sz="0" w:space="0" w:color="auto"/>
                      </w:divBdr>
                    </w:div>
                    <w:div w:id="2046364257">
                      <w:marLeft w:val="0"/>
                      <w:marRight w:val="0"/>
                      <w:marTop w:val="0"/>
                      <w:marBottom w:val="0"/>
                      <w:divBdr>
                        <w:top w:val="none" w:sz="0" w:space="0" w:color="auto"/>
                        <w:left w:val="none" w:sz="0" w:space="0" w:color="auto"/>
                        <w:bottom w:val="none" w:sz="0" w:space="0" w:color="auto"/>
                        <w:right w:val="none" w:sz="0" w:space="0" w:color="auto"/>
                      </w:divBdr>
                    </w:div>
                  </w:divsChild>
                </w:div>
                <w:div w:id="89356227">
                  <w:marLeft w:val="0"/>
                  <w:marRight w:val="0"/>
                  <w:marTop w:val="0"/>
                  <w:marBottom w:val="0"/>
                  <w:divBdr>
                    <w:top w:val="none" w:sz="0" w:space="0" w:color="auto"/>
                    <w:left w:val="none" w:sz="0" w:space="0" w:color="auto"/>
                    <w:bottom w:val="none" w:sz="0" w:space="0" w:color="auto"/>
                    <w:right w:val="none" w:sz="0" w:space="0" w:color="auto"/>
                  </w:divBdr>
                  <w:divsChild>
                    <w:div w:id="394400883">
                      <w:marLeft w:val="0"/>
                      <w:marRight w:val="0"/>
                      <w:marTop w:val="0"/>
                      <w:marBottom w:val="0"/>
                      <w:divBdr>
                        <w:top w:val="none" w:sz="0" w:space="0" w:color="auto"/>
                        <w:left w:val="none" w:sz="0" w:space="0" w:color="auto"/>
                        <w:bottom w:val="none" w:sz="0" w:space="0" w:color="auto"/>
                        <w:right w:val="none" w:sz="0" w:space="0" w:color="auto"/>
                      </w:divBdr>
                    </w:div>
                  </w:divsChild>
                </w:div>
                <w:div w:id="126169417">
                  <w:marLeft w:val="0"/>
                  <w:marRight w:val="0"/>
                  <w:marTop w:val="0"/>
                  <w:marBottom w:val="0"/>
                  <w:divBdr>
                    <w:top w:val="none" w:sz="0" w:space="0" w:color="auto"/>
                    <w:left w:val="none" w:sz="0" w:space="0" w:color="auto"/>
                    <w:bottom w:val="none" w:sz="0" w:space="0" w:color="auto"/>
                    <w:right w:val="none" w:sz="0" w:space="0" w:color="auto"/>
                  </w:divBdr>
                  <w:divsChild>
                    <w:div w:id="624888384">
                      <w:marLeft w:val="0"/>
                      <w:marRight w:val="0"/>
                      <w:marTop w:val="0"/>
                      <w:marBottom w:val="0"/>
                      <w:divBdr>
                        <w:top w:val="none" w:sz="0" w:space="0" w:color="auto"/>
                        <w:left w:val="none" w:sz="0" w:space="0" w:color="auto"/>
                        <w:bottom w:val="none" w:sz="0" w:space="0" w:color="auto"/>
                        <w:right w:val="none" w:sz="0" w:space="0" w:color="auto"/>
                      </w:divBdr>
                    </w:div>
                    <w:div w:id="844368428">
                      <w:marLeft w:val="0"/>
                      <w:marRight w:val="0"/>
                      <w:marTop w:val="0"/>
                      <w:marBottom w:val="0"/>
                      <w:divBdr>
                        <w:top w:val="none" w:sz="0" w:space="0" w:color="auto"/>
                        <w:left w:val="none" w:sz="0" w:space="0" w:color="auto"/>
                        <w:bottom w:val="none" w:sz="0" w:space="0" w:color="auto"/>
                        <w:right w:val="none" w:sz="0" w:space="0" w:color="auto"/>
                      </w:divBdr>
                    </w:div>
                    <w:div w:id="1195852708">
                      <w:marLeft w:val="0"/>
                      <w:marRight w:val="0"/>
                      <w:marTop w:val="0"/>
                      <w:marBottom w:val="0"/>
                      <w:divBdr>
                        <w:top w:val="none" w:sz="0" w:space="0" w:color="auto"/>
                        <w:left w:val="none" w:sz="0" w:space="0" w:color="auto"/>
                        <w:bottom w:val="none" w:sz="0" w:space="0" w:color="auto"/>
                        <w:right w:val="none" w:sz="0" w:space="0" w:color="auto"/>
                      </w:divBdr>
                    </w:div>
                    <w:div w:id="1248541260">
                      <w:marLeft w:val="0"/>
                      <w:marRight w:val="0"/>
                      <w:marTop w:val="0"/>
                      <w:marBottom w:val="0"/>
                      <w:divBdr>
                        <w:top w:val="none" w:sz="0" w:space="0" w:color="auto"/>
                        <w:left w:val="none" w:sz="0" w:space="0" w:color="auto"/>
                        <w:bottom w:val="none" w:sz="0" w:space="0" w:color="auto"/>
                        <w:right w:val="none" w:sz="0" w:space="0" w:color="auto"/>
                      </w:divBdr>
                    </w:div>
                    <w:div w:id="1988245022">
                      <w:marLeft w:val="0"/>
                      <w:marRight w:val="0"/>
                      <w:marTop w:val="0"/>
                      <w:marBottom w:val="0"/>
                      <w:divBdr>
                        <w:top w:val="none" w:sz="0" w:space="0" w:color="auto"/>
                        <w:left w:val="none" w:sz="0" w:space="0" w:color="auto"/>
                        <w:bottom w:val="none" w:sz="0" w:space="0" w:color="auto"/>
                        <w:right w:val="none" w:sz="0" w:space="0" w:color="auto"/>
                      </w:divBdr>
                    </w:div>
                  </w:divsChild>
                </w:div>
                <w:div w:id="243152471">
                  <w:marLeft w:val="0"/>
                  <w:marRight w:val="0"/>
                  <w:marTop w:val="0"/>
                  <w:marBottom w:val="0"/>
                  <w:divBdr>
                    <w:top w:val="none" w:sz="0" w:space="0" w:color="auto"/>
                    <w:left w:val="none" w:sz="0" w:space="0" w:color="auto"/>
                    <w:bottom w:val="none" w:sz="0" w:space="0" w:color="auto"/>
                    <w:right w:val="none" w:sz="0" w:space="0" w:color="auto"/>
                  </w:divBdr>
                  <w:divsChild>
                    <w:div w:id="1182664455">
                      <w:marLeft w:val="0"/>
                      <w:marRight w:val="0"/>
                      <w:marTop w:val="0"/>
                      <w:marBottom w:val="0"/>
                      <w:divBdr>
                        <w:top w:val="none" w:sz="0" w:space="0" w:color="auto"/>
                        <w:left w:val="none" w:sz="0" w:space="0" w:color="auto"/>
                        <w:bottom w:val="none" w:sz="0" w:space="0" w:color="auto"/>
                        <w:right w:val="none" w:sz="0" w:space="0" w:color="auto"/>
                      </w:divBdr>
                    </w:div>
                  </w:divsChild>
                </w:div>
                <w:div w:id="251554261">
                  <w:marLeft w:val="0"/>
                  <w:marRight w:val="0"/>
                  <w:marTop w:val="0"/>
                  <w:marBottom w:val="0"/>
                  <w:divBdr>
                    <w:top w:val="none" w:sz="0" w:space="0" w:color="auto"/>
                    <w:left w:val="none" w:sz="0" w:space="0" w:color="auto"/>
                    <w:bottom w:val="none" w:sz="0" w:space="0" w:color="auto"/>
                    <w:right w:val="none" w:sz="0" w:space="0" w:color="auto"/>
                  </w:divBdr>
                  <w:divsChild>
                    <w:div w:id="218052532">
                      <w:marLeft w:val="0"/>
                      <w:marRight w:val="0"/>
                      <w:marTop w:val="0"/>
                      <w:marBottom w:val="0"/>
                      <w:divBdr>
                        <w:top w:val="none" w:sz="0" w:space="0" w:color="auto"/>
                        <w:left w:val="none" w:sz="0" w:space="0" w:color="auto"/>
                        <w:bottom w:val="none" w:sz="0" w:space="0" w:color="auto"/>
                        <w:right w:val="none" w:sz="0" w:space="0" w:color="auto"/>
                      </w:divBdr>
                    </w:div>
                    <w:div w:id="637339221">
                      <w:marLeft w:val="0"/>
                      <w:marRight w:val="0"/>
                      <w:marTop w:val="0"/>
                      <w:marBottom w:val="0"/>
                      <w:divBdr>
                        <w:top w:val="none" w:sz="0" w:space="0" w:color="auto"/>
                        <w:left w:val="none" w:sz="0" w:space="0" w:color="auto"/>
                        <w:bottom w:val="none" w:sz="0" w:space="0" w:color="auto"/>
                        <w:right w:val="none" w:sz="0" w:space="0" w:color="auto"/>
                      </w:divBdr>
                    </w:div>
                    <w:div w:id="1038630373">
                      <w:marLeft w:val="0"/>
                      <w:marRight w:val="0"/>
                      <w:marTop w:val="0"/>
                      <w:marBottom w:val="0"/>
                      <w:divBdr>
                        <w:top w:val="none" w:sz="0" w:space="0" w:color="auto"/>
                        <w:left w:val="none" w:sz="0" w:space="0" w:color="auto"/>
                        <w:bottom w:val="none" w:sz="0" w:space="0" w:color="auto"/>
                        <w:right w:val="none" w:sz="0" w:space="0" w:color="auto"/>
                      </w:divBdr>
                    </w:div>
                    <w:div w:id="1887180544">
                      <w:marLeft w:val="0"/>
                      <w:marRight w:val="0"/>
                      <w:marTop w:val="0"/>
                      <w:marBottom w:val="0"/>
                      <w:divBdr>
                        <w:top w:val="none" w:sz="0" w:space="0" w:color="auto"/>
                        <w:left w:val="none" w:sz="0" w:space="0" w:color="auto"/>
                        <w:bottom w:val="none" w:sz="0" w:space="0" w:color="auto"/>
                        <w:right w:val="none" w:sz="0" w:space="0" w:color="auto"/>
                      </w:divBdr>
                    </w:div>
                    <w:div w:id="1968966908">
                      <w:marLeft w:val="0"/>
                      <w:marRight w:val="0"/>
                      <w:marTop w:val="0"/>
                      <w:marBottom w:val="0"/>
                      <w:divBdr>
                        <w:top w:val="none" w:sz="0" w:space="0" w:color="auto"/>
                        <w:left w:val="none" w:sz="0" w:space="0" w:color="auto"/>
                        <w:bottom w:val="none" w:sz="0" w:space="0" w:color="auto"/>
                        <w:right w:val="none" w:sz="0" w:space="0" w:color="auto"/>
                      </w:divBdr>
                    </w:div>
                  </w:divsChild>
                </w:div>
                <w:div w:id="516504878">
                  <w:marLeft w:val="0"/>
                  <w:marRight w:val="0"/>
                  <w:marTop w:val="0"/>
                  <w:marBottom w:val="0"/>
                  <w:divBdr>
                    <w:top w:val="none" w:sz="0" w:space="0" w:color="auto"/>
                    <w:left w:val="none" w:sz="0" w:space="0" w:color="auto"/>
                    <w:bottom w:val="none" w:sz="0" w:space="0" w:color="auto"/>
                    <w:right w:val="none" w:sz="0" w:space="0" w:color="auto"/>
                  </w:divBdr>
                  <w:divsChild>
                    <w:div w:id="837160365">
                      <w:marLeft w:val="0"/>
                      <w:marRight w:val="0"/>
                      <w:marTop w:val="0"/>
                      <w:marBottom w:val="0"/>
                      <w:divBdr>
                        <w:top w:val="none" w:sz="0" w:space="0" w:color="auto"/>
                        <w:left w:val="none" w:sz="0" w:space="0" w:color="auto"/>
                        <w:bottom w:val="none" w:sz="0" w:space="0" w:color="auto"/>
                        <w:right w:val="none" w:sz="0" w:space="0" w:color="auto"/>
                      </w:divBdr>
                    </w:div>
                  </w:divsChild>
                </w:div>
                <w:div w:id="532037681">
                  <w:marLeft w:val="0"/>
                  <w:marRight w:val="0"/>
                  <w:marTop w:val="0"/>
                  <w:marBottom w:val="0"/>
                  <w:divBdr>
                    <w:top w:val="none" w:sz="0" w:space="0" w:color="auto"/>
                    <w:left w:val="none" w:sz="0" w:space="0" w:color="auto"/>
                    <w:bottom w:val="none" w:sz="0" w:space="0" w:color="auto"/>
                    <w:right w:val="none" w:sz="0" w:space="0" w:color="auto"/>
                  </w:divBdr>
                  <w:divsChild>
                    <w:div w:id="1563714891">
                      <w:marLeft w:val="0"/>
                      <w:marRight w:val="0"/>
                      <w:marTop w:val="0"/>
                      <w:marBottom w:val="0"/>
                      <w:divBdr>
                        <w:top w:val="none" w:sz="0" w:space="0" w:color="auto"/>
                        <w:left w:val="none" w:sz="0" w:space="0" w:color="auto"/>
                        <w:bottom w:val="none" w:sz="0" w:space="0" w:color="auto"/>
                        <w:right w:val="none" w:sz="0" w:space="0" w:color="auto"/>
                      </w:divBdr>
                    </w:div>
                  </w:divsChild>
                </w:div>
                <w:div w:id="543837481">
                  <w:marLeft w:val="0"/>
                  <w:marRight w:val="0"/>
                  <w:marTop w:val="0"/>
                  <w:marBottom w:val="0"/>
                  <w:divBdr>
                    <w:top w:val="none" w:sz="0" w:space="0" w:color="auto"/>
                    <w:left w:val="none" w:sz="0" w:space="0" w:color="auto"/>
                    <w:bottom w:val="none" w:sz="0" w:space="0" w:color="auto"/>
                    <w:right w:val="none" w:sz="0" w:space="0" w:color="auto"/>
                  </w:divBdr>
                  <w:divsChild>
                    <w:div w:id="1081487524">
                      <w:marLeft w:val="0"/>
                      <w:marRight w:val="0"/>
                      <w:marTop w:val="0"/>
                      <w:marBottom w:val="0"/>
                      <w:divBdr>
                        <w:top w:val="none" w:sz="0" w:space="0" w:color="auto"/>
                        <w:left w:val="none" w:sz="0" w:space="0" w:color="auto"/>
                        <w:bottom w:val="none" w:sz="0" w:space="0" w:color="auto"/>
                        <w:right w:val="none" w:sz="0" w:space="0" w:color="auto"/>
                      </w:divBdr>
                    </w:div>
                  </w:divsChild>
                </w:div>
                <w:div w:id="599027986">
                  <w:marLeft w:val="0"/>
                  <w:marRight w:val="0"/>
                  <w:marTop w:val="0"/>
                  <w:marBottom w:val="0"/>
                  <w:divBdr>
                    <w:top w:val="none" w:sz="0" w:space="0" w:color="auto"/>
                    <w:left w:val="none" w:sz="0" w:space="0" w:color="auto"/>
                    <w:bottom w:val="none" w:sz="0" w:space="0" w:color="auto"/>
                    <w:right w:val="none" w:sz="0" w:space="0" w:color="auto"/>
                  </w:divBdr>
                  <w:divsChild>
                    <w:div w:id="88474028">
                      <w:marLeft w:val="0"/>
                      <w:marRight w:val="0"/>
                      <w:marTop w:val="0"/>
                      <w:marBottom w:val="0"/>
                      <w:divBdr>
                        <w:top w:val="none" w:sz="0" w:space="0" w:color="auto"/>
                        <w:left w:val="none" w:sz="0" w:space="0" w:color="auto"/>
                        <w:bottom w:val="none" w:sz="0" w:space="0" w:color="auto"/>
                        <w:right w:val="none" w:sz="0" w:space="0" w:color="auto"/>
                      </w:divBdr>
                    </w:div>
                  </w:divsChild>
                </w:div>
                <w:div w:id="614294683">
                  <w:marLeft w:val="0"/>
                  <w:marRight w:val="0"/>
                  <w:marTop w:val="0"/>
                  <w:marBottom w:val="0"/>
                  <w:divBdr>
                    <w:top w:val="none" w:sz="0" w:space="0" w:color="auto"/>
                    <w:left w:val="none" w:sz="0" w:space="0" w:color="auto"/>
                    <w:bottom w:val="none" w:sz="0" w:space="0" w:color="auto"/>
                    <w:right w:val="none" w:sz="0" w:space="0" w:color="auto"/>
                  </w:divBdr>
                  <w:divsChild>
                    <w:div w:id="712313094">
                      <w:marLeft w:val="0"/>
                      <w:marRight w:val="0"/>
                      <w:marTop w:val="0"/>
                      <w:marBottom w:val="0"/>
                      <w:divBdr>
                        <w:top w:val="none" w:sz="0" w:space="0" w:color="auto"/>
                        <w:left w:val="none" w:sz="0" w:space="0" w:color="auto"/>
                        <w:bottom w:val="none" w:sz="0" w:space="0" w:color="auto"/>
                        <w:right w:val="none" w:sz="0" w:space="0" w:color="auto"/>
                      </w:divBdr>
                    </w:div>
                    <w:div w:id="2124835415">
                      <w:marLeft w:val="0"/>
                      <w:marRight w:val="0"/>
                      <w:marTop w:val="0"/>
                      <w:marBottom w:val="0"/>
                      <w:divBdr>
                        <w:top w:val="none" w:sz="0" w:space="0" w:color="auto"/>
                        <w:left w:val="none" w:sz="0" w:space="0" w:color="auto"/>
                        <w:bottom w:val="none" w:sz="0" w:space="0" w:color="auto"/>
                        <w:right w:val="none" w:sz="0" w:space="0" w:color="auto"/>
                      </w:divBdr>
                    </w:div>
                  </w:divsChild>
                </w:div>
                <w:div w:id="670523827">
                  <w:marLeft w:val="0"/>
                  <w:marRight w:val="0"/>
                  <w:marTop w:val="0"/>
                  <w:marBottom w:val="0"/>
                  <w:divBdr>
                    <w:top w:val="none" w:sz="0" w:space="0" w:color="auto"/>
                    <w:left w:val="none" w:sz="0" w:space="0" w:color="auto"/>
                    <w:bottom w:val="none" w:sz="0" w:space="0" w:color="auto"/>
                    <w:right w:val="none" w:sz="0" w:space="0" w:color="auto"/>
                  </w:divBdr>
                  <w:divsChild>
                    <w:div w:id="1101998567">
                      <w:marLeft w:val="0"/>
                      <w:marRight w:val="0"/>
                      <w:marTop w:val="0"/>
                      <w:marBottom w:val="0"/>
                      <w:divBdr>
                        <w:top w:val="none" w:sz="0" w:space="0" w:color="auto"/>
                        <w:left w:val="none" w:sz="0" w:space="0" w:color="auto"/>
                        <w:bottom w:val="none" w:sz="0" w:space="0" w:color="auto"/>
                        <w:right w:val="none" w:sz="0" w:space="0" w:color="auto"/>
                      </w:divBdr>
                    </w:div>
                  </w:divsChild>
                </w:div>
                <w:div w:id="1058163383">
                  <w:marLeft w:val="0"/>
                  <w:marRight w:val="0"/>
                  <w:marTop w:val="0"/>
                  <w:marBottom w:val="0"/>
                  <w:divBdr>
                    <w:top w:val="none" w:sz="0" w:space="0" w:color="auto"/>
                    <w:left w:val="none" w:sz="0" w:space="0" w:color="auto"/>
                    <w:bottom w:val="none" w:sz="0" w:space="0" w:color="auto"/>
                    <w:right w:val="none" w:sz="0" w:space="0" w:color="auto"/>
                  </w:divBdr>
                  <w:divsChild>
                    <w:div w:id="563032906">
                      <w:marLeft w:val="0"/>
                      <w:marRight w:val="0"/>
                      <w:marTop w:val="0"/>
                      <w:marBottom w:val="0"/>
                      <w:divBdr>
                        <w:top w:val="none" w:sz="0" w:space="0" w:color="auto"/>
                        <w:left w:val="none" w:sz="0" w:space="0" w:color="auto"/>
                        <w:bottom w:val="none" w:sz="0" w:space="0" w:color="auto"/>
                        <w:right w:val="none" w:sz="0" w:space="0" w:color="auto"/>
                      </w:divBdr>
                    </w:div>
                    <w:div w:id="1198422730">
                      <w:marLeft w:val="0"/>
                      <w:marRight w:val="0"/>
                      <w:marTop w:val="0"/>
                      <w:marBottom w:val="0"/>
                      <w:divBdr>
                        <w:top w:val="none" w:sz="0" w:space="0" w:color="auto"/>
                        <w:left w:val="none" w:sz="0" w:space="0" w:color="auto"/>
                        <w:bottom w:val="none" w:sz="0" w:space="0" w:color="auto"/>
                        <w:right w:val="none" w:sz="0" w:space="0" w:color="auto"/>
                      </w:divBdr>
                    </w:div>
                  </w:divsChild>
                </w:div>
                <w:div w:id="1130904107">
                  <w:marLeft w:val="0"/>
                  <w:marRight w:val="0"/>
                  <w:marTop w:val="0"/>
                  <w:marBottom w:val="0"/>
                  <w:divBdr>
                    <w:top w:val="none" w:sz="0" w:space="0" w:color="auto"/>
                    <w:left w:val="none" w:sz="0" w:space="0" w:color="auto"/>
                    <w:bottom w:val="none" w:sz="0" w:space="0" w:color="auto"/>
                    <w:right w:val="none" w:sz="0" w:space="0" w:color="auto"/>
                  </w:divBdr>
                  <w:divsChild>
                    <w:div w:id="255141120">
                      <w:marLeft w:val="0"/>
                      <w:marRight w:val="0"/>
                      <w:marTop w:val="0"/>
                      <w:marBottom w:val="0"/>
                      <w:divBdr>
                        <w:top w:val="none" w:sz="0" w:space="0" w:color="auto"/>
                        <w:left w:val="none" w:sz="0" w:space="0" w:color="auto"/>
                        <w:bottom w:val="none" w:sz="0" w:space="0" w:color="auto"/>
                        <w:right w:val="none" w:sz="0" w:space="0" w:color="auto"/>
                      </w:divBdr>
                    </w:div>
                    <w:div w:id="295109996">
                      <w:marLeft w:val="0"/>
                      <w:marRight w:val="0"/>
                      <w:marTop w:val="0"/>
                      <w:marBottom w:val="0"/>
                      <w:divBdr>
                        <w:top w:val="none" w:sz="0" w:space="0" w:color="auto"/>
                        <w:left w:val="none" w:sz="0" w:space="0" w:color="auto"/>
                        <w:bottom w:val="none" w:sz="0" w:space="0" w:color="auto"/>
                        <w:right w:val="none" w:sz="0" w:space="0" w:color="auto"/>
                      </w:divBdr>
                    </w:div>
                    <w:div w:id="1942445280">
                      <w:marLeft w:val="0"/>
                      <w:marRight w:val="0"/>
                      <w:marTop w:val="0"/>
                      <w:marBottom w:val="0"/>
                      <w:divBdr>
                        <w:top w:val="none" w:sz="0" w:space="0" w:color="auto"/>
                        <w:left w:val="none" w:sz="0" w:space="0" w:color="auto"/>
                        <w:bottom w:val="none" w:sz="0" w:space="0" w:color="auto"/>
                        <w:right w:val="none" w:sz="0" w:space="0" w:color="auto"/>
                      </w:divBdr>
                    </w:div>
                    <w:div w:id="2007856560">
                      <w:marLeft w:val="0"/>
                      <w:marRight w:val="0"/>
                      <w:marTop w:val="0"/>
                      <w:marBottom w:val="0"/>
                      <w:divBdr>
                        <w:top w:val="none" w:sz="0" w:space="0" w:color="auto"/>
                        <w:left w:val="none" w:sz="0" w:space="0" w:color="auto"/>
                        <w:bottom w:val="none" w:sz="0" w:space="0" w:color="auto"/>
                        <w:right w:val="none" w:sz="0" w:space="0" w:color="auto"/>
                      </w:divBdr>
                    </w:div>
                    <w:div w:id="2040858326">
                      <w:marLeft w:val="0"/>
                      <w:marRight w:val="0"/>
                      <w:marTop w:val="0"/>
                      <w:marBottom w:val="0"/>
                      <w:divBdr>
                        <w:top w:val="none" w:sz="0" w:space="0" w:color="auto"/>
                        <w:left w:val="none" w:sz="0" w:space="0" w:color="auto"/>
                        <w:bottom w:val="none" w:sz="0" w:space="0" w:color="auto"/>
                        <w:right w:val="none" w:sz="0" w:space="0" w:color="auto"/>
                      </w:divBdr>
                    </w:div>
                  </w:divsChild>
                </w:div>
                <w:div w:id="1187252770">
                  <w:marLeft w:val="0"/>
                  <w:marRight w:val="0"/>
                  <w:marTop w:val="0"/>
                  <w:marBottom w:val="0"/>
                  <w:divBdr>
                    <w:top w:val="none" w:sz="0" w:space="0" w:color="auto"/>
                    <w:left w:val="none" w:sz="0" w:space="0" w:color="auto"/>
                    <w:bottom w:val="none" w:sz="0" w:space="0" w:color="auto"/>
                    <w:right w:val="none" w:sz="0" w:space="0" w:color="auto"/>
                  </w:divBdr>
                  <w:divsChild>
                    <w:div w:id="2131239306">
                      <w:marLeft w:val="0"/>
                      <w:marRight w:val="0"/>
                      <w:marTop w:val="0"/>
                      <w:marBottom w:val="0"/>
                      <w:divBdr>
                        <w:top w:val="none" w:sz="0" w:space="0" w:color="auto"/>
                        <w:left w:val="none" w:sz="0" w:space="0" w:color="auto"/>
                        <w:bottom w:val="none" w:sz="0" w:space="0" w:color="auto"/>
                        <w:right w:val="none" w:sz="0" w:space="0" w:color="auto"/>
                      </w:divBdr>
                    </w:div>
                  </w:divsChild>
                </w:div>
                <w:div w:id="1285842512">
                  <w:marLeft w:val="0"/>
                  <w:marRight w:val="0"/>
                  <w:marTop w:val="0"/>
                  <w:marBottom w:val="0"/>
                  <w:divBdr>
                    <w:top w:val="none" w:sz="0" w:space="0" w:color="auto"/>
                    <w:left w:val="none" w:sz="0" w:space="0" w:color="auto"/>
                    <w:bottom w:val="none" w:sz="0" w:space="0" w:color="auto"/>
                    <w:right w:val="none" w:sz="0" w:space="0" w:color="auto"/>
                  </w:divBdr>
                  <w:divsChild>
                    <w:div w:id="8801884">
                      <w:marLeft w:val="0"/>
                      <w:marRight w:val="0"/>
                      <w:marTop w:val="0"/>
                      <w:marBottom w:val="0"/>
                      <w:divBdr>
                        <w:top w:val="none" w:sz="0" w:space="0" w:color="auto"/>
                        <w:left w:val="none" w:sz="0" w:space="0" w:color="auto"/>
                        <w:bottom w:val="none" w:sz="0" w:space="0" w:color="auto"/>
                        <w:right w:val="none" w:sz="0" w:space="0" w:color="auto"/>
                      </w:divBdr>
                    </w:div>
                    <w:div w:id="115830575">
                      <w:marLeft w:val="0"/>
                      <w:marRight w:val="0"/>
                      <w:marTop w:val="0"/>
                      <w:marBottom w:val="0"/>
                      <w:divBdr>
                        <w:top w:val="none" w:sz="0" w:space="0" w:color="auto"/>
                        <w:left w:val="none" w:sz="0" w:space="0" w:color="auto"/>
                        <w:bottom w:val="none" w:sz="0" w:space="0" w:color="auto"/>
                        <w:right w:val="none" w:sz="0" w:space="0" w:color="auto"/>
                      </w:divBdr>
                    </w:div>
                    <w:div w:id="149716454">
                      <w:marLeft w:val="0"/>
                      <w:marRight w:val="0"/>
                      <w:marTop w:val="0"/>
                      <w:marBottom w:val="0"/>
                      <w:divBdr>
                        <w:top w:val="none" w:sz="0" w:space="0" w:color="auto"/>
                        <w:left w:val="none" w:sz="0" w:space="0" w:color="auto"/>
                        <w:bottom w:val="none" w:sz="0" w:space="0" w:color="auto"/>
                        <w:right w:val="none" w:sz="0" w:space="0" w:color="auto"/>
                      </w:divBdr>
                    </w:div>
                    <w:div w:id="1033577093">
                      <w:marLeft w:val="0"/>
                      <w:marRight w:val="0"/>
                      <w:marTop w:val="0"/>
                      <w:marBottom w:val="0"/>
                      <w:divBdr>
                        <w:top w:val="none" w:sz="0" w:space="0" w:color="auto"/>
                        <w:left w:val="none" w:sz="0" w:space="0" w:color="auto"/>
                        <w:bottom w:val="none" w:sz="0" w:space="0" w:color="auto"/>
                        <w:right w:val="none" w:sz="0" w:space="0" w:color="auto"/>
                      </w:divBdr>
                    </w:div>
                    <w:div w:id="1223634677">
                      <w:marLeft w:val="0"/>
                      <w:marRight w:val="0"/>
                      <w:marTop w:val="0"/>
                      <w:marBottom w:val="0"/>
                      <w:divBdr>
                        <w:top w:val="none" w:sz="0" w:space="0" w:color="auto"/>
                        <w:left w:val="none" w:sz="0" w:space="0" w:color="auto"/>
                        <w:bottom w:val="none" w:sz="0" w:space="0" w:color="auto"/>
                        <w:right w:val="none" w:sz="0" w:space="0" w:color="auto"/>
                      </w:divBdr>
                    </w:div>
                  </w:divsChild>
                </w:div>
                <w:div w:id="1318876950">
                  <w:marLeft w:val="0"/>
                  <w:marRight w:val="0"/>
                  <w:marTop w:val="0"/>
                  <w:marBottom w:val="0"/>
                  <w:divBdr>
                    <w:top w:val="none" w:sz="0" w:space="0" w:color="auto"/>
                    <w:left w:val="none" w:sz="0" w:space="0" w:color="auto"/>
                    <w:bottom w:val="none" w:sz="0" w:space="0" w:color="auto"/>
                    <w:right w:val="none" w:sz="0" w:space="0" w:color="auto"/>
                  </w:divBdr>
                  <w:divsChild>
                    <w:div w:id="90709600">
                      <w:marLeft w:val="0"/>
                      <w:marRight w:val="0"/>
                      <w:marTop w:val="0"/>
                      <w:marBottom w:val="0"/>
                      <w:divBdr>
                        <w:top w:val="none" w:sz="0" w:space="0" w:color="auto"/>
                        <w:left w:val="none" w:sz="0" w:space="0" w:color="auto"/>
                        <w:bottom w:val="none" w:sz="0" w:space="0" w:color="auto"/>
                        <w:right w:val="none" w:sz="0" w:space="0" w:color="auto"/>
                      </w:divBdr>
                    </w:div>
                    <w:div w:id="600140674">
                      <w:marLeft w:val="0"/>
                      <w:marRight w:val="0"/>
                      <w:marTop w:val="0"/>
                      <w:marBottom w:val="0"/>
                      <w:divBdr>
                        <w:top w:val="none" w:sz="0" w:space="0" w:color="auto"/>
                        <w:left w:val="none" w:sz="0" w:space="0" w:color="auto"/>
                        <w:bottom w:val="none" w:sz="0" w:space="0" w:color="auto"/>
                        <w:right w:val="none" w:sz="0" w:space="0" w:color="auto"/>
                      </w:divBdr>
                    </w:div>
                    <w:div w:id="794758889">
                      <w:marLeft w:val="0"/>
                      <w:marRight w:val="0"/>
                      <w:marTop w:val="0"/>
                      <w:marBottom w:val="0"/>
                      <w:divBdr>
                        <w:top w:val="none" w:sz="0" w:space="0" w:color="auto"/>
                        <w:left w:val="none" w:sz="0" w:space="0" w:color="auto"/>
                        <w:bottom w:val="none" w:sz="0" w:space="0" w:color="auto"/>
                        <w:right w:val="none" w:sz="0" w:space="0" w:color="auto"/>
                      </w:divBdr>
                    </w:div>
                    <w:div w:id="1135030130">
                      <w:marLeft w:val="0"/>
                      <w:marRight w:val="0"/>
                      <w:marTop w:val="0"/>
                      <w:marBottom w:val="0"/>
                      <w:divBdr>
                        <w:top w:val="none" w:sz="0" w:space="0" w:color="auto"/>
                        <w:left w:val="none" w:sz="0" w:space="0" w:color="auto"/>
                        <w:bottom w:val="none" w:sz="0" w:space="0" w:color="auto"/>
                        <w:right w:val="none" w:sz="0" w:space="0" w:color="auto"/>
                      </w:divBdr>
                    </w:div>
                    <w:div w:id="2127775897">
                      <w:marLeft w:val="0"/>
                      <w:marRight w:val="0"/>
                      <w:marTop w:val="0"/>
                      <w:marBottom w:val="0"/>
                      <w:divBdr>
                        <w:top w:val="none" w:sz="0" w:space="0" w:color="auto"/>
                        <w:left w:val="none" w:sz="0" w:space="0" w:color="auto"/>
                        <w:bottom w:val="none" w:sz="0" w:space="0" w:color="auto"/>
                        <w:right w:val="none" w:sz="0" w:space="0" w:color="auto"/>
                      </w:divBdr>
                    </w:div>
                  </w:divsChild>
                </w:div>
                <w:div w:id="1460756340">
                  <w:marLeft w:val="0"/>
                  <w:marRight w:val="0"/>
                  <w:marTop w:val="0"/>
                  <w:marBottom w:val="0"/>
                  <w:divBdr>
                    <w:top w:val="none" w:sz="0" w:space="0" w:color="auto"/>
                    <w:left w:val="none" w:sz="0" w:space="0" w:color="auto"/>
                    <w:bottom w:val="none" w:sz="0" w:space="0" w:color="auto"/>
                    <w:right w:val="none" w:sz="0" w:space="0" w:color="auto"/>
                  </w:divBdr>
                  <w:divsChild>
                    <w:div w:id="712970747">
                      <w:marLeft w:val="0"/>
                      <w:marRight w:val="0"/>
                      <w:marTop w:val="0"/>
                      <w:marBottom w:val="0"/>
                      <w:divBdr>
                        <w:top w:val="none" w:sz="0" w:space="0" w:color="auto"/>
                        <w:left w:val="none" w:sz="0" w:space="0" w:color="auto"/>
                        <w:bottom w:val="none" w:sz="0" w:space="0" w:color="auto"/>
                        <w:right w:val="none" w:sz="0" w:space="0" w:color="auto"/>
                      </w:divBdr>
                    </w:div>
                  </w:divsChild>
                </w:div>
                <w:div w:id="1595750665">
                  <w:marLeft w:val="0"/>
                  <w:marRight w:val="0"/>
                  <w:marTop w:val="0"/>
                  <w:marBottom w:val="0"/>
                  <w:divBdr>
                    <w:top w:val="none" w:sz="0" w:space="0" w:color="auto"/>
                    <w:left w:val="none" w:sz="0" w:space="0" w:color="auto"/>
                    <w:bottom w:val="none" w:sz="0" w:space="0" w:color="auto"/>
                    <w:right w:val="none" w:sz="0" w:space="0" w:color="auto"/>
                  </w:divBdr>
                  <w:divsChild>
                    <w:div w:id="1576551891">
                      <w:marLeft w:val="0"/>
                      <w:marRight w:val="0"/>
                      <w:marTop w:val="0"/>
                      <w:marBottom w:val="0"/>
                      <w:divBdr>
                        <w:top w:val="none" w:sz="0" w:space="0" w:color="auto"/>
                        <w:left w:val="none" w:sz="0" w:space="0" w:color="auto"/>
                        <w:bottom w:val="none" w:sz="0" w:space="0" w:color="auto"/>
                        <w:right w:val="none" w:sz="0" w:space="0" w:color="auto"/>
                      </w:divBdr>
                    </w:div>
                  </w:divsChild>
                </w:div>
                <w:div w:id="1708722238">
                  <w:marLeft w:val="0"/>
                  <w:marRight w:val="0"/>
                  <w:marTop w:val="0"/>
                  <w:marBottom w:val="0"/>
                  <w:divBdr>
                    <w:top w:val="none" w:sz="0" w:space="0" w:color="auto"/>
                    <w:left w:val="none" w:sz="0" w:space="0" w:color="auto"/>
                    <w:bottom w:val="none" w:sz="0" w:space="0" w:color="auto"/>
                    <w:right w:val="none" w:sz="0" w:space="0" w:color="auto"/>
                  </w:divBdr>
                  <w:divsChild>
                    <w:div w:id="1072508082">
                      <w:marLeft w:val="0"/>
                      <w:marRight w:val="0"/>
                      <w:marTop w:val="0"/>
                      <w:marBottom w:val="0"/>
                      <w:divBdr>
                        <w:top w:val="none" w:sz="0" w:space="0" w:color="auto"/>
                        <w:left w:val="none" w:sz="0" w:space="0" w:color="auto"/>
                        <w:bottom w:val="none" w:sz="0" w:space="0" w:color="auto"/>
                        <w:right w:val="none" w:sz="0" w:space="0" w:color="auto"/>
                      </w:divBdr>
                    </w:div>
                    <w:div w:id="1324158902">
                      <w:marLeft w:val="0"/>
                      <w:marRight w:val="0"/>
                      <w:marTop w:val="0"/>
                      <w:marBottom w:val="0"/>
                      <w:divBdr>
                        <w:top w:val="none" w:sz="0" w:space="0" w:color="auto"/>
                        <w:left w:val="none" w:sz="0" w:space="0" w:color="auto"/>
                        <w:bottom w:val="none" w:sz="0" w:space="0" w:color="auto"/>
                        <w:right w:val="none" w:sz="0" w:space="0" w:color="auto"/>
                      </w:divBdr>
                    </w:div>
                    <w:div w:id="1451440271">
                      <w:marLeft w:val="0"/>
                      <w:marRight w:val="0"/>
                      <w:marTop w:val="0"/>
                      <w:marBottom w:val="0"/>
                      <w:divBdr>
                        <w:top w:val="none" w:sz="0" w:space="0" w:color="auto"/>
                        <w:left w:val="none" w:sz="0" w:space="0" w:color="auto"/>
                        <w:bottom w:val="none" w:sz="0" w:space="0" w:color="auto"/>
                        <w:right w:val="none" w:sz="0" w:space="0" w:color="auto"/>
                      </w:divBdr>
                    </w:div>
                    <w:div w:id="1775320004">
                      <w:marLeft w:val="0"/>
                      <w:marRight w:val="0"/>
                      <w:marTop w:val="0"/>
                      <w:marBottom w:val="0"/>
                      <w:divBdr>
                        <w:top w:val="none" w:sz="0" w:space="0" w:color="auto"/>
                        <w:left w:val="none" w:sz="0" w:space="0" w:color="auto"/>
                        <w:bottom w:val="none" w:sz="0" w:space="0" w:color="auto"/>
                        <w:right w:val="none" w:sz="0" w:space="0" w:color="auto"/>
                      </w:divBdr>
                    </w:div>
                  </w:divsChild>
                </w:div>
                <w:div w:id="1758675923">
                  <w:marLeft w:val="0"/>
                  <w:marRight w:val="0"/>
                  <w:marTop w:val="0"/>
                  <w:marBottom w:val="0"/>
                  <w:divBdr>
                    <w:top w:val="none" w:sz="0" w:space="0" w:color="auto"/>
                    <w:left w:val="none" w:sz="0" w:space="0" w:color="auto"/>
                    <w:bottom w:val="none" w:sz="0" w:space="0" w:color="auto"/>
                    <w:right w:val="none" w:sz="0" w:space="0" w:color="auto"/>
                  </w:divBdr>
                  <w:divsChild>
                    <w:div w:id="770592565">
                      <w:marLeft w:val="0"/>
                      <w:marRight w:val="0"/>
                      <w:marTop w:val="0"/>
                      <w:marBottom w:val="0"/>
                      <w:divBdr>
                        <w:top w:val="none" w:sz="0" w:space="0" w:color="auto"/>
                        <w:left w:val="none" w:sz="0" w:space="0" w:color="auto"/>
                        <w:bottom w:val="none" w:sz="0" w:space="0" w:color="auto"/>
                        <w:right w:val="none" w:sz="0" w:space="0" w:color="auto"/>
                      </w:divBdr>
                    </w:div>
                    <w:div w:id="778060520">
                      <w:marLeft w:val="0"/>
                      <w:marRight w:val="0"/>
                      <w:marTop w:val="0"/>
                      <w:marBottom w:val="0"/>
                      <w:divBdr>
                        <w:top w:val="none" w:sz="0" w:space="0" w:color="auto"/>
                        <w:left w:val="none" w:sz="0" w:space="0" w:color="auto"/>
                        <w:bottom w:val="none" w:sz="0" w:space="0" w:color="auto"/>
                        <w:right w:val="none" w:sz="0" w:space="0" w:color="auto"/>
                      </w:divBdr>
                    </w:div>
                    <w:div w:id="807665722">
                      <w:marLeft w:val="0"/>
                      <w:marRight w:val="0"/>
                      <w:marTop w:val="0"/>
                      <w:marBottom w:val="0"/>
                      <w:divBdr>
                        <w:top w:val="none" w:sz="0" w:space="0" w:color="auto"/>
                        <w:left w:val="none" w:sz="0" w:space="0" w:color="auto"/>
                        <w:bottom w:val="none" w:sz="0" w:space="0" w:color="auto"/>
                        <w:right w:val="none" w:sz="0" w:space="0" w:color="auto"/>
                      </w:divBdr>
                    </w:div>
                    <w:div w:id="991173530">
                      <w:marLeft w:val="0"/>
                      <w:marRight w:val="0"/>
                      <w:marTop w:val="0"/>
                      <w:marBottom w:val="0"/>
                      <w:divBdr>
                        <w:top w:val="none" w:sz="0" w:space="0" w:color="auto"/>
                        <w:left w:val="none" w:sz="0" w:space="0" w:color="auto"/>
                        <w:bottom w:val="none" w:sz="0" w:space="0" w:color="auto"/>
                        <w:right w:val="none" w:sz="0" w:space="0" w:color="auto"/>
                      </w:divBdr>
                    </w:div>
                    <w:div w:id="1378311406">
                      <w:marLeft w:val="0"/>
                      <w:marRight w:val="0"/>
                      <w:marTop w:val="0"/>
                      <w:marBottom w:val="0"/>
                      <w:divBdr>
                        <w:top w:val="none" w:sz="0" w:space="0" w:color="auto"/>
                        <w:left w:val="none" w:sz="0" w:space="0" w:color="auto"/>
                        <w:bottom w:val="none" w:sz="0" w:space="0" w:color="auto"/>
                        <w:right w:val="none" w:sz="0" w:space="0" w:color="auto"/>
                      </w:divBdr>
                    </w:div>
                    <w:div w:id="1674408479">
                      <w:marLeft w:val="0"/>
                      <w:marRight w:val="0"/>
                      <w:marTop w:val="0"/>
                      <w:marBottom w:val="0"/>
                      <w:divBdr>
                        <w:top w:val="none" w:sz="0" w:space="0" w:color="auto"/>
                        <w:left w:val="none" w:sz="0" w:space="0" w:color="auto"/>
                        <w:bottom w:val="none" w:sz="0" w:space="0" w:color="auto"/>
                        <w:right w:val="none" w:sz="0" w:space="0" w:color="auto"/>
                      </w:divBdr>
                    </w:div>
                  </w:divsChild>
                </w:div>
                <w:div w:id="1770272391">
                  <w:marLeft w:val="0"/>
                  <w:marRight w:val="0"/>
                  <w:marTop w:val="0"/>
                  <w:marBottom w:val="0"/>
                  <w:divBdr>
                    <w:top w:val="none" w:sz="0" w:space="0" w:color="auto"/>
                    <w:left w:val="none" w:sz="0" w:space="0" w:color="auto"/>
                    <w:bottom w:val="none" w:sz="0" w:space="0" w:color="auto"/>
                    <w:right w:val="none" w:sz="0" w:space="0" w:color="auto"/>
                  </w:divBdr>
                  <w:divsChild>
                    <w:div w:id="1390303177">
                      <w:marLeft w:val="0"/>
                      <w:marRight w:val="0"/>
                      <w:marTop w:val="0"/>
                      <w:marBottom w:val="0"/>
                      <w:divBdr>
                        <w:top w:val="none" w:sz="0" w:space="0" w:color="auto"/>
                        <w:left w:val="none" w:sz="0" w:space="0" w:color="auto"/>
                        <w:bottom w:val="none" w:sz="0" w:space="0" w:color="auto"/>
                        <w:right w:val="none" w:sz="0" w:space="0" w:color="auto"/>
                      </w:divBdr>
                    </w:div>
                  </w:divsChild>
                </w:div>
                <w:div w:id="1892500917">
                  <w:marLeft w:val="0"/>
                  <w:marRight w:val="0"/>
                  <w:marTop w:val="0"/>
                  <w:marBottom w:val="0"/>
                  <w:divBdr>
                    <w:top w:val="none" w:sz="0" w:space="0" w:color="auto"/>
                    <w:left w:val="none" w:sz="0" w:space="0" w:color="auto"/>
                    <w:bottom w:val="none" w:sz="0" w:space="0" w:color="auto"/>
                    <w:right w:val="none" w:sz="0" w:space="0" w:color="auto"/>
                  </w:divBdr>
                  <w:divsChild>
                    <w:div w:id="908659545">
                      <w:marLeft w:val="0"/>
                      <w:marRight w:val="0"/>
                      <w:marTop w:val="0"/>
                      <w:marBottom w:val="0"/>
                      <w:divBdr>
                        <w:top w:val="none" w:sz="0" w:space="0" w:color="auto"/>
                        <w:left w:val="none" w:sz="0" w:space="0" w:color="auto"/>
                        <w:bottom w:val="none" w:sz="0" w:space="0" w:color="auto"/>
                        <w:right w:val="none" w:sz="0" w:space="0" w:color="auto"/>
                      </w:divBdr>
                    </w:div>
                  </w:divsChild>
                </w:div>
                <w:div w:id="1899784172">
                  <w:marLeft w:val="0"/>
                  <w:marRight w:val="0"/>
                  <w:marTop w:val="0"/>
                  <w:marBottom w:val="0"/>
                  <w:divBdr>
                    <w:top w:val="none" w:sz="0" w:space="0" w:color="auto"/>
                    <w:left w:val="none" w:sz="0" w:space="0" w:color="auto"/>
                    <w:bottom w:val="none" w:sz="0" w:space="0" w:color="auto"/>
                    <w:right w:val="none" w:sz="0" w:space="0" w:color="auto"/>
                  </w:divBdr>
                  <w:divsChild>
                    <w:div w:id="612444069">
                      <w:marLeft w:val="0"/>
                      <w:marRight w:val="0"/>
                      <w:marTop w:val="0"/>
                      <w:marBottom w:val="0"/>
                      <w:divBdr>
                        <w:top w:val="none" w:sz="0" w:space="0" w:color="auto"/>
                        <w:left w:val="none" w:sz="0" w:space="0" w:color="auto"/>
                        <w:bottom w:val="none" w:sz="0" w:space="0" w:color="auto"/>
                        <w:right w:val="none" w:sz="0" w:space="0" w:color="auto"/>
                      </w:divBdr>
                    </w:div>
                  </w:divsChild>
                </w:div>
                <w:div w:id="1920560743">
                  <w:marLeft w:val="0"/>
                  <w:marRight w:val="0"/>
                  <w:marTop w:val="0"/>
                  <w:marBottom w:val="0"/>
                  <w:divBdr>
                    <w:top w:val="none" w:sz="0" w:space="0" w:color="auto"/>
                    <w:left w:val="none" w:sz="0" w:space="0" w:color="auto"/>
                    <w:bottom w:val="none" w:sz="0" w:space="0" w:color="auto"/>
                    <w:right w:val="none" w:sz="0" w:space="0" w:color="auto"/>
                  </w:divBdr>
                  <w:divsChild>
                    <w:div w:id="933628254">
                      <w:marLeft w:val="0"/>
                      <w:marRight w:val="0"/>
                      <w:marTop w:val="0"/>
                      <w:marBottom w:val="0"/>
                      <w:divBdr>
                        <w:top w:val="none" w:sz="0" w:space="0" w:color="auto"/>
                        <w:left w:val="none" w:sz="0" w:space="0" w:color="auto"/>
                        <w:bottom w:val="none" w:sz="0" w:space="0" w:color="auto"/>
                        <w:right w:val="none" w:sz="0" w:space="0" w:color="auto"/>
                      </w:divBdr>
                    </w:div>
                  </w:divsChild>
                </w:div>
                <w:div w:id="2144882754">
                  <w:marLeft w:val="0"/>
                  <w:marRight w:val="0"/>
                  <w:marTop w:val="0"/>
                  <w:marBottom w:val="0"/>
                  <w:divBdr>
                    <w:top w:val="none" w:sz="0" w:space="0" w:color="auto"/>
                    <w:left w:val="none" w:sz="0" w:space="0" w:color="auto"/>
                    <w:bottom w:val="none" w:sz="0" w:space="0" w:color="auto"/>
                    <w:right w:val="none" w:sz="0" w:space="0" w:color="auto"/>
                  </w:divBdr>
                  <w:divsChild>
                    <w:div w:id="59960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218482">
          <w:marLeft w:val="0"/>
          <w:marRight w:val="0"/>
          <w:marTop w:val="0"/>
          <w:marBottom w:val="0"/>
          <w:divBdr>
            <w:top w:val="none" w:sz="0" w:space="0" w:color="auto"/>
            <w:left w:val="none" w:sz="0" w:space="0" w:color="auto"/>
            <w:bottom w:val="none" w:sz="0" w:space="0" w:color="auto"/>
            <w:right w:val="none" w:sz="0" w:space="0" w:color="auto"/>
          </w:divBdr>
          <w:divsChild>
            <w:div w:id="104351908">
              <w:marLeft w:val="0"/>
              <w:marRight w:val="0"/>
              <w:marTop w:val="0"/>
              <w:marBottom w:val="0"/>
              <w:divBdr>
                <w:top w:val="none" w:sz="0" w:space="0" w:color="auto"/>
                <w:left w:val="none" w:sz="0" w:space="0" w:color="auto"/>
                <w:bottom w:val="none" w:sz="0" w:space="0" w:color="auto"/>
                <w:right w:val="none" w:sz="0" w:space="0" w:color="auto"/>
              </w:divBdr>
            </w:div>
            <w:div w:id="517232118">
              <w:marLeft w:val="0"/>
              <w:marRight w:val="0"/>
              <w:marTop w:val="0"/>
              <w:marBottom w:val="0"/>
              <w:divBdr>
                <w:top w:val="none" w:sz="0" w:space="0" w:color="auto"/>
                <w:left w:val="none" w:sz="0" w:space="0" w:color="auto"/>
                <w:bottom w:val="none" w:sz="0" w:space="0" w:color="auto"/>
                <w:right w:val="none" w:sz="0" w:space="0" w:color="auto"/>
              </w:divBdr>
            </w:div>
            <w:div w:id="931935468">
              <w:marLeft w:val="0"/>
              <w:marRight w:val="0"/>
              <w:marTop w:val="0"/>
              <w:marBottom w:val="0"/>
              <w:divBdr>
                <w:top w:val="none" w:sz="0" w:space="0" w:color="auto"/>
                <w:left w:val="none" w:sz="0" w:space="0" w:color="auto"/>
                <w:bottom w:val="none" w:sz="0" w:space="0" w:color="auto"/>
                <w:right w:val="none" w:sz="0" w:space="0" w:color="auto"/>
              </w:divBdr>
            </w:div>
            <w:div w:id="1235703718">
              <w:marLeft w:val="0"/>
              <w:marRight w:val="0"/>
              <w:marTop w:val="0"/>
              <w:marBottom w:val="0"/>
              <w:divBdr>
                <w:top w:val="none" w:sz="0" w:space="0" w:color="auto"/>
                <w:left w:val="none" w:sz="0" w:space="0" w:color="auto"/>
                <w:bottom w:val="none" w:sz="0" w:space="0" w:color="auto"/>
                <w:right w:val="none" w:sz="0" w:space="0" w:color="auto"/>
              </w:divBdr>
            </w:div>
            <w:div w:id="1603490670">
              <w:marLeft w:val="0"/>
              <w:marRight w:val="0"/>
              <w:marTop w:val="0"/>
              <w:marBottom w:val="0"/>
              <w:divBdr>
                <w:top w:val="none" w:sz="0" w:space="0" w:color="auto"/>
                <w:left w:val="none" w:sz="0" w:space="0" w:color="auto"/>
                <w:bottom w:val="none" w:sz="0" w:space="0" w:color="auto"/>
                <w:right w:val="none" w:sz="0" w:space="0" w:color="auto"/>
              </w:divBdr>
            </w:div>
            <w:div w:id="1634821666">
              <w:marLeft w:val="0"/>
              <w:marRight w:val="0"/>
              <w:marTop w:val="0"/>
              <w:marBottom w:val="0"/>
              <w:divBdr>
                <w:top w:val="none" w:sz="0" w:space="0" w:color="auto"/>
                <w:left w:val="none" w:sz="0" w:space="0" w:color="auto"/>
                <w:bottom w:val="none" w:sz="0" w:space="0" w:color="auto"/>
                <w:right w:val="none" w:sz="0" w:space="0" w:color="auto"/>
              </w:divBdr>
            </w:div>
            <w:div w:id="1646662596">
              <w:marLeft w:val="0"/>
              <w:marRight w:val="0"/>
              <w:marTop w:val="0"/>
              <w:marBottom w:val="0"/>
              <w:divBdr>
                <w:top w:val="none" w:sz="0" w:space="0" w:color="auto"/>
                <w:left w:val="none" w:sz="0" w:space="0" w:color="auto"/>
                <w:bottom w:val="none" w:sz="0" w:space="0" w:color="auto"/>
                <w:right w:val="none" w:sz="0" w:space="0" w:color="auto"/>
              </w:divBdr>
            </w:div>
          </w:divsChild>
        </w:div>
        <w:div w:id="1555043481">
          <w:marLeft w:val="0"/>
          <w:marRight w:val="0"/>
          <w:marTop w:val="0"/>
          <w:marBottom w:val="0"/>
          <w:divBdr>
            <w:top w:val="none" w:sz="0" w:space="0" w:color="auto"/>
            <w:left w:val="none" w:sz="0" w:space="0" w:color="auto"/>
            <w:bottom w:val="none" w:sz="0" w:space="0" w:color="auto"/>
            <w:right w:val="none" w:sz="0" w:space="0" w:color="auto"/>
          </w:divBdr>
          <w:divsChild>
            <w:div w:id="250509182">
              <w:marLeft w:val="0"/>
              <w:marRight w:val="0"/>
              <w:marTop w:val="0"/>
              <w:marBottom w:val="0"/>
              <w:divBdr>
                <w:top w:val="none" w:sz="0" w:space="0" w:color="auto"/>
                <w:left w:val="none" w:sz="0" w:space="0" w:color="auto"/>
                <w:bottom w:val="none" w:sz="0" w:space="0" w:color="auto"/>
                <w:right w:val="none" w:sz="0" w:space="0" w:color="auto"/>
              </w:divBdr>
            </w:div>
            <w:div w:id="343702793">
              <w:marLeft w:val="0"/>
              <w:marRight w:val="0"/>
              <w:marTop w:val="0"/>
              <w:marBottom w:val="0"/>
              <w:divBdr>
                <w:top w:val="none" w:sz="0" w:space="0" w:color="auto"/>
                <w:left w:val="none" w:sz="0" w:space="0" w:color="auto"/>
                <w:bottom w:val="none" w:sz="0" w:space="0" w:color="auto"/>
                <w:right w:val="none" w:sz="0" w:space="0" w:color="auto"/>
              </w:divBdr>
            </w:div>
            <w:div w:id="347490828">
              <w:marLeft w:val="0"/>
              <w:marRight w:val="0"/>
              <w:marTop w:val="0"/>
              <w:marBottom w:val="0"/>
              <w:divBdr>
                <w:top w:val="none" w:sz="0" w:space="0" w:color="auto"/>
                <w:left w:val="none" w:sz="0" w:space="0" w:color="auto"/>
                <w:bottom w:val="none" w:sz="0" w:space="0" w:color="auto"/>
                <w:right w:val="none" w:sz="0" w:space="0" w:color="auto"/>
              </w:divBdr>
            </w:div>
            <w:div w:id="793643522">
              <w:marLeft w:val="0"/>
              <w:marRight w:val="0"/>
              <w:marTop w:val="0"/>
              <w:marBottom w:val="0"/>
              <w:divBdr>
                <w:top w:val="none" w:sz="0" w:space="0" w:color="auto"/>
                <w:left w:val="none" w:sz="0" w:space="0" w:color="auto"/>
                <w:bottom w:val="none" w:sz="0" w:space="0" w:color="auto"/>
                <w:right w:val="none" w:sz="0" w:space="0" w:color="auto"/>
              </w:divBdr>
            </w:div>
            <w:div w:id="810638295">
              <w:marLeft w:val="0"/>
              <w:marRight w:val="0"/>
              <w:marTop w:val="0"/>
              <w:marBottom w:val="0"/>
              <w:divBdr>
                <w:top w:val="none" w:sz="0" w:space="0" w:color="auto"/>
                <w:left w:val="none" w:sz="0" w:space="0" w:color="auto"/>
                <w:bottom w:val="none" w:sz="0" w:space="0" w:color="auto"/>
                <w:right w:val="none" w:sz="0" w:space="0" w:color="auto"/>
              </w:divBdr>
            </w:div>
            <w:div w:id="1050029873">
              <w:marLeft w:val="0"/>
              <w:marRight w:val="0"/>
              <w:marTop w:val="0"/>
              <w:marBottom w:val="0"/>
              <w:divBdr>
                <w:top w:val="none" w:sz="0" w:space="0" w:color="auto"/>
                <w:left w:val="none" w:sz="0" w:space="0" w:color="auto"/>
                <w:bottom w:val="none" w:sz="0" w:space="0" w:color="auto"/>
                <w:right w:val="none" w:sz="0" w:space="0" w:color="auto"/>
              </w:divBdr>
            </w:div>
            <w:div w:id="1126701477">
              <w:marLeft w:val="0"/>
              <w:marRight w:val="0"/>
              <w:marTop w:val="0"/>
              <w:marBottom w:val="0"/>
              <w:divBdr>
                <w:top w:val="none" w:sz="0" w:space="0" w:color="auto"/>
                <w:left w:val="none" w:sz="0" w:space="0" w:color="auto"/>
                <w:bottom w:val="none" w:sz="0" w:space="0" w:color="auto"/>
                <w:right w:val="none" w:sz="0" w:space="0" w:color="auto"/>
              </w:divBdr>
            </w:div>
            <w:div w:id="1131173742">
              <w:marLeft w:val="0"/>
              <w:marRight w:val="0"/>
              <w:marTop w:val="0"/>
              <w:marBottom w:val="0"/>
              <w:divBdr>
                <w:top w:val="none" w:sz="0" w:space="0" w:color="auto"/>
                <w:left w:val="none" w:sz="0" w:space="0" w:color="auto"/>
                <w:bottom w:val="none" w:sz="0" w:space="0" w:color="auto"/>
                <w:right w:val="none" w:sz="0" w:space="0" w:color="auto"/>
              </w:divBdr>
            </w:div>
            <w:div w:id="1157188421">
              <w:marLeft w:val="0"/>
              <w:marRight w:val="0"/>
              <w:marTop w:val="0"/>
              <w:marBottom w:val="0"/>
              <w:divBdr>
                <w:top w:val="none" w:sz="0" w:space="0" w:color="auto"/>
                <w:left w:val="none" w:sz="0" w:space="0" w:color="auto"/>
                <w:bottom w:val="none" w:sz="0" w:space="0" w:color="auto"/>
                <w:right w:val="none" w:sz="0" w:space="0" w:color="auto"/>
              </w:divBdr>
            </w:div>
            <w:div w:id="1234896086">
              <w:marLeft w:val="0"/>
              <w:marRight w:val="0"/>
              <w:marTop w:val="0"/>
              <w:marBottom w:val="0"/>
              <w:divBdr>
                <w:top w:val="none" w:sz="0" w:space="0" w:color="auto"/>
                <w:left w:val="none" w:sz="0" w:space="0" w:color="auto"/>
                <w:bottom w:val="none" w:sz="0" w:space="0" w:color="auto"/>
                <w:right w:val="none" w:sz="0" w:space="0" w:color="auto"/>
              </w:divBdr>
            </w:div>
            <w:div w:id="1266697002">
              <w:marLeft w:val="0"/>
              <w:marRight w:val="0"/>
              <w:marTop w:val="0"/>
              <w:marBottom w:val="0"/>
              <w:divBdr>
                <w:top w:val="none" w:sz="0" w:space="0" w:color="auto"/>
                <w:left w:val="none" w:sz="0" w:space="0" w:color="auto"/>
                <w:bottom w:val="none" w:sz="0" w:space="0" w:color="auto"/>
                <w:right w:val="none" w:sz="0" w:space="0" w:color="auto"/>
              </w:divBdr>
            </w:div>
            <w:div w:id="1293635532">
              <w:marLeft w:val="0"/>
              <w:marRight w:val="0"/>
              <w:marTop w:val="0"/>
              <w:marBottom w:val="0"/>
              <w:divBdr>
                <w:top w:val="none" w:sz="0" w:space="0" w:color="auto"/>
                <w:left w:val="none" w:sz="0" w:space="0" w:color="auto"/>
                <w:bottom w:val="none" w:sz="0" w:space="0" w:color="auto"/>
                <w:right w:val="none" w:sz="0" w:space="0" w:color="auto"/>
              </w:divBdr>
            </w:div>
            <w:div w:id="1464040625">
              <w:marLeft w:val="0"/>
              <w:marRight w:val="0"/>
              <w:marTop w:val="0"/>
              <w:marBottom w:val="0"/>
              <w:divBdr>
                <w:top w:val="none" w:sz="0" w:space="0" w:color="auto"/>
                <w:left w:val="none" w:sz="0" w:space="0" w:color="auto"/>
                <w:bottom w:val="none" w:sz="0" w:space="0" w:color="auto"/>
                <w:right w:val="none" w:sz="0" w:space="0" w:color="auto"/>
              </w:divBdr>
            </w:div>
            <w:div w:id="1595478884">
              <w:marLeft w:val="0"/>
              <w:marRight w:val="0"/>
              <w:marTop w:val="0"/>
              <w:marBottom w:val="0"/>
              <w:divBdr>
                <w:top w:val="none" w:sz="0" w:space="0" w:color="auto"/>
                <w:left w:val="none" w:sz="0" w:space="0" w:color="auto"/>
                <w:bottom w:val="none" w:sz="0" w:space="0" w:color="auto"/>
                <w:right w:val="none" w:sz="0" w:space="0" w:color="auto"/>
              </w:divBdr>
            </w:div>
            <w:div w:id="1807775460">
              <w:marLeft w:val="0"/>
              <w:marRight w:val="0"/>
              <w:marTop w:val="0"/>
              <w:marBottom w:val="0"/>
              <w:divBdr>
                <w:top w:val="none" w:sz="0" w:space="0" w:color="auto"/>
                <w:left w:val="none" w:sz="0" w:space="0" w:color="auto"/>
                <w:bottom w:val="none" w:sz="0" w:space="0" w:color="auto"/>
                <w:right w:val="none" w:sz="0" w:space="0" w:color="auto"/>
              </w:divBdr>
            </w:div>
            <w:div w:id="1902400795">
              <w:marLeft w:val="0"/>
              <w:marRight w:val="0"/>
              <w:marTop w:val="0"/>
              <w:marBottom w:val="0"/>
              <w:divBdr>
                <w:top w:val="none" w:sz="0" w:space="0" w:color="auto"/>
                <w:left w:val="none" w:sz="0" w:space="0" w:color="auto"/>
                <w:bottom w:val="none" w:sz="0" w:space="0" w:color="auto"/>
                <w:right w:val="none" w:sz="0" w:space="0" w:color="auto"/>
              </w:divBdr>
            </w:div>
            <w:div w:id="1931548374">
              <w:marLeft w:val="0"/>
              <w:marRight w:val="0"/>
              <w:marTop w:val="0"/>
              <w:marBottom w:val="0"/>
              <w:divBdr>
                <w:top w:val="none" w:sz="0" w:space="0" w:color="auto"/>
                <w:left w:val="none" w:sz="0" w:space="0" w:color="auto"/>
                <w:bottom w:val="none" w:sz="0" w:space="0" w:color="auto"/>
                <w:right w:val="none" w:sz="0" w:space="0" w:color="auto"/>
              </w:divBdr>
            </w:div>
            <w:div w:id="2003854190">
              <w:marLeft w:val="0"/>
              <w:marRight w:val="0"/>
              <w:marTop w:val="0"/>
              <w:marBottom w:val="0"/>
              <w:divBdr>
                <w:top w:val="none" w:sz="0" w:space="0" w:color="auto"/>
                <w:left w:val="none" w:sz="0" w:space="0" w:color="auto"/>
                <w:bottom w:val="none" w:sz="0" w:space="0" w:color="auto"/>
                <w:right w:val="none" w:sz="0" w:space="0" w:color="auto"/>
              </w:divBdr>
            </w:div>
            <w:div w:id="2037465555">
              <w:marLeft w:val="0"/>
              <w:marRight w:val="0"/>
              <w:marTop w:val="0"/>
              <w:marBottom w:val="0"/>
              <w:divBdr>
                <w:top w:val="none" w:sz="0" w:space="0" w:color="auto"/>
                <w:left w:val="none" w:sz="0" w:space="0" w:color="auto"/>
                <w:bottom w:val="none" w:sz="0" w:space="0" w:color="auto"/>
                <w:right w:val="none" w:sz="0" w:space="0" w:color="auto"/>
              </w:divBdr>
            </w:div>
            <w:div w:id="2116561567">
              <w:marLeft w:val="0"/>
              <w:marRight w:val="0"/>
              <w:marTop w:val="0"/>
              <w:marBottom w:val="0"/>
              <w:divBdr>
                <w:top w:val="none" w:sz="0" w:space="0" w:color="auto"/>
                <w:left w:val="none" w:sz="0" w:space="0" w:color="auto"/>
                <w:bottom w:val="none" w:sz="0" w:space="0" w:color="auto"/>
                <w:right w:val="none" w:sz="0" w:space="0" w:color="auto"/>
              </w:divBdr>
            </w:div>
          </w:divsChild>
        </w:div>
        <w:div w:id="1564094986">
          <w:marLeft w:val="0"/>
          <w:marRight w:val="0"/>
          <w:marTop w:val="0"/>
          <w:marBottom w:val="0"/>
          <w:divBdr>
            <w:top w:val="none" w:sz="0" w:space="0" w:color="auto"/>
            <w:left w:val="none" w:sz="0" w:space="0" w:color="auto"/>
            <w:bottom w:val="none" w:sz="0" w:space="0" w:color="auto"/>
            <w:right w:val="none" w:sz="0" w:space="0" w:color="auto"/>
          </w:divBdr>
        </w:div>
      </w:divsChild>
    </w:div>
    <w:div w:id="1848902152">
      <w:bodyDiv w:val="1"/>
      <w:marLeft w:val="0"/>
      <w:marRight w:val="0"/>
      <w:marTop w:val="0"/>
      <w:marBottom w:val="0"/>
      <w:divBdr>
        <w:top w:val="none" w:sz="0" w:space="0" w:color="auto"/>
        <w:left w:val="none" w:sz="0" w:space="0" w:color="auto"/>
        <w:bottom w:val="none" w:sz="0" w:space="0" w:color="auto"/>
        <w:right w:val="none" w:sz="0" w:space="0" w:color="auto"/>
      </w:divBdr>
      <w:divsChild>
        <w:div w:id="88503858">
          <w:marLeft w:val="0"/>
          <w:marRight w:val="0"/>
          <w:marTop w:val="0"/>
          <w:marBottom w:val="0"/>
          <w:divBdr>
            <w:top w:val="none" w:sz="0" w:space="0" w:color="auto"/>
            <w:left w:val="none" w:sz="0" w:space="0" w:color="auto"/>
            <w:bottom w:val="none" w:sz="0" w:space="0" w:color="auto"/>
            <w:right w:val="none" w:sz="0" w:space="0" w:color="auto"/>
          </w:divBdr>
        </w:div>
        <w:div w:id="230966733">
          <w:marLeft w:val="0"/>
          <w:marRight w:val="0"/>
          <w:marTop w:val="0"/>
          <w:marBottom w:val="0"/>
          <w:divBdr>
            <w:top w:val="none" w:sz="0" w:space="0" w:color="auto"/>
            <w:left w:val="none" w:sz="0" w:space="0" w:color="auto"/>
            <w:bottom w:val="none" w:sz="0" w:space="0" w:color="auto"/>
            <w:right w:val="none" w:sz="0" w:space="0" w:color="auto"/>
          </w:divBdr>
        </w:div>
        <w:div w:id="337998834">
          <w:marLeft w:val="0"/>
          <w:marRight w:val="0"/>
          <w:marTop w:val="0"/>
          <w:marBottom w:val="0"/>
          <w:divBdr>
            <w:top w:val="none" w:sz="0" w:space="0" w:color="auto"/>
            <w:left w:val="none" w:sz="0" w:space="0" w:color="auto"/>
            <w:bottom w:val="none" w:sz="0" w:space="0" w:color="auto"/>
            <w:right w:val="none" w:sz="0" w:space="0" w:color="auto"/>
          </w:divBdr>
        </w:div>
        <w:div w:id="419376388">
          <w:marLeft w:val="0"/>
          <w:marRight w:val="0"/>
          <w:marTop w:val="0"/>
          <w:marBottom w:val="0"/>
          <w:divBdr>
            <w:top w:val="none" w:sz="0" w:space="0" w:color="auto"/>
            <w:left w:val="none" w:sz="0" w:space="0" w:color="auto"/>
            <w:bottom w:val="none" w:sz="0" w:space="0" w:color="auto"/>
            <w:right w:val="none" w:sz="0" w:space="0" w:color="auto"/>
          </w:divBdr>
        </w:div>
        <w:div w:id="497883776">
          <w:marLeft w:val="0"/>
          <w:marRight w:val="0"/>
          <w:marTop w:val="0"/>
          <w:marBottom w:val="0"/>
          <w:divBdr>
            <w:top w:val="none" w:sz="0" w:space="0" w:color="auto"/>
            <w:left w:val="none" w:sz="0" w:space="0" w:color="auto"/>
            <w:bottom w:val="none" w:sz="0" w:space="0" w:color="auto"/>
            <w:right w:val="none" w:sz="0" w:space="0" w:color="auto"/>
          </w:divBdr>
        </w:div>
        <w:div w:id="642080696">
          <w:marLeft w:val="0"/>
          <w:marRight w:val="0"/>
          <w:marTop w:val="0"/>
          <w:marBottom w:val="0"/>
          <w:divBdr>
            <w:top w:val="none" w:sz="0" w:space="0" w:color="auto"/>
            <w:left w:val="none" w:sz="0" w:space="0" w:color="auto"/>
            <w:bottom w:val="none" w:sz="0" w:space="0" w:color="auto"/>
            <w:right w:val="none" w:sz="0" w:space="0" w:color="auto"/>
          </w:divBdr>
        </w:div>
        <w:div w:id="684214479">
          <w:marLeft w:val="0"/>
          <w:marRight w:val="0"/>
          <w:marTop w:val="0"/>
          <w:marBottom w:val="0"/>
          <w:divBdr>
            <w:top w:val="none" w:sz="0" w:space="0" w:color="auto"/>
            <w:left w:val="none" w:sz="0" w:space="0" w:color="auto"/>
            <w:bottom w:val="none" w:sz="0" w:space="0" w:color="auto"/>
            <w:right w:val="none" w:sz="0" w:space="0" w:color="auto"/>
          </w:divBdr>
        </w:div>
        <w:div w:id="955334401">
          <w:marLeft w:val="0"/>
          <w:marRight w:val="0"/>
          <w:marTop w:val="0"/>
          <w:marBottom w:val="0"/>
          <w:divBdr>
            <w:top w:val="none" w:sz="0" w:space="0" w:color="auto"/>
            <w:left w:val="none" w:sz="0" w:space="0" w:color="auto"/>
            <w:bottom w:val="none" w:sz="0" w:space="0" w:color="auto"/>
            <w:right w:val="none" w:sz="0" w:space="0" w:color="auto"/>
          </w:divBdr>
        </w:div>
        <w:div w:id="1012076225">
          <w:marLeft w:val="0"/>
          <w:marRight w:val="0"/>
          <w:marTop w:val="0"/>
          <w:marBottom w:val="0"/>
          <w:divBdr>
            <w:top w:val="none" w:sz="0" w:space="0" w:color="auto"/>
            <w:left w:val="none" w:sz="0" w:space="0" w:color="auto"/>
            <w:bottom w:val="none" w:sz="0" w:space="0" w:color="auto"/>
            <w:right w:val="none" w:sz="0" w:space="0" w:color="auto"/>
          </w:divBdr>
        </w:div>
        <w:div w:id="1836416305">
          <w:marLeft w:val="0"/>
          <w:marRight w:val="0"/>
          <w:marTop w:val="0"/>
          <w:marBottom w:val="0"/>
          <w:divBdr>
            <w:top w:val="none" w:sz="0" w:space="0" w:color="auto"/>
            <w:left w:val="none" w:sz="0" w:space="0" w:color="auto"/>
            <w:bottom w:val="none" w:sz="0" w:space="0" w:color="auto"/>
            <w:right w:val="none" w:sz="0" w:space="0" w:color="auto"/>
          </w:divBdr>
        </w:div>
      </w:divsChild>
    </w:div>
    <w:div w:id="1850825551">
      <w:bodyDiv w:val="1"/>
      <w:marLeft w:val="0"/>
      <w:marRight w:val="0"/>
      <w:marTop w:val="0"/>
      <w:marBottom w:val="0"/>
      <w:divBdr>
        <w:top w:val="none" w:sz="0" w:space="0" w:color="auto"/>
        <w:left w:val="none" w:sz="0" w:space="0" w:color="auto"/>
        <w:bottom w:val="none" w:sz="0" w:space="0" w:color="auto"/>
        <w:right w:val="none" w:sz="0" w:space="0" w:color="auto"/>
      </w:divBdr>
    </w:div>
    <w:div w:id="1872260782">
      <w:bodyDiv w:val="1"/>
      <w:marLeft w:val="0"/>
      <w:marRight w:val="0"/>
      <w:marTop w:val="0"/>
      <w:marBottom w:val="0"/>
      <w:divBdr>
        <w:top w:val="none" w:sz="0" w:space="0" w:color="auto"/>
        <w:left w:val="none" w:sz="0" w:space="0" w:color="auto"/>
        <w:bottom w:val="none" w:sz="0" w:space="0" w:color="auto"/>
        <w:right w:val="none" w:sz="0" w:space="0" w:color="auto"/>
      </w:divBdr>
      <w:divsChild>
        <w:div w:id="452941586">
          <w:marLeft w:val="0"/>
          <w:marRight w:val="0"/>
          <w:marTop w:val="0"/>
          <w:marBottom w:val="0"/>
          <w:divBdr>
            <w:top w:val="none" w:sz="0" w:space="0" w:color="auto"/>
            <w:left w:val="none" w:sz="0" w:space="0" w:color="auto"/>
            <w:bottom w:val="none" w:sz="0" w:space="0" w:color="auto"/>
            <w:right w:val="none" w:sz="0" w:space="0" w:color="auto"/>
          </w:divBdr>
          <w:divsChild>
            <w:div w:id="145167861">
              <w:marLeft w:val="0"/>
              <w:marRight w:val="0"/>
              <w:marTop w:val="0"/>
              <w:marBottom w:val="0"/>
              <w:divBdr>
                <w:top w:val="none" w:sz="0" w:space="0" w:color="auto"/>
                <w:left w:val="none" w:sz="0" w:space="0" w:color="auto"/>
                <w:bottom w:val="none" w:sz="0" w:space="0" w:color="auto"/>
                <w:right w:val="none" w:sz="0" w:space="0" w:color="auto"/>
              </w:divBdr>
            </w:div>
            <w:div w:id="732853601">
              <w:marLeft w:val="0"/>
              <w:marRight w:val="0"/>
              <w:marTop w:val="0"/>
              <w:marBottom w:val="0"/>
              <w:divBdr>
                <w:top w:val="none" w:sz="0" w:space="0" w:color="auto"/>
                <w:left w:val="none" w:sz="0" w:space="0" w:color="auto"/>
                <w:bottom w:val="none" w:sz="0" w:space="0" w:color="auto"/>
                <w:right w:val="none" w:sz="0" w:space="0" w:color="auto"/>
              </w:divBdr>
            </w:div>
            <w:div w:id="1606691804">
              <w:marLeft w:val="0"/>
              <w:marRight w:val="0"/>
              <w:marTop w:val="0"/>
              <w:marBottom w:val="0"/>
              <w:divBdr>
                <w:top w:val="none" w:sz="0" w:space="0" w:color="auto"/>
                <w:left w:val="none" w:sz="0" w:space="0" w:color="auto"/>
                <w:bottom w:val="none" w:sz="0" w:space="0" w:color="auto"/>
                <w:right w:val="none" w:sz="0" w:space="0" w:color="auto"/>
              </w:divBdr>
            </w:div>
            <w:div w:id="1629237435">
              <w:marLeft w:val="0"/>
              <w:marRight w:val="0"/>
              <w:marTop w:val="0"/>
              <w:marBottom w:val="0"/>
              <w:divBdr>
                <w:top w:val="none" w:sz="0" w:space="0" w:color="auto"/>
                <w:left w:val="none" w:sz="0" w:space="0" w:color="auto"/>
                <w:bottom w:val="none" w:sz="0" w:space="0" w:color="auto"/>
                <w:right w:val="none" w:sz="0" w:space="0" w:color="auto"/>
              </w:divBdr>
            </w:div>
            <w:div w:id="1951887492">
              <w:marLeft w:val="0"/>
              <w:marRight w:val="0"/>
              <w:marTop w:val="0"/>
              <w:marBottom w:val="0"/>
              <w:divBdr>
                <w:top w:val="none" w:sz="0" w:space="0" w:color="auto"/>
                <w:left w:val="none" w:sz="0" w:space="0" w:color="auto"/>
                <w:bottom w:val="none" w:sz="0" w:space="0" w:color="auto"/>
                <w:right w:val="none" w:sz="0" w:space="0" w:color="auto"/>
              </w:divBdr>
            </w:div>
            <w:div w:id="2124419808">
              <w:marLeft w:val="0"/>
              <w:marRight w:val="0"/>
              <w:marTop w:val="0"/>
              <w:marBottom w:val="0"/>
              <w:divBdr>
                <w:top w:val="none" w:sz="0" w:space="0" w:color="auto"/>
                <w:left w:val="none" w:sz="0" w:space="0" w:color="auto"/>
                <w:bottom w:val="none" w:sz="0" w:space="0" w:color="auto"/>
                <w:right w:val="none" w:sz="0" w:space="0" w:color="auto"/>
              </w:divBdr>
            </w:div>
          </w:divsChild>
        </w:div>
        <w:div w:id="1992562619">
          <w:marLeft w:val="0"/>
          <w:marRight w:val="0"/>
          <w:marTop w:val="0"/>
          <w:marBottom w:val="0"/>
          <w:divBdr>
            <w:top w:val="none" w:sz="0" w:space="0" w:color="auto"/>
            <w:left w:val="none" w:sz="0" w:space="0" w:color="auto"/>
            <w:bottom w:val="none" w:sz="0" w:space="0" w:color="auto"/>
            <w:right w:val="none" w:sz="0" w:space="0" w:color="auto"/>
          </w:divBdr>
          <w:divsChild>
            <w:div w:id="300500730">
              <w:marLeft w:val="0"/>
              <w:marRight w:val="0"/>
              <w:marTop w:val="30"/>
              <w:marBottom w:val="30"/>
              <w:divBdr>
                <w:top w:val="none" w:sz="0" w:space="0" w:color="auto"/>
                <w:left w:val="none" w:sz="0" w:space="0" w:color="auto"/>
                <w:bottom w:val="none" w:sz="0" w:space="0" w:color="auto"/>
                <w:right w:val="none" w:sz="0" w:space="0" w:color="auto"/>
              </w:divBdr>
              <w:divsChild>
                <w:div w:id="169953752">
                  <w:marLeft w:val="0"/>
                  <w:marRight w:val="0"/>
                  <w:marTop w:val="0"/>
                  <w:marBottom w:val="0"/>
                  <w:divBdr>
                    <w:top w:val="none" w:sz="0" w:space="0" w:color="auto"/>
                    <w:left w:val="none" w:sz="0" w:space="0" w:color="auto"/>
                    <w:bottom w:val="none" w:sz="0" w:space="0" w:color="auto"/>
                    <w:right w:val="none" w:sz="0" w:space="0" w:color="auto"/>
                  </w:divBdr>
                  <w:divsChild>
                    <w:div w:id="1386485655">
                      <w:marLeft w:val="0"/>
                      <w:marRight w:val="0"/>
                      <w:marTop w:val="0"/>
                      <w:marBottom w:val="0"/>
                      <w:divBdr>
                        <w:top w:val="none" w:sz="0" w:space="0" w:color="auto"/>
                        <w:left w:val="none" w:sz="0" w:space="0" w:color="auto"/>
                        <w:bottom w:val="none" w:sz="0" w:space="0" w:color="auto"/>
                        <w:right w:val="none" w:sz="0" w:space="0" w:color="auto"/>
                      </w:divBdr>
                    </w:div>
                  </w:divsChild>
                </w:div>
                <w:div w:id="810439488">
                  <w:marLeft w:val="0"/>
                  <w:marRight w:val="0"/>
                  <w:marTop w:val="0"/>
                  <w:marBottom w:val="0"/>
                  <w:divBdr>
                    <w:top w:val="none" w:sz="0" w:space="0" w:color="auto"/>
                    <w:left w:val="none" w:sz="0" w:space="0" w:color="auto"/>
                    <w:bottom w:val="none" w:sz="0" w:space="0" w:color="auto"/>
                    <w:right w:val="none" w:sz="0" w:space="0" w:color="auto"/>
                  </w:divBdr>
                  <w:divsChild>
                    <w:div w:id="688026410">
                      <w:marLeft w:val="0"/>
                      <w:marRight w:val="0"/>
                      <w:marTop w:val="0"/>
                      <w:marBottom w:val="0"/>
                      <w:divBdr>
                        <w:top w:val="none" w:sz="0" w:space="0" w:color="auto"/>
                        <w:left w:val="none" w:sz="0" w:space="0" w:color="auto"/>
                        <w:bottom w:val="none" w:sz="0" w:space="0" w:color="auto"/>
                        <w:right w:val="none" w:sz="0" w:space="0" w:color="auto"/>
                      </w:divBdr>
                    </w:div>
                  </w:divsChild>
                </w:div>
                <w:div w:id="921842351">
                  <w:marLeft w:val="0"/>
                  <w:marRight w:val="0"/>
                  <w:marTop w:val="0"/>
                  <w:marBottom w:val="0"/>
                  <w:divBdr>
                    <w:top w:val="none" w:sz="0" w:space="0" w:color="auto"/>
                    <w:left w:val="none" w:sz="0" w:space="0" w:color="auto"/>
                    <w:bottom w:val="none" w:sz="0" w:space="0" w:color="auto"/>
                    <w:right w:val="none" w:sz="0" w:space="0" w:color="auto"/>
                  </w:divBdr>
                  <w:divsChild>
                    <w:div w:id="1870483790">
                      <w:marLeft w:val="0"/>
                      <w:marRight w:val="0"/>
                      <w:marTop w:val="0"/>
                      <w:marBottom w:val="0"/>
                      <w:divBdr>
                        <w:top w:val="none" w:sz="0" w:space="0" w:color="auto"/>
                        <w:left w:val="none" w:sz="0" w:space="0" w:color="auto"/>
                        <w:bottom w:val="none" w:sz="0" w:space="0" w:color="auto"/>
                        <w:right w:val="none" w:sz="0" w:space="0" w:color="auto"/>
                      </w:divBdr>
                    </w:div>
                  </w:divsChild>
                </w:div>
                <w:div w:id="1784421149">
                  <w:marLeft w:val="0"/>
                  <w:marRight w:val="0"/>
                  <w:marTop w:val="0"/>
                  <w:marBottom w:val="0"/>
                  <w:divBdr>
                    <w:top w:val="none" w:sz="0" w:space="0" w:color="auto"/>
                    <w:left w:val="none" w:sz="0" w:space="0" w:color="auto"/>
                    <w:bottom w:val="none" w:sz="0" w:space="0" w:color="auto"/>
                    <w:right w:val="none" w:sz="0" w:space="0" w:color="auto"/>
                  </w:divBdr>
                  <w:divsChild>
                    <w:div w:id="3377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308474">
      <w:bodyDiv w:val="1"/>
      <w:marLeft w:val="0"/>
      <w:marRight w:val="0"/>
      <w:marTop w:val="0"/>
      <w:marBottom w:val="0"/>
      <w:divBdr>
        <w:top w:val="none" w:sz="0" w:space="0" w:color="auto"/>
        <w:left w:val="none" w:sz="0" w:space="0" w:color="auto"/>
        <w:bottom w:val="none" w:sz="0" w:space="0" w:color="auto"/>
        <w:right w:val="none" w:sz="0" w:space="0" w:color="auto"/>
      </w:divBdr>
    </w:div>
    <w:div w:id="1901404733">
      <w:bodyDiv w:val="1"/>
      <w:marLeft w:val="0"/>
      <w:marRight w:val="0"/>
      <w:marTop w:val="0"/>
      <w:marBottom w:val="0"/>
      <w:divBdr>
        <w:top w:val="none" w:sz="0" w:space="0" w:color="auto"/>
        <w:left w:val="none" w:sz="0" w:space="0" w:color="auto"/>
        <w:bottom w:val="none" w:sz="0" w:space="0" w:color="auto"/>
        <w:right w:val="none" w:sz="0" w:space="0" w:color="auto"/>
      </w:divBdr>
    </w:div>
    <w:div w:id="1901869204">
      <w:bodyDiv w:val="1"/>
      <w:marLeft w:val="0"/>
      <w:marRight w:val="0"/>
      <w:marTop w:val="0"/>
      <w:marBottom w:val="0"/>
      <w:divBdr>
        <w:top w:val="none" w:sz="0" w:space="0" w:color="auto"/>
        <w:left w:val="none" w:sz="0" w:space="0" w:color="auto"/>
        <w:bottom w:val="none" w:sz="0" w:space="0" w:color="auto"/>
        <w:right w:val="none" w:sz="0" w:space="0" w:color="auto"/>
      </w:divBdr>
      <w:divsChild>
        <w:div w:id="979189560">
          <w:marLeft w:val="0"/>
          <w:marRight w:val="0"/>
          <w:marTop w:val="0"/>
          <w:marBottom w:val="0"/>
          <w:divBdr>
            <w:top w:val="single" w:sz="8" w:space="9" w:color="9C9C9C"/>
            <w:left w:val="single" w:sz="8" w:space="9" w:color="9C9C9C"/>
            <w:bottom w:val="single" w:sz="8" w:space="9" w:color="9C9C9C"/>
            <w:right w:val="single" w:sz="8" w:space="9" w:color="9C9C9C"/>
          </w:divBdr>
        </w:div>
      </w:divsChild>
    </w:div>
    <w:div w:id="1936328001">
      <w:bodyDiv w:val="1"/>
      <w:marLeft w:val="0"/>
      <w:marRight w:val="0"/>
      <w:marTop w:val="0"/>
      <w:marBottom w:val="0"/>
      <w:divBdr>
        <w:top w:val="none" w:sz="0" w:space="0" w:color="auto"/>
        <w:left w:val="none" w:sz="0" w:space="0" w:color="auto"/>
        <w:bottom w:val="none" w:sz="0" w:space="0" w:color="auto"/>
        <w:right w:val="none" w:sz="0" w:space="0" w:color="auto"/>
      </w:divBdr>
    </w:div>
    <w:div w:id="1941985010">
      <w:bodyDiv w:val="1"/>
      <w:marLeft w:val="0"/>
      <w:marRight w:val="0"/>
      <w:marTop w:val="0"/>
      <w:marBottom w:val="0"/>
      <w:divBdr>
        <w:top w:val="none" w:sz="0" w:space="0" w:color="auto"/>
        <w:left w:val="none" w:sz="0" w:space="0" w:color="auto"/>
        <w:bottom w:val="none" w:sz="0" w:space="0" w:color="auto"/>
        <w:right w:val="none" w:sz="0" w:space="0" w:color="auto"/>
      </w:divBdr>
    </w:div>
    <w:div w:id="1943873239">
      <w:bodyDiv w:val="1"/>
      <w:marLeft w:val="0"/>
      <w:marRight w:val="0"/>
      <w:marTop w:val="0"/>
      <w:marBottom w:val="0"/>
      <w:divBdr>
        <w:top w:val="none" w:sz="0" w:space="0" w:color="auto"/>
        <w:left w:val="none" w:sz="0" w:space="0" w:color="auto"/>
        <w:bottom w:val="none" w:sz="0" w:space="0" w:color="auto"/>
        <w:right w:val="none" w:sz="0" w:space="0" w:color="auto"/>
      </w:divBdr>
    </w:div>
    <w:div w:id="1990356413">
      <w:bodyDiv w:val="1"/>
      <w:marLeft w:val="0"/>
      <w:marRight w:val="0"/>
      <w:marTop w:val="0"/>
      <w:marBottom w:val="0"/>
      <w:divBdr>
        <w:top w:val="none" w:sz="0" w:space="0" w:color="auto"/>
        <w:left w:val="none" w:sz="0" w:space="0" w:color="auto"/>
        <w:bottom w:val="none" w:sz="0" w:space="0" w:color="auto"/>
        <w:right w:val="none" w:sz="0" w:space="0" w:color="auto"/>
      </w:divBdr>
    </w:div>
    <w:div w:id="2025128942">
      <w:bodyDiv w:val="1"/>
      <w:marLeft w:val="0"/>
      <w:marRight w:val="0"/>
      <w:marTop w:val="0"/>
      <w:marBottom w:val="0"/>
      <w:divBdr>
        <w:top w:val="none" w:sz="0" w:space="0" w:color="auto"/>
        <w:left w:val="none" w:sz="0" w:space="0" w:color="auto"/>
        <w:bottom w:val="none" w:sz="0" w:space="0" w:color="auto"/>
        <w:right w:val="none" w:sz="0" w:space="0" w:color="auto"/>
      </w:divBdr>
      <w:divsChild>
        <w:div w:id="952438575">
          <w:marLeft w:val="0"/>
          <w:marRight w:val="0"/>
          <w:marTop w:val="0"/>
          <w:marBottom w:val="0"/>
          <w:divBdr>
            <w:top w:val="none" w:sz="0" w:space="0" w:color="auto"/>
            <w:left w:val="none" w:sz="0" w:space="0" w:color="auto"/>
            <w:bottom w:val="none" w:sz="0" w:space="0" w:color="auto"/>
            <w:right w:val="none" w:sz="0" w:space="0" w:color="auto"/>
          </w:divBdr>
          <w:divsChild>
            <w:div w:id="30230400">
              <w:marLeft w:val="0"/>
              <w:marRight w:val="0"/>
              <w:marTop w:val="0"/>
              <w:marBottom w:val="0"/>
              <w:divBdr>
                <w:top w:val="none" w:sz="0" w:space="0" w:color="auto"/>
                <w:left w:val="none" w:sz="0" w:space="0" w:color="auto"/>
                <w:bottom w:val="none" w:sz="0" w:space="0" w:color="auto"/>
                <w:right w:val="none" w:sz="0" w:space="0" w:color="auto"/>
              </w:divBdr>
            </w:div>
            <w:div w:id="78451902">
              <w:marLeft w:val="0"/>
              <w:marRight w:val="0"/>
              <w:marTop w:val="0"/>
              <w:marBottom w:val="0"/>
              <w:divBdr>
                <w:top w:val="none" w:sz="0" w:space="0" w:color="auto"/>
                <w:left w:val="none" w:sz="0" w:space="0" w:color="auto"/>
                <w:bottom w:val="none" w:sz="0" w:space="0" w:color="auto"/>
                <w:right w:val="none" w:sz="0" w:space="0" w:color="auto"/>
              </w:divBdr>
            </w:div>
            <w:div w:id="220485619">
              <w:marLeft w:val="0"/>
              <w:marRight w:val="0"/>
              <w:marTop w:val="0"/>
              <w:marBottom w:val="0"/>
              <w:divBdr>
                <w:top w:val="none" w:sz="0" w:space="0" w:color="auto"/>
                <w:left w:val="none" w:sz="0" w:space="0" w:color="auto"/>
                <w:bottom w:val="none" w:sz="0" w:space="0" w:color="auto"/>
                <w:right w:val="none" w:sz="0" w:space="0" w:color="auto"/>
              </w:divBdr>
            </w:div>
            <w:div w:id="449056309">
              <w:marLeft w:val="0"/>
              <w:marRight w:val="0"/>
              <w:marTop w:val="0"/>
              <w:marBottom w:val="0"/>
              <w:divBdr>
                <w:top w:val="none" w:sz="0" w:space="0" w:color="auto"/>
                <w:left w:val="none" w:sz="0" w:space="0" w:color="auto"/>
                <w:bottom w:val="none" w:sz="0" w:space="0" w:color="auto"/>
                <w:right w:val="none" w:sz="0" w:space="0" w:color="auto"/>
              </w:divBdr>
            </w:div>
            <w:div w:id="504982631">
              <w:marLeft w:val="0"/>
              <w:marRight w:val="0"/>
              <w:marTop w:val="0"/>
              <w:marBottom w:val="0"/>
              <w:divBdr>
                <w:top w:val="none" w:sz="0" w:space="0" w:color="auto"/>
                <w:left w:val="none" w:sz="0" w:space="0" w:color="auto"/>
                <w:bottom w:val="none" w:sz="0" w:space="0" w:color="auto"/>
                <w:right w:val="none" w:sz="0" w:space="0" w:color="auto"/>
              </w:divBdr>
            </w:div>
            <w:div w:id="566499588">
              <w:marLeft w:val="0"/>
              <w:marRight w:val="0"/>
              <w:marTop w:val="0"/>
              <w:marBottom w:val="0"/>
              <w:divBdr>
                <w:top w:val="none" w:sz="0" w:space="0" w:color="auto"/>
                <w:left w:val="none" w:sz="0" w:space="0" w:color="auto"/>
                <w:bottom w:val="none" w:sz="0" w:space="0" w:color="auto"/>
                <w:right w:val="none" w:sz="0" w:space="0" w:color="auto"/>
              </w:divBdr>
            </w:div>
            <w:div w:id="641498095">
              <w:marLeft w:val="0"/>
              <w:marRight w:val="0"/>
              <w:marTop w:val="0"/>
              <w:marBottom w:val="0"/>
              <w:divBdr>
                <w:top w:val="none" w:sz="0" w:space="0" w:color="auto"/>
                <w:left w:val="none" w:sz="0" w:space="0" w:color="auto"/>
                <w:bottom w:val="none" w:sz="0" w:space="0" w:color="auto"/>
                <w:right w:val="none" w:sz="0" w:space="0" w:color="auto"/>
              </w:divBdr>
            </w:div>
            <w:div w:id="1159152235">
              <w:marLeft w:val="0"/>
              <w:marRight w:val="0"/>
              <w:marTop w:val="0"/>
              <w:marBottom w:val="0"/>
              <w:divBdr>
                <w:top w:val="none" w:sz="0" w:space="0" w:color="auto"/>
                <w:left w:val="none" w:sz="0" w:space="0" w:color="auto"/>
                <w:bottom w:val="none" w:sz="0" w:space="0" w:color="auto"/>
                <w:right w:val="none" w:sz="0" w:space="0" w:color="auto"/>
              </w:divBdr>
            </w:div>
            <w:div w:id="1162357662">
              <w:marLeft w:val="0"/>
              <w:marRight w:val="0"/>
              <w:marTop w:val="0"/>
              <w:marBottom w:val="0"/>
              <w:divBdr>
                <w:top w:val="none" w:sz="0" w:space="0" w:color="auto"/>
                <w:left w:val="none" w:sz="0" w:space="0" w:color="auto"/>
                <w:bottom w:val="none" w:sz="0" w:space="0" w:color="auto"/>
                <w:right w:val="none" w:sz="0" w:space="0" w:color="auto"/>
              </w:divBdr>
            </w:div>
            <w:div w:id="1231383068">
              <w:marLeft w:val="0"/>
              <w:marRight w:val="0"/>
              <w:marTop w:val="0"/>
              <w:marBottom w:val="0"/>
              <w:divBdr>
                <w:top w:val="none" w:sz="0" w:space="0" w:color="auto"/>
                <w:left w:val="none" w:sz="0" w:space="0" w:color="auto"/>
                <w:bottom w:val="none" w:sz="0" w:space="0" w:color="auto"/>
                <w:right w:val="none" w:sz="0" w:space="0" w:color="auto"/>
              </w:divBdr>
            </w:div>
            <w:div w:id="1336028752">
              <w:marLeft w:val="0"/>
              <w:marRight w:val="0"/>
              <w:marTop w:val="0"/>
              <w:marBottom w:val="0"/>
              <w:divBdr>
                <w:top w:val="none" w:sz="0" w:space="0" w:color="auto"/>
                <w:left w:val="none" w:sz="0" w:space="0" w:color="auto"/>
                <w:bottom w:val="none" w:sz="0" w:space="0" w:color="auto"/>
                <w:right w:val="none" w:sz="0" w:space="0" w:color="auto"/>
              </w:divBdr>
            </w:div>
            <w:div w:id="1721586372">
              <w:marLeft w:val="0"/>
              <w:marRight w:val="0"/>
              <w:marTop w:val="0"/>
              <w:marBottom w:val="0"/>
              <w:divBdr>
                <w:top w:val="none" w:sz="0" w:space="0" w:color="auto"/>
                <w:left w:val="none" w:sz="0" w:space="0" w:color="auto"/>
                <w:bottom w:val="none" w:sz="0" w:space="0" w:color="auto"/>
                <w:right w:val="none" w:sz="0" w:space="0" w:color="auto"/>
              </w:divBdr>
            </w:div>
            <w:div w:id="1905098238">
              <w:marLeft w:val="0"/>
              <w:marRight w:val="0"/>
              <w:marTop w:val="0"/>
              <w:marBottom w:val="0"/>
              <w:divBdr>
                <w:top w:val="none" w:sz="0" w:space="0" w:color="auto"/>
                <w:left w:val="none" w:sz="0" w:space="0" w:color="auto"/>
                <w:bottom w:val="none" w:sz="0" w:space="0" w:color="auto"/>
                <w:right w:val="none" w:sz="0" w:space="0" w:color="auto"/>
              </w:divBdr>
            </w:div>
          </w:divsChild>
        </w:div>
        <w:div w:id="1128627354">
          <w:marLeft w:val="0"/>
          <w:marRight w:val="0"/>
          <w:marTop w:val="0"/>
          <w:marBottom w:val="0"/>
          <w:divBdr>
            <w:top w:val="none" w:sz="0" w:space="0" w:color="auto"/>
            <w:left w:val="none" w:sz="0" w:space="0" w:color="auto"/>
            <w:bottom w:val="none" w:sz="0" w:space="0" w:color="auto"/>
            <w:right w:val="none" w:sz="0" w:space="0" w:color="auto"/>
          </w:divBdr>
          <w:divsChild>
            <w:div w:id="254441952">
              <w:marLeft w:val="0"/>
              <w:marRight w:val="0"/>
              <w:marTop w:val="0"/>
              <w:marBottom w:val="0"/>
              <w:divBdr>
                <w:top w:val="none" w:sz="0" w:space="0" w:color="auto"/>
                <w:left w:val="none" w:sz="0" w:space="0" w:color="auto"/>
                <w:bottom w:val="none" w:sz="0" w:space="0" w:color="auto"/>
                <w:right w:val="none" w:sz="0" w:space="0" w:color="auto"/>
              </w:divBdr>
            </w:div>
            <w:div w:id="450444009">
              <w:marLeft w:val="0"/>
              <w:marRight w:val="0"/>
              <w:marTop w:val="0"/>
              <w:marBottom w:val="0"/>
              <w:divBdr>
                <w:top w:val="none" w:sz="0" w:space="0" w:color="auto"/>
                <w:left w:val="none" w:sz="0" w:space="0" w:color="auto"/>
                <w:bottom w:val="none" w:sz="0" w:space="0" w:color="auto"/>
                <w:right w:val="none" w:sz="0" w:space="0" w:color="auto"/>
              </w:divBdr>
            </w:div>
            <w:div w:id="640158809">
              <w:marLeft w:val="0"/>
              <w:marRight w:val="0"/>
              <w:marTop w:val="0"/>
              <w:marBottom w:val="0"/>
              <w:divBdr>
                <w:top w:val="none" w:sz="0" w:space="0" w:color="auto"/>
                <w:left w:val="none" w:sz="0" w:space="0" w:color="auto"/>
                <w:bottom w:val="none" w:sz="0" w:space="0" w:color="auto"/>
                <w:right w:val="none" w:sz="0" w:space="0" w:color="auto"/>
              </w:divBdr>
            </w:div>
            <w:div w:id="968827457">
              <w:marLeft w:val="0"/>
              <w:marRight w:val="0"/>
              <w:marTop w:val="0"/>
              <w:marBottom w:val="0"/>
              <w:divBdr>
                <w:top w:val="none" w:sz="0" w:space="0" w:color="auto"/>
                <w:left w:val="none" w:sz="0" w:space="0" w:color="auto"/>
                <w:bottom w:val="none" w:sz="0" w:space="0" w:color="auto"/>
                <w:right w:val="none" w:sz="0" w:space="0" w:color="auto"/>
              </w:divBdr>
            </w:div>
            <w:div w:id="987128814">
              <w:marLeft w:val="0"/>
              <w:marRight w:val="0"/>
              <w:marTop w:val="0"/>
              <w:marBottom w:val="0"/>
              <w:divBdr>
                <w:top w:val="none" w:sz="0" w:space="0" w:color="auto"/>
                <w:left w:val="none" w:sz="0" w:space="0" w:color="auto"/>
                <w:bottom w:val="none" w:sz="0" w:space="0" w:color="auto"/>
                <w:right w:val="none" w:sz="0" w:space="0" w:color="auto"/>
              </w:divBdr>
            </w:div>
            <w:div w:id="1337228747">
              <w:marLeft w:val="0"/>
              <w:marRight w:val="0"/>
              <w:marTop w:val="0"/>
              <w:marBottom w:val="0"/>
              <w:divBdr>
                <w:top w:val="none" w:sz="0" w:space="0" w:color="auto"/>
                <w:left w:val="none" w:sz="0" w:space="0" w:color="auto"/>
                <w:bottom w:val="none" w:sz="0" w:space="0" w:color="auto"/>
                <w:right w:val="none" w:sz="0" w:space="0" w:color="auto"/>
              </w:divBdr>
            </w:div>
            <w:div w:id="2025015246">
              <w:marLeft w:val="0"/>
              <w:marRight w:val="0"/>
              <w:marTop w:val="0"/>
              <w:marBottom w:val="0"/>
              <w:divBdr>
                <w:top w:val="none" w:sz="0" w:space="0" w:color="auto"/>
                <w:left w:val="none" w:sz="0" w:space="0" w:color="auto"/>
                <w:bottom w:val="none" w:sz="0" w:space="0" w:color="auto"/>
                <w:right w:val="none" w:sz="0" w:space="0" w:color="auto"/>
              </w:divBdr>
            </w:div>
            <w:div w:id="2118285556">
              <w:marLeft w:val="0"/>
              <w:marRight w:val="0"/>
              <w:marTop w:val="0"/>
              <w:marBottom w:val="0"/>
              <w:divBdr>
                <w:top w:val="none" w:sz="0" w:space="0" w:color="auto"/>
                <w:left w:val="none" w:sz="0" w:space="0" w:color="auto"/>
                <w:bottom w:val="none" w:sz="0" w:space="0" w:color="auto"/>
                <w:right w:val="none" w:sz="0" w:space="0" w:color="auto"/>
              </w:divBdr>
            </w:div>
          </w:divsChild>
        </w:div>
        <w:div w:id="1282296412">
          <w:marLeft w:val="0"/>
          <w:marRight w:val="0"/>
          <w:marTop w:val="0"/>
          <w:marBottom w:val="0"/>
          <w:divBdr>
            <w:top w:val="none" w:sz="0" w:space="0" w:color="auto"/>
            <w:left w:val="none" w:sz="0" w:space="0" w:color="auto"/>
            <w:bottom w:val="none" w:sz="0" w:space="0" w:color="auto"/>
            <w:right w:val="none" w:sz="0" w:space="0" w:color="auto"/>
          </w:divBdr>
          <w:divsChild>
            <w:div w:id="40793282">
              <w:marLeft w:val="0"/>
              <w:marRight w:val="0"/>
              <w:marTop w:val="0"/>
              <w:marBottom w:val="0"/>
              <w:divBdr>
                <w:top w:val="none" w:sz="0" w:space="0" w:color="auto"/>
                <w:left w:val="none" w:sz="0" w:space="0" w:color="auto"/>
                <w:bottom w:val="none" w:sz="0" w:space="0" w:color="auto"/>
                <w:right w:val="none" w:sz="0" w:space="0" w:color="auto"/>
              </w:divBdr>
            </w:div>
            <w:div w:id="49353240">
              <w:marLeft w:val="0"/>
              <w:marRight w:val="0"/>
              <w:marTop w:val="0"/>
              <w:marBottom w:val="0"/>
              <w:divBdr>
                <w:top w:val="none" w:sz="0" w:space="0" w:color="auto"/>
                <w:left w:val="none" w:sz="0" w:space="0" w:color="auto"/>
                <w:bottom w:val="none" w:sz="0" w:space="0" w:color="auto"/>
                <w:right w:val="none" w:sz="0" w:space="0" w:color="auto"/>
              </w:divBdr>
            </w:div>
            <w:div w:id="348987138">
              <w:marLeft w:val="0"/>
              <w:marRight w:val="0"/>
              <w:marTop w:val="0"/>
              <w:marBottom w:val="0"/>
              <w:divBdr>
                <w:top w:val="none" w:sz="0" w:space="0" w:color="auto"/>
                <w:left w:val="none" w:sz="0" w:space="0" w:color="auto"/>
                <w:bottom w:val="none" w:sz="0" w:space="0" w:color="auto"/>
                <w:right w:val="none" w:sz="0" w:space="0" w:color="auto"/>
              </w:divBdr>
            </w:div>
            <w:div w:id="930352437">
              <w:marLeft w:val="0"/>
              <w:marRight w:val="0"/>
              <w:marTop w:val="0"/>
              <w:marBottom w:val="0"/>
              <w:divBdr>
                <w:top w:val="none" w:sz="0" w:space="0" w:color="auto"/>
                <w:left w:val="none" w:sz="0" w:space="0" w:color="auto"/>
                <w:bottom w:val="none" w:sz="0" w:space="0" w:color="auto"/>
                <w:right w:val="none" w:sz="0" w:space="0" w:color="auto"/>
              </w:divBdr>
            </w:div>
            <w:div w:id="1056508329">
              <w:marLeft w:val="0"/>
              <w:marRight w:val="0"/>
              <w:marTop w:val="0"/>
              <w:marBottom w:val="0"/>
              <w:divBdr>
                <w:top w:val="none" w:sz="0" w:space="0" w:color="auto"/>
                <w:left w:val="none" w:sz="0" w:space="0" w:color="auto"/>
                <w:bottom w:val="none" w:sz="0" w:space="0" w:color="auto"/>
                <w:right w:val="none" w:sz="0" w:space="0" w:color="auto"/>
              </w:divBdr>
            </w:div>
            <w:div w:id="1087463983">
              <w:marLeft w:val="0"/>
              <w:marRight w:val="0"/>
              <w:marTop w:val="0"/>
              <w:marBottom w:val="0"/>
              <w:divBdr>
                <w:top w:val="none" w:sz="0" w:space="0" w:color="auto"/>
                <w:left w:val="none" w:sz="0" w:space="0" w:color="auto"/>
                <w:bottom w:val="none" w:sz="0" w:space="0" w:color="auto"/>
                <w:right w:val="none" w:sz="0" w:space="0" w:color="auto"/>
              </w:divBdr>
            </w:div>
            <w:div w:id="1180041584">
              <w:marLeft w:val="0"/>
              <w:marRight w:val="0"/>
              <w:marTop w:val="0"/>
              <w:marBottom w:val="0"/>
              <w:divBdr>
                <w:top w:val="none" w:sz="0" w:space="0" w:color="auto"/>
                <w:left w:val="none" w:sz="0" w:space="0" w:color="auto"/>
                <w:bottom w:val="none" w:sz="0" w:space="0" w:color="auto"/>
                <w:right w:val="none" w:sz="0" w:space="0" w:color="auto"/>
              </w:divBdr>
            </w:div>
            <w:div w:id="1329485126">
              <w:marLeft w:val="0"/>
              <w:marRight w:val="0"/>
              <w:marTop w:val="0"/>
              <w:marBottom w:val="0"/>
              <w:divBdr>
                <w:top w:val="none" w:sz="0" w:space="0" w:color="auto"/>
                <w:left w:val="none" w:sz="0" w:space="0" w:color="auto"/>
                <w:bottom w:val="none" w:sz="0" w:space="0" w:color="auto"/>
                <w:right w:val="none" w:sz="0" w:space="0" w:color="auto"/>
              </w:divBdr>
            </w:div>
            <w:div w:id="1651792614">
              <w:marLeft w:val="0"/>
              <w:marRight w:val="0"/>
              <w:marTop w:val="0"/>
              <w:marBottom w:val="0"/>
              <w:divBdr>
                <w:top w:val="none" w:sz="0" w:space="0" w:color="auto"/>
                <w:left w:val="none" w:sz="0" w:space="0" w:color="auto"/>
                <w:bottom w:val="none" w:sz="0" w:space="0" w:color="auto"/>
                <w:right w:val="none" w:sz="0" w:space="0" w:color="auto"/>
              </w:divBdr>
            </w:div>
            <w:div w:id="1825118639">
              <w:marLeft w:val="0"/>
              <w:marRight w:val="0"/>
              <w:marTop w:val="0"/>
              <w:marBottom w:val="0"/>
              <w:divBdr>
                <w:top w:val="none" w:sz="0" w:space="0" w:color="auto"/>
                <w:left w:val="none" w:sz="0" w:space="0" w:color="auto"/>
                <w:bottom w:val="none" w:sz="0" w:space="0" w:color="auto"/>
                <w:right w:val="none" w:sz="0" w:space="0" w:color="auto"/>
              </w:divBdr>
            </w:div>
            <w:div w:id="1975482805">
              <w:marLeft w:val="0"/>
              <w:marRight w:val="0"/>
              <w:marTop w:val="0"/>
              <w:marBottom w:val="0"/>
              <w:divBdr>
                <w:top w:val="none" w:sz="0" w:space="0" w:color="auto"/>
                <w:left w:val="none" w:sz="0" w:space="0" w:color="auto"/>
                <w:bottom w:val="none" w:sz="0" w:space="0" w:color="auto"/>
                <w:right w:val="none" w:sz="0" w:space="0" w:color="auto"/>
              </w:divBdr>
            </w:div>
          </w:divsChild>
        </w:div>
        <w:div w:id="1553274084">
          <w:marLeft w:val="0"/>
          <w:marRight w:val="0"/>
          <w:marTop w:val="0"/>
          <w:marBottom w:val="0"/>
          <w:divBdr>
            <w:top w:val="none" w:sz="0" w:space="0" w:color="auto"/>
            <w:left w:val="none" w:sz="0" w:space="0" w:color="auto"/>
            <w:bottom w:val="none" w:sz="0" w:space="0" w:color="auto"/>
            <w:right w:val="none" w:sz="0" w:space="0" w:color="auto"/>
          </w:divBdr>
          <w:divsChild>
            <w:div w:id="24868483">
              <w:marLeft w:val="0"/>
              <w:marRight w:val="0"/>
              <w:marTop w:val="0"/>
              <w:marBottom w:val="0"/>
              <w:divBdr>
                <w:top w:val="none" w:sz="0" w:space="0" w:color="auto"/>
                <w:left w:val="none" w:sz="0" w:space="0" w:color="auto"/>
                <w:bottom w:val="none" w:sz="0" w:space="0" w:color="auto"/>
                <w:right w:val="none" w:sz="0" w:space="0" w:color="auto"/>
              </w:divBdr>
            </w:div>
            <w:div w:id="185992007">
              <w:marLeft w:val="0"/>
              <w:marRight w:val="0"/>
              <w:marTop w:val="0"/>
              <w:marBottom w:val="0"/>
              <w:divBdr>
                <w:top w:val="none" w:sz="0" w:space="0" w:color="auto"/>
                <w:left w:val="none" w:sz="0" w:space="0" w:color="auto"/>
                <w:bottom w:val="none" w:sz="0" w:space="0" w:color="auto"/>
                <w:right w:val="none" w:sz="0" w:space="0" w:color="auto"/>
              </w:divBdr>
            </w:div>
            <w:div w:id="513032856">
              <w:marLeft w:val="0"/>
              <w:marRight w:val="0"/>
              <w:marTop w:val="0"/>
              <w:marBottom w:val="0"/>
              <w:divBdr>
                <w:top w:val="none" w:sz="0" w:space="0" w:color="auto"/>
                <w:left w:val="none" w:sz="0" w:space="0" w:color="auto"/>
                <w:bottom w:val="none" w:sz="0" w:space="0" w:color="auto"/>
                <w:right w:val="none" w:sz="0" w:space="0" w:color="auto"/>
              </w:divBdr>
            </w:div>
            <w:div w:id="556091047">
              <w:marLeft w:val="0"/>
              <w:marRight w:val="0"/>
              <w:marTop w:val="0"/>
              <w:marBottom w:val="0"/>
              <w:divBdr>
                <w:top w:val="none" w:sz="0" w:space="0" w:color="auto"/>
                <w:left w:val="none" w:sz="0" w:space="0" w:color="auto"/>
                <w:bottom w:val="none" w:sz="0" w:space="0" w:color="auto"/>
                <w:right w:val="none" w:sz="0" w:space="0" w:color="auto"/>
              </w:divBdr>
            </w:div>
            <w:div w:id="573319251">
              <w:marLeft w:val="0"/>
              <w:marRight w:val="0"/>
              <w:marTop w:val="0"/>
              <w:marBottom w:val="0"/>
              <w:divBdr>
                <w:top w:val="none" w:sz="0" w:space="0" w:color="auto"/>
                <w:left w:val="none" w:sz="0" w:space="0" w:color="auto"/>
                <w:bottom w:val="none" w:sz="0" w:space="0" w:color="auto"/>
                <w:right w:val="none" w:sz="0" w:space="0" w:color="auto"/>
              </w:divBdr>
            </w:div>
            <w:div w:id="966081915">
              <w:marLeft w:val="0"/>
              <w:marRight w:val="0"/>
              <w:marTop w:val="0"/>
              <w:marBottom w:val="0"/>
              <w:divBdr>
                <w:top w:val="none" w:sz="0" w:space="0" w:color="auto"/>
                <w:left w:val="none" w:sz="0" w:space="0" w:color="auto"/>
                <w:bottom w:val="none" w:sz="0" w:space="0" w:color="auto"/>
                <w:right w:val="none" w:sz="0" w:space="0" w:color="auto"/>
              </w:divBdr>
            </w:div>
            <w:div w:id="977997681">
              <w:marLeft w:val="0"/>
              <w:marRight w:val="0"/>
              <w:marTop w:val="0"/>
              <w:marBottom w:val="0"/>
              <w:divBdr>
                <w:top w:val="none" w:sz="0" w:space="0" w:color="auto"/>
                <w:left w:val="none" w:sz="0" w:space="0" w:color="auto"/>
                <w:bottom w:val="none" w:sz="0" w:space="0" w:color="auto"/>
                <w:right w:val="none" w:sz="0" w:space="0" w:color="auto"/>
              </w:divBdr>
            </w:div>
            <w:div w:id="1148322323">
              <w:marLeft w:val="0"/>
              <w:marRight w:val="0"/>
              <w:marTop w:val="0"/>
              <w:marBottom w:val="0"/>
              <w:divBdr>
                <w:top w:val="none" w:sz="0" w:space="0" w:color="auto"/>
                <w:left w:val="none" w:sz="0" w:space="0" w:color="auto"/>
                <w:bottom w:val="none" w:sz="0" w:space="0" w:color="auto"/>
                <w:right w:val="none" w:sz="0" w:space="0" w:color="auto"/>
              </w:divBdr>
            </w:div>
            <w:div w:id="1165705720">
              <w:marLeft w:val="0"/>
              <w:marRight w:val="0"/>
              <w:marTop w:val="0"/>
              <w:marBottom w:val="0"/>
              <w:divBdr>
                <w:top w:val="none" w:sz="0" w:space="0" w:color="auto"/>
                <w:left w:val="none" w:sz="0" w:space="0" w:color="auto"/>
                <w:bottom w:val="none" w:sz="0" w:space="0" w:color="auto"/>
                <w:right w:val="none" w:sz="0" w:space="0" w:color="auto"/>
              </w:divBdr>
            </w:div>
            <w:div w:id="1372729491">
              <w:marLeft w:val="0"/>
              <w:marRight w:val="0"/>
              <w:marTop w:val="0"/>
              <w:marBottom w:val="0"/>
              <w:divBdr>
                <w:top w:val="none" w:sz="0" w:space="0" w:color="auto"/>
                <w:left w:val="none" w:sz="0" w:space="0" w:color="auto"/>
                <w:bottom w:val="none" w:sz="0" w:space="0" w:color="auto"/>
                <w:right w:val="none" w:sz="0" w:space="0" w:color="auto"/>
              </w:divBdr>
            </w:div>
            <w:div w:id="1425689786">
              <w:marLeft w:val="0"/>
              <w:marRight w:val="0"/>
              <w:marTop w:val="0"/>
              <w:marBottom w:val="0"/>
              <w:divBdr>
                <w:top w:val="none" w:sz="0" w:space="0" w:color="auto"/>
                <w:left w:val="none" w:sz="0" w:space="0" w:color="auto"/>
                <w:bottom w:val="none" w:sz="0" w:space="0" w:color="auto"/>
                <w:right w:val="none" w:sz="0" w:space="0" w:color="auto"/>
              </w:divBdr>
            </w:div>
            <w:div w:id="1847288748">
              <w:marLeft w:val="0"/>
              <w:marRight w:val="0"/>
              <w:marTop w:val="0"/>
              <w:marBottom w:val="0"/>
              <w:divBdr>
                <w:top w:val="none" w:sz="0" w:space="0" w:color="auto"/>
                <w:left w:val="none" w:sz="0" w:space="0" w:color="auto"/>
                <w:bottom w:val="none" w:sz="0" w:space="0" w:color="auto"/>
                <w:right w:val="none" w:sz="0" w:space="0" w:color="auto"/>
              </w:divBdr>
            </w:div>
            <w:div w:id="1905137373">
              <w:marLeft w:val="0"/>
              <w:marRight w:val="0"/>
              <w:marTop w:val="0"/>
              <w:marBottom w:val="0"/>
              <w:divBdr>
                <w:top w:val="none" w:sz="0" w:space="0" w:color="auto"/>
                <w:left w:val="none" w:sz="0" w:space="0" w:color="auto"/>
                <w:bottom w:val="none" w:sz="0" w:space="0" w:color="auto"/>
                <w:right w:val="none" w:sz="0" w:space="0" w:color="auto"/>
              </w:divBdr>
            </w:div>
            <w:div w:id="2054691433">
              <w:marLeft w:val="0"/>
              <w:marRight w:val="0"/>
              <w:marTop w:val="0"/>
              <w:marBottom w:val="0"/>
              <w:divBdr>
                <w:top w:val="none" w:sz="0" w:space="0" w:color="auto"/>
                <w:left w:val="none" w:sz="0" w:space="0" w:color="auto"/>
                <w:bottom w:val="none" w:sz="0" w:space="0" w:color="auto"/>
                <w:right w:val="none" w:sz="0" w:space="0" w:color="auto"/>
              </w:divBdr>
            </w:div>
            <w:div w:id="2130468579">
              <w:marLeft w:val="0"/>
              <w:marRight w:val="0"/>
              <w:marTop w:val="0"/>
              <w:marBottom w:val="0"/>
              <w:divBdr>
                <w:top w:val="none" w:sz="0" w:space="0" w:color="auto"/>
                <w:left w:val="none" w:sz="0" w:space="0" w:color="auto"/>
                <w:bottom w:val="none" w:sz="0" w:space="0" w:color="auto"/>
                <w:right w:val="none" w:sz="0" w:space="0" w:color="auto"/>
              </w:divBdr>
            </w:div>
          </w:divsChild>
        </w:div>
        <w:div w:id="1801219360">
          <w:marLeft w:val="0"/>
          <w:marRight w:val="0"/>
          <w:marTop w:val="0"/>
          <w:marBottom w:val="0"/>
          <w:divBdr>
            <w:top w:val="none" w:sz="0" w:space="0" w:color="auto"/>
            <w:left w:val="none" w:sz="0" w:space="0" w:color="auto"/>
            <w:bottom w:val="none" w:sz="0" w:space="0" w:color="auto"/>
            <w:right w:val="none" w:sz="0" w:space="0" w:color="auto"/>
          </w:divBdr>
          <w:divsChild>
            <w:div w:id="26758289">
              <w:marLeft w:val="0"/>
              <w:marRight w:val="0"/>
              <w:marTop w:val="0"/>
              <w:marBottom w:val="0"/>
              <w:divBdr>
                <w:top w:val="none" w:sz="0" w:space="0" w:color="auto"/>
                <w:left w:val="none" w:sz="0" w:space="0" w:color="auto"/>
                <w:bottom w:val="none" w:sz="0" w:space="0" w:color="auto"/>
                <w:right w:val="none" w:sz="0" w:space="0" w:color="auto"/>
              </w:divBdr>
            </w:div>
            <w:div w:id="232546465">
              <w:marLeft w:val="0"/>
              <w:marRight w:val="0"/>
              <w:marTop w:val="0"/>
              <w:marBottom w:val="0"/>
              <w:divBdr>
                <w:top w:val="none" w:sz="0" w:space="0" w:color="auto"/>
                <w:left w:val="none" w:sz="0" w:space="0" w:color="auto"/>
                <w:bottom w:val="none" w:sz="0" w:space="0" w:color="auto"/>
                <w:right w:val="none" w:sz="0" w:space="0" w:color="auto"/>
              </w:divBdr>
            </w:div>
            <w:div w:id="382562660">
              <w:marLeft w:val="0"/>
              <w:marRight w:val="0"/>
              <w:marTop w:val="0"/>
              <w:marBottom w:val="0"/>
              <w:divBdr>
                <w:top w:val="none" w:sz="0" w:space="0" w:color="auto"/>
                <w:left w:val="none" w:sz="0" w:space="0" w:color="auto"/>
                <w:bottom w:val="none" w:sz="0" w:space="0" w:color="auto"/>
                <w:right w:val="none" w:sz="0" w:space="0" w:color="auto"/>
              </w:divBdr>
            </w:div>
            <w:div w:id="420489750">
              <w:marLeft w:val="0"/>
              <w:marRight w:val="0"/>
              <w:marTop w:val="0"/>
              <w:marBottom w:val="0"/>
              <w:divBdr>
                <w:top w:val="none" w:sz="0" w:space="0" w:color="auto"/>
                <w:left w:val="none" w:sz="0" w:space="0" w:color="auto"/>
                <w:bottom w:val="none" w:sz="0" w:space="0" w:color="auto"/>
                <w:right w:val="none" w:sz="0" w:space="0" w:color="auto"/>
              </w:divBdr>
            </w:div>
            <w:div w:id="529412706">
              <w:marLeft w:val="0"/>
              <w:marRight w:val="0"/>
              <w:marTop w:val="0"/>
              <w:marBottom w:val="0"/>
              <w:divBdr>
                <w:top w:val="none" w:sz="0" w:space="0" w:color="auto"/>
                <w:left w:val="none" w:sz="0" w:space="0" w:color="auto"/>
                <w:bottom w:val="none" w:sz="0" w:space="0" w:color="auto"/>
                <w:right w:val="none" w:sz="0" w:space="0" w:color="auto"/>
              </w:divBdr>
            </w:div>
            <w:div w:id="639116500">
              <w:marLeft w:val="0"/>
              <w:marRight w:val="0"/>
              <w:marTop w:val="0"/>
              <w:marBottom w:val="0"/>
              <w:divBdr>
                <w:top w:val="none" w:sz="0" w:space="0" w:color="auto"/>
                <w:left w:val="none" w:sz="0" w:space="0" w:color="auto"/>
                <w:bottom w:val="none" w:sz="0" w:space="0" w:color="auto"/>
                <w:right w:val="none" w:sz="0" w:space="0" w:color="auto"/>
              </w:divBdr>
            </w:div>
            <w:div w:id="642009529">
              <w:marLeft w:val="0"/>
              <w:marRight w:val="0"/>
              <w:marTop w:val="0"/>
              <w:marBottom w:val="0"/>
              <w:divBdr>
                <w:top w:val="none" w:sz="0" w:space="0" w:color="auto"/>
                <w:left w:val="none" w:sz="0" w:space="0" w:color="auto"/>
                <w:bottom w:val="none" w:sz="0" w:space="0" w:color="auto"/>
                <w:right w:val="none" w:sz="0" w:space="0" w:color="auto"/>
              </w:divBdr>
            </w:div>
            <w:div w:id="867566418">
              <w:marLeft w:val="0"/>
              <w:marRight w:val="0"/>
              <w:marTop w:val="0"/>
              <w:marBottom w:val="0"/>
              <w:divBdr>
                <w:top w:val="none" w:sz="0" w:space="0" w:color="auto"/>
                <w:left w:val="none" w:sz="0" w:space="0" w:color="auto"/>
                <w:bottom w:val="none" w:sz="0" w:space="0" w:color="auto"/>
                <w:right w:val="none" w:sz="0" w:space="0" w:color="auto"/>
              </w:divBdr>
            </w:div>
            <w:div w:id="926503771">
              <w:marLeft w:val="0"/>
              <w:marRight w:val="0"/>
              <w:marTop w:val="0"/>
              <w:marBottom w:val="0"/>
              <w:divBdr>
                <w:top w:val="none" w:sz="0" w:space="0" w:color="auto"/>
                <w:left w:val="none" w:sz="0" w:space="0" w:color="auto"/>
                <w:bottom w:val="none" w:sz="0" w:space="0" w:color="auto"/>
                <w:right w:val="none" w:sz="0" w:space="0" w:color="auto"/>
              </w:divBdr>
            </w:div>
            <w:div w:id="1183473423">
              <w:marLeft w:val="0"/>
              <w:marRight w:val="0"/>
              <w:marTop w:val="0"/>
              <w:marBottom w:val="0"/>
              <w:divBdr>
                <w:top w:val="none" w:sz="0" w:space="0" w:color="auto"/>
                <w:left w:val="none" w:sz="0" w:space="0" w:color="auto"/>
                <w:bottom w:val="none" w:sz="0" w:space="0" w:color="auto"/>
                <w:right w:val="none" w:sz="0" w:space="0" w:color="auto"/>
              </w:divBdr>
            </w:div>
            <w:div w:id="1544291932">
              <w:marLeft w:val="0"/>
              <w:marRight w:val="0"/>
              <w:marTop w:val="0"/>
              <w:marBottom w:val="0"/>
              <w:divBdr>
                <w:top w:val="none" w:sz="0" w:space="0" w:color="auto"/>
                <w:left w:val="none" w:sz="0" w:space="0" w:color="auto"/>
                <w:bottom w:val="none" w:sz="0" w:space="0" w:color="auto"/>
                <w:right w:val="none" w:sz="0" w:space="0" w:color="auto"/>
              </w:divBdr>
            </w:div>
            <w:div w:id="1665933235">
              <w:marLeft w:val="0"/>
              <w:marRight w:val="0"/>
              <w:marTop w:val="0"/>
              <w:marBottom w:val="0"/>
              <w:divBdr>
                <w:top w:val="none" w:sz="0" w:space="0" w:color="auto"/>
                <w:left w:val="none" w:sz="0" w:space="0" w:color="auto"/>
                <w:bottom w:val="none" w:sz="0" w:space="0" w:color="auto"/>
                <w:right w:val="none" w:sz="0" w:space="0" w:color="auto"/>
              </w:divBdr>
            </w:div>
            <w:div w:id="1745882625">
              <w:marLeft w:val="0"/>
              <w:marRight w:val="0"/>
              <w:marTop w:val="0"/>
              <w:marBottom w:val="0"/>
              <w:divBdr>
                <w:top w:val="none" w:sz="0" w:space="0" w:color="auto"/>
                <w:left w:val="none" w:sz="0" w:space="0" w:color="auto"/>
                <w:bottom w:val="none" w:sz="0" w:space="0" w:color="auto"/>
                <w:right w:val="none" w:sz="0" w:space="0" w:color="auto"/>
              </w:divBdr>
            </w:div>
            <w:div w:id="1769885612">
              <w:marLeft w:val="0"/>
              <w:marRight w:val="0"/>
              <w:marTop w:val="0"/>
              <w:marBottom w:val="0"/>
              <w:divBdr>
                <w:top w:val="none" w:sz="0" w:space="0" w:color="auto"/>
                <w:left w:val="none" w:sz="0" w:space="0" w:color="auto"/>
                <w:bottom w:val="none" w:sz="0" w:space="0" w:color="auto"/>
                <w:right w:val="none" w:sz="0" w:space="0" w:color="auto"/>
              </w:divBdr>
            </w:div>
            <w:div w:id="1827933751">
              <w:marLeft w:val="0"/>
              <w:marRight w:val="0"/>
              <w:marTop w:val="0"/>
              <w:marBottom w:val="0"/>
              <w:divBdr>
                <w:top w:val="none" w:sz="0" w:space="0" w:color="auto"/>
                <w:left w:val="none" w:sz="0" w:space="0" w:color="auto"/>
                <w:bottom w:val="none" w:sz="0" w:space="0" w:color="auto"/>
                <w:right w:val="none" w:sz="0" w:space="0" w:color="auto"/>
              </w:divBdr>
            </w:div>
            <w:div w:id="202312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364267">
      <w:bodyDiv w:val="1"/>
      <w:marLeft w:val="0"/>
      <w:marRight w:val="0"/>
      <w:marTop w:val="0"/>
      <w:marBottom w:val="0"/>
      <w:divBdr>
        <w:top w:val="none" w:sz="0" w:space="0" w:color="auto"/>
        <w:left w:val="none" w:sz="0" w:space="0" w:color="auto"/>
        <w:bottom w:val="none" w:sz="0" w:space="0" w:color="auto"/>
        <w:right w:val="none" w:sz="0" w:space="0" w:color="auto"/>
      </w:divBdr>
      <w:divsChild>
        <w:div w:id="256400658">
          <w:marLeft w:val="0"/>
          <w:marRight w:val="0"/>
          <w:marTop w:val="0"/>
          <w:marBottom w:val="0"/>
          <w:divBdr>
            <w:top w:val="none" w:sz="0" w:space="0" w:color="auto"/>
            <w:left w:val="none" w:sz="0" w:space="0" w:color="auto"/>
            <w:bottom w:val="none" w:sz="0" w:space="0" w:color="auto"/>
            <w:right w:val="none" w:sz="0" w:space="0" w:color="auto"/>
          </w:divBdr>
        </w:div>
        <w:div w:id="261031590">
          <w:marLeft w:val="0"/>
          <w:marRight w:val="0"/>
          <w:marTop w:val="0"/>
          <w:marBottom w:val="0"/>
          <w:divBdr>
            <w:top w:val="none" w:sz="0" w:space="0" w:color="auto"/>
            <w:left w:val="none" w:sz="0" w:space="0" w:color="auto"/>
            <w:bottom w:val="none" w:sz="0" w:space="0" w:color="auto"/>
            <w:right w:val="none" w:sz="0" w:space="0" w:color="auto"/>
          </w:divBdr>
        </w:div>
        <w:div w:id="322857698">
          <w:marLeft w:val="0"/>
          <w:marRight w:val="0"/>
          <w:marTop w:val="0"/>
          <w:marBottom w:val="0"/>
          <w:divBdr>
            <w:top w:val="none" w:sz="0" w:space="0" w:color="auto"/>
            <w:left w:val="none" w:sz="0" w:space="0" w:color="auto"/>
            <w:bottom w:val="none" w:sz="0" w:space="0" w:color="auto"/>
            <w:right w:val="none" w:sz="0" w:space="0" w:color="auto"/>
          </w:divBdr>
        </w:div>
        <w:div w:id="568229690">
          <w:marLeft w:val="0"/>
          <w:marRight w:val="0"/>
          <w:marTop w:val="0"/>
          <w:marBottom w:val="0"/>
          <w:divBdr>
            <w:top w:val="none" w:sz="0" w:space="0" w:color="auto"/>
            <w:left w:val="none" w:sz="0" w:space="0" w:color="auto"/>
            <w:bottom w:val="none" w:sz="0" w:space="0" w:color="auto"/>
            <w:right w:val="none" w:sz="0" w:space="0" w:color="auto"/>
          </w:divBdr>
        </w:div>
        <w:div w:id="815873265">
          <w:marLeft w:val="0"/>
          <w:marRight w:val="0"/>
          <w:marTop w:val="0"/>
          <w:marBottom w:val="0"/>
          <w:divBdr>
            <w:top w:val="none" w:sz="0" w:space="0" w:color="auto"/>
            <w:left w:val="none" w:sz="0" w:space="0" w:color="auto"/>
            <w:bottom w:val="none" w:sz="0" w:space="0" w:color="auto"/>
            <w:right w:val="none" w:sz="0" w:space="0" w:color="auto"/>
          </w:divBdr>
        </w:div>
        <w:div w:id="827987377">
          <w:marLeft w:val="0"/>
          <w:marRight w:val="0"/>
          <w:marTop w:val="0"/>
          <w:marBottom w:val="0"/>
          <w:divBdr>
            <w:top w:val="none" w:sz="0" w:space="0" w:color="auto"/>
            <w:left w:val="none" w:sz="0" w:space="0" w:color="auto"/>
            <w:bottom w:val="none" w:sz="0" w:space="0" w:color="auto"/>
            <w:right w:val="none" w:sz="0" w:space="0" w:color="auto"/>
          </w:divBdr>
        </w:div>
        <w:div w:id="1011373360">
          <w:marLeft w:val="0"/>
          <w:marRight w:val="0"/>
          <w:marTop w:val="0"/>
          <w:marBottom w:val="0"/>
          <w:divBdr>
            <w:top w:val="none" w:sz="0" w:space="0" w:color="auto"/>
            <w:left w:val="none" w:sz="0" w:space="0" w:color="auto"/>
            <w:bottom w:val="none" w:sz="0" w:space="0" w:color="auto"/>
            <w:right w:val="none" w:sz="0" w:space="0" w:color="auto"/>
          </w:divBdr>
        </w:div>
        <w:div w:id="1187135614">
          <w:marLeft w:val="0"/>
          <w:marRight w:val="0"/>
          <w:marTop w:val="0"/>
          <w:marBottom w:val="0"/>
          <w:divBdr>
            <w:top w:val="none" w:sz="0" w:space="0" w:color="auto"/>
            <w:left w:val="none" w:sz="0" w:space="0" w:color="auto"/>
            <w:bottom w:val="none" w:sz="0" w:space="0" w:color="auto"/>
            <w:right w:val="none" w:sz="0" w:space="0" w:color="auto"/>
          </w:divBdr>
        </w:div>
        <w:div w:id="1521578388">
          <w:marLeft w:val="0"/>
          <w:marRight w:val="0"/>
          <w:marTop w:val="0"/>
          <w:marBottom w:val="0"/>
          <w:divBdr>
            <w:top w:val="none" w:sz="0" w:space="0" w:color="auto"/>
            <w:left w:val="none" w:sz="0" w:space="0" w:color="auto"/>
            <w:bottom w:val="none" w:sz="0" w:space="0" w:color="auto"/>
            <w:right w:val="none" w:sz="0" w:space="0" w:color="auto"/>
          </w:divBdr>
        </w:div>
        <w:div w:id="1558588229">
          <w:marLeft w:val="0"/>
          <w:marRight w:val="0"/>
          <w:marTop w:val="0"/>
          <w:marBottom w:val="0"/>
          <w:divBdr>
            <w:top w:val="none" w:sz="0" w:space="0" w:color="auto"/>
            <w:left w:val="none" w:sz="0" w:space="0" w:color="auto"/>
            <w:bottom w:val="none" w:sz="0" w:space="0" w:color="auto"/>
            <w:right w:val="none" w:sz="0" w:space="0" w:color="auto"/>
          </w:divBdr>
        </w:div>
        <w:div w:id="1651519757">
          <w:marLeft w:val="0"/>
          <w:marRight w:val="0"/>
          <w:marTop w:val="0"/>
          <w:marBottom w:val="0"/>
          <w:divBdr>
            <w:top w:val="none" w:sz="0" w:space="0" w:color="auto"/>
            <w:left w:val="none" w:sz="0" w:space="0" w:color="auto"/>
            <w:bottom w:val="none" w:sz="0" w:space="0" w:color="auto"/>
            <w:right w:val="none" w:sz="0" w:space="0" w:color="auto"/>
          </w:divBdr>
        </w:div>
      </w:divsChild>
    </w:div>
    <w:div w:id="2076003761">
      <w:bodyDiv w:val="1"/>
      <w:marLeft w:val="0"/>
      <w:marRight w:val="0"/>
      <w:marTop w:val="0"/>
      <w:marBottom w:val="0"/>
      <w:divBdr>
        <w:top w:val="none" w:sz="0" w:space="0" w:color="auto"/>
        <w:left w:val="none" w:sz="0" w:space="0" w:color="auto"/>
        <w:bottom w:val="none" w:sz="0" w:space="0" w:color="auto"/>
        <w:right w:val="none" w:sz="0" w:space="0" w:color="auto"/>
      </w:divBdr>
    </w:div>
    <w:div w:id="2076465022">
      <w:bodyDiv w:val="1"/>
      <w:marLeft w:val="0"/>
      <w:marRight w:val="0"/>
      <w:marTop w:val="0"/>
      <w:marBottom w:val="0"/>
      <w:divBdr>
        <w:top w:val="none" w:sz="0" w:space="0" w:color="auto"/>
        <w:left w:val="none" w:sz="0" w:space="0" w:color="auto"/>
        <w:bottom w:val="none" w:sz="0" w:space="0" w:color="auto"/>
        <w:right w:val="none" w:sz="0" w:space="0" w:color="auto"/>
      </w:divBdr>
    </w:div>
    <w:div w:id="2092504565">
      <w:bodyDiv w:val="1"/>
      <w:marLeft w:val="0"/>
      <w:marRight w:val="0"/>
      <w:marTop w:val="0"/>
      <w:marBottom w:val="0"/>
      <w:divBdr>
        <w:top w:val="none" w:sz="0" w:space="0" w:color="auto"/>
        <w:left w:val="none" w:sz="0" w:space="0" w:color="auto"/>
        <w:bottom w:val="none" w:sz="0" w:space="0" w:color="auto"/>
        <w:right w:val="none" w:sz="0" w:space="0" w:color="auto"/>
      </w:divBdr>
    </w:div>
    <w:div w:id="2094423611">
      <w:bodyDiv w:val="1"/>
      <w:marLeft w:val="0"/>
      <w:marRight w:val="0"/>
      <w:marTop w:val="0"/>
      <w:marBottom w:val="0"/>
      <w:divBdr>
        <w:top w:val="none" w:sz="0" w:space="0" w:color="auto"/>
        <w:left w:val="none" w:sz="0" w:space="0" w:color="auto"/>
        <w:bottom w:val="none" w:sz="0" w:space="0" w:color="auto"/>
        <w:right w:val="none" w:sz="0" w:space="0" w:color="auto"/>
      </w:divBdr>
      <w:divsChild>
        <w:div w:id="183326425">
          <w:marLeft w:val="0"/>
          <w:marRight w:val="0"/>
          <w:marTop w:val="0"/>
          <w:marBottom w:val="0"/>
          <w:divBdr>
            <w:top w:val="none" w:sz="0" w:space="0" w:color="auto"/>
            <w:left w:val="none" w:sz="0" w:space="0" w:color="auto"/>
            <w:bottom w:val="none" w:sz="0" w:space="0" w:color="auto"/>
            <w:right w:val="none" w:sz="0" w:space="0" w:color="auto"/>
          </w:divBdr>
          <w:divsChild>
            <w:div w:id="299387896">
              <w:marLeft w:val="-75"/>
              <w:marRight w:val="0"/>
              <w:marTop w:val="30"/>
              <w:marBottom w:val="30"/>
              <w:divBdr>
                <w:top w:val="none" w:sz="0" w:space="0" w:color="auto"/>
                <w:left w:val="none" w:sz="0" w:space="0" w:color="auto"/>
                <w:bottom w:val="none" w:sz="0" w:space="0" w:color="auto"/>
                <w:right w:val="none" w:sz="0" w:space="0" w:color="auto"/>
              </w:divBdr>
              <w:divsChild>
                <w:div w:id="62263216">
                  <w:marLeft w:val="0"/>
                  <w:marRight w:val="0"/>
                  <w:marTop w:val="0"/>
                  <w:marBottom w:val="0"/>
                  <w:divBdr>
                    <w:top w:val="none" w:sz="0" w:space="0" w:color="auto"/>
                    <w:left w:val="none" w:sz="0" w:space="0" w:color="auto"/>
                    <w:bottom w:val="none" w:sz="0" w:space="0" w:color="auto"/>
                    <w:right w:val="none" w:sz="0" w:space="0" w:color="auto"/>
                  </w:divBdr>
                  <w:divsChild>
                    <w:div w:id="1656032821">
                      <w:marLeft w:val="0"/>
                      <w:marRight w:val="0"/>
                      <w:marTop w:val="0"/>
                      <w:marBottom w:val="0"/>
                      <w:divBdr>
                        <w:top w:val="none" w:sz="0" w:space="0" w:color="auto"/>
                        <w:left w:val="none" w:sz="0" w:space="0" w:color="auto"/>
                        <w:bottom w:val="none" w:sz="0" w:space="0" w:color="auto"/>
                        <w:right w:val="none" w:sz="0" w:space="0" w:color="auto"/>
                      </w:divBdr>
                    </w:div>
                    <w:div w:id="1888953062">
                      <w:marLeft w:val="0"/>
                      <w:marRight w:val="0"/>
                      <w:marTop w:val="0"/>
                      <w:marBottom w:val="0"/>
                      <w:divBdr>
                        <w:top w:val="none" w:sz="0" w:space="0" w:color="auto"/>
                        <w:left w:val="none" w:sz="0" w:space="0" w:color="auto"/>
                        <w:bottom w:val="none" w:sz="0" w:space="0" w:color="auto"/>
                        <w:right w:val="none" w:sz="0" w:space="0" w:color="auto"/>
                      </w:divBdr>
                    </w:div>
                  </w:divsChild>
                </w:div>
                <w:div w:id="126629012">
                  <w:marLeft w:val="0"/>
                  <w:marRight w:val="0"/>
                  <w:marTop w:val="0"/>
                  <w:marBottom w:val="0"/>
                  <w:divBdr>
                    <w:top w:val="none" w:sz="0" w:space="0" w:color="auto"/>
                    <w:left w:val="none" w:sz="0" w:space="0" w:color="auto"/>
                    <w:bottom w:val="none" w:sz="0" w:space="0" w:color="auto"/>
                    <w:right w:val="none" w:sz="0" w:space="0" w:color="auto"/>
                  </w:divBdr>
                  <w:divsChild>
                    <w:div w:id="85931435">
                      <w:marLeft w:val="0"/>
                      <w:marRight w:val="0"/>
                      <w:marTop w:val="0"/>
                      <w:marBottom w:val="0"/>
                      <w:divBdr>
                        <w:top w:val="none" w:sz="0" w:space="0" w:color="auto"/>
                        <w:left w:val="none" w:sz="0" w:space="0" w:color="auto"/>
                        <w:bottom w:val="none" w:sz="0" w:space="0" w:color="auto"/>
                        <w:right w:val="none" w:sz="0" w:space="0" w:color="auto"/>
                      </w:divBdr>
                    </w:div>
                  </w:divsChild>
                </w:div>
                <w:div w:id="127671432">
                  <w:marLeft w:val="0"/>
                  <w:marRight w:val="0"/>
                  <w:marTop w:val="0"/>
                  <w:marBottom w:val="0"/>
                  <w:divBdr>
                    <w:top w:val="none" w:sz="0" w:space="0" w:color="auto"/>
                    <w:left w:val="none" w:sz="0" w:space="0" w:color="auto"/>
                    <w:bottom w:val="none" w:sz="0" w:space="0" w:color="auto"/>
                    <w:right w:val="none" w:sz="0" w:space="0" w:color="auto"/>
                  </w:divBdr>
                  <w:divsChild>
                    <w:div w:id="286130754">
                      <w:marLeft w:val="0"/>
                      <w:marRight w:val="0"/>
                      <w:marTop w:val="0"/>
                      <w:marBottom w:val="0"/>
                      <w:divBdr>
                        <w:top w:val="none" w:sz="0" w:space="0" w:color="auto"/>
                        <w:left w:val="none" w:sz="0" w:space="0" w:color="auto"/>
                        <w:bottom w:val="none" w:sz="0" w:space="0" w:color="auto"/>
                        <w:right w:val="none" w:sz="0" w:space="0" w:color="auto"/>
                      </w:divBdr>
                    </w:div>
                    <w:div w:id="888301114">
                      <w:marLeft w:val="0"/>
                      <w:marRight w:val="0"/>
                      <w:marTop w:val="0"/>
                      <w:marBottom w:val="0"/>
                      <w:divBdr>
                        <w:top w:val="none" w:sz="0" w:space="0" w:color="auto"/>
                        <w:left w:val="none" w:sz="0" w:space="0" w:color="auto"/>
                        <w:bottom w:val="none" w:sz="0" w:space="0" w:color="auto"/>
                        <w:right w:val="none" w:sz="0" w:space="0" w:color="auto"/>
                      </w:divBdr>
                    </w:div>
                    <w:div w:id="960376394">
                      <w:marLeft w:val="0"/>
                      <w:marRight w:val="0"/>
                      <w:marTop w:val="0"/>
                      <w:marBottom w:val="0"/>
                      <w:divBdr>
                        <w:top w:val="none" w:sz="0" w:space="0" w:color="auto"/>
                        <w:left w:val="none" w:sz="0" w:space="0" w:color="auto"/>
                        <w:bottom w:val="none" w:sz="0" w:space="0" w:color="auto"/>
                        <w:right w:val="none" w:sz="0" w:space="0" w:color="auto"/>
                      </w:divBdr>
                    </w:div>
                    <w:div w:id="1451625213">
                      <w:marLeft w:val="0"/>
                      <w:marRight w:val="0"/>
                      <w:marTop w:val="0"/>
                      <w:marBottom w:val="0"/>
                      <w:divBdr>
                        <w:top w:val="none" w:sz="0" w:space="0" w:color="auto"/>
                        <w:left w:val="none" w:sz="0" w:space="0" w:color="auto"/>
                        <w:bottom w:val="none" w:sz="0" w:space="0" w:color="auto"/>
                        <w:right w:val="none" w:sz="0" w:space="0" w:color="auto"/>
                      </w:divBdr>
                    </w:div>
                    <w:div w:id="1881362251">
                      <w:marLeft w:val="0"/>
                      <w:marRight w:val="0"/>
                      <w:marTop w:val="0"/>
                      <w:marBottom w:val="0"/>
                      <w:divBdr>
                        <w:top w:val="none" w:sz="0" w:space="0" w:color="auto"/>
                        <w:left w:val="none" w:sz="0" w:space="0" w:color="auto"/>
                        <w:bottom w:val="none" w:sz="0" w:space="0" w:color="auto"/>
                        <w:right w:val="none" w:sz="0" w:space="0" w:color="auto"/>
                      </w:divBdr>
                    </w:div>
                  </w:divsChild>
                </w:div>
                <w:div w:id="205526972">
                  <w:marLeft w:val="0"/>
                  <w:marRight w:val="0"/>
                  <w:marTop w:val="0"/>
                  <w:marBottom w:val="0"/>
                  <w:divBdr>
                    <w:top w:val="none" w:sz="0" w:space="0" w:color="auto"/>
                    <w:left w:val="none" w:sz="0" w:space="0" w:color="auto"/>
                    <w:bottom w:val="none" w:sz="0" w:space="0" w:color="auto"/>
                    <w:right w:val="none" w:sz="0" w:space="0" w:color="auto"/>
                  </w:divBdr>
                  <w:divsChild>
                    <w:div w:id="287904423">
                      <w:marLeft w:val="0"/>
                      <w:marRight w:val="0"/>
                      <w:marTop w:val="0"/>
                      <w:marBottom w:val="0"/>
                      <w:divBdr>
                        <w:top w:val="none" w:sz="0" w:space="0" w:color="auto"/>
                        <w:left w:val="none" w:sz="0" w:space="0" w:color="auto"/>
                        <w:bottom w:val="none" w:sz="0" w:space="0" w:color="auto"/>
                        <w:right w:val="none" w:sz="0" w:space="0" w:color="auto"/>
                      </w:divBdr>
                    </w:div>
                    <w:div w:id="1189218194">
                      <w:marLeft w:val="0"/>
                      <w:marRight w:val="0"/>
                      <w:marTop w:val="0"/>
                      <w:marBottom w:val="0"/>
                      <w:divBdr>
                        <w:top w:val="none" w:sz="0" w:space="0" w:color="auto"/>
                        <w:left w:val="none" w:sz="0" w:space="0" w:color="auto"/>
                        <w:bottom w:val="none" w:sz="0" w:space="0" w:color="auto"/>
                        <w:right w:val="none" w:sz="0" w:space="0" w:color="auto"/>
                      </w:divBdr>
                    </w:div>
                    <w:div w:id="1343170036">
                      <w:marLeft w:val="0"/>
                      <w:marRight w:val="0"/>
                      <w:marTop w:val="0"/>
                      <w:marBottom w:val="0"/>
                      <w:divBdr>
                        <w:top w:val="none" w:sz="0" w:space="0" w:color="auto"/>
                        <w:left w:val="none" w:sz="0" w:space="0" w:color="auto"/>
                        <w:bottom w:val="none" w:sz="0" w:space="0" w:color="auto"/>
                        <w:right w:val="none" w:sz="0" w:space="0" w:color="auto"/>
                      </w:divBdr>
                    </w:div>
                    <w:div w:id="1381976685">
                      <w:marLeft w:val="0"/>
                      <w:marRight w:val="0"/>
                      <w:marTop w:val="0"/>
                      <w:marBottom w:val="0"/>
                      <w:divBdr>
                        <w:top w:val="none" w:sz="0" w:space="0" w:color="auto"/>
                        <w:left w:val="none" w:sz="0" w:space="0" w:color="auto"/>
                        <w:bottom w:val="none" w:sz="0" w:space="0" w:color="auto"/>
                        <w:right w:val="none" w:sz="0" w:space="0" w:color="auto"/>
                      </w:divBdr>
                    </w:div>
                    <w:div w:id="1849522957">
                      <w:marLeft w:val="0"/>
                      <w:marRight w:val="0"/>
                      <w:marTop w:val="0"/>
                      <w:marBottom w:val="0"/>
                      <w:divBdr>
                        <w:top w:val="none" w:sz="0" w:space="0" w:color="auto"/>
                        <w:left w:val="none" w:sz="0" w:space="0" w:color="auto"/>
                        <w:bottom w:val="none" w:sz="0" w:space="0" w:color="auto"/>
                        <w:right w:val="none" w:sz="0" w:space="0" w:color="auto"/>
                      </w:divBdr>
                    </w:div>
                  </w:divsChild>
                </w:div>
                <w:div w:id="298072038">
                  <w:marLeft w:val="0"/>
                  <w:marRight w:val="0"/>
                  <w:marTop w:val="0"/>
                  <w:marBottom w:val="0"/>
                  <w:divBdr>
                    <w:top w:val="none" w:sz="0" w:space="0" w:color="auto"/>
                    <w:left w:val="none" w:sz="0" w:space="0" w:color="auto"/>
                    <w:bottom w:val="none" w:sz="0" w:space="0" w:color="auto"/>
                    <w:right w:val="none" w:sz="0" w:space="0" w:color="auto"/>
                  </w:divBdr>
                  <w:divsChild>
                    <w:div w:id="433063193">
                      <w:marLeft w:val="0"/>
                      <w:marRight w:val="0"/>
                      <w:marTop w:val="0"/>
                      <w:marBottom w:val="0"/>
                      <w:divBdr>
                        <w:top w:val="none" w:sz="0" w:space="0" w:color="auto"/>
                        <w:left w:val="none" w:sz="0" w:space="0" w:color="auto"/>
                        <w:bottom w:val="none" w:sz="0" w:space="0" w:color="auto"/>
                        <w:right w:val="none" w:sz="0" w:space="0" w:color="auto"/>
                      </w:divBdr>
                    </w:div>
                  </w:divsChild>
                </w:div>
                <w:div w:id="415367827">
                  <w:marLeft w:val="0"/>
                  <w:marRight w:val="0"/>
                  <w:marTop w:val="0"/>
                  <w:marBottom w:val="0"/>
                  <w:divBdr>
                    <w:top w:val="none" w:sz="0" w:space="0" w:color="auto"/>
                    <w:left w:val="none" w:sz="0" w:space="0" w:color="auto"/>
                    <w:bottom w:val="none" w:sz="0" w:space="0" w:color="auto"/>
                    <w:right w:val="none" w:sz="0" w:space="0" w:color="auto"/>
                  </w:divBdr>
                  <w:divsChild>
                    <w:div w:id="824206220">
                      <w:marLeft w:val="0"/>
                      <w:marRight w:val="0"/>
                      <w:marTop w:val="0"/>
                      <w:marBottom w:val="0"/>
                      <w:divBdr>
                        <w:top w:val="none" w:sz="0" w:space="0" w:color="auto"/>
                        <w:left w:val="none" w:sz="0" w:space="0" w:color="auto"/>
                        <w:bottom w:val="none" w:sz="0" w:space="0" w:color="auto"/>
                        <w:right w:val="none" w:sz="0" w:space="0" w:color="auto"/>
                      </w:divBdr>
                    </w:div>
                  </w:divsChild>
                </w:div>
                <w:div w:id="506362823">
                  <w:marLeft w:val="0"/>
                  <w:marRight w:val="0"/>
                  <w:marTop w:val="0"/>
                  <w:marBottom w:val="0"/>
                  <w:divBdr>
                    <w:top w:val="none" w:sz="0" w:space="0" w:color="auto"/>
                    <w:left w:val="none" w:sz="0" w:space="0" w:color="auto"/>
                    <w:bottom w:val="none" w:sz="0" w:space="0" w:color="auto"/>
                    <w:right w:val="none" w:sz="0" w:space="0" w:color="auto"/>
                  </w:divBdr>
                  <w:divsChild>
                    <w:div w:id="223877526">
                      <w:marLeft w:val="0"/>
                      <w:marRight w:val="0"/>
                      <w:marTop w:val="0"/>
                      <w:marBottom w:val="0"/>
                      <w:divBdr>
                        <w:top w:val="none" w:sz="0" w:space="0" w:color="auto"/>
                        <w:left w:val="none" w:sz="0" w:space="0" w:color="auto"/>
                        <w:bottom w:val="none" w:sz="0" w:space="0" w:color="auto"/>
                        <w:right w:val="none" w:sz="0" w:space="0" w:color="auto"/>
                      </w:divBdr>
                    </w:div>
                  </w:divsChild>
                </w:div>
                <w:div w:id="601958445">
                  <w:marLeft w:val="0"/>
                  <w:marRight w:val="0"/>
                  <w:marTop w:val="0"/>
                  <w:marBottom w:val="0"/>
                  <w:divBdr>
                    <w:top w:val="none" w:sz="0" w:space="0" w:color="auto"/>
                    <w:left w:val="none" w:sz="0" w:space="0" w:color="auto"/>
                    <w:bottom w:val="none" w:sz="0" w:space="0" w:color="auto"/>
                    <w:right w:val="none" w:sz="0" w:space="0" w:color="auto"/>
                  </w:divBdr>
                  <w:divsChild>
                    <w:div w:id="1565723389">
                      <w:marLeft w:val="0"/>
                      <w:marRight w:val="0"/>
                      <w:marTop w:val="0"/>
                      <w:marBottom w:val="0"/>
                      <w:divBdr>
                        <w:top w:val="none" w:sz="0" w:space="0" w:color="auto"/>
                        <w:left w:val="none" w:sz="0" w:space="0" w:color="auto"/>
                        <w:bottom w:val="none" w:sz="0" w:space="0" w:color="auto"/>
                        <w:right w:val="none" w:sz="0" w:space="0" w:color="auto"/>
                      </w:divBdr>
                    </w:div>
                  </w:divsChild>
                </w:div>
                <w:div w:id="706564638">
                  <w:marLeft w:val="0"/>
                  <w:marRight w:val="0"/>
                  <w:marTop w:val="0"/>
                  <w:marBottom w:val="0"/>
                  <w:divBdr>
                    <w:top w:val="none" w:sz="0" w:space="0" w:color="auto"/>
                    <w:left w:val="none" w:sz="0" w:space="0" w:color="auto"/>
                    <w:bottom w:val="none" w:sz="0" w:space="0" w:color="auto"/>
                    <w:right w:val="none" w:sz="0" w:space="0" w:color="auto"/>
                  </w:divBdr>
                  <w:divsChild>
                    <w:div w:id="1863279901">
                      <w:marLeft w:val="0"/>
                      <w:marRight w:val="0"/>
                      <w:marTop w:val="0"/>
                      <w:marBottom w:val="0"/>
                      <w:divBdr>
                        <w:top w:val="none" w:sz="0" w:space="0" w:color="auto"/>
                        <w:left w:val="none" w:sz="0" w:space="0" w:color="auto"/>
                        <w:bottom w:val="none" w:sz="0" w:space="0" w:color="auto"/>
                        <w:right w:val="none" w:sz="0" w:space="0" w:color="auto"/>
                      </w:divBdr>
                    </w:div>
                  </w:divsChild>
                </w:div>
                <w:div w:id="749040515">
                  <w:marLeft w:val="0"/>
                  <w:marRight w:val="0"/>
                  <w:marTop w:val="0"/>
                  <w:marBottom w:val="0"/>
                  <w:divBdr>
                    <w:top w:val="none" w:sz="0" w:space="0" w:color="auto"/>
                    <w:left w:val="none" w:sz="0" w:space="0" w:color="auto"/>
                    <w:bottom w:val="none" w:sz="0" w:space="0" w:color="auto"/>
                    <w:right w:val="none" w:sz="0" w:space="0" w:color="auto"/>
                  </w:divBdr>
                  <w:divsChild>
                    <w:div w:id="705105188">
                      <w:marLeft w:val="0"/>
                      <w:marRight w:val="0"/>
                      <w:marTop w:val="0"/>
                      <w:marBottom w:val="0"/>
                      <w:divBdr>
                        <w:top w:val="none" w:sz="0" w:space="0" w:color="auto"/>
                        <w:left w:val="none" w:sz="0" w:space="0" w:color="auto"/>
                        <w:bottom w:val="none" w:sz="0" w:space="0" w:color="auto"/>
                        <w:right w:val="none" w:sz="0" w:space="0" w:color="auto"/>
                      </w:divBdr>
                    </w:div>
                    <w:div w:id="908996242">
                      <w:marLeft w:val="0"/>
                      <w:marRight w:val="0"/>
                      <w:marTop w:val="0"/>
                      <w:marBottom w:val="0"/>
                      <w:divBdr>
                        <w:top w:val="none" w:sz="0" w:space="0" w:color="auto"/>
                        <w:left w:val="none" w:sz="0" w:space="0" w:color="auto"/>
                        <w:bottom w:val="none" w:sz="0" w:space="0" w:color="auto"/>
                        <w:right w:val="none" w:sz="0" w:space="0" w:color="auto"/>
                      </w:divBdr>
                    </w:div>
                  </w:divsChild>
                </w:div>
                <w:div w:id="856428276">
                  <w:marLeft w:val="0"/>
                  <w:marRight w:val="0"/>
                  <w:marTop w:val="0"/>
                  <w:marBottom w:val="0"/>
                  <w:divBdr>
                    <w:top w:val="none" w:sz="0" w:space="0" w:color="auto"/>
                    <w:left w:val="none" w:sz="0" w:space="0" w:color="auto"/>
                    <w:bottom w:val="none" w:sz="0" w:space="0" w:color="auto"/>
                    <w:right w:val="none" w:sz="0" w:space="0" w:color="auto"/>
                  </w:divBdr>
                  <w:divsChild>
                    <w:div w:id="1695691831">
                      <w:marLeft w:val="0"/>
                      <w:marRight w:val="0"/>
                      <w:marTop w:val="0"/>
                      <w:marBottom w:val="0"/>
                      <w:divBdr>
                        <w:top w:val="none" w:sz="0" w:space="0" w:color="auto"/>
                        <w:left w:val="none" w:sz="0" w:space="0" w:color="auto"/>
                        <w:bottom w:val="none" w:sz="0" w:space="0" w:color="auto"/>
                        <w:right w:val="none" w:sz="0" w:space="0" w:color="auto"/>
                      </w:divBdr>
                    </w:div>
                  </w:divsChild>
                </w:div>
                <w:div w:id="903443147">
                  <w:marLeft w:val="0"/>
                  <w:marRight w:val="0"/>
                  <w:marTop w:val="0"/>
                  <w:marBottom w:val="0"/>
                  <w:divBdr>
                    <w:top w:val="none" w:sz="0" w:space="0" w:color="auto"/>
                    <w:left w:val="none" w:sz="0" w:space="0" w:color="auto"/>
                    <w:bottom w:val="none" w:sz="0" w:space="0" w:color="auto"/>
                    <w:right w:val="none" w:sz="0" w:space="0" w:color="auto"/>
                  </w:divBdr>
                  <w:divsChild>
                    <w:div w:id="257295592">
                      <w:marLeft w:val="0"/>
                      <w:marRight w:val="0"/>
                      <w:marTop w:val="0"/>
                      <w:marBottom w:val="0"/>
                      <w:divBdr>
                        <w:top w:val="none" w:sz="0" w:space="0" w:color="auto"/>
                        <w:left w:val="none" w:sz="0" w:space="0" w:color="auto"/>
                        <w:bottom w:val="none" w:sz="0" w:space="0" w:color="auto"/>
                        <w:right w:val="none" w:sz="0" w:space="0" w:color="auto"/>
                      </w:divBdr>
                    </w:div>
                  </w:divsChild>
                </w:div>
                <w:div w:id="911695318">
                  <w:marLeft w:val="0"/>
                  <w:marRight w:val="0"/>
                  <w:marTop w:val="0"/>
                  <w:marBottom w:val="0"/>
                  <w:divBdr>
                    <w:top w:val="none" w:sz="0" w:space="0" w:color="auto"/>
                    <w:left w:val="none" w:sz="0" w:space="0" w:color="auto"/>
                    <w:bottom w:val="none" w:sz="0" w:space="0" w:color="auto"/>
                    <w:right w:val="none" w:sz="0" w:space="0" w:color="auto"/>
                  </w:divBdr>
                  <w:divsChild>
                    <w:div w:id="1736005156">
                      <w:marLeft w:val="0"/>
                      <w:marRight w:val="0"/>
                      <w:marTop w:val="0"/>
                      <w:marBottom w:val="0"/>
                      <w:divBdr>
                        <w:top w:val="none" w:sz="0" w:space="0" w:color="auto"/>
                        <w:left w:val="none" w:sz="0" w:space="0" w:color="auto"/>
                        <w:bottom w:val="none" w:sz="0" w:space="0" w:color="auto"/>
                        <w:right w:val="none" w:sz="0" w:space="0" w:color="auto"/>
                      </w:divBdr>
                    </w:div>
                  </w:divsChild>
                </w:div>
                <w:div w:id="1041437412">
                  <w:marLeft w:val="0"/>
                  <w:marRight w:val="0"/>
                  <w:marTop w:val="0"/>
                  <w:marBottom w:val="0"/>
                  <w:divBdr>
                    <w:top w:val="none" w:sz="0" w:space="0" w:color="auto"/>
                    <w:left w:val="none" w:sz="0" w:space="0" w:color="auto"/>
                    <w:bottom w:val="none" w:sz="0" w:space="0" w:color="auto"/>
                    <w:right w:val="none" w:sz="0" w:space="0" w:color="auto"/>
                  </w:divBdr>
                  <w:divsChild>
                    <w:div w:id="14161128">
                      <w:marLeft w:val="0"/>
                      <w:marRight w:val="0"/>
                      <w:marTop w:val="0"/>
                      <w:marBottom w:val="0"/>
                      <w:divBdr>
                        <w:top w:val="none" w:sz="0" w:space="0" w:color="auto"/>
                        <w:left w:val="none" w:sz="0" w:space="0" w:color="auto"/>
                        <w:bottom w:val="none" w:sz="0" w:space="0" w:color="auto"/>
                        <w:right w:val="none" w:sz="0" w:space="0" w:color="auto"/>
                      </w:divBdr>
                    </w:div>
                    <w:div w:id="517698467">
                      <w:marLeft w:val="0"/>
                      <w:marRight w:val="0"/>
                      <w:marTop w:val="0"/>
                      <w:marBottom w:val="0"/>
                      <w:divBdr>
                        <w:top w:val="none" w:sz="0" w:space="0" w:color="auto"/>
                        <w:left w:val="none" w:sz="0" w:space="0" w:color="auto"/>
                        <w:bottom w:val="none" w:sz="0" w:space="0" w:color="auto"/>
                        <w:right w:val="none" w:sz="0" w:space="0" w:color="auto"/>
                      </w:divBdr>
                    </w:div>
                    <w:div w:id="1475683352">
                      <w:marLeft w:val="0"/>
                      <w:marRight w:val="0"/>
                      <w:marTop w:val="0"/>
                      <w:marBottom w:val="0"/>
                      <w:divBdr>
                        <w:top w:val="none" w:sz="0" w:space="0" w:color="auto"/>
                        <w:left w:val="none" w:sz="0" w:space="0" w:color="auto"/>
                        <w:bottom w:val="none" w:sz="0" w:space="0" w:color="auto"/>
                        <w:right w:val="none" w:sz="0" w:space="0" w:color="auto"/>
                      </w:divBdr>
                    </w:div>
                    <w:div w:id="1836603137">
                      <w:marLeft w:val="0"/>
                      <w:marRight w:val="0"/>
                      <w:marTop w:val="0"/>
                      <w:marBottom w:val="0"/>
                      <w:divBdr>
                        <w:top w:val="none" w:sz="0" w:space="0" w:color="auto"/>
                        <w:left w:val="none" w:sz="0" w:space="0" w:color="auto"/>
                        <w:bottom w:val="none" w:sz="0" w:space="0" w:color="auto"/>
                        <w:right w:val="none" w:sz="0" w:space="0" w:color="auto"/>
                      </w:divBdr>
                    </w:div>
                  </w:divsChild>
                </w:div>
                <w:div w:id="1136994945">
                  <w:marLeft w:val="0"/>
                  <w:marRight w:val="0"/>
                  <w:marTop w:val="0"/>
                  <w:marBottom w:val="0"/>
                  <w:divBdr>
                    <w:top w:val="none" w:sz="0" w:space="0" w:color="auto"/>
                    <w:left w:val="none" w:sz="0" w:space="0" w:color="auto"/>
                    <w:bottom w:val="none" w:sz="0" w:space="0" w:color="auto"/>
                    <w:right w:val="none" w:sz="0" w:space="0" w:color="auto"/>
                  </w:divBdr>
                  <w:divsChild>
                    <w:div w:id="371423656">
                      <w:marLeft w:val="0"/>
                      <w:marRight w:val="0"/>
                      <w:marTop w:val="0"/>
                      <w:marBottom w:val="0"/>
                      <w:divBdr>
                        <w:top w:val="none" w:sz="0" w:space="0" w:color="auto"/>
                        <w:left w:val="none" w:sz="0" w:space="0" w:color="auto"/>
                        <w:bottom w:val="none" w:sz="0" w:space="0" w:color="auto"/>
                        <w:right w:val="none" w:sz="0" w:space="0" w:color="auto"/>
                      </w:divBdr>
                    </w:div>
                  </w:divsChild>
                </w:div>
                <w:div w:id="1143428116">
                  <w:marLeft w:val="0"/>
                  <w:marRight w:val="0"/>
                  <w:marTop w:val="0"/>
                  <w:marBottom w:val="0"/>
                  <w:divBdr>
                    <w:top w:val="none" w:sz="0" w:space="0" w:color="auto"/>
                    <w:left w:val="none" w:sz="0" w:space="0" w:color="auto"/>
                    <w:bottom w:val="none" w:sz="0" w:space="0" w:color="auto"/>
                    <w:right w:val="none" w:sz="0" w:space="0" w:color="auto"/>
                  </w:divBdr>
                  <w:divsChild>
                    <w:div w:id="126631983">
                      <w:marLeft w:val="0"/>
                      <w:marRight w:val="0"/>
                      <w:marTop w:val="0"/>
                      <w:marBottom w:val="0"/>
                      <w:divBdr>
                        <w:top w:val="none" w:sz="0" w:space="0" w:color="auto"/>
                        <w:left w:val="none" w:sz="0" w:space="0" w:color="auto"/>
                        <w:bottom w:val="none" w:sz="0" w:space="0" w:color="auto"/>
                        <w:right w:val="none" w:sz="0" w:space="0" w:color="auto"/>
                      </w:divBdr>
                    </w:div>
                    <w:div w:id="525869323">
                      <w:marLeft w:val="0"/>
                      <w:marRight w:val="0"/>
                      <w:marTop w:val="0"/>
                      <w:marBottom w:val="0"/>
                      <w:divBdr>
                        <w:top w:val="none" w:sz="0" w:space="0" w:color="auto"/>
                        <w:left w:val="none" w:sz="0" w:space="0" w:color="auto"/>
                        <w:bottom w:val="none" w:sz="0" w:space="0" w:color="auto"/>
                        <w:right w:val="none" w:sz="0" w:space="0" w:color="auto"/>
                      </w:divBdr>
                    </w:div>
                    <w:div w:id="637609556">
                      <w:marLeft w:val="0"/>
                      <w:marRight w:val="0"/>
                      <w:marTop w:val="0"/>
                      <w:marBottom w:val="0"/>
                      <w:divBdr>
                        <w:top w:val="none" w:sz="0" w:space="0" w:color="auto"/>
                        <w:left w:val="none" w:sz="0" w:space="0" w:color="auto"/>
                        <w:bottom w:val="none" w:sz="0" w:space="0" w:color="auto"/>
                        <w:right w:val="none" w:sz="0" w:space="0" w:color="auto"/>
                      </w:divBdr>
                    </w:div>
                    <w:div w:id="1631208249">
                      <w:marLeft w:val="0"/>
                      <w:marRight w:val="0"/>
                      <w:marTop w:val="0"/>
                      <w:marBottom w:val="0"/>
                      <w:divBdr>
                        <w:top w:val="none" w:sz="0" w:space="0" w:color="auto"/>
                        <w:left w:val="none" w:sz="0" w:space="0" w:color="auto"/>
                        <w:bottom w:val="none" w:sz="0" w:space="0" w:color="auto"/>
                        <w:right w:val="none" w:sz="0" w:space="0" w:color="auto"/>
                      </w:divBdr>
                    </w:div>
                    <w:div w:id="2107118345">
                      <w:marLeft w:val="0"/>
                      <w:marRight w:val="0"/>
                      <w:marTop w:val="0"/>
                      <w:marBottom w:val="0"/>
                      <w:divBdr>
                        <w:top w:val="none" w:sz="0" w:space="0" w:color="auto"/>
                        <w:left w:val="none" w:sz="0" w:space="0" w:color="auto"/>
                        <w:bottom w:val="none" w:sz="0" w:space="0" w:color="auto"/>
                        <w:right w:val="none" w:sz="0" w:space="0" w:color="auto"/>
                      </w:divBdr>
                    </w:div>
                  </w:divsChild>
                </w:div>
                <w:div w:id="1195391016">
                  <w:marLeft w:val="0"/>
                  <w:marRight w:val="0"/>
                  <w:marTop w:val="0"/>
                  <w:marBottom w:val="0"/>
                  <w:divBdr>
                    <w:top w:val="none" w:sz="0" w:space="0" w:color="auto"/>
                    <w:left w:val="none" w:sz="0" w:space="0" w:color="auto"/>
                    <w:bottom w:val="none" w:sz="0" w:space="0" w:color="auto"/>
                    <w:right w:val="none" w:sz="0" w:space="0" w:color="auto"/>
                  </w:divBdr>
                  <w:divsChild>
                    <w:div w:id="446120835">
                      <w:marLeft w:val="0"/>
                      <w:marRight w:val="0"/>
                      <w:marTop w:val="0"/>
                      <w:marBottom w:val="0"/>
                      <w:divBdr>
                        <w:top w:val="none" w:sz="0" w:space="0" w:color="auto"/>
                        <w:left w:val="none" w:sz="0" w:space="0" w:color="auto"/>
                        <w:bottom w:val="none" w:sz="0" w:space="0" w:color="auto"/>
                        <w:right w:val="none" w:sz="0" w:space="0" w:color="auto"/>
                      </w:divBdr>
                    </w:div>
                    <w:div w:id="493957743">
                      <w:marLeft w:val="0"/>
                      <w:marRight w:val="0"/>
                      <w:marTop w:val="0"/>
                      <w:marBottom w:val="0"/>
                      <w:divBdr>
                        <w:top w:val="none" w:sz="0" w:space="0" w:color="auto"/>
                        <w:left w:val="none" w:sz="0" w:space="0" w:color="auto"/>
                        <w:bottom w:val="none" w:sz="0" w:space="0" w:color="auto"/>
                        <w:right w:val="none" w:sz="0" w:space="0" w:color="auto"/>
                      </w:divBdr>
                    </w:div>
                    <w:div w:id="1416634045">
                      <w:marLeft w:val="0"/>
                      <w:marRight w:val="0"/>
                      <w:marTop w:val="0"/>
                      <w:marBottom w:val="0"/>
                      <w:divBdr>
                        <w:top w:val="none" w:sz="0" w:space="0" w:color="auto"/>
                        <w:left w:val="none" w:sz="0" w:space="0" w:color="auto"/>
                        <w:bottom w:val="none" w:sz="0" w:space="0" w:color="auto"/>
                        <w:right w:val="none" w:sz="0" w:space="0" w:color="auto"/>
                      </w:divBdr>
                    </w:div>
                    <w:div w:id="1689869801">
                      <w:marLeft w:val="0"/>
                      <w:marRight w:val="0"/>
                      <w:marTop w:val="0"/>
                      <w:marBottom w:val="0"/>
                      <w:divBdr>
                        <w:top w:val="none" w:sz="0" w:space="0" w:color="auto"/>
                        <w:left w:val="none" w:sz="0" w:space="0" w:color="auto"/>
                        <w:bottom w:val="none" w:sz="0" w:space="0" w:color="auto"/>
                        <w:right w:val="none" w:sz="0" w:space="0" w:color="auto"/>
                      </w:divBdr>
                    </w:div>
                    <w:div w:id="1830945723">
                      <w:marLeft w:val="0"/>
                      <w:marRight w:val="0"/>
                      <w:marTop w:val="0"/>
                      <w:marBottom w:val="0"/>
                      <w:divBdr>
                        <w:top w:val="none" w:sz="0" w:space="0" w:color="auto"/>
                        <w:left w:val="none" w:sz="0" w:space="0" w:color="auto"/>
                        <w:bottom w:val="none" w:sz="0" w:space="0" w:color="auto"/>
                        <w:right w:val="none" w:sz="0" w:space="0" w:color="auto"/>
                      </w:divBdr>
                    </w:div>
                  </w:divsChild>
                </w:div>
                <w:div w:id="1234050042">
                  <w:marLeft w:val="0"/>
                  <w:marRight w:val="0"/>
                  <w:marTop w:val="0"/>
                  <w:marBottom w:val="0"/>
                  <w:divBdr>
                    <w:top w:val="none" w:sz="0" w:space="0" w:color="auto"/>
                    <w:left w:val="none" w:sz="0" w:space="0" w:color="auto"/>
                    <w:bottom w:val="none" w:sz="0" w:space="0" w:color="auto"/>
                    <w:right w:val="none" w:sz="0" w:space="0" w:color="auto"/>
                  </w:divBdr>
                  <w:divsChild>
                    <w:div w:id="350187633">
                      <w:marLeft w:val="0"/>
                      <w:marRight w:val="0"/>
                      <w:marTop w:val="0"/>
                      <w:marBottom w:val="0"/>
                      <w:divBdr>
                        <w:top w:val="none" w:sz="0" w:space="0" w:color="auto"/>
                        <w:left w:val="none" w:sz="0" w:space="0" w:color="auto"/>
                        <w:bottom w:val="none" w:sz="0" w:space="0" w:color="auto"/>
                        <w:right w:val="none" w:sz="0" w:space="0" w:color="auto"/>
                      </w:divBdr>
                    </w:div>
                    <w:div w:id="570432594">
                      <w:marLeft w:val="0"/>
                      <w:marRight w:val="0"/>
                      <w:marTop w:val="0"/>
                      <w:marBottom w:val="0"/>
                      <w:divBdr>
                        <w:top w:val="none" w:sz="0" w:space="0" w:color="auto"/>
                        <w:left w:val="none" w:sz="0" w:space="0" w:color="auto"/>
                        <w:bottom w:val="none" w:sz="0" w:space="0" w:color="auto"/>
                        <w:right w:val="none" w:sz="0" w:space="0" w:color="auto"/>
                      </w:divBdr>
                    </w:div>
                    <w:div w:id="1157497982">
                      <w:marLeft w:val="0"/>
                      <w:marRight w:val="0"/>
                      <w:marTop w:val="0"/>
                      <w:marBottom w:val="0"/>
                      <w:divBdr>
                        <w:top w:val="none" w:sz="0" w:space="0" w:color="auto"/>
                        <w:left w:val="none" w:sz="0" w:space="0" w:color="auto"/>
                        <w:bottom w:val="none" w:sz="0" w:space="0" w:color="auto"/>
                        <w:right w:val="none" w:sz="0" w:space="0" w:color="auto"/>
                      </w:divBdr>
                    </w:div>
                    <w:div w:id="1404185406">
                      <w:marLeft w:val="0"/>
                      <w:marRight w:val="0"/>
                      <w:marTop w:val="0"/>
                      <w:marBottom w:val="0"/>
                      <w:divBdr>
                        <w:top w:val="none" w:sz="0" w:space="0" w:color="auto"/>
                        <w:left w:val="none" w:sz="0" w:space="0" w:color="auto"/>
                        <w:bottom w:val="none" w:sz="0" w:space="0" w:color="auto"/>
                        <w:right w:val="none" w:sz="0" w:space="0" w:color="auto"/>
                      </w:divBdr>
                    </w:div>
                    <w:div w:id="1912809283">
                      <w:marLeft w:val="0"/>
                      <w:marRight w:val="0"/>
                      <w:marTop w:val="0"/>
                      <w:marBottom w:val="0"/>
                      <w:divBdr>
                        <w:top w:val="none" w:sz="0" w:space="0" w:color="auto"/>
                        <w:left w:val="none" w:sz="0" w:space="0" w:color="auto"/>
                        <w:bottom w:val="none" w:sz="0" w:space="0" w:color="auto"/>
                        <w:right w:val="none" w:sz="0" w:space="0" w:color="auto"/>
                      </w:divBdr>
                    </w:div>
                    <w:div w:id="2070876631">
                      <w:marLeft w:val="0"/>
                      <w:marRight w:val="0"/>
                      <w:marTop w:val="0"/>
                      <w:marBottom w:val="0"/>
                      <w:divBdr>
                        <w:top w:val="none" w:sz="0" w:space="0" w:color="auto"/>
                        <w:left w:val="none" w:sz="0" w:space="0" w:color="auto"/>
                        <w:bottom w:val="none" w:sz="0" w:space="0" w:color="auto"/>
                        <w:right w:val="none" w:sz="0" w:space="0" w:color="auto"/>
                      </w:divBdr>
                    </w:div>
                  </w:divsChild>
                </w:div>
                <w:div w:id="1289433543">
                  <w:marLeft w:val="0"/>
                  <w:marRight w:val="0"/>
                  <w:marTop w:val="0"/>
                  <w:marBottom w:val="0"/>
                  <w:divBdr>
                    <w:top w:val="none" w:sz="0" w:space="0" w:color="auto"/>
                    <w:left w:val="none" w:sz="0" w:space="0" w:color="auto"/>
                    <w:bottom w:val="none" w:sz="0" w:space="0" w:color="auto"/>
                    <w:right w:val="none" w:sz="0" w:space="0" w:color="auto"/>
                  </w:divBdr>
                  <w:divsChild>
                    <w:div w:id="133378791">
                      <w:marLeft w:val="0"/>
                      <w:marRight w:val="0"/>
                      <w:marTop w:val="0"/>
                      <w:marBottom w:val="0"/>
                      <w:divBdr>
                        <w:top w:val="none" w:sz="0" w:space="0" w:color="auto"/>
                        <w:left w:val="none" w:sz="0" w:space="0" w:color="auto"/>
                        <w:bottom w:val="none" w:sz="0" w:space="0" w:color="auto"/>
                        <w:right w:val="none" w:sz="0" w:space="0" w:color="auto"/>
                      </w:divBdr>
                    </w:div>
                  </w:divsChild>
                </w:div>
                <w:div w:id="1453936262">
                  <w:marLeft w:val="0"/>
                  <w:marRight w:val="0"/>
                  <w:marTop w:val="0"/>
                  <w:marBottom w:val="0"/>
                  <w:divBdr>
                    <w:top w:val="none" w:sz="0" w:space="0" w:color="auto"/>
                    <w:left w:val="none" w:sz="0" w:space="0" w:color="auto"/>
                    <w:bottom w:val="none" w:sz="0" w:space="0" w:color="auto"/>
                    <w:right w:val="none" w:sz="0" w:space="0" w:color="auto"/>
                  </w:divBdr>
                  <w:divsChild>
                    <w:div w:id="976106615">
                      <w:marLeft w:val="0"/>
                      <w:marRight w:val="0"/>
                      <w:marTop w:val="0"/>
                      <w:marBottom w:val="0"/>
                      <w:divBdr>
                        <w:top w:val="none" w:sz="0" w:space="0" w:color="auto"/>
                        <w:left w:val="none" w:sz="0" w:space="0" w:color="auto"/>
                        <w:bottom w:val="none" w:sz="0" w:space="0" w:color="auto"/>
                        <w:right w:val="none" w:sz="0" w:space="0" w:color="auto"/>
                      </w:divBdr>
                    </w:div>
                  </w:divsChild>
                </w:div>
                <w:div w:id="1618180122">
                  <w:marLeft w:val="0"/>
                  <w:marRight w:val="0"/>
                  <w:marTop w:val="0"/>
                  <w:marBottom w:val="0"/>
                  <w:divBdr>
                    <w:top w:val="none" w:sz="0" w:space="0" w:color="auto"/>
                    <w:left w:val="none" w:sz="0" w:space="0" w:color="auto"/>
                    <w:bottom w:val="none" w:sz="0" w:space="0" w:color="auto"/>
                    <w:right w:val="none" w:sz="0" w:space="0" w:color="auto"/>
                  </w:divBdr>
                  <w:divsChild>
                    <w:div w:id="961300180">
                      <w:marLeft w:val="0"/>
                      <w:marRight w:val="0"/>
                      <w:marTop w:val="0"/>
                      <w:marBottom w:val="0"/>
                      <w:divBdr>
                        <w:top w:val="none" w:sz="0" w:space="0" w:color="auto"/>
                        <w:left w:val="none" w:sz="0" w:space="0" w:color="auto"/>
                        <w:bottom w:val="none" w:sz="0" w:space="0" w:color="auto"/>
                        <w:right w:val="none" w:sz="0" w:space="0" w:color="auto"/>
                      </w:divBdr>
                    </w:div>
                  </w:divsChild>
                </w:div>
                <w:div w:id="1626159483">
                  <w:marLeft w:val="0"/>
                  <w:marRight w:val="0"/>
                  <w:marTop w:val="0"/>
                  <w:marBottom w:val="0"/>
                  <w:divBdr>
                    <w:top w:val="none" w:sz="0" w:space="0" w:color="auto"/>
                    <w:left w:val="none" w:sz="0" w:space="0" w:color="auto"/>
                    <w:bottom w:val="none" w:sz="0" w:space="0" w:color="auto"/>
                    <w:right w:val="none" w:sz="0" w:space="0" w:color="auto"/>
                  </w:divBdr>
                  <w:divsChild>
                    <w:div w:id="832571342">
                      <w:marLeft w:val="0"/>
                      <w:marRight w:val="0"/>
                      <w:marTop w:val="0"/>
                      <w:marBottom w:val="0"/>
                      <w:divBdr>
                        <w:top w:val="none" w:sz="0" w:space="0" w:color="auto"/>
                        <w:left w:val="none" w:sz="0" w:space="0" w:color="auto"/>
                        <w:bottom w:val="none" w:sz="0" w:space="0" w:color="auto"/>
                        <w:right w:val="none" w:sz="0" w:space="0" w:color="auto"/>
                      </w:divBdr>
                    </w:div>
                    <w:div w:id="902912898">
                      <w:marLeft w:val="0"/>
                      <w:marRight w:val="0"/>
                      <w:marTop w:val="0"/>
                      <w:marBottom w:val="0"/>
                      <w:divBdr>
                        <w:top w:val="none" w:sz="0" w:space="0" w:color="auto"/>
                        <w:left w:val="none" w:sz="0" w:space="0" w:color="auto"/>
                        <w:bottom w:val="none" w:sz="0" w:space="0" w:color="auto"/>
                        <w:right w:val="none" w:sz="0" w:space="0" w:color="auto"/>
                      </w:divBdr>
                    </w:div>
                    <w:div w:id="1468426599">
                      <w:marLeft w:val="0"/>
                      <w:marRight w:val="0"/>
                      <w:marTop w:val="0"/>
                      <w:marBottom w:val="0"/>
                      <w:divBdr>
                        <w:top w:val="none" w:sz="0" w:space="0" w:color="auto"/>
                        <w:left w:val="none" w:sz="0" w:space="0" w:color="auto"/>
                        <w:bottom w:val="none" w:sz="0" w:space="0" w:color="auto"/>
                        <w:right w:val="none" w:sz="0" w:space="0" w:color="auto"/>
                      </w:divBdr>
                    </w:div>
                    <w:div w:id="1716544531">
                      <w:marLeft w:val="0"/>
                      <w:marRight w:val="0"/>
                      <w:marTop w:val="0"/>
                      <w:marBottom w:val="0"/>
                      <w:divBdr>
                        <w:top w:val="none" w:sz="0" w:space="0" w:color="auto"/>
                        <w:left w:val="none" w:sz="0" w:space="0" w:color="auto"/>
                        <w:bottom w:val="none" w:sz="0" w:space="0" w:color="auto"/>
                        <w:right w:val="none" w:sz="0" w:space="0" w:color="auto"/>
                      </w:divBdr>
                    </w:div>
                    <w:div w:id="1778135313">
                      <w:marLeft w:val="0"/>
                      <w:marRight w:val="0"/>
                      <w:marTop w:val="0"/>
                      <w:marBottom w:val="0"/>
                      <w:divBdr>
                        <w:top w:val="none" w:sz="0" w:space="0" w:color="auto"/>
                        <w:left w:val="none" w:sz="0" w:space="0" w:color="auto"/>
                        <w:bottom w:val="none" w:sz="0" w:space="0" w:color="auto"/>
                        <w:right w:val="none" w:sz="0" w:space="0" w:color="auto"/>
                      </w:divBdr>
                    </w:div>
                  </w:divsChild>
                </w:div>
                <w:div w:id="1716345308">
                  <w:marLeft w:val="0"/>
                  <w:marRight w:val="0"/>
                  <w:marTop w:val="0"/>
                  <w:marBottom w:val="0"/>
                  <w:divBdr>
                    <w:top w:val="none" w:sz="0" w:space="0" w:color="auto"/>
                    <w:left w:val="none" w:sz="0" w:space="0" w:color="auto"/>
                    <w:bottom w:val="none" w:sz="0" w:space="0" w:color="auto"/>
                    <w:right w:val="none" w:sz="0" w:space="0" w:color="auto"/>
                  </w:divBdr>
                  <w:divsChild>
                    <w:div w:id="9067549">
                      <w:marLeft w:val="0"/>
                      <w:marRight w:val="0"/>
                      <w:marTop w:val="0"/>
                      <w:marBottom w:val="0"/>
                      <w:divBdr>
                        <w:top w:val="none" w:sz="0" w:space="0" w:color="auto"/>
                        <w:left w:val="none" w:sz="0" w:space="0" w:color="auto"/>
                        <w:bottom w:val="none" w:sz="0" w:space="0" w:color="auto"/>
                        <w:right w:val="none" w:sz="0" w:space="0" w:color="auto"/>
                      </w:divBdr>
                    </w:div>
                  </w:divsChild>
                </w:div>
                <w:div w:id="1842164309">
                  <w:marLeft w:val="0"/>
                  <w:marRight w:val="0"/>
                  <w:marTop w:val="0"/>
                  <w:marBottom w:val="0"/>
                  <w:divBdr>
                    <w:top w:val="none" w:sz="0" w:space="0" w:color="auto"/>
                    <w:left w:val="none" w:sz="0" w:space="0" w:color="auto"/>
                    <w:bottom w:val="none" w:sz="0" w:space="0" w:color="auto"/>
                    <w:right w:val="none" w:sz="0" w:space="0" w:color="auto"/>
                  </w:divBdr>
                  <w:divsChild>
                    <w:div w:id="300886039">
                      <w:marLeft w:val="0"/>
                      <w:marRight w:val="0"/>
                      <w:marTop w:val="0"/>
                      <w:marBottom w:val="0"/>
                      <w:divBdr>
                        <w:top w:val="none" w:sz="0" w:space="0" w:color="auto"/>
                        <w:left w:val="none" w:sz="0" w:space="0" w:color="auto"/>
                        <w:bottom w:val="none" w:sz="0" w:space="0" w:color="auto"/>
                        <w:right w:val="none" w:sz="0" w:space="0" w:color="auto"/>
                      </w:divBdr>
                    </w:div>
                    <w:div w:id="459030692">
                      <w:marLeft w:val="0"/>
                      <w:marRight w:val="0"/>
                      <w:marTop w:val="0"/>
                      <w:marBottom w:val="0"/>
                      <w:divBdr>
                        <w:top w:val="none" w:sz="0" w:space="0" w:color="auto"/>
                        <w:left w:val="none" w:sz="0" w:space="0" w:color="auto"/>
                        <w:bottom w:val="none" w:sz="0" w:space="0" w:color="auto"/>
                        <w:right w:val="none" w:sz="0" w:space="0" w:color="auto"/>
                      </w:divBdr>
                    </w:div>
                    <w:div w:id="653921959">
                      <w:marLeft w:val="0"/>
                      <w:marRight w:val="0"/>
                      <w:marTop w:val="0"/>
                      <w:marBottom w:val="0"/>
                      <w:divBdr>
                        <w:top w:val="none" w:sz="0" w:space="0" w:color="auto"/>
                        <w:left w:val="none" w:sz="0" w:space="0" w:color="auto"/>
                        <w:bottom w:val="none" w:sz="0" w:space="0" w:color="auto"/>
                        <w:right w:val="none" w:sz="0" w:space="0" w:color="auto"/>
                      </w:divBdr>
                    </w:div>
                    <w:div w:id="688945442">
                      <w:marLeft w:val="0"/>
                      <w:marRight w:val="0"/>
                      <w:marTop w:val="0"/>
                      <w:marBottom w:val="0"/>
                      <w:divBdr>
                        <w:top w:val="none" w:sz="0" w:space="0" w:color="auto"/>
                        <w:left w:val="none" w:sz="0" w:space="0" w:color="auto"/>
                        <w:bottom w:val="none" w:sz="0" w:space="0" w:color="auto"/>
                        <w:right w:val="none" w:sz="0" w:space="0" w:color="auto"/>
                      </w:divBdr>
                    </w:div>
                    <w:div w:id="713427946">
                      <w:marLeft w:val="0"/>
                      <w:marRight w:val="0"/>
                      <w:marTop w:val="0"/>
                      <w:marBottom w:val="0"/>
                      <w:divBdr>
                        <w:top w:val="none" w:sz="0" w:space="0" w:color="auto"/>
                        <w:left w:val="none" w:sz="0" w:space="0" w:color="auto"/>
                        <w:bottom w:val="none" w:sz="0" w:space="0" w:color="auto"/>
                        <w:right w:val="none" w:sz="0" w:space="0" w:color="auto"/>
                      </w:divBdr>
                    </w:div>
                  </w:divsChild>
                </w:div>
                <w:div w:id="1873181501">
                  <w:marLeft w:val="0"/>
                  <w:marRight w:val="0"/>
                  <w:marTop w:val="0"/>
                  <w:marBottom w:val="0"/>
                  <w:divBdr>
                    <w:top w:val="none" w:sz="0" w:space="0" w:color="auto"/>
                    <w:left w:val="none" w:sz="0" w:space="0" w:color="auto"/>
                    <w:bottom w:val="none" w:sz="0" w:space="0" w:color="auto"/>
                    <w:right w:val="none" w:sz="0" w:space="0" w:color="auto"/>
                  </w:divBdr>
                  <w:divsChild>
                    <w:div w:id="2028092506">
                      <w:marLeft w:val="0"/>
                      <w:marRight w:val="0"/>
                      <w:marTop w:val="0"/>
                      <w:marBottom w:val="0"/>
                      <w:divBdr>
                        <w:top w:val="none" w:sz="0" w:space="0" w:color="auto"/>
                        <w:left w:val="none" w:sz="0" w:space="0" w:color="auto"/>
                        <w:bottom w:val="none" w:sz="0" w:space="0" w:color="auto"/>
                        <w:right w:val="none" w:sz="0" w:space="0" w:color="auto"/>
                      </w:divBdr>
                    </w:div>
                  </w:divsChild>
                </w:div>
                <w:div w:id="2054621871">
                  <w:marLeft w:val="0"/>
                  <w:marRight w:val="0"/>
                  <w:marTop w:val="0"/>
                  <w:marBottom w:val="0"/>
                  <w:divBdr>
                    <w:top w:val="none" w:sz="0" w:space="0" w:color="auto"/>
                    <w:left w:val="none" w:sz="0" w:space="0" w:color="auto"/>
                    <w:bottom w:val="none" w:sz="0" w:space="0" w:color="auto"/>
                    <w:right w:val="none" w:sz="0" w:space="0" w:color="auto"/>
                  </w:divBdr>
                  <w:divsChild>
                    <w:div w:id="81287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162988">
          <w:marLeft w:val="0"/>
          <w:marRight w:val="0"/>
          <w:marTop w:val="0"/>
          <w:marBottom w:val="0"/>
          <w:divBdr>
            <w:top w:val="none" w:sz="0" w:space="0" w:color="auto"/>
            <w:left w:val="none" w:sz="0" w:space="0" w:color="auto"/>
            <w:bottom w:val="none" w:sz="0" w:space="0" w:color="auto"/>
            <w:right w:val="none" w:sz="0" w:space="0" w:color="auto"/>
          </w:divBdr>
          <w:divsChild>
            <w:div w:id="200943299">
              <w:marLeft w:val="0"/>
              <w:marRight w:val="0"/>
              <w:marTop w:val="0"/>
              <w:marBottom w:val="0"/>
              <w:divBdr>
                <w:top w:val="none" w:sz="0" w:space="0" w:color="auto"/>
                <w:left w:val="none" w:sz="0" w:space="0" w:color="auto"/>
                <w:bottom w:val="none" w:sz="0" w:space="0" w:color="auto"/>
                <w:right w:val="none" w:sz="0" w:space="0" w:color="auto"/>
              </w:divBdr>
            </w:div>
            <w:div w:id="448552248">
              <w:marLeft w:val="0"/>
              <w:marRight w:val="0"/>
              <w:marTop w:val="0"/>
              <w:marBottom w:val="0"/>
              <w:divBdr>
                <w:top w:val="none" w:sz="0" w:space="0" w:color="auto"/>
                <w:left w:val="none" w:sz="0" w:space="0" w:color="auto"/>
                <w:bottom w:val="none" w:sz="0" w:space="0" w:color="auto"/>
                <w:right w:val="none" w:sz="0" w:space="0" w:color="auto"/>
              </w:divBdr>
            </w:div>
            <w:div w:id="471408359">
              <w:marLeft w:val="0"/>
              <w:marRight w:val="0"/>
              <w:marTop w:val="0"/>
              <w:marBottom w:val="0"/>
              <w:divBdr>
                <w:top w:val="none" w:sz="0" w:space="0" w:color="auto"/>
                <w:left w:val="none" w:sz="0" w:space="0" w:color="auto"/>
                <w:bottom w:val="none" w:sz="0" w:space="0" w:color="auto"/>
                <w:right w:val="none" w:sz="0" w:space="0" w:color="auto"/>
              </w:divBdr>
            </w:div>
            <w:div w:id="535316994">
              <w:marLeft w:val="0"/>
              <w:marRight w:val="0"/>
              <w:marTop w:val="0"/>
              <w:marBottom w:val="0"/>
              <w:divBdr>
                <w:top w:val="none" w:sz="0" w:space="0" w:color="auto"/>
                <w:left w:val="none" w:sz="0" w:space="0" w:color="auto"/>
                <w:bottom w:val="none" w:sz="0" w:space="0" w:color="auto"/>
                <w:right w:val="none" w:sz="0" w:space="0" w:color="auto"/>
              </w:divBdr>
            </w:div>
            <w:div w:id="637613864">
              <w:marLeft w:val="0"/>
              <w:marRight w:val="0"/>
              <w:marTop w:val="0"/>
              <w:marBottom w:val="0"/>
              <w:divBdr>
                <w:top w:val="none" w:sz="0" w:space="0" w:color="auto"/>
                <w:left w:val="none" w:sz="0" w:space="0" w:color="auto"/>
                <w:bottom w:val="none" w:sz="0" w:space="0" w:color="auto"/>
                <w:right w:val="none" w:sz="0" w:space="0" w:color="auto"/>
              </w:divBdr>
            </w:div>
            <w:div w:id="1223831469">
              <w:marLeft w:val="0"/>
              <w:marRight w:val="0"/>
              <w:marTop w:val="0"/>
              <w:marBottom w:val="0"/>
              <w:divBdr>
                <w:top w:val="none" w:sz="0" w:space="0" w:color="auto"/>
                <w:left w:val="none" w:sz="0" w:space="0" w:color="auto"/>
                <w:bottom w:val="none" w:sz="0" w:space="0" w:color="auto"/>
                <w:right w:val="none" w:sz="0" w:space="0" w:color="auto"/>
              </w:divBdr>
            </w:div>
            <w:div w:id="1358846308">
              <w:marLeft w:val="0"/>
              <w:marRight w:val="0"/>
              <w:marTop w:val="0"/>
              <w:marBottom w:val="0"/>
              <w:divBdr>
                <w:top w:val="none" w:sz="0" w:space="0" w:color="auto"/>
                <w:left w:val="none" w:sz="0" w:space="0" w:color="auto"/>
                <w:bottom w:val="none" w:sz="0" w:space="0" w:color="auto"/>
                <w:right w:val="none" w:sz="0" w:space="0" w:color="auto"/>
              </w:divBdr>
            </w:div>
            <w:div w:id="1389769631">
              <w:marLeft w:val="0"/>
              <w:marRight w:val="0"/>
              <w:marTop w:val="0"/>
              <w:marBottom w:val="0"/>
              <w:divBdr>
                <w:top w:val="none" w:sz="0" w:space="0" w:color="auto"/>
                <w:left w:val="none" w:sz="0" w:space="0" w:color="auto"/>
                <w:bottom w:val="none" w:sz="0" w:space="0" w:color="auto"/>
                <w:right w:val="none" w:sz="0" w:space="0" w:color="auto"/>
              </w:divBdr>
            </w:div>
            <w:div w:id="1446075307">
              <w:marLeft w:val="0"/>
              <w:marRight w:val="0"/>
              <w:marTop w:val="0"/>
              <w:marBottom w:val="0"/>
              <w:divBdr>
                <w:top w:val="none" w:sz="0" w:space="0" w:color="auto"/>
                <w:left w:val="none" w:sz="0" w:space="0" w:color="auto"/>
                <w:bottom w:val="none" w:sz="0" w:space="0" w:color="auto"/>
                <w:right w:val="none" w:sz="0" w:space="0" w:color="auto"/>
              </w:divBdr>
            </w:div>
            <w:div w:id="1451973171">
              <w:marLeft w:val="0"/>
              <w:marRight w:val="0"/>
              <w:marTop w:val="0"/>
              <w:marBottom w:val="0"/>
              <w:divBdr>
                <w:top w:val="none" w:sz="0" w:space="0" w:color="auto"/>
                <w:left w:val="none" w:sz="0" w:space="0" w:color="auto"/>
                <w:bottom w:val="none" w:sz="0" w:space="0" w:color="auto"/>
                <w:right w:val="none" w:sz="0" w:space="0" w:color="auto"/>
              </w:divBdr>
            </w:div>
            <w:div w:id="1536388602">
              <w:marLeft w:val="0"/>
              <w:marRight w:val="0"/>
              <w:marTop w:val="0"/>
              <w:marBottom w:val="0"/>
              <w:divBdr>
                <w:top w:val="none" w:sz="0" w:space="0" w:color="auto"/>
                <w:left w:val="none" w:sz="0" w:space="0" w:color="auto"/>
                <w:bottom w:val="none" w:sz="0" w:space="0" w:color="auto"/>
                <w:right w:val="none" w:sz="0" w:space="0" w:color="auto"/>
              </w:divBdr>
            </w:div>
            <w:div w:id="1633712784">
              <w:marLeft w:val="0"/>
              <w:marRight w:val="0"/>
              <w:marTop w:val="0"/>
              <w:marBottom w:val="0"/>
              <w:divBdr>
                <w:top w:val="none" w:sz="0" w:space="0" w:color="auto"/>
                <w:left w:val="none" w:sz="0" w:space="0" w:color="auto"/>
                <w:bottom w:val="none" w:sz="0" w:space="0" w:color="auto"/>
                <w:right w:val="none" w:sz="0" w:space="0" w:color="auto"/>
              </w:divBdr>
            </w:div>
            <w:div w:id="1718896615">
              <w:marLeft w:val="0"/>
              <w:marRight w:val="0"/>
              <w:marTop w:val="0"/>
              <w:marBottom w:val="0"/>
              <w:divBdr>
                <w:top w:val="none" w:sz="0" w:space="0" w:color="auto"/>
                <w:left w:val="none" w:sz="0" w:space="0" w:color="auto"/>
                <w:bottom w:val="none" w:sz="0" w:space="0" w:color="auto"/>
                <w:right w:val="none" w:sz="0" w:space="0" w:color="auto"/>
              </w:divBdr>
            </w:div>
            <w:div w:id="1833137048">
              <w:marLeft w:val="0"/>
              <w:marRight w:val="0"/>
              <w:marTop w:val="0"/>
              <w:marBottom w:val="0"/>
              <w:divBdr>
                <w:top w:val="none" w:sz="0" w:space="0" w:color="auto"/>
                <w:left w:val="none" w:sz="0" w:space="0" w:color="auto"/>
                <w:bottom w:val="none" w:sz="0" w:space="0" w:color="auto"/>
                <w:right w:val="none" w:sz="0" w:space="0" w:color="auto"/>
              </w:divBdr>
            </w:div>
            <w:div w:id="1839998657">
              <w:marLeft w:val="0"/>
              <w:marRight w:val="0"/>
              <w:marTop w:val="0"/>
              <w:marBottom w:val="0"/>
              <w:divBdr>
                <w:top w:val="none" w:sz="0" w:space="0" w:color="auto"/>
                <w:left w:val="none" w:sz="0" w:space="0" w:color="auto"/>
                <w:bottom w:val="none" w:sz="0" w:space="0" w:color="auto"/>
                <w:right w:val="none" w:sz="0" w:space="0" w:color="auto"/>
              </w:divBdr>
            </w:div>
            <w:div w:id="1904874747">
              <w:marLeft w:val="0"/>
              <w:marRight w:val="0"/>
              <w:marTop w:val="0"/>
              <w:marBottom w:val="0"/>
              <w:divBdr>
                <w:top w:val="none" w:sz="0" w:space="0" w:color="auto"/>
                <w:left w:val="none" w:sz="0" w:space="0" w:color="auto"/>
                <w:bottom w:val="none" w:sz="0" w:space="0" w:color="auto"/>
                <w:right w:val="none" w:sz="0" w:space="0" w:color="auto"/>
              </w:divBdr>
            </w:div>
            <w:div w:id="1952198212">
              <w:marLeft w:val="0"/>
              <w:marRight w:val="0"/>
              <w:marTop w:val="0"/>
              <w:marBottom w:val="0"/>
              <w:divBdr>
                <w:top w:val="none" w:sz="0" w:space="0" w:color="auto"/>
                <w:left w:val="none" w:sz="0" w:space="0" w:color="auto"/>
                <w:bottom w:val="none" w:sz="0" w:space="0" w:color="auto"/>
                <w:right w:val="none" w:sz="0" w:space="0" w:color="auto"/>
              </w:divBdr>
            </w:div>
            <w:div w:id="2011323230">
              <w:marLeft w:val="0"/>
              <w:marRight w:val="0"/>
              <w:marTop w:val="0"/>
              <w:marBottom w:val="0"/>
              <w:divBdr>
                <w:top w:val="none" w:sz="0" w:space="0" w:color="auto"/>
                <w:left w:val="none" w:sz="0" w:space="0" w:color="auto"/>
                <w:bottom w:val="none" w:sz="0" w:space="0" w:color="auto"/>
                <w:right w:val="none" w:sz="0" w:space="0" w:color="auto"/>
              </w:divBdr>
            </w:div>
            <w:div w:id="2058354966">
              <w:marLeft w:val="0"/>
              <w:marRight w:val="0"/>
              <w:marTop w:val="0"/>
              <w:marBottom w:val="0"/>
              <w:divBdr>
                <w:top w:val="none" w:sz="0" w:space="0" w:color="auto"/>
                <w:left w:val="none" w:sz="0" w:space="0" w:color="auto"/>
                <w:bottom w:val="none" w:sz="0" w:space="0" w:color="auto"/>
                <w:right w:val="none" w:sz="0" w:space="0" w:color="auto"/>
              </w:divBdr>
            </w:div>
            <w:div w:id="2114855587">
              <w:marLeft w:val="0"/>
              <w:marRight w:val="0"/>
              <w:marTop w:val="0"/>
              <w:marBottom w:val="0"/>
              <w:divBdr>
                <w:top w:val="none" w:sz="0" w:space="0" w:color="auto"/>
                <w:left w:val="none" w:sz="0" w:space="0" w:color="auto"/>
                <w:bottom w:val="none" w:sz="0" w:space="0" w:color="auto"/>
                <w:right w:val="none" w:sz="0" w:space="0" w:color="auto"/>
              </w:divBdr>
            </w:div>
          </w:divsChild>
        </w:div>
        <w:div w:id="899443998">
          <w:marLeft w:val="0"/>
          <w:marRight w:val="0"/>
          <w:marTop w:val="0"/>
          <w:marBottom w:val="0"/>
          <w:divBdr>
            <w:top w:val="none" w:sz="0" w:space="0" w:color="auto"/>
            <w:left w:val="none" w:sz="0" w:space="0" w:color="auto"/>
            <w:bottom w:val="none" w:sz="0" w:space="0" w:color="auto"/>
            <w:right w:val="none" w:sz="0" w:space="0" w:color="auto"/>
          </w:divBdr>
          <w:divsChild>
            <w:div w:id="1376125850">
              <w:marLeft w:val="-75"/>
              <w:marRight w:val="0"/>
              <w:marTop w:val="30"/>
              <w:marBottom w:val="30"/>
              <w:divBdr>
                <w:top w:val="none" w:sz="0" w:space="0" w:color="auto"/>
                <w:left w:val="none" w:sz="0" w:space="0" w:color="auto"/>
                <w:bottom w:val="none" w:sz="0" w:space="0" w:color="auto"/>
                <w:right w:val="none" w:sz="0" w:space="0" w:color="auto"/>
              </w:divBdr>
              <w:divsChild>
                <w:div w:id="408890177">
                  <w:marLeft w:val="0"/>
                  <w:marRight w:val="0"/>
                  <w:marTop w:val="0"/>
                  <w:marBottom w:val="0"/>
                  <w:divBdr>
                    <w:top w:val="none" w:sz="0" w:space="0" w:color="auto"/>
                    <w:left w:val="none" w:sz="0" w:space="0" w:color="auto"/>
                    <w:bottom w:val="none" w:sz="0" w:space="0" w:color="auto"/>
                    <w:right w:val="none" w:sz="0" w:space="0" w:color="auto"/>
                  </w:divBdr>
                  <w:divsChild>
                    <w:div w:id="76757775">
                      <w:marLeft w:val="0"/>
                      <w:marRight w:val="0"/>
                      <w:marTop w:val="0"/>
                      <w:marBottom w:val="0"/>
                      <w:divBdr>
                        <w:top w:val="none" w:sz="0" w:space="0" w:color="auto"/>
                        <w:left w:val="none" w:sz="0" w:space="0" w:color="auto"/>
                        <w:bottom w:val="none" w:sz="0" w:space="0" w:color="auto"/>
                        <w:right w:val="none" w:sz="0" w:space="0" w:color="auto"/>
                      </w:divBdr>
                    </w:div>
                    <w:div w:id="1456094867">
                      <w:marLeft w:val="0"/>
                      <w:marRight w:val="0"/>
                      <w:marTop w:val="0"/>
                      <w:marBottom w:val="0"/>
                      <w:divBdr>
                        <w:top w:val="none" w:sz="0" w:space="0" w:color="auto"/>
                        <w:left w:val="none" w:sz="0" w:space="0" w:color="auto"/>
                        <w:bottom w:val="none" w:sz="0" w:space="0" w:color="auto"/>
                        <w:right w:val="none" w:sz="0" w:space="0" w:color="auto"/>
                      </w:divBdr>
                    </w:div>
                  </w:divsChild>
                </w:div>
                <w:div w:id="565728628">
                  <w:marLeft w:val="0"/>
                  <w:marRight w:val="0"/>
                  <w:marTop w:val="0"/>
                  <w:marBottom w:val="0"/>
                  <w:divBdr>
                    <w:top w:val="none" w:sz="0" w:space="0" w:color="auto"/>
                    <w:left w:val="none" w:sz="0" w:space="0" w:color="auto"/>
                    <w:bottom w:val="none" w:sz="0" w:space="0" w:color="auto"/>
                    <w:right w:val="none" w:sz="0" w:space="0" w:color="auto"/>
                  </w:divBdr>
                  <w:divsChild>
                    <w:div w:id="118764458">
                      <w:marLeft w:val="0"/>
                      <w:marRight w:val="0"/>
                      <w:marTop w:val="0"/>
                      <w:marBottom w:val="0"/>
                      <w:divBdr>
                        <w:top w:val="none" w:sz="0" w:space="0" w:color="auto"/>
                        <w:left w:val="none" w:sz="0" w:space="0" w:color="auto"/>
                        <w:bottom w:val="none" w:sz="0" w:space="0" w:color="auto"/>
                        <w:right w:val="none" w:sz="0" w:space="0" w:color="auto"/>
                      </w:divBdr>
                    </w:div>
                    <w:div w:id="162815270">
                      <w:marLeft w:val="0"/>
                      <w:marRight w:val="0"/>
                      <w:marTop w:val="0"/>
                      <w:marBottom w:val="0"/>
                      <w:divBdr>
                        <w:top w:val="none" w:sz="0" w:space="0" w:color="auto"/>
                        <w:left w:val="none" w:sz="0" w:space="0" w:color="auto"/>
                        <w:bottom w:val="none" w:sz="0" w:space="0" w:color="auto"/>
                        <w:right w:val="none" w:sz="0" w:space="0" w:color="auto"/>
                      </w:divBdr>
                    </w:div>
                  </w:divsChild>
                </w:div>
                <w:div w:id="579868922">
                  <w:marLeft w:val="0"/>
                  <w:marRight w:val="0"/>
                  <w:marTop w:val="0"/>
                  <w:marBottom w:val="0"/>
                  <w:divBdr>
                    <w:top w:val="none" w:sz="0" w:space="0" w:color="auto"/>
                    <w:left w:val="none" w:sz="0" w:space="0" w:color="auto"/>
                    <w:bottom w:val="none" w:sz="0" w:space="0" w:color="auto"/>
                    <w:right w:val="none" w:sz="0" w:space="0" w:color="auto"/>
                  </w:divBdr>
                  <w:divsChild>
                    <w:div w:id="46607711">
                      <w:marLeft w:val="0"/>
                      <w:marRight w:val="0"/>
                      <w:marTop w:val="0"/>
                      <w:marBottom w:val="0"/>
                      <w:divBdr>
                        <w:top w:val="none" w:sz="0" w:space="0" w:color="auto"/>
                        <w:left w:val="none" w:sz="0" w:space="0" w:color="auto"/>
                        <w:bottom w:val="none" w:sz="0" w:space="0" w:color="auto"/>
                        <w:right w:val="none" w:sz="0" w:space="0" w:color="auto"/>
                      </w:divBdr>
                    </w:div>
                  </w:divsChild>
                </w:div>
                <w:div w:id="645400639">
                  <w:marLeft w:val="0"/>
                  <w:marRight w:val="0"/>
                  <w:marTop w:val="0"/>
                  <w:marBottom w:val="0"/>
                  <w:divBdr>
                    <w:top w:val="none" w:sz="0" w:space="0" w:color="auto"/>
                    <w:left w:val="none" w:sz="0" w:space="0" w:color="auto"/>
                    <w:bottom w:val="none" w:sz="0" w:space="0" w:color="auto"/>
                    <w:right w:val="none" w:sz="0" w:space="0" w:color="auto"/>
                  </w:divBdr>
                  <w:divsChild>
                    <w:div w:id="821846156">
                      <w:marLeft w:val="0"/>
                      <w:marRight w:val="0"/>
                      <w:marTop w:val="0"/>
                      <w:marBottom w:val="0"/>
                      <w:divBdr>
                        <w:top w:val="none" w:sz="0" w:space="0" w:color="auto"/>
                        <w:left w:val="none" w:sz="0" w:space="0" w:color="auto"/>
                        <w:bottom w:val="none" w:sz="0" w:space="0" w:color="auto"/>
                        <w:right w:val="none" w:sz="0" w:space="0" w:color="auto"/>
                      </w:divBdr>
                    </w:div>
                    <w:div w:id="2047606912">
                      <w:marLeft w:val="0"/>
                      <w:marRight w:val="0"/>
                      <w:marTop w:val="0"/>
                      <w:marBottom w:val="0"/>
                      <w:divBdr>
                        <w:top w:val="none" w:sz="0" w:space="0" w:color="auto"/>
                        <w:left w:val="none" w:sz="0" w:space="0" w:color="auto"/>
                        <w:bottom w:val="none" w:sz="0" w:space="0" w:color="auto"/>
                        <w:right w:val="none" w:sz="0" w:space="0" w:color="auto"/>
                      </w:divBdr>
                    </w:div>
                  </w:divsChild>
                </w:div>
                <w:div w:id="670454495">
                  <w:marLeft w:val="0"/>
                  <w:marRight w:val="0"/>
                  <w:marTop w:val="0"/>
                  <w:marBottom w:val="0"/>
                  <w:divBdr>
                    <w:top w:val="none" w:sz="0" w:space="0" w:color="auto"/>
                    <w:left w:val="none" w:sz="0" w:space="0" w:color="auto"/>
                    <w:bottom w:val="none" w:sz="0" w:space="0" w:color="auto"/>
                    <w:right w:val="none" w:sz="0" w:space="0" w:color="auto"/>
                  </w:divBdr>
                  <w:divsChild>
                    <w:div w:id="185603838">
                      <w:marLeft w:val="0"/>
                      <w:marRight w:val="0"/>
                      <w:marTop w:val="0"/>
                      <w:marBottom w:val="0"/>
                      <w:divBdr>
                        <w:top w:val="none" w:sz="0" w:space="0" w:color="auto"/>
                        <w:left w:val="none" w:sz="0" w:space="0" w:color="auto"/>
                        <w:bottom w:val="none" w:sz="0" w:space="0" w:color="auto"/>
                        <w:right w:val="none" w:sz="0" w:space="0" w:color="auto"/>
                      </w:divBdr>
                    </w:div>
                  </w:divsChild>
                </w:div>
                <w:div w:id="723725132">
                  <w:marLeft w:val="0"/>
                  <w:marRight w:val="0"/>
                  <w:marTop w:val="0"/>
                  <w:marBottom w:val="0"/>
                  <w:divBdr>
                    <w:top w:val="none" w:sz="0" w:space="0" w:color="auto"/>
                    <w:left w:val="none" w:sz="0" w:space="0" w:color="auto"/>
                    <w:bottom w:val="none" w:sz="0" w:space="0" w:color="auto"/>
                    <w:right w:val="none" w:sz="0" w:space="0" w:color="auto"/>
                  </w:divBdr>
                  <w:divsChild>
                    <w:div w:id="1414201879">
                      <w:marLeft w:val="0"/>
                      <w:marRight w:val="0"/>
                      <w:marTop w:val="0"/>
                      <w:marBottom w:val="0"/>
                      <w:divBdr>
                        <w:top w:val="none" w:sz="0" w:space="0" w:color="auto"/>
                        <w:left w:val="none" w:sz="0" w:space="0" w:color="auto"/>
                        <w:bottom w:val="none" w:sz="0" w:space="0" w:color="auto"/>
                        <w:right w:val="none" w:sz="0" w:space="0" w:color="auto"/>
                      </w:divBdr>
                    </w:div>
                  </w:divsChild>
                </w:div>
                <w:div w:id="877473454">
                  <w:marLeft w:val="0"/>
                  <w:marRight w:val="0"/>
                  <w:marTop w:val="0"/>
                  <w:marBottom w:val="0"/>
                  <w:divBdr>
                    <w:top w:val="none" w:sz="0" w:space="0" w:color="auto"/>
                    <w:left w:val="none" w:sz="0" w:space="0" w:color="auto"/>
                    <w:bottom w:val="none" w:sz="0" w:space="0" w:color="auto"/>
                    <w:right w:val="none" w:sz="0" w:space="0" w:color="auto"/>
                  </w:divBdr>
                  <w:divsChild>
                    <w:div w:id="896664531">
                      <w:marLeft w:val="0"/>
                      <w:marRight w:val="0"/>
                      <w:marTop w:val="0"/>
                      <w:marBottom w:val="0"/>
                      <w:divBdr>
                        <w:top w:val="none" w:sz="0" w:space="0" w:color="auto"/>
                        <w:left w:val="none" w:sz="0" w:space="0" w:color="auto"/>
                        <w:bottom w:val="none" w:sz="0" w:space="0" w:color="auto"/>
                        <w:right w:val="none" w:sz="0" w:space="0" w:color="auto"/>
                      </w:divBdr>
                    </w:div>
                    <w:div w:id="962271464">
                      <w:marLeft w:val="0"/>
                      <w:marRight w:val="0"/>
                      <w:marTop w:val="0"/>
                      <w:marBottom w:val="0"/>
                      <w:divBdr>
                        <w:top w:val="none" w:sz="0" w:space="0" w:color="auto"/>
                        <w:left w:val="none" w:sz="0" w:space="0" w:color="auto"/>
                        <w:bottom w:val="none" w:sz="0" w:space="0" w:color="auto"/>
                        <w:right w:val="none" w:sz="0" w:space="0" w:color="auto"/>
                      </w:divBdr>
                    </w:div>
                    <w:div w:id="2095737528">
                      <w:marLeft w:val="0"/>
                      <w:marRight w:val="0"/>
                      <w:marTop w:val="0"/>
                      <w:marBottom w:val="0"/>
                      <w:divBdr>
                        <w:top w:val="none" w:sz="0" w:space="0" w:color="auto"/>
                        <w:left w:val="none" w:sz="0" w:space="0" w:color="auto"/>
                        <w:bottom w:val="none" w:sz="0" w:space="0" w:color="auto"/>
                        <w:right w:val="none" w:sz="0" w:space="0" w:color="auto"/>
                      </w:divBdr>
                    </w:div>
                  </w:divsChild>
                </w:div>
                <w:div w:id="927228270">
                  <w:marLeft w:val="0"/>
                  <w:marRight w:val="0"/>
                  <w:marTop w:val="0"/>
                  <w:marBottom w:val="0"/>
                  <w:divBdr>
                    <w:top w:val="none" w:sz="0" w:space="0" w:color="auto"/>
                    <w:left w:val="none" w:sz="0" w:space="0" w:color="auto"/>
                    <w:bottom w:val="none" w:sz="0" w:space="0" w:color="auto"/>
                    <w:right w:val="none" w:sz="0" w:space="0" w:color="auto"/>
                  </w:divBdr>
                  <w:divsChild>
                    <w:div w:id="653682034">
                      <w:marLeft w:val="0"/>
                      <w:marRight w:val="0"/>
                      <w:marTop w:val="0"/>
                      <w:marBottom w:val="0"/>
                      <w:divBdr>
                        <w:top w:val="none" w:sz="0" w:space="0" w:color="auto"/>
                        <w:left w:val="none" w:sz="0" w:space="0" w:color="auto"/>
                        <w:bottom w:val="none" w:sz="0" w:space="0" w:color="auto"/>
                        <w:right w:val="none" w:sz="0" w:space="0" w:color="auto"/>
                      </w:divBdr>
                    </w:div>
                    <w:div w:id="1552841191">
                      <w:marLeft w:val="0"/>
                      <w:marRight w:val="0"/>
                      <w:marTop w:val="0"/>
                      <w:marBottom w:val="0"/>
                      <w:divBdr>
                        <w:top w:val="none" w:sz="0" w:space="0" w:color="auto"/>
                        <w:left w:val="none" w:sz="0" w:space="0" w:color="auto"/>
                        <w:bottom w:val="none" w:sz="0" w:space="0" w:color="auto"/>
                        <w:right w:val="none" w:sz="0" w:space="0" w:color="auto"/>
                      </w:divBdr>
                    </w:div>
                  </w:divsChild>
                </w:div>
                <w:div w:id="1056702558">
                  <w:marLeft w:val="0"/>
                  <w:marRight w:val="0"/>
                  <w:marTop w:val="0"/>
                  <w:marBottom w:val="0"/>
                  <w:divBdr>
                    <w:top w:val="none" w:sz="0" w:space="0" w:color="auto"/>
                    <w:left w:val="none" w:sz="0" w:space="0" w:color="auto"/>
                    <w:bottom w:val="none" w:sz="0" w:space="0" w:color="auto"/>
                    <w:right w:val="none" w:sz="0" w:space="0" w:color="auto"/>
                  </w:divBdr>
                  <w:divsChild>
                    <w:div w:id="1713653316">
                      <w:marLeft w:val="0"/>
                      <w:marRight w:val="0"/>
                      <w:marTop w:val="0"/>
                      <w:marBottom w:val="0"/>
                      <w:divBdr>
                        <w:top w:val="none" w:sz="0" w:space="0" w:color="auto"/>
                        <w:left w:val="none" w:sz="0" w:space="0" w:color="auto"/>
                        <w:bottom w:val="none" w:sz="0" w:space="0" w:color="auto"/>
                        <w:right w:val="none" w:sz="0" w:space="0" w:color="auto"/>
                      </w:divBdr>
                    </w:div>
                  </w:divsChild>
                </w:div>
                <w:div w:id="1351418164">
                  <w:marLeft w:val="0"/>
                  <w:marRight w:val="0"/>
                  <w:marTop w:val="0"/>
                  <w:marBottom w:val="0"/>
                  <w:divBdr>
                    <w:top w:val="none" w:sz="0" w:space="0" w:color="auto"/>
                    <w:left w:val="none" w:sz="0" w:space="0" w:color="auto"/>
                    <w:bottom w:val="none" w:sz="0" w:space="0" w:color="auto"/>
                    <w:right w:val="none" w:sz="0" w:space="0" w:color="auto"/>
                  </w:divBdr>
                  <w:divsChild>
                    <w:div w:id="1438217503">
                      <w:marLeft w:val="0"/>
                      <w:marRight w:val="0"/>
                      <w:marTop w:val="0"/>
                      <w:marBottom w:val="0"/>
                      <w:divBdr>
                        <w:top w:val="none" w:sz="0" w:space="0" w:color="auto"/>
                        <w:left w:val="none" w:sz="0" w:space="0" w:color="auto"/>
                        <w:bottom w:val="none" w:sz="0" w:space="0" w:color="auto"/>
                        <w:right w:val="none" w:sz="0" w:space="0" w:color="auto"/>
                      </w:divBdr>
                    </w:div>
                    <w:div w:id="1539396319">
                      <w:marLeft w:val="0"/>
                      <w:marRight w:val="0"/>
                      <w:marTop w:val="0"/>
                      <w:marBottom w:val="0"/>
                      <w:divBdr>
                        <w:top w:val="none" w:sz="0" w:space="0" w:color="auto"/>
                        <w:left w:val="none" w:sz="0" w:space="0" w:color="auto"/>
                        <w:bottom w:val="none" w:sz="0" w:space="0" w:color="auto"/>
                        <w:right w:val="none" w:sz="0" w:space="0" w:color="auto"/>
                      </w:divBdr>
                    </w:div>
                  </w:divsChild>
                </w:div>
                <w:div w:id="1443837352">
                  <w:marLeft w:val="0"/>
                  <w:marRight w:val="0"/>
                  <w:marTop w:val="0"/>
                  <w:marBottom w:val="0"/>
                  <w:divBdr>
                    <w:top w:val="none" w:sz="0" w:space="0" w:color="auto"/>
                    <w:left w:val="none" w:sz="0" w:space="0" w:color="auto"/>
                    <w:bottom w:val="none" w:sz="0" w:space="0" w:color="auto"/>
                    <w:right w:val="none" w:sz="0" w:space="0" w:color="auto"/>
                  </w:divBdr>
                  <w:divsChild>
                    <w:div w:id="1598713793">
                      <w:marLeft w:val="0"/>
                      <w:marRight w:val="0"/>
                      <w:marTop w:val="0"/>
                      <w:marBottom w:val="0"/>
                      <w:divBdr>
                        <w:top w:val="none" w:sz="0" w:space="0" w:color="auto"/>
                        <w:left w:val="none" w:sz="0" w:space="0" w:color="auto"/>
                        <w:bottom w:val="none" w:sz="0" w:space="0" w:color="auto"/>
                        <w:right w:val="none" w:sz="0" w:space="0" w:color="auto"/>
                      </w:divBdr>
                    </w:div>
                  </w:divsChild>
                </w:div>
                <w:div w:id="1539390543">
                  <w:marLeft w:val="0"/>
                  <w:marRight w:val="0"/>
                  <w:marTop w:val="0"/>
                  <w:marBottom w:val="0"/>
                  <w:divBdr>
                    <w:top w:val="none" w:sz="0" w:space="0" w:color="auto"/>
                    <w:left w:val="none" w:sz="0" w:space="0" w:color="auto"/>
                    <w:bottom w:val="none" w:sz="0" w:space="0" w:color="auto"/>
                    <w:right w:val="none" w:sz="0" w:space="0" w:color="auto"/>
                  </w:divBdr>
                  <w:divsChild>
                    <w:div w:id="800536312">
                      <w:marLeft w:val="0"/>
                      <w:marRight w:val="0"/>
                      <w:marTop w:val="0"/>
                      <w:marBottom w:val="0"/>
                      <w:divBdr>
                        <w:top w:val="none" w:sz="0" w:space="0" w:color="auto"/>
                        <w:left w:val="none" w:sz="0" w:space="0" w:color="auto"/>
                        <w:bottom w:val="none" w:sz="0" w:space="0" w:color="auto"/>
                        <w:right w:val="none" w:sz="0" w:space="0" w:color="auto"/>
                      </w:divBdr>
                    </w:div>
                  </w:divsChild>
                </w:div>
                <w:div w:id="1634941351">
                  <w:marLeft w:val="0"/>
                  <w:marRight w:val="0"/>
                  <w:marTop w:val="0"/>
                  <w:marBottom w:val="0"/>
                  <w:divBdr>
                    <w:top w:val="none" w:sz="0" w:space="0" w:color="auto"/>
                    <w:left w:val="none" w:sz="0" w:space="0" w:color="auto"/>
                    <w:bottom w:val="none" w:sz="0" w:space="0" w:color="auto"/>
                    <w:right w:val="none" w:sz="0" w:space="0" w:color="auto"/>
                  </w:divBdr>
                  <w:divsChild>
                    <w:div w:id="882446770">
                      <w:marLeft w:val="0"/>
                      <w:marRight w:val="0"/>
                      <w:marTop w:val="0"/>
                      <w:marBottom w:val="0"/>
                      <w:divBdr>
                        <w:top w:val="none" w:sz="0" w:space="0" w:color="auto"/>
                        <w:left w:val="none" w:sz="0" w:space="0" w:color="auto"/>
                        <w:bottom w:val="none" w:sz="0" w:space="0" w:color="auto"/>
                        <w:right w:val="none" w:sz="0" w:space="0" w:color="auto"/>
                      </w:divBdr>
                    </w:div>
                    <w:div w:id="1694921787">
                      <w:marLeft w:val="0"/>
                      <w:marRight w:val="0"/>
                      <w:marTop w:val="0"/>
                      <w:marBottom w:val="0"/>
                      <w:divBdr>
                        <w:top w:val="none" w:sz="0" w:space="0" w:color="auto"/>
                        <w:left w:val="none" w:sz="0" w:space="0" w:color="auto"/>
                        <w:bottom w:val="none" w:sz="0" w:space="0" w:color="auto"/>
                        <w:right w:val="none" w:sz="0" w:space="0" w:color="auto"/>
                      </w:divBdr>
                    </w:div>
                  </w:divsChild>
                </w:div>
                <w:div w:id="1705134024">
                  <w:marLeft w:val="0"/>
                  <w:marRight w:val="0"/>
                  <w:marTop w:val="0"/>
                  <w:marBottom w:val="0"/>
                  <w:divBdr>
                    <w:top w:val="none" w:sz="0" w:space="0" w:color="auto"/>
                    <w:left w:val="none" w:sz="0" w:space="0" w:color="auto"/>
                    <w:bottom w:val="none" w:sz="0" w:space="0" w:color="auto"/>
                    <w:right w:val="none" w:sz="0" w:space="0" w:color="auto"/>
                  </w:divBdr>
                  <w:divsChild>
                    <w:div w:id="1387298257">
                      <w:marLeft w:val="0"/>
                      <w:marRight w:val="0"/>
                      <w:marTop w:val="0"/>
                      <w:marBottom w:val="0"/>
                      <w:divBdr>
                        <w:top w:val="none" w:sz="0" w:space="0" w:color="auto"/>
                        <w:left w:val="none" w:sz="0" w:space="0" w:color="auto"/>
                        <w:bottom w:val="none" w:sz="0" w:space="0" w:color="auto"/>
                        <w:right w:val="none" w:sz="0" w:space="0" w:color="auto"/>
                      </w:divBdr>
                    </w:div>
                  </w:divsChild>
                </w:div>
                <w:div w:id="1733892822">
                  <w:marLeft w:val="0"/>
                  <w:marRight w:val="0"/>
                  <w:marTop w:val="0"/>
                  <w:marBottom w:val="0"/>
                  <w:divBdr>
                    <w:top w:val="none" w:sz="0" w:space="0" w:color="auto"/>
                    <w:left w:val="none" w:sz="0" w:space="0" w:color="auto"/>
                    <w:bottom w:val="none" w:sz="0" w:space="0" w:color="auto"/>
                    <w:right w:val="none" w:sz="0" w:space="0" w:color="auto"/>
                  </w:divBdr>
                  <w:divsChild>
                    <w:div w:id="1176463140">
                      <w:marLeft w:val="0"/>
                      <w:marRight w:val="0"/>
                      <w:marTop w:val="0"/>
                      <w:marBottom w:val="0"/>
                      <w:divBdr>
                        <w:top w:val="none" w:sz="0" w:space="0" w:color="auto"/>
                        <w:left w:val="none" w:sz="0" w:space="0" w:color="auto"/>
                        <w:bottom w:val="none" w:sz="0" w:space="0" w:color="auto"/>
                        <w:right w:val="none" w:sz="0" w:space="0" w:color="auto"/>
                      </w:divBdr>
                    </w:div>
                  </w:divsChild>
                </w:div>
                <w:div w:id="1818837706">
                  <w:marLeft w:val="0"/>
                  <w:marRight w:val="0"/>
                  <w:marTop w:val="0"/>
                  <w:marBottom w:val="0"/>
                  <w:divBdr>
                    <w:top w:val="none" w:sz="0" w:space="0" w:color="auto"/>
                    <w:left w:val="none" w:sz="0" w:space="0" w:color="auto"/>
                    <w:bottom w:val="none" w:sz="0" w:space="0" w:color="auto"/>
                    <w:right w:val="none" w:sz="0" w:space="0" w:color="auto"/>
                  </w:divBdr>
                  <w:divsChild>
                    <w:div w:id="1794517725">
                      <w:marLeft w:val="0"/>
                      <w:marRight w:val="0"/>
                      <w:marTop w:val="0"/>
                      <w:marBottom w:val="0"/>
                      <w:divBdr>
                        <w:top w:val="none" w:sz="0" w:space="0" w:color="auto"/>
                        <w:left w:val="none" w:sz="0" w:space="0" w:color="auto"/>
                        <w:bottom w:val="none" w:sz="0" w:space="0" w:color="auto"/>
                        <w:right w:val="none" w:sz="0" w:space="0" w:color="auto"/>
                      </w:divBdr>
                    </w:div>
                  </w:divsChild>
                </w:div>
                <w:div w:id="1964075038">
                  <w:marLeft w:val="0"/>
                  <w:marRight w:val="0"/>
                  <w:marTop w:val="0"/>
                  <w:marBottom w:val="0"/>
                  <w:divBdr>
                    <w:top w:val="none" w:sz="0" w:space="0" w:color="auto"/>
                    <w:left w:val="none" w:sz="0" w:space="0" w:color="auto"/>
                    <w:bottom w:val="none" w:sz="0" w:space="0" w:color="auto"/>
                    <w:right w:val="none" w:sz="0" w:space="0" w:color="auto"/>
                  </w:divBdr>
                  <w:divsChild>
                    <w:div w:id="1886067170">
                      <w:marLeft w:val="0"/>
                      <w:marRight w:val="0"/>
                      <w:marTop w:val="0"/>
                      <w:marBottom w:val="0"/>
                      <w:divBdr>
                        <w:top w:val="none" w:sz="0" w:space="0" w:color="auto"/>
                        <w:left w:val="none" w:sz="0" w:space="0" w:color="auto"/>
                        <w:bottom w:val="none" w:sz="0" w:space="0" w:color="auto"/>
                        <w:right w:val="none" w:sz="0" w:space="0" w:color="auto"/>
                      </w:divBdr>
                    </w:div>
                  </w:divsChild>
                </w:div>
                <w:div w:id="2003463475">
                  <w:marLeft w:val="0"/>
                  <w:marRight w:val="0"/>
                  <w:marTop w:val="0"/>
                  <w:marBottom w:val="0"/>
                  <w:divBdr>
                    <w:top w:val="none" w:sz="0" w:space="0" w:color="auto"/>
                    <w:left w:val="none" w:sz="0" w:space="0" w:color="auto"/>
                    <w:bottom w:val="none" w:sz="0" w:space="0" w:color="auto"/>
                    <w:right w:val="none" w:sz="0" w:space="0" w:color="auto"/>
                  </w:divBdr>
                  <w:divsChild>
                    <w:div w:id="135773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339552">
          <w:marLeft w:val="0"/>
          <w:marRight w:val="0"/>
          <w:marTop w:val="0"/>
          <w:marBottom w:val="0"/>
          <w:divBdr>
            <w:top w:val="none" w:sz="0" w:space="0" w:color="auto"/>
            <w:left w:val="none" w:sz="0" w:space="0" w:color="auto"/>
            <w:bottom w:val="none" w:sz="0" w:space="0" w:color="auto"/>
            <w:right w:val="none" w:sz="0" w:space="0" w:color="auto"/>
          </w:divBdr>
          <w:divsChild>
            <w:div w:id="42604886">
              <w:marLeft w:val="0"/>
              <w:marRight w:val="0"/>
              <w:marTop w:val="0"/>
              <w:marBottom w:val="0"/>
              <w:divBdr>
                <w:top w:val="none" w:sz="0" w:space="0" w:color="auto"/>
                <w:left w:val="none" w:sz="0" w:space="0" w:color="auto"/>
                <w:bottom w:val="none" w:sz="0" w:space="0" w:color="auto"/>
                <w:right w:val="none" w:sz="0" w:space="0" w:color="auto"/>
              </w:divBdr>
            </w:div>
            <w:div w:id="97144774">
              <w:marLeft w:val="0"/>
              <w:marRight w:val="0"/>
              <w:marTop w:val="0"/>
              <w:marBottom w:val="0"/>
              <w:divBdr>
                <w:top w:val="none" w:sz="0" w:space="0" w:color="auto"/>
                <w:left w:val="none" w:sz="0" w:space="0" w:color="auto"/>
                <w:bottom w:val="none" w:sz="0" w:space="0" w:color="auto"/>
                <w:right w:val="none" w:sz="0" w:space="0" w:color="auto"/>
              </w:divBdr>
            </w:div>
            <w:div w:id="310644648">
              <w:marLeft w:val="0"/>
              <w:marRight w:val="0"/>
              <w:marTop w:val="0"/>
              <w:marBottom w:val="0"/>
              <w:divBdr>
                <w:top w:val="none" w:sz="0" w:space="0" w:color="auto"/>
                <w:left w:val="none" w:sz="0" w:space="0" w:color="auto"/>
                <w:bottom w:val="none" w:sz="0" w:space="0" w:color="auto"/>
                <w:right w:val="none" w:sz="0" w:space="0" w:color="auto"/>
              </w:divBdr>
            </w:div>
            <w:div w:id="422073475">
              <w:marLeft w:val="0"/>
              <w:marRight w:val="0"/>
              <w:marTop w:val="0"/>
              <w:marBottom w:val="0"/>
              <w:divBdr>
                <w:top w:val="none" w:sz="0" w:space="0" w:color="auto"/>
                <w:left w:val="none" w:sz="0" w:space="0" w:color="auto"/>
                <w:bottom w:val="none" w:sz="0" w:space="0" w:color="auto"/>
                <w:right w:val="none" w:sz="0" w:space="0" w:color="auto"/>
              </w:divBdr>
            </w:div>
            <w:div w:id="1118794821">
              <w:marLeft w:val="0"/>
              <w:marRight w:val="0"/>
              <w:marTop w:val="0"/>
              <w:marBottom w:val="0"/>
              <w:divBdr>
                <w:top w:val="none" w:sz="0" w:space="0" w:color="auto"/>
                <w:left w:val="none" w:sz="0" w:space="0" w:color="auto"/>
                <w:bottom w:val="none" w:sz="0" w:space="0" w:color="auto"/>
                <w:right w:val="none" w:sz="0" w:space="0" w:color="auto"/>
              </w:divBdr>
            </w:div>
            <w:div w:id="1353647048">
              <w:marLeft w:val="0"/>
              <w:marRight w:val="0"/>
              <w:marTop w:val="0"/>
              <w:marBottom w:val="0"/>
              <w:divBdr>
                <w:top w:val="none" w:sz="0" w:space="0" w:color="auto"/>
                <w:left w:val="none" w:sz="0" w:space="0" w:color="auto"/>
                <w:bottom w:val="none" w:sz="0" w:space="0" w:color="auto"/>
                <w:right w:val="none" w:sz="0" w:space="0" w:color="auto"/>
              </w:divBdr>
            </w:div>
            <w:div w:id="1534078585">
              <w:marLeft w:val="0"/>
              <w:marRight w:val="0"/>
              <w:marTop w:val="0"/>
              <w:marBottom w:val="0"/>
              <w:divBdr>
                <w:top w:val="none" w:sz="0" w:space="0" w:color="auto"/>
                <w:left w:val="none" w:sz="0" w:space="0" w:color="auto"/>
                <w:bottom w:val="none" w:sz="0" w:space="0" w:color="auto"/>
                <w:right w:val="none" w:sz="0" w:space="0" w:color="auto"/>
              </w:divBdr>
            </w:div>
            <w:div w:id="1821117590">
              <w:marLeft w:val="0"/>
              <w:marRight w:val="0"/>
              <w:marTop w:val="0"/>
              <w:marBottom w:val="0"/>
              <w:divBdr>
                <w:top w:val="none" w:sz="0" w:space="0" w:color="auto"/>
                <w:left w:val="none" w:sz="0" w:space="0" w:color="auto"/>
                <w:bottom w:val="none" w:sz="0" w:space="0" w:color="auto"/>
                <w:right w:val="none" w:sz="0" w:space="0" w:color="auto"/>
              </w:divBdr>
            </w:div>
            <w:div w:id="1822235930">
              <w:marLeft w:val="0"/>
              <w:marRight w:val="0"/>
              <w:marTop w:val="0"/>
              <w:marBottom w:val="0"/>
              <w:divBdr>
                <w:top w:val="none" w:sz="0" w:space="0" w:color="auto"/>
                <w:left w:val="none" w:sz="0" w:space="0" w:color="auto"/>
                <w:bottom w:val="none" w:sz="0" w:space="0" w:color="auto"/>
                <w:right w:val="none" w:sz="0" w:space="0" w:color="auto"/>
              </w:divBdr>
            </w:div>
            <w:div w:id="1857302288">
              <w:marLeft w:val="0"/>
              <w:marRight w:val="0"/>
              <w:marTop w:val="0"/>
              <w:marBottom w:val="0"/>
              <w:divBdr>
                <w:top w:val="none" w:sz="0" w:space="0" w:color="auto"/>
                <w:left w:val="none" w:sz="0" w:space="0" w:color="auto"/>
                <w:bottom w:val="none" w:sz="0" w:space="0" w:color="auto"/>
                <w:right w:val="none" w:sz="0" w:space="0" w:color="auto"/>
              </w:divBdr>
            </w:div>
            <w:div w:id="1898666757">
              <w:marLeft w:val="0"/>
              <w:marRight w:val="0"/>
              <w:marTop w:val="0"/>
              <w:marBottom w:val="0"/>
              <w:divBdr>
                <w:top w:val="none" w:sz="0" w:space="0" w:color="auto"/>
                <w:left w:val="none" w:sz="0" w:space="0" w:color="auto"/>
                <w:bottom w:val="none" w:sz="0" w:space="0" w:color="auto"/>
                <w:right w:val="none" w:sz="0" w:space="0" w:color="auto"/>
              </w:divBdr>
            </w:div>
            <w:div w:id="1918247277">
              <w:marLeft w:val="0"/>
              <w:marRight w:val="0"/>
              <w:marTop w:val="0"/>
              <w:marBottom w:val="0"/>
              <w:divBdr>
                <w:top w:val="none" w:sz="0" w:space="0" w:color="auto"/>
                <w:left w:val="none" w:sz="0" w:space="0" w:color="auto"/>
                <w:bottom w:val="none" w:sz="0" w:space="0" w:color="auto"/>
                <w:right w:val="none" w:sz="0" w:space="0" w:color="auto"/>
              </w:divBdr>
            </w:div>
            <w:div w:id="1942949804">
              <w:marLeft w:val="0"/>
              <w:marRight w:val="0"/>
              <w:marTop w:val="0"/>
              <w:marBottom w:val="0"/>
              <w:divBdr>
                <w:top w:val="none" w:sz="0" w:space="0" w:color="auto"/>
                <w:left w:val="none" w:sz="0" w:space="0" w:color="auto"/>
                <w:bottom w:val="none" w:sz="0" w:space="0" w:color="auto"/>
                <w:right w:val="none" w:sz="0" w:space="0" w:color="auto"/>
              </w:divBdr>
            </w:div>
            <w:div w:id="2117749564">
              <w:marLeft w:val="0"/>
              <w:marRight w:val="0"/>
              <w:marTop w:val="0"/>
              <w:marBottom w:val="0"/>
              <w:divBdr>
                <w:top w:val="none" w:sz="0" w:space="0" w:color="auto"/>
                <w:left w:val="none" w:sz="0" w:space="0" w:color="auto"/>
                <w:bottom w:val="none" w:sz="0" w:space="0" w:color="auto"/>
                <w:right w:val="none" w:sz="0" w:space="0" w:color="auto"/>
              </w:divBdr>
            </w:div>
            <w:div w:id="2143618685">
              <w:marLeft w:val="0"/>
              <w:marRight w:val="0"/>
              <w:marTop w:val="0"/>
              <w:marBottom w:val="0"/>
              <w:divBdr>
                <w:top w:val="none" w:sz="0" w:space="0" w:color="auto"/>
                <w:left w:val="none" w:sz="0" w:space="0" w:color="auto"/>
                <w:bottom w:val="none" w:sz="0" w:space="0" w:color="auto"/>
                <w:right w:val="none" w:sz="0" w:space="0" w:color="auto"/>
              </w:divBdr>
            </w:div>
          </w:divsChild>
        </w:div>
        <w:div w:id="1086999536">
          <w:marLeft w:val="0"/>
          <w:marRight w:val="0"/>
          <w:marTop w:val="0"/>
          <w:marBottom w:val="0"/>
          <w:divBdr>
            <w:top w:val="none" w:sz="0" w:space="0" w:color="auto"/>
            <w:left w:val="none" w:sz="0" w:space="0" w:color="auto"/>
            <w:bottom w:val="none" w:sz="0" w:space="0" w:color="auto"/>
            <w:right w:val="none" w:sz="0" w:space="0" w:color="auto"/>
          </w:divBdr>
        </w:div>
        <w:div w:id="1338343276">
          <w:marLeft w:val="0"/>
          <w:marRight w:val="0"/>
          <w:marTop w:val="0"/>
          <w:marBottom w:val="0"/>
          <w:divBdr>
            <w:top w:val="none" w:sz="0" w:space="0" w:color="auto"/>
            <w:left w:val="none" w:sz="0" w:space="0" w:color="auto"/>
            <w:bottom w:val="none" w:sz="0" w:space="0" w:color="auto"/>
            <w:right w:val="none" w:sz="0" w:space="0" w:color="auto"/>
          </w:divBdr>
          <w:divsChild>
            <w:div w:id="401871274">
              <w:marLeft w:val="0"/>
              <w:marRight w:val="0"/>
              <w:marTop w:val="0"/>
              <w:marBottom w:val="0"/>
              <w:divBdr>
                <w:top w:val="none" w:sz="0" w:space="0" w:color="auto"/>
                <w:left w:val="none" w:sz="0" w:space="0" w:color="auto"/>
                <w:bottom w:val="none" w:sz="0" w:space="0" w:color="auto"/>
                <w:right w:val="none" w:sz="0" w:space="0" w:color="auto"/>
              </w:divBdr>
            </w:div>
            <w:div w:id="466825498">
              <w:marLeft w:val="0"/>
              <w:marRight w:val="0"/>
              <w:marTop w:val="0"/>
              <w:marBottom w:val="0"/>
              <w:divBdr>
                <w:top w:val="none" w:sz="0" w:space="0" w:color="auto"/>
                <w:left w:val="none" w:sz="0" w:space="0" w:color="auto"/>
                <w:bottom w:val="none" w:sz="0" w:space="0" w:color="auto"/>
                <w:right w:val="none" w:sz="0" w:space="0" w:color="auto"/>
              </w:divBdr>
            </w:div>
            <w:div w:id="804005753">
              <w:marLeft w:val="0"/>
              <w:marRight w:val="0"/>
              <w:marTop w:val="0"/>
              <w:marBottom w:val="0"/>
              <w:divBdr>
                <w:top w:val="none" w:sz="0" w:space="0" w:color="auto"/>
                <w:left w:val="none" w:sz="0" w:space="0" w:color="auto"/>
                <w:bottom w:val="none" w:sz="0" w:space="0" w:color="auto"/>
                <w:right w:val="none" w:sz="0" w:space="0" w:color="auto"/>
              </w:divBdr>
            </w:div>
            <w:div w:id="1390806564">
              <w:marLeft w:val="0"/>
              <w:marRight w:val="0"/>
              <w:marTop w:val="0"/>
              <w:marBottom w:val="0"/>
              <w:divBdr>
                <w:top w:val="none" w:sz="0" w:space="0" w:color="auto"/>
                <w:left w:val="none" w:sz="0" w:space="0" w:color="auto"/>
                <w:bottom w:val="none" w:sz="0" w:space="0" w:color="auto"/>
                <w:right w:val="none" w:sz="0" w:space="0" w:color="auto"/>
              </w:divBdr>
            </w:div>
            <w:div w:id="1551989508">
              <w:marLeft w:val="0"/>
              <w:marRight w:val="0"/>
              <w:marTop w:val="0"/>
              <w:marBottom w:val="0"/>
              <w:divBdr>
                <w:top w:val="none" w:sz="0" w:space="0" w:color="auto"/>
                <w:left w:val="none" w:sz="0" w:space="0" w:color="auto"/>
                <w:bottom w:val="none" w:sz="0" w:space="0" w:color="auto"/>
                <w:right w:val="none" w:sz="0" w:space="0" w:color="auto"/>
              </w:divBdr>
            </w:div>
            <w:div w:id="1746951629">
              <w:marLeft w:val="0"/>
              <w:marRight w:val="0"/>
              <w:marTop w:val="0"/>
              <w:marBottom w:val="0"/>
              <w:divBdr>
                <w:top w:val="none" w:sz="0" w:space="0" w:color="auto"/>
                <w:left w:val="none" w:sz="0" w:space="0" w:color="auto"/>
                <w:bottom w:val="none" w:sz="0" w:space="0" w:color="auto"/>
                <w:right w:val="none" w:sz="0" w:space="0" w:color="auto"/>
              </w:divBdr>
            </w:div>
            <w:div w:id="1981226083">
              <w:marLeft w:val="0"/>
              <w:marRight w:val="0"/>
              <w:marTop w:val="0"/>
              <w:marBottom w:val="0"/>
              <w:divBdr>
                <w:top w:val="none" w:sz="0" w:space="0" w:color="auto"/>
                <w:left w:val="none" w:sz="0" w:space="0" w:color="auto"/>
                <w:bottom w:val="none" w:sz="0" w:space="0" w:color="auto"/>
                <w:right w:val="none" w:sz="0" w:space="0" w:color="auto"/>
              </w:divBdr>
            </w:div>
          </w:divsChild>
        </w:div>
        <w:div w:id="1570387691">
          <w:marLeft w:val="0"/>
          <w:marRight w:val="0"/>
          <w:marTop w:val="0"/>
          <w:marBottom w:val="0"/>
          <w:divBdr>
            <w:top w:val="none" w:sz="0" w:space="0" w:color="auto"/>
            <w:left w:val="none" w:sz="0" w:space="0" w:color="auto"/>
            <w:bottom w:val="none" w:sz="0" w:space="0" w:color="auto"/>
            <w:right w:val="none" w:sz="0" w:space="0" w:color="auto"/>
          </w:divBdr>
          <w:divsChild>
            <w:div w:id="1312293924">
              <w:marLeft w:val="-75"/>
              <w:marRight w:val="0"/>
              <w:marTop w:val="30"/>
              <w:marBottom w:val="30"/>
              <w:divBdr>
                <w:top w:val="none" w:sz="0" w:space="0" w:color="auto"/>
                <w:left w:val="none" w:sz="0" w:space="0" w:color="auto"/>
                <w:bottom w:val="none" w:sz="0" w:space="0" w:color="auto"/>
                <w:right w:val="none" w:sz="0" w:space="0" w:color="auto"/>
              </w:divBdr>
              <w:divsChild>
                <w:div w:id="98794303">
                  <w:marLeft w:val="0"/>
                  <w:marRight w:val="0"/>
                  <w:marTop w:val="0"/>
                  <w:marBottom w:val="0"/>
                  <w:divBdr>
                    <w:top w:val="none" w:sz="0" w:space="0" w:color="auto"/>
                    <w:left w:val="none" w:sz="0" w:space="0" w:color="auto"/>
                    <w:bottom w:val="none" w:sz="0" w:space="0" w:color="auto"/>
                    <w:right w:val="none" w:sz="0" w:space="0" w:color="auto"/>
                  </w:divBdr>
                  <w:divsChild>
                    <w:div w:id="602222579">
                      <w:marLeft w:val="0"/>
                      <w:marRight w:val="0"/>
                      <w:marTop w:val="0"/>
                      <w:marBottom w:val="0"/>
                      <w:divBdr>
                        <w:top w:val="none" w:sz="0" w:space="0" w:color="auto"/>
                        <w:left w:val="none" w:sz="0" w:space="0" w:color="auto"/>
                        <w:bottom w:val="none" w:sz="0" w:space="0" w:color="auto"/>
                        <w:right w:val="none" w:sz="0" w:space="0" w:color="auto"/>
                      </w:divBdr>
                    </w:div>
                  </w:divsChild>
                </w:div>
                <w:div w:id="135996995">
                  <w:marLeft w:val="0"/>
                  <w:marRight w:val="0"/>
                  <w:marTop w:val="0"/>
                  <w:marBottom w:val="0"/>
                  <w:divBdr>
                    <w:top w:val="none" w:sz="0" w:space="0" w:color="auto"/>
                    <w:left w:val="none" w:sz="0" w:space="0" w:color="auto"/>
                    <w:bottom w:val="none" w:sz="0" w:space="0" w:color="auto"/>
                    <w:right w:val="none" w:sz="0" w:space="0" w:color="auto"/>
                  </w:divBdr>
                  <w:divsChild>
                    <w:div w:id="1763642773">
                      <w:marLeft w:val="0"/>
                      <w:marRight w:val="0"/>
                      <w:marTop w:val="0"/>
                      <w:marBottom w:val="0"/>
                      <w:divBdr>
                        <w:top w:val="none" w:sz="0" w:space="0" w:color="auto"/>
                        <w:left w:val="none" w:sz="0" w:space="0" w:color="auto"/>
                        <w:bottom w:val="none" w:sz="0" w:space="0" w:color="auto"/>
                        <w:right w:val="none" w:sz="0" w:space="0" w:color="auto"/>
                      </w:divBdr>
                    </w:div>
                  </w:divsChild>
                </w:div>
                <w:div w:id="171262937">
                  <w:marLeft w:val="0"/>
                  <w:marRight w:val="0"/>
                  <w:marTop w:val="0"/>
                  <w:marBottom w:val="0"/>
                  <w:divBdr>
                    <w:top w:val="none" w:sz="0" w:space="0" w:color="auto"/>
                    <w:left w:val="none" w:sz="0" w:space="0" w:color="auto"/>
                    <w:bottom w:val="none" w:sz="0" w:space="0" w:color="auto"/>
                    <w:right w:val="none" w:sz="0" w:space="0" w:color="auto"/>
                  </w:divBdr>
                  <w:divsChild>
                    <w:div w:id="666597705">
                      <w:marLeft w:val="0"/>
                      <w:marRight w:val="0"/>
                      <w:marTop w:val="0"/>
                      <w:marBottom w:val="0"/>
                      <w:divBdr>
                        <w:top w:val="none" w:sz="0" w:space="0" w:color="auto"/>
                        <w:left w:val="none" w:sz="0" w:space="0" w:color="auto"/>
                        <w:bottom w:val="none" w:sz="0" w:space="0" w:color="auto"/>
                        <w:right w:val="none" w:sz="0" w:space="0" w:color="auto"/>
                      </w:divBdr>
                    </w:div>
                  </w:divsChild>
                </w:div>
                <w:div w:id="181824103">
                  <w:marLeft w:val="0"/>
                  <w:marRight w:val="0"/>
                  <w:marTop w:val="0"/>
                  <w:marBottom w:val="0"/>
                  <w:divBdr>
                    <w:top w:val="none" w:sz="0" w:space="0" w:color="auto"/>
                    <w:left w:val="none" w:sz="0" w:space="0" w:color="auto"/>
                    <w:bottom w:val="none" w:sz="0" w:space="0" w:color="auto"/>
                    <w:right w:val="none" w:sz="0" w:space="0" w:color="auto"/>
                  </w:divBdr>
                  <w:divsChild>
                    <w:div w:id="2073771843">
                      <w:marLeft w:val="0"/>
                      <w:marRight w:val="0"/>
                      <w:marTop w:val="0"/>
                      <w:marBottom w:val="0"/>
                      <w:divBdr>
                        <w:top w:val="none" w:sz="0" w:space="0" w:color="auto"/>
                        <w:left w:val="none" w:sz="0" w:space="0" w:color="auto"/>
                        <w:bottom w:val="none" w:sz="0" w:space="0" w:color="auto"/>
                        <w:right w:val="none" w:sz="0" w:space="0" w:color="auto"/>
                      </w:divBdr>
                    </w:div>
                  </w:divsChild>
                </w:div>
                <w:div w:id="205921286">
                  <w:marLeft w:val="0"/>
                  <w:marRight w:val="0"/>
                  <w:marTop w:val="0"/>
                  <w:marBottom w:val="0"/>
                  <w:divBdr>
                    <w:top w:val="none" w:sz="0" w:space="0" w:color="auto"/>
                    <w:left w:val="none" w:sz="0" w:space="0" w:color="auto"/>
                    <w:bottom w:val="none" w:sz="0" w:space="0" w:color="auto"/>
                    <w:right w:val="none" w:sz="0" w:space="0" w:color="auto"/>
                  </w:divBdr>
                  <w:divsChild>
                    <w:div w:id="1336688251">
                      <w:marLeft w:val="0"/>
                      <w:marRight w:val="0"/>
                      <w:marTop w:val="0"/>
                      <w:marBottom w:val="0"/>
                      <w:divBdr>
                        <w:top w:val="none" w:sz="0" w:space="0" w:color="auto"/>
                        <w:left w:val="none" w:sz="0" w:space="0" w:color="auto"/>
                        <w:bottom w:val="none" w:sz="0" w:space="0" w:color="auto"/>
                        <w:right w:val="none" w:sz="0" w:space="0" w:color="auto"/>
                      </w:divBdr>
                    </w:div>
                  </w:divsChild>
                </w:div>
                <w:div w:id="209539549">
                  <w:marLeft w:val="0"/>
                  <w:marRight w:val="0"/>
                  <w:marTop w:val="0"/>
                  <w:marBottom w:val="0"/>
                  <w:divBdr>
                    <w:top w:val="none" w:sz="0" w:space="0" w:color="auto"/>
                    <w:left w:val="none" w:sz="0" w:space="0" w:color="auto"/>
                    <w:bottom w:val="none" w:sz="0" w:space="0" w:color="auto"/>
                    <w:right w:val="none" w:sz="0" w:space="0" w:color="auto"/>
                  </w:divBdr>
                  <w:divsChild>
                    <w:div w:id="606427956">
                      <w:marLeft w:val="0"/>
                      <w:marRight w:val="0"/>
                      <w:marTop w:val="0"/>
                      <w:marBottom w:val="0"/>
                      <w:divBdr>
                        <w:top w:val="none" w:sz="0" w:space="0" w:color="auto"/>
                        <w:left w:val="none" w:sz="0" w:space="0" w:color="auto"/>
                        <w:bottom w:val="none" w:sz="0" w:space="0" w:color="auto"/>
                        <w:right w:val="none" w:sz="0" w:space="0" w:color="auto"/>
                      </w:divBdr>
                    </w:div>
                  </w:divsChild>
                </w:div>
                <w:div w:id="222643106">
                  <w:marLeft w:val="0"/>
                  <w:marRight w:val="0"/>
                  <w:marTop w:val="0"/>
                  <w:marBottom w:val="0"/>
                  <w:divBdr>
                    <w:top w:val="none" w:sz="0" w:space="0" w:color="auto"/>
                    <w:left w:val="none" w:sz="0" w:space="0" w:color="auto"/>
                    <w:bottom w:val="none" w:sz="0" w:space="0" w:color="auto"/>
                    <w:right w:val="none" w:sz="0" w:space="0" w:color="auto"/>
                  </w:divBdr>
                  <w:divsChild>
                    <w:div w:id="511796338">
                      <w:marLeft w:val="0"/>
                      <w:marRight w:val="0"/>
                      <w:marTop w:val="0"/>
                      <w:marBottom w:val="0"/>
                      <w:divBdr>
                        <w:top w:val="none" w:sz="0" w:space="0" w:color="auto"/>
                        <w:left w:val="none" w:sz="0" w:space="0" w:color="auto"/>
                        <w:bottom w:val="none" w:sz="0" w:space="0" w:color="auto"/>
                        <w:right w:val="none" w:sz="0" w:space="0" w:color="auto"/>
                      </w:divBdr>
                    </w:div>
                  </w:divsChild>
                </w:div>
                <w:div w:id="229585324">
                  <w:marLeft w:val="0"/>
                  <w:marRight w:val="0"/>
                  <w:marTop w:val="0"/>
                  <w:marBottom w:val="0"/>
                  <w:divBdr>
                    <w:top w:val="none" w:sz="0" w:space="0" w:color="auto"/>
                    <w:left w:val="none" w:sz="0" w:space="0" w:color="auto"/>
                    <w:bottom w:val="none" w:sz="0" w:space="0" w:color="auto"/>
                    <w:right w:val="none" w:sz="0" w:space="0" w:color="auto"/>
                  </w:divBdr>
                  <w:divsChild>
                    <w:div w:id="1986887509">
                      <w:marLeft w:val="0"/>
                      <w:marRight w:val="0"/>
                      <w:marTop w:val="0"/>
                      <w:marBottom w:val="0"/>
                      <w:divBdr>
                        <w:top w:val="none" w:sz="0" w:space="0" w:color="auto"/>
                        <w:left w:val="none" w:sz="0" w:space="0" w:color="auto"/>
                        <w:bottom w:val="none" w:sz="0" w:space="0" w:color="auto"/>
                        <w:right w:val="none" w:sz="0" w:space="0" w:color="auto"/>
                      </w:divBdr>
                    </w:div>
                  </w:divsChild>
                </w:div>
                <w:div w:id="247926382">
                  <w:marLeft w:val="0"/>
                  <w:marRight w:val="0"/>
                  <w:marTop w:val="0"/>
                  <w:marBottom w:val="0"/>
                  <w:divBdr>
                    <w:top w:val="none" w:sz="0" w:space="0" w:color="auto"/>
                    <w:left w:val="none" w:sz="0" w:space="0" w:color="auto"/>
                    <w:bottom w:val="none" w:sz="0" w:space="0" w:color="auto"/>
                    <w:right w:val="none" w:sz="0" w:space="0" w:color="auto"/>
                  </w:divBdr>
                  <w:divsChild>
                    <w:div w:id="667252998">
                      <w:marLeft w:val="0"/>
                      <w:marRight w:val="0"/>
                      <w:marTop w:val="0"/>
                      <w:marBottom w:val="0"/>
                      <w:divBdr>
                        <w:top w:val="none" w:sz="0" w:space="0" w:color="auto"/>
                        <w:left w:val="none" w:sz="0" w:space="0" w:color="auto"/>
                        <w:bottom w:val="none" w:sz="0" w:space="0" w:color="auto"/>
                        <w:right w:val="none" w:sz="0" w:space="0" w:color="auto"/>
                      </w:divBdr>
                    </w:div>
                    <w:div w:id="1037317852">
                      <w:marLeft w:val="0"/>
                      <w:marRight w:val="0"/>
                      <w:marTop w:val="0"/>
                      <w:marBottom w:val="0"/>
                      <w:divBdr>
                        <w:top w:val="none" w:sz="0" w:space="0" w:color="auto"/>
                        <w:left w:val="none" w:sz="0" w:space="0" w:color="auto"/>
                        <w:bottom w:val="none" w:sz="0" w:space="0" w:color="auto"/>
                        <w:right w:val="none" w:sz="0" w:space="0" w:color="auto"/>
                      </w:divBdr>
                    </w:div>
                  </w:divsChild>
                </w:div>
                <w:div w:id="281112064">
                  <w:marLeft w:val="0"/>
                  <w:marRight w:val="0"/>
                  <w:marTop w:val="0"/>
                  <w:marBottom w:val="0"/>
                  <w:divBdr>
                    <w:top w:val="none" w:sz="0" w:space="0" w:color="auto"/>
                    <w:left w:val="none" w:sz="0" w:space="0" w:color="auto"/>
                    <w:bottom w:val="none" w:sz="0" w:space="0" w:color="auto"/>
                    <w:right w:val="none" w:sz="0" w:space="0" w:color="auto"/>
                  </w:divBdr>
                  <w:divsChild>
                    <w:div w:id="2041006976">
                      <w:marLeft w:val="0"/>
                      <w:marRight w:val="0"/>
                      <w:marTop w:val="0"/>
                      <w:marBottom w:val="0"/>
                      <w:divBdr>
                        <w:top w:val="none" w:sz="0" w:space="0" w:color="auto"/>
                        <w:left w:val="none" w:sz="0" w:space="0" w:color="auto"/>
                        <w:bottom w:val="none" w:sz="0" w:space="0" w:color="auto"/>
                        <w:right w:val="none" w:sz="0" w:space="0" w:color="auto"/>
                      </w:divBdr>
                    </w:div>
                  </w:divsChild>
                </w:div>
                <w:div w:id="293219255">
                  <w:marLeft w:val="0"/>
                  <w:marRight w:val="0"/>
                  <w:marTop w:val="0"/>
                  <w:marBottom w:val="0"/>
                  <w:divBdr>
                    <w:top w:val="none" w:sz="0" w:space="0" w:color="auto"/>
                    <w:left w:val="none" w:sz="0" w:space="0" w:color="auto"/>
                    <w:bottom w:val="none" w:sz="0" w:space="0" w:color="auto"/>
                    <w:right w:val="none" w:sz="0" w:space="0" w:color="auto"/>
                  </w:divBdr>
                  <w:divsChild>
                    <w:div w:id="1992755908">
                      <w:marLeft w:val="0"/>
                      <w:marRight w:val="0"/>
                      <w:marTop w:val="0"/>
                      <w:marBottom w:val="0"/>
                      <w:divBdr>
                        <w:top w:val="none" w:sz="0" w:space="0" w:color="auto"/>
                        <w:left w:val="none" w:sz="0" w:space="0" w:color="auto"/>
                        <w:bottom w:val="none" w:sz="0" w:space="0" w:color="auto"/>
                        <w:right w:val="none" w:sz="0" w:space="0" w:color="auto"/>
                      </w:divBdr>
                    </w:div>
                  </w:divsChild>
                </w:div>
                <w:div w:id="318460391">
                  <w:marLeft w:val="0"/>
                  <w:marRight w:val="0"/>
                  <w:marTop w:val="0"/>
                  <w:marBottom w:val="0"/>
                  <w:divBdr>
                    <w:top w:val="none" w:sz="0" w:space="0" w:color="auto"/>
                    <w:left w:val="none" w:sz="0" w:space="0" w:color="auto"/>
                    <w:bottom w:val="none" w:sz="0" w:space="0" w:color="auto"/>
                    <w:right w:val="none" w:sz="0" w:space="0" w:color="auto"/>
                  </w:divBdr>
                  <w:divsChild>
                    <w:div w:id="592738630">
                      <w:marLeft w:val="0"/>
                      <w:marRight w:val="0"/>
                      <w:marTop w:val="0"/>
                      <w:marBottom w:val="0"/>
                      <w:divBdr>
                        <w:top w:val="none" w:sz="0" w:space="0" w:color="auto"/>
                        <w:left w:val="none" w:sz="0" w:space="0" w:color="auto"/>
                        <w:bottom w:val="none" w:sz="0" w:space="0" w:color="auto"/>
                        <w:right w:val="none" w:sz="0" w:space="0" w:color="auto"/>
                      </w:divBdr>
                    </w:div>
                  </w:divsChild>
                </w:div>
                <w:div w:id="364720010">
                  <w:marLeft w:val="0"/>
                  <w:marRight w:val="0"/>
                  <w:marTop w:val="0"/>
                  <w:marBottom w:val="0"/>
                  <w:divBdr>
                    <w:top w:val="none" w:sz="0" w:space="0" w:color="auto"/>
                    <w:left w:val="none" w:sz="0" w:space="0" w:color="auto"/>
                    <w:bottom w:val="none" w:sz="0" w:space="0" w:color="auto"/>
                    <w:right w:val="none" w:sz="0" w:space="0" w:color="auto"/>
                  </w:divBdr>
                  <w:divsChild>
                    <w:div w:id="604772050">
                      <w:marLeft w:val="0"/>
                      <w:marRight w:val="0"/>
                      <w:marTop w:val="0"/>
                      <w:marBottom w:val="0"/>
                      <w:divBdr>
                        <w:top w:val="none" w:sz="0" w:space="0" w:color="auto"/>
                        <w:left w:val="none" w:sz="0" w:space="0" w:color="auto"/>
                        <w:bottom w:val="none" w:sz="0" w:space="0" w:color="auto"/>
                        <w:right w:val="none" w:sz="0" w:space="0" w:color="auto"/>
                      </w:divBdr>
                    </w:div>
                  </w:divsChild>
                </w:div>
                <w:div w:id="414671538">
                  <w:marLeft w:val="0"/>
                  <w:marRight w:val="0"/>
                  <w:marTop w:val="0"/>
                  <w:marBottom w:val="0"/>
                  <w:divBdr>
                    <w:top w:val="none" w:sz="0" w:space="0" w:color="auto"/>
                    <w:left w:val="none" w:sz="0" w:space="0" w:color="auto"/>
                    <w:bottom w:val="none" w:sz="0" w:space="0" w:color="auto"/>
                    <w:right w:val="none" w:sz="0" w:space="0" w:color="auto"/>
                  </w:divBdr>
                  <w:divsChild>
                    <w:div w:id="1504975294">
                      <w:marLeft w:val="0"/>
                      <w:marRight w:val="0"/>
                      <w:marTop w:val="0"/>
                      <w:marBottom w:val="0"/>
                      <w:divBdr>
                        <w:top w:val="none" w:sz="0" w:space="0" w:color="auto"/>
                        <w:left w:val="none" w:sz="0" w:space="0" w:color="auto"/>
                        <w:bottom w:val="none" w:sz="0" w:space="0" w:color="auto"/>
                        <w:right w:val="none" w:sz="0" w:space="0" w:color="auto"/>
                      </w:divBdr>
                    </w:div>
                  </w:divsChild>
                </w:div>
                <w:div w:id="416093550">
                  <w:marLeft w:val="0"/>
                  <w:marRight w:val="0"/>
                  <w:marTop w:val="0"/>
                  <w:marBottom w:val="0"/>
                  <w:divBdr>
                    <w:top w:val="none" w:sz="0" w:space="0" w:color="auto"/>
                    <w:left w:val="none" w:sz="0" w:space="0" w:color="auto"/>
                    <w:bottom w:val="none" w:sz="0" w:space="0" w:color="auto"/>
                    <w:right w:val="none" w:sz="0" w:space="0" w:color="auto"/>
                  </w:divBdr>
                  <w:divsChild>
                    <w:div w:id="1905405706">
                      <w:marLeft w:val="0"/>
                      <w:marRight w:val="0"/>
                      <w:marTop w:val="0"/>
                      <w:marBottom w:val="0"/>
                      <w:divBdr>
                        <w:top w:val="none" w:sz="0" w:space="0" w:color="auto"/>
                        <w:left w:val="none" w:sz="0" w:space="0" w:color="auto"/>
                        <w:bottom w:val="none" w:sz="0" w:space="0" w:color="auto"/>
                        <w:right w:val="none" w:sz="0" w:space="0" w:color="auto"/>
                      </w:divBdr>
                    </w:div>
                  </w:divsChild>
                </w:div>
                <w:div w:id="421265898">
                  <w:marLeft w:val="0"/>
                  <w:marRight w:val="0"/>
                  <w:marTop w:val="0"/>
                  <w:marBottom w:val="0"/>
                  <w:divBdr>
                    <w:top w:val="none" w:sz="0" w:space="0" w:color="auto"/>
                    <w:left w:val="none" w:sz="0" w:space="0" w:color="auto"/>
                    <w:bottom w:val="none" w:sz="0" w:space="0" w:color="auto"/>
                    <w:right w:val="none" w:sz="0" w:space="0" w:color="auto"/>
                  </w:divBdr>
                  <w:divsChild>
                    <w:div w:id="1591349223">
                      <w:marLeft w:val="0"/>
                      <w:marRight w:val="0"/>
                      <w:marTop w:val="0"/>
                      <w:marBottom w:val="0"/>
                      <w:divBdr>
                        <w:top w:val="none" w:sz="0" w:space="0" w:color="auto"/>
                        <w:left w:val="none" w:sz="0" w:space="0" w:color="auto"/>
                        <w:bottom w:val="none" w:sz="0" w:space="0" w:color="auto"/>
                        <w:right w:val="none" w:sz="0" w:space="0" w:color="auto"/>
                      </w:divBdr>
                    </w:div>
                  </w:divsChild>
                </w:div>
                <w:div w:id="423066369">
                  <w:marLeft w:val="0"/>
                  <w:marRight w:val="0"/>
                  <w:marTop w:val="0"/>
                  <w:marBottom w:val="0"/>
                  <w:divBdr>
                    <w:top w:val="none" w:sz="0" w:space="0" w:color="auto"/>
                    <w:left w:val="none" w:sz="0" w:space="0" w:color="auto"/>
                    <w:bottom w:val="none" w:sz="0" w:space="0" w:color="auto"/>
                    <w:right w:val="none" w:sz="0" w:space="0" w:color="auto"/>
                  </w:divBdr>
                  <w:divsChild>
                    <w:div w:id="1425689316">
                      <w:marLeft w:val="0"/>
                      <w:marRight w:val="0"/>
                      <w:marTop w:val="0"/>
                      <w:marBottom w:val="0"/>
                      <w:divBdr>
                        <w:top w:val="none" w:sz="0" w:space="0" w:color="auto"/>
                        <w:left w:val="none" w:sz="0" w:space="0" w:color="auto"/>
                        <w:bottom w:val="none" w:sz="0" w:space="0" w:color="auto"/>
                        <w:right w:val="none" w:sz="0" w:space="0" w:color="auto"/>
                      </w:divBdr>
                    </w:div>
                  </w:divsChild>
                </w:div>
                <w:div w:id="460461681">
                  <w:marLeft w:val="0"/>
                  <w:marRight w:val="0"/>
                  <w:marTop w:val="0"/>
                  <w:marBottom w:val="0"/>
                  <w:divBdr>
                    <w:top w:val="none" w:sz="0" w:space="0" w:color="auto"/>
                    <w:left w:val="none" w:sz="0" w:space="0" w:color="auto"/>
                    <w:bottom w:val="none" w:sz="0" w:space="0" w:color="auto"/>
                    <w:right w:val="none" w:sz="0" w:space="0" w:color="auto"/>
                  </w:divBdr>
                  <w:divsChild>
                    <w:div w:id="906722193">
                      <w:marLeft w:val="0"/>
                      <w:marRight w:val="0"/>
                      <w:marTop w:val="0"/>
                      <w:marBottom w:val="0"/>
                      <w:divBdr>
                        <w:top w:val="none" w:sz="0" w:space="0" w:color="auto"/>
                        <w:left w:val="none" w:sz="0" w:space="0" w:color="auto"/>
                        <w:bottom w:val="none" w:sz="0" w:space="0" w:color="auto"/>
                        <w:right w:val="none" w:sz="0" w:space="0" w:color="auto"/>
                      </w:divBdr>
                    </w:div>
                  </w:divsChild>
                </w:div>
                <w:div w:id="461770877">
                  <w:marLeft w:val="0"/>
                  <w:marRight w:val="0"/>
                  <w:marTop w:val="0"/>
                  <w:marBottom w:val="0"/>
                  <w:divBdr>
                    <w:top w:val="none" w:sz="0" w:space="0" w:color="auto"/>
                    <w:left w:val="none" w:sz="0" w:space="0" w:color="auto"/>
                    <w:bottom w:val="none" w:sz="0" w:space="0" w:color="auto"/>
                    <w:right w:val="none" w:sz="0" w:space="0" w:color="auto"/>
                  </w:divBdr>
                  <w:divsChild>
                    <w:div w:id="1146161083">
                      <w:marLeft w:val="0"/>
                      <w:marRight w:val="0"/>
                      <w:marTop w:val="0"/>
                      <w:marBottom w:val="0"/>
                      <w:divBdr>
                        <w:top w:val="none" w:sz="0" w:space="0" w:color="auto"/>
                        <w:left w:val="none" w:sz="0" w:space="0" w:color="auto"/>
                        <w:bottom w:val="none" w:sz="0" w:space="0" w:color="auto"/>
                        <w:right w:val="none" w:sz="0" w:space="0" w:color="auto"/>
                      </w:divBdr>
                    </w:div>
                  </w:divsChild>
                </w:div>
                <w:div w:id="509947815">
                  <w:marLeft w:val="0"/>
                  <w:marRight w:val="0"/>
                  <w:marTop w:val="0"/>
                  <w:marBottom w:val="0"/>
                  <w:divBdr>
                    <w:top w:val="none" w:sz="0" w:space="0" w:color="auto"/>
                    <w:left w:val="none" w:sz="0" w:space="0" w:color="auto"/>
                    <w:bottom w:val="none" w:sz="0" w:space="0" w:color="auto"/>
                    <w:right w:val="none" w:sz="0" w:space="0" w:color="auto"/>
                  </w:divBdr>
                  <w:divsChild>
                    <w:div w:id="2122410806">
                      <w:marLeft w:val="0"/>
                      <w:marRight w:val="0"/>
                      <w:marTop w:val="0"/>
                      <w:marBottom w:val="0"/>
                      <w:divBdr>
                        <w:top w:val="none" w:sz="0" w:space="0" w:color="auto"/>
                        <w:left w:val="none" w:sz="0" w:space="0" w:color="auto"/>
                        <w:bottom w:val="none" w:sz="0" w:space="0" w:color="auto"/>
                        <w:right w:val="none" w:sz="0" w:space="0" w:color="auto"/>
                      </w:divBdr>
                    </w:div>
                  </w:divsChild>
                </w:div>
                <w:div w:id="516700592">
                  <w:marLeft w:val="0"/>
                  <w:marRight w:val="0"/>
                  <w:marTop w:val="0"/>
                  <w:marBottom w:val="0"/>
                  <w:divBdr>
                    <w:top w:val="none" w:sz="0" w:space="0" w:color="auto"/>
                    <w:left w:val="none" w:sz="0" w:space="0" w:color="auto"/>
                    <w:bottom w:val="none" w:sz="0" w:space="0" w:color="auto"/>
                    <w:right w:val="none" w:sz="0" w:space="0" w:color="auto"/>
                  </w:divBdr>
                  <w:divsChild>
                    <w:div w:id="2095735285">
                      <w:marLeft w:val="0"/>
                      <w:marRight w:val="0"/>
                      <w:marTop w:val="0"/>
                      <w:marBottom w:val="0"/>
                      <w:divBdr>
                        <w:top w:val="none" w:sz="0" w:space="0" w:color="auto"/>
                        <w:left w:val="none" w:sz="0" w:space="0" w:color="auto"/>
                        <w:bottom w:val="none" w:sz="0" w:space="0" w:color="auto"/>
                        <w:right w:val="none" w:sz="0" w:space="0" w:color="auto"/>
                      </w:divBdr>
                    </w:div>
                  </w:divsChild>
                </w:div>
                <w:div w:id="525338304">
                  <w:marLeft w:val="0"/>
                  <w:marRight w:val="0"/>
                  <w:marTop w:val="0"/>
                  <w:marBottom w:val="0"/>
                  <w:divBdr>
                    <w:top w:val="none" w:sz="0" w:space="0" w:color="auto"/>
                    <w:left w:val="none" w:sz="0" w:space="0" w:color="auto"/>
                    <w:bottom w:val="none" w:sz="0" w:space="0" w:color="auto"/>
                    <w:right w:val="none" w:sz="0" w:space="0" w:color="auto"/>
                  </w:divBdr>
                  <w:divsChild>
                    <w:div w:id="933783603">
                      <w:marLeft w:val="0"/>
                      <w:marRight w:val="0"/>
                      <w:marTop w:val="0"/>
                      <w:marBottom w:val="0"/>
                      <w:divBdr>
                        <w:top w:val="none" w:sz="0" w:space="0" w:color="auto"/>
                        <w:left w:val="none" w:sz="0" w:space="0" w:color="auto"/>
                        <w:bottom w:val="none" w:sz="0" w:space="0" w:color="auto"/>
                        <w:right w:val="none" w:sz="0" w:space="0" w:color="auto"/>
                      </w:divBdr>
                    </w:div>
                  </w:divsChild>
                </w:div>
                <w:div w:id="535853015">
                  <w:marLeft w:val="0"/>
                  <w:marRight w:val="0"/>
                  <w:marTop w:val="0"/>
                  <w:marBottom w:val="0"/>
                  <w:divBdr>
                    <w:top w:val="none" w:sz="0" w:space="0" w:color="auto"/>
                    <w:left w:val="none" w:sz="0" w:space="0" w:color="auto"/>
                    <w:bottom w:val="none" w:sz="0" w:space="0" w:color="auto"/>
                    <w:right w:val="none" w:sz="0" w:space="0" w:color="auto"/>
                  </w:divBdr>
                  <w:divsChild>
                    <w:div w:id="559751328">
                      <w:marLeft w:val="0"/>
                      <w:marRight w:val="0"/>
                      <w:marTop w:val="0"/>
                      <w:marBottom w:val="0"/>
                      <w:divBdr>
                        <w:top w:val="none" w:sz="0" w:space="0" w:color="auto"/>
                        <w:left w:val="none" w:sz="0" w:space="0" w:color="auto"/>
                        <w:bottom w:val="none" w:sz="0" w:space="0" w:color="auto"/>
                        <w:right w:val="none" w:sz="0" w:space="0" w:color="auto"/>
                      </w:divBdr>
                    </w:div>
                  </w:divsChild>
                </w:div>
                <w:div w:id="564148403">
                  <w:marLeft w:val="0"/>
                  <w:marRight w:val="0"/>
                  <w:marTop w:val="0"/>
                  <w:marBottom w:val="0"/>
                  <w:divBdr>
                    <w:top w:val="none" w:sz="0" w:space="0" w:color="auto"/>
                    <w:left w:val="none" w:sz="0" w:space="0" w:color="auto"/>
                    <w:bottom w:val="none" w:sz="0" w:space="0" w:color="auto"/>
                    <w:right w:val="none" w:sz="0" w:space="0" w:color="auto"/>
                  </w:divBdr>
                  <w:divsChild>
                    <w:div w:id="628902001">
                      <w:marLeft w:val="0"/>
                      <w:marRight w:val="0"/>
                      <w:marTop w:val="0"/>
                      <w:marBottom w:val="0"/>
                      <w:divBdr>
                        <w:top w:val="none" w:sz="0" w:space="0" w:color="auto"/>
                        <w:left w:val="none" w:sz="0" w:space="0" w:color="auto"/>
                        <w:bottom w:val="none" w:sz="0" w:space="0" w:color="auto"/>
                        <w:right w:val="none" w:sz="0" w:space="0" w:color="auto"/>
                      </w:divBdr>
                    </w:div>
                  </w:divsChild>
                </w:div>
                <w:div w:id="569265427">
                  <w:marLeft w:val="0"/>
                  <w:marRight w:val="0"/>
                  <w:marTop w:val="0"/>
                  <w:marBottom w:val="0"/>
                  <w:divBdr>
                    <w:top w:val="none" w:sz="0" w:space="0" w:color="auto"/>
                    <w:left w:val="none" w:sz="0" w:space="0" w:color="auto"/>
                    <w:bottom w:val="none" w:sz="0" w:space="0" w:color="auto"/>
                    <w:right w:val="none" w:sz="0" w:space="0" w:color="auto"/>
                  </w:divBdr>
                  <w:divsChild>
                    <w:div w:id="881282785">
                      <w:marLeft w:val="0"/>
                      <w:marRight w:val="0"/>
                      <w:marTop w:val="0"/>
                      <w:marBottom w:val="0"/>
                      <w:divBdr>
                        <w:top w:val="none" w:sz="0" w:space="0" w:color="auto"/>
                        <w:left w:val="none" w:sz="0" w:space="0" w:color="auto"/>
                        <w:bottom w:val="none" w:sz="0" w:space="0" w:color="auto"/>
                        <w:right w:val="none" w:sz="0" w:space="0" w:color="auto"/>
                      </w:divBdr>
                    </w:div>
                  </w:divsChild>
                </w:div>
                <w:div w:id="608009528">
                  <w:marLeft w:val="0"/>
                  <w:marRight w:val="0"/>
                  <w:marTop w:val="0"/>
                  <w:marBottom w:val="0"/>
                  <w:divBdr>
                    <w:top w:val="none" w:sz="0" w:space="0" w:color="auto"/>
                    <w:left w:val="none" w:sz="0" w:space="0" w:color="auto"/>
                    <w:bottom w:val="none" w:sz="0" w:space="0" w:color="auto"/>
                    <w:right w:val="none" w:sz="0" w:space="0" w:color="auto"/>
                  </w:divBdr>
                  <w:divsChild>
                    <w:div w:id="1257982525">
                      <w:marLeft w:val="0"/>
                      <w:marRight w:val="0"/>
                      <w:marTop w:val="0"/>
                      <w:marBottom w:val="0"/>
                      <w:divBdr>
                        <w:top w:val="none" w:sz="0" w:space="0" w:color="auto"/>
                        <w:left w:val="none" w:sz="0" w:space="0" w:color="auto"/>
                        <w:bottom w:val="none" w:sz="0" w:space="0" w:color="auto"/>
                        <w:right w:val="none" w:sz="0" w:space="0" w:color="auto"/>
                      </w:divBdr>
                    </w:div>
                  </w:divsChild>
                </w:div>
                <w:div w:id="641232175">
                  <w:marLeft w:val="0"/>
                  <w:marRight w:val="0"/>
                  <w:marTop w:val="0"/>
                  <w:marBottom w:val="0"/>
                  <w:divBdr>
                    <w:top w:val="none" w:sz="0" w:space="0" w:color="auto"/>
                    <w:left w:val="none" w:sz="0" w:space="0" w:color="auto"/>
                    <w:bottom w:val="none" w:sz="0" w:space="0" w:color="auto"/>
                    <w:right w:val="none" w:sz="0" w:space="0" w:color="auto"/>
                  </w:divBdr>
                  <w:divsChild>
                    <w:div w:id="674653155">
                      <w:marLeft w:val="0"/>
                      <w:marRight w:val="0"/>
                      <w:marTop w:val="0"/>
                      <w:marBottom w:val="0"/>
                      <w:divBdr>
                        <w:top w:val="none" w:sz="0" w:space="0" w:color="auto"/>
                        <w:left w:val="none" w:sz="0" w:space="0" w:color="auto"/>
                        <w:bottom w:val="none" w:sz="0" w:space="0" w:color="auto"/>
                        <w:right w:val="none" w:sz="0" w:space="0" w:color="auto"/>
                      </w:divBdr>
                    </w:div>
                  </w:divsChild>
                </w:div>
                <w:div w:id="649024277">
                  <w:marLeft w:val="0"/>
                  <w:marRight w:val="0"/>
                  <w:marTop w:val="0"/>
                  <w:marBottom w:val="0"/>
                  <w:divBdr>
                    <w:top w:val="none" w:sz="0" w:space="0" w:color="auto"/>
                    <w:left w:val="none" w:sz="0" w:space="0" w:color="auto"/>
                    <w:bottom w:val="none" w:sz="0" w:space="0" w:color="auto"/>
                    <w:right w:val="none" w:sz="0" w:space="0" w:color="auto"/>
                  </w:divBdr>
                  <w:divsChild>
                    <w:div w:id="1326788008">
                      <w:marLeft w:val="0"/>
                      <w:marRight w:val="0"/>
                      <w:marTop w:val="0"/>
                      <w:marBottom w:val="0"/>
                      <w:divBdr>
                        <w:top w:val="none" w:sz="0" w:space="0" w:color="auto"/>
                        <w:left w:val="none" w:sz="0" w:space="0" w:color="auto"/>
                        <w:bottom w:val="none" w:sz="0" w:space="0" w:color="auto"/>
                        <w:right w:val="none" w:sz="0" w:space="0" w:color="auto"/>
                      </w:divBdr>
                    </w:div>
                  </w:divsChild>
                </w:div>
                <w:div w:id="651642623">
                  <w:marLeft w:val="0"/>
                  <w:marRight w:val="0"/>
                  <w:marTop w:val="0"/>
                  <w:marBottom w:val="0"/>
                  <w:divBdr>
                    <w:top w:val="none" w:sz="0" w:space="0" w:color="auto"/>
                    <w:left w:val="none" w:sz="0" w:space="0" w:color="auto"/>
                    <w:bottom w:val="none" w:sz="0" w:space="0" w:color="auto"/>
                    <w:right w:val="none" w:sz="0" w:space="0" w:color="auto"/>
                  </w:divBdr>
                  <w:divsChild>
                    <w:div w:id="640185637">
                      <w:marLeft w:val="0"/>
                      <w:marRight w:val="0"/>
                      <w:marTop w:val="0"/>
                      <w:marBottom w:val="0"/>
                      <w:divBdr>
                        <w:top w:val="none" w:sz="0" w:space="0" w:color="auto"/>
                        <w:left w:val="none" w:sz="0" w:space="0" w:color="auto"/>
                        <w:bottom w:val="none" w:sz="0" w:space="0" w:color="auto"/>
                        <w:right w:val="none" w:sz="0" w:space="0" w:color="auto"/>
                      </w:divBdr>
                    </w:div>
                  </w:divsChild>
                </w:div>
                <w:div w:id="673652332">
                  <w:marLeft w:val="0"/>
                  <w:marRight w:val="0"/>
                  <w:marTop w:val="0"/>
                  <w:marBottom w:val="0"/>
                  <w:divBdr>
                    <w:top w:val="none" w:sz="0" w:space="0" w:color="auto"/>
                    <w:left w:val="none" w:sz="0" w:space="0" w:color="auto"/>
                    <w:bottom w:val="none" w:sz="0" w:space="0" w:color="auto"/>
                    <w:right w:val="none" w:sz="0" w:space="0" w:color="auto"/>
                  </w:divBdr>
                  <w:divsChild>
                    <w:div w:id="1438870276">
                      <w:marLeft w:val="0"/>
                      <w:marRight w:val="0"/>
                      <w:marTop w:val="0"/>
                      <w:marBottom w:val="0"/>
                      <w:divBdr>
                        <w:top w:val="none" w:sz="0" w:space="0" w:color="auto"/>
                        <w:left w:val="none" w:sz="0" w:space="0" w:color="auto"/>
                        <w:bottom w:val="none" w:sz="0" w:space="0" w:color="auto"/>
                        <w:right w:val="none" w:sz="0" w:space="0" w:color="auto"/>
                      </w:divBdr>
                    </w:div>
                  </w:divsChild>
                </w:div>
                <w:div w:id="697972433">
                  <w:marLeft w:val="0"/>
                  <w:marRight w:val="0"/>
                  <w:marTop w:val="0"/>
                  <w:marBottom w:val="0"/>
                  <w:divBdr>
                    <w:top w:val="none" w:sz="0" w:space="0" w:color="auto"/>
                    <w:left w:val="none" w:sz="0" w:space="0" w:color="auto"/>
                    <w:bottom w:val="none" w:sz="0" w:space="0" w:color="auto"/>
                    <w:right w:val="none" w:sz="0" w:space="0" w:color="auto"/>
                  </w:divBdr>
                  <w:divsChild>
                    <w:div w:id="2069069480">
                      <w:marLeft w:val="0"/>
                      <w:marRight w:val="0"/>
                      <w:marTop w:val="0"/>
                      <w:marBottom w:val="0"/>
                      <w:divBdr>
                        <w:top w:val="none" w:sz="0" w:space="0" w:color="auto"/>
                        <w:left w:val="none" w:sz="0" w:space="0" w:color="auto"/>
                        <w:bottom w:val="none" w:sz="0" w:space="0" w:color="auto"/>
                        <w:right w:val="none" w:sz="0" w:space="0" w:color="auto"/>
                      </w:divBdr>
                    </w:div>
                  </w:divsChild>
                </w:div>
                <w:div w:id="698361050">
                  <w:marLeft w:val="0"/>
                  <w:marRight w:val="0"/>
                  <w:marTop w:val="0"/>
                  <w:marBottom w:val="0"/>
                  <w:divBdr>
                    <w:top w:val="none" w:sz="0" w:space="0" w:color="auto"/>
                    <w:left w:val="none" w:sz="0" w:space="0" w:color="auto"/>
                    <w:bottom w:val="none" w:sz="0" w:space="0" w:color="auto"/>
                    <w:right w:val="none" w:sz="0" w:space="0" w:color="auto"/>
                  </w:divBdr>
                  <w:divsChild>
                    <w:div w:id="510413603">
                      <w:marLeft w:val="0"/>
                      <w:marRight w:val="0"/>
                      <w:marTop w:val="0"/>
                      <w:marBottom w:val="0"/>
                      <w:divBdr>
                        <w:top w:val="none" w:sz="0" w:space="0" w:color="auto"/>
                        <w:left w:val="none" w:sz="0" w:space="0" w:color="auto"/>
                        <w:bottom w:val="none" w:sz="0" w:space="0" w:color="auto"/>
                        <w:right w:val="none" w:sz="0" w:space="0" w:color="auto"/>
                      </w:divBdr>
                    </w:div>
                  </w:divsChild>
                </w:div>
                <w:div w:id="708993779">
                  <w:marLeft w:val="0"/>
                  <w:marRight w:val="0"/>
                  <w:marTop w:val="0"/>
                  <w:marBottom w:val="0"/>
                  <w:divBdr>
                    <w:top w:val="none" w:sz="0" w:space="0" w:color="auto"/>
                    <w:left w:val="none" w:sz="0" w:space="0" w:color="auto"/>
                    <w:bottom w:val="none" w:sz="0" w:space="0" w:color="auto"/>
                    <w:right w:val="none" w:sz="0" w:space="0" w:color="auto"/>
                  </w:divBdr>
                  <w:divsChild>
                    <w:div w:id="925112596">
                      <w:marLeft w:val="0"/>
                      <w:marRight w:val="0"/>
                      <w:marTop w:val="0"/>
                      <w:marBottom w:val="0"/>
                      <w:divBdr>
                        <w:top w:val="none" w:sz="0" w:space="0" w:color="auto"/>
                        <w:left w:val="none" w:sz="0" w:space="0" w:color="auto"/>
                        <w:bottom w:val="none" w:sz="0" w:space="0" w:color="auto"/>
                        <w:right w:val="none" w:sz="0" w:space="0" w:color="auto"/>
                      </w:divBdr>
                    </w:div>
                  </w:divsChild>
                </w:div>
                <w:div w:id="711534677">
                  <w:marLeft w:val="0"/>
                  <w:marRight w:val="0"/>
                  <w:marTop w:val="0"/>
                  <w:marBottom w:val="0"/>
                  <w:divBdr>
                    <w:top w:val="none" w:sz="0" w:space="0" w:color="auto"/>
                    <w:left w:val="none" w:sz="0" w:space="0" w:color="auto"/>
                    <w:bottom w:val="none" w:sz="0" w:space="0" w:color="auto"/>
                    <w:right w:val="none" w:sz="0" w:space="0" w:color="auto"/>
                  </w:divBdr>
                  <w:divsChild>
                    <w:div w:id="603803418">
                      <w:marLeft w:val="0"/>
                      <w:marRight w:val="0"/>
                      <w:marTop w:val="0"/>
                      <w:marBottom w:val="0"/>
                      <w:divBdr>
                        <w:top w:val="none" w:sz="0" w:space="0" w:color="auto"/>
                        <w:left w:val="none" w:sz="0" w:space="0" w:color="auto"/>
                        <w:bottom w:val="none" w:sz="0" w:space="0" w:color="auto"/>
                        <w:right w:val="none" w:sz="0" w:space="0" w:color="auto"/>
                      </w:divBdr>
                    </w:div>
                  </w:divsChild>
                </w:div>
                <w:div w:id="722026156">
                  <w:marLeft w:val="0"/>
                  <w:marRight w:val="0"/>
                  <w:marTop w:val="0"/>
                  <w:marBottom w:val="0"/>
                  <w:divBdr>
                    <w:top w:val="none" w:sz="0" w:space="0" w:color="auto"/>
                    <w:left w:val="none" w:sz="0" w:space="0" w:color="auto"/>
                    <w:bottom w:val="none" w:sz="0" w:space="0" w:color="auto"/>
                    <w:right w:val="none" w:sz="0" w:space="0" w:color="auto"/>
                  </w:divBdr>
                  <w:divsChild>
                    <w:div w:id="1905992908">
                      <w:marLeft w:val="0"/>
                      <w:marRight w:val="0"/>
                      <w:marTop w:val="0"/>
                      <w:marBottom w:val="0"/>
                      <w:divBdr>
                        <w:top w:val="none" w:sz="0" w:space="0" w:color="auto"/>
                        <w:left w:val="none" w:sz="0" w:space="0" w:color="auto"/>
                        <w:bottom w:val="none" w:sz="0" w:space="0" w:color="auto"/>
                        <w:right w:val="none" w:sz="0" w:space="0" w:color="auto"/>
                      </w:divBdr>
                    </w:div>
                  </w:divsChild>
                </w:div>
                <w:div w:id="776145880">
                  <w:marLeft w:val="0"/>
                  <w:marRight w:val="0"/>
                  <w:marTop w:val="0"/>
                  <w:marBottom w:val="0"/>
                  <w:divBdr>
                    <w:top w:val="none" w:sz="0" w:space="0" w:color="auto"/>
                    <w:left w:val="none" w:sz="0" w:space="0" w:color="auto"/>
                    <w:bottom w:val="none" w:sz="0" w:space="0" w:color="auto"/>
                    <w:right w:val="none" w:sz="0" w:space="0" w:color="auto"/>
                  </w:divBdr>
                  <w:divsChild>
                    <w:div w:id="2140225054">
                      <w:marLeft w:val="0"/>
                      <w:marRight w:val="0"/>
                      <w:marTop w:val="0"/>
                      <w:marBottom w:val="0"/>
                      <w:divBdr>
                        <w:top w:val="none" w:sz="0" w:space="0" w:color="auto"/>
                        <w:left w:val="none" w:sz="0" w:space="0" w:color="auto"/>
                        <w:bottom w:val="none" w:sz="0" w:space="0" w:color="auto"/>
                        <w:right w:val="none" w:sz="0" w:space="0" w:color="auto"/>
                      </w:divBdr>
                    </w:div>
                  </w:divsChild>
                </w:div>
                <w:div w:id="777263065">
                  <w:marLeft w:val="0"/>
                  <w:marRight w:val="0"/>
                  <w:marTop w:val="0"/>
                  <w:marBottom w:val="0"/>
                  <w:divBdr>
                    <w:top w:val="none" w:sz="0" w:space="0" w:color="auto"/>
                    <w:left w:val="none" w:sz="0" w:space="0" w:color="auto"/>
                    <w:bottom w:val="none" w:sz="0" w:space="0" w:color="auto"/>
                    <w:right w:val="none" w:sz="0" w:space="0" w:color="auto"/>
                  </w:divBdr>
                  <w:divsChild>
                    <w:div w:id="67190232">
                      <w:marLeft w:val="0"/>
                      <w:marRight w:val="0"/>
                      <w:marTop w:val="0"/>
                      <w:marBottom w:val="0"/>
                      <w:divBdr>
                        <w:top w:val="none" w:sz="0" w:space="0" w:color="auto"/>
                        <w:left w:val="none" w:sz="0" w:space="0" w:color="auto"/>
                        <w:bottom w:val="none" w:sz="0" w:space="0" w:color="auto"/>
                        <w:right w:val="none" w:sz="0" w:space="0" w:color="auto"/>
                      </w:divBdr>
                    </w:div>
                  </w:divsChild>
                </w:div>
                <w:div w:id="819274730">
                  <w:marLeft w:val="0"/>
                  <w:marRight w:val="0"/>
                  <w:marTop w:val="0"/>
                  <w:marBottom w:val="0"/>
                  <w:divBdr>
                    <w:top w:val="none" w:sz="0" w:space="0" w:color="auto"/>
                    <w:left w:val="none" w:sz="0" w:space="0" w:color="auto"/>
                    <w:bottom w:val="none" w:sz="0" w:space="0" w:color="auto"/>
                    <w:right w:val="none" w:sz="0" w:space="0" w:color="auto"/>
                  </w:divBdr>
                  <w:divsChild>
                    <w:div w:id="1912078994">
                      <w:marLeft w:val="0"/>
                      <w:marRight w:val="0"/>
                      <w:marTop w:val="0"/>
                      <w:marBottom w:val="0"/>
                      <w:divBdr>
                        <w:top w:val="none" w:sz="0" w:space="0" w:color="auto"/>
                        <w:left w:val="none" w:sz="0" w:space="0" w:color="auto"/>
                        <w:bottom w:val="none" w:sz="0" w:space="0" w:color="auto"/>
                        <w:right w:val="none" w:sz="0" w:space="0" w:color="auto"/>
                      </w:divBdr>
                    </w:div>
                  </w:divsChild>
                </w:div>
                <w:div w:id="825441124">
                  <w:marLeft w:val="0"/>
                  <w:marRight w:val="0"/>
                  <w:marTop w:val="0"/>
                  <w:marBottom w:val="0"/>
                  <w:divBdr>
                    <w:top w:val="none" w:sz="0" w:space="0" w:color="auto"/>
                    <w:left w:val="none" w:sz="0" w:space="0" w:color="auto"/>
                    <w:bottom w:val="none" w:sz="0" w:space="0" w:color="auto"/>
                    <w:right w:val="none" w:sz="0" w:space="0" w:color="auto"/>
                  </w:divBdr>
                  <w:divsChild>
                    <w:div w:id="423647953">
                      <w:marLeft w:val="0"/>
                      <w:marRight w:val="0"/>
                      <w:marTop w:val="0"/>
                      <w:marBottom w:val="0"/>
                      <w:divBdr>
                        <w:top w:val="none" w:sz="0" w:space="0" w:color="auto"/>
                        <w:left w:val="none" w:sz="0" w:space="0" w:color="auto"/>
                        <w:bottom w:val="none" w:sz="0" w:space="0" w:color="auto"/>
                        <w:right w:val="none" w:sz="0" w:space="0" w:color="auto"/>
                      </w:divBdr>
                    </w:div>
                  </w:divsChild>
                </w:div>
                <w:div w:id="880752091">
                  <w:marLeft w:val="0"/>
                  <w:marRight w:val="0"/>
                  <w:marTop w:val="0"/>
                  <w:marBottom w:val="0"/>
                  <w:divBdr>
                    <w:top w:val="none" w:sz="0" w:space="0" w:color="auto"/>
                    <w:left w:val="none" w:sz="0" w:space="0" w:color="auto"/>
                    <w:bottom w:val="none" w:sz="0" w:space="0" w:color="auto"/>
                    <w:right w:val="none" w:sz="0" w:space="0" w:color="auto"/>
                  </w:divBdr>
                  <w:divsChild>
                    <w:div w:id="872116917">
                      <w:marLeft w:val="0"/>
                      <w:marRight w:val="0"/>
                      <w:marTop w:val="0"/>
                      <w:marBottom w:val="0"/>
                      <w:divBdr>
                        <w:top w:val="none" w:sz="0" w:space="0" w:color="auto"/>
                        <w:left w:val="none" w:sz="0" w:space="0" w:color="auto"/>
                        <w:bottom w:val="none" w:sz="0" w:space="0" w:color="auto"/>
                        <w:right w:val="none" w:sz="0" w:space="0" w:color="auto"/>
                      </w:divBdr>
                    </w:div>
                  </w:divsChild>
                </w:div>
                <w:div w:id="915937743">
                  <w:marLeft w:val="0"/>
                  <w:marRight w:val="0"/>
                  <w:marTop w:val="0"/>
                  <w:marBottom w:val="0"/>
                  <w:divBdr>
                    <w:top w:val="none" w:sz="0" w:space="0" w:color="auto"/>
                    <w:left w:val="none" w:sz="0" w:space="0" w:color="auto"/>
                    <w:bottom w:val="none" w:sz="0" w:space="0" w:color="auto"/>
                    <w:right w:val="none" w:sz="0" w:space="0" w:color="auto"/>
                  </w:divBdr>
                  <w:divsChild>
                    <w:div w:id="354157756">
                      <w:marLeft w:val="0"/>
                      <w:marRight w:val="0"/>
                      <w:marTop w:val="0"/>
                      <w:marBottom w:val="0"/>
                      <w:divBdr>
                        <w:top w:val="none" w:sz="0" w:space="0" w:color="auto"/>
                        <w:left w:val="none" w:sz="0" w:space="0" w:color="auto"/>
                        <w:bottom w:val="none" w:sz="0" w:space="0" w:color="auto"/>
                        <w:right w:val="none" w:sz="0" w:space="0" w:color="auto"/>
                      </w:divBdr>
                    </w:div>
                  </w:divsChild>
                </w:div>
                <w:div w:id="985625530">
                  <w:marLeft w:val="0"/>
                  <w:marRight w:val="0"/>
                  <w:marTop w:val="0"/>
                  <w:marBottom w:val="0"/>
                  <w:divBdr>
                    <w:top w:val="none" w:sz="0" w:space="0" w:color="auto"/>
                    <w:left w:val="none" w:sz="0" w:space="0" w:color="auto"/>
                    <w:bottom w:val="none" w:sz="0" w:space="0" w:color="auto"/>
                    <w:right w:val="none" w:sz="0" w:space="0" w:color="auto"/>
                  </w:divBdr>
                  <w:divsChild>
                    <w:div w:id="1843160343">
                      <w:marLeft w:val="0"/>
                      <w:marRight w:val="0"/>
                      <w:marTop w:val="0"/>
                      <w:marBottom w:val="0"/>
                      <w:divBdr>
                        <w:top w:val="none" w:sz="0" w:space="0" w:color="auto"/>
                        <w:left w:val="none" w:sz="0" w:space="0" w:color="auto"/>
                        <w:bottom w:val="none" w:sz="0" w:space="0" w:color="auto"/>
                        <w:right w:val="none" w:sz="0" w:space="0" w:color="auto"/>
                      </w:divBdr>
                    </w:div>
                  </w:divsChild>
                </w:div>
                <w:div w:id="1044409340">
                  <w:marLeft w:val="0"/>
                  <w:marRight w:val="0"/>
                  <w:marTop w:val="0"/>
                  <w:marBottom w:val="0"/>
                  <w:divBdr>
                    <w:top w:val="none" w:sz="0" w:space="0" w:color="auto"/>
                    <w:left w:val="none" w:sz="0" w:space="0" w:color="auto"/>
                    <w:bottom w:val="none" w:sz="0" w:space="0" w:color="auto"/>
                    <w:right w:val="none" w:sz="0" w:space="0" w:color="auto"/>
                  </w:divBdr>
                  <w:divsChild>
                    <w:div w:id="237792632">
                      <w:marLeft w:val="0"/>
                      <w:marRight w:val="0"/>
                      <w:marTop w:val="0"/>
                      <w:marBottom w:val="0"/>
                      <w:divBdr>
                        <w:top w:val="none" w:sz="0" w:space="0" w:color="auto"/>
                        <w:left w:val="none" w:sz="0" w:space="0" w:color="auto"/>
                        <w:bottom w:val="none" w:sz="0" w:space="0" w:color="auto"/>
                        <w:right w:val="none" w:sz="0" w:space="0" w:color="auto"/>
                      </w:divBdr>
                    </w:div>
                  </w:divsChild>
                </w:div>
                <w:div w:id="1136872234">
                  <w:marLeft w:val="0"/>
                  <w:marRight w:val="0"/>
                  <w:marTop w:val="0"/>
                  <w:marBottom w:val="0"/>
                  <w:divBdr>
                    <w:top w:val="none" w:sz="0" w:space="0" w:color="auto"/>
                    <w:left w:val="none" w:sz="0" w:space="0" w:color="auto"/>
                    <w:bottom w:val="none" w:sz="0" w:space="0" w:color="auto"/>
                    <w:right w:val="none" w:sz="0" w:space="0" w:color="auto"/>
                  </w:divBdr>
                  <w:divsChild>
                    <w:div w:id="791559744">
                      <w:marLeft w:val="0"/>
                      <w:marRight w:val="0"/>
                      <w:marTop w:val="0"/>
                      <w:marBottom w:val="0"/>
                      <w:divBdr>
                        <w:top w:val="none" w:sz="0" w:space="0" w:color="auto"/>
                        <w:left w:val="none" w:sz="0" w:space="0" w:color="auto"/>
                        <w:bottom w:val="none" w:sz="0" w:space="0" w:color="auto"/>
                        <w:right w:val="none" w:sz="0" w:space="0" w:color="auto"/>
                      </w:divBdr>
                    </w:div>
                  </w:divsChild>
                </w:div>
                <w:div w:id="1138959983">
                  <w:marLeft w:val="0"/>
                  <w:marRight w:val="0"/>
                  <w:marTop w:val="0"/>
                  <w:marBottom w:val="0"/>
                  <w:divBdr>
                    <w:top w:val="none" w:sz="0" w:space="0" w:color="auto"/>
                    <w:left w:val="none" w:sz="0" w:space="0" w:color="auto"/>
                    <w:bottom w:val="none" w:sz="0" w:space="0" w:color="auto"/>
                    <w:right w:val="none" w:sz="0" w:space="0" w:color="auto"/>
                  </w:divBdr>
                  <w:divsChild>
                    <w:div w:id="447703176">
                      <w:marLeft w:val="0"/>
                      <w:marRight w:val="0"/>
                      <w:marTop w:val="0"/>
                      <w:marBottom w:val="0"/>
                      <w:divBdr>
                        <w:top w:val="none" w:sz="0" w:space="0" w:color="auto"/>
                        <w:left w:val="none" w:sz="0" w:space="0" w:color="auto"/>
                        <w:bottom w:val="none" w:sz="0" w:space="0" w:color="auto"/>
                        <w:right w:val="none" w:sz="0" w:space="0" w:color="auto"/>
                      </w:divBdr>
                    </w:div>
                  </w:divsChild>
                </w:div>
                <w:div w:id="1139570073">
                  <w:marLeft w:val="0"/>
                  <w:marRight w:val="0"/>
                  <w:marTop w:val="0"/>
                  <w:marBottom w:val="0"/>
                  <w:divBdr>
                    <w:top w:val="none" w:sz="0" w:space="0" w:color="auto"/>
                    <w:left w:val="none" w:sz="0" w:space="0" w:color="auto"/>
                    <w:bottom w:val="none" w:sz="0" w:space="0" w:color="auto"/>
                    <w:right w:val="none" w:sz="0" w:space="0" w:color="auto"/>
                  </w:divBdr>
                  <w:divsChild>
                    <w:div w:id="1523976311">
                      <w:marLeft w:val="0"/>
                      <w:marRight w:val="0"/>
                      <w:marTop w:val="0"/>
                      <w:marBottom w:val="0"/>
                      <w:divBdr>
                        <w:top w:val="none" w:sz="0" w:space="0" w:color="auto"/>
                        <w:left w:val="none" w:sz="0" w:space="0" w:color="auto"/>
                        <w:bottom w:val="none" w:sz="0" w:space="0" w:color="auto"/>
                        <w:right w:val="none" w:sz="0" w:space="0" w:color="auto"/>
                      </w:divBdr>
                    </w:div>
                  </w:divsChild>
                </w:div>
                <w:div w:id="1154949260">
                  <w:marLeft w:val="0"/>
                  <w:marRight w:val="0"/>
                  <w:marTop w:val="0"/>
                  <w:marBottom w:val="0"/>
                  <w:divBdr>
                    <w:top w:val="none" w:sz="0" w:space="0" w:color="auto"/>
                    <w:left w:val="none" w:sz="0" w:space="0" w:color="auto"/>
                    <w:bottom w:val="none" w:sz="0" w:space="0" w:color="auto"/>
                    <w:right w:val="none" w:sz="0" w:space="0" w:color="auto"/>
                  </w:divBdr>
                  <w:divsChild>
                    <w:div w:id="491259526">
                      <w:marLeft w:val="0"/>
                      <w:marRight w:val="0"/>
                      <w:marTop w:val="0"/>
                      <w:marBottom w:val="0"/>
                      <w:divBdr>
                        <w:top w:val="none" w:sz="0" w:space="0" w:color="auto"/>
                        <w:left w:val="none" w:sz="0" w:space="0" w:color="auto"/>
                        <w:bottom w:val="none" w:sz="0" w:space="0" w:color="auto"/>
                        <w:right w:val="none" w:sz="0" w:space="0" w:color="auto"/>
                      </w:divBdr>
                    </w:div>
                  </w:divsChild>
                </w:div>
                <w:div w:id="1167327409">
                  <w:marLeft w:val="0"/>
                  <w:marRight w:val="0"/>
                  <w:marTop w:val="0"/>
                  <w:marBottom w:val="0"/>
                  <w:divBdr>
                    <w:top w:val="none" w:sz="0" w:space="0" w:color="auto"/>
                    <w:left w:val="none" w:sz="0" w:space="0" w:color="auto"/>
                    <w:bottom w:val="none" w:sz="0" w:space="0" w:color="auto"/>
                    <w:right w:val="none" w:sz="0" w:space="0" w:color="auto"/>
                  </w:divBdr>
                  <w:divsChild>
                    <w:div w:id="820275739">
                      <w:marLeft w:val="0"/>
                      <w:marRight w:val="0"/>
                      <w:marTop w:val="0"/>
                      <w:marBottom w:val="0"/>
                      <w:divBdr>
                        <w:top w:val="none" w:sz="0" w:space="0" w:color="auto"/>
                        <w:left w:val="none" w:sz="0" w:space="0" w:color="auto"/>
                        <w:bottom w:val="none" w:sz="0" w:space="0" w:color="auto"/>
                        <w:right w:val="none" w:sz="0" w:space="0" w:color="auto"/>
                      </w:divBdr>
                    </w:div>
                  </w:divsChild>
                </w:div>
                <w:div w:id="1171412554">
                  <w:marLeft w:val="0"/>
                  <w:marRight w:val="0"/>
                  <w:marTop w:val="0"/>
                  <w:marBottom w:val="0"/>
                  <w:divBdr>
                    <w:top w:val="none" w:sz="0" w:space="0" w:color="auto"/>
                    <w:left w:val="none" w:sz="0" w:space="0" w:color="auto"/>
                    <w:bottom w:val="none" w:sz="0" w:space="0" w:color="auto"/>
                    <w:right w:val="none" w:sz="0" w:space="0" w:color="auto"/>
                  </w:divBdr>
                  <w:divsChild>
                    <w:div w:id="58409316">
                      <w:marLeft w:val="0"/>
                      <w:marRight w:val="0"/>
                      <w:marTop w:val="0"/>
                      <w:marBottom w:val="0"/>
                      <w:divBdr>
                        <w:top w:val="none" w:sz="0" w:space="0" w:color="auto"/>
                        <w:left w:val="none" w:sz="0" w:space="0" w:color="auto"/>
                        <w:bottom w:val="none" w:sz="0" w:space="0" w:color="auto"/>
                        <w:right w:val="none" w:sz="0" w:space="0" w:color="auto"/>
                      </w:divBdr>
                    </w:div>
                  </w:divsChild>
                </w:div>
                <w:div w:id="1292587879">
                  <w:marLeft w:val="0"/>
                  <w:marRight w:val="0"/>
                  <w:marTop w:val="0"/>
                  <w:marBottom w:val="0"/>
                  <w:divBdr>
                    <w:top w:val="none" w:sz="0" w:space="0" w:color="auto"/>
                    <w:left w:val="none" w:sz="0" w:space="0" w:color="auto"/>
                    <w:bottom w:val="none" w:sz="0" w:space="0" w:color="auto"/>
                    <w:right w:val="none" w:sz="0" w:space="0" w:color="auto"/>
                  </w:divBdr>
                  <w:divsChild>
                    <w:div w:id="951977980">
                      <w:marLeft w:val="0"/>
                      <w:marRight w:val="0"/>
                      <w:marTop w:val="0"/>
                      <w:marBottom w:val="0"/>
                      <w:divBdr>
                        <w:top w:val="none" w:sz="0" w:space="0" w:color="auto"/>
                        <w:left w:val="none" w:sz="0" w:space="0" w:color="auto"/>
                        <w:bottom w:val="none" w:sz="0" w:space="0" w:color="auto"/>
                        <w:right w:val="none" w:sz="0" w:space="0" w:color="auto"/>
                      </w:divBdr>
                    </w:div>
                  </w:divsChild>
                </w:div>
                <w:div w:id="1301108258">
                  <w:marLeft w:val="0"/>
                  <w:marRight w:val="0"/>
                  <w:marTop w:val="0"/>
                  <w:marBottom w:val="0"/>
                  <w:divBdr>
                    <w:top w:val="none" w:sz="0" w:space="0" w:color="auto"/>
                    <w:left w:val="none" w:sz="0" w:space="0" w:color="auto"/>
                    <w:bottom w:val="none" w:sz="0" w:space="0" w:color="auto"/>
                    <w:right w:val="none" w:sz="0" w:space="0" w:color="auto"/>
                  </w:divBdr>
                  <w:divsChild>
                    <w:div w:id="1327973786">
                      <w:marLeft w:val="0"/>
                      <w:marRight w:val="0"/>
                      <w:marTop w:val="0"/>
                      <w:marBottom w:val="0"/>
                      <w:divBdr>
                        <w:top w:val="none" w:sz="0" w:space="0" w:color="auto"/>
                        <w:left w:val="none" w:sz="0" w:space="0" w:color="auto"/>
                        <w:bottom w:val="none" w:sz="0" w:space="0" w:color="auto"/>
                        <w:right w:val="none" w:sz="0" w:space="0" w:color="auto"/>
                      </w:divBdr>
                    </w:div>
                  </w:divsChild>
                </w:div>
                <w:div w:id="1359163767">
                  <w:marLeft w:val="0"/>
                  <w:marRight w:val="0"/>
                  <w:marTop w:val="0"/>
                  <w:marBottom w:val="0"/>
                  <w:divBdr>
                    <w:top w:val="none" w:sz="0" w:space="0" w:color="auto"/>
                    <w:left w:val="none" w:sz="0" w:space="0" w:color="auto"/>
                    <w:bottom w:val="none" w:sz="0" w:space="0" w:color="auto"/>
                    <w:right w:val="none" w:sz="0" w:space="0" w:color="auto"/>
                  </w:divBdr>
                  <w:divsChild>
                    <w:div w:id="784808376">
                      <w:marLeft w:val="0"/>
                      <w:marRight w:val="0"/>
                      <w:marTop w:val="0"/>
                      <w:marBottom w:val="0"/>
                      <w:divBdr>
                        <w:top w:val="none" w:sz="0" w:space="0" w:color="auto"/>
                        <w:left w:val="none" w:sz="0" w:space="0" w:color="auto"/>
                        <w:bottom w:val="none" w:sz="0" w:space="0" w:color="auto"/>
                        <w:right w:val="none" w:sz="0" w:space="0" w:color="auto"/>
                      </w:divBdr>
                    </w:div>
                  </w:divsChild>
                </w:div>
                <w:div w:id="1362197951">
                  <w:marLeft w:val="0"/>
                  <w:marRight w:val="0"/>
                  <w:marTop w:val="0"/>
                  <w:marBottom w:val="0"/>
                  <w:divBdr>
                    <w:top w:val="none" w:sz="0" w:space="0" w:color="auto"/>
                    <w:left w:val="none" w:sz="0" w:space="0" w:color="auto"/>
                    <w:bottom w:val="none" w:sz="0" w:space="0" w:color="auto"/>
                    <w:right w:val="none" w:sz="0" w:space="0" w:color="auto"/>
                  </w:divBdr>
                  <w:divsChild>
                    <w:div w:id="588320244">
                      <w:marLeft w:val="0"/>
                      <w:marRight w:val="0"/>
                      <w:marTop w:val="0"/>
                      <w:marBottom w:val="0"/>
                      <w:divBdr>
                        <w:top w:val="none" w:sz="0" w:space="0" w:color="auto"/>
                        <w:left w:val="none" w:sz="0" w:space="0" w:color="auto"/>
                        <w:bottom w:val="none" w:sz="0" w:space="0" w:color="auto"/>
                        <w:right w:val="none" w:sz="0" w:space="0" w:color="auto"/>
                      </w:divBdr>
                    </w:div>
                  </w:divsChild>
                </w:div>
                <w:div w:id="1389067941">
                  <w:marLeft w:val="0"/>
                  <w:marRight w:val="0"/>
                  <w:marTop w:val="0"/>
                  <w:marBottom w:val="0"/>
                  <w:divBdr>
                    <w:top w:val="none" w:sz="0" w:space="0" w:color="auto"/>
                    <w:left w:val="none" w:sz="0" w:space="0" w:color="auto"/>
                    <w:bottom w:val="none" w:sz="0" w:space="0" w:color="auto"/>
                    <w:right w:val="none" w:sz="0" w:space="0" w:color="auto"/>
                  </w:divBdr>
                  <w:divsChild>
                    <w:div w:id="609238566">
                      <w:marLeft w:val="0"/>
                      <w:marRight w:val="0"/>
                      <w:marTop w:val="0"/>
                      <w:marBottom w:val="0"/>
                      <w:divBdr>
                        <w:top w:val="none" w:sz="0" w:space="0" w:color="auto"/>
                        <w:left w:val="none" w:sz="0" w:space="0" w:color="auto"/>
                        <w:bottom w:val="none" w:sz="0" w:space="0" w:color="auto"/>
                        <w:right w:val="none" w:sz="0" w:space="0" w:color="auto"/>
                      </w:divBdr>
                    </w:div>
                  </w:divsChild>
                </w:div>
                <w:div w:id="1402486742">
                  <w:marLeft w:val="0"/>
                  <w:marRight w:val="0"/>
                  <w:marTop w:val="0"/>
                  <w:marBottom w:val="0"/>
                  <w:divBdr>
                    <w:top w:val="none" w:sz="0" w:space="0" w:color="auto"/>
                    <w:left w:val="none" w:sz="0" w:space="0" w:color="auto"/>
                    <w:bottom w:val="none" w:sz="0" w:space="0" w:color="auto"/>
                    <w:right w:val="none" w:sz="0" w:space="0" w:color="auto"/>
                  </w:divBdr>
                  <w:divsChild>
                    <w:div w:id="918249888">
                      <w:marLeft w:val="0"/>
                      <w:marRight w:val="0"/>
                      <w:marTop w:val="0"/>
                      <w:marBottom w:val="0"/>
                      <w:divBdr>
                        <w:top w:val="none" w:sz="0" w:space="0" w:color="auto"/>
                        <w:left w:val="none" w:sz="0" w:space="0" w:color="auto"/>
                        <w:bottom w:val="none" w:sz="0" w:space="0" w:color="auto"/>
                        <w:right w:val="none" w:sz="0" w:space="0" w:color="auto"/>
                      </w:divBdr>
                    </w:div>
                  </w:divsChild>
                </w:div>
                <w:div w:id="1427582096">
                  <w:marLeft w:val="0"/>
                  <w:marRight w:val="0"/>
                  <w:marTop w:val="0"/>
                  <w:marBottom w:val="0"/>
                  <w:divBdr>
                    <w:top w:val="none" w:sz="0" w:space="0" w:color="auto"/>
                    <w:left w:val="none" w:sz="0" w:space="0" w:color="auto"/>
                    <w:bottom w:val="none" w:sz="0" w:space="0" w:color="auto"/>
                    <w:right w:val="none" w:sz="0" w:space="0" w:color="auto"/>
                  </w:divBdr>
                  <w:divsChild>
                    <w:div w:id="632488058">
                      <w:marLeft w:val="0"/>
                      <w:marRight w:val="0"/>
                      <w:marTop w:val="0"/>
                      <w:marBottom w:val="0"/>
                      <w:divBdr>
                        <w:top w:val="none" w:sz="0" w:space="0" w:color="auto"/>
                        <w:left w:val="none" w:sz="0" w:space="0" w:color="auto"/>
                        <w:bottom w:val="none" w:sz="0" w:space="0" w:color="auto"/>
                        <w:right w:val="none" w:sz="0" w:space="0" w:color="auto"/>
                      </w:divBdr>
                    </w:div>
                  </w:divsChild>
                </w:div>
                <w:div w:id="1446923897">
                  <w:marLeft w:val="0"/>
                  <w:marRight w:val="0"/>
                  <w:marTop w:val="0"/>
                  <w:marBottom w:val="0"/>
                  <w:divBdr>
                    <w:top w:val="none" w:sz="0" w:space="0" w:color="auto"/>
                    <w:left w:val="none" w:sz="0" w:space="0" w:color="auto"/>
                    <w:bottom w:val="none" w:sz="0" w:space="0" w:color="auto"/>
                    <w:right w:val="none" w:sz="0" w:space="0" w:color="auto"/>
                  </w:divBdr>
                  <w:divsChild>
                    <w:div w:id="1572420387">
                      <w:marLeft w:val="0"/>
                      <w:marRight w:val="0"/>
                      <w:marTop w:val="0"/>
                      <w:marBottom w:val="0"/>
                      <w:divBdr>
                        <w:top w:val="none" w:sz="0" w:space="0" w:color="auto"/>
                        <w:left w:val="none" w:sz="0" w:space="0" w:color="auto"/>
                        <w:bottom w:val="none" w:sz="0" w:space="0" w:color="auto"/>
                        <w:right w:val="none" w:sz="0" w:space="0" w:color="auto"/>
                      </w:divBdr>
                    </w:div>
                  </w:divsChild>
                </w:div>
                <w:div w:id="1531188469">
                  <w:marLeft w:val="0"/>
                  <w:marRight w:val="0"/>
                  <w:marTop w:val="0"/>
                  <w:marBottom w:val="0"/>
                  <w:divBdr>
                    <w:top w:val="none" w:sz="0" w:space="0" w:color="auto"/>
                    <w:left w:val="none" w:sz="0" w:space="0" w:color="auto"/>
                    <w:bottom w:val="none" w:sz="0" w:space="0" w:color="auto"/>
                    <w:right w:val="none" w:sz="0" w:space="0" w:color="auto"/>
                  </w:divBdr>
                  <w:divsChild>
                    <w:div w:id="143350426">
                      <w:marLeft w:val="0"/>
                      <w:marRight w:val="0"/>
                      <w:marTop w:val="0"/>
                      <w:marBottom w:val="0"/>
                      <w:divBdr>
                        <w:top w:val="none" w:sz="0" w:space="0" w:color="auto"/>
                        <w:left w:val="none" w:sz="0" w:space="0" w:color="auto"/>
                        <w:bottom w:val="none" w:sz="0" w:space="0" w:color="auto"/>
                        <w:right w:val="none" w:sz="0" w:space="0" w:color="auto"/>
                      </w:divBdr>
                    </w:div>
                  </w:divsChild>
                </w:div>
                <w:div w:id="1542400751">
                  <w:marLeft w:val="0"/>
                  <w:marRight w:val="0"/>
                  <w:marTop w:val="0"/>
                  <w:marBottom w:val="0"/>
                  <w:divBdr>
                    <w:top w:val="none" w:sz="0" w:space="0" w:color="auto"/>
                    <w:left w:val="none" w:sz="0" w:space="0" w:color="auto"/>
                    <w:bottom w:val="none" w:sz="0" w:space="0" w:color="auto"/>
                    <w:right w:val="none" w:sz="0" w:space="0" w:color="auto"/>
                  </w:divBdr>
                  <w:divsChild>
                    <w:div w:id="963997763">
                      <w:marLeft w:val="0"/>
                      <w:marRight w:val="0"/>
                      <w:marTop w:val="0"/>
                      <w:marBottom w:val="0"/>
                      <w:divBdr>
                        <w:top w:val="none" w:sz="0" w:space="0" w:color="auto"/>
                        <w:left w:val="none" w:sz="0" w:space="0" w:color="auto"/>
                        <w:bottom w:val="none" w:sz="0" w:space="0" w:color="auto"/>
                        <w:right w:val="none" w:sz="0" w:space="0" w:color="auto"/>
                      </w:divBdr>
                    </w:div>
                  </w:divsChild>
                </w:div>
                <w:div w:id="1620647490">
                  <w:marLeft w:val="0"/>
                  <w:marRight w:val="0"/>
                  <w:marTop w:val="0"/>
                  <w:marBottom w:val="0"/>
                  <w:divBdr>
                    <w:top w:val="none" w:sz="0" w:space="0" w:color="auto"/>
                    <w:left w:val="none" w:sz="0" w:space="0" w:color="auto"/>
                    <w:bottom w:val="none" w:sz="0" w:space="0" w:color="auto"/>
                    <w:right w:val="none" w:sz="0" w:space="0" w:color="auto"/>
                  </w:divBdr>
                  <w:divsChild>
                    <w:div w:id="1190417299">
                      <w:marLeft w:val="0"/>
                      <w:marRight w:val="0"/>
                      <w:marTop w:val="0"/>
                      <w:marBottom w:val="0"/>
                      <w:divBdr>
                        <w:top w:val="none" w:sz="0" w:space="0" w:color="auto"/>
                        <w:left w:val="none" w:sz="0" w:space="0" w:color="auto"/>
                        <w:bottom w:val="none" w:sz="0" w:space="0" w:color="auto"/>
                        <w:right w:val="none" w:sz="0" w:space="0" w:color="auto"/>
                      </w:divBdr>
                    </w:div>
                  </w:divsChild>
                </w:div>
                <w:div w:id="1679313603">
                  <w:marLeft w:val="0"/>
                  <w:marRight w:val="0"/>
                  <w:marTop w:val="0"/>
                  <w:marBottom w:val="0"/>
                  <w:divBdr>
                    <w:top w:val="none" w:sz="0" w:space="0" w:color="auto"/>
                    <w:left w:val="none" w:sz="0" w:space="0" w:color="auto"/>
                    <w:bottom w:val="none" w:sz="0" w:space="0" w:color="auto"/>
                    <w:right w:val="none" w:sz="0" w:space="0" w:color="auto"/>
                  </w:divBdr>
                  <w:divsChild>
                    <w:div w:id="19210508">
                      <w:marLeft w:val="0"/>
                      <w:marRight w:val="0"/>
                      <w:marTop w:val="0"/>
                      <w:marBottom w:val="0"/>
                      <w:divBdr>
                        <w:top w:val="none" w:sz="0" w:space="0" w:color="auto"/>
                        <w:left w:val="none" w:sz="0" w:space="0" w:color="auto"/>
                        <w:bottom w:val="none" w:sz="0" w:space="0" w:color="auto"/>
                        <w:right w:val="none" w:sz="0" w:space="0" w:color="auto"/>
                      </w:divBdr>
                    </w:div>
                  </w:divsChild>
                </w:div>
                <w:div w:id="1690181816">
                  <w:marLeft w:val="0"/>
                  <w:marRight w:val="0"/>
                  <w:marTop w:val="0"/>
                  <w:marBottom w:val="0"/>
                  <w:divBdr>
                    <w:top w:val="none" w:sz="0" w:space="0" w:color="auto"/>
                    <w:left w:val="none" w:sz="0" w:space="0" w:color="auto"/>
                    <w:bottom w:val="none" w:sz="0" w:space="0" w:color="auto"/>
                    <w:right w:val="none" w:sz="0" w:space="0" w:color="auto"/>
                  </w:divBdr>
                  <w:divsChild>
                    <w:div w:id="2129006859">
                      <w:marLeft w:val="0"/>
                      <w:marRight w:val="0"/>
                      <w:marTop w:val="0"/>
                      <w:marBottom w:val="0"/>
                      <w:divBdr>
                        <w:top w:val="none" w:sz="0" w:space="0" w:color="auto"/>
                        <w:left w:val="none" w:sz="0" w:space="0" w:color="auto"/>
                        <w:bottom w:val="none" w:sz="0" w:space="0" w:color="auto"/>
                        <w:right w:val="none" w:sz="0" w:space="0" w:color="auto"/>
                      </w:divBdr>
                    </w:div>
                  </w:divsChild>
                </w:div>
                <w:div w:id="1697920929">
                  <w:marLeft w:val="0"/>
                  <w:marRight w:val="0"/>
                  <w:marTop w:val="0"/>
                  <w:marBottom w:val="0"/>
                  <w:divBdr>
                    <w:top w:val="none" w:sz="0" w:space="0" w:color="auto"/>
                    <w:left w:val="none" w:sz="0" w:space="0" w:color="auto"/>
                    <w:bottom w:val="none" w:sz="0" w:space="0" w:color="auto"/>
                    <w:right w:val="none" w:sz="0" w:space="0" w:color="auto"/>
                  </w:divBdr>
                  <w:divsChild>
                    <w:div w:id="506284537">
                      <w:marLeft w:val="0"/>
                      <w:marRight w:val="0"/>
                      <w:marTop w:val="0"/>
                      <w:marBottom w:val="0"/>
                      <w:divBdr>
                        <w:top w:val="none" w:sz="0" w:space="0" w:color="auto"/>
                        <w:left w:val="none" w:sz="0" w:space="0" w:color="auto"/>
                        <w:bottom w:val="none" w:sz="0" w:space="0" w:color="auto"/>
                        <w:right w:val="none" w:sz="0" w:space="0" w:color="auto"/>
                      </w:divBdr>
                    </w:div>
                  </w:divsChild>
                </w:div>
                <w:div w:id="1700544765">
                  <w:marLeft w:val="0"/>
                  <w:marRight w:val="0"/>
                  <w:marTop w:val="0"/>
                  <w:marBottom w:val="0"/>
                  <w:divBdr>
                    <w:top w:val="none" w:sz="0" w:space="0" w:color="auto"/>
                    <w:left w:val="none" w:sz="0" w:space="0" w:color="auto"/>
                    <w:bottom w:val="none" w:sz="0" w:space="0" w:color="auto"/>
                    <w:right w:val="none" w:sz="0" w:space="0" w:color="auto"/>
                  </w:divBdr>
                  <w:divsChild>
                    <w:div w:id="551238289">
                      <w:marLeft w:val="0"/>
                      <w:marRight w:val="0"/>
                      <w:marTop w:val="0"/>
                      <w:marBottom w:val="0"/>
                      <w:divBdr>
                        <w:top w:val="none" w:sz="0" w:space="0" w:color="auto"/>
                        <w:left w:val="none" w:sz="0" w:space="0" w:color="auto"/>
                        <w:bottom w:val="none" w:sz="0" w:space="0" w:color="auto"/>
                        <w:right w:val="none" w:sz="0" w:space="0" w:color="auto"/>
                      </w:divBdr>
                    </w:div>
                  </w:divsChild>
                </w:div>
                <w:div w:id="1731734295">
                  <w:marLeft w:val="0"/>
                  <w:marRight w:val="0"/>
                  <w:marTop w:val="0"/>
                  <w:marBottom w:val="0"/>
                  <w:divBdr>
                    <w:top w:val="none" w:sz="0" w:space="0" w:color="auto"/>
                    <w:left w:val="none" w:sz="0" w:space="0" w:color="auto"/>
                    <w:bottom w:val="none" w:sz="0" w:space="0" w:color="auto"/>
                    <w:right w:val="none" w:sz="0" w:space="0" w:color="auto"/>
                  </w:divBdr>
                  <w:divsChild>
                    <w:div w:id="485317221">
                      <w:marLeft w:val="0"/>
                      <w:marRight w:val="0"/>
                      <w:marTop w:val="0"/>
                      <w:marBottom w:val="0"/>
                      <w:divBdr>
                        <w:top w:val="none" w:sz="0" w:space="0" w:color="auto"/>
                        <w:left w:val="none" w:sz="0" w:space="0" w:color="auto"/>
                        <w:bottom w:val="none" w:sz="0" w:space="0" w:color="auto"/>
                        <w:right w:val="none" w:sz="0" w:space="0" w:color="auto"/>
                      </w:divBdr>
                    </w:div>
                  </w:divsChild>
                </w:div>
                <w:div w:id="1745184756">
                  <w:marLeft w:val="0"/>
                  <w:marRight w:val="0"/>
                  <w:marTop w:val="0"/>
                  <w:marBottom w:val="0"/>
                  <w:divBdr>
                    <w:top w:val="none" w:sz="0" w:space="0" w:color="auto"/>
                    <w:left w:val="none" w:sz="0" w:space="0" w:color="auto"/>
                    <w:bottom w:val="none" w:sz="0" w:space="0" w:color="auto"/>
                    <w:right w:val="none" w:sz="0" w:space="0" w:color="auto"/>
                  </w:divBdr>
                  <w:divsChild>
                    <w:div w:id="1303001875">
                      <w:marLeft w:val="0"/>
                      <w:marRight w:val="0"/>
                      <w:marTop w:val="0"/>
                      <w:marBottom w:val="0"/>
                      <w:divBdr>
                        <w:top w:val="none" w:sz="0" w:space="0" w:color="auto"/>
                        <w:left w:val="none" w:sz="0" w:space="0" w:color="auto"/>
                        <w:bottom w:val="none" w:sz="0" w:space="0" w:color="auto"/>
                        <w:right w:val="none" w:sz="0" w:space="0" w:color="auto"/>
                      </w:divBdr>
                    </w:div>
                  </w:divsChild>
                </w:div>
                <w:div w:id="1758088267">
                  <w:marLeft w:val="0"/>
                  <w:marRight w:val="0"/>
                  <w:marTop w:val="0"/>
                  <w:marBottom w:val="0"/>
                  <w:divBdr>
                    <w:top w:val="none" w:sz="0" w:space="0" w:color="auto"/>
                    <w:left w:val="none" w:sz="0" w:space="0" w:color="auto"/>
                    <w:bottom w:val="none" w:sz="0" w:space="0" w:color="auto"/>
                    <w:right w:val="none" w:sz="0" w:space="0" w:color="auto"/>
                  </w:divBdr>
                  <w:divsChild>
                    <w:div w:id="1938369231">
                      <w:marLeft w:val="0"/>
                      <w:marRight w:val="0"/>
                      <w:marTop w:val="0"/>
                      <w:marBottom w:val="0"/>
                      <w:divBdr>
                        <w:top w:val="none" w:sz="0" w:space="0" w:color="auto"/>
                        <w:left w:val="none" w:sz="0" w:space="0" w:color="auto"/>
                        <w:bottom w:val="none" w:sz="0" w:space="0" w:color="auto"/>
                        <w:right w:val="none" w:sz="0" w:space="0" w:color="auto"/>
                      </w:divBdr>
                    </w:div>
                  </w:divsChild>
                </w:div>
                <w:div w:id="1795055829">
                  <w:marLeft w:val="0"/>
                  <w:marRight w:val="0"/>
                  <w:marTop w:val="0"/>
                  <w:marBottom w:val="0"/>
                  <w:divBdr>
                    <w:top w:val="none" w:sz="0" w:space="0" w:color="auto"/>
                    <w:left w:val="none" w:sz="0" w:space="0" w:color="auto"/>
                    <w:bottom w:val="none" w:sz="0" w:space="0" w:color="auto"/>
                    <w:right w:val="none" w:sz="0" w:space="0" w:color="auto"/>
                  </w:divBdr>
                  <w:divsChild>
                    <w:div w:id="955868206">
                      <w:marLeft w:val="0"/>
                      <w:marRight w:val="0"/>
                      <w:marTop w:val="0"/>
                      <w:marBottom w:val="0"/>
                      <w:divBdr>
                        <w:top w:val="none" w:sz="0" w:space="0" w:color="auto"/>
                        <w:left w:val="none" w:sz="0" w:space="0" w:color="auto"/>
                        <w:bottom w:val="none" w:sz="0" w:space="0" w:color="auto"/>
                        <w:right w:val="none" w:sz="0" w:space="0" w:color="auto"/>
                      </w:divBdr>
                    </w:div>
                  </w:divsChild>
                </w:div>
                <w:div w:id="1802963436">
                  <w:marLeft w:val="0"/>
                  <w:marRight w:val="0"/>
                  <w:marTop w:val="0"/>
                  <w:marBottom w:val="0"/>
                  <w:divBdr>
                    <w:top w:val="none" w:sz="0" w:space="0" w:color="auto"/>
                    <w:left w:val="none" w:sz="0" w:space="0" w:color="auto"/>
                    <w:bottom w:val="none" w:sz="0" w:space="0" w:color="auto"/>
                    <w:right w:val="none" w:sz="0" w:space="0" w:color="auto"/>
                  </w:divBdr>
                  <w:divsChild>
                    <w:div w:id="1905098053">
                      <w:marLeft w:val="0"/>
                      <w:marRight w:val="0"/>
                      <w:marTop w:val="0"/>
                      <w:marBottom w:val="0"/>
                      <w:divBdr>
                        <w:top w:val="none" w:sz="0" w:space="0" w:color="auto"/>
                        <w:left w:val="none" w:sz="0" w:space="0" w:color="auto"/>
                        <w:bottom w:val="none" w:sz="0" w:space="0" w:color="auto"/>
                        <w:right w:val="none" w:sz="0" w:space="0" w:color="auto"/>
                      </w:divBdr>
                    </w:div>
                  </w:divsChild>
                </w:div>
                <w:div w:id="1856339958">
                  <w:marLeft w:val="0"/>
                  <w:marRight w:val="0"/>
                  <w:marTop w:val="0"/>
                  <w:marBottom w:val="0"/>
                  <w:divBdr>
                    <w:top w:val="none" w:sz="0" w:space="0" w:color="auto"/>
                    <w:left w:val="none" w:sz="0" w:space="0" w:color="auto"/>
                    <w:bottom w:val="none" w:sz="0" w:space="0" w:color="auto"/>
                    <w:right w:val="none" w:sz="0" w:space="0" w:color="auto"/>
                  </w:divBdr>
                  <w:divsChild>
                    <w:div w:id="2026513210">
                      <w:marLeft w:val="0"/>
                      <w:marRight w:val="0"/>
                      <w:marTop w:val="0"/>
                      <w:marBottom w:val="0"/>
                      <w:divBdr>
                        <w:top w:val="none" w:sz="0" w:space="0" w:color="auto"/>
                        <w:left w:val="none" w:sz="0" w:space="0" w:color="auto"/>
                        <w:bottom w:val="none" w:sz="0" w:space="0" w:color="auto"/>
                        <w:right w:val="none" w:sz="0" w:space="0" w:color="auto"/>
                      </w:divBdr>
                    </w:div>
                  </w:divsChild>
                </w:div>
                <w:div w:id="1860927127">
                  <w:marLeft w:val="0"/>
                  <w:marRight w:val="0"/>
                  <w:marTop w:val="0"/>
                  <w:marBottom w:val="0"/>
                  <w:divBdr>
                    <w:top w:val="none" w:sz="0" w:space="0" w:color="auto"/>
                    <w:left w:val="none" w:sz="0" w:space="0" w:color="auto"/>
                    <w:bottom w:val="none" w:sz="0" w:space="0" w:color="auto"/>
                    <w:right w:val="none" w:sz="0" w:space="0" w:color="auto"/>
                  </w:divBdr>
                  <w:divsChild>
                    <w:div w:id="1833989434">
                      <w:marLeft w:val="0"/>
                      <w:marRight w:val="0"/>
                      <w:marTop w:val="0"/>
                      <w:marBottom w:val="0"/>
                      <w:divBdr>
                        <w:top w:val="none" w:sz="0" w:space="0" w:color="auto"/>
                        <w:left w:val="none" w:sz="0" w:space="0" w:color="auto"/>
                        <w:bottom w:val="none" w:sz="0" w:space="0" w:color="auto"/>
                        <w:right w:val="none" w:sz="0" w:space="0" w:color="auto"/>
                      </w:divBdr>
                    </w:div>
                  </w:divsChild>
                </w:div>
                <w:div w:id="1918976378">
                  <w:marLeft w:val="0"/>
                  <w:marRight w:val="0"/>
                  <w:marTop w:val="0"/>
                  <w:marBottom w:val="0"/>
                  <w:divBdr>
                    <w:top w:val="none" w:sz="0" w:space="0" w:color="auto"/>
                    <w:left w:val="none" w:sz="0" w:space="0" w:color="auto"/>
                    <w:bottom w:val="none" w:sz="0" w:space="0" w:color="auto"/>
                    <w:right w:val="none" w:sz="0" w:space="0" w:color="auto"/>
                  </w:divBdr>
                  <w:divsChild>
                    <w:div w:id="326908188">
                      <w:marLeft w:val="0"/>
                      <w:marRight w:val="0"/>
                      <w:marTop w:val="0"/>
                      <w:marBottom w:val="0"/>
                      <w:divBdr>
                        <w:top w:val="none" w:sz="0" w:space="0" w:color="auto"/>
                        <w:left w:val="none" w:sz="0" w:space="0" w:color="auto"/>
                        <w:bottom w:val="none" w:sz="0" w:space="0" w:color="auto"/>
                        <w:right w:val="none" w:sz="0" w:space="0" w:color="auto"/>
                      </w:divBdr>
                    </w:div>
                  </w:divsChild>
                </w:div>
                <w:div w:id="1919091980">
                  <w:marLeft w:val="0"/>
                  <w:marRight w:val="0"/>
                  <w:marTop w:val="0"/>
                  <w:marBottom w:val="0"/>
                  <w:divBdr>
                    <w:top w:val="none" w:sz="0" w:space="0" w:color="auto"/>
                    <w:left w:val="none" w:sz="0" w:space="0" w:color="auto"/>
                    <w:bottom w:val="none" w:sz="0" w:space="0" w:color="auto"/>
                    <w:right w:val="none" w:sz="0" w:space="0" w:color="auto"/>
                  </w:divBdr>
                  <w:divsChild>
                    <w:div w:id="1626885498">
                      <w:marLeft w:val="0"/>
                      <w:marRight w:val="0"/>
                      <w:marTop w:val="0"/>
                      <w:marBottom w:val="0"/>
                      <w:divBdr>
                        <w:top w:val="none" w:sz="0" w:space="0" w:color="auto"/>
                        <w:left w:val="none" w:sz="0" w:space="0" w:color="auto"/>
                        <w:bottom w:val="none" w:sz="0" w:space="0" w:color="auto"/>
                        <w:right w:val="none" w:sz="0" w:space="0" w:color="auto"/>
                      </w:divBdr>
                    </w:div>
                  </w:divsChild>
                </w:div>
                <w:div w:id="1964073898">
                  <w:marLeft w:val="0"/>
                  <w:marRight w:val="0"/>
                  <w:marTop w:val="0"/>
                  <w:marBottom w:val="0"/>
                  <w:divBdr>
                    <w:top w:val="none" w:sz="0" w:space="0" w:color="auto"/>
                    <w:left w:val="none" w:sz="0" w:space="0" w:color="auto"/>
                    <w:bottom w:val="none" w:sz="0" w:space="0" w:color="auto"/>
                    <w:right w:val="none" w:sz="0" w:space="0" w:color="auto"/>
                  </w:divBdr>
                  <w:divsChild>
                    <w:div w:id="2039042180">
                      <w:marLeft w:val="0"/>
                      <w:marRight w:val="0"/>
                      <w:marTop w:val="0"/>
                      <w:marBottom w:val="0"/>
                      <w:divBdr>
                        <w:top w:val="none" w:sz="0" w:space="0" w:color="auto"/>
                        <w:left w:val="none" w:sz="0" w:space="0" w:color="auto"/>
                        <w:bottom w:val="none" w:sz="0" w:space="0" w:color="auto"/>
                        <w:right w:val="none" w:sz="0" w:space="0" w:color="auto"/>
                      </w:divBdr>
                    </w:div>
                  </w:divsChild>
                </w:div>
                <w:div w:id="1994675110">
                  <w:marLeft w:val="0"/>
                  <w:marRight w:val="0"/>
                  <w:marTop w:val="0"/>
                  <w:marBottom w:val="0"/>
                  <w:divBdr>
                    <w:top w:val="none" w:sz="0" w:space="0" w:color="auto"/>
                    <w:left w:val="none" w:sz="0" w:space="0" w:color="auto"/>
                    <w:bottom w:val="none" w:sz="0" w:space="0" w:color="auto"/>
                    <w:right w:val="none" w:sz="0" w:space="0" w:color="auto"/>
                  </w:divBdr>
                  <w:divsChild>
                    <w:div w:id="1140269859">
                      <w:marLeft w:val="0"/>
                      <w:marRight w:val="0"/>
                      <w:marTop w:val="0"/>
                      <w:marBottom w:val="0"/>
                      <w:divBdr>
                        <w:top w:val="none" w:sz="0" w:space="0" w:color="auto"/>
                        <w:left w:val="none" w:sz="0" w:space="0" w:color="auto"/>
                        <w:bottom w:val="none" w:sz="0" w:space="0" w:color="auto"/>
                        <w:right w:val="none" w:sz="0" w:space="0" w:color="auto"/>
                      </w:divBdr>
                    </w:div>
                  </w:divsChild>
                </w:div>
                <w:div w:id="2080125662">
                  <w:marLeft w:val="0"/>
                  <w:marRight w:val="0"/>
                  <w:marTop w:val="0"/>
                  <w:marBottom w:val="0"/>
                  <w:divBdr>
                    <w:top w:val="none" w:sz="0" w:space="0" w:color="auto"/>
                    <w:left w:val="none" w:sz="0" w:space="0" w:color="auto"/>
                    <w:bottom w:val="none" w:sz="0" w:space="0" w:color="auto"/>
                    <w:right w:val="none" w:sz="0" w:space="0" w:color="auto"/>
                  </w:divBdr>
                  <w:divsChild>
                    <w:div w:id="1232931964">
                      <w:marLeft w:val="0"/>
                      <w:marRight w:val="0"/>
                      <w:marTop w:val="0"/>
                      <w:marBottom w:val="0"/>
                      <w:divBdr>
                        <w:top w:val="none" w:sz="0" w:space="0" w:color="auto"/>
                        <w:left w:val="none" w:sz="0" w:space="0" w:color="auto"/>
                        <w:bottom w:val="none" w:sz="0" w:space="0" w:color="auto"/>
                        <w:right w:val="none" w:sz="0" w:space="0" w:color="auto"/>
                      </w:divBdr>
                    </w:div>
                  </w:divsChild>
                </w:div>
                <w:div w:id="2086488945">
                  <w:marLeft w:val="0"/>
                  <w:marRight w:val="0"/>
                  <w:marTop w:val="0"/>
                  <w:marBottom w:val="0"/>
                  <w:divBdr>
                    <w:top w:val="none" w:sz="0" w:space="0" w:color="auto"/>
                    <w:left w:val="none" w:sz="0" w:space="0" w:color="auto"/>
                    <w:bottom w:val="none" w:sz="0" w:space="0" w:color="auto"/>
                    <w:right w:val="none" w:sz="0" w:space="0" w:color="auto"/>
                  </w:divBdr>
                  <w:divsChild>
                    <w:div w:id="908998963">
                      <w:marLeft w:val="0"/>
                      <w:marRight w:val="0"/>
                      <w:marTop w:val="0"/>
                      <w:marBottom w:val="0"/>
                      <w:divBdr>
                        <w:top w:val="none" w:sz="0" w:space="0" w:color="auto"/>
                        <w:left w:val="none" w:sz="0" w:space="0" w:color="auto"/>
                        <w:bottom w:val="none" w:sz="0" w:space="0" w:color="auto"/>
                        <w:right w:val="none" w:sz="0" w:space="0" w:color="auto"/>
                      </w:divBdr>
                    </w:div>
                  </w:divsChild>
                </w:div>
                <w:div w:id="2118131273">
                  <w:marLeft w:val="0"/>
                  <w:marRight w:val="0"/>
                  <w:marTop w:val="0"/>
                  <w:marBottom w:val="0"/>
                  <w:divBdr>
                    <w:top w:val="none" w:sz="0" w:space="0" w:color="auto"/>
                    <w:left w:val="none" w:sz="0" w:space="0" w:color="auto"/>
                    <w:bottom w:val="none" w:sz="0" w:space="0" w:color="auto"/>
                    <w:right w:val="none" w:sz="0" w:space="0" w:color="auto"/>
                  </w:divBdr>
                  <w:divsChild>
                    <w:div w:id="174765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973034">
          <w:marLeft w:val="0"/>
          <w:marRight w:val="0"/>
          <w:marTop w:val="0"/>
          <w:marBottom w:val="0"/>
          <w:divBdr>
            <w:top w:val="none" w:sz="0" w:space="0" w:color="auto"/>
            <w:left w:val="none" w:sz="0" w:space="0" w:color="auto"/>
            <w:bottom w:val="none" w:sz="0" w:space="0" w:color="auto"/>
            <w:right w:val="none" w:sz="0" w:space="0" w:color="auto"/>
          </w:divBdr>
          <w:divsChild>
            <w:div w:id="17974056">
              <w:marLeft w:val="0"/>
              <w:marRight w:val="0"/>
              <w:marTop w:val="0"/>
              <w:marBottom w:val="0"/>
              <w:divBdr>
                <w:top w:val="none" w:sz="0" w:space="0" w:color="auto"/>
                <w:left w:val="none" w:sz="0" w:space="0" w:color="auto"/>
                <w:bottom w:val="none" w:sz="0" w:space="0" w:color="auto"/>
                <w:right w:val="none" w:sz="0" w:space="0" w:color="auto"/>
              </w:divBdr>
            </w:div>
            <w:div w:id="368142754">
              <w:marLeft w:val="0"/>
              <w:marRight w:val="0"/>
              <w:marTop w:val="0"/>
              <w:marBottom w:val="0"/>
              <w:divBdr>
                <w:top w:val="none" w:sz="0" w:space="0" w:color="auto"/>
                <w:left w:val="none" w:sz="0" w:space="0" w:color="auto"/>
                <w:bottom w:val="none" w:sz="0" w:space="0" w:color="auto"/>
                <w:right w:val="none" w:sz="0" w:space="0" w:color="auto"/>
              </w:divBdr>
            </w:div>
            <w:div w:id="616570816">
              <w:marLeft w:val="0"/>
              <w:marRight w:val="0"/>
              <w:marTop w:val="0"/>
              <w:marBottom w:val="0"/>
              <w:divBdr>
                <w:top w:val="none" w:sz="0" w:space="0" w:color="auto"/>
                <w:left w:val="none" w:sz="0" w:space="0" w:color="auto"/>
                <w:bottom w:val="none" w:sz="0" w:space="0" w:color="auto"/>
                <w:right w:val="none" w:sz="0" w:space="0" w:color="auto"/>
              </w:divBdr>
            </w:div>
            <w:div w:id="854465734">
              <w:marLeft w:val="0"/>
              <w:marRight w:val="0"/>
              <w:marTop w:val="0"/>
              <w:marBottom w:val="0"/>
              <w:divBdr>
                <w:top w:val="none" w:sz="0" w:space="0" w:color="auto"/>
                <w:left w:val="none" w:sz="0" w:space="0" w:color="auto"/>
                <w:bottom w:val="none" w:sz="0" w:space="0" w:color="auto"/>
                <w:right w:val="none" w:sz="0" w:space="0" w:color="auto"/>
              </w:divBdr>
            </w:div>
            <w:div w:id="859661998">
              <w:marLeft w:val="0"/>
              <w:marRight w:val="0"/>
              <w:marTop w:val="0"/>
              <w:marBottom w:val="0"/>
              <w:divBdr>
                <w:top w:val="none" w:sz="0" w:space="0" w:color="auto"/>
                <w:left w:val="none" w:sz="0" w:space="0" w:color="auto"/>
                <w:bottom w:val="none" w:sz="0" w:space="0" w:color="auto"/>
                <w:right w:val="none" w:sz="0" w:space="0" w:color="auto"/>
              </w:divBdr>
            </w:div>
            <w:div w:id="1385789790">
              <w:marLeft w:val="0"/>
              <w:marRight w:val="0"/>
              <w:marTop w:val="0"/>
              <w:marBottom w:val="0"/>
              <w:divBdr>
                <w:top w:val="none" w:sz="0" w:space="0" w:color="auto"/>
                <w:left w:val="none" w:sz="0" w:space="0" w:color="auto"/>
                <w:bottom w:val="none" w:sz="0" w:space="0" w:color="auto"/>
                <w:right w:val="none" w:sz="0" w:space="0" w:color="auto"/>
              </w:divBdr>
            </w:div>
            <w:div w:id="1662855099">
              <w:marLeft w:val="0"/>
              <w:marRight w:val="0"/>
              <w:marTop w:val="0"/>
              <w:marBottom w:val="0"/>
              <w:divBdr>
                <w:top w:val="none" w:sz="0" w:space="0" w:color="auto"/>
                <w:left w:val="none" w:sz="0" w:space="0" w:color="auto"/>
                <w:bottom w:val="none" w:sz="0" w:space="0" w:color="auto"/>
                <w:right w:val="none" w:sz="0" w:space="0" w:color="auto"/>
              </w:divBdr>
            </w:div>
            <w:div w:id="1968468340">
              <w:marLeft w:val="0"/>
              <w:marRight w:val="0"/>
              <w:marTop w:val="0"/>
              <w:marBottom w:val="0"/>
              <w:divBdr>
                <w:top w:val="none" w:sz="0" w:space="0" w:color="auto"/>
                <w:left w:val="none" w:sz="0" w:space="0" w:color="auto"/>
                <w:bottom w:val="none" w:sz="0" w:space="0" w:color="auto"/>
                <w:right w:val="none" w:sz="0" w:space="0" w:color="auto"/>
              </w:divBdr>
            </w:div>
            <w:div w:id="1978752698">
              <w:marLeft w:val="0"/>
              <w:marRight w:val="0"/>
              <w:marTop w:val="0"/>
              <w:marBottom w:val="0"/>
              <w:divBdr>
                <w:top w:val="none" w:sz="0" w:space="0" w:color="auto"/>
                <w:left w:val="none" w:sz="0" w:space="0" w:color="auto"/>
                <w:bottom w:val="none" w:sz="0" w:space="0" w:color="auto"/>
                <w:right w:val="none" w:sz="0" w:space="0" w:color="auto"/>
              </w:divBdr>
            </w:div>
            <w:div w:id="2077701340">
              <w:marLeft w:val="0"/>
              <w:marRight w:val="0"/>
              <w:marTop w:val="0"/>
              <w:marBottom w:val="0"/>
              <w:divBdr>
                <w:top w:val="none" w:sz="0" w:space="0" w:color="auto"/>
                <w:left w:val="none" w:sz="0" w:space="0" w:color="auto"/>
                <w:bottom w:val="none" w:sz="0" w:space="0" w:color="auto"/>
                <w:right w:val="none" w:sz="0" w:space="0" w:color="auto"/>
              </w:divBdr>
            </w:div>
          </w:divsChild>
        </w:div>
        <w:div w:id="2048066370">
          <w:marLeft w:val="0"/>
          <w:marRight w:val="0"/>
          <w:marTop w:val="0"/>
          <w:marBottom w:val="0"/>
          <w:divBdr>
            <w:top w:val="none" w:sz="0" w:space="0" w:color="auto"/>
            <w:left w:val="none" w:sz="0" w:space="0" w:color="auto"/>
            <w:bottom w:val="none" w:sz="0" w:space="0" w:color="auto"/>
            <w:right w:val="none" w:sz="0" w:space="0" w:color="auto"/>
          </w:divBdr>
          <w:divsChild>
            <w:div w:id="968972123">
              <w:marLeft w:val="0"/>
              <w:marRight w:val="0"/>
              <w:marTop w:val="0"/>
              <w:marBottom w:val="0"/>
              <w:divBdr>
                <w:top w:val="none" w:sz="0" w:space="0" w:color="auto"/>
                <w:left w:val="none" w:sz="0" w:space="0" w:color="auto"/>
                <w:bottom w:val="none" w:sz="0" w:space="0" w:color="auto"/>
                <w:right w:val="none" w:sz="0" w:space="0" w:color="auto"/>
              </w:divBdr>
            </w:div>
            <w:div w:id="1744260732">
              <w:marLeft w:val="0"/>
              <w:marRight w:val="0"/>
              <w:marTop w:val="0"/>
              <w:marBottom w:val="0"/>
              <w:divBdr>
                <w:top w:val="none" w:sz="0" w:space="0" w:color="auto"/>
                <w:left w:val="none" w:sz="0" w:space="0" w:color="auto"/>
                <w:bottom w:val="none" w:sz="0" w:space="0" w:color="auto"/>
                <w:right w:val="none" w:sz="0" w:space="0" w:color="auto"/>
              </w:divBdr>
            </w:div>
            <w:div w:id="20288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084080">
      <w:bodyDiv w:val="1"/>
      <w:marLeft w:val="0"/>
      <w:marRight w:val="0"/>
      <w:marTop w:val="0"/>
      <w:marBottom w:val="0"/>
      <w:divBdr>
        <w:top w:val="none" w:sz="0" w:space="0" w:color="auto"/>
        <w:left w:val="none" w:sz="0" w:space="0" w:color="auto"/>
        <w:bottom w:val="none" w:sz="0" w:space="0" w:color="auto"/>
        <w:right w:val="none" w:sz="0" w:space="0" w:color="auto"/>
      </w:divBdr>
    </w:div>
    <w:div w:id="2099398841">
      <w:bodyDiv w:val="1"/>
      <w:marLeft w:val="0"/>
      <w:marRight w:val="0"/>
      <w:marTop w:val="0"/>
      <w:marBottom w:val="0"/>
      <w:divBdr>
        <w:top w:val="none" w:sz="0" w:space="0" w:color="auto"/>
        <w:left w:val="none" w:sz="0" w:space="0" w:color="auto"/>
        <w:bottom w:val="none" w:sz="0" w:space="0" w:color="auto"/>
        <w:right w:val="none" w:sz="0" w:space="0" w:color="auto"/>
      </w:divBdr>
    </w:div>
    <w:div w:id="2101294526">
      <w:bodyDiv w:val="1"/>
      <w:marLeft w:val="0"/>
      <w:marRight w:val="0"/>
      <w:marTop w:val="0"/>
      <w:marBottom w:val="0"/>
      <w:divBdr>
        <w:top w:val="none" w:sz="0" w:space="0" w:color="auto"/>
        <w:left w:val="none" w:sz="0" w:space="0" w:color="auto"/>
        <w:bottom w:val="none" w:sz="0" w:space="0" w:color="auto"/>
        <w:right w:val="none" w:sz="0" w:space="0" w:color="auto"/>
      </w:divBdr>
    </w:div>
    <w:div w:id="2103606833">
      <w:bodyDiv w:val="1"/>
      <w:marLeft w:val="0"/>
      <w:marRight w:val="0"/>
      <w:marTop w:val="0"/>
      <w:marBottom w:val="0"/>
      <w:divBdr>
        <w:top w:val="none" w:sz="0" w:space="0" w:color="auto"/>
        <w:left w:val="none" w:sz="0" w:space="0" w:color="auto"/>
        <w:bottom w:val="none" w:sz="0" w:space="0" w:color="auto"/>
        <w:right w:val="none" w:sz="0" w:space="0" w:color="auto"/>
      </w:divBdr>
    </w:div>
    <w:div w:id="2120100860">
      <w:bodyDiv w:val="1"/>
      <w:marLeft w:val="0"/>
      <w:marRight w:val="0"/>
      <w:marTop w:val="0"/>
      <w:marBottom w:val="0"/>
      <w:divBdr>
        <w:top w:val="none" w:sz="0" w:space="0" w:color="auto"/>
        <w:left w:val="none" w:sz="0" w:space="0" w:color="auto"/>
        <w:bottom w:val="none" w:sz="0" w:space="0" w:color="auto"/>
        <w:right w:val="none" w:sz="0" w:space="0" w:color="auto"/>
      </w:divBdr>
      <w:divsChild>
        <w:div w:id="3016778">
          <w:marLeft w:val="0"/>
          <w:marRight w:val="0"/>
          <w:marTop w:val="0"/>
          <w:marBottom w:val="0"/>
          <w:divBdr>
            <w:top w:val="none" w:sz="0" w:space="0" w:color="auto"/>
            <w:left w:val="none" w:sz="0" w:space="0" w:color="auto"/>
            <w:bottom w:val="none" w:sz="0" w:space="0" w:color="auto"/>
            <w:right w:val="none" w:sz="0" w:space="0" w:color="auto"/>
          </w:divBdr>
          <w:divsChild>
            <w:div w:id="884677731">
              <w:marLeft w:val="0"/>
              <w:marRight w:val="0"/>
              <w:marTop w:val="0"/>
              <w:marBottom w:val="0"/>
              <w:divBdr>
                <w:top w:val="none" w:sz="0" w:space="0" w:color="auto"/>
                <w:left w:val="none" w:sz="0" w:space="0" w:color="auto"/>
                <w:bottom w:val="none" w:sz="0" w:space="0" w:color="auto"/>
                <w:right w:val="none" w:sz="0" w:space="0" w:color="auto"/>
              </w:divBdr>
            </w:div>
          </w:divsChild>
        </w:div>
        <w:div w:id="17239883">
          <w:marLeft w:val="0"/>
          <w:marRight w:val="0"/>
          <w:marTop w:val="0"/>
          <w:marBottom w:val="0"/>
          <w:divBdr>
            <w:top w:val="none" w:sz="0" w:space="0" w:color="auto"/>
            <w:left w:val="none" w:sz="0" w:space="0" w:color="auto"/>
            <w:bottom w:val="none" w:sz="0" w:space="0" w:color="auto"/>
            <w:right w:val="none" w:sz="0" w:space="0" w:color="auto"/>
          </w:divBdr>
          <w:divsChild>
            <w:div w:id="911548358">
              <w:marLeft w:val="0"/>
              <w:marRight w:val="0"/>
              <w:marTop w:val="0"/>
              <w:marBottom w:val="0"/>
              <w:divBdr>
                <w:top w:val="none" w:sz="0" w:space="0" w:color="auto"/>
                <w:left w:val="none" w:sz="0" w:space="0" w:color="auto"/>
                <w:bottom w:val="none" w:sz="0" w:space="0" w:color="auto"/>
                <w:right w:val="none" w:sz="0" w:space="0" w:color="auto"/>
              </w:divBdr>
            </w:div>
          </w:divsChild>
        </w:div>
        <w:div w:id="17657880">
          <w:marLeft w:val="0"/>
          <w:marRight w:val="0"/>
          <w:marTop w:val="0"/>
          <w:marBottom w:val="0"/>
          <w:divBdr>
            <w:top w:val="none" w:sz="0" w:space="0" w:color="auto"/>
            <w:left w:val="none" w:sz="0" w:space="0" w:color="auto"/>
            <w:bottom w:val="none" w:sz="0" w:space="0" w:color="auto"/>
            <w:right w:val="none" w:sz="0" w:space="0" w:color="auto"/>
          </w:divBdr>
          <w:divsChild>
            <w:div w:id="1741754059">
              <w:marLeft w:val="0"/>
              <w:marRight w:val="0"/>
              <w:marTop w:val="0"/>
              <w:marBottom w:val="0"/>
              <w:divBdr>
                <w:top w:val="none" w:sz="0" w:space="0" w:color="auto"/>
                <w:left w:val="none" w:sz="0" w:space="0" w:color="auto"/>
                <w:bottom w:val="none" w:sz="0" w:space="0" w:color="auto"/>
                <w:right w:val="none" w:sz="0" w:space="0" w:color="auto"/>
              </w:divBdr>
            </w:div>
          </w:divsChild>
        </w:div>
        <w:div w:id="19402011">
          <w:marLeft w:val="0"/>
          <w:marRight w:val="0"/>
          <w:marTop w:val="0"/>
          <w:marBottom w:val="0"/>
          <w:divBdr>
            <w:top w:val="none" w:sz="0" w:space="0" w:color="auto"/>
            <w:left w:val="none" w:sz="0" w:space="0" w:color="auto"/>
            <w:bottom w:val="none" w:sz="0" w:space="0" w:color="auto"/>
            <w:right w:val="none" w:sz="0" w:space="0" w:color="auto"/>
          </w:divBdr>
          <w:divsChild>
            <w:div w:id="697242912">
              <w:marLeft w:val="0"/>
              <w:marRight w:val="0"/>
              <w:marTop w:val="0"/>
              <w:marBottom w:val="0"/>
              <w:divBdr>
                <w:top w:val="none" w:sz="0" w:space="0" w:color="auto"/>
                <w:left w:val="none" w:sz="0" w:space="0" w:color="auto"/>
                <w:bottom w:val="none" w:sz="0" w:space="0" w:color="auto"/>
                <w:right w:val="none" w:sz="0" w:space="0" w:color="auto"/>
              </w:divBdr>
            </w:div>
          </w:divsChild>
        </w:div>
        <w:div w:id="25448165">
          <w:marLeft w:val="0"/>
          <w:marRight w:val="0"/>
          <w:marTop w:val="0"/>
          <w:marBottom w:val="0"/>
          <w:divBdr>
            <w:top w:val="none" w:sz="0" w:space="0" w:color="auto"/>
            <w:left w:val="none" w:sz="0" w:space="0" w:color="auto"/>
            <w:bottom w:val="none" w:sz="0" w:space="0" w:color="auto"/>
            <w:right w:val="none" w:sz="0" w:space="0" w:color="auto"/>
          </w:divBdr>
          <w:divsChild>
            <w:div w:id="171647950">
              <w:marLeft w:val="0"/>
              <w:marRight w:val="0"/>
              <w:marTop w:val="0"/>
              <w:marBottom w:val="0"/>
              <w:divBdr>
                <w:top w:val="none" w:sz="0" w:space="0" w:color="auto"/>
                <w:left w:val="none" w:sz="0" w:space="0" w:color="auto"/>
                <w:bottom w:val="none" w:sz="0" w:space="0" w:color="auto"/>
                <w:right w:val="none" w:sz="0" w:space="0" w:color="auto"/>
              </w:divBdr>
            </w:div>
            <w:div w:id="547573435">
              <w:marLeft w:val="0"/>
              <w:marRight w:val="0"/>
              <w:marTop w:val="0"/>
              <w:marBottom w:val="0"/>
              <w:divBdr>
                <w:top w:val="none" w:sz="0" w:space="0" w:color="auto"/>
                <w:left w:val="none" w:sz="0" w:space="0" w:color="auto"/>
                <w:bottom w:val="none" w:sz="0" w:space="0" w:color="auto"/>
                <w:right w:val="none" w:sz="0" w:space="0" w:color="auto"/>
              </w:divBdr>
            </w:div>
            <w:div w:id="992493346">
              <w:marLeft w:val="0"/>
              <w:marRight w:val="0"/>
              <w:marTop w:val="0"/>
              <w:marBottom w:val="0"/>
              <w:divBdr>
                <w:top w:val="none" w:sz="0" w:space="0" w:color="auto"/>
                <w:left w:val="none" w:sz="0" w:space="0" w:color="auto"/>
                <w:bottom w:val="none" w:sz="0" w:space="0" w:color="auto"/>
                <w:right w:val="none" w:sz="0" w:space="0" w:color="auto"/>
              </w:divBdr>
            </w:div>
          </w:divsChild>
        </w:div>
        <w:div w:id="27224253">
          <w:marLeft w:val="0"/>
          <w:marRight w:val="0"/>
          <w:marTop w:val="0"/>
          <w:marBottom w:val="0"/>
          <w:divBdr>
            <w:top w:val="none" w:sz="0" w:space="0" w:color="auto"/>
            <w:left w:val="none" w:sz="0" w:space="0" w:color="auto"/>
            <w:bottom w:val="none" w:sz="0" w:space="0" w:color="auto"/>
            <w:right w:val="none" w:sz="0" w:space="0" w:color="auto"/>
          </w:divBdr>
          <w:divsChild>
            <w:div w:id="838811776">
              <w:marLeft w:val="0"/>
              <w:marRight w:val="0"/>
              <w:marTop w:val="0"/>
              <w:marBottom w:val="0"/>
              <w:divBdr>
                <w:top w:val="none" w:sz="0" w:space="0" w:color="auto"/>
                <w:left w:val="none" w:sz="0" w:space="0" w:color="auto"/>
                <w:bottom w:val="none" w:sz="0" w:space="0" w:color="auto"/>
                <w:right w:val="none" w:sz="0" w:space="0" w:color="auto"/>
              </w:divBdr>
            </w:div>
          </w:divsChild>
        </w:div>
        <w:div w:id="30765148">
          <w:marLeft w:val="0"/>
          <w:marRight w:val="0"/>
          <w:marTop w:val="0"/>
          <w:marBottom w:val="0"/>
          <w:divBdr>
            <w:top w:val="none" w:sz="0" w:space="0" w:color="auto"/>
            <w:left w:val="none" w:sz="0" w:space="0" w:color="auto"/>
            <w:bottom w:val="none" w:sz="0" w:space="0" w:color="auto"/>
            <w:right w:val="none" w:sz="0" w:space="0" w:color="auto"/>
          </w:divBdr>
          <w:divsChild>
            <w:div w:id="297495573">
              <w:marLeft w:val="0"/>
              <w:marRight w:val="0"/>
              <w:marTop w:val="0"/>
              <w:marBottom w:val="0"/>
              <w:divBdr>
                <w:top w:val="none" w:sz="0" w:space="0" w:color="auto"/>
                <w:left w:val="none" w:sz="0" w:space="0" w:color="auto"/>
                <w:bottom w:val="none" w:sz="0" w:space="0" w:color="auto"/>
                <w:right w:val="none" w:sz="0" w:space="0" w:color="auto"/>
              </w:divBdr>
            </w:div>
          </w:divsChild>
        </w:div>
        <w:div w:id="36979876">
          <w:marLeft w:val="0"/>
          <w:marRight w:val="0"/>
          <w:marTop w:val="0"/>
          <w:marBottom w:val="0"/>
          <w:divBdr>
            <w:top w:val="none" w:sz="0" w:space="0" w:color="auto"/>
            <w:left w:val="none" w:sz="0" w:space="0" w:color="auto"/>
            <w:bottom w:val="none" w:sz="0" w:space="0" w:color="auto"/>
            <w:right w:val="none" w:sz="0" w:space="0" w:color="auto"/>
          </w:divBdr>
          <w:divsChild>
            <w:div w:id="184445376">
              <w:marLeft w:val="0"/>
              <w:marRight w:val="0"/>
              <w:marTop w:val="0"/>
              <w:marBottom w:val="0"/>
              <w:divBdr>
                <w:top w:val="none" w:sz="0" w:space="0" w:color="auto"/>
                <w:left w:val="none" w:sz="0" w:space="0" w:color="auto"/>
                <w:bottom w:val="none" w:sz="0" w:space="0" w:color="auto"/>
                <w:right w:val="none" w:sz="0" w:space="0" w:color="auto"/>
              </w:divBdr>
            </w:div>
            <w:div w:id="445589310">
              <w:marLeft w:val="0"/>
              <w:marRight w:val="0"/>
              <w:marTop w:val="0"/>
              <w:marBottom w:val="0"/>
              <w:divBdr>
                <w:top w:val="none" w:sz="0" w:space="0" w:color="auto"/>
                <w:left w:val="none" w:sz="0" w:space="0" w:color="auto"/>
                <w:bottom w:val="none" w:sz="0" w:space="0" w:color="auto"/>
                <w:right w:val="none" w:sz="0" w:space="0" w:color="auto"/>
              </w:divBdr>
            </w:div>
          </w:divsChild>
        </w:div>
        <w:div w:id="40591576">
          <w:marLeft w:val="0"/>
          <w:marRight w:val="0"/>
          <w:marTop w:val="0"/>
          <w:marBottom w:val="0"/>
          <w:divBdr>
            <w:top w:val="none" w:sz="0" w:space="0" w:color="auto"/>
            <w:left w:val="none" w:sz="0" w:space="0" w:color="auto"/>
            <w:bottom w:val="none" w:sz="0" w:space="0" w:color="auto"/>
            <w:right w:val="none" w:sz="0" w:space="0" w:color="auto"/>
          </w:divBdr>
          <w:divsChild>
            <w:div w:id="754981459">
              <w:marLeft w:val="0"/>
              <w:marRight w:val="0"/>
              <w:marTop w:val="0"/>
              <w:marBottom w:val="0"/>
              <w:divBdr>
                <w:top w:val="none" w:sz="0" w:space="0" w:color="auto"/>
                <w:left w:val="none" w:sz="0" w:space="0" w:color="auto"/>
                <w:bottom w:val="none" w:sz="0" w:space="0" w:color="auto"/>
                <w:right w:val="none" w:sz="0" w:space="0" w:color="auto"/>
              </w:divBdr>
            </w:div>
          </w:divsChild>
        </w:div>
        <w:div w:id="50272687">
          <w:marLeft w:val="0"/>
          <w:marRight w:val="0"/>
          <w:marTop w:val="0"/>
          <w:marBottom w:val="0"/>
          <w:divBdr>
            <w:top w:val="none" w:sz="0" w:space="0" w:color="auto"/>
            <w:left w:val="none" w:sz="0" w:space="0" w:color="auto"/>
            <w:bottom w:val="none" w:sz="0" w:space="0" w:color="auto"/>
            <w:right w:val="none" w:sz="0" w:space="0" w:color="auto"/>
          </w:divBdr>
          <w:divsChild>
            <w:div w:id="2062902152">
              <w:marLeft w:val="0"/>
              <w:marRight w:val="0"/>
              <w:marTop w:val="0"/>
              <w:marBottom w:val="0"/>
              <w:divBdr>
                <w:top w:val="none" w:sz="0" w:space="0" w:color="auto"/>
                <w:left w:val="none" w:sz="0" w:space="0" w:color="auto"/>
                <w:bottom w:val="none" w:sz="0" w:space="0" w:color="auto"/>
                <w:right w:val="none" w:sz="0" w:space="0" w:color="auto"/>
              </w:divBdr>
            </w:div>
          </w:divsChild>
        </w:div>
        <w:div w:id="59183696">
          <w:marLeft w:val="0"/>
          <w:marRight w:val="0"/>
          <w:marTop w:val="0"/>
          <w:marBottom w:val="0"/>
          <w:divBdr>
            <w:top w:val="none" w:sz="0" w:space="0" w:color="auto"/>
            <w:left w:val="none" w:sz="0" w:space="0" w:color="auto"/>
            <w:bottom w:val="none" w:sz="0" w:space="0" w:color="auto"/>
            <w:right w:val="none" w:sz="0" w:space="0" w:color="auto"/>
          </w:divBdr>
          <w:divsChild>
            <w:div w:id="240022319">
              <w:marLeft w:val="0"/>
              <w:marRight w:val="0"/>
              <w:marTop w:val="0"/>
              <w:marBottom w:val="0"/>
              <w:divBdr>
                <w:top w:val="none" w:sz="0" w:space="0" w:color="auto"/>
                <w:left w:val="none" w:sz="0" w:space="0" w:color="auto"/>
                <w:bottom w:val="none" w:sz="0" w:space="0" w:color="auto"/>
                <w:right w:val="none" w:sz="0" w:space="0" w:color="auto"/>
              </w:divBdr>
            </w:div>
          </w:divsChild>
        </w:div>
        <w:div w:id="68694612">
          <w:marLeft w:val="0"/>
          <w:marRight w:val="0"/>
          <w:marTop w:val="0"/>
          <w:marBottom w:val="0"/>
          <w:divBdr>
            <w:top w:val="none" w:sz="0" w:space="0" w:color="auto"/>
            <w:left w:val="none" w:sz="0" w:space="0" w:color="auto"/>
            <w:bottom w:val="none" w:sz="0" w:space="0" w:color="auto"/>
            <w:right w:val="none" w:sz="0" w:space="0" w:color="auto"/>
          </w:divBdr>
          <w:divsChild>
            <w:div w:id="1199777635">
              <w:marLeft w:val="0"/>
              <w:marRight w:val="0"/>
              <w:marTop w:val="0"/>
              <w:marBottom w:val="0"/>
              <w:divBdr>
                <w:top w:val="none" w:sz="0" w:space="0" w:color="auto"/>
                <w:left w:val="none" w:sz="0" w:space="0" w:color="auto"/>
                <w:bottom w:val="none" w:sz="0" w:space="0" w:color="auto"/>
                <w:right w:val="none" w:sz="0" w:space="0" w:color="auto"/>
              </w:divBdr>
            </w:div>
          </w:divsChild>
        </w:div>
        <w:div w:id="69010787">
          <w:marLeft w:val="0"/>
          <w:marRight w:val="0"/>
          <w:marTop w:val="0"/>
          <w:marBottom w:val="0"/>
          <w:divBdr>
            <w:top w:val="none" w:sz="0" w:space="0" w:color="auto"/>
            <w:left w:val="none" w:sz="0" w:space="0" w:color="auto"/>
            <w:bottom w:val="none" w:sz="0" w:space="0" w:color="auto"/>
            <w:right w:val="none" w:sz="0" w:space="0" w:color="auto"/>
          </w:divBdr>
          <w:divsChild>
            <w:div w:id="1450853945">
              <w:marLeft w:val="0"/>
              <w:marRight w:val="0"/>
              <w:marTop w:val="0"/>
              <w:marBottom w:val="0"/>
              <w:divBdr>
                <w:top w:val="none" w:sz="0" w:space="0" w:color="auto"/>
                <w:left w:val="none" w:sz="0" w:space="0" w:color="auto"/>
                <w:bottom w:val="none" w:sz="0" w:space="0" w:color="auto"/>
                <w:right w:val="none" w:sz="0" w:space="0" w:color="auto"/>
              </w:divBdr>
            </w:div>
          </w:divsChild>
        </w:div>
        <w:div w:id="74327323">
          <w:marLeft w:val="0"/>
          <w:marRight w:val="0"/>
          <w:marTop w:val="0"/>
          <w:marBottom w:val="0"/>
          <w:divBdr>
            <w:top w:val="none" w:sz="0" w:space="0" w:color="auto"/>
            <w:left w:val="none" w:sz="0" w:space="0" w:color="auto"/>
            <w:bottom w:val="none" w:sz="0" w:space="0" w:color="auto"/>
            <w:right w:val="none" w:sz="0" w:space="0" w:color="auto"/>
          </w:divBdr>
          <w:divsChild>
            <w:div w:id="112948993">
              <w:marLeft w:val="0"/>
              <w:marRight w:val="0"/>
              <w:marTop w:val="0"/>
              <w:marBottom w:val="0"/>
              <w:divBdr>
                <w:top w:val="none" w:sz="0" w:space="0" w:color="auto"/>
                <w:left w:val="none" w:sz="0" w:space="0" w:color="auto"/>
                <w:bottom w:val="none" w:sz="0" w:space="0" w:color="auto"/>
                <w:right w:val="none" w:sz="0" w:space="0" w:color="auto"/>
              </w:divBdr>
            </w:div>
          </w:divsChild>
        </w:div>
        <w:div w:id="78522920">
          <w:marLeft w:val="0"/>
          <w:marRight w:val="0"/>
          <w:marTop w:val="0"/>
          <w:marBottom w:val="0"/>
          <w:divBdr>
            <w:top w:val="none" w:sz="0" w:space="0" w:color="auto"/>
            <w:left w:val="none" w:sz="0" w:space="0" w:color="auto"/>
            <w:bottom w:val="none" w:sz="0" w:space="0" w:color="auto"/>
            <w:right w:val="none" w:sz="0" w:space="0" w:color="auto"/>
          </w:divBdr>
          <w:divsChild>
            <w:div w:id="1529637175">
              <w:marLeft w:val="0"/>
              <w:marRight w:val="0"/>
              <w:marTop w:val="0"/>
              <w:marBottom w:val="0"/>
              <w:divBdr>
                <w:top w:val="none" w:sz="0" w:space="0" w:color="auto"/>
                <w:left w:val="none" w:sz="0" w:space="0" w:color="auto"/>
                <w:bottom w:val="none" w:sz="0" w:space="0" w:color="auto"/>
                <w:right w:val="none" w:sz="0" w:space="0" w:color="auto"/>
              </w:divBdr>
            </w:div>
          </w:divsChild>
        </w:div>
        <w:div w:id="82342838">
          <w:marLeft w:val="0"/>
          <w:marRight w:val="0"/>
          <w:marTop w:val="0"/>
          <w:marBottom w:val="0"/>
          <w:divBdr>
            <w:top w:val="none" w:sz="0" w:space="0" w:color="auto"/>
            <w:left w:val="none" w:sz="0" w:space="0" w:color="auto"/>
            <w:bottom w:val="none" w:sz="0" w:space="0" w:color="auto"/>
            <w:right w:val="none" w:sz="0" w:space="0" w:color="auto"/>
          </w:divBdr>
          <w:divsChild>
            <w:div w:id="1698773450">
              <w:marLeft w:val="0"/>
              <w:marRight w:val="0"/>
              <w:marTop w:val="0"/>
              <w:marBottom w:val="0"/>
              <w:divBdr>
                <w:top w:val="none" w:sz="0" w:space="0" w:color="auto"/>
                <w:left w:val="none" w:sz="0" w:space="0" w:color="auto"/>
                <w:bottom w:val="none" w:sz="0" w:space="0" w:color="auto"/>
                <w:right w:val="none" w:sz="0" w:space="0" w:color="auto"/>
              </w:divBdr>
            </w:div>
          </w:divsChild>
        </w:div>
        <w:div w:id="97021020">
          <w:marLeft w:val="0"/>
          <w:marRight w:val="0"/>
          <w:marTop w:val="0"/>
          <w:marBottom w:val="0"/>
          <w:divBdr>
            <w:top w:val="none" w:sz="0" w:space="0" w:color="auto"/>
            <w:left w:val="none" w:sz="0" w:space="0" w:color="auto"/>
            <w:bottom w:val="none" w:sz="0" w:space="0" w:color="auto"/>
            <w:right w:val="none" w:sz="0" w:space="0" w:color="auto"/>
          </w:divBdr>
          <w:divsChild>
            <w:div w:id="2038579478">
              <w:marLeft w:val="0"/>
              <w:marRight w:val="0"/>
              <w:marTop w:val="0"/>
              <w:marBottom w:val="0"/>
              <w:divBdr>
                <w:top w:val="none" w:sz="0" w:space="0" w:color="auto"/>
                <w:left w:val="none" w:sz="0" w:space="0" w:color="auto"/>
                <w:bottom w:val="none" w:sz="0" w:space="0" w:color="auto"/>
                <w:right w:val="none" w:sz="0" w:space="0" w:color="auto"/>
              </w:divBdr>
            </w:div>
          </w:divsChild>
        </w:div>
        <w:div w:id="121995120">
          <w:marLeft w:val="0"/>
          <w:marRight w:val="0"/>
          <w:marTop w:val="0"/>
          <w:marBottom w:val="0"/>
          <w:divBdr>
            <w:top w:val="none" w:sz="0" w:space="0" w:color="auto"/>
            <w:left w:val="none" w:sz="0" w:space="0" w:color="auto"/>
            <w:bottom w:val="none" w:sz="0" w:space="0" w:color="auto"/>
            <w:right w:val="none" w:sz="0" w:space="0" w:color="auto"/>
          </w:divBdr>
          <w:divsChild>
            <w:div w:id="1031954986">
              <w:marLeft w:val="0"/>
              <w:marRight w:val="0"/>
              <w:marTop w:val="0"/>
              <w:marBottom w:val="0"/>
              <w:divBdr>
                <w:top w:val="none" w:sz="0" w:space="0" w:color="auto"/>
                <w:left w:val="none" w:sz="0" w:space="0" w:color="auto"/>
                <w:bottom w:val="none" w:sz="0" w:space="0" w:color="auto"/>
                <w:right w:val="none" w:sz="0" w:space="0" w:color="auto"/>
              </w:divBdr>
            </w:div>
          </w:divsChild>
        </w:div>
        <w:div w:id="126582660">
          <w:marLeft w:val="0"/>
          <w:marRight w:val="0"/>
          <w:marTop w:val="0"/>
          <w:marBottom w:val="0"/>
          <w:divBdr>
            <w:top w:val="none" w:sz="0" w:space="0" w:color="auto"/>
            <w:left w:val="none" w:sz="0" w:space="0" w:color="auto"/>
            <w:bottom w:val="none" w:sz="0" w:space="0" w:color="auto"/>
            <w:right w:val="none" w:sz="0" w:space="0" w:color="auto"/>
          </w:divBdr>
          <w:divsChild>
            <w:div w:id="1230964770">
              <w:marLeft w:val="0"/>
              <w:marRight w:val="0"/>
              <w:marTop w:val="0"/>
              <w:marBottom w:val="0"/>
              <w:divBdr>
                <w:top w:val="none" w:sz="0" w:space="0" w:color="auto"/>
                <w:left w:val="none" w:sz="0" w:space="0" w:color="auto"/>
                <w:bottom w:val="none" w:sz="0" w:space="0" w:color="auto"/>
                <w:right w:val="none" w:sz="0" w:space="0" w:color="auto"/>
              </w:divBdr>
            </w:div>
          </w:divsChild>
        </w:div>
        <w:div w:id="127741947">
          <w:marLeft w:val="0"/>
          <w:marRight w:val="0"/>
          <w:marTop w:val="0"/>
          <w:marBottom w:val="0"/>
          <w:divBdr>
            <w:top w:val="none" w:sz="0" w:space="0" w:color="auto"/>
            <w:left w:val="none" w:sz="0" w:space="0" w:color="auto"/>
            <w:bottom w:val="none" w:sz="0" w:space="0" w:color="auto"/>
            <w:right w:val="none" w:sz="0" w:space="0" w:color="auto"/>
          </w:divBdr>
          <w:divsChild>
            <w:div w:id="1400132280">
              <w:marLeft w:val="0"/>
              <w:marRight w:val="0"/>
              <w:marTop w:val="0"/>
              <w:marBottom w:val="0"/>
              <w:divBdr>
                <w:top w:val="none" w:sz="0" w:space="0" w:color="auto"/>
                <w:left w:val="none" w:sz="0" w:space="0" w:color="auto"/>
                <w:bottom w:val="none" w:sz="0" w:space="0" w:color="auto"/>
                <w:right w:val="none" w:sz="0" w:space="0" w:color="auto"/>
              </w:divBdr>
            </w:div>
          </w:divsChild>
        </w:div>
        <w:div w:id="158690998">
          <w:marLeft w:val="0"/>
          <w:marRight w:val="0"/>
          <w:marTop w:val="0"/>
          <w:marBottom w:val="0"/>
          <w:divBdr>
            <w:top w:val="none" w:sz="0" w:space="0" w:color="auto"/>
            <w:left w:val="none" w:sz="0" w:space="0" w:color="auto"/>
            <w:bottom w:val="none" w:sz="0" w:space="0" w:color="auto"/>
            <w:right w:val="none" w:sz="0" w:space="0" w:color="auto"/>
          </w:divBdr>
          <w:divsChild>
            <w:div w:id="1045761776">
              <w:marLeft w:val="0"/>
              <w:marRight w:val="0"/>
              <w:marTop w:val="0"/>
              <w:marBottom w:val="0"/>
              <w:divBdr>
                <w:top w:val="none" w:sz="0" w:space="0" w:color="auto"/>
                <w:left w:val="none" w:sz="0" w:space="0" w:color="auto"/>
                <w:bottom w:val="none" w:sz="0" w:space="0" w:color="auto"/>
                <w:right w:val="none" w:sz="0" w:space="0" w:color="auto"/>
              </w:divBdr>
            </w:div>
          </w:divsChild>
        </w:div>
        <w:div w:id="160706661">
          <w:marLeft w:val="0"/>
          <w:marRight w:val="0"/>
          <w:marTop w:val="0"/>
          <w:marBottom w:val="0"/>
          <w:divBdr>
            <w:top w:val="none" w:sz="0" w:space="0" w:color="auto"/>
            <w:left w:val="none" w:sz="0" w:space="0" w:color="auto"/>
            <w:bottom w:val="none" w:sz="0" w:space="0" w:color="auto"/>
            <w:right w:val="none" w:sz="0" w:space="0" w:color="auto"/>
          </w:divBdr>
          <w:divsChild>
            <w:div w:id="1121462455">
              <w:marLeft w:val="0"/>
              <w:marRight w:val="0"/>
              <w:marTop w:val="0"/>
              <w:marBottom w:val="0"/>
              <w:divBdr>
                <w:top w:val="none" w:sz="0" w:space="0" w:color="auto"/>
                <w:left w:val="none" w:sz="0" w:space="0" w:color="auto"/>
                <w:bottom w:val="none" w:sz="0" w:space="0" w:color="auto"/>
                <w:right w:val="none" w:sz="0" w:space="0" w:color="auto"/>
              </w:divBdr>
            </w:div>
          </w:divsChild>
        </w:div>
        <w:div w:id="162939408">
          <w:marLeft w:val="0"/>
          <w:marRight w:val="0"/>
          <w:marTop w:val="0"/>
          <w:marBottom w:val="0"/>
          <w:divBdr>
            <w:top w:val="none" w:sz="0" w:space="0" w:color="auto"/>
            <w:left w:val="none" w:sz="0" w:space="0" w:color="auto"/>
            <w:bottom w:val="none" w:sz="0" w:space="0" w:color="auto"/>
            <w:right w:val="none" w:sz="0" w:space="0" w:color="auto"/>
          </w:divBdr>
          <w:divsChild>
            <w:div w:id="11760989">
              <w:marLeft w:val="0"/>
              <w:marRight w:val="0"/>
              <w:marTop w:val="0"/>
              <w:marBottom w:val="0"/>
              <w:divBdr>
                <w:top w:val="none" w:sz="0" w:space="0" w:color="auto"/>
                <w:left w:val="none" w:sz="0" w:space="0" w:color="auto"/>
                <w:bottom w:val="none" w:sz="0" w:space="0" w:color="auto"/>
                <w:right w:val="none" w:sz="0" w:space="0" w:color="auto"/>
              </w:divBdr>
            </w:div>
          </w:divsChild>
        </w:div>
        <w:div w:id="165556880">
          <w:marLeft w:val="0"/>
          <w:marRight w:val="0"/>
          <w:marTop w:val="0"/>
          <w:marBottom w:val="0"/>
          <w:divBdr>
            <w:top w:val="none" w:sz="0" w:space="0" w:color="auto"/>
            <w:left w:val="none" w:sz="0" w:space="0" w:color="auto"/>
            <w:bottom w:val="none" w:sz="0" w:space="0" w:color="auto"/>
            <w:right w:val="none" w:sz="0" w:space="0" w:color="auto"/>
          </w:divBdr>
          <w:divsChild>
            <w:div w:id="335614300">
              <w:marLeft w:val="0"/>
              <w:marRight w:val="0"/>
              <w:marTop w:val="0"/>
              <w:marBottom w:val="0"/>
              <w:divBdr>
                <w:top w:val="none" w:sz="0" w:space="0" w:color="auto"/>
                <w:left w:val="none" w:sz="0" w:space="0" w:color="auto"/>
                <w:bottom w:val="none" w:sz="0" w:space="0" w:color="auto"/>
                <w:right w:val="none" w:sz="0" w:space="0" w:color="auto"/>
              </w:divBdr>
            </w:div>
          </w:divsChild>
        </w:div>
        <w:div w:id="167672467">
          <w:marLeft w:val="0"/>
          <w:marRight w:val="0"/>
          <w:marTop w:val="0"/>
          <w:marBottom w:val="0"/>
          <w:divBdr>
            <w:top w:val="none" w:sz="0" w:space="0" w:color="auto"/>
            <w:left w:val="none" w:sz="0" w:space="0" w:color="auto"/>
            <w:bottom w:val="none" w:sz="0" w:space="0" w:color="auto"/>
            <w:right w:val="none" w:sz="0" w:space="0" w:color="auto"/>
          </w:divBdr>
          <w:divsChild>
            <w:div w:id="272638305">
              <w:marLeft w:val="0"/>
              <w:marRight w:val="0"/>
              <w:marTop w:val="0"/>
              <w:marBottom w:val="0"/>
              <w:divBdr>
                <w:top w:val="none" w:sz="0" w:space="0" w:color="auto"/>
                <w:left w:val="none" w:sz="0" w:space="0" w:color="auto"/>
                <w:bottom w:val="none" w:sz="0" w:space="0" w:color="auto"/>
                <w:right w:val="none" w:sz="0" w:space="0" w:color="auto"/>
              </w:divBdr>
            </w:div>
          </w:divsChild>
        </w:div>
        <w:div w:id="180512946">
          <w:marLeft w:val="0"/>
          <w:marRight w:val="0"/>
          <w:marTop w:val="0"/>
          <w:marBottom w:val="0"/>
          <w:divBdr>
            <w:top w:val="none" w:sz="0" w:space="0" w:color="auto"/>
            <w:left w:val="none" w:sz="0" w:space="0" w:color="auto"/>
            <w:bottom w:val="none" w:sz="0" w:space="0" w:color="auto"/>
            <w:right w:val="none" w:sz="0" w:space="0" w:color="auto"/>
          </w:divBdr>
          <w:divsChild>
            <w:div w:id="628821814">
              <w:marLeft w:val="0"/>
              <w:marRight w:val="0"/>
              <w:marTop w:val="0"/>
              <w:marBottom w:val="0"/>
              <w:divBdr>
                <w:top w:val="none" w:sz="0" w:space="0" w:color="auto"/>
                <w:left w:val="none" w:sz="0" w:space="0" w:color="auto"/>
                <w:bottom w:val="none" w:sz="0" w:space="0" w:color="auto"/>
                <w:right w:val="none" w:sz="0" w:space="0" w:color="auto"/>
              </w:divBdr>
            </w:div>
          </w:divsChild>
        </w:div>
        <w:div w:id="186600728">
          <w:marLeft w:val="0"/>
          <w:marRight w:val="0"/>
          <w:marTop w:val="0"/>
          <w:marBottom w:val="0"/>
          <w:divBdr>
            <w:top w:val="none" w:sz="0" w:space="0" w:color="auto"/>
            <w:left w:val="none" w:sz="0" w:space="0" w:color="auto"/>
            <w:bottom w:val="none" w:sz="0" w:space="0" w:color="auto"/>
            <w:right w:val="none" w:sz="0" w:space="0" w:color="auto"/>
          </w:divBdr>
          <w:divsChild>
            <w:div w:id="1853833114">
              <w:marLeft w:val="0"/>
              <w:marRight w:val="0"/>
              <w:marTop w:val="0"/>
              <w:marBottom w:val="0"/>
              <w:divBdr>
                <w:top w:val="none" w:sz="0" w:space="0" w:color="auto"/>
                <w:left w:val="none" w:sz="0" w:space="0" w:color="auto"/>
                <w:bottom w:val="none" w:sz="0" w:space="0" w:color="auto"/>
                <w:right w:val="none" w:sz="0" w:space="0" w:color="auto"/>
              </w:divBdr>
            </w:div>
          </w:divsChild>
        </w:div>
        <w:div w:id="188108203">
          <w:marLeft w:val="0"/>
          <w:marRight w:val="0"/>
          <w:marTop w:val="0"/>
          <w:marBottom w:val="0"/>
          <w:divBdr>
            <w:top w:val="none" w:sz="0" w:space="0" w:color="auto"/>
            <w:left w:val="none" w:sz="0" w:space="0" w:color="auto"/>
            <w:bottom w:val="none" w:sz="0" w:space="0" w:color="auto"/>
            <w:right w:val="none" w:sz="0" w:space="0" w:color="auto"/>
          </w:divBdr>
          <w:divsChild>
            <w:div w:id="1110783990">
              <w:marLeft w:val="0"/>
              <w:marRight w:val="0"/>
              <w:marTop w:val="0"/>
              <w:marBottom w:val="0"/>
              <w:divBdr>
                <w:top w:val="none" w:sz="0" w:space="0" w:color="auto"/>
                <w:left w:val="none" w:sz="0" w:space="0" w:color="auto"/>
                <w:bottom w:val="none" w:sz="0" w:space="0" w:color="auto"/>
                <w:right w:val="none" w:sz="0" w:space="0" w:color="auto"/>
              </w:divBdr>
            </w:div>
            <w:div w:id="1237980372">
              <w:marLeft w:val="0"/>
              <w:marRight w:val="0"/>
              <w:marTop w:val="0"/>
              <w:marBottom w:val="0"/>
              <w:divBdr>
                <w:top w:val="none" w:sz="0" w:space="0" w:color="auto"/>
                <w:left w:val="none" w:sz="0" w:space="0" w:color="auto"/>
                <w:bottom w:val="none" w:sz="0" w:space="0" w:color="auto"/>
                <w:right w:val="none" w:sz="0" w:space="0" w:color="auto"/>
              </w:divBdr>
            </w:div>
            <w:div w:id="1680696542">
              <w:marLeft w:val="0"/>
              <w:marRight w:val="0"/>
              <w:marTop w:val="0"/>
              <w:marBottom w:val="0"/>
              <w:divBdr>
                <w:top w:val="none" w:sz="0" w:space="0" w:color="auto"/>
                <w:left w:val="none" w:sz="0" w:space="0" w:color="auto"/>
                <w:bottom w:val="none" w:sz="0" w:space="0" w:color="auto"/>
                <w:right w:val="none" w:sz="0" w:space="0" w:color="auto"/>
              </w:divBdr>
            </w:div>
          </w:divsChild>
        </w:div>
        <w:div w:id="188374432">
          <w:marLeft w:val="0"/>
          <w:marRight w:val="0"/>
          <w:marTop w:val="0"/>
          <w:marBottom w:val="0"/>
          <w:divBdr>
            <w:top w:val="none" w:sz="0" w:space="0" w:color="auto"/>
            <w:left w:val="none" w:sz="0" w:space="0" w:color="auto"/>
            <w:bottom w:val="none" w:sz="0" w:space="0" w:color="auto"/>
            <w:right w:val="none" w:sz="0" w:space="0" w:color="auto"/>
          </w:divBdr>
          <w:divsChild>
            <w:div w:id="25377785">
              <w:marLeft w:val="0"/>
              <w:marRight w:val="0"/>
              <w:marTop w:val="0"/>
              <w:marBottom w:val="0"/>
              <w:divBdr>
                <w:top w:val="none" w:sz="0" w:space="0" w:color="auto"/>
                <w:left w:val="none" w:sz="0" w:space="0" w:color="auto"/>
                <w:bottom w:val="none" w:sz="0" w:space="0" w:color="auto"/>
                <w:right w:val="none" w:sz="0" w:space="0" w:color="auto"/>
              </w:divBdr>
            </w:div>
            <w:div w:id="326903834">
              <w:marLeft w:val="0"/>
              <w:marRight w:val="0"/>
              <w:marTop w:val="0"/>
              <w:marBottom w:val="0"/>
              <w:divBdr>
                <w:top w:val="none" w:sz="0" w:space="0" w:color="auto"/>
                <w:left w:val="none" w:sz="0" w:space="0" w:color="auto"/>
                <w:bottom w:val="none" w:sz="0" w:space="0" w:color="auto"/>
                <w:right w:val="none" w:sz="0" w:space="0" w:color="auto"/>
              </w:divBdr>
            </w:div>
            <w:div w:id="768159789">
              <w:marLeft w:val="0"/>
              <w:marRight w:val="0"/>
              <w:marTop w:val="0"/>
              <w:marBottom w:val="0"/>
              <w:divBdr>
                <w:top w:val="none" w:sz="0" w:space="0" w:color="auto"/>
                <w:left w:val="none" w:sz="0" w:space="0" w:color="auto"/>
                <w:bottom w:val="none" w:sz="0" w:space="0" w:color="auto"/>
                <w:right w:val="none" w:sz="0" w:space="0" w:color="auto"/>
              </w:divBdr>
            </w:div>
            <w:div w:id="1008600417">
              <w:marLeft w:val="0"/>
              <w:marRight w:val="0"/>
              <w:marTop w:val="0"/>
              <w:marBottom w:val="0"/>
              <w:divBdr>
                <w:top w:val="none" w:sz="0" w:space="0" w:color="auto"/>
                <w:left w:val="none" w:sz="0" w:space="0" w:color="auto"/>
                <w:bottom w:val="none" w:sz="0" w:space="0" w:color="auto"/>
                <w:right w:val="none" w:sz="0" w:space="0" w:color="auto"/>
              </w:divBdr>
            </w:div>
            <w:div w:id="1457990549">
              <w:marLeft w:val="0"/>
              <w:marRight w:val="0"/>
              <w:marTop w:val="0"/>
              <w:marBottom w:val="0"/>
              <w:divBdr>
                <w:top w:val="none" w:sz="0" w:space="0" w:color="auto"/>
                <w:left w:val="none" w:sz="0" w:space="0" w:color="auto"/>
                <w:bottom w:val="none" w:sz="0" w:space="0" w:color="auto"/>
                <w:right w:val="none" w:sz="0" w:space="0" w:color="auto"/>
              </w:divBdr>
            </w:div>
            <w:div w:id="1613588432">
              <w:marLeft w:val="0"/>
              <w:marRight w:val="0"/>
              <w:marTop w:val="0"/>
              <w:marBottom w:val="0"/>
              <w:divBdr>
                <w:top w:val="none" w:sz="0" w:space="0" w:color="auto"/>
                <w:left w:val="none" w:sz="0" w:space="0" w:color="auto"/>
                <w:bottom w:val="none" w:sz="0" w:space="0" w:color="auto"/>
                <w:right w:val="none" w:sz="0" w:space="0" w:color="auto"/>
              </w:divBdr>
            </w:div>
          </w:divsChild>
        </w:div>
        <w:div w:id="206525698">
          <w:marLeft w:val="0"/>
          <w:marRight w:val="0"/>
          <w:marTop w:val="0"/>
          <w:marBottom w:val="0"/>
          <w:divBdr>
            <w:top w:val="none" w:sz="0" w:space="0" w:color="auto"/>
            <w:left w:val="none" w:sz="0" w:space="0" w:color="auto"/>
            <w:bottom w:val="none" w:sz="0" w:space="0" w:color="auto"/>
            <w:right w:val="none" w:sz="0" w:space="0" w:color="auto"/>
          </w:divBdr>
          <w:divsChild>
            <w:div w:id="1539656803">
              <w:marLeft w:val="0"/>
              <w:marRight w:val="0"/>
              <w:marTop w:val="0"/>
              <w:marBottom w:val="0"/>
              <w:divBdr>
                <w:top w:val="none" w:sz="0" w:space="0" w:color="auto"/>
                <w:left w:val="none" w:sz="0" w:space="0" w:color="auto"/>
                <w:bottom w:val="none" w:sz="0" w:space="0" w:color="auto"/>
                <w:right w:val="none" w:sz="0" w:space="0" w:color="auto"/>
              </w:divBdr>
            </w:div>
          </w:divsChild>
        </w:div>
        <w:div w:id="214395749">
          <w:marLeft w:val="0"/>
          <w:marRight w:val="0"/>
          <w:marTop w:val="0"/>
          <w:marBottom w:val="0"/>
          <w:divBdr>
            <w:top w:val="none" w:sz="0" w:space="0" w:color="auto"/>
            <w:left w:val="none" w:sz="0" w:space="0" w:color="auto"/>
            <w:bottom w:val="none" w:sz="0" w:space="0" w:color="auto"/>
            <w:right w:val="none" w:sz="0" w:space="0" w:color="auto"/>
          </w:divBdr>
          <w:divsChild>
            <w:div w:id="1923878323">
              <w:marLeft w:val="0"/>
              <w:marRight w:val="0"/>
              <w:marTop w:val="0"/>
              <w:marBottom w:val="0"/>
              <w:divBdr>
                <w:top w:val="none" w:sz="0" w:space="0" w:color="auto"/>
                <w:left w:val="none" w:sz="0" w:space="0" w:color="auto"/>
                <w:bottom w:val="none" w:sz="0" w:space="0" w:color="auto"/>
                <w:right w:val="none" w:sz="0" w:space="0" w:color="auto"/>
              </w:divBdr>
            </w:div>
          </w:divsChild>
        </w:div>
        <w:div w:id="214658848">
          <w:marLeft w:val="0"/>
          <w:marRight w:val="0"/>
          <w:marTop w:val="0"/>
          <w:marBottom w:val="0"/>
          <w:divBdr>
            <w:top w:val="none" w:sz="0" w:space="0" w:color="auto"/>
            <w:left w:val="none" w:sz="0" w:space="0" w:color="auto"/>
            <w:bottom w:val="none" w:sz="0" w:space="0" w:color="auto"/>
            <w:right w:val="none" w:sz="0" w:space="0" w:color="auto"/>
          </w:divBdr>
          <w:divsChild>
            <w:div w:id="1449929294">
              <w:marLeft w:val="0"/>
              <w:marRight w:val="0"/>
              <w:marTop w:val="0"/>
              <w:marBottom w:val="0"/>
              <w:divBdr>
                <w:top w:val="none" w:sz="0" w:space="0" w:color="auto"/>
                <w:left w:val="none" w:sz="0" w:space="0" w:color="auto"/>
                <w:bottom w:val="none" w:sz="0" w:space="0" w:color="auto"/>
                <w:right w:val="none" w:sz="0" w:space="0" w:color="auto"/>
              </w:divBdr>
            </w:div>
          </w:divsChild>
        </w:div>
        <w:div w:id="217741757">
          <w:marLeft w:val="0"/>
          <w:marRight w:val="0"/>
          <w:marTop w:val="0"/>
          <w:marBottom w:val="0"/>
          <w:divBdr>
            <w:top w:val="none" w:sz="0" w:space="0" w:color="auto"/>
            <w:left w:val="none" w:sz="0" w:space="0" w:color="auto"/>
            <w:bottom w:val="none" w:sz="0" w:space="0" w:color="auto"/>
            <w:right w:val="none" w:sz="0" w:space="0" w:color="auto"/>
          </w:divBdr>
          <w:divsChild>
            <w:div w:id="10375898">
              <w:marLeft w:val="0"/>
              <w:marRight w:val="0"/>
              <w:marTop w:val="0"/>
              <w:marBottom w:val="0"/>
              <w:divBdr>
                <w:top w:val="none" w:sz="0" w:space="0" w:color="auto"/>
                <w:left w:val="none" w:sz="0" w:space="0" w:color="auto"/>
                <w:bottom w:val="none" w:sz="0" w:space="0" w:color="auto"/>
                <w:right w:val="none" w:sz="0" w:space="0" w:color="auto"/>
              </w:divBdr>
            </w:div>
          </w:divsChild>
        </w:div>
        <w:div w:id="247812945">
          <w:marLeft w:val="0"/>
          <w:marRight w:val="0"/>
          <w:marTop w:val="0"/>
          <w:marBottom w:val="0"/>
          <w:divBdr>
            <w:top w:val="none" w:sz="0" w:space="0" w:color="auto"/>
            <w:left w:val="none" w:sz="0" w:space="0" w:color="auto"/>
            <w:bottom w:val="none" w:sz="0" w:space="0" w:color="auto"/>
            <w:right w:val="none" w:sz="0" w:space="0" w:color="auto"/>
          </w:divBdr>
          <w:divsChild>
            <w:div w:id="1956519802">
              <w:marLeft w:val="0"/>
              <w:marRight w:val="0"/>
              <w:marTop w:val="0"/>
              <w:marBottom w:val="0"/>
              <w:divBdr>
                <w:top w:val="none" w:sz="0" w:space="0" w:color="auto"/>
                <w:left w:val="none" w:sz="0" w:space="0" w:color="auto"/>
                <w:bottom w:val="none" w:sz="0" w:space="0" w:color="auto"/>
                <w:right w:val="none" w:sz="0" w:space="0" w:color="auto"/>
              </w:divBdr>
            </w:div>
          </w:divsChild>
        </w:div>
        <w:div w:id="260798123">
          <w:marLeft w:val="0"/>
          <w:marRight w:val="0"/>
          <w:marTop w:val="0"/>
          <w:marBottom w:val="0"/>
          <w:divBdr>
            <w:top w:val="none" w:sz="0" w:space="0" w:color="auto"/>
            <w:left w:val="none" w:sz="0" w:space="0" w:color="auto"/>
            <w:bottom w:val="none" w:sz="0" w:space="0" w:color="auto"/>
            <w:right w:val="none" w:sz="0" w:space="0" w:color="auto"/>
          </w:divBdr>
          <w:divsChild>
            <w:div w:id="1176647557">
              <w:marLeft w:val="0"/>
              <w:marRight w:val="0"/>
              <w:marTop w:val="0"/>
              <w:marBottom w:val="0"/>
              <w:divBdr>
                <w:top w:val="none" w:sz="0" w:space="0" w:color="auto"/>
                <w:left w:val="none" w:sz="0" w:space="0" w:color="auto"/>
                <w:bottom w:val="none" w:sz="0" w:space="0" w:color="auto"/>
                <w:right w:val="none" w:sz="0" w:space="0" w:color="auto"/>
              </w:divBdr>
            </w:div>
          </w:divsChild>
        </w:div>
        <w:div w:id="261450787">
          <w:marLeft w:val="0"/>
          <w:marRight w:val="0"/>
          <w:marTop w:val="0"/>
          <w:marBottom w:val="0"/>
          <w:divBdr>
            <w:top w:val="none" w:sz="0" w:space="0" w:color="auto"/>
            <w:left w:val="none" w:sz="0" w:space="0" w:color="auto"/>
            <w:bottom w:val="none" w:sz="0" w:space="0" w:color="auto"/>
            <w:right w:val="none" w:sz="0" w:space="0" w:color="auto"/>
          </w:divBdr>
          <w:divsChild>
            <w:div w:id="1434325843">
              <w:marLeft w:val="0"/>
              <w:marRight w:val="0"/>
              <w:marTop w:val="0"/>
              <w:marBottom w:val="0"/>
              <w:divBdr>
                <w:top w:val="none" w:sz="0" w:space="0" w:color="auto"/>
                <w:left w:val="none" w:sz="0" w:space="0" w:color="auto"/>
                <w:bottom w:val="none" w:sz="0" w:space="0" w:color="auto"/>
                <w:right w:val="none" w:sz="0" w:space="0" w:color="auto"/>
              </w:divBdr>
            </w:div>
            <w:div w:id="1896968180">
              <w:marLeft w:val="0"/>
              <w:marRight w:val="0"/>
              <w:marTop w:val="0"/>
              <w:marBottom w:val="0"/>
              <w:divBdr>
                <w:top w:val="none" w:sz="0" w:space="0" w:color="auto"/>
                <w:left w:val="none" w:sz="0" w:space="0" w:color="auto"/>
                <w:bottom w:val="none" w:sz="0" w:space="0" w:color="auto"/>
                <w:right w:val="none" w:sz="0" w:space="0" w:color="auto"/>
              </w:divBdr>
            </w:div>
          </w:divsChild>
        </w:div>
        <w:div w:id="266814708">
          <w:marLeft w:val="0"/>
          <w:marRight w:val="0"/>
          <w:marTop w:val="0"/>
          <w:marBottom w:val="0"/>
          <w:divBdr>
            <w:top w:val="none" w:sz="0" w:space="0" w:color="auto"/>
            <w:left w:val="none" w:sz="0" w:space="0" w:color="auto"/>
            <w:bottom w:val="none" w:sz="0" w:space="0" w:color="auto"/>
            <w:right w:val="none" w:sz="0" w:space="0" w:color="auto"/>
          </w:divBdr>
          <w:divsChild>
            <w:div w:id="1593050710">
              <w:marLeft w:val="0"/>
              <w:marRight w:val="0"/>
              <w:marTop w:val="0"/>
              <w:marBottom w:val="0"/>
              <w:divBdr>
                <w:top w:val="none" w:sz="0" w:space="0" w:color="auto"/>
                <w:left w:val="none" w:sz="0" w:space="0" w:color="auto"/>
                <w:bottom w:val="none" w:sz="0" w:space="0" w:color="auto"/>
                <w:right w:val="none" w:sz="0" w:space="0" w:color="auto"/>
              </w:divBdr>
            </w:div>
          </w:divsChild>
        </w:div>
        <w:div w:id="270823124">
          <w:marLeft w:val="0"/>
          <w:marRight w:val="0"/>
          <w:marTop w:val="0"/>
          <w:marBottom w:val="0"/>
          <w:divBdr>
            <w:top w:val="none" w:sz="0" w:space="0" w:color="auto"/>
            <w:left w:val="none" w:sz="0" w:space="0" w:color="auto"/>
            <w:bottom w:val="none" w:sz="0" w:space="0" w:color="auto"/>
            <w:right w:val="none" w:sz="0" w:space="0" w:color="auto"/>
          </w:divBdr>
          <w:divsChild>
            <w:div w:id="853154284">
              <w:marLeft w:val="0"/>
              <w:marRight w:val="0"/>
              <w:marTop w:val="0"/>
              <w:marBottom w:val="0"/>
              <w:divBdr>
                <w:top w:val="none" w:sz="0" w:space="0" w:color="auto"/>
                <w:left w:val="none" w:sz="0" w:space="0" w:color="auto"/>
                <w:bottom w:val="none" w:sz="0" w:space="0" w:color="auto"/>
                <w:right w:val="none" w:sz="0" w:space="0" w:color="auto"/>
              </w:divBdr>
            </w:div>
          </w:divsChild>
        </w:div>
        <w:div w:id="271013622">
          <w:marLeft w:val="0"/>
          <w:marRight w:val="0"/>
          <w:marTop w:val="0"/>
          <w:marBottom w:val="0"/>
          <w:divBdr>
            <w:top w:val="none" w:sz="0" w:space="0" w:color="auto"/>
            <w:left w:val="none" w:sz="0" w:space="0" w:color="auto"/>
            <w:bottom w:val="none" w:sz="0" w:space="0" w:color="auto"/>
            <w:right w:val="none" w:sz="0" w:space="0" w:color="auto"/>
          </w:divBdr>
          <w:divsChild>
            <w:div w:id="528569093">
              <w:marLeft w:val="0"/>
              <w:marRight w:val="0"/>
              <w:marTop w:val="0"/>
              <w:marBottom w:val="0"/>
              <w:divBdr>
                <w:top w:val="none" w:sz="0" w:space="0" w:color="auto"/>
                <w:left w:val="none" w:sz="0" w:space="0" w:color="auto"/>
                <w:bottom w:val="none" w:sz="0" w:space="0" w:color="auto"/>
                <w:right w:val="none" w:sz="0" w:space="0" w:color="auto"/>
              </w:divBdr>
            </w:div>
          </w:divsChild>
        </w:div>
        <w:div w:id="271939903">
          <w:marLeft w:val="0"/>
          <w:marRight w:val="0"/>
          <w:marTop w:val="0"/>
          <w:marBottom w:val="0"/>
          <w:divBdr>
            <w:top w:val="none" w:sz="0" w:space="0" w:color="auto"/>
            <w:left w:val="none" w:sz="0" w:space="0" w:color="auto"/>
            <w:bottom w:val="none" w:sz="0" w:space="0" w:color="auto"/>
            <w:right w:val="none" w:sz="0" w:space="0" w:color="auto"/>
          </w:divBdr>
          <w:divsChild>
            <w:div w:id="909384956">
              <w:marLeft w:val="0"/>
              <w:marRight w:val="0"/>
              <w:marTop w:val="0"/>
              <w:marBottom w:val="0"/>
              <w:divBdr>
                <w:top w:val="none" w:sz="0" w:space="0" w:color="auto"/>
                <w:left w:val="none" w:sz="0" w:space="0" w:color="auto"/>
                <w:bottom w:val="none" w:sz="0" w:space="0" w:color="auto"/>
                <w:right w:val="none" w:sz="0" w:space="0" w:color="auto"/>
              </w:divBdr>
            </w:div>
          </w:divsChild>
        </w:div>
        <w:div w:id="271976437">
          <w:marLeft w:val="0"/>
          <w:marRight w:val="0"/>
          <w:marTop w:val="0"/>
          <w:marBottom w:val="0"/>
          <w:divBdr>
            <w:top w:val="none" w:sz="0" w:space="0" w:color="auto"/>
            <w:left w:val="none" w:sz="0" w:space="0" w:color="auto"/>
            <w:bottom w:val="none" w:sz="0" w:space="0" w:color="auto"/>
            <w:right w:val="none" w:sz="0" w:space="0" w:color="auto"/>
          </w:divBdr>
          <w:divsChild>
            <w:div w:id="496045221">
              <w:marLeft w:val="0"/>
              <w:marRight w:val="0"/>
              <w:marTop w:val="0"/>
              <w:marBottom w:val="0"/>
              <w:divBdr>
                <w:top w:val="none" w:sz="0" w:space="0" w:color="auto"/>
                <w:left w:val="none" w:sz="0" w:space="0" w:color="auto"/>
                <w:bottom w:val="none" w:sz="0" w:space="0" w:color="auto"/>
                <w:right w:val="none" w:sz="0" w:space="0" w:color="auto"/>
              </w:divBdr>
            </w:div>
          </w:divsChild>
        </w:div>
        <w:div w:id="279381937">
          <w:marLeft w:val="0"/>
          <w:marRight w:val="0"/>
          <w:marTop w:val="0"/>
          <w:marBottom w:val="0"/>
          <w:divBdr>
            <w:top w:val="none" w:sz="0" w:space="0" w:color="auto"/>
            <w:left w:val="none" w:sz="0" w:space="0" w:color="auto"/>
            <w:bottom w:val="none" w:sz="0" w:space="0" w:color="auto"/>
            <w:right w:val="none" w:sz="0" w:space="0" w:color="auto"/>
          </w:divBdr>
          <w:divsChild>
            <w:div w:id="116417647">
              <w:marLeft w:val="0"/>
              <w:marRight w:val="0"/>
              <w:marTop w:val="0"/>
              <w:marBottom w:val="0"/>
              <w:divBdr>
                <w:top w:val="none" w:sz="0" w:space="0" w:color="auto"/>
                <w:left w:val="none" w:sz="0" w:space="0" w:color="auto"/>
                <w:bottom w:val="none" w:sz="0" w:space="0" w:color="auto"/>
                <w:right w:val="none" w:sz="0" w:space="0" w:color="auto"/>
              </w:divBdr>
            </w:div>
          </w:divsChild>
        </w:div>
        <w:div w:id="313681827">
          <w:marLeft w:val="0"/>
          <w:marRight w:val="0"/>
          <w:marTop w:val="0"/>
          <w:marBottom w:val="0"/>
          <w:divBdr>
            <w:top w:val="none" w:sz="0" w:space="0" w:color="auto"/>
            <w:left w:val="none" w:sz="0" w:space="0" w:color="auto"/>
            <w:bottom w:val="none" w:sz="0" w:space="0" w:color="auto"/>
            <w:right w:val="none" w:sz="0" w:space="0" w:color="auto"/>
          </w:divBdr>
          <w:divsChild>
            <w:div w:id="62947259">
              <w:marLeft w:val="0"/>
              <w:marRight w:val="0"/>
              <w:marTop w:val="0"/>
              <w:marBottom w:val="0"/>
              <w:divBdr>
                <w:top w:val="none" w:sz="0" w:space="0" w:color="auto"/>
                <w:left w:val="none" w:sz="0" w:space="0" w:color="auto"/>
                <w:bottom w:val="none" w:sz="0" w:space="0" w:color="auto"/>
                <w:right w:val="none" w:sz="0" w:space="0" w:color="auto"/>
              </w:divBdr>
            </w:div>
            <w:div w:id="1779328578">
              <w:marLeft w:val="0"/>
              <w:marRight w:val="0"/>
              <w:marTop w:val="0"/>
              <w:marBottom w:val="0"/>
              <w:divBdr>
                <w:top w:val="none" w:sz="0" w:space="0" w:color="auto"/>
                <w:left w:val="none" w:sz="0" w:space="0" w:color="auto"/>
                <w:bottom w:val="none" w:sz="0" w:space="0" w:color="auto"/>
                <w:right w:val="none" w:sz="0" w:space="0" w:color="auto"/>
              </w:divBdr>
            </w:div>
          </w:divsChild>
        </w:div>
        <w:div w:id="314527067">
          <w:marLeft w:val="0"/>
          <w:marRight w:val="0"/>
          <w:marTop w:val="0"/>
          <w:marBottom w:val="0"/>
          <w:divBdr>
            <w:top w:val="none" w:sz="0" w:space="0" w:color="auto"/>
            <w:left w:val="none" w:sz="0" w:space="0" w:color="auto"/>
            <w:bottom w:val="none" w:sz="0" w:space="0" w:color="auto"/>
            <w:right w:val="none" w:sz="0" w:space="0" w:color="auto"/>
          </w:divBdr>
          <w:divsChild>
            <w:div w:id="769423829">
              <w:marLeft w:val="0"/>
              <w:marRight w:val="0"/>
              <w:marTop w:val="0"/>
              <w:marBottom w:val="0"/>
              <w:divBdr>
                <w:top w:val="none" w:sz="0" w:space="0" w:color="auto"/>
                <w:left w:val="none" w:sz="0" w:space="0" w:color="auto"/>
                <w:bottom w:val="none" w:sz="0" w:space="0" w:color="auto"/>
                <w:right w:val="none" w:sz="0" w:space="0" w:color="auto"/>
              </w:divBdr>
            </w:div>
          </w:divsChild>
        </w:div>
        <w:div w:id="321130580">
          <w:marLeft w:val="0"/>
          <w:marRight w:val="0"/>
          <w:marTop w:val="0"/>
          <w:marBottom w:val="0"/>
          <w:divBdr>
            <w:top w:val="none" w:sz="0" w:space="0" w:color="auto"/>
            <w:left w:val="none" w:sz="0" w:space="0" w:color="auto"/>
            <w:bottom w:val="none" w:sz="0" w:space="0" w:color="auto"/>
            <w:right w:val="none" w:sz="0" w:space="0" w:color="auto"/>
          </w:divBdr>
          <w:divsChild>
            <w:div w:id="1215657075">
              <w:marLeft w:val="0"/>
              <w:marRight w:val="0"/>
              <w:marTop w:val="0"/>
              <w:marBottom w:val="0"/>
              <w:divBdr>
                <w:top w:val="none" w:sz="0" w:space="0" w:color="auto"/>
                <w:left w:val="none" w:sz="0" w:space="0" w:color="auto"/>
                <w:bottom w:val="none" w:sz="0" w:space="0" w:color="auto"/>
                <w:right w:val="none" w:sz="0" w:space="0" w:color="auto"/>
              </w:divBdr>
            </w:div>
          </w:divsChild>
        </w:div>
        <w:div w:id="326597932">
          <w:marLeft w:val="0"/>
          <w:marRight w:val="0"/>
          <w:marTop w:val="0"/>
          <w:marBottom w:val="0"/>
          <w:divBdr>
            <w:top w:val="none" w:sz="0" w:space="0" w:color="auto"/>
            <w:left w:val="none" w:sz="0" w:space="0" w:color="auto"/>
            <w:bottom w:val="none" w:sz="0" w:space="0" w:color="auto"/>
            <w:right w:val="none" w:sz="0" w:space="0" w:color="auto"/>
          </w:divBdr>
          <w:divsChild>
            <w:div w:id="315038419">
              <w:marLeft w:val="0"/>
              <w:marRight w:val="0"/>
              <w:marTop w:val="0"/>
              <w:marBottom w:val="0"/>
              <w:divBdr>
                <w:top w:val="none" w:sz="0" w:space="0" w:color="auto"/>
                <w:left w:val="none" w:sz="0" w:space="0" w:color="auto"/>
                <w:bottom w:val="none" w:sz="0" w:space="0" w:color="auto"/>
                <w:right w:val="none" w:sz="0" w:space="0" w:color="auto"/>
              </w:divBdr>
            </w:div>
          </w:divsChild>
        </w:div>
        <w:div w:id="329716395">
          <w:marLeft w:val="0"/>
          <w:marRight w:val="0"/>
          <w:marTop w:val="0"/>
          <w:marBottom w:val="0"/>
          <w:divBdr>
            <w:top w:val="none" w:sz="0" w:space="0" w:color="auto"/>
            <w:left w:val="none" w:sz="0" w:space="0" w:color="auto"/>
            <w:bottom w:val="none" w:sz="0" w:space="0" w:color="auto"/>
            <w:right w:val="none" w:sz="0" w:space="0" w:color="auto"/>
          </w:divBdr>
          <w:divsChild>
            <w:div w:id="1291133041">
              <w:marLeft w:val="0"/>
              <w:marRight w:val="0"/>
              <w:marTop w:val="0"/>
              <w:marBottom w:val="0"/>
              <w:divBdr>
                <w:top w:val="none" w:sz="0" w:space="0" w:color="auto"/>
                <w:left w:val="none" w:sz="0" w:space="0" w:color="auto"/>
                <w:bottom w:val="none" w:sz="0" w:space="0" w:color="auto"/>
                <w:right w:val="none" w:sz="0" w:space="0" w:color="auto"/>
              </w:divBdr>
            </w:div>
          </w:divsChild>
        </w:div>
        <w:div w:id="330376707">
          <w:marLeft w:val="0"/>
          <w:marRight w:val="0"/>
          <w:marTop w:val="0"/>
          <w:marBottom w:val="0"/>
          <w:divBdr>
            <w:top w:val="none" w:sz="0" w:space="0" w:color="auto"/>
            <w:left w:val="none" w:sz="0" w:space="0" w:color="auto"/>
            <w:bottom w:val="none" w:sz="0" w:space="0" w:color="auto"/>
            <w:right w:val="none" w:sz="0" w:space="0" w:color="auto"/>
          </w:divBdr>
          <w:divsChild>
            <w:div w:id="1134955441">
              <w:marLeft w:val="0"/>
              <w:marRight w:val="0"/>
              <w:marTop w:val="0"/>
              <w:marBottom w:val="0"/>
              <w:divBdr>
                <w:top w:val="none" w:sz="0" w:space="0" w:color="auto"/>
                <w:left w:val="none" w:sz="0" w:space="0" w:color="auto"/>
                <w:bottom w:val="none" w:sz="0" w:space="0" w:color="auto"/>
                <w:right w:val="none" w:sz="0" w:space="0" w:color="auto"/>
              </w:divBdr>
            </w:div>
          </w:divsChild>
        </w:div>
        <w:div w:id="365834251">
          <w:marLeft w:val="0"/>
          <w:marRight w:val="0"/>
          <w:marTop w:val="0"/>
          <w:marBottom w:val="0"/>
          <w:divBdr>
            <w:top w:val="none" w:sz="0" w:space="0" w:color="auto"/>
            <w:left w:val="none" w:sz="0" w:space="0" w:color="auto"/>
            <w:bottom w:val="none" w:sz="0" w:space="0" w:color="auto"/>
            <w:right w:val="none" w:sz="0" w:space="0" w:color="auto"/>
          </w:divBdr>
          <w:divsChild>
            <w:div w:id="1464227550">
              <w:marLeft w:val="0"/>
              <w:marRight w:val="0"/>
              <w:marTop w:val="0"/>
              <w:marBottom w:val="0"/>
              <w:divBdr>
                <w:top w:val="none" w:sz="0" w:space="0" w:color="auto"/>
                <w:left w:val="none" w:sz="0" w:space="0" w:color="auto"/>
                <w:bottom w:val="none" w:sz="0" w:space="0" w:color="auto"/>
                <w:right w:val="none" w:sz="0" w:space="0" w:color="auto"/>
              </w:divBdr>
            </w:div>
          </w:divsChild>
        </w:div>
        <w:div w:id="368529831">
          <w:marLeft w:val="0"/>
          <w:marRight w:val="0"/>
          <w:marTop w:val="0"/>
          <w:marBottom w:val="0"/>
          <w:divBdr>
            <w:top w:val="none" w:sz="0" w:space="0" w:color="auto"/>
            <w:left w:val="none" w:sz="0" w:space="0" w:color="auto"/>
            <w:bottom w:val="none" w:sz="0" w:space="0" w:color="auto"/>
            <w:right w:val="none" w:sz="0" w:space="0" w:color="auto"/>
          </w:divBdr>
          <w:divsChild>
            <w:div w:id="52318267">
              <w:marLeft w:val="0"/>
              <w:marRight w:val="0"/>
              <w:marTop w:val="0"/>
              <w:marBottom w:val="0"/>
              <w:divBdr>
                <w:top w:val="none" w:sz="0" w:space="0" w:color="auto"/>
                <w:left w:val="none" w:sz="0" w:space="0" w:color="auto"/>
                <w:bottom w:val="none" w:sz="0" w:space="0" w:color="auto"/>
                <w:right w:val="none" w:sz="0" w:space="0" w:color="auto"/>
              </w:divBdr>
            </w:div>
            <w:div w:id="1050571744">
              <w:marLeft w:val="0"/>
              <w:marRight w:val="0"/>
              <w:marTop w:val="0"/>
              <w:marBottom w:val="0"/>
              <w:divBdr>
                <w:top w:val="none" w:sz="0" w:space="0" w:color="auto"/>
                <w:left w:val="none" w:sz="0" w:space="0" w:color="auto"/>
                <w:bottom w:val="none" w:sz="0" w:space="0" w:color="auto"/>
                <w:right w:val="none" w:sz="0" w:space="0" w:color="auto"/>
              </w:divBdr>
            </w:div>
            <w:div w:id="1334458171">
              <w:marLeft w:val="0"/>
              <w:marRight w:val="0"/>
              <w:marTop w:val="0"/>
              <w:marBottom w:val="0"/>
              <w:divBdr>
                <w:top w:val="none" w:sz="0" w:space="0" w:color="auto"/>
                <w:left w:val="none" w:sz="0" w:space="0" w:color="auto"/>
                <w:bottom w:val="none" w:sz="0" w:space="0" w:color="auto"/>
                <w:right w:val="none" w:sz="0" w:space="0" w:color="auto"/>
              </w:divBdr>
            </w:div>
            <w:div w:id="1563981415">
              <w:marLeft w:val="0"/>
              <w:marRight w:val="0"/>
              <w:marTop w:val="0"/>
              <w:marBottom w:val="0"/>
              <w:divBdr>
                <w:top w:val="none" w:sz="0" w:space="0" w:color="auto"/>
                <w:left w:val="none" w:sz="0" w:space="0" w:color="auto"/>
                <w:bottom w:val="none" w:sz="0" w:space="0" w:color="auto"/>
                <w:right w:val="none" w:sz="0" w:space="0" w:color="auto"/>
              </w:divBdr>
            </w:div>
            <w:div w:id="1889337606">
              <w:marLeft w:val="0"/>
              <w:marRight w:val="0"/>
              <w:marTop w:val="0"/>
              <w:marBottom w:val="0"/>
              <w:divBdr>
                <w:top w:val="none" w:sz="0" w:space="0" w:color="auto"/>
                <w:left w:val="none" w:sz="0" w:space="0" w:color="auto"/>
                <w:bottom w:val="none" w:sz="0" w:space="0" w:color="auto"/>
                <w:right w:val="none" w:sz="0" w:space="0" w:color="auto"/>
              </w:divBdr>
            </w:div>
          </w:divsChild>
        </w:div>
        <w:div w:id="371613218">
          <w:marLeft w:val="0"/>
          <w:marRight w:val="0"/>
          <w:marTop w:val="0"/>
          <w:marBottom w:val="0"/>
          <w:divBdr>
            <w:top w:val="none" w:sz="0" w:space="0" w:color="auto"/>
            <w:left w:val="none" w:sz="0" w:space="0" w:color="auto"/>
            <w:bottom w:val="none" w:sz="0" w:space="0" w:color="auto"/>
            <w:right w:val="none" w:sz="0" w:space="0" w:color="auto"/>
          </w:divBdr>
          <w:divsChild>
            <w:div w:id="1378704671">
              <w:marLeft w:val="0"/>
              <w:marRight w:val="0"/>
              <w:marTop w:val="0"/>
              <w:marBottom w:val="0"/>
              <w:divBdr>
                <w:top w:val="none" w:sz="0" w:space="0" w:color="auto"/>
                <w:left w:val="none" w:sz="0" w:space="0" w:color="auto"/>
                <w:bottom w:val="none" w:sz="0" w:space="0" w:color="auto"/>
                <w:right w:val="none" w:sz="0" w:space="0" w:color="auto"/>
              </w:divBdr>
            </w:div>
          </w:divsChild>
        </w:div>
        <w:div w:id="385839521">
          <w:marLeft w:val="0"/>
          <w:marRight w:val="0"/>
          <w:marTop w:val="0"/>
          <w:marBottom w:val="0"/>
          <w:divBdr>
            <w:top w:val="none" w:sz="0" w:space="0" w:color="auto"/>
            <w:left w:val="none" w:sz="0" w:space="0" w:color="auto"/>
            <w:bottom w:val="none" w:sz="0" w:space="0" w:color="auto"/>
            <w:right w:val="none" w:sz="0" w:space="0" w:color="auto"/>
          </w:divBdr>
          <w:divsChild>
            <w:div w:id="1029650163">
              <w:marLeft w:val="0"/>
              <w:marRight w:val="0"/>
              <w:marTop w:val="0"/>
              <w:marBottom w:val="0"/>
              <w:divBdr>
                <w:top w:val="none" w:sz="0" w:space="0" w:color="auto"/>
                <w:left w:val="none" w:sz="0" w:space="0" w:color="auto"/>
                <w:bottom w:val="none" w:sz="0" w:space="0" w:color="auto"/>
                <w:right w:val="none" w:sz="0" w:space="0" w:color="auto"/>
              </w:divBdr>
            </w:div>
          </w:divsChild>
        </w:div>
        <w:div w:id="451438592">
          <w:marLeft w:val="0"/>
          <w:marRight w:val="0"/>
          <w:marTop w:val="0"/>
          <w:marBottom w:val="0"/>
          <w:divBdr>
            <w:top w:val="none" w:sz="0" w:space="0" w:color="auto"/>
            <w:left w:val="none" w:sz="0" w:space="0" w:color="auto"/>
            <w:bottom w:val="none" w:sz="0" w:space="0" w:color="auto"/>
            <w:right w:val="none" w:sz="0" w:space="0" w:color="auto"/>
          </w:divBdr>
          <w:divsChild>
            <w:div w:id="901599115">
              <w:marLeft w:val="0"/>
              <w:marRight w:val="0"/>
              <w:marTop w:val="0"/>
              <w:marBottom w:val="0"/>
              <w:divBdr>
                <w:top w:val="none" w:sz="0" w:space="0" w:color="auto"/>
                <w:left w:val="none" w:sz="0" w:space="0" w:color="auto"/>
                <w:bottom w:val="none" w:sz="0" w:space="0" w:color="auto"/>
                <w:right w:val="none" w:sz="0" w:space="0" w:color="auto"/>
              </w:divBdr>
            </w:div>
          </w:divsChild>
        </w:div>
        <w:div w:id="456029599">
          <w:marLeft w:val="0"/>
          <w:marRight w:val="0"/>
          <w:marTop w:val="0"/>
          <w:marBottom w:val="0"/>
          <w:divBdr>
            <w:top w:val="none" w:sz="0" w:space="0" w:color="auto"/>
            <w:left w:val="none" w:sz="0" w:space="0" w:color="auto"/>
            <w:bottom w:val="none" w:sz="0" w:space="0" w:color="auto"/>
            <w:right w:val="none" w:sz="0" w:space="0" w:color="auto"/>
          </w:divBdr>
          <w:divsChild>
            <w:div w:id="1664163239">
              <w:marLeft w:val="0"/>
              <w:marRight w:val="0"/>
              <w:marTop w:val="0"/>
              <w:marBottom w:val="0"/>
              <w:divBdr>
                <w:top w:val="none" w:sz="0" w:space="0" w:color="auto"/>
                <w:left w:val="none" w:sz="0" w:space="0" w:color="auto"/>
                <w:bottom w:val="none" w:sz="0" w:space="0" w:color="auto"/>
                <w:right w:val="none" w:sz="0" w:space="0" w:color="auto"/>
              </w:divBdr>
            </w:div>
          </w:divsChild>
        </w:div>
        <w:div w:id="458228844">
          <w:marLeft w:val="0"/>
          <w:marRight w:val="0"/>
          <w:marTop w:val="0"/>
          <w:marBottom w:val="0"/>
          <w:divBdr>
            <w:top w:val="none" w:sz="0" w:space="0" w:color="auto"/>
            <w:left w:val="none" w:sz="0" w:space="0" w:color="auto"/>
            <w:bottom w:val="none" w:sz="0" w:space="0" w:color="auto"/>
            <w:right w:val="none" w:sz="0" w:space="0" w:color="auto"/>
          </w:divBdr>
          <w:divsChild>
            <w:div w:id="491607464">
              <w:marLeft w:val="0"/>
              <w:marRight w:val="0"/>
              <w:marTop w:val="0"/>
              <w:marBottom w:val="0"/>
              <w:divBdr>
                <w:top w:val="none" w:sz="0" w:space="0" w:color="auto"/>
                <w:left w:val="none" w:sz="0" w:space="0" w:color="auto"/>
                <w:bottom w:val="none" w:sz="0" w:space="0" w:color="auto"/>
                <w:right w:val="none" w:sz="0" w:space="0" w:color="auto"/>
              </w:divBdr>
            </w:div>
            <w:div w:id="823813278">
              <w:marLeft w:val="0"/>
              <w:marRight w:val="0"/>
              <w:marTop w:val="0"/>
              <w:marBottom w:val="0"/>
              <w:divBdr>
                <w:top w:val="none" w:sz="0" w:space="0" w:color="auto"/>
                <w:left w:val="none" w:sz="0" w:space="0" w:color="auto"/>
                <w:bottom w:val="none" w:sz="0" w:space="0" w:color="auto"/>
                <w:right w:val="none" w:sz="0" w:space="0" w:color="auto"/>
              </w:divBdr>
            </w:div>
            <w:div w:id="890531451">
              <w:marLeft w:val="0"/>
              <w:marRight w:val="0"/>
              <w:marTop w:val="0"/>
              <w:marBottom w:val="0"/>
              <w:divBdr>
                <w:top w:val="none" w:sz="0" w:space="0" w:color="auto"/>
                <w:left w:val="none" w:sz="0" w:space="0" w:color="auto"/>
                <w:bottom w:val="none" w:sz="0" w:space="0" w:color="auto"/>
                <w:right w:val="none" w:sz="0" w:space="0" w:color="auto"/>
              </w:divBdr>
            </w:div>
            <w:div w:id="1225874114">
              <w:marLeft w:val="0"/>
              <w:marRight w:val="0"/>
              <w:marTop w:val="0"/>
              <w:marBottom w:val="0"/>
              <w:divBdr>
                <w:top w:val="none" w:sz="0" w:space="0" w:color="auto"/>
                <w:left w:val="none" w:sz="0" w:space="0" w:color="auto"/>
                <w:bottom w:val="none" w:sz="0" w:space="0" w:color="auto"/>
                <w:right w:val="none" w:sz="0" w:space="0" w:color="auto"/>
              </w:divBdr>
            </w:div>
            <w:div w:id="1992951486">
              <w:marLeft w:val="0"/>
              <w:marRight w:val="0"/>
              <w:marTop w:val="0"/>
              <w:marBottom w:val="0"/>
              <w:divBdr>
                <w:top w:val="none" w:sz="0" w:space="0" w:color="auto"/>
                <w:left w:val="none" w:sz="0" w:space="0" w:color="auto"/>
                <w:bottom w:val="none" w:sz="0" w:space="0" w:color="auto"/>
                <w:right w:val="none" w:sz="0" w:space="0" w:color="auto"/>
              </w:divBdr>
            </w:div>
          </w:divsChild>
        </w:div>
        <w:div w:id="467089690">
          <w:marLeft w:val="0"/>
          <w:marRight w:val="0"/>
          <w:marTop w:val="0"/>
          <w:marBottom w:val="0"/>
          <w:divBdr>
            <w:top w:val="none" w:sz="0" w:space="0" w:color="auto"/>
            <w:left w:val="none" w:sz="0" w:space="0" w:color="auto"/>
            <w:bottom w:val="none" w:sz="0" w:space="0" w:color="auto"/>
            <w:right w:val="none" w:sz="0" w:space="0" w:color="auto"/>
          </w:divBdr>
          <w:divsChild>
            <w:div w:id="360865996">
              <w:marLeft w:val="0"/>
              <w:marRight w:val="0"/>
              <w:marTop w:val="0"/>
              <w:marBottom w:val="0"/>
              <w:divBdr>
                <w:top w:val="none" w:sz="0" w:space="0" w:color="auto"/>
                <w:left w:val="none" w:sz="0" w:space="0" w:color="auto"/>
                <w:bottom w:val="none" w:sz="0" w:space="0" w:color="auto"/>
                <w:right w:val="none" w:sz="0" w:space="0" w:color="auto"/>
              </w:divBdr>
            </w:div>
          </w:divsChild>
        </w:div>
        <w:div w:id="476916017">
          <w:marLeft w:val="0"/>
          <w:marRight w:val="0"/>
          <w:marTop w:val="0"/>
          <w:marBottom w:val="0"/>
          <w:divBdr>
            <w:top w:val="none" w:sz="0" w:space="0" w:color="auto"/>
            <w:left w:val="none" w:sz="0" w:space="0" w:color="auto"/>
            <w:bottom w:val="none" w:sz="0" w:space="0" w:color="auto"/>
            <w:right w:val="none" w:sz="0" w:space="0" w:color="auto"/>
          </w:divBdr>
          <w:divsChild>
            <w:div w:id="459955187">
              <w:marLeft w:val="0"/>
              <w:marRight w:val="0"/>
              <w:marTop w:val="0"/>
              <w:marBottom w:val="0"/>
              <w:divBdr>
                <w:top w:val="none" w:sz="0" w:space="0" w:color="auto"/>
                <w:left w:val="none" w:sz="0" w:space="0" w:color="auto"/>
                <w:bottom w:val="none" w:sz="0" w:space="0" w:color="auto"/>
                <w:right w:val="none" w:sz="0" w:space="0" w:color="auto"/>
              </w:divBdr>
            </w:div>
          </w:divsChild>
        </w:div>
        <w:div w:id="477958301">
          <w:marLeft w:val="0"/>
          <w:marRight w:val="0"/>
          <w:marTop w:val="0"/>
          <w:marBottom w:val="0"/>
          <w:divBdr>
            <w:top w:val="none" w:sz="0" w:space="0" w:color="auto"/>
            <w:left w:val="none" w:sz="0" w:space="0" w:color="auto"/>
            <w:bottom w:val="none" w:sz="0" w:space="0" w:color="auto"/>
            <w:right w:val="none" w:sz="0" w:space="0" w:color="auto"/>
          </w:divBdr>
          <w:divsChild>
            <w:div w:id="60642541">
              <w:marLeft w:val="0"/>
              <w:marRight w:val="0"/>
              <w:marTop w:val="0"/>
              <w:marBottom w:val="0"/>
              <w:divBdr>
                <w:top w:val="none" w:sz="0" w:space="0" w:color="auto"/>
                <w:left w:val="none" w:sz="0" w:space="0" w:color="auto"/>
                <w:bottom w:val="none" w:sz="0" w:space="0" w:color="auto"/>
                <w:right w:val="none" w:sz="0" w:space="0" w:color="auto"/>
              </w:divBdr>
            </w:div>
          </w:divsChild>
        </w:div>
        <w:div w:id="503785274">
          <w:marLeft w:val="0"/>
          <w:marRight w:val="0"/>
          <w:marTop w:val="0"/>
          <w:marBottom w:val="0"/>
          <w:divBdr>
            <w:top w:val="none" w:sz="0" w:space="0" w:color="auto"/>
            <w:left w:val="none" w:sz="0" w:space="0" w:color="auto"/>
            <w:bottom w:val="none" w:sz="0" w:space="0" w:color="auto"/>
            <w:right w:val="none" w:sz="0" w:space="0" w:color="auto"/>
          </w:divBdr>
          <w:divsChild>
            <w:div w:id="361514820">
              <w:marLeft w:val="0"/>
              <w:marRight w:val="0"/>
              <w:marTop w:val="0"/>
              <w:marBottom w:val="0"/>
              <w:divBdr>
                <w:top w:val="none" w:sz="0" w:space="0" w:color="auto"/>
                <w:left w:val="none" w:sz="0" w:space="0" w:color="auto"/>
                <w:bottom w:val="none" w:sz="0" w:space="0" w:color="auto"/>
                <w:right w:val="none" w:sz="0" w:space="0" w:color="auto"/>
              </w:divBdr>
            </w:div>
          </w:divsChild>
        </w:div>
        <w:div w:id="510225101">
          <w:marLeft w:val="0"/>
          <w:marRight w:val="0"/>
          <w:marTop w:val="0"/>
          <w:marBottom w:val="0"/>
          <w:divBdr>
            <w:top w:val="none" w:sz="0" w:space="0" w:color="auto"/>
            <w:left w:val="none" w:sz="0" w:space="0" w:color="auto"/>
            <w:bottom w:val="none" w:sz="0" w:space="0" w:color="auto"/>
            <w:right w:val="none" w:sz="0" w:space="0" w:color="auto"/>
          </w:divBdr>
          <w:divsChild>
            <w:div w:id="273101625">
              <w:marLeft w:val="0"/>
              <w:marRight w:val="0"/>
              <w:marTop w:val="0"/>
              <w:marBottom w:val="0"/>
              <w:divBdr>
                <w:top w:val="none" w:sz="0" w:space="0" w:color="auto"/>
                <w:left w:val="none" w:sz="0" w:space="0" w:color="auto"/>
                <w:bottom w:val="none" w:sz="0" w:space="0" w:color="auto"/>
                <w:right w:val="none" w:sz="0" w:space="0" w:color="auto"/>
              </w:divBdr>
            </w:div>
          </w:divsChild>
        </w:div>
        <w:div w:id="519926899">
          <w:marLeft w:val="0"/>
          <w:marRight w:val="0"/>
          <w:marTop w:val="0"/>
          <w:marBottom w:val="0"/>
          <w:divBdr>
            <w:top w:val="none" w:sz="0" w:space="0" w:color="auto"/>
            <w:left w:val="none" w:sz="0" w:space="0" w:color="auto"/>
            <w:bottom w:val="none" w:sz="0" w:space="0" w:color="auto"/>
            <w:right w:val="none" w:sz="0" w:space="0" w:color="auto"/>
          </w:divBdr>
          <w:divsChild>
            <w:div w:id="1253315636">
              <w:marLeft w:val="0"/>
              <w:marRight w:val="0"/>
              <w:marTop w:val="0"/>
              <w:marBottom w:val="0"/>
              <w:divBdr>
                <w:top w:val="none" w:sz="0" w:space="0" w:color="auto"/>
                <w:left w:val="none" w:sz="0" w:space="0" w:color="auto"/>
                <w:bottom w:val="none" w:sz="0" w:space="0" w:color="auto"/>
                <w:right w:val="none" w:sz="0" w:space="0" w:color="auto"/>
              </w:divBdr>
            </w:div>
          </w:divsChild>
        </w:div>
        <w:div w:id="544371657">
          <w:marLeft w:val="0"/>
          <w:marRight w:val="0"/>
          <w:marTop w:val="0"/>
          <w:marBottom w:val="0"/>
          <w:divBdr>
            <w:top w:val="none" w:sz="0" w:space="0" w:color="auto"/>
            <w:left w:val="none" w:sz="0" w:space="0" w:color="auto"/>
            <w:bottom w:val="none" w:sz="0" w:space="0" w:color="auto"/>
            <w:right w:val="none" w:sz="0" w:space="0" w:color="auto"/>
          </w:divBdr>
          <w:divsChild>
            <w:div w:id="30113371">
              <w:marLeft w:val="0"/>
              <w:marRight w:val="0"/>
              <w:marTop w:val="0"/>
              <w:marBottom w:val="0"/>
              <w:divBdr>
                <w:top w:val="none" w:sz="0" w:space="0" w:color="auto"/>
                <w:left w:val="none" w:sz="0" w:space="0" w:color="auto"/>
                <w:bottom w:val="none" w:sz="0" w:space="0" w:color="auto"/>
                <w:right w:val="none" w:sz="0" w:space="0" w:color="auto"/>
              </w:divBdr>
            </w:div>
          </w:divsChild>
        </w:div>
        <w:div w:id="559219553">
          <w:marLeft w:val="0"/>
          <w:marRight w:val="0"/>
          <w:marTop w:val="0"/>
          <w:marBottom w:val="0"/>
          <w:divBdr>
            <w:top w:val="none" w:sz="0" w:space="0" w:color="auto"/>
            <w:left w:val="none" w:sz="0" w:space="0" w:color="auto"/>
            <w:bottom w:val="none" w:sz="0" w:space="0" w:color="auto"/>
            <w:right w:val="none" w:sz="0" w:space="0" w:color="auto"/>
          </w:divBdr>
          <w:divsChild>
            <w:div w:id="669605558">
              <w:marLeft w:val="0"/>
              <w:marRight w:val="0"/>
              <w:marTop w:val="0"/>
              <w:marBottom w:val="0"/>
              <w:divBdr>
                <w:top w:val="none" w:sz="0" w:space="0" w:color="auto"/>
                <w:left w:val="none" w:sz="0" w:space="0" w:color="auto"/>
                <w:bottom w:val="none" w:sz="0" w:space="0" w:color="auto"/>
                <w:right w:val="none" w:sz="0" w:space="0" w:color="auto"/>
              </w:divBdr>
            </w:div>
          </w:divsChild>
        </w:div>
        <w:div w:id="626080756">
          <w:marLeft w:val="0"/>
          <w:marRight w:val="0"/>
          <w:marTop w:val="0"/>
          <w:marBottom w:val="0"/>
          <w:divBdr>
            <w:top w:val="none" w:sz="0" w:space="0" w:color="auto"/>
            <w:left w:val="none" w:sz="0" w:space="0" w:color="auto"/>
            <w:bottom w:val="none" w:sz="0" w:space="0" w:color="auto"/>
            <w:right w:val="none" w:sz="0" w:space="0" w:color="auto"/>
          </w:divBdr>
          <w:divsChild>
            <w:div w:id="161092489">
              <w:marLeft w:val="0"/>
              <w:marRight w:val="0"/>
              <w:marTop w:val="0"/>
              <w:marBottom w:val="0"/>
              <w:divBdr>
                <w:top w:val="none" w:sz="0" w:space="0" w:color="auto"/>
                <w:left w:val="none" w:sz="0" w:space="0" w:color="auto"/>
                <w:bottom w:val="none" w:sz="0" w:space="0" w:color="auto"/>
                <w:right w:val="none" w:sz="0" w:space="0" w:color="auto"/>
              </w:divBdr>
            </w:div>
            <w:div w:id="214708521">
              <w:marLeft w:val="0"/>
              <w:marRight w:val="0"/>
              <w:marTop w:val="0"/>
              <w:marBottom w:val="0"/>
              <w:divBdr>
                <w:top w:val="none" w:sz="0" w:space="0" w:color="auto"/>
                <w:left w:val="none" w:sz="0" w:space="0" w:color="auto"/>
                <w:bottom w:val="none" w:sz="0" w:space="0" w:color="auto"/>
                <w:right w:val="none" w:sz="0" w:space="0" w:color="auto"/>
              </w:divBdr>
            </w:div>
            <w:div w:id="2029866891">
              <w:marLeft w:val="0"/>
              <w:marRight w:val="0"/>
              <w:marTop w:val="0"/>
              <w:marBottom w:val="0"/>
              <w:divBdr>
                <w:top w:val="none" w:sz="0" w:space="0" w:color="auto"/>
                <w:left w:val="none" w:sz="0" w:space="0" w:color="auto"/>
                <w:bottom w:val="none" w:sz="0" w:space="0" w:color="auto"/>
                <w:right w:val="none" w:sz="0" w:space="0" w:color="auto"/>
              </w:divBdr>
            </w:div>
          </w:divsChild>
        </w:div>
        <w:div w:id="628249009">
          <w:marLeft w:val="0"/>
          <w:marRight w:val="0"/>
          <w:marTop w:val="0"/>
          <w:marBottom w:val="0"/>
          <w:divBdr>
            <w:top w:val="none" w:sz="0" w:space="0" w:color="auto"/>
            <w:left w:val="none" w:sz="0" w:space="0" w:color="auto"/>
            <w:bottom w:val="none" w:sz="0" w:space="0" w:color="auto"/>
            <w:right w:val="none" w:sz="0" w:space="0" w:color="auto"/>
          </w:divBdr>
          <w:divsChild>
            <w:div w:id="937371658">
              <w:marLeft w:val="0"/>
              <w:marRight w:val="0"/>
              <w:marTop w:val="0"/>
              <w:marBottom w:val="0"/>
              <w:divBdr>
                <w:top w:val="none" w:sz="0" w:space="0" w:color="auto"/>
                <w:left w:val="none" w:sz="0" w:space="0" w:color="auto"/>
                <w:bottom w:val="none" w:sz="0" w:space="0" w:color="auto"/>
                <w:right w:val="none" w:sz="0" w:space="0" w:color="auto"/>
              </w:divBdr>
            </w:div>
          </w:divsChild>
        </w:div>
        <w:div w:id="628706860">
          <w:marLeft w:val="0"/>
          <w:marRight w:val="0"/>
          <w:marTop w:val="0"/>
          <w:marBottom w:val="0"/>
          <w:divBdr>
            <w:top w:val="none" w:sz="0" w:space="0" w:color="auto"/>
            <w:left w:val="none" w:sz="0" w:space="0" w:color="auto"/>
            <w:bottom w:val="none" w:sz="0" w:space="0" w:color="auto"/>
            <w:right w:val="none" w:sz="0" w:space="0" w:color="auto"/>
          </w:divBdr>
          <w:divsChild>
            <w:div w:id="108864472">
              <w:marLeft w:val="0"/>
              <w:marRight w:val="0"/>
              <w:marTop w:val="0"/>
              <w:marBottom w:val="0"/>
              <w:divBdr>
                <w:top w:val="none" w:sz="0" w:space="0" w:color="auto"/>
                <w:left w:val="none" w:sz="0" w:space="0" w:color="auto"/>
                <w:bottom w:val="none" w:sz="0" w:space="0" w:color="auto"/>
                <w:right w:val="none" w:sz="0" w:space="0" w:color="auto"/>
              </w:divBdr>
            </w:div>
          </w:divsChild>
        </w:div>
        <w:div w:id="634143598">
          <w:marLeft w:val="0"/>
          <w:marRight w:val="0"/>
          <w:marTop w:val="0"/>
          <w:marBottom w:val="0"/>
          <w:divBdr>
            <w:top w:val="none" w:sz="0" w:space="0" w:color="auto"/>
            <w:left w:val="none" w:sz="0" w:space="0" w:color="auto"/>
            <w:bottom w:val="none" w:sz="0" w:space="0" w:color="auto"/>
            <w:right w:val="none" w:sz="0" w:space="0" w:color="auto"/>
          </w:divBdr>
          <w:divsChild>
            <w:div w:id="1069228886">
              <w:marLeft w:val="0"/>
              <w:marRight w:val="0"/>
              <w:marTop w:val="0"/>
              <w:marBottom w:val="0"/>
              <w:divBdr>
                <w:top w:val="none" w:sz="0" w:space="0" w:color="auto"/>
                <w:left w:val="none" w:sz="0" w:space="0" w:color="auto"/>
                <w:bottom w:val="none" w:sz="0" w:space="0" w:color="auto"/>
                <w:right w:val="none" w:sz="0" w:space="0" w:color="auto"/>
              </w:divBdr>
            </w:div>
          </w:divsChild>
        </w:div>
        <w:div w:id="638000124">
          <w:marLeft w:val="0"/>
          <w:marRight w:val="0"/>
          <w:marTop w:val="0"/>
          <w:marBottom w:val="0"/>
          <w:divBdr>
            <w:top w:val="none" w:sz="0" w:space="0" w:color="auto"/>
            <w:left w:val="none" w:sz="0" w:space="0" w:color="auto"/>
            <w:bottom w:val="none" w:sz="0" w:space="0" w:color="auto"/>
            <w:right w:val="none" w:sz="0" w:space="0" w:color="auto"/>
          </w:divBdr>
          <w:divsChild>
            <w:div w:id="1098797910">
              <w:marLeft w:val="0"/>
              <w:marRight w:val="0"/>
              <w:marTop w:val="0"/>
              <w:marBottom w:val="0"/>
              <w:divBdr>
                <w:top w:val="none" w:sz="0" w:space="0" w:color="auto"/>
                <w:left w:val="none" w:sz="0" w:space="0" w:color="auto"/>
                <w:bottom w:val="none" w:sz="0" w:space="0" w:color="auto"/>
                <w:right w:val="none" w:sz="0" w:space="0" w:color="auto"/>
              </w:divBdr>
            </w:div>
          </w:divsChild>
        </w:div>
        <w:div w:id="641737759">
          <w:marLeft w:val="0"/>
          <w:marRight w:val="0"/>
          <w:marTop w:val="0"/>
          <w:marBottom w:val="0"/>
          <w:divBdr>
            <w:top w:val="none" w:sz="0" w:space="0" w:color="auto"/>
            <w:left w:val="none" w:sz="0" w:space="0" w:color="auto"/>
            <w:bottom w:val="none" w:sz="0" w:space="0" w:color="auto"/>
            <w:right w:val="none" w:sz="0" w:space="0" w:color="auto"/>
          </w:divBdr>
          <w:divsChild>
            <w:div w:id="1657995412">
              <w:marLeft w:val="0"/>
              <w:marRight w:val="0"/>
              <w:marTop w:val="0"/>
              <w:marBottom w:val="0"/>
              <w:divBdr>
                <w:top w:val="none" w:sz="0" w:space="0" w:color="auto"/>
                <w:left w:val="none" w:sz="0" w:space="0" w:color="auto"/>
                <w:bottom w:val="none" w:sz="0" w:space="0" w:color="auto"/>
                <w:right w:val="none" w:sz="0" w:space="0" w:color="auto"/>
              </w:divBdr>
            </w:div>
          </w:divsChild>
        </w:div>
        <w:div w:id="654604002">
          <w:marLeft w:val="0"/>
          <w:marRight w:val="0"/>
          <w:marTop w:val="0"/>
          <w:marBottom w:val="0"/>
          <w:divBdr>
            <w:top w:val="none" w:sz="0" w:space="0" w:color="auto"/>
            <w:left w:val="none" w:sz="0" w:space="0" w:color="auto"/>
            <w:bottom w:val="none" w:sz="0" w:space="0" w:color="auto"/>
            <w:right w:val="none" w:sz="0" w:space="0" w:color="auto"/>
          </w:divBdr>
          <w:divsChild>
            <w:div w:id="1938175674">
              <w:marLeft w:val="0"/>
              <w:marRight w:val="0"/>
              <w:marTop w:val="0"/>
              <w:marBottom w:val="0"/>
              <w:divBdr>
                <w:top w:val="none" w:sz="0" w:space="0" w:color="auto"/>
                <w:left w:val="none" w:sz="0" w:space="0" w:color="auto"/>
                <w:bottom w:val="none" w:sz="0" w:space="0" w:color="auto"/>
                <w:right w:val="none" w:sz="0" w:space="0" w:color="auto"/>
              </w:divBdr>
            </w:div>
          </w:divsChild>
        </w:div>
        <w:div w:id="655887097">
          <w:marLeft w:val="0"/>
          <w:marRight w:val="0"/>
          <w:marTop w:val="0"/>
          <w:marBottom w:val="0"/>
          <w:divBdr>
            <w:top w:val="none" w:sz="0" w:space="0" w:color="auto"/>
            <w:left w:val="none" w:sz="0" w:space="0" w:color="auto"/>
            <w:bottom w:val="none" w:sz="0" w:space="0" w:color="auto"/>
            <w:right w:val="none" w:sz="0" w:space="0" w:color="auto"/>
          </w:divBdr>
          <w:divsChild>
            <w:div w:id="24597130">
              <w:marLeft w:val="0"/>
              <w:marRight w:val="0"/>
              <w:marTop w:val="0"/>
              <w:marBottom w:val="0"/>
              <w:divBdr>
                <w:top w:val="none" w:sz="0" w:space="0" w:color="auto"/>
                <w:left w:val="none" w:sz="0" w:space="0" w:color="auto"/>
                <w:bottom w:val="none" w:sz="0" w:space="0" w:color="auto"/>
                <w:right w:val="none" w:sz="0" w:space="0" w:color="auto"/>
              </w:divBdr>
            </w:div>
          </w:divsChild>
        </w:div>
        <w:div w:id="655958410">
          <w:marLeft w:val="0"/>
          <w:marRight w:val="0"/>
          <w:marTop w:val="0"/>
          <w:marBottom w:val="0"/>
          <w:divBdr>
            <w:top w:val="none" w:sz="0" w:space="0" w:color="auto"/>
            <w:left w:val="none" w:sz="0" w:space="0" w:color="auto"/>
            <w:bottom w:val="none" w:sz="0" w:space="0" w:color="auto"/>
            <w:right w:val="none" w:sz="0" w:space="0" w:color="auto"/>
          </w:divBdr>
          <w:divsChild>
            <w:div w:id="150753593">
              <w:marLeft w:val="0"/>
              <w:marRight w:val="0"/>
              <w:marTop w:val="0"/>
              <w:marBottom w:val="0"/>
              <w:divBdr>
                <w:top w:val="none" w:sz="0" w:space="0" w:color="auto"/>
                <w:left w:val="none" w:sz="0" w:space="0" w:color="auto"/>
                <w:bottom w:val="none" w:sz="0" w:space="0" w:color="auto"/>
                <w:right w:val="none" w:sz="0" w:space="0" w:color="auto"/>
              </w:divBdr>
            </w:div>
          </w:divsChild>
        </w:div>
        <w:div w:id="670834574">
          <w:marLeft w:val="0"/>
          <w:marRight w:val="0"/>
          <w:marTop w:val="0"/>
          <w:marBottom w:val="0"/>
          <w:divBdr>
            <w:top w:val="none" w:sz="0" w:space="0" w:color="auto"/>
            <w:left w:val="none" w:sz="0" w:space="0" w:color="auto"/>
            <w:bottom w:val="none" w:sz="0" w:space="0" w:color="auto"/>
            <w:right w:val="none" w:sz="0" w:space="0" w:color="auto"/>
          </w:divBdr>
          <w:divsChild>
            <w:div w:id="470636014">
              <w:marLeft w:val="0"/>
              <w:marRight w:val="0"/>
              <w:marTop w:val="0"/>
              <w:marBottom w:val="0"/>
              <w:divBdr>
                <w:top w:val="none" w:sz="0" w:space="0" w:color="auto"/>
                <w:left w:val="none" w:sz="0" w:space="0" w:color="auto"/>
                <w:bottom w:val="none" w:sz="0" w:space="0" w:color="auto"/>
                <w:right w:val="none" w:sz="0" w:space="0" w:color="auto"/>
              </w:divBdr>
            </w:div>
          </w:divsChild>
        </w:div>
        <w:div w:id="674575186">
          <w:marLeft w:val="0"/>
          <w:marRight w:val="0"/>
          <w:marTop w:val="0"/>
          <w:marBottom w:val="0"/>
          <w:divBdr>
            <w:top w:val="none" w:sz="0" w:space="0" w:color="auto"/>
            <w:left w:val="none" w:sz="0" w:space="0" w:color="auto"/>
            <w:bottom w:val="none" w:sz="0" w:space="0" w:color="auto"/>
            <w:right w:val="none" w:sz="0" w:space="0" w:color="auto"/>
          </w:divBdr>
          <w:divsChild>
            <w:div w:id="1962565269">
              <w:marLeft w:val="0"/>
              <w:marRight w:val="0"/>
              <w:marTop w:val="0"/>
              <w:marBottom w:val="0"/>
              <w:divBdr>
                <w:top w:val="none" w:sz="0" w:space="0" w:color="auto"/>
                <w:left w:val="none" w:sz="0" w:space="0" w:color="auto"/>
                <w:bottom w:val="none" w:sz="0" w:space="0" w:color="auto"/>
                <w:right w:val="none" w:sz="0" w:space="0" w:color="auto"/>
              </w:divBdr>
            </w:div>
          </w:divsChild>
        </w:div>
        <w:div w:id="684746307">
          <w:marLeft w:val="0"/>
          <w:marRight w:val="0"/>
          <w:marTop w:val="0"/>
          <w:marBottom w:val="0"/>
          <w:divBdr>
            <w:top w:val="none" w:sz="0" w:space="0" w:color="auto"/>
            <w:left w:val="none" w:sz="0" w:space="0" w:color="auto"/>
            <w:bottom w:val="none" w:sz="0" w:space="0" w:color="auto"/>
            <w:right w:val="none" w:sz="0" w:space="0" w:color="auto"/>
          </w:divBdr>
          <w:divsChild>
            <w:div w:id="842545704">
              <w:marLeft w:val="0"/>
              <w:marRight w:val="0"/>
              <w:marTop w:val="0"/>
              <w:marBottom w:val="0"/>
              <w:divBdr>
                <w:top w:val="none" w:sz="0" w:space="0" w:color="auto"/>
                <w:left w:val="none" w:sz="0" w:space="0" w:color="auto"/>
                <w:bottom w:val="none" w:sz="0" w:space="0" w:color="auto"/>
                <w:right w:val="none" w:sz="0" w:space="0" w:color="auto"/>
              </w:divBdr>
            </w:div>
          </w:divsChild>
        </w:div>
        <w:div w:id="713820171">
          <w:marLeft w:val="0"/>
          <w:marRight w:val="0"/>
          <w:marTop w:val="0"/>
          <w:marBottom w:val="0"/>
          <w:divBdr>
            <w:top w:val="none" w:sz="0" w:space="0" w:color="auto"/>
            <w:left w:val="none" w:sz="0" w:space="0" w:color="auto"/>
            <w:bottom w:val="none" w:sz="0" w:space="0" w:color="auto"/>
            <w:right w:val="none" w:sz="0" w:space="0" w:color="auto"/>
          </w:divBdr>
          <w:divsChild>
            <w:div w:id="101077372">
              <w:marLeft w:val="0"/>
              <w:marRight w:val="0"/>
              <w:marTop w:val="0"/>
              <w:marBottom w:val="0"/>
              <w:divBdr>
                <w:top w:val="none" w:sz="0" w:space="0" w:color="auto"/>
                <w:left w:val="none" w:sz="0" w:space="0" w:color="auto"/>
                <w:bottom w:val="none" w:sz="0" w:space="0" w:color="auto"/>
                <w:right w:val="none" w:sz="0" w:space="0" w:color="auto"/>
              </w:divBdr>
            </w:div>
          </w:divsChild>
        </w:div>
        <w:div w:id="750126787">
          <w:marLeft w:val="0"/>
          <w:marRight w:val="0"/>
          <w:marTop w:val="0"/>
          <w:marBottom w:val="0"/>
          <w:divBdr>
            <w:top w:val="none" w:sz="0" w:space="0" w:color="auto"/>
            <w:left w:val="none" w:sz="0" w:space="0" w:color="auto"/>
            <w:bottom w:val="none" w:sz="0" w:space="0" w:color="auto"/>
            <w:right w:val="none" w:sz="0" w:space="0" w:color="auto"/>
          </w:divBdr>
          <w:divsChild>
            <w:div w:id="1298876182">
              <w:marLeft w:val="0"/>
              <w:marRight w:val="0"/>
              <w:marTop w:val="0"/>
              <w:marBottom w:val="0"/>
              <w:divBdr>
                <w:top w:val="none" w:sz="0" w:space="0" w:color="auto"/>
                <w:left w:val="none" w:sz="0" w:space="0" w:color="auto"/>
                <w:bottom w:val="none" w:sz="0" w:space="0" w:color="auto"/>
                <w:right w:val="none" w:sz="0" w:space="0" w:color="auto"/>
              </w:divBdr>
            </w:div>
          </w:divsChild>
        </w:div>
        <w:div w:id="752169696">
          <w:marLeft w:val="0"/>
          <w:marRight w:val="0"/>
          <w:marTop w:val="0"/>
          <w:marBottom w:val="0"/>
          <w:divBdr>
            <w:top w:val="none" w:sz="0" w:space="0" w:color="auto"/>
            <w:left w:val="none" w:sz="0" w:space="0" w:color="auto"/>
            <w:bottom w:val="none" w:sz="0" w:space="0" w:color="auto"/>
            <w:right w:val="none" w:sz="0" w:space="0" w:color="auto"/>
          </w:divBdr>
          <w:divsChild>
            <w:div w:id="1358510218">
              <w:marLeft w:val="0"/>
              <w:marRight w:val="0"/>
              <w:marTop w:val="0"/>
              <w:marBottom w:val="0"/>
              <w:divBdr>
                <w:top w:val="none" w:sz="0" w:space="0" w:color="auto"/>
                <w:left w:val="none" w:sz="0" w:space="0" w:color="auto"/>
                <w:bottom w:val="none" w:sz="0" w:space="0" w:color="auto"/>
                <w:right w:val="none" w:sz="0" w:space="0" w:color="auto"/>
              </w:divBdr>
            </w:div>
          </w:divsChild>
        </w:div>
        <w:div w:id="775366538">
          <w:marLeft w:val="0"/>
          <w:marRight w:val="0"/>
          <w:marTop w:val="0"/>
          <w:marBottom w:val="0"/>
          <w:divBdr>
            <w:top w:val="none" w:sz="0" w:space="0" w:color="auto"/>
            <w:left w:val="none" w:sz="0" w:space="0" w:color="auto"/>
            <w:bottom w:val="none" w:sz="0" w:space="0" w:color="auto"/>
            <w:right w:val="none" w:sz="0" w:space="0" w:color="auto"/>
          </w:divBdr>
          <w:divsChild>
            <w:div w:id="960646120">
              <w:marLeft w:val="0"/>
              <w:marRight w:val="0"/>
              <w:marTop w:val="0"/>
              <w:marBottom w:val="0"/>
              <w:divBdr>
                <w:top w:val="none" w:sz="0" w:space="0" w:color="auto"/>
                <w:left w:val="none" w:sz="0" w:space="0" w:color="auto"/>
                <w:bottom w:val="none" w:sz="0" w:space="0" w:color="auto"/>
                <w:right w:val="none" w:sz="0" w:space="0" w:color="auto"/>
              </w:divBdr>
            </w:div>
          </w:divsChild>
        </w:div>
        <w:div w:id="786922991">
          <w:marLeft w:val="0"/>
          <w:marRight w:val="0"/>
          <w:marTop w:val="0"/>
          <w:marBottom w:val="0"/>
          <w:divBdr>
            <w:top w:val="none" w:sz="0" w:space="0" w:color="auto"/>
            <w:left w:val="none" w:sz="0" w:space="0" w:color="auto"/>
            <w:bottom w:val="none" w:sz="0" w:space="0" w:color="auto"/>
            <w:right w:val="none" w:sz="0" w:space="0" w:color="auto"/>
          </w:divBdr>
          <w:divsChild>
            <w:div w:id="611016442">
              <w:marLeft w:val="0"/>
              <w:marRight w:val="0"/>
              <w:marTop w:val="0"/>
              <w:marBottom w:val="0"/>
              <w:divBdr>
                <w:top w:val="none" w:sz="0" w:space="0" w:color="auto"/>
                <w:left w:val="none" w:sz="0" w:space="0" w:color="auto"/>
                <w:bottom w:val="none" w:sz="0" w:space="0" w:color="auto"/>
                <w:right w:val="none" w:sz="0" w:space="0" w:color="auto"/>
              </w:divBdr>
            </w:div>
          </w:divsChild>
        </w:div>
        <w:div w:id="789856167">
          <w:marLeft w:val="0"/>
          <w:marRight w:val="0"/>
          <w:marTop w:val="0"/>
          <w:marBottom w:val="0"/>
          <w:divBdr>
            <w:top w:val="none" w:sz="0" w:space="0" w:color="auto"/>
            <w:left w:val="none" w:sz="0" w:space="0" w:color="auto"/>
            <w:bottom w:val="none" w:sz="0" w:space="0" w:color="auto"/>
            <w:right w:val="none" w:sz="0" w:space="0" w:color="auto"/>
          </w:divBdr>
          <w:divsChild>
            <w:div w:id="1735348147">
              <w:marLeft w:val="0"/>
              <w:marRight w:val="0"/>
              <w:marTop w:val="0"/>
              <w:marBottom w:val="0"/>
              <w:divBdr>
                <w:top w:val="none" w:sz="0" w:space="0" w:color="auto"/>
                <w:left w:val="none" w:sz="0" w:space="0" w:color="auto"/>
                <w:bottom w:val="none" w:sz="0" w:space="0" w:color="auto"/>
                <w:right w:val="none" w:sz="0" w:space="0" w:color="auto"/>
              </w:divBdr>
            </w:div>
          </w:divsChild>
        </w:div>
        <w:div w:id="800659643">
          <w:marLeft w:val="0"/>
          <w:marRight w:val="0"/>
          <w:marTop w:val="0"/>
          <w:marBottom w:val="0"/>
          <w:divBdr>
            <w:top w:val="none" w:sz="0" w:space="0" w:color="auto"/>
            <w:left w:val="none" w:sz="0" w:space="0" w:color="auto"/>
            <w:bottom w:val="none" w:sz="0" w:space="0" w:color="auto"/>
            <w:right w:val="none" w:sz="0" w:space="0" w:color="auto"/>
          </w:divBdr>
          <w:divsChild>
            <w:div w:id="828442862">
              <w:marLeft w:val="0"/>
              <w:marRight w:val="0"/>
              <w:marTop w:val="0"/>
              <w:marBottom w:val="0"/>
              <w:divBdr>
                <w:top w:val="none" w:sz="0" w:space="0" w:color="auto"/>
                <w:left w:val="none" w:sz="0" w:space="0" w:color="auto"/>
                <w:bottom w:val="none" w:sz="0" w:space="0" w:color="auto"/>
                <w:right w:val="none" w:sz="0" w:space="0" w:color="auto"/>
              </w:divBdr>
            </w:div>
          </w:divsChild>
        </w:div>
        <w:div w:id="831070915">
          <w:marLeft w:val="0"/>
          <w:marRight w:val="0"/>
          <w:marTop w:val="0"/>
          <w:marBottom w:val="0"/>
          <w:divBdr>
            <w:top w:val="none" w:sz="0" w:space="0" w:color="auto"/>
            <w:left w:val="none" w:sz="0" w:space="0" w:color="auto"/>
            <w:bottom w:val="none" w:sz="0" w:space="0" w:color="auto"/>
            <w:right w:val="none" w:sz="0" w:space="0" w:color="auto"/>
          </w:divBdr>
          <w:divsChild>
            <w:div w:id="1830292375">
              <w:marLeft w:val="0"/>
              <w:marRight w:val="0"/>
              <w:marTop w:val="0"/>
              <w:marBottom w:val="0"/>
              <w:divBdr>
                <w:top w:val="none" w:sz="0" w:space="0" w:color="auto"/>
                <w:left w:val="none" w:sz="0" w:space="0" w:color="auto"/>
                <w:bottom w:val="none" w:sz="0" w:space="0" w:color="auto"/>
                <w:right w:val="none" w:sz="0" w:space="0" w:color="auto"/>
              </w:divBdr>
            </w:div>
          </w:divsChild>
        </w:div>
        <w:div w:id="837115558">
          <w:marLeft w:val="0"/>
          <w:marRight w:val="0"/>
          <w:marTop w:val="0"/>
          <w:marBottom w:val="0"/>
          <w:divBdr>
            <w:top w:val="none" w:sz="0" w:space="0" w:color="auto"/>
            <w:left w:val="none" w:sz="0" w:space="0" w:color="auto"/>
            <w:bottom w:val="none" w:sz="0" w:space="0" w:color="auto"/>
            <w:right w:val="none" w:sz="0" w:space="0" w:color="auto"/>
          </w:divBdr>
          <w:divsChild>
            <w:div w:id="1219702004">
              <w:marLeft w:val="0"/>
              <w:marRight w:val="0"/>
              <w:marTop w:val="0"/>
              <w:marBottom w:val="0"/>
              <w:divBdr>
                <w:top w:val="none" w:sz="0" w:space="0" w:color="auto"/>
                <w:left w:val="none" w:sz="0" w:space="0" w:color="auto"/>
                <w:bottom w:val="none" w:sz="0" w:space="0" w:color="auto"/>
                <w:right w:val="none" w:sz="0" w:space="0" w:color="auto"/>
              </w:divBdr>
            </w:div>
          </w:divsChild>
        </w:div>
        <w:div w:id="843280557">
          <w:marLeft w:val="0"/>
          <w:marRight w:val="0"/>
          <w:marTop w:val="0"/>
          <w:marBottom w:val="0"/>
          <w:divBdr>
            <w:top w:val="none" w:sz="0" w:space="0" w:color="auto"/>
            <w:left w:val="none" w:sz="0" w:space="0" w:color="auto"/>
            <w:bottom w:val="none" w:sz="0" w:space="0" w:color="auto"/>
            <w:right w:val="none" w:sz="0" w:space="0" w:color="auto"/>
          </w:divBdr>
          <w:divsChild>
            <w:div w:id="1278832035">
              <w:marLeft w:val="0"/>
              <w:marRight w:val="0"/>
              <w:marTop w:val="0"/>
              <w:marBottom w:val="0"/>
              <w:divBdr>
                <w:top w:val="none" w:sz="0" w:space="0" w:color="auto"/>
                <w:left w:val="none" w:sz="0" w:space="0" w:color="auto"/>
                <w:bottom w:val="none" w:sz="0" w:space="0" w:color="auto"/>
                <w:right w:val="none" w:sz="0" w:space="0" w:color="auto"/>
              </w:divBdr>
            </w:div>
          </w:divsChild>
        </w:div>
        <w:div w:id="851530660">
          <w:marLeft w:val="0"/>
          <w:marRight w:val="0"/>
          <w:marTop w:val="0"/>
          <w:marBottom w:val="0"/>
          <w:divBdr>
            <w:top w:val="none" w:sz="0" w:space="0" w:color="auto"/>
            <w:left w:val="none" w:sz="0" w:space="0" w:color="auto"/>
            <w:bottom w:val="none" w:sz="0" w:space="0" w:color="auto"/>
            <w:right w:val="none" w:sz="0" w:space="0" w:color="auto"/>
          </w:divBdr>
          <w:divsChild>
            <w:div w:id="1112867104">
              <w:marLeft w:val="0"/>
              <w:marRight w:val="0"/>
              <w:marTop w:val="0"/>
              <w:marBottom w:val="0"/>
              <w:divBdr>
                <w:top w:val="none" w:sz="0" w:space="0" w:color="auto"/>
                <w:left w:val="none" w:sz="0" w:space="0" w:color="auto"/>
                <w:bottom w:val="none" w:sz="0" w:space="0" w:color="auto"/>
                <w:right w:val="none" w:sz="0" w:space="0" w:color="auto"/>
              </w:divBdr>
            </w:div>
          </w:divsChild>
        </w:div>
        <w:div w:id="859783192">
          <w:marLeft w:val="0"/>
          <w:marRight w:val="0"/>
          <w:marTop w:val="0"/>
          <w:marBottom w:val="0"/>
          <w:divBdr>
            <w:top w:val="none" w:sz="0" w:space="0" w:color="auto"/>
            <w:left w:val="none" w:sz="0" w:space="0" w:color="auto"/>
            <w:bottom w:val="none" w:sz="0" w:space="0" w:color="auto"/>
            <w:right w:val="none" w:sz="0" w:space="0" w:color="auto"/>
          </w:divBdr>
          <w:divsChild>
            <w:div w:id="824973268">
              <w:marLeft w:val="0"/>
              <w:marRight w:val="0"/>
              <w:marTop w:val="0"/>
              <w:marBottom w:val="0"/>
              <w:divBdr>
                <w:top w:val="none" w:sz="0" w:space="0" w:color="auto"/>
                <w:left w:val="none" w:sz="0" w:space="0" w:color="auto"/>
                <w:bottom w:val="none" w:sz="0" w:space="0" w:color="auto"/>
                <w:right w:val="none" w:sz="0" w:space="0" w:color="auto"/>
              </w:divBdr>
            </w:div>
          </w:divsChild>
        </w:div>
        <w:div w:id="866330396">
          <w:marLeft w:val="0"/>
          <w:marRight w:val="0"/>
          <w:marTop w:val="0"/>
          <w:marBottom w:val="0"/>
          <w:divBdr>
            <w:top w:val="none" w:sz="0" w:space="0" w:color="auto"/>
            <w:left w:val="none" w:sz="0" w:space="0" w:color="auto"/>
            <w:bottom w:val="none" w:sz="0" w:space="0" w:color="auto"/>
            <w:right w:val="none" w:sz="0" w:space="0" w:color="auto"/>
          </w:divBdr>
          <w:divsChild>
            <w:div w:id="130363383">
              <w:marLeft w:val="0"/>
              <w:marRight w:val="0"/>
              <w:marTop w:val="0"/>
              <w:marBottom w:val="0"/>
              <w:divBdr>
                <w:top w:val="none" w:sz="0" w:space="0" w:color="auto"/>
                <w:left w:val="none" w:sz="0" w:space="0" w:color="auto"/>
                <w:bottom w:val="none" w:sz="0" w:space="0" w:color="auto"/>
                <w:right w:val="none" w:sz="0" w:space="0" w:color="auto"/>
              </w:divBdr>
            </w:div>
          </w:divsChild>
        </w:div>
        <w:div w:id="866523825">
          <w:marLeft w:val="0"/>
          <w:marRight w:val="0"/>
          <w:marTop w:val="0"/>
          <w:marBottom w:val="0"/>
          <w:divBdr>
            <w:top w:val="none" w:sz="0" w:space="0" w:color="auto"/>
            <w:left w:val="none" w:sz="0" w:space="0" w:color="auto"/>
            <w:bottom w:val="none" w:sz="0" w:space="0" w:color="auto"/>
            <w:right w:val="none" w:sz="0" w:space="0" w:color="auto"/>
          </w:divBdr>
          <w:divsChild>
            <w:div w:id="1203135486">
              <w:marLeft w:val="0"/>
              <w:marRight w:val="0"/>
              <w:marTop w:val="0"/>
              <w:marBottom w:val="0"/>
              <w:divBdr>
                <w:top w:val="none" w:sz="0" w:space="0" w:color="auto"/>
                <w:left w:val="none" w:sz="0" w:space="0" w:color="auto"/>
                <w:bottom w:val="none" w:sz="0" w:space="0" w:color="auto"/>
                <w:right w:val="none" w:sz="0" w:space="0" w:color="auto"/>
              </w:divBdr>
            </w:div>
          </w:divsChild>
        </w:div>
        <w:div w:id="878517545">
          <w:marLeft w:val="0"/>
          <w:marRight w:val="0"/>
          <w:marTop w:val="0"/>
          <w:marBottom w:val="0"/>
          <w:divBdr>
            <w:top w:val="none" w:sz="0" w:space="0" w:color="auto"/>
            <w:left w:val="none" w:sz="0" w:space="0" w:color="auto"/>
            <w:bottom w:val="none" w:sz="0" w:space="0" w:color="auto"/>
            <w:right w:val="none" w:sz="0" w:space="0" w:color="auto"/>
          </w:divBdr>
          <w:divsChild>
            <w:div w:id="1912617315">
              <w:marLeft w:val="0"/>
              <w:marRight w:val="0"/>
              <w:marTop w:val="0"/>
              <w:marBottom w:val="0"/>
              <w:divBdr>
                <w:top w:val="none" w:sz="0" w:space="0" w:color="auto"/>
                <w:left w:val="none" w:sz="0" w:space="0" w:color="auto"/>
                <w:bottom w:val="none" w:sz="0" w:space="0" w:color="auto"/>
                <w:right w:val="none" w:sz="0" w:space="0" w:color="auto"/>
              </w:divBdr>
            </w:div>
          </w:divsChild>
        </w:div>
        <w:div w:id="889346547">
          <w:marLeft w:val="0"/>
          <w:marRight w:val="0"/>
          <w:marTop w:val="0"/>
          <w:marBottom w:val="0"/>
          <w:divBdr>
            <w:top w:val="none" w:sz="0" w:space="0" w:color="auto"/>
            <w:left w:val="none" w:sz="0" w:space="0" w:color="auto"/>
            <w:bottom w:val="none" w:sz="0" w:space="0" w:color="auto"/>
            <w:right w:val="none" w:sz="0" w:space="0" w:color="auto"/>
          </w:divBdr>
          <w:divsChild>
            <w:div w:id="57020902">
              <w:marLeft w:val="0"/>
              <w:marRight w:val="0"/>
              <w:marTop w:val="0"/>
              <w:marBottom w:val="0"/>
              <w:divBdr>
                <w:top w:val="none" w:sz="0" w:space="0" w:color="auto"/>
                <w:left w:val="none" w:sz="0" w:space="0" w:color="auto"/>
                <w:bottom w:val="none" w:sz="0" w:space="0" w:color="auto"/>
                <w:right w:val="none" w:sz="0" w:space="0" w:color="auto"/>
              </w:divBdr>
            </w:div>
          </w:divsChild>
        </w:div>
        <w:div w:id="901057778">
          <w:marLeft w:val="0"/>
          <w:marRight w:val="0"/>
          <w:marTop w:val="0"/>
          <w:marBottom w:val="0"/>
          <w:divBdr>
            <w:top w:val="none" w:sz="0" w:space="0" w:color="auto"/>
            <w:left w:val="none" w:sz="0" w:space="0" w:color="auto"/>
            <w:bottom w:val="none" w:sz="0" w:space="0" w:color="auto"/>
            <w:right w:val="none" w:sz="0" w:space="0" w:color="auto"/>
          </w:divBdr>
          <w:divsChild>
            <w:div w:id="1432507332">
              <w:marLeft w:val="0"/>
              <w:marRight w:val="0"/>
              <w:marTop w:val="0"/>
              <w:marBottom w:val="0"/>
              <w:divBdr>
                <w:top w:val="none" w:sz="0" w:space="0" w:color="auto"/>
                <w:left w:val="none" w:sz="0" w:space="0" w:color="auto"/>
                <w:bottom w:val="none" w:sz="0" w:space="0" w:color="auto"/>
                <w:right w:val="none" w:sz="0" w:space="0" w:color="auto"/>
              </w:divBdr>
            </w:div>
          </w:divsChild>
        </w:div>
        <w:div w:id="903949708">
          <w:marLeft w:val="0"/>
          <w:marRight w:val="0"/>
          <w:marTop w:val="0"/>
          <w:marBottom w:val="0"/>
          <w:divBdr>
            <w:top w:val="none" w:sz="0" w:space="0" w:color="auto"/>
            <w:left w:val="none" w:sz="0" w:space="0" w:color="auto"/>
            <w:bottom w:val="none" w:sz="0" w:space="0" w:color="auto"/>
            <w:right w:val="none" w:sz="0" w:space="0" w:color="auto"/>
          </w:divBdr>
          <w:divsChild>
            <w:div w:id="1616211336">
              <w:marLeft w:val="0"/>
              <w:marRight w:val="0"/>
              <w:marTop w:val="0"/>
              <w:marBottom w:val="0"/>
              <w:divBdr>
                <w:top w:val="none" w:sz="0" w:space="0" w:color="auto"/>
                <w:left w:val="none" w:sz="0" w:space="0" w:color="auto"/>
                <w:bottom w:val="none" w:sz="0" w:space="0" w:color="auto"/>
                <w:right w:val="none" w:sz="0" w:space="0" w:color="auto"/>
              </w:divBdr>
            </w:div>
          </w:divsChild>
        </w:div>
        <w:div w:id="906767255">
          <w:marLeft w:val="0"/>
          <w:marRight w:val="0"/>
          <w:marTop w:val="0"/>
          <w:marBottom w:val="0"/>
          <w:divBdr>
            <w:top w:val="none" w:sz="0" w:space="0" w:color="auto"/>
            <w:left w:val="none" w:sz="0" w:space="0" w:color="auto"/>
            <w:bottom w:val="none" w:sz="0" w:space="0" w:color="auto"/>
            <w:right w:val="none" w:sz="0" w:space="0" w:color="auto"/>
          </w:divBdr>
          <w:divsChild>
            <w:div w:id="937981686">
              <w:marLeft w:val="0"/>
              <w:marRight w:val="0"/>
              <w:marTop w:val="0"/>
              <w:marBottom w:val="0"/>
              <w:divBdr>
                <w:top w:val="none" w:sz="0" w:space="0" w:color="auto"/>
                <w:left w:val="none" w:sz="0" w:space="0" w:color="auto"/>
                <w:bottom w:val="none" w:sz="0" w:space="0" w:color="auto"/>
                <w:right w:val="none" w:sz="0" w:space="0" w:color="auto"/>
              </w:divBdr>
            </w:div>
            <w:div w:id="1946112200">
              <w:marLeft w:val="0"/>
              <w:marRight w:val="0"/>
              <w:marTop w:val="0"/>
              <w:marBottom w:val="0"/>
              <w:divBdr>
                <w:top w:val="none" w:sz="0" w:space="0" w:color="auto"/>
                <w:left w:val="none" w:sz="0" w:space="0" w:color="auto"/>
                <w:bottom w:val="none" w:sz="0" w:space="0" w:color="auto"/>
                <w:right w:val="none" w:sz="0" w:space="0" w:color="auto"/>
              </w:divBdr>
            </w:div>
          </w:divsChild>
        </w:div>
        <w:div w:id="924219660">
          <w:marLeft w:val="0"/>
          <w:marRight w:val="0"/>
          <w:marTop w:val="0"/>
          <w:marBottom w:val="0"/>
          <w:divBdr>
            <w:top w:val="none" w:sz="0" w:space="0" w:color="auto"/>
            <w:left w:val="none" w:sz="0" w:space="0" w:color="auto"/>
            <w:bottom w:val="none" w:sz="0" w:space="0" w:color="auto"/>
            <w:right w:val="none" w:sz="0" w:space="0" w:color="auto"/>
          </w:divBdr>
          <w:divsChild>
            <w:div w:id="732774356">
              <w:marLeft w:val="0"/>
              <w:marRight w:val="0"/>
              <w:marTop w:val="0"/>
              <w:marBottom w:val="0"/>
              <w:divBdr>
                <w:top w:val="none" w:sz="0" w:space="0" w:color="auto"/>
                <w:left w:val="none" w:sz="0" w:space="0" w:color="auto"/>
                <w:bottom w:val="none" w:sz="0" w:space="0" w:color="auto"/>
                <w:right w:val="none" w:sz="0" w:space="0" w:color="auto"/>
              </w:divBdr>
            </w:div>
          </w:divsChild>
        </w:div>
        <w:div w:id="932056954">
          <w:marLeft w:val="0"/>
          <w:marRight w:val="0"/>
          <w:marTop w:val="0"/>
          <w:marBottom w:val="0"/>
          <w:divBdr>
            <w:top w:val="none" w:sz="0" w:space="0" w:color="auto"/>
            <w:left w:val="none" w:sz="0" w:space="0" w:color="auto"/>
            <w:bottom w:val="none" w:sz="0" w:space="0" w:color="auto"/>
            <w:right w:val="none" w:sz="0" w:space="0" w:color="auto"/>
          </w:divBdr>
          <w:divsChild>
            <w:div w:id="1300377705">
              <w:marLeft w:val="0"/>
              <w:marRight w:val="0"/>
              <w:marTop w:val="0"/>
              <w:marBottom w:val="0"/>
              <w:divBdr>
                <w:top w:val="none" w:sz="0" w:space="0" w:color="auto"/>
                <w:left w:val="none" w:sz="0" w:space="0" w:color="auto"/>
                <w:bottom w:val="none" w:sz="0" w:space="0" w:color="auto"/>
                <w:right w:val="none" w:sz="0" w:space="0" w:color="auto"/>
              </w:divBdr>
            </w:div>
          </w:divsChild>
        </w:div>
        <w:div w:id="939415998">
          <w:marLeft w:val="0"/>
          <w:marRight w:val="0"/>
          <w:marTop w:val="0"/>
          <w:marBottom w:val="0"/>
          <w:divBdr>
            <w:top w:val="none" w:sz="0" w:space="0" w:color="auto"/>
            <w:left w:val="none" w:sz="0" w:space="0" w:color="auto"/>
            <w:bottom w:val="none" w:sz="0" w:space="0" w:color="auto"/>
            <w:right w:val="none" w:sz="0" w:space="0" w:color="auto"/>
          </w:divBdr>
          <w:divsChild>
            <w:div w:id="1923028298">
              <w:marLeft w:val="0"/>
              <w:marRight w:val="0"/>
              <w:marTop w:val="0"/>
              <w:marBottom w:val="0"/>
              <w:divBdr>
                <w:top w:val="none" w:sz="0" w:space="0" w:color="auto"/>
                <w:left w:val="none" w:sz="0" w:space="0" w:color="auto"/>
                <w:bottom w:val="none" w:sz="0" w:space="0" w:color="auto"/>
                <w:right w:val="none" w:sz="0" w:space="0" w:color="auto"/>
              </w:divBdr>
            </w:div>
          </w:divsChild>
        </w:div>
        <w:div w:id="940719215">
          <w:marLeft w:val="0"/>
          <w:marRight w:val="0"/>
          <w:marTop w:val="0"/>
          <w:marBottom w:val="0"/>
          <w:divBdr>
            <w:top w:val="none" w:sz="0" w:space="0" w:color="auto"/>
            <w:left w:val="none" w:sz="0" w:space="0" w:color="auto"/>
            <w:bottom w:val="none" w:sz="0" w:space="0" w:color="auto"/>
            <w:right w:val="none" w:sz="0" w:space="0" w:color="auto"/>
          </w:divBdr>
          <w:divsChild>
            <w:div w:id="688681036">
              <w:marLeft w:val="0"/>
              <w:marRight w:val="0"/>
              <w:marTop w:val="0"/>
              <w:marBottom w:val="0"/>
              <w:divBdr>
                <w:top w:val="none" w:sz="0" w:space="0" w:color="auto"/>
                <w:left w:val="none" w:sz="0" w:space="0" w:color="auto"/>
                <w:bottom w:val="none" w:sz="0" w:space="0" w:color="auto"/>
                <w:right w:val="none" w:sz="0" w:space="0" w:color="auto"/>
              </w:divBdr>
            </w:div>
          </w:divsChild>
        </w:div>
        <w:div w:id="963388041">
          <w:marLeft w:val="0"/>
          <w:marRight w:val="0"/>
          <w:marTop w:val="0"/>
          <w:marBottom w:val="0"/>
          <w:divBdr>
            <w:top w:val="none" w:sz="0" w:space="0" w:color="auto"/>
            <w:left w:val="none" w:sz="0" w:space="0" w:color="auto"/>
            <w:bottom w:val="none" w:sz="0" w:space="0" w:color="auto"/>
            <w:right w:val="none" w:sz="0" w:space="0" w:color="auto"/>
          </w:divBdr>
          <w:divsChild>
            <w:div w:id="244845360">
              <w:marLeft w:val="0"/>
              <w:marRight w:val="0"/>
              <w:marTop w:val="0"/>
              <w:marBottom w:val="0"/>
              <w:divBdr>
                <w:top w:val="none" w:sz="0" w:space="0" w:color="auto"/>
                <w:left w:val="none" w:sz="0" w:space="0" w:color="auto"/>
                <w:bottom w:val="none" w:sz="0" w:space="0" w:color="auto"/>
                <w:right w:val="none" w:sz="0" w:space="0" w:color="auto"/>
              </w:divBdr>
            </w:div>
            <w:div w:id="245962138">
              <w:marLeft w:val="0"/>
              <w:marRight w:val="0"/>
              <w:marTop w:val="0"/>
              <w:marBottom w:val="0"/>
              <w:divBdr>
                <w:top w:val="none" w:sz="0" w:space="0" w:color="auto"/>
                <w:left w:val="none" w:sz="0" w:space="0" w:color="auto"/>
                <w:bottom w:val="none" w:sz="0" w:space="0" w:color="auto"/>
                <w:right w:val="none" w:sz="0" w:space="0" w:color="auto"/>
              </w:divBdr>
            </w:div>
            <w:div w:id="316958254">
              <w:marLeft w:val="0"/>
              <w:marRight w:val="0"/>
              <w:marTop w:val="0"/>
              <w:marBottom w:val="0"/>
              <w:divBdr>
                <w:top w:val="none" w:sz="0" w:space="0" w:color="auto"/>
                <w:left w:val="none" w:sz="0" w:space="0" w:color="auto"/>
                <w:bottom w:val="none" w:sz="0" w:space="0" w:color="auto"/>
                <w:right w:val="none" w:sz="0" w:space="0" w:color="auto"/>
              </w:divBdr>
            </w:div>
            <w:div w:id="1125583527">
              <w:marLeft w:val="0"/>
              <w:marRight w:val="0"/>
              <w:marTop w:val="0"/>
              <w:marBottom w:val="0"/>
              <w:divBdr>
                <w:top w:val="none" w:sz="0" w:space="0" w:color="auto"/>
                <w:left w:val="none" w:sz="0" w:space="0" w:color="auto"/>
                <w:bottom w:val="none" w:sz="0" w:space="0" w:color="auto"/>
                <w:right w:val="none" w:sz="0" w:space="0" w:color="auto"/>
              </w:divBdr>
            </w:div>
            <w:div w:id="1185827490">
              <w:marLeft w:val="0"/>
              <w:marRight w:val="0"/>
              <w:marTop w:val="0"/>
              <w:marBottom w:val="0"/>
              <w:divBdr>
                <w:top w:val="none" w:sz="0" w:space="0" w:color="auto"/>
                <w:left w:val="none" w:sz="0" w:space="0" w:color="auto"/>
                <w:bottom w:val="none" w:sz="0" w:space="0" w:color="auto"/>
                <w:right w:val="none" w:sz="0" w:space="0" w:color="auto"/>
              </w:divBdr>
            </w:div>
            <w:div w:id="1187988258">
              <w:marLeft w:val="0"/>
              <w:marRight w:val="0"/>
              <w:marTop w:val="0"/>
              <w:marBottom w:val="0"/>
              <w:divBdr>
                <w:top w:val="none" w:sz="0" w:space="0" w:color="auto"/>
                <w:left w:val="none" w:sz="0" w:space="0" w:color="auto"/>
                <w:bottom w:val="none" w:sz="0" w:space="0" w:color="auto"/>
                <w:right w:val="none" w:sz="0" w:space="0" w:color="auto"/>
              </w:divBdr>
            </w:div>
          </w:divsChild>
        </w:div>
        <w:div w:id="969021763">
          <w:marLeft w:val="0"/>
          <w:marRight w:val="0"/>
          <w:marTop w:val="0"/>
          <w:marBottom w:val="0"/>
          <w:divBdr>
            <w:top w:val="none" w:sz="0" w:space="0" w:color="auto"/>
            <w:left w:val="none" w:sz="0" w:space="0" w:color="auto"/>
            <w:bottom w:val="none" w:sz="0" w:space="0" w:color="auto"/>
            <w:right w:val="none" w:sz="0" w:space="0" w:color="auto"/>
          </w:divBdr>
          <w:divsChild>
            <w:div w:id="1068113180">
              <w:marLeft w:val="0"/>
              <w:marRight w:val="0"/>
              <w:marTop w:val="0"/>
              <w:marBottom w:val="0"/>
              <w:divBdr>
                <w:top w:val="none" w:sz="0" w:space="0" w:color="auto"/>
                <w:left w:val="none" w:sz="0" w:space="0" w:color="auto"/>
                <w:bottom w:val="none" w:sz="0" w:space="0" w:color="auto"/>
                <w:right w:val="none" w:sz="0" w:space="0" w:color="auto"/>
              </w:divBdr>
            </w:div>
          </w:divsChild>
        </w:div>
        <w:div w:id="971204445">
          <w:marLeft w:val="0"/>
          <w:marRight w:val="0"/>
          <w:marTop w:val="0"/>
          <w:marBottom w:val="0"/>
          <w:divBdr>
            <w:top w:val="none" w:sz="0" w:space="0" w:color="auto"/>
            <w:left w:val="none" w:sz="0" w:space="0" w:color="auto"/>
            <w:bottom w:val="none" w:sz="0" w:space="0" w:color="auto"/>
            <w:right w:val="none" w:sz="0" w:space="0" w:color="auto"/>
          </w:divBdr>
          <w:divsChild>
            <w:div w:id="870069029">
              <w:marLeft w:val="0"/>
              <w:marRight w:val="0"/>
              <w:marTop w:val="0"/>
              <w:marBottom w:val="0"/>
              <w:divBdr>
                <w:top w:val="none" w:sz="0" w:space="0" w:color="auto"/>
                <w:left w:val="none" w:sz="0" w:space="0" w:color="auto"/>
                <w:bottom w:val="none" w:sz="0" w:space="0" w:color="auto"/>
                <w:right w:val="none" w:sz="0" w:space="0" w:color="auto"/>
              </w:divBdr>
            </w:div>
          </w:divsChild>
        </w:div>
        <w:div w:id="980429287">
          <w:marLeft w:val="0"/>
          <w:marRight w:val="0"/>
          <w:marTop w:val="0"/>
          <w:marBottom w:val="0"/>
          <w:divBdr>
            <w:top w:val="none" w:sz="0" w:space="0" w:color="auto"/>
            <w:left w:val="none" w:sz="0" w:space="0" w:color="auto"/>
            <w:bottom w:val="none" w:sz="0" w:space="0" w:color="auto"/>
            <w:right w:val="none" w:sz="0" w:space="0" w:color="auto"/>
          </w:divBdr>
          <w:divsChild>
            <w:div w:id="255478404">
              <w:marLeft w:val="0"/>
              <w:marRight w:val="0"/>
              <w:marTop w:val="0"/>
              <w:marBottom w:val="0"/>
              <w:divBdr>
                <w:top w:val="none" w:sz="0" w:space="0" w:color="auto"/>
                <w:left w:val="none" w:sz="0" w:space="0" w:color="auto"/>
                <w:bottom w:val="none" w:sz="0" w:space="0" w:color="auto"/>
                <w:right w:val="none" w:sz="0" w:space="0" w:color="auto"/>
              </w:divBdr>
            </w:div>
          </w:divsChild>
        </w:div>
        <w:div w:id="1004553114">
          <w:marLeft w:val="0"/>
          <w:marRight w:val="0"/>
          <w:marTop w:val="0"/>
          <w:marBottom w:val="0"/>
          <w:divBdr>
            <w:top w:val="none" w:sz="0" w:space="0" w:color="auto"/>
            <w:left w:val="none" w:sz="0" w:space="0" w:color="auto"/>
            <w:bottom w:val="none" w:sz="0" w:space="0" w:color="auto"/>
            <w:right w:val="none" w:sz="0" w:space="0" w:color="auto"/>
          </w:divBdr>
          <w:divsChild>
            <w:div w:id="1281767293">
              <w:marLeft w:val="0"/>
              <w:marRight w:val="0"/>
              <w:marTop w:val="0"/>
              <w:marBottom w:val="0"/>
              <w:divBdr>
                <w:top w:val="none" w:sz="0" w:space="0" w:color="auto"/>
                <w:left w:val="none" w:sz="0" w:space="0" w:color="auto"/>
                <w:bottom w:val="none" w:sz="0" w:space="0" w:color="auto"/>
                <w:right w:val="none" w:sz="0" w:space="0" w:color="auto"/>
              </w:divBdr>
            </w:div>
          </w:divsChild>
        </w:div>
        <w:div w:id="1016543764">
          <w:marLeft w:val="0"/>
          <w:marRight w:val="0"/>
          <w:marTop w:val="0"/>
          <w:marBottom w:val="0"/>
          <w:divBdr>
            <w:top w:val="none" w:sz="0" w:space="0" w:color="auto"/>
            <w:left w:val="none" w:sz="0" w:space="0" w:color="auto"/>
            <w:bottom w:val="none" w:sz="0" w:space="0" w:color="auto"/>
            <w:right w:val="none" w:sz="0" w:space="0" w:color="auto"/>
          </w:divBdr>
          <w:divsChild>
            <w:div w:id="1220559655">
              <w:marLeft w:val="0"/>
              <w:marRight w:val="0"/>
              <w:marTop w:val="0"/>
              <w:marBottom w:val="0"/>
              <w:divBdr>
                <w:top w:val="none" w:sz="0" w:space="0" w:color="auto"/>
                <w:left w:val="none" w:sz="0" w:space="0" w:color="auto"/>
                <w:bottom w:val="none" w:sz="0" w:space="0" w:color="auto"/>
                <w:right w:val="none" w:sz="0" w:space="0" w:color="auto"/>
              </w:divBdr>
            </w:div>
          </w:divsChild>
        </w:div>
        <w:div w:id="1017733243">
          <w:marLeft w:val="0"/>
          <w:marRight w:val="0"/>
          <w:marTop w:val="0"/>
          <w:marBottom w:val="0"/>
          <w:divBdr>
            <w:top w:val="none" w:sz="0" w:space="0" w:color="auto"/>
            <w:left w:val="none" w:sz="0" w:space="0" w:color="auto"/>
            <w:bottom w:val="none" w:sz="0" w:space="0" w:color="auto"/>
            <w:right w:val="none" w:sz="0" w:space="0" w:color="auto"/>
          </w:divBdr>
          <w:divsChild>
            <w:div w:id="16195788">
              <w:marLeft w:val="0"/>
              <w:marRight w:val="0"/>
              <w:marTop w:val="0"/>
              <w:marBottom w:val="0"/>
              <w:divBdr>
                <w:top w:val="none" w:sz="0" w:space="0" w:color="auto"/>
                <w:left w:val="none" w:sz="0" w:space="0" w:color="auto"/>
                <w:bottom w:val="none" w:sz="0" w:space="0" w:color="auto"/>
                <w:right w:val="none" w:sz="0" w:space="0" w:color="auto"/>
              </w:divBdr>
            </w:div>
            <w:div w:id="335811533">
              <w:marLeft w:val="0"/>
              <w:marRight w:val="0"/>
              <w:marTop w:val="0"/>
              <w:marBottom w:val="0"/>
              <w:divBdr>
                <w:top w:val="none" w:sz="0" w:space="0" w:color="auto"/>
                <w:left w:val="none" w:sz="0" w:space="0" w:color="auto"/>
                <w:bottom w:val="none" w:sz="0" w:space="0" w:color="auto"/>
                <w:right w:val="none" w:sz="0" w:space="0" w:color="auto"/>
              </w:divBdr>
            </w:div>
            <w:div w:id="520969716">
              <w:marLeft w:val="0"/>
              <w:marRight w:val="0"/>
              <w:marTop w:val="0"/>
              <w:marBottom w:val="0"/>
              <w:divBdr>
                <w:top w:val="none" w:sz="0" w:space="0" w:color="auto"/>
                <w:left w:val="none" w:sz="0" w:space="0" w:color="auto"/>
                <w:bottom w:val="none" w:sz="0" w:space="0" w:color="auto"/>
                <w:right w:val="none" w:sz="0" w:space="0" w:color="auto"/>
              </w:divBdr>
            </w:div>
            <w:div w:id="1660696497">
              <w:marLeft w:val="0"/>
              <w:marRight w:val="0"/>
              <w:marTop w:val="0"/>
              <w:marBottom w:val="0"/>
              <w:divBdr>
                <w:top w:val="none" w:sz="0" w:space="0" w:color="auto"/>
                <w:left w:val="none" w:sz="0" w:space="0" w:color="auto"/>
                <w:bottom w:val="none" w:sz="0" w:space="0" w:color="auto"/>
                <w:right w:val="none" w:sz="0" w:space="0" w:color="auto"/>
              </w:divBdr>
            </w:div>
          </w:divsChild>
        </w:div>
        <w:div w:id="1022633452">
          <w:marLeft w:val="0"/>
          <w:marRight w:val="0"/>
          <w:marTop w:val="0"/>
          <w:marBottom w:val="0"/>
          <w:divBdr>
            <w:top w:val="none" w:sz="0" w:space="0" w:color="auto"/>
            <w:left w:val="none" w:sz="0" w:space="0" w:color="auto"/>
            <w:bottom w:val="none" w:sz="0" w:space="0" w:color="auto"/>
            <w:right w:val="none" w:sz="0" w:space="0" w:color="auto"/>
          </w:divBdr>
          <w:divsChild>
            <w:div w:id="340354881">
              <w:marLeft w:val="0"/>
              <w:marRight w:val="0"/>
              <w:marTop w:val="0"/>
              <w:marBottom w:val="0"/>
              <w:divBdr>
                <w:top w:val="none" w:sz="0" w:space="0" w:color="auto"/>
                <w:left w:val="none" w:sz="0" w:space="0" w:color="auto"/>
                <w:bottom w:val="none" w:sz="0" w:space="0" w:color="auto"/>
                <w:right w:val="none" w:sz="0" w:space="0" w:color="auto"/>
              </w:divBdr>
            </w:div>
          </w:divsChild>
        </w:div>
        <w:div w:id="1036926861">
          <w:marLeft w:val="0"/>
          <w:marRight w:val="0"/>
          <w:marTop w:val="0"/>
          <w:marBottom w:val="0"/>
          <w:divBdr>
            <w:top w:val="none" w:sz="0" w:space="0" w:color="auto"/>
            <w:left w:val="none" w:sz="0" w:space="0" w:color="auto"/>
            <w:bottom w:val="none" w:sz="0" w:space="0" w:color="auto"/>
            <w:right w:val="none" w:sz="0" w:space="0" w:color="auto"/>
          </w:divBdr>
          <w:divsChild>
            <w:div w:id="116879608">
              <w:marLeft w:val="0"/>
              <w:marRight w:val="0"/>
              <w:marTop w:val="0"/>
              <w:marBottom w:val="0"/>
              <w:divBdr>
                <w:top w:val="none" w:sz="0" w:space="0" w:color="auto"/>
                <w:left w:val="none" w:sz="0" w:space="0" w:color="auto"/>
                <w:bottom w:val="none" w:sz="0" w:space="0" w:color="auto"/>
                <w:right w:val="none" w:sz="0" w:space="0" w:color="auto"/>
              </w:divBdr>
            </w:div>
            <w:div w:id="378096947">
              <w:marLeft w:val="0"/>
              <w:marRight w:val="0"/>
              <w:marTop w:val="0"/>
              <w:marBottom w:val="0"/>
              <w:divBdr>
                <w:top w:val="none" w:sz="0" w:space="0" w:color="auto"/>
                <w:left w:val="none" w:sz="0" w:space="0" w:color="auto"/>
                <w:bottom w:val="none" w:sz="0" w:space="0" w:color="auto"/>
                <w:right w:val="none" w:sz="0" w:space="0" w:color="auto"/>
              </w:divBdr>
            </w:div>
            <w:div w:id="559026363">
              <w:marLeft w:val="0"/>
              <w:marRight w:val="0"/>
              <w:marTop w:val="0"/>
              <w:marBottom w:val="0"/>
              <w:divBdr>
                <w:top w:val="none" w:sz="0" w:space="0" w:color="auto"/>
                <w:left w:val="none" w:sz="0" w:space="0" w:color="auto"/>
                <w:bottom w:val="none" w:sz="0" w:space="0" w:color="auto"/>
                <w:right w:val="none" w:sz="0" w:space="0" w:color="auto"/>
              </w:divBdr>
            </w:div>
            <w:div w:id="794175772">
              <w:marLeft w:val="0"/>
              <w:marRight w:val="0"/>
              <w:marTop w:val="0"/>
              <w:marBottom w:val="0"/>
              <w:divBdr>
                <w:top w:val="none" w:sz="0" w:space="0" w:color="auto"/>
                <w:left w:val="none" w:sz="0" w:space="0" w:color="auto"/>
                <w:bottom w:val="none" w:sz="0" w:space="0" w:color="auto"/>
                <w:right w:val="none" w:sz="0" w:space="0" w:color="auto"/>
              </w:divBdr>
            </w:div>
            <w:div w:id="840194910">
              <w:marLeft w:val="0"/>
              <w:marRight w:val="0"/>
              <w:marTop w:val="0"/>
              <w:marBottom w:val="0"/>
              <w:divBdr>
                <w:top w:val="none" w:sz="0" w:space="0" w:color="auto"/>
                <w:left w:val="none" w:sz="0" w:space="0" w:color="auto"/>
                <w:bottom w:val="none" w:sz="0" w:space="0" w:color="auto"/>
                <w:right w:val="none" w:sz="0" w:space="0" w:color="auto"/>
              </w:divBdr>
            </w:div>
            <w:div w:id="1453749700">
              <w:marLeft w:val="0"/>
              <w:marRight w:val="0"/>
              <w:marTop w:val="0"/>
              <w:marBottom w:val="0"/>
              <w:divBdr>
                <w:top w:val="none" w:sz="0" w:space="0" w:color="auto"/>
                <w:left w:val="none" w:sz="0" w:space="0" w:color="auto"/>
                <w:bottom w:val="none" w:sz="0" w:space="0" w:color="auto"/>
                <w:right w:val="none" w:sz="0" w:space="0" w:color="auto"/>
              </w:divBdr>
            </w:div>
            <w:div w:id="1933851663">
              <w:marLeft w:val="0"/>
              <w:marRight w:val="0"/>
              <w:marTop w:val="0"/>
              <w:marBottom w:val="0"/>
              <w:divBdr>
                <w:top w:val="none" w:sz="0" w:space="0" w:color="auto"/>
                <w:left w:val="none" w:sz="0" w:space="0" w:color="auto"/>
                <w:bottom w:val="none" w:sz="0" w:space="0" w:color="auto"/>
                <w:right w:val="none" w:sz="0" w:space="0" w:color="auto"/>
              </w:divBdr>
            </w:div>
          </w:divsChild>
        </w:div>
        <w:div w:id="1050105292">
          <w:marLeft w:val="0"/>
          <w:marRight w:val="0"/>
          <w:marTop w:val="0"/>
          <w:marBottom w:val="0"/>
          <w:divBdr>
            <w:top w:val="none" w:sz="0" w:space="0" w:color="auto"/>
            <w:left w:val="none" w:sz="0" w:space="0" w:color="auto"/>
            <w:bottom w:val="none" w:sz="0" w:space="0" w:color="auto"/>
            <w:right w:val="none" w:sz="0" w:space="0" w:color="auto"/>
          </w:divBdr>
          <w:divsChild>
            <w:div w:id="1152140039">
              <w:marLeft w:val="0"/>
              <w:marRight w:val="0"/>
              <w:marTop w:val="0"/>
              <w:marBottom w:val="0"/>
              <w:divBdr>
                <w:top w:val="none" w:sz="0" w:space="0" w:color="auto"/>
                <w:left w:val="none" w:sz="0" w:space="0" w:color="auto"/>
                <w:bottom w:val="none" w:sz="0" w:space="0" w:color="auto"/>
                <w:right w:val="none" w:sz="0" w:space="0" w:color="auto"/>
              </w:divBdr>
            </w:div>
            <w:div w:id="1830291845">
              <w:marLeft w:val="0"/>
              <w:marRight w:val="0"/>
              <w:marTop w:val="0"/>
              <w:marBottom w:val="0"/>
              <w:divBdr>
                <w:top w:val="none" w:sz="0" w:space="0" w:color="auto"/>
                <w:left w:val="none" w:sz="0" w:space="0" w:color="auto"/>
                <w:bottom w:val="none" w:sz="0" w:space="0" w:color="auto"/>
                <w:right w:val="none" w:sz="0" w:space="0" w:color="auto"/>
              </w:divBdr>
            </w:div>
          </w:divsChild>
        </w:div>
        <w:div w:id="1070883356">
          <w:marLeft w:val="0"/>
          <w:marRight w:val="0"/>
          <w:marTop w:val="0"/>
          <w:marBottom w:val="0"/>
          <w:divBdr>
            <w:top w:val="none" w:sz="0" w:space="0" w:color="auto"/>
            <w:left w:val="none" w:sz="0" w:space="0" w:color="auto"/>
            <w:bottom w:val="none" w:sz="0" w:space="0" w:color="auto"/>
            <w:right w:val="none" w:sz="0" w:space="0" w:color="auto"/>
          </w:divBdr>
          <w:divsChild>
            <w:div w:id="1126967968">
              <w:marLeft w:val="0"/>
              <w:marRight w:val="0"/>
              <w:marTop w:val="0"/>
              <w:marBottom w:val="0"/>
              <w:divBdr>
                <w:top w:val="none" w:sz="0" w:space="0" w:color="auto"/>
                <w:left w:val="none" w:sz="0" w:space="0" w:color="auto"/>
                <w:bottom w:val="none" w:sz="0" w:space="0" w:color="auto"/>
                <w:right w:val="none" w:sz="0" w:space="0" w:color="auto"/>
              </w:divBdr>
            </w:div>
          </w:divsChild>
        </w:div>
        <w:div w:id="1078791749">
          <w:marLeft w:val="0"/>
          <w:marRight w:val="0"/>
          <w:marTop w:val="0"/>
          <w:marBottom w:val="0"/>
          <w:divBdr>
            <w:top w:val="none" w:sz="0" w:space="0" w:color="auto"/>
            <w:left w:val="none" w:sz="0" w:space="0" w:color="auto"/>
            <w:bottom w:val="none" w:sz="0" w:space="0" w:color="auto"/>
            <w:right w:val="none" w:sz="0" w:space="0" w:color="auto"/>
          </w:divBdr>
          <w:divsChild>
            <w:div w:id="920262956">
              <w:marLeft w:val="0"/>
              <w:marRight w:val="0"/>
              <w:marTop w:val="0"/>
              <w:marBottom w:val="0"/>
              <w:divBdr>
                <w:top w:val="none" w:sz="0" w:space="0" w:color="auto"/>
                <w:left w:val="none" w:sz="0" w:space="0" w:color="auto"/>
                <w:bottom w:val="none" w:sz="0" w:space="0" w:color="auto"/>
                <w:right w:val="none" w:sz="0" w:space="0" w:color="auto"/>
              </w:divBdr>
            </w:div>
          </w:divsChild>
        </w:div>
        <w:div w:id="1084759599">
          <w:marLeft w:val="0"/>
          <w:marRight w:val="0"/>
          <w:marTop w:val="0"/>
          <w:marBottom w:val="0"/>
          <w:divBdr>
            <w:top w:val="none" w:sz="0" w:space="0" w:color="auto"/>
            <w:left w:val="none" w:sz="0" w:space="0" w:color="auto"/>
            <w:bottom w:val="none" w:sz="0" w:space="0" w:color="auto"/>
            <w:right w:val="none" w:sz="0" w:space="0" w:color="auto"/>
          </w:divBdr>
          <w:divsChild>
            <w:div w:id="1202941624">
              <w:marLeft w:val="0"/>
              <w:marRight w:val="0"/>
              <w:marTop w:val="0"/>
              <w:marBottom w:val="0"/>
              <w:divBdr>
                <w:top w:val="none" w:sz="0" w:space="0" w:color="auto"/>
                <w:left w:val="none" w:sz="0" w:space="0" w:color="auto"/>
                <w:bottom w:val="none" w:sz="0" w:space="0" w:color="auto"/>
                <w:right w:val="none" w:sz="0" w:space="0" w:color="auto"/>
              </w:divBdr>
            </w:div>
          </w:divsChild>
        </w:div>
        <w:div w:id="1109933765">
          <w:marLeft w:val="0"/>
          <w:marRight w:val="0"/>
          <w:marTop w:val="0"/>
          <w:marBottom w:val="0"/>
          <w:divBdr>
            <w:top w:val="none" w:sz="0" w:space="0" w:color="auto"/>
            <w:left w:val="none" w:sz="0" w:space="0" w:color="auto"/>
            <w:bottom w:val="none" w:sz="0" w:space="0" w:color="auto"/>
            <w:right w:val="none" w:sz="0" w:space="0" w:color="auto"/>
          </w:divBdr>
          <w:divsChild>
            <w:div w:id="1954706645">
              <w:marLeft w:val="0"/>
              <w:marRight w:val="0"/>
              <w:marTop w:val="0"/>
              <w:marBottom w:val="0"/>
              <w:divBdr>
                <w:top w:val="none" w:sz="0" w:space="0" w:color="auto"/>
                <w:left w:val="none" w:sz="0" w:space="0" w:color="auto"/>
                <w:bottom w:val="none" w:sz="0" w:space="0" w:color="auto"/>
                <w:right w:val="none" w:sz="0" w:space="0" w:color="auto"/>
              </w:divBdr>
            </w:div>
          </w:divsChild>
        </w:div>
        <w:div w:id="1110127468">
          <w:marLeft w:val="0"/>
          <w:marRight w:val="0"/>
          <w:marTop w:val="0"/>
          <w:marBottom w:val="0"/>
          <w:divBdr>
            <w:top w:val="none" w:sz="0" w:space="0" w:color="auto"/>
            <w:left w:val="none" w:sz="0" w:space="0" w:color="auto"/>
            <w:bottom w:val="none" w:sz="0" w:space="0" w:color="auto"/>
            <w:right w:val="none" w:sz="0" w:space="0" w:color="auto"/>
          </w:divBdr>
          <w:divsChild>
            <w:div w:id="1492406723">
              <w:marLeft w:val="0"/>
              <w:marRight w:val="0"/>
              <w:marTop w:val="0"/>
              <w:marBottom w:val="0"/>
              <w:divBdr>
                <w:top w:val="none" w:sz="0" w:space="0" w:color="auto"/>
                <w:left w:val="none" w:sz="0" w:space="0" w:color="auto"/>
                <w:bottom w:val="none" w:sz="0" w:space="0" w:color="auto"/>
                <w:right w:val="none" w:sz="0" w:space="0" w:color="auto"/>
              </w:divBdr>
            </w:div>
          </w:divsChild>
        </w:div>
        <w:div w:id="1118910101">
          <w:marLeft w:val="0"/>
          <w:marRight w:val="0"/>
          <w:marTop w:val="0"/>
          <w:marBottom w:val="0"/>
          <w:divBdr>
            <w:top w:val="none" w:sz="0" w:space="0" w:color="auto"/>
            <w:left w:val="none" w:sz="0" w:space="0" w:color="auto"/>
            <w:bottom w:val="none" w:sz="0" w:space="0" w:color="auto"/>
            <w:right w:val="none" w:sz="0" w:space="0" w:color="auto"/>
          </w:divBdr>
          <w:divsChild>
            <w:div w:id="116723695">
              <w:marLeft w:val="0"/>
              <w:marRight w:val="0"/>
              <w:marTop w:val="0"/>
              <w:marBottom w:val="0"/>
              <w:divBdr>
                <w:top w:val="none" w:sz="0" w:space="0" w:color="auto"/>
                <w:left w:val="none" w:sz="0" w:space="0" w:color="auto"/>
                <w:bottom w:val="none" w:sz="0" w:space="0" w:color="auto"/>
                <w:right w:val="none" w:sz="0" w:space="0" w:color="auto"/>
              </w:divBdr>
            </w:div>
          </w:divsChild>
        </w:div>
        <w:div w:id="1141193373">
          <w:marLeft w:val="0"/>
          <w:marRight w:val="0"/>
          <w:marTop w:val="0"/>
          <w:marBottom w:val="0"/>
          <w:divBdr>
            <w:top w:val="none" w:sz="0" w:space="0" w:color="auto"/>
            <w:left w:val="none" w:sz="0" w:space="0" w:color="auto"/>
            <w:bottom w:val="none" w:sz="0" w:space="0" w:color="auto"/>
            <w:right w:val="none" w:sz="0" w:space="0" w:color="auto"/>
          </w:divBdr>
          <w:divsChild>
            <w:div w:id="813719163">
              <w:marLeft w:val="0"/>
              <w:marRight w:val="0"/>
              <w:marTop w:val="0"/>
              <w:marBottom w:val="0"/>
              <w:divBdr>
                <w:top w:val="none" w:sz="0" w:space="0" w:color="auto"/>
                <w:left w:val="none" w:sz="0" w:space="0" w:color="auto"/>
                <w:bottom w:val="none" w:sz="0" w:space="0" w:color="auto"/>
                <w:right w:val="none" w:sz="0" w:space="0" w:color="auto"/>
              </w:divBdr>
            </w:div>
          </w:divsChild>
        </w:div>
        <w:div w:id="1141460500">
          <w:marLeft w:val="0"/>
          <w:marRight w:val="0"/>
          <w:marTop w:val="0"/>
          <w:marBottom w:val="0"/>
          <w:divBdr>
            <w:top w:val="none" w:sz="0" w:space="0" w:color="auto"/>
            <w:left w:val="none" w:sz="0" w:space="0" w:color="auto"/>
            <w:bottom w:val="none" w:sz="0" w:space="0" w:color="auto"/>
            <w:right w:val="none" w:sz="0" w:space="0" w:color="auto"/>
          </w:divBdr>
          <w:divsChild>
            <w:div w:id="124663520">
              <w:marLeft w:val="0"/>
              <w:marRight w:val="0"/>
              <w:marTop w:val="0"/>
              <w:marBottom w:val="0"/>
              <w:divBdr>
                <w:top w:val="none" w:sz="0" w:space="0" w:color="auto"/>
                <w:left w:val="none" w:sz="0" w:space="0" w:color="auto"/>
                <w:bottom w:val="none" w:sz="0" w:space="0" w:color="auto"/>
                <w:right w:val="none" w:sz="0" w:space="0" w:color="auto"/>
              </w:divBdr>
            </w:div>
          </w:divsChild>
        </w:div>
        <w:div w:id="1151169101">
          <w:marLeft w:val="0"/>
          <w:marRight w:val="0"/>
          <w:marTop w:val="0"/>
          <w:marBottom w:val="0"/>
          <w:divBdr>
            <w:top w:val="none" w:sz="0" w:space="0" w:color="auto"/>
            <w:left w:val="none" w:sz="0" w:space="0" w:color="auto"/>
            <w:bottom w:val="none" w:sz="0" w:space="0" w:color="auto"/>
            <w:right w:val="none" w:sz="0" w:space="0" w:color="auto"/>
          </w:divBdr>
          <w:divsChild>
            <w:div w:id="676425240">
              <w:marLeft w:val="0"/>
              <w:marRight w:val="0"/>
              <w:marTop w:val="0"/>
              <w:marBottom w:val="0"/>
              <w:divBdr>
                <w:top w:val="none" w:sz="0" w:space="0" w:color="auto"/>
                <w:left w:val="none" w:sz="0" w:space="0" w:color="auto"/>
                <w:bottom w:val="none" w:sz="0" w:space="0" w:color="auto"/>
                <w:right w:val="none" w:sz="0" w:space="0" w:color="auto"/>
              </w:divBdr>
            </w:div>
          </w:divsChild>
        </w:div>
        <w:div w:id="1157763971">
          <w:marLeft w:val="0"/>
          <w:marRight w:val="0"/>
          <w:marTop w:val="0"/>
          <w:marBottom w:val="0"/>
          <w:divBdr>
            <w:top w:val="none" w:sz="0" w:space="0" w:color="auto"/>
            <w:left w:val="none" w:sz="0" w:space="0" w:color="auto"/>
            <w:bottom w:val="none" w:sz="0" w:space="0" w:color="auto"/>
            <w:right w:val="none" w:sz="0" w:space="0" w:color="auto"/>
          </w:divBdr>
          <w:divsChild>
            <w:div w:id="1063530808">
              <w:marLeft w:val="0"/>
              <w:marRight w:val="0"/>
              <w:marTop w:val="0"/>
              <w:marBottom w:val="0"/>
              <w:divBdr>
                <w:top w:val="none" w:sz="0" w:space="0" w:color="auto"/>
                <w:left w:val="none" w:sz="0" w:space="0" w:color="auto"/>
                <w:bottom w:val="none" w:sz="0" w:space="0" w:color="auto"/>
                <w:right w:val="none" w:sz="0" w:space="0" w:color="auto"/>
              </w:divBdr>
            </w:div>
          </w:divsChild>
        </w:div>
        <w:div w:id="1164396840">
          <w:marLeft w:val="0"/>
          <w:marRight w:val="0"/>
          <w:marTop w:val="0"/>
          <w:marBottom w:val="0"/>
          <w:divBdr>
            <w:top w:val="none" w:sz="0" w:space="0" w:color="auto"/>
            <w:left w:val="none" w:sz="0" w:space="0" w:color="auto"/>
            <w:bottom w:val="none" w:sz="0" w:space="0" w:color="auto"/>
            <w:right w:val="none" w:sz="0" w:space="0" w:color="auto"/>
          </w:divBdr>
          <w:divsChild>
            <w:div w:id="457187559">
              <w:marLeft w:val="0"/>
              <w:marRight w:val="0"/>
              <w:marTop w:val="0"/>
              <w:marBottom w:val="0"/>
              <w:divBdr>
                <w:top w:val="none" w:sz="0" w:space="0" w:color="auto"/>
                <w:left w:val="none" w:sz="0" w:space="0" w:color="auto"/>
                <w:bottom w:val="none" w:sz="0" w:space="0" w:color="auto"/>
                <w:right w:val="none" w:sz="0" w:space="0" w:color="auto"/>
              </w:divBdr>
            </w:div>
          </w:divsChild>
        </w:div>
        <w:div w:id="1179351090">
          <w:marLeft w:val="0"/>
          <w:marRight w:val="0"/>
          <w:marTop w:val="0"/>
          <w:marBottom w:val="0"/>
          <w:divBdr>
            <w:top w:val="none" w:sz="0" w:space="0" w:color="auto"/>
            <w:left w:val="none" w:sz="0" w:space="0" w:color="auto"/>
            <w:bottom w:val="none" w:sz="0" w:space="0" w:color="auto"/>
            <w:right w:val="none" w:sz="0" w:space="0" w:color="auto"/>
          </w:divBdr>
          <w:divsChild>
            <w:div w:id="214314359">
              <w:marLeft w:val="0"/>
              <w:marRight w:val="0"/>
              <w:marTop w:val="0"/>
              <w:marBottom w:val="0"/>
              <w:divBdr>
                <w:top w:val="none" w:sz="0" w:space="0" w:color="auto"/>
                <w:left w:val="none" w:sz="0" w:space="0" w:color="auto"/>
                <w:bottom w:val="none" w:sz="0" w:space="0" w:color="auto"/>
                <w:right w:val="none" w:sz="0" w:space="0" w:color="auto"/>
              </w:divBdr>
            </w:div>
          </w:divsChild>
        </w:div>
        <w:div w:id="1187518278">
          <w:marLeft w:val="0"/>
          <w:marRight w:val="0"/>
          <w:marTop w:val="0"/>
          <w:marBottom w:val="0"/>
          <w:divBdr>
            <w:top w:val="none" w:sz="0" w:space="0" w:color="auto"/>
            <w:left w:val="none" w:sz="0" w:space="0" w:color="auto"/>
            <w:bottom w:val="none" w:sz="0" w:space="0" w:color="auto"/>
            <w:right w:val="none" w:sz="0" w:space="0" w:color="auto"/>
          </w:divBdr>
          <w:divsChild>
            <w:div w:id="1955626114">
              <w:marLeft w:val="0"/>
              <w:marRight w:val="0"/>
              <w:marTop w:val="0"/>
              <w:marBottom w:val="0"/>
              <w:divBdr>
                <w:top w:val="none" w:sz="0" w:space="0" w:color="auto"/>
                <w:left w:val="none" w:sz="0" w:space="0" w:color="auto"/>
                <w:bottom w:val="none" w:sz="0" w:space="0" w:color="auto"/>
                <w:right w:val="none" w:sz="0" w:space="0" w:color="auto"/>
              </w:divBdr>
            </w:div>
          </w:divsChild>
        </w:div>
        <w:div w:id="1204635151">
          <w:marLeft w:val="0"/>
          <w:marRight w:val="0"/>
          <w:marTop w:val="0"/>
          <w:marBottom w:val="0"/>
          <w:divBdr>
            <w:top w:val="none" w:sz="0" w:space="0" w:color="auto"/>
            <w:left w:val="none" w:sz="0" w:space="0" w:color="auto"/>
            <w:bottom w:val="none" w:sz="0" w:space="0" w:color="auto"/>
            <w:right w:val="none" w:sz="0" w:space="0" w:color="auto"/>
          </w:divBdr>
          <w:divsChild>
            <w:div w:id="1053119162">
              <w:marLeft w:val="0"/>
              <w:marRight w:val="0"/>
              <w:marTop w:val="0"/>
              <w:marBottom w:val="0"/>
              <w:divBdr>
                <w:top w:val="none" w:sz="0" w:space="0" w:color="auto"/>
                <w:left w:val="none" w:sz="0" w:space="0" w:color="auto"/>
                <w:bottom w:val="none" w:sz="0" w:space="0" w:color="auto"/>
                <w:right w:val="none" w:sz="0" w:space="0" w:color="auto"/>
              </w:divBdr>
            </w:div>
          </w:divsChild>
        </w:div>
        <w:div w:id="1205632719">
          <w:marLeft w:val="0"/>
          <w:marRight w:val="0"/>
          <w:marTop w:val="0"/>
          <w:marBottom w:val="0"/>
          <w:divBdr>
            <w:top w:val="none" w:sz="0" w:space="0" w:color="auto"/>
            <w:left w:val="none" w:sz="0" w:space="0" w:color="auto"/>
            <w:bottom w:val="none" w:sz="0" w:space="0" w:color="auto"/>
            <w:right w:val="none" w:sz="0" w:space="0" w:color="auto"/>
          </w:divBdr>
          <w:divsChild>
            <w:div w:id="1802839908">
              <w:marLeft w:val="0"/>
              <w:marRight w:val="0"/>
              <w:marTop w:val="0"/>
              <w:marBottom w:val="0"/>
              <w:divBdr>
                <w:top w:val="none" w:sz="0" w:space="0" w:color="auto"/>
                <w:left w:val="none" w:sz="0" w:space="0" w:color="auto"/>
                <w:bottom w:val="none" w:sz="0" w:space="0" w:color="auto"/>
                <w:right w:val="none" w:sz="0" w:space="0" w:color="auto"/>
              </w:divBdr>
            </w:div>
          </w:divsChild>
        </w:div>
        <w:div w:id="1210990431">
          <w:marLeft w:val="0"/>
          <w:marRight w:val="0"/>
          <w:marTop w:val="0"/>
          <w:marBottom w:val="0"/>
          <w:divBdr>
            <w:top w:val="none" w:sz="0" w:space="0" w:color="auto"/>
            <w:left w:val="none" w:sz="0" w:space="0" w:color="auto"/>
            <w:bottom w:val="none" w:sz="0" w:space="0" w:color="auto"/>
            <w:right w:val="none" w:sz="0" w:space="0" w:color="auto"/>
          </w:divBdr>
          <w:divsChild>
            <w:div w:id="1242525215">
              <w:marLeft w:val="0"/>
              <w:marRight w:val="0"/>
              <w:marTop w:val="0"/>
              <w:marBottom w:val="0"/>
              <w:divBdr>
                <w:top w:val="none" w:sz="0" w:space="0" w:color="auto"/>
                <w:left w:val="none" w:sz="0" w:space="0" w:color="auto"/>
                <w:bottom w:val="none" w:sz="0" w:space="0" w:color="auto"/>
                <w:right w:val="none" w:sz="0" w:space="0" w:color="auto"/>
              </w:divBdr>
            </w:div>
          </w:divsChild>
        </w:div>
        <w:div w:id="1235553099">
          <w:marLeft w:val="0"/>
          <w:marRight w:val="0"/>
          <w:marTop w:val="0"/>
          <w:marBottom w:val="0"/>
          <w:divBdr>
            <w:top w:val="none" w:sz="0" w:space="0" w:color="auto"/>
            <w:left w:val="none" w:sz="0" w:space="0" w:color="auto"/>
            <w:bottom w:val="none" w:sz="0" w:space="0" w:color="auto"/>
            <w:right w:val="none" w:sz="0" w:space="0" w:color="auto"/>
          </w:divBdr>
          <w:divsChild>
            <w:div w:id="826749997">
              <w:marLeft w:val="0"/>
              <w:marRight w:val="0"/>
              <w:marTop w:val="0"/>
              <w:marBottom w:val="0"/>
              <w:divBdr>
                <w:top w:val="none" w:sz="0" w:space="0" w:color="auto"/>
                <w:left w:val="none" w:sz="0" w:space="0" w:color="auto"/>
                <w:bottom w:val="none" w:sz="0" w:space="0" w:color="auto"/>
                <w:right w:val="none" w:sz="0" w:space="0" w:color="auto"/>
              </w:divBdr>
            </w:div>
          </w:divsChild>
        </w:div>
        <w:div w:id="1238395517">
          <w:marLeft w:val="0"/>
          <w:marRight w:val="0"/>
          <w:marTop w:val="0"/>
          <w:marBottom w:val="0"/>
          <w:divBdr>
            <w:top w:val="none" w:sz="0" w:space="0" w:color="auto"/>
            <w:left w:val="none" w:sz="0" w:space="0" w:color="auto"/>
            <w:bottom w:val="none" w:sz="0" w:space="0" w:color="auto"/>
            <w:right w:val="none" w:sz="0" w:space="0" w:color="auto"/>
          </w:divBdr>
          <w:divsChild>
            <w:div w:id="33505883">
              <w:marLeft w:val="0"/>
              <w:marRight w:val="0"/>
              <w:marTop w:val="0"/>
              <w:marBottom w:val="0"/>
              <w:divBdr>
                <w:top w:val="none" w:sz="0" w:space="0" w:color="auto"/>
                <w:left w:val="none" w:sz="0" w:space="0" w:color="auto"/>
                <w:bottom w:val="none" w:sz="0" w:space="0" w:color="auto"/>
                <w:right w:val="none" w:sz="0" w:space="0" w:color="auto"/>
              </w:divBdr>
            </w:div>
          </w:divsChild>
        </w:div>
        <w:div w:id="1244725896">
          <w:marLeft w:val="0"/>
          <w:marRight w:val="0"/>
          <w:marTop w:val="0"/>
          <w:marBottom w:val="0"/>
          <w:divBdr>
            <w:top w:val="none" w:sz="0" w:space="0" w:color="auto"/>
            <w:left w:val="none" w:sz="0" w:space="0" w:color="auto"/>
            <w:bottom w:val="none" w:sz="0" w:space="0" w:color="auto"/>
            <w:right w:val="none" w:sz="0" w:space="0" w:color="auto"/>
          </w:divBdr>
          <w:divsChild>
            <w:div w:id="282153972">
              <w:marLeft w:val="0"/>
              <w:marRight w:val="0"/>
              <w:marTop w:val="0"/>
              <w:marBottom w:val="0"/>
              <w:divBdr>
                <w:top w:val="none" w:sz="0" w:space="0" w:color="auto"/>
                <w:left w:val="none" w:sz="0" w:space="0" w:color="auto"/>
                <w:bottom w:val="none" w:sz="0" w:space="0" w:color="auto"/>
                <w:right w:val="none" w:sz="0" w:space="0" w:color="auto"/>
              </w:divBdr>
            </w:div>
          </w:divsChild>
        </w:div>
        <w:div w:id="1258833853">
          <w:marLeft w:val="0"/>
          <w:marRight w:val="0"/>
          <w:marTop w:val="0"/>
          <w:marBottom w:val="0"/>
          <w:divBdr>
            <w:top w:val="none" w:sz="0" w:space="0" w:color="auto"/>
            <w:left w:val="none" w:sz="0" w:space="0" w:color="auto"/>
            <w:bottom w:val="none" w:sz="0" w:space="0" w:color="auto"/>
            <w:right w:val="none" w:sz="0" w:space="0" w:color="auto"/>
          </w:divBdr>
          <w:divsChild>
            <w:div w:id="1392465711">
              <w:marLeft w:val="0"/>
              <w:marRight w:val="0"/>
              <w:marTop w:val="0"/>
              <w:marBottom w:val="0"/>
              <w:divBdr>
                <w:top w:val="none" w:sz="0" w:space="0" w:color="auto"/>
                <w:left w:val="none" w:sz="0" w:space="0" w:color="auto"/>
                <w:bottom w:val="none" w:sz="0" w:space="0" w:color="auto"/>
                <w:right w:val="none" w:sz="0" w:space="0" w:color="auto"/>
              </w:divBdr>
            </w:div>
          </w:divsChild>
        </w:div>
        <w:div w:id="1265844512">
          <w:marLeft w:val="0"/>
          <w:marRight w:val="0"/>
          <w:marTop w:val="0"/>
          <w:marBottom w:val="0"/>
          <w:divBdr>
            <w:top w:val="none" w:sz="0" w:space="0" w:color="auto"/>
            <w:left w:val="none" w:sz="0" w:space="0" w:color="auto"/>
            <w:bottom w:val="none" w:sz="0" w:space="0" w:color="auto"/>
            <w:right w:val="none" w:sz="0" w:space="0" w:color="auto"/>
          </w:divBdr>
          <w:divsChild>
            <w:div w:id="841631117">
              <w:marLeft w:val="0"/>
              <w:marRight w:val="0"/>
              <w:marTop w:val="0"/>
              <w:marBottom w:val="0"/>
              <w:divBdr>
                <w:top w:val="none" w:sz="0" w:space="0" w:color="auto"/>
                <w:left w:val="none" w:sz="0" w:space="0" w:color="auto"/>
                <w:bottom w:val="none" w:sz="0" w:space="0" w:color="auto"/>
                <w:right w:val="none" w:sz="0" w:space="0" w:color="auto"/>
              </w:divBdr>
            </w:div>
          </w:divsChild>
        </w:div>
        <w:div w:id="1266772241">
          <w:marLeft w:val="0"/>
          <w:marRight w:val="0"/>
          <w:marTop w:val="0"/>
          <w:marBottom w:val="0"/>
          <w:divBdr>
            <w:top w:val="none" w:sz="0" w:space="0" w:color="auto"/>
            <w:left w:val="none" w:sz="0" w:space="0" w:color="auto"/>
            <w:bottom w:val="none" w:sz="0" w:space="0" w:color="auto"/>
            <w:right w:val="none" w:sz="0" w:space="0" w:color="auto"/>
          </w:divBdr>
          <w:divsChild>
            <w:div w:id="191502693">
              <w:marLeft w:val="0"/>
              <w:marRight w:val="0"/>
              <w:marTop w:val="0"/>
              <w:marBottom w:val="0"/>
              <w:divBdr>
                <w:top w:val="none" w:sz="0" w:space="0" w:color="auto"/>
                <w:left w:val="none" w:sz="0" w:space="0" w:color="auto"/>
                <w:bottom w:val="none" w:sz="0" w:space="0" w:color="auto"/>
                <w:right w:val="none" w:sz="0" w:space="0" w:color="auto"/>
              </w:divBdr>
            </w:div>
          </w:divsChild>
        </w:div>
        <w:div w:id="1273905525">
          <w:marLeft w:val="0"/>
          <w:marRight w:val="0"/>
          <w:marTop w:val="0"/>
          <w:marBottom w:val="0"/>
          <w:divBdr>
            <w:top w:val="none" w:sz="0" w:space="0" w:color="auto"/>
            <w:left w:val="none" w:sz="0" w:space="0" w:color="auto"/>
            <w:bottom w:val="none" w:sz="0" w:space="0" w:color="auto"/>
            <w:right w:val="none" w:sz="0" w:space="0" w:color="auto"/>
          </w:divBdr>
          <w:divsChild>
            <w:div w:id="1433282498">
              <w:marLeft w:val="0"/>
              <w:marRight w:val="0"/>
              <w:marTop w:val="0"/>
              <w:marBottom w:val="0"/>
              <w:divBdr>
                <w:top w:val="none" w:sz="0" w:space="0" w:color="auto"/>
                <w:left w:val="none" w:sz="0" w:space="0" w:color="auto"/>
                <w:bottom w:val="none" w:sz="0" w:space="0" w:color="auto"/>
                <w:right w:val="none" w:sz="0" w:space="0" w:color="auto"/>
              </w:divBdr>
            </w:div>
          </w:divsChild>
        </w:div>
        <w:div w:id="1323971790">
          <w:marLeft w:val="0"/>
          <w:marRight w:val="0"/>
          <w:marTop w:val="0"/>
          <w:marBottom w:val="0"/>
          <w:divBdr>
            <w:top w:val="none" w:sz="0" w:space="0" w:color="auto"/>
            <w:left w:val="none" w:sz="0" w:space="0" w:color="auto"/>
            <w:bottom w:val="none" w:sz="0" w:space="0" w:color="auto"/>
            <w:right w:val="none" w:sz="0" w:space="0" w:color="auto"/>
          </w:divBdr>
          <w:divsChild>
            <w:div w:id="1624769431">
              <w:marLeft w:val="0"/>
              <w:marRight w:val="0"/>
              <w:marTop w:val="0"/>
              <w:marBottom w:val="0"/>
              <w:divBdr>
                <w:top w:val="none" w:sz="0" w:space="0" w:color="auto"/>
                <w:left w:val="none" w:sz="0" w:space="0" w:color="auto"/>
                <w:bottom w:val="none" w:sz="0" w:space="0" w:color="auto"/>
                <w:right w:val="none" w:sz="0" w:space="0" w:color="auto"/>
              </w:divBdr>
            </w:div>
          </w:divsChild>
        </w:div>
        <w:div w:id="1326275660">
          <w:marLeft w:val="0"/>
          <w:marRight w:val="0"/>
          <w:marTop w:val="0"/>
          <w:marBottom w:val="0"/>
          <w:divBdr>
            <w:top w:val="none" w:sz="0" w:space="0" w:color="auto"/>
            <w:left w:val="none" w:sz="0" w:space="0" w:color="auto"/>
            <w:bottom w:val="none" w:sz="0" w:space="0" w:color="auto"/>
            <w:right w:val="none" w:sz="0" w:space="0" w:color="auto"/>
          </w:divBdr>
          <w:divsChild>
            <w:div w:id="1788890039">
              <w:marLeft w:val="0"/>
              <w:marRight w:val="0"/>
              <w:marTop w:val="0"/>
              <w:marBottom w:val="0"/>
              <w:divBdr>
                <w:top w:val="none" w:sz="0" w:space="0" w:color="auto"/>
                <w:left w:val="none" w:sz="0" w:space="0" w:color="auto"/>
                <w:bottom w:val="none" w:sz="0" w:space="0" w:color="auto"/>
                <w:right w:val="none" w:sz="0" w:space="0" w:color="auto"/>
              </w:divBdr>
            </w:div>
          </w:divsChild>
        </w:div>
        <w:div w:id="1332828502">
          <w:marLeft w:val="0"/>
          <w:marRight w:val="0"/>
          <w:marTop w:val="0"/>
          <w:marBottom w:val="0"/>
          <w:divBdr>
            <w:top w:val="none" w:sz="0" w:space="0" w:color="auto"/>
            <w:left w:val="none" w:sz="0" w:space="0" w:color="auto"/>
            <w:bottom w:val="none" w:sz="0" w:space="0" w:color="auto"/>
            <w:right w:val="none" w:sz="0" w:space="0" w:color="auto"/>
          </w:divBdr>
          <w:divsChild>
            <w:div w:id="1517694497">
              <w:marLeft w:val="0"/>
              <w:marRight w:val="0"/>
              <w:marTop w:val="0"/>
              <w:marBottom w:val="0"/>
              <w:divBdr>
                <w:top w:val="none" w:sz="0" w:space="0" w:color="auto"/>
                <w:left w:val="none" w:sz="0" w:space="0" w:color="auto"/>
                <w:bottom w:val="none" w:sz="0" w:space="0" w:color="auto"/>
                <w:right w:val="none" w:sz="0" w:space="0" w:color="auto"/>
              </w:divBdr>
            </w:div>
          </w:divsChild>
        </w:div>
        <w:div w:id="1357541899">
          <w:marLeft w:val="0"/>
          <w:marRight w:val="0"/>
          <w:marTop w:val="0"/>
          <w:marBottom w:val="0"/>
          <w:divBdr>
            <w:top w:val="none" w:sz="0" w:space="0" w:color="auto"/>
            <w:left w:val="none" w:sz="0" w:space="0" w:color="auto"/>
            <w:bottom w:val="none" w:sz="0" w:space="0" w:color="auto"/>
            <w:right w:val="none" w:sz="0" w:space="0" w:color="auto"/>
          </w:divBdr>
          <w:divsChild>
            <w:div w:id="1756702141">
              <w:marLeft w:val="0"/>
              <w:marRight w:val="0"/>
              <w:marTop w:val="0"/>
              <w:marBottom w:val="0"/>
              <w:divBdr>
                <w:top w:val="none" w:sz="0" w:space="0" w:color="auto"/>
                <w:left w:val="none" w:sz="0" w:space="0" w:color="auto"/>
                <w:bottom w:val="none" w:sz="0" w:space="0" w:color="auto"/>
                <w:right w:val="none" w:sz="0" w:space="0" w:color="auto"/>
              </w:divBdr>
            </w:div>
          </w:divsChild>
        </w:div>
        <w:div w:id="1370105927">
          <w:marLeft w:val="0"/>
          <w:marRight w:val="0"/>
          <w:marTop w:val="0"/>
          <w:marBottom w:val="0"/>
          <w:divBdr>
            <w:top w:val="none" w:sz="0" w:space="0" w:color="auto"/>
            <w:left w:val="none" w:sz="0" w:space="0" w:color="auto"/>
            <w:bottom w:val="none" w:sz="0" w:space="0" w:color="auto"/>
            <w:right w:val="none" w:sz="0" w:space="0" w:color="auto"/>
          </w:divBdr>
          <w:divsChild>
            <w:div w:id="700712052">
              <w:marLeft w:val="0"/>
              <w:marRight w:val="0"/>
              <w:marTop w:val="0"/>
              <w:marBottom w:val="0"/>
              <w:divBdr>
                <w:top w:val="none" w:sz="0" w:space="0" w:color="auto"/>
                <w:left w:val="none" w:sz="0" w:space="0" w:color="auto"/>
                <w:bottom w:val="none" w:sz="0" w:space="0" w:color="auto"/>
                <w:right w:val="none" w:sz="0" w:space="0" w:color="auto"/>
              </w:divBdr>
            </w:div>
          </w:divsChild>
        </w:div>
        <w:div w:id="1442145515">
          <w:marLeft w:val="0"/>
          <w:marRight w:val="0"/>
          <w:marTop w:val="0"/>
          <w:marBottom w:val="0"/>
          <w:divBdr>
            <w:top w:val="none" w:sz="0" w:space="0" w:color="auto"/>
            <w:left w:val="none" w:sz="0" w:space="0" w:color="auto"/>
            <w:bottom w:val="none" w:sz="0" w:space="0" w:color="auto"/>
            <w:right w:val="none" w:sz="0" w:space="0" w:color="auto"/>
          </w:divBdr>
          <w:divsChild>
            <w:div w:id="22679218">
              <w:marLeft w:val="0"/>
              <w:marRight w:val="0"/>
              <w:marTop w:val="0"/>
              <w:marBottom w:val="0"/>
              <w:divBdr>
                <w:top w:val="none" w:sz="0" w:space="0" w:color="auto"/>
                <w:left w:val="none" w:sz="0" w:space="0" w:color="auto"/>
                <w:bottom w:val="none" w:sz="0" w:space="0" w:color="auto"/>
                <w:right w:val="none" w:sz="0" w:space="0" w:color="auto"/>
              </w:divBdr>
            </w:div>
          </w:divsChild>
        </w:div>
        <w:div w:id="1443190551">
          <w:marLeft w:val="0"/>
          <w:marRight w:val="0"/>
          <w:marTop w:val="0"/>
          <w:marBottom w:val="0"/>
          <w:divBdr>
            <w:top w:val="none" w:sz="0" w:space="0" w:color="auto"/>
            <w:left w:val="none" w:sz="0" w:space="0" w:color="auto"/>
            <w:bottom w:val="none" w:sz="0" w:space="0" w:color="auto"/>
            <w:right w:val="none" w:sz="0" w:space="0" w:color="auto"/>
          </w:divBdr>
          <w:divsChild>
            <w:div w:id="1374768673">
              <w:marLeft w:val="0"/>
              <w:marRight w:val="0"/>
              <w:marTop w:val="0"/>
              <w:marBottom w:val="0"/>
              <w:divBdr>
                <w:top w:val="none" w:sz="0" w:space="0" w:color="auto"/>
                <w:left w:val="none" w:sz="0" w:space="0" w:color="auto"/>
                <w:bottom w:val="none" w:sz="0" w:space="0" w:color="auto"/>
                <w:right w:val="none" w:sz="0" w:space="0" w:color="auto"/>
              </w:divBdr>
            </w:div>
          </w:divsChild>
        </w:div>
        <w:div w:id="1447847182">
          <w:marLeft w:val="0"/>
          <w:marRight w:val="0"/>
          <w:marTop w:val="0"/>
          <w:marBottom w:val="0"/>
          <w:divBdr>
            <w:top w:val="none" w:sz="0" w:space="0" w:color="auto"/>
            <w:left w:val="none" w:sz="0" w:space="0" w:color="auto"/>
            <w:bottom w:val="none" w:sz="0" w:space="0" w:color="auto"/>
            <w:right w:val="none" w:sz="0" w:space="0" w:color="auto"/>
          </w:divBdr>
          <w:divsChild>
            <w:div w:id="1620258324">
              <w:marLeft w:val="0"/>
              <w:marRight w:val="0"/>
              <w:marTop w:val="0"/>
              <w:marBottom w:val="0"/>
              <w:divBdr>
                <w:top w:val="none" w:sz="0" w:space="0" w:color="auto"/>
                <w:left w:val="none" w:sz="0" w:space="0" w:color="auto"/>
                <w:bottom w:val="none" w:sz="0" w:space="0" w:color="auto"/>
                <w:right w:val="none" w:sz="0" w:space="0" w:color="auto"/>
              </w:divBdr>
            </w:div>
          </w:divsChild>
        </w:div>
        <w:div w:id="1466194434">
          <w:marLeft w:val="0"/>
          <w:marRight w:val="0"/>
          <w:marTop w:val="0"/>
          <w:marBottom w:val="0"/>
          <w:divBdr>
            <w:top w:val="none" w:sz="0" w:space="0" w:color="auto"/>
            <w:left w:val="none" w:sz="0" w:space="0" w:color="auto"/>
            <w:bottom w:val="none" w:sz="0" w:space="0" w:color="auto"/>
            <w:right w:val="none" w:sz="0" w:space="0" w:color="auto"/>
          </w:divBdr>
          <w:divsChild>
            <w:div w:id="2136831083">
              <w:marLeft w:val="0"/>
              <w:marRight w:val="0"/>
              <w:marTop w:val="0"/>
              <w:marBottom w:val="0"/>
              <w:divBdr>
                <w:top w:val="none" w:sz="0" w:space="0" w:color="auto"/>
                <w:left w:val="none" w:sz="0" w:space="0" w:color="auto"/>
                <w:bottom w:val="none" w:sz="0" w:space="0" w:color="auto"/>
                <w:right w:val="none" w:sz="0" w:space="0" w:color="auto"/>
              </w:divBdr>
            </w:div>
          </w:divsChild>
        </w:div>
        <w:div w:id="1468887624">
          <w:marLeft w:val="0"/>
          <w:marRight w:val="0"/>
          <w:marTop w:val="0"/>
          <w:marBottom w:val="0"/>
          <w:divBdr>
            <w:top w:val="none" w:sz="0" w:space="0" w:color="auto"/>
            <w:left w:val="none" w:sz="0" w:space="0" w:color="auto"/>
            <w:bottom w:val="none" w:sz="0" w:space="0" w:color="auto"/>
            <w:right w:val="none" w:sz="0" w:space="0" w:color="auto"/>
          </w:divBdr>
          <w:divsChild>
            <w:div w:id="281037765">
              <w:marLeft w:val="0"/>
              <w:marRight w:val="0"/>
              <w:marTop w:val="0"/>
              <w:marBottom w:val="0"/>
              <w:divBdr>
                <w:top w:val="none" w:sz="0" w:space="0" w:color="auto"/>
                <w:left w:val="none" w:sz="0" w:space="0" w:color="auto"/>
                <w:bottom w:val="none" w:sz="0" w:space="0" w:color="auto"/>
                <w:right w:val="none" w:sz="0" w:space="0" w:color="auto"/>
              </w:divBdr>
            </w:div>
          </w:divsChild>
        </w:div>
        <w:div w:id="1470978310">
          <w:marLeft w:val="0"/>
          <w:marRight w:val="0"/>
          <w:marTop w:val="0"/>
          <w:marBottom w:val="0"/>
          <w:divBdr>
            <w:top w:val="none" w:sz="0" w:space="0" w:color="auto"/>
            <w:left w:val="none" w:sz="0" w:space="0" w:color="auto"/>
            <w:bottom w:val="none" w:sz="0" w:space="0" w:color="auto"/>
            <w:right w:val="none" w:sz="0" w:space="0" w:color="auto"/>
          </w:divBdr>
          <w:divsChild>
            <w:div w:id="1234657419">
              <w:marLeft w:val="0"/>
              <w:marRight w:val="0"/>
              <w:marTop w:val="0"/>
              <w:marBottom w:val="0"/>
              <w:divBdr>
                <w:top w:val="none" w:sz="0" w:space="0" w:color="auto"/>
                <w:left w:val="none" w:sz="0" w:space="0" w:color="auto"/>
                <w:bottom w:val="none" w:sz="0" w:space="0" w:color="auto"/>
                <w:right w:val="none" w:sz="0" w:space="0" w:color="auto"/>
              </w:divBdr>
            </w:div>
          </w:divsChild>
        </w:div>
        <w:div w:id="1483429865">
          <w:marLeft w:val="0"/>
          <w:marRight w:val="0"/>
          <w:marTop w:val="0"/>
          <w:marBottom w:val="0"/>
          <w:divBdr>
            <w:top w:val="none" w:sz="0" w:space="0" w:color="auto"/>
            <w:left w:val="none" w:sz="0" w:space="0" w:color="auto"/>
            <w:bottom w:val="none" w:sz="0" w:space="0" w:color="auto"/>
            <w:right w:val="none" w:sz="0" w:space="0" w:color="auto"/>
          </w:divBdr>
          <w:divsChild>
            <w:div w:id="1877156782">
              <w:marLeft w:val="0"/>
              <w:marRight w:val="0"/>
              <w:marTop w:val="0"/>
              <w:marBottom w:val="0"/>
              <w:divBdr>
                <w:top w:val="none" w:sz="0" w:space="0" w:color="auto"/>
                <w:left w:val="none" w:sz="0" w:space="0" w:color="auto"/>
                <w:bottom w:val="none" w:sz="0" w:space="0" w:color="auto"/>
                <w:right w:val="none" w:sz="0" w:space="0" w:color="auto"/>
              </w:divBdr>
            </w:div>
          </w:divsChild>
        </w:div>
        <w:div w:id="1487821614">
          <w:marLeft w:val="0"/>
          <w:marRight w:val="0"/>
          <w:marTop w:val="0"/>
          <w:marBottom w:val="0"/>
          <w:divBdr>
            <w:top w:val="none" w:sz="0" w:space="0" w:color="auto"/>
            <w:left w:val="none" w:sz="0" w:space="0" w:color="auto"/>
            <w:bottom w:val="none" w:sz="0" w:space="0" w:color="auto"/>
            <w:right w:val="none" w:sz="0" w:space="0" w:color="auto"/>
          </w:divBdr>
          <w:divsChild>
            <w:div w:id="545917386">
              <w:marLeft w:val="0"/>
              <w:marRight w:val="0"/>
              <w:marTop w:val="0"/>
              <w:marBottom w:val="0"/>
              <w:divBdr>
                <w:top w:val="none" w:sz="0" w:space="0" w:color="auto"/>
                <w:left w:val="none" w:sz="0" w:space="0" w:color="auto"/>
                <w:bottom w:val="none" w:sz="0" w:space="0" w:color="auto"/>
                <w:right w:val="none" w:sz="0" w:space="0" w:color="auto"/>
              </w:divBdr>
            </w:div>
            <w:div w:id="641691581">
              <w:marLeft w:val="0"/>
              <w:marRight w:val="0"/>
              <w:marTop w:val="0"/>
              <w:marBottom w:val="0"/>
              <w:divBdr>
                <w:top w:val="none" w:sz="0" w:space="0" w:color="auto"/>
                <w:left w:val="none" w:sz="0" w:space="0" w:color="auto"/>
                <w:bottom w:val="none" w:sz="0" w:space="0" w:color="auto"/>
                <w:right w:val="none" w:sz="0" w:space="0" w:color="auto"/>
              </w:divBdr>
            </w:div>
            <w:div w:id="1104963838">
              <w:marLeft w:val="0"/>
              <w:marRight w:val="0"/>
              <w:marTop w:val="0"/>
              <w:marBottom w:val="0"/>
              <w:divBdr>
                <w:top w:val="none" w:sz="0" w:space="0" w:color="auto"/>
                <w:left w:val="none" w:sz="0" w:space="0" w:color="auto"/>
                <w:bottom w:val="none" w:sz="0" w:space="0" w:color="auto"/>
                <w:right w:val="none" w:sz="0" w:space="0" w:color="auto"/>
              </w:divBdr>
            </w:div>
            <w:div w:id="1163815070">
              <w:marLeft w:val="0"/>
              <w:marRight w:val="0"/>
              <w:marTop w:val="0"/>
              <w:marBottom w:val="0"/>
              <w:divBdr>
                <w:top w:val="none" w:sz="0" w:space="0" w:color="auto"/>
                <w:left w:val="none" w:sz="0" w:space="0" w:color="auto"/>
                <w:bottom w:val="none" w:sz="0" w:space="0" w:color="auto"/>
                <w:right w:val="none" w:sz="0" w:space="0" w:color="auto"/>
              </w:divBdr>
            </w:div>
            <w:div w:id="1847673145">
              <w:marLeft w:val="0"/>
              <w:marRight w:val="0"/>
              <w:marTop w:val="0"/>
              <w:marBottom w:val="0"/>
              <w:divBdr>
                <w:top w:val="none" w:sz="0" w:space="0" w:color="auto"/>
                <w:left w:val="none" w:sz="0" w:space="0" w:color="auto"/>
                <w:bottom w:val="none" w:sz="0" w:space="0" w:color="auto"/>
                <w:right w:val="none" w:sz="0" w:space="0" w:color="auto"/>
              </w:divBdr>
            </w:div>
            <w:div w:id="1857160292">
              <w:marLeft w:val="0"/>
              <w:marRight w:val="0"/>
              <w:marTop w:val="0"/>
              <w:marBottom w:val="0"/>
              <w:divBdr>
                <w:top w:val="none" w:sz="0" w:space="0" w:color="auto"/>
                <w:left w:val="none" w:sz="0" w:space="0" w:color="auto"/>
                <w:bottom w:val="none" w:sz="0" w:space="0" w:color="auto"/>
                <w:right w:val="none" w:sz="0" w:space="0" w:color="auto"/>
              </w:divBdr>
            </w:div>
          </w:divsChild>
        </w:div>
        <w:div w:id="1488401228">
          <w:marLeft w:val="0"/>
          <w:marRight w:val="0"/>
          <w:marTop w:val="0"/>
          <w:marBottom w:val="0"/>
          <w:divBdr>
            <w:top w:val="none" w:sz="0" w:space="0" w:color="auto"/>
            <w:left w:val="none" w:sz="0" w:space="0" w:color="auto"/>
            <w:bottom w:val="none" w:sz="0" w:space="0" w:color="auto"/>
            <w:right w:val="none" w:sz="0" w:space="0" w:color="auto"/>
          </w:divBdr>
          <w:divsChild>
            <w:div w:id="1797720504">
              <w:marLeft w:val="0"/>
              <w:marRight w:val="0"/>
              <w:marTop w:val="0"/>
              <w:marBottom w:val="0"/>
              <w:divBdr>
                <w:top w:val="none" w:sz="0" w:space="0" w:color="auto"/>
                <w:left w:val="none" w:sz="0" w:space="0" w:color="auto"/>
                <w:bottom w:val="none" w:sz="0" w:space="0" w:color="auto"/>
                <w:right w:val="none" w:sz="0" w:space="0" w:color="auto"/>
              </w:divBdr>
            </w:div>
          </w:divsChild>
        </w:div>
        <w:div w:id="1508521626">
          <w:marLeft w:val="0"/>
          <w:marRight w:val="0"/>
          <w:marTop w:val="0"/>
          <w:marBottom w:val="0"/>
          <w:divBdr>
            <w:top w:val="none" w:sz="0" w:space="0" w:color="auto"/>
            <w:left w:val="none" w:sz="0" w:space="0" w:color="auto"/>
            <w:bottom w:val="none" w:sz="0" w:space="0" w:color="auto"/>
            <w:right w:val="none" w:sz="0" w:space="0" w:color="auto"/>
          </w:divBdr>
          <w:divsChild>
            <w:div w:id="1318726288">
              <w:marLeft w:val="0"/>
              <w:marRight w:val="0"/>
              <w:marTop w:val="0"/>
              <w:marBottom w:val="0"/>
              <w:divBdr>
                <w:top w:val="none" w:sz="0" w:space="0" w:color="auto"/>
                <w:left w:val="none" w:sz="0" w:space="0" w:color="auto"/>
                <w:bottom w:val="none" w:sz="0" w:space="0" w:color="auto"/>
                <w:right w:val="none" w:sz="0" w:space="0" w:color="auto"/>
              </w:divBdr>
            </w:div>
          </w:divsChild>
        </w:div>
        <w:div w:id="1516963692">
          <w:marLeft w:val="0"/>
          <w:marRight w:val="0"/>
          <w:marTop w:val="0"/>
          <w:marBottom w:val="0"/>
          <w:divBdr>
            <w:top w:val="none" w:sz="0" w:space="0" w:color="auto"/>
            <w:left w:val="none" w:sz="0" w:space="0" w:color="auto"/>
            <w:bottom w:val="none" w:sz="0" w:space="0" w:color="auto"/>
            <w:right w:val="none" w:sz="0" w:space="0" w:color="auto"/>
          </w:divBdr>
          <w:divsChild>
            <w:div w:id="1686974359">
              <w:marLeft w:val="0"/>
              <w:marRight w:val="0"/>
              <w:marTop w:val="0"/>
              <w:marBottom w:val="0"/>
              <w:divBdr>
                <w:top w:val="none" w:sz="0" w:space="0" w:color="auto"/>
                <w:left w:val="none" w:sz="0" w:space="0" w:color="auto"/>
                <w:bottom w:val="none" w:sz="0" w:space="0" w:color="auto"/>
                <w:right w:val="none" w:sz="0" w:space="0" w:color="auto"/>
              </w:divBdr>
            </w:div>
          </w:divsChild>
        </w:div>
        <w:div w:id="1519735465">
          <w:marLeft w:val="0"/>
          <w:marRight w:val="0"/>
          <w:marTop w:val="0"/>
          <w:marBottom w:val="0"/>
          <w:divBdr>
            <w:top w:val="none" w:sz="0" w:space="0" w:color="auto"/>
            <w:left w:val="none" w:sz="0" w:space="0" w:color="auto"/>
            <w:bottom w:val="none" w:sz="0" w:space="0" w:color="auto"/>
            <w:right w:val="none" w:sz="0" w:space="0" w:color="auto"/>
          </w:divBdr>
          <w:divsChild>
            <w:div w:id="773325540">
              <w:marLeft w:val="0"/>
              <w:marRight w:val="0"/>
              <w:marTop w:val="0"/>
              <w:marBottom w:val="0"/>
              <w:divBdr>
                <w:top w:val="none" w:sz="0" w:space="0" w:color="auto"/>
                <w:left w:val="none" w:sz="0" w:space="0" w:color="auto"/>
                <w:bottom w:val="none" w:sz="0" w:space="0" w:color="auto"/>
                <w:right w:val="none" w:sz="0" w:space="0" w:color="auto"/>
              </w:divBdr>
            </w:div>
          </w:divsChild>
        </w:div>
        <w:div w:id="1533181894">
          <w:marLeft w:val="0"/>
          <w:marRight w:val="0"/>
          <w:marTop w:val="0"/>
          <w:marBottom w:val="0"/>
          <w:divBdr>
            <w:top w:val="none" w:sz="0" w:space="0" w:color="auto"/>
            <w:left w:val="none" w:sz="0" w:space="0" w:color="auto"/>
            <w:bottom w:val="none" w:sz="0" w:space="0" w:color="auto"/>
            <w:right w:val="none" w:sz="0" w:space="0" w:color="auto"/>
          </w:divBdr>
          <w:divsChild>
            <w:div w:id="121964130">
              <w:marLeft w:val="0"/>
              <w:marRight w:val="0"/>
              <w:marTop w:val="0"/>
              <w:marBottom w:val="0"/>
              <w:divBdr>
                <w:top w:val="none" w:sz="0" w:space="0" w:color="auto"/>
                <w:left w:val="none" w:sz="0" w:space="0" w:color="auto"/>
                <w:bottom w:val="none" w:sz="0" w:space="0" w:color="auto"/>
                <w:right w:val="none" w:sz="0" w:space="0" w:color="auto"/>
              </w:divBdr>
            </w:div>
          </w:divsChild>
        </w:div>
        <w:div w:id="1533418062">
          <w:marLeft w:val="0"/>
          <w:marRight w:val="0"/>
          <w:marTop w:val="0"/>
          <w:marBottom w:val="0"/>
          <w:divBdr>
            <w:top w:val="none" w:sz="0" w:space="0" w:color="auto"/>
            <w:left w:val="none" w:sz="0" w:space="0" w:color="auto"/>
            <w:bottom w:val="none" w:sz="0" w:space="0" w:color="auto"/>
            <w:right w:val="none" w:sz="0" w:space="0" w:color="auto"/>
          </w:divBdr>
          <w:divsChild>
            <w:div w:id="987125568">
              <w:marLeft w:val="0"/>
              <w:marRight w:val="0"/>
              <w:marTop w:val="0"/>
              <w:marBottom w:val="0"/>
              <w:divBdr>
                <w:top w:val="none" w:sz="0" w:space="0" w:color="auto"/>
                <w:left w:val="none" w:sz="0" w:space="0" w:color="auto"/>
                <w:bottom w:val="none" w:sz="0" w:space="0" w:color="auto"/>
                <w:right w:val="none" w:sz="0" w:space="0" w:color="auto"/>
              </w:divBdr>
            </w:div>
          </w:divsChild>
        </w:div>
        <w:div w:id="1534416445">
          <w:marLeft w:val="0"/>
          <w:marRight w:val="0"/>
          <w:marTop w:val="0"/>
          <w:marBottom w:val="0"/>
          <w:divBdr>
            <w:top w:val="none" w:sz="0" w:space="0" w:color="auto"/>
            <w:left w:val="none" w:sz="0" w:space="0" w:color="auto"/>
            <w:bottom w:val="none" w:sz="0" w:space="0" w:color="auto"/>
            <w:right w:val="none" w:sz="0" w:space="0" w:color="auto"/>
          </w:divBdr>
          <w:divsChild>
            <w:div w:id="647365237">
              <w:marLeft w:val="0"/>
              <w:marRight w:val="0"/>
              <w:marTop w:val="0"/>
              <w:marBottom w:val="0"/>
              <w:divBdr>
                <w:top w:val="none" w:sz="0" w:space="0" w:color="auto"/>
                <w:left w:val="none" w:sz="0" w:space="0" w:color="auto"/>
                <w:bottom w:val="none" w:sz="0" w:space="0" w:color="auto"/>
                <w:right w:val="none" w:sz="0" w:space="0" w:color="auto"/>
              </w:divBdr>
            </w:div>
          </w:divsChild>
        </w:div>
        <w:div w:id="1539313290">
          <w:marLeft w:val="0"/>
          <w:marRight w:val="0"/>
          <w:marTop w:val="0"/>
          <w:marBottom w:val="0"/>
          <w:divBdr>
            <w:top w:val="none" w:sz="0" w:space="0" w:color="auto"/>
            <w:left w:val="none" w:sz="0" w:space="0" w:color="auto"/>
            <w:bottom w:val="none" w:sz="0" w:space="0" w:color="auto"/>
            <w:right w:val="none" w:sz="0" w:space="0" w:color="auto"/>
          </w:divBdr>
          <w:divsChild>
            <w:div w:id="247664570">
              <w:marLeft w:val="0"/>
              <w:marRight w:val="0"/>
              <w:marTop w:val="0"/>
              <w:marBottom w:val="0"/>
              <w:divBdr>
                <w:top w:val="none" w:sz="0" w:space="0" w:color="auto"/>
                <w:left w:val="none" w:sz="0" w:space="0" w:color="auto"/>
                <w:bottom w:val="none" w:sz="0" w:space="0" w:color="auto"/>
                <w:right w:val="none" w:sz="0" w:space="0" w:color="auto"/>
              </w:divBdr>
            </w:div>
          </w:divsChild>
        </w:div>
        <w:div w:id="1567060605">
          <w:marLeft w:val="0"/>
          <w:marRight w:val="0"/>
          <w:marTop w:val="0"/>
          <w:marBottom w:val="0"/>
          <w:divBdr>
            <w:top w:val="none" w:sz="0" w:space="0" w:color="auto"/>
            <w:left w:val="none" w:sz="0" w:space="0" w:color="auto"/>
            <w:bottom w:val="none" w:sz="0" w:space="0" w:color="auto"/>
            <w:right w:val="none" w:sz="0" w:space="0" w:color="auto"/>
          </w:divBdr>
          <w:divsChild>
            <w:div w:id="866451588">
              <w:marLeft w:val="0"/>
              <w:marRight w:val="0"/>
              <w:marTop w:val="0"/>
              <w:marBottom w:val="0"/>
              <w:divBdr>
                <w:top w:val="none" w:sz="0" w:space="0" w:color="auto"/>
                <w:left w:val="none" w:sz="0" w:space="0" w:color="auto"/>
                <w:bottom w:val="none" w:sz="0" w:space="0" w:color="auto"/>
                <w:right w:val="none" w:sz="0" w:space="0" w:color="auto"/>
              </w:divBdr>
            </w:div>
          </w:divsChild>
        </w:div>
        <w:div w:id="1579287321">
          <w:marLeft w:val="0"/>
          <w:marRight w:val="0"/>
          <w:marTop w:val="0"/>
          <w:marBottom w:val="0"/>
          <w:divBdr>
            <w:top w:val="none" w:sz="0" w:space="0" w:color="auto"/>
            <w:left w:val="none" w:sz="0" w:space="0" w:color="auto"/>
            <w:bottom w:val="none" w:sz="0" w:space="0" w:color="auto"/>
            <w:right w:val="none" w:sz="0" w:space="0" w:color="auto"/>
          </w:divBdr>
          <w:divsChild>
            <w:div w:id="729498681">
              <w:marLeft w:val="0"/>
              <w:marRight w:val="0"/>
              <w:marTop w:val="0"/>
              <w:marBottom w:val="0"/>
              <w:divBdr>
                <w:top w:val="none" w:sz="0" w:space="0" w:color="auto"/>
                <w:left w:val="none" w:sz="0" w:space="0" w:color="auto"/>
                <w:bottom w:val="none" w:sz="0" w:space="0" w:color="auto"/>
                <w:right w:val="none" w:sz="0" w:space="0" w:color="auto"/>
              </w:divBdr>
            </w:div>
          </w:divsChild>
        </w:div>
        <w:div w:id="1582062493">
          <w:marLeft w:val="0"/>
          <w:marRight w:val="0"/>
          <w:marTop w:val="0"/>
          <w:marBottom w:val="0"/>
          <w:divBdr>
            <w:top w:val="none" w:sz="0" w:space="0" w:color="auto"/>
            <w:left w:val="none" w:sz="0" w:space="0" w:color="auto"/>
            <w:bottom w:val="none" w:sz="0" w:space="0" w:color="auto"/>
            <w:right w:val="none" w:sz="0" w:space="0" w:color="auto"/>
          </w:divBdr>
          <w:divsChild>
            <w:div w:id="558713180">
              <w:marLeft w:val="0"/>
              <w:marRight w:val="0"/>
              <w:marTop w:val="0"/>
              <w:marBottom w:val="0"/>
              <w:divBdr>
                <w:top w:val="none" w:sz="0" w:space="0" w:color="auto"/>
                <w:left w:val="none" w:sz="0" w:space="0" w:color="auto"/>
                <w:bottom w:val="none" w:sz="0" w:space="0" w:color="auto"/>
                <w:right w:val="none" w:sz="0" w:space="0" w:color="auto"/>
              </w:divBdr>
            </w:div>
          </w:divsChild>
        </w:div>
        <w:div w:id="1589458335">
          <w:marLeft w:val="0"/>
          <w:marRight w:val="0"/>
          <w:marTop w:val="0"/>
          <w:marBottom w:val="0"/>
          <w:divBdr>
            <w:top w:val="none" w:sz="0" w:space="0" w:color="auto"/>
            <w:left w:val="none" w:sz="0" w:space="0" w:color="auto"/>
            <w:bottom w:val="none" w:sz="0" w:space="0" w:color="auto"/>
            <w:right w:val="none" w:sz="0" w:space="0" w:color="auto"/>
          </w:divBdr>
          <w:divsChild>
            <w:div w:id="1439182266">
              <w:marLeft w:val="0"/>
              <w:marRight w:val="0"/>
              <w:marTop w:val="0"/>
              <w:marBottom w:val="0"/>
              <w:divBdr>
                <w:top w:val="none" w:sz="0" w:space="0" w:color="auto"/>
                <w:left w:val="none" w:sz="0" w:space="0" w:color="auto"/>
                <w:bottom w:val="none" w:sz="0" w:space="0" w:color="auto"/>
                <w:right w:val="none" w:sz="0" w:space="0" w:color="auto"/>
              </w:divBdr>
            </w:div>
          </w:divsChild>
        </w:div>
        <w:div w:id="1605115590">
          <w:marLeft w:val="0"/>
          <w:marRight w:val="0"/>
          <w:marTop w:val="0"/>
          <w:marBottom w:val="0"/>
          <w:divBdr>
            <w:top w:val="none" w:sz="0" w:space="0" w:color="auto"/>
            <w:left w:val="none" w:sz="0" w:space="0" w:color="auto"/>
            <w:bottom w:val="none" w:sz="0" w:space="0" w:color="auto"/>
            <w:right w:val="none" w:sz="0" w:space="0" w:color="auto"/>
          </w:divBdr>
          <w:divsChild>
            <w:div w:id="1298146456">
              <w:marLeft w:val="0"/>
              <w:marRight w:val="0"/>
              <w:marTop w:val="0"/>
              <w:marBottom w:val="0"/>
              <w:divBdr>
                <w:top w:val="none" w:sz="0" w:space="0" w:color="auto"/>
                <w:left w:val="none" w:sz="0" w:space="0" w:color="auto"/>
                <w:bottom w:val="none" w:sz="0" w:space="0" w:color="auto"/>
                <w:right w:val="none" w:sz="0" w:space="0" w:color="auto"/>
              </w:divBdr>
            </w:div>
          </w:divsChild>
        </w:div>
        <w:div w:id="1610703722">
          <w:marLeft w:val="0"/>
          <w:marRight w:val="0"/>
          <w:marTop w:val="0"/>
          <w:marBottom w:val="0"/>
          <w:divBdr>
            <w:top w:val="none" w:sz="0" w:space="0" w:color="auto"/>
            <w:left w:val="none" w:sz="0" w:space="0" w:color="auto"/>
            <w:bottom w:val="none" w:sz="0" w:space="0" w:color="auto"/>
            <w:right w:val="none" w:sz="0" w:space="0" w:color="auto"/>
          </w:divBdr>
          <w:divsChild>
            <w:div w:id="1470593182">
              <w:marLeft w:val="0"/>
              <w:marRight w:val="0"/>
              <w:marTop w:val="0"/>
              <w:marBottom w:val="0"/>
              <w:divBdr>
                <w:top w:val="none" w:sz="0" w:space="0" w:color="auto"/>
                <w:left w:val="none" w:sz="0" w:space="0" w:color="auto"/>
                <w:bottom w:val="none" w:sz="0" w:space="0" w:color="auto"/>
                <w:right w:val="none" w:sz="0" w:space="0" w:color="auto"/>
              </w:divBdr>
            </w:div>
          </w:divsChild>
        </w:div>
        <w:div w:id="1626351972">
          <w:marLeft w:val="0"/>
          <w:marRight w:val="0"/>
          <w:marTop w:val="0"/>
          <w:marBottom w:val="0"/>
          <w:divBdr>
            <w:top w:val="none" w:sz="0" w:space="0" w:color="auto"/>
            <w:left w:val="none" w:sz="0" w:space="0" w:color="auto"/>
            <w:bottom w:val="none" w:sz="0" w:space="0" w:color="auto"/>
            <w:right w:val="none" w:sz="0" w:space="0" w:color="auto"/>
          </w:divBdr>
          <w:divsChild>
            <w:div w:id="1755859165">
              <w:marLeft w:val="0"/>
              <w:marRight w:val="0"/>
              <w:marTop w:val="0"/>
              <w:marBottom w:val="0"/>
              <w:divBdr>
                <w:top w:val="none" w:sz="0" w:space="0" w:color="auto"/>
                <w:left w:val="none" w:sz="0" w:space="0" w:color="auto"/>
                <w:bottom w:val="none" w:sz="0" w:space="0" w:color="auto"/>
                <w:right w:val="none" w:sz="0" w:space="0" w:color="auto"/>
              </w:divBdr>
            </w:div>
          </w:divsChild>
        </w:div>
        <w:div w:id="1633174051">
          <w:marLeft w:val="0"/>
          <w:marRight w:val="0"/>
          <w:marTop w:val="0"/>
          <w:marBottom w:val="0"/>
          <w:divBdr>
            <w:top w:val="none" w:sz="0" w:space="0" w:color="auto"/>
            <w:left w:val="none" w:sz="0" w:space="0" w:color="auto"/>
            <w:bottom w:val="none" w:sz="0" w:space="0" w:color="auto"/>
            <w:right w:val="none" w:sz="0" w:space="0" w:color="auto"/>
          </w:divBdr>
          <w:divsChild>
            <w:div w:id="589654393">
              <w:marLeft w:val="0"/>
              <w:marRight w:val="0"/>
              <w:marTop w:val="0"/>
              <w:marBottom w:val="0"/>
              <w:divBdr>
                <w:top w:val="none" w:sz="0" w:space="0" w:color="auto"/>
                <w:left w:val="none" w:sz="0" w:space="0" w:color="auto"/>
                <w:bottom w:val="none" w:sz="0" w:space="0" w:color="auto"/>
                <w:right w:val="none" w:sz="0" w:space="0" w:color="auto"/>
              </w:divBdr>
            </w:div>
          </w:divsChild>
        </w:div>
        <w:div w:id="1639530842">
          <w:marLeft w:val="0"/>
          <w:marRight w:val="0"/>
          <w:marTop w:val="0"/>
          <w:marBottom w:val="0"/>
          <w:divBdr>
            <w:top w:val="none" w:sz="0" w:space="0" w:color="auto"/>
            <w:left w:val="none" w:sz="0" w:space="0" w:color="auto"/>
            <w:bottom w:val="none" w:sz="0" w:space="0" w:color="auto"/>
            <w:right w:val="none" w:sz="0" w:space="0" w:color="auto"/>
          </w:divBdr>
          <w:divsChild>
            <w:div w:id="1936597090">
              <w:marLeft w:val="0"/>
              <w:marRight w:val="0"/>
              <w:marTop w:val="0"/>
              <w:marBottom w:val="0"/>
              <w:divBdr>
                <w:top w:val="none" w:sz="0" w:space="0" w:color="auto"/>
                <w:left w:val="none" w:sz="0" w:space="0" w:color="auto"/>
                <w:bottom w:val="none" w:sz="0" w:space="0" w:color="auto"/>
                <w:right w:val="none" w:sz="0" w:space="0" w:color="auto"/>
              </w:divBdr>
            </w:div>
          </w:divsChild>
        </w:div>
        <w:div w:id="1656913025">
          <w:marLeft w:val="0"/>
          <w:marRight w:val="0"/>
          <w:marTop w:val="0"/>
          <w:marBottom w:val="0"/>
          <w:divBdr>
            <w:top w:val="none" w:sz="0" w:space="0" w:color="auto"/>
            <w:left w:val="none" w:sz="0" w:space="0" w:color="auto"/>
            <w:bottom w:val="none" w:sz="0" w:space="0" w:color="auto"/>
            <w:right w:val="none" w:sz="0" w:space="0" w:color="auto"/>
          </w:divBdr>
          <w:divsChild>
            <w:div w:id="976494683">
              <w:marLeft w:val="0"/>
              <w:marRight w:val="0"/>
              <w:marTop w:val="0"/>
              <w:marBottom w:val="0"/>
              <w:divBdr>
                <w:top w:val="none" w:sz="0" w:space="0" w:color="auto"/>
                <w:left w:val="none" w:sz="0" w:space="0" w:color="auto"/>
                <w:bottom w:val="none" w:sz="0" w:space="0" w:color="auto"/>
                <w:right w:val="none" w:sz="0" w:space="0" w:color="auto"/>
              </w:divBdr>
            </w:div>
          </w:divsChild>
        </w:div>
        <w:div w:id="1658218571">
          <w:marLeft w:val="0"/>
          <w:marRight w:val="0"/>
          <w:marTop w:val="0"/>
          <w:marBottom w:val="0"/>
          <w:divBdr>
            <w:top w:val="none" w:sz="0" w:space="0" w:color="auto"/>
            <w:left w:val="none" w:sz="0" w:space="0" w:color="auto"/>
            <w:bottom w:val="none" w:sz="0" w:space="0" w:color="auto"/>
            <w:right w:val="none" w:sz="0" w:space="0" w:color="auto"/>
          </w:divBdr>
          <w:divsChild>
            <w:div w:id="1188983098">
              <w:marLeft w:val="0"/>
              <w:marRight w:val="0"/>
              <w:marTop w:val="0"/>
              <w:marBottom w:val="0"/>
              <w:divBdr>
                <w:top w:val="none" w:sz="0" w:space="0" w:color="auto"/>
                <w:left w:val="none" w:sz="0" w:space="0" w:color="auto"/>
                <w:bottom w:val="none" w:sz="0" w:space="0" w:color="auto"/>
                <w:right w:val="none" w:sz="0" w:space="0" w:color="auto"/>
              </w:divBdr>
            </w:div>
          </w:divsChild>
        </w:div>
        <w:div w:id="1669750324">
          <w:marLeft w:val="0"/>
          <w:marRight w:val="0"/>
          <w:marTop w:val="0"/>
          <w:marBottom w:val="0"/>
          <w:divBdr>
            <w:top w:val="none" w:sz="0" w:space="0" w:color="auto"/>
            <w:left w:val="none" w:sz="0" w:space="0" w:color="auto"/>
            <w:bottom w:val="none" w:sz="0" w:space="0" w:color="auto"/>
            <w:right w:val="none" w:sz="0" w:space="0" w:color="auto"/>
          </w:divBdr>
          <w:divsChild>
            <w:div w:id="1872063148">
              <w:marLeft w:val="0"/>
              <w:marRight w:val="0"/>
              <w:marTop w:val="0"/>
              <w:marBottom w:val="0"/>
              <w:divBdr>
                <w:top w:val="none" w:sz="0" w:space="0" w:color="auto"/>
                <w:left w:val="none" w:sz="0" w:space="0" w:color="auto"/>
                <w:bottom w:val="none" w:sz="0" w:space="0" w:color="auto"/>
                <w:right w:val="none" w:sz="0" w:space="0" w:color="auto"/>
              </w:divBdr>
            </w:div>
          </w:divsChild>
        </w:div>
        <w:div w:id="1669941972">
          <w:marLeft w:val="0"/>
          <w:marRight w:val="0"/>
          <w:marTop w:val="0"/>
          <w:marBottom w:val="0"/>
          <w:divBdr>
            <w:top w:val="none" w:sz="0" w:space="0" w:color="auto"/>
            <w:left w:val="none" w:sz="0" w:space="0" w:color="auto"/>
            <w:bottom w:val="none" w:sz="0" w:space="0" w:color="auto"/>
            <w:right w:val="none" w:sz="0" w:space="0" w:color="auto"/>
          </w:divBdr>
          <w:divsChild>
            <w:div w:id="1135488219">
              <w:marLeft w:val="0"/>
              <w:marRight w:val="0"/>
              <w:marTop w:val="0"/>
              <w:marBottom w:val="0"/>
              <w:divBdr>
                <w:top w:val="none" w:sz="0" w:space="0" w:color="auto"/>
                <w:left w:val="none" w:sz="0" w:space="0" w:color="auto"/>
                <w:bottom w:val="none" w:sz="0" w:space="0" w:color="auto"/>
                <w:right w:val="none" w:sz="0" w:space="0" w:color="auto"/>
              </w:divBdr>
            </w:div>
          </w:divsChild>
        </w:div>
        <w:div w:id="1672217959">
          <w:marLeft w:val="0"/>
          <w:marRight w:val="0"/>
          <w:marTop w:val="0"/>
          <w:marBottom w:val="0"/>
          <w:divBdr>
            <w:top w:val="none" w:sz="0" w:space="0" w:color="auto"/>
            <w:left w:val="none" w:sz="0" w:space="0" w:color="auto"/>
            <w:bottom w:val="none" w:sz="0" w:space="0" w:color="auto"/>
            <w:right w:val="none" w:sz="0" w:space="0" w:color="auto"/>
          </w:divBdr>
          <w:divsChild>
            <w:div w:id="1387992385">
              <w:marLeft w:val="0"/>
              <w:marRight w:val="0"/>
              <w:marTop w:val="0"/>
              <w:marBottom w:val="0"/>
              <w:divBdr>
                <w:top w:val="none" w:sz="0" w:space="0" w:color="auto"/>
                <w:left w:val="none" w:sz="0" w:space="0" w:color="auto"/>
                <w:bottom w:val="none" w:sz="0" w:space="0" w:color="auto"/>
                <w:right w:val="none" w:sz="0" w:space="0" w:color="auto"/>
              </w:divBdr>
            </w:div>
          </w:divsChild>
        </w:div>
        <w:div w:id="1702049488">
          <w:marLeft w:val="0"/>
          <w:marRight w:val="0"/>
          <w:marTop w:val="0"/>
          <w:marBottom w:val="0"/>
          <w:divBdr>
            <w:top w:val="none" w:sz="0" w:space="0" w:color="auto"/>
            <w:left w:val="none" w:sz="0" w:space="0" w:color="auto"/>
            <w:bottom w:val="none" w:sz="0" w:space="0" w:color="auto"/>
            <w:right w:val="none" w:sz="0" w:space="0" w:color="auto"/>
          </w:divBdr>
          <w:divsChild>
            <w:div w:id="716664539">
              <w:marLeft w:val="0"/>
              <w:marRight w:val="0"/>
              <w:marTop w:val="0"/>
              <w:marBottom w:val="0"/>
              <w:divBdr>
                <w:top w:val="none" w:sz="0" w:space="0" w:color="auto"/>
                <w:left w:val="none" w:sz="0" w:space="0" w:color="auto"/>
                <w:bottom w:val="none" w:sz="0" w:space="0" w:color="auto"/>
                <w:right w:val="none" w:sz="0" w:space="0" w:color="auto"/>
              </w:divBdr>
            </w:div>
            <w:div w:id="1241058546">
              <w:marLeft w:val="0"/>
              <w:marRight w:val="0"/>
              <w:marTop w:val="0"/>
              <w:marBottom w:val="0"/>
              <w:divBdr>
                <w:top w:val="none" w:sz="0" w:space="0" w:color="auto"/>
                <w:left w:val="none" w:sz="0" w:space="0" w:color="auto"/>
                <w:bottom w:val="none" w:sz="0" w:space="0" w:color="auto"/>
                <w:right w:val="none" w:sz="0" w:space="0" w:color="auto"/>
              </w:divBdr>
            </w:div>
            <w:div w:id="1726757914">
              <w:marLeft w:val="0"/>
              <w:marRight w:val="0"/>
              <w:marTop w:val="0"/>
              <w:marBottom w:val="0"/>
              <w:divBdr>
                <w:top w:val="none" w:sz="0" w:space="0" w:color="auto"/>
                <w:left w:val="none" w:sz="0" w:space="0" w:color="auto"/>
                <w:bottom w:val="none" w:sz="0" w:space="0" w:color="auto"/>
                <w:right w:val="none" w:sz="0" w:space="0" w:color="auto"/>
              </w:divBdr>
            </w:div>
          </w:divsChild>
        </w:div>
        <w:div w:id="1715737304">
          <w:marLeft w:val="0"/>
          <w:marRight w:val="0"/>
          <w:marTop w:val="0"/>
          <w:marBottom w:val="0"/>
          <w:divBdr>
            <w:top w:val="none" w:sz="0" w:space="0" w:color="auto"/>
            <w:left w:val="none" w:sz="0" w:space="0" w:color="auto"/>
            <w:bottom w:val="none" w:sz="0" w:space="0" w:color="auto"/>
            <w:right w:val="none" w:sz="0" w:space="0" w:color="auto"/>
          </w:divBdr>
          <w:divsChild>
            <w:div w:id="2056197528">
              <w:marLeft w:val="0"/>
              <w:marRight w:val="0"/>
              <w:marTop w:val="0"/>
              <w:marBottom w:val="0"/>
              <w:divBdr>
                <w:top w:val="none" w:sz="0" w:space="0" w:color="auto"/>
                <w:left w:val="none" w:sz="0" w:space="0" w:color="auto"/>
                <w:bottom w:val="none" w:sz="0" w:space="0" w:color="auto"/>
                <w:right w:val="none" w:sz="0" w:space="0" w:color="auto"/>
              </w:divBdr>
            </w:div>
          </w:divsChild>
        </w:div>
        <w:div w:id="1715957770">
          <w:marLeft w:val="0"/>
          <w:marRight w:val="0"/>
          <w:marTop w:val="0"/>
          <w:marBottom w:val="0"/>
          <w:divBdr>
            <w:top w:val="none" w:sz="0" w:space="0" w:color="auto"/>
            <w:left w:val="none" w:sz="0" w:space="0" w:color="auto"/>
            <w:bottom w:val="none" w:sz="0" w:space="0" w:color="auto"/>
            <w:right w:val="none" w:sz="0" w:space="0" w:color="auto"/>
          </w:divBdr>
          <w:divsChild>
            <w:div w:id="738483846">
              <w:marLeft w:val="0"/>
              <w:marRight w:val="0"/>
              <w:marTop w:val="0"/>
              <w:marBottom w:val="0"/>
              <w:divBdr>
                <w:top w:val="none" w:sz="0" w:space="0" w:color="auto"/>
                <w:left w:val="none" w:sz="0" w:space="0" w:color="auto"/>
                <w:bottom w:val="none" w:sz="0" w:space="0" w:color="auto"/>
                <w:right w:val="none" w:sz="0" w:space="0" w:color="auto"/>
              </w:divBdr>
            </w:div>
          </w:divsChild>
        </w:div>
        <w:div w:id="1721007818">
          <w:marLeft w:val="0"/>
          <w:marRight w:val="0"/>
          <w:marTop w:val="0"/>
          <w:marBottom w:val="0"/>
          <w:divBdr>
            <w:top w:val="none" w:sz="0" w:space="0" w:color="auto"/>
            <w:left w:val="none" w:sz="0" w:space="0" w:color="auto"/>
            <w:bottom w:val="none" w:sz="0" w:space="0" w:color="auto"/>
            <w:right w:val="none" w:sz="0" w:space="0" w:color="auto"/>
          </w:divBdr>
          <w:divsChild>
            <w:div w:id="563375962">
              <w:marLeft w:val="0"/>
              <w:marRight w:val="0"/>
              <w:marTop w:val="0"/>
              <w:marBottom w:val="0"/>
              <w:divBdr>
                <w:top w:val="none" w:sz="0" w:space="0" w:color="auto"/>
                <w:left w:val="none" w:sz="0" w:space="0" w:color="auto"/>
                <w:bottom w:val="none" w:sz="0" w:space="0" w:color="auto"/>
                <w:right w:val="none" w:sz="0" w:space="0" w:color="auto"/>
              </w:divBdr>
            </w:div>
          </w:divsChild>
        </w:div>
        <w:div w:id="1724795263">
          <w:marLeft w:val="0"/>
          <w:marRight w:val="0"/>
          <w:marTop w:val="0"/>
          <w:marBottom w:val="0"/>
          <w:divBdr>
            <w:top w:val="none" w:sz="0" w:space="0" w:color="auto"/>
            <w:left w:val="none" w:sz="0" w:space="0" w:color="auto"/>
            <w:bottom w:val="none" w:sz="0" w:space="0" w:color="auto"/>
            <w:right w:val="none" w:sz="0" w:space="0" w:color="auto"/>
          </w:divBdr>
          <w:divsChild>
            <w:div w:id="579021276">
              <w:marLeft w:val="0"/>
              <w:marRight w:val="0"/>
              <w:marTop w:val="0"/>
              <w:marBottom w:val="0"/>
              <w:divBdr>
                <w:top w:val="none" w:sz="0" w:space="0" w:color="auto"/>
                <w:left w:val="none" w:sz="0" w:space="0" w:color="auto"/>
                <w:bottom w:val="none" w:sz="0" w:space="0" w:color="auto"/>
                <w:right w:val="none" w:sz="0" w:space="0" w:color="auto"/>
              </w:divBdr>
            </w:div>
            <w:div w:id="1823548481">
              <w:marLeft w:val="0"/>
              <w:marRight w:val="0"/>
              <w:marTop w:val="0"/>
              <w:marBottom w:val="0"/>
              <w:divBdr>
                <w:top w:val="none" w:sz="0" w:space="0" w:color="auto"/>
                <w:left w:val="none" w:sz="0" w:space="0" w:color="auto"/>
                <w:bottom w:val="none" w:sz="0" w:space="0" w:color="auto"/>
                <w:right w:val="none" w:sz="0" w:space="0" w:color="auto"/>
              </w:divBdr>
            </w:div>
          </w:divsChild>
        </w:div>
        <w:div w:id="1734694520">
          <w:marLeft w:val="0"/>
          <w:marRight w:val="0"/>
          <w:marTop w:val="0"/>
          <w:marBottom w:val="0"/>
          <w:divBdr>
            <w:top w:val="none" w:sz="0" w:space="0" w:color="auto"/>
            <w:left w:val="none" w:sz="0" w:space="0" w:color="auto"/>
            <w:bottom w:val="none" w:sz="0" w:space="0" w:color="auto"/>
            <w:right w:val="none" w:sz="0" w:space="0" w:color="auto"/>
          </w:divBdr>
          <w:divsChild>
            <w:div w:id="1355883075">
              <w:marLeft w:val="0"/>
              <w:marRight w:val="0"/>
              <w:marTop w:val="0"/>
              <w:marBottom w:val="0"/>
              <w:divBdr>
                <w:top w:val="none" w:sz="0" w:space="0" w:color="auto"/>
                <w:left w:val="none" w:sz="0" w:space="0" w:color="auto"/>
                <w:bottom w:val="none" w:sz="0" w:space="0" w:color="auto"/>
                <w:right w:val="none" w:sz="0" w:space="0" w:color="auto"/>
              </w:divBdr>
            </w:div>
          </w:divsChild>
        </w:div>
        <w:div w:id="1740326979">
          <w:marLeft w:val="0"/>
          <w:marRight w:val="0"/>
          <w:marTop w:val="0"/>
          <w:marBottom w:val="0"/>
          <w:divBdr>
            <w:top w:val="none" w:sz="0" w:space="0" w:color="auto"/>
            <w:left w:val="none" w:sz="0" w:space="0" w:color="auto"/>
            <w:bottom w:val="none" w:sz="0" w:space="0" w:color="auto"/>
            <w:right w:val="none" w:sz="0" w:space="0" w:color="auto"/>
          </w:divBdr>
          <w:divsChild>
            <w:div w:id="1358889763">
              <w:marLeft w:val="0"/>
              <w:marRight w:val="0"/>
              <w:marTop w:val="0"/>
              <w:marBottom w:val="0"/>
              <w:divBdr>
                <w:top w:val="none" w:sz="0" w:space="0" w:color="auto"/>
                <w:left w:val="none" w:sz="0" w:space="0" w:color="auto"/>
                <w:bottom w:val="none" w:sz="0" w:space="0" w:color="auto"/>
                <w:right w:val="none" w:sz="0" w:space="0" w:color="auto"/>
              </w:divBdr>
            </w:div>
            <w:div w:id="2047901674">
              <w:marLeft w:val="0"/>
              <w:marRight w:val="0"/>
              <w:marTop w:val="0"/>
              <w:marBottom w:val="0"/>
              <w:divBdr>
                <w:top w:val="none" w:sz="0" w:space="0" w:color="auto"/>
                <w:left w:val="none" w:sz="0" w:space="0" w:color="auto"/>
                <w:bottom w:val="none" w:sz="0" w:space="0" w:color="auto"/>
                <w:right w:val="none" w:sz="0" w:space="0" w:color="auto"/>
              </w:divBdr>
            </w:div>
          </w:divsChild>
        </w:div>
        <w:div w:id="1741174763">
          <w:marLeft w:val="0"/>
          <w:marRight w:val="0"/>
          <w:marTop w:val="0"/>
          <w:marBottom w:val="0"/>
          <w:divBdr>
            <w:top w:val="none" w:sz="0" w:space="0" w:color="auto"/>
            <w:left w:val="none" w:sz="0" w:space="0" w:color="auto"/>
            <w:bottom w:val="none" w:sz="0" w:space="0" w:color="auto"/>
            <w:right w:val="none" w:sz="0" w:space="0" w:color="auto"/>
          </w:divBdr>
          <w:divsChild>
            <w:div w:id="513036123">
              <w:marLeft w:val="0"/>
              <w:marRight w:val="0"/>
              <w:marTop w:val="0"/>
              <w:marBottom w:val="0"/>
              <w:divBdr>
                <w:top w:val="none" w:sz="0" w:space="0" w:color="auto"/>
                <w:left w:val="none" w:sz="0" w:space="0" w:color="auto"/>
                <w:bottom w:val="none" w:sz="0" w:space="0" w:color="auto"/>
                <w:right w:val="none" w:sz="0" w:space="0" w:color="auto"/>
              </w:divBdr>
            </w:div>
          </w:divsChild>
        </w:div>
        <w:div w:id="1742143663">
          <w:marLeft w:val="0"/>
          <w:marRight w:val="0"/>
          <w:marTop w:val="0"/>
          <w:marBottom w:val="0"/>
          <w:divBdr>
            <w:top w:val="none" w:sz="0" w:space="0" w:color="auto"/>
            <w:left w:val="none" w:sz="0" w:space="0" w:color="auto"/>
            <w:bottom w:val="none" w:sz="0" w:space="0" w:color="auto"/>
            <w:right w:val="none" w:sz="0" w:space="0" w:color="auto"/>
          </w:divBdr>
          <w:divsChild>
            <w:div w:id="1616987904">
              <w:marLeft w:val="0"/>
              <w:marRight w:val="0"/>
              <w:marTop w:val="0"/>
              <w:marBottom w:val="0"/>
              <w:divBdr>
                <w:top w:val="none" w:sz="0" w:space="0" w:color="auto"/>
                <w:left w:val="none" w:sz="0" w:space="0" w:color="auto"/>
                <w:bottom w:val="none" w:sz="0" w:space="0" w:color="auto"/>
                <w:right w:val="none" w:sz="0" w:space="0" w:color="auto"/>
              </w:divBdr>
            </w:div>
          </w:divsChild>
        </w:div>
        <w:div w:id="1758164702">
          <w:marLeft w:val="0"/>
          <w:marRight w:val="0"/>
          <w:marTop w:val="0"/>
          <w:marBottom w:val="0"/>
          <w:divBdr>
            <w:top w:val="none" w:sz="0" w:space="0" w:color="auto"/>
            <w:left w:val="none" w:sz="0" w:space="0" w:color="auto"/>
            <w:bottom w:val="none" w:sz="0" w:space="0" w:color="auto"/>
            <w:right w:val="none" w:sz="0" w:space="0" w:color="auto"/>
          </w:divBdr>
          <w:divsChild>
            <w:div w:id="1623226836">
              <w:marLeft w:val="0"/>
              <w:marRight w:val="0"/>
              <w:marTop w:val="0"/>
              <w:marBottom w:val="0"/>
              <w:divBdr>
                <w:top w:val="none" w:sz="0" w:space="0" w:color="auto"/>
                <w:left w:val="none" w:sz="0" w:space="0" w:color="auto"/>
                <w:bottom w:val="none" w:sz="0" w:space="0" w:color="auto"/>
                <w:right w:val="none" w:sz="0" w:space="0" w:color="auto"/>
              </w:divBdr>
            </w:div>
          </w:divsChild>
        </w:div>
        <w:div w:id="1762529760">
          <w:marLeft w:val="0"/>
          <w:marRight w:val="0"/>
          <w:marTop w:val="0"/>
          <w:marBottom w:val="0"/>
          <w:divBdr>
            <w:top w:val="none" w:sz="0" w:space="0" w:color="auto"/>
            <w:left w:val="none" w:sz="0" w:space="0" w:color="auto"/>
            <w:bottom w:val="none" w:sz="0" w:space="0" w:color="auto"/>
            <w:right w:val="none" w:sz="0" w:space="0" w:color="auto"/>
          </w:divBdr>
          <w:divsChild>
            <w:div w:id="341705084">
              <w:marLeft w:val="0"/>
              <w:marRight w:val="0"/>
              <w:marTop w:val="0"/>
              <w:marBottom w:val="0"/>
              <w:divBdr>
                <w:top w:val="none" w:sz="0" w:space="0" w:color="auto"/>
                <w:left w:val="none" w:sz="0" w:space="0" w:color="auto"/>
                <w:bottom w:val="none" w:sz="0" w:space="0" w:color="auto"/>
                <w:right w:val="none" w:sz="0" w:space="0" w:color="auto"/>
              </w:divBdr>
            </w:div>
          </w:divsChild>
        </w:div>
        <w:div w:id="1776947081">
          <w:marLeft w:val="0"/>
          <w:marRight w:val="0"/>
          <w:marTop w:val="0"/>
          <w:marBottom w:val="0"/>
          <w:divBdr>
            <w:top w:val="none" w:sz="0" w:space="0" w:color="auto"/>
            <w:left w:val="none" w:sz="0" w:space="0" w:color="auto"/>
            <w:bottom w:val="none" w:sz="0" w:space="0" w:color="auto"/>
            <w:right w:val="none" w:sz="0" w:space="0" w:color="auto"/>
          </w:divBdr>
          <w:divsChild>
            <w:div w:id="1841117434">
              <w:marLeft w:val="0"/>
              <w:marRight w:val="0"/>
              <w:marTop w:val="0"/>
              <w:marBottom w:val="0"/>
              <w:divBdr>
                <w:top w:val="none" w:sz="0" w:space="0" w:color="auto"/>
                <w:left w:val="none" w:sz="0" w:space="0" w:color="auto"/>
                <w:bottom w:val="none" w:sz="0" w:space="0" w:color="auto"/>
                <w:right w:val="none" w:sz="0" w:space="0" w:color="auto"/>
              </w:divBdr>
            </w:div>
          </w:divsChild>
        </w:div>
        <w:div w:id="1778450781">
          <w:marLeft w:val="0"/>
          <w:marRight w:val="0"/>
          <w:marTop w:val="0"/>
          <w:marBottom w:val="0"/>
          <w:divBdr>
            <w:top w:val="none" w:sz="0" w:space="0" w:color="auto"/>
            <w:left w:val="none" w:sz="0" w:space="0" w:color="auto"/>
            <w:bottom w:val="none" w:sz="0" w:space="0" w:color="auto"/>
            <w:right w:val="none" w:sz="0" w:space="0" w:color="auto"/>
          </w:divBdr>
          <w:divsChild>
            <w:div w:id="815681638">
              <w:marLeft w:val="0"/>
              <w:marRight w:val="0"/>
              <w:marTop w:val="0"/>
              <w:marBottom w:val="0"/>
              <w:divBdr>
                <w:top w:val="none" w:sz="0" w:space="0" w:color="auto"/>
                <w:left w:val="none" w:sz="0" w:space="0" w:color="auto"/>
                <w:bottom w:val="none" w:sz="0" w:space="0" w:color="auto"/>
                <w:right w:val="none" w:sz="0" w:space="0" w:color="auto"/>
              </w:divBdr>
            </w:div>
          </w:divsChild>
        </w:div>
        <w:div w:id="1793595369">
          <w:marLeft w:val="0"/>
          <w:marRight w:val="0"/>
          <w:marTop w:val="0"/>
          <w:marBottom w:val="0"/>
          <w:divBdr>
            <w:top w:val="none" w:sz="0" w:space="0" w:color="auto"/>
            <w:left w:val="none" w:sz="0" w:space="0" w:color="auto"/>
            <w:bottom w:val="none" w:sz="0" w:space="0" w:color="auto"/>
            <w:right w:val="none" w:sz="0" w:space="0" w:color="auto"/>
          </w:divBdr>
          <w:divsChild>
            <w:div w:id="970130361">
              <w:marLeft w:val="0"/>
              <w:marRight w:val="0"/>
              <w:marTop w:val="0"/>
              <w:marBottom w:val="0"/>
              <w:divBdr>
                <w:top w:val="none" w:sz="0" w:space="0" w:color="auto"/>
                <w:left w:val="none" w:sz="0" w:space="0" w:color="auto"/>
                <w:bottom w:val="none" w:sz="0" w:space="0" w:color="auto"/>
                <w:right w:val="none" w:sz="0" w:space="0" w:color="auto"/>
              </w:divBdr>
            </w:div>
          </w:divsChild>
        </w:div>
        <w:div w:id="1812013992">
          <w:marLeft w:val="0"/>
          <w:marRight w:val="0"/>
          <w:marTop w:val="0"/>
          <w:marBottom w:val="0"/>
          <w:divBdr>
            <w:top w:val="none" w:sz="0" w:space="0" w:color="auto"/>
            <w:left w:val="none" w:sz="0" w:space="0" w:color="auto"/>
            <w:bottom w:val="none" w:sz="0" w:space="0" w:color="auto"/>
            <w:right w:val="none" w:sz="0" w:space="0" w:color="auto"/>
          </w:divBdr>
          <w:divsChild>
            <w:div w:id="7879000">
              <w:marLeft w:val="0"/>
              <w:marRight w:val="0"/>
              <w:marTop w:val="0"/>
              <w:marBottom w:val="0"/>
              <w:divBdr>
                <w:top w:val="none" w:sz="0" w:space="0" w:color="auto"/>
                <w:left w:val="none" w:sz="0" w:space="0" w:color="auto"/>
                <w:bottom w:val="none" w:sz="0" w:space="0" w:color="auto"/>
                <w:right w:val="none" w:sz="0" w:space="0" w:color="auto"/>
              </w:divBdr>
            </w:div>
          </w:divsChild>
        </w:div>
        <w:div w:id="1815874946">
          <w:marLeft w:val="0"/>
          <w:marRight w:val="0"/>
          <w:marTop w:val="0"/>
          <w:marBottom w:val="0"/>
          <w:divBdr>
            <w:top w:val="none" w:sz="0" w:space="0" w:color="auto"/>
            <w:left w:val="none" w:sz="0" w:space="0" w:color="auto"/>
            <w:bottom w:val="none" w:sz="0" w:space="0" w:color="auto"/>
            <w:right w:val="none" w:sz="0" w:space="0" w:color="auto"/>
          </w:divBdr>
          <w:divsChild>
            <w:div w:id="1865167048">
              <w:marLeft w:val="0"/>
              <w:marRight w:val="0"/>
              <w:marTop w:val="0"/>
              <w:marBottom w:val="0"/>
              <w:divBdr>
                <w:top w:val="none" w:sz="0" w:space="0" w:color="auto"/>
                <w:left w:val="none" w:sz="0" w:space="0" w:color="auto"/>
                <w:bottom w:val="none" w:sz="0" w:space="0" w:color="auto"/>
                <w:right w:val="none" w:sz="0" w:space="0" w:color="auto"/>
              </w:divBdr>
            </w:div>
          </w:divsChild>
        </w:div>
        <w:div w:id="1824349840">
          <w:marLeft w:val="0"/>
          <w:marRight w:val="0"/>
          <w:marTop w:val="0"/>
          <w:marBottom w:val="0"/>
          <w:divBdr>
            <w:top w:val="none" w:sz="0" w:space="0" w:color="auto"/>
            <w:left w:val="none" w:sz="0" w:space="0" w:color="auto"/>
            <w:bottom w:val="none" w:sz="0" w:space="0" w:color="auto"/>
            <w:right w:val="none" w:sz="0" w:space="0" w:color="auto"/>
          </w:divBdr>
          <w:divsChild>
            <w:div w:id="3093437">
              <w:marLeft w:val="0"/>
              <w:marRight w:val="0"/>
              <w:marTop w:val="0"/>
              <w:marBottom w:val="0"/>
              <w:divBdr>
                <w:top w:val="none" w:sz="0" w:space="0" w:color="auto"/>
                <w:left w:val="none" w:sz="0" w:space="0" w:color="auto"/>
                <w:bottom w:val="none" w:sz="0" w:space="0" w:color="auto"/>
                <w:right w:val="none" w:sz="0" w:space="0" w:color="auto"/>
              </w:divBdr>
            </w:div>
          </w:divsChild>
        </w:div>
        <w:div w:id="1829594862">
          <w:marLeft w:val="0"/>
          <w:marRight w:val="0"/>
          <w:marTop w:val="0"/>
          <w:marBottom w:val="0"/>
          <w:divBdr>
            <w:top w:val="none" w:sz="0" w:space="0" w:color="auto"/>
            <w:left w:val="none" w:sz="0" w:space="0" w:color="auto"/>
            <w:bottom w:val="none" w:sz="0" w:space="0" w:color="auto"/>
            <w:right w:val="none" w:sz="0" w:space="0" w:color="auto"/>
          </w:divBdr>
          <w:divsChild>
            <w:div w:id="1003777782">
              <w:marLeft w:val="0"/>
              <w:marRight w:val="0"/>
              <w:marTop w:val="0"/>
              <w:marBottom w:val="0"/>
              <w:divBdr>
                <w:top w:val="none" w:sz="0" w:space="0" w:color="auto"/>
                <w:left w:val="none" w:sz="0" w:space="0" w:color="auto"/>
                <w:bottom w:val="none" w:sz="0" w:space="0" w:color="auto"/>
                <w:right w:val="none" w:sz="0" w:space="0" w:color="auto"/>
              </w:divBdr>
            </w:div>
          </w:divsChild>
        </w:div>
        <w:div w:id="1843009286">
          <w:marLeft w:val="0"/>
          <w:marRight w:val="0"/>
          <w:marTop w:val="0"/>
          <w:marBottom w:val="0"/>
          <w:divBdr>
            <w:top w:val="none" w:sz="0" w:space="0" w:color="auto"/>
            <w:left w:val="none" w:sz="0" w:space="0" w:color="auto"/>
            <w:bottom w:val="none" w:sz="0" w:space="0" w:color="auto"/>
            <w:right w:val="none" w:sz="0" w:space="0" w:color="auto"/>
          </w:divBdr>
          <w:divsChild>
            <w:div w:id="2061857946">
              <w:marLeft w:val="0"/>
              <w:marRight w:val="0"/>
              <w:marTop w:val="0"/>
              <w:marBottom w:val="0"/>
              <w:divBdr>
                <w:top w:val="none" w:sz="0" w:space="0" w:color="auto"/>
                <w:left w:val="none" w:sz="0" w:space="0" w:color="auto"/>
                <w:bottom w:val="none" w:sz="0" w:space="0" w:color="auto"/>
                <w:right w:val="none" w:sz="0" w:space="0" w:color="auto"/>
              </w:divBdr>
            </w:div>
          </w:divsChild>
        </w:div>
        <w:div w:id="1848858366">
          <w:marLeft w:val="0"/>
          <w:marRight w:val="0"/>
          <w:marTop w:val="0"/>
          <w:marBottom w:val="0"/>
          <w:divBdr>
            <w:top w:val="none" w:sz="0" w:space="0" w:color="auto"/>
            <w:left w:val="none" w:sz="0" w:space="0" w:color="auto"/>
            <w:bottom w:val="none" w:sz="0" w:space="0" w:color="auto"/>
            <w:right w:val="none" w:sz="0" w:space="0" w:color="auto"/>
          </w:divBdr>
          <w:divsChild>
            <w:div w:id="435176812">
              <w:marLeft w:val="0"/>
              <w:marRight w:val="0"/>
              <w:marTop w:val="0"/>
              <w:marBottom w:val="0"/>
              <w:divBdr>
                <w:top w:val="none" w:sz="0" w:space="0" w:color="auto"/>
                <w:left w:val="none" w:sz="0" w:space="0" w:color="auto"/>
                <w:bottom w:val="none" w:sz="0" w:space="0" w:color="auto"/>
                <w:right w:val="none" w:sz="0" w:space="0" w:color="auto"/>
              </w:divBdr>
            </w:div>
          </w:divsChild>
        </w:div>
        <w:div w:id="1854220176">
          <w:marLeft w:val="0"/>
          <w:marRight w:val="0"/>
          <w:marTop w:val="0"/>
          <w:marBottom w:val="0"/>
          <w:divBdr>
            <w:top w:val="none" w:sz="0" w:space="0" w:color="auto"/>
            <w:left w:val="none" w:sz="0" w:space="0" w:color="auto"/>
            <w:bottom w:val="none" w:sz="0" w:space="0" w:color="auto"/>
            <w:right w:val="none" w:sz="0" w:space="0" w:color="auto"/>
          </w:divBdr>
          <w:divsChild>
            <w:div w:id="362444950">
              <w:marLeft w:val="0"/>
              <w:marRight w:val="0"/>
              <w:marTop w:val="0"/>
              <w:marBottom w:val="0"/>
              <w:divBdr>
                <w:top w:val="none" w:sz="0" w:space="0" w:color="auto"/>
                <w:left w:val="none" w:sz="0" w:space="0" w:color="auto"/>
                <w:bottom w:val="none" w:sz="0" w:space="0" w:color="auto"/>
                <w:right w:val="none" w:sz="0" w:space="0" w:color="auto"/>
              </w:divBdr>
            </w:div>
            <w:div w:id="1016926045">
              <w:marLeft w:val="0"/>
              <w:marRight w:val="0"/>
              <w:marTop w:val="0"/>
              <w:marBottom w:val="0"/>
              <w:divBdr>
                <w:top w:val="none" w:sz="0" w:space="0" w:color="auto"/>
                <w:left w:val="none" w:sz="0" w:space="0" w:color="auto"/>
                <w:bottom w:val="none" w:sz="0" w:space="0" w:color="auto"/>
                <w:right w:val="none" w:sz="0" w:space="0" w:color="auto"/>
              </w:divBdr>
            </w:div>
          </w:divsChild>
        </w:div>
        <w:div w:id="1867138745">
          <w:marLeft w:val="0"/>
          <w:marRight w:val="0"/>
          <w:marTop w:val="0"/>
          <w:marBottom w:val="0"/>
          <w:divBdr>
            <w:top w:val="none" w:sz="0" w:space="0" w:color="auto"/>
            <w:left w:val="none" w:sz="0" w:space="0" w:color="auto"/>
            <w:bottom w:val="none" w:sz="0" w:space="0" w:color="auto"/>
            <w:right w:val="none" w:sz="0" w:space="0" w:color="auto"/>
          </w:divBdr>
          <w:divsChild>
            <w:div w:id="124547143">
              <w:marLeft w:val="0"/>
              <w:marRight w:val="0"/>
              <w:marTop w:val="0"/>
              <w:marBottom w:val="0"/>
              <w:divBdr>
                <w:top w:val="none" w:sz="0" w:space="0" w:color="auto"/>
                <w:left w:val="none" w:sz="0" w:space="0" w:color="auto"/>
                <w:bottom w:val="none" w:sz="0" w:space="0" w:color="auto"/>
                <w:right w:val="none" w:sz="0" w:space="0" w:color="auto"/>
              </w:divBdr>
            </w:div>
          </w:divsChild>
        </w:div>
        <w:div w:id="1868062149">
          <w:marLeft w:val="0"/>
          <w:marRight w:val="0"/>
          <w:marTop w:val="0"/>
          <w:marBottom w:val="0"/>
          <w:divBdr>
            <w:top w:val="none" w:sz="0" w:space="0" w:color="auto"/>
            <w:left w:val="none" w:sz="0" w:space="0" w:color="auto"/>
            <w:bottom w:val="none" w:sz="0" w:space="0" w:color="auto"/>
            <w:right w:val="none" w:sz="0" w:space="0" w:color="auto"/>
          </w:divBdr>
          <w:divsChild>
            <w:div w:id="932007731">
              <w:marLeft w:val="0"/>
              <w:marRight w:val="0"/>
              <w:marTop w:val="0"/>
              <w:marBottom w:val="0"/>
              <w:divBdr>
                <w:top w:val="none" w:sz="0" w:space="0" w:color="auto"/>
                <w:left w:val="none" w:sz="0" w:space="0" w:color="auto"/>
                <w:bottom w:val="none" w:sz="0" w:space="0" w:color="auto"/>
                <w:right w:val="none" w:sz="0" w:space="0" w:color="auto"/>
              </w:divBdr>
            </w:div>
          </w:divsChild>
        </w:div>
        <w:div w:id="1874883731">
          <w:marLeft w:val="0"/>
          <w:marRight w:val="0"/>
          <w:marTop w:val="0"/>
          <w:marBottom w:val="0"/>
          <w:divBdr>
            <w:top w:val="none" w:sz="0" w:space="0" w:color="auto"/>
            <w:left w:val="none" w:sz="0" w:space="0" w:color="auto"/>
            <w:bottom w:val="none" w:sz="0" w:space="0" w:color="auto"/>
            <w:right w:val="none" w:sz="0" w:space="0" w:color="auto"/>
          </w:divBdr>
          <w:divsChild>
            <w:div w:id="1543245351">
              <w:marLeft w:val="0"/>
              <w:marRight w:val="0"/>
              <w:marTop w:val="0"/>
              <w:marBottom w:val="0"/>
              <w:divBdr>
                <w:top w:val="none" w:sz="0" w:space="0" w:color="auto"/>
                <w:left w:val="none" w:sz="0" w:space="0" w:color="auto"/>
                <w:bottom w:val="none" w:sz="0" w:space="0" w:color="auto"/>
                <w:right w:val="none" w:sz="0" w:space="0" w:color="auto"/>
              </w:divBdr>
            </w:div>
          </w:divsChild>
        </w:div>
        <w:div w:id="1905793128">
          <w:marLeft w:val="0"/>
          <w:marRight w:val="0"/>
          <w:marTop w:val="0"/>
          <w:marBottom w:val="0"/>
          <w:divBdr>
            <w:top w:val="none" w:sz="0" w:space="0" w:color="auto"/>
            <w:left w:val="none" w:sz="0" w:space="0" w:color="auto"/>
            <w:bottom w:val="none" w:sz="0" w:space="0" w:color="auto"/>
            <w:right w:val="none" w:sz="0" w:space="0" w:color="auto"/>
          </w:divBdr>
          <w:divsChild>
            <w:div w:id="2041516019">
              <w:marLeft w:val="0"/>
              <w:marRight w:val="0"/>
              <w:marTop w:val="0"/>
              <w:marBottom w:val="0"/>
              <w:divBdr>
                <w:top w:val="none" w:sz="0" w:space="0" w:color="auto"/>
                <w:left w:val="none" w:sz="0" w:space="0" w:color="auto"/>
                <w:bottom w:val="none" w:sz="0" w:space="0" w:color="auto"/>
                <w:right w:val="none" w:sz="0" w:space="0" w:color="auto"/>
              </w:divBdr>
            </w:div>
          </w:divsChild>
        </w:div>
        <w:div w:id="1907380305">
          <w:marLeft w:val="0"/>
          <w:marRight w:val="0"/>
          <w:marTop w:val="0"/>
          <w:marBottom w:val="0"/>
          <w:divBdr>
            <w:top w:val="none" w:sz="0" w:space="0" w:color="auto"/>
            <w:left w:val="none" w:sz="0" w:space="0" w:color="auto"/>
            <w:bottom w:val="none" w:sz="0" w:space="0" w:color="auto"/>
            <w:right w:val="none" w:sz="0" w:space="0" w:color="auto"/>
          </w:divBdr>
          <w:divsChild>
            <w:div w:id="1055355418">
              <w:marLeft w:val="0"/>
              <w:marRight w:val="0"/>
              <w:marTop w:val="0"/>
              <w:marBottom w:val="0"/>
              <w:divBdr>
                <w:top w:val="none" w:sz="0" w:space="0" w:color="auto"/>
                <w:left w:val="none" w:sz="0" w:space="0" w:color="auto"/>
                <w:bottom w:val="none" w:sz="0" w:space="0" w:color="auto"/>
                <w:right w:val="none" w:sz="0" w:space="0" w:color="auto"/>
              </w:divBdr>
            </w:div>
          </w:divsChild>
        </w:div>
        <w:div w:id="1913079160">
          <w:marLeft w:val="0"/>
          <w:marRight w:val="0"/>
          <w:marTop w:val="0"/>
          <w:marBottom w:val="0"/>
          <w:divBdr>
            <w:top w:val="none" w:sz="0" w:space="0" w:color="auto"/>
            <w:left w:val="none" w:sz="0" w:space="0" w:color="auto"/>
            <w:bottom w:val="none" w:sz="0" w:space="0" w:color="auto"/>
            <w:right w:val="none" w:sz="0" w:space="0" w:color="auto"/>
          </w:divBdr>
          <w:divsChild>
            <w:div w:id="874660061">
              <w:marLeft w:val="0"/>
              <w:marRight w:val="0"/>
              <w:marTop w:val="0"/>
              <w:marBottom w:val="0"/>
              <w:divBdr>
                <w:top w:val="none" w:sz="0" w:space="0" w:color="auto"/>
                <w:left w:val="none" w:sz="0" w:space="0" w:color="auto"/>
                <w:bottom w:val="none" w:sz="0" w:space="0" w:color="auto"/>
                <w:right w:val="none" w:sz="0" w:space="0" w:color="auto"/>
              </w:divBdr>
            </w:div>
          </w:divsChild>
        </w:div>
        <w:div w:id="1914509802">
          <w:marLeft w:val="0"/>
          <w:marRight w:val="0"/>
          <w:marTop w:val="0"/>
          <w:marBottom w:val="0"/>
          <w:divBdr>
            <w:top w:val="none" w:sz="0" w:space="0" w:color="auto"/>
            <w:left w:val="none" w:sz="0" w:space="0" w:color="auto"/>
            <w:bottom w:val="none" w:sz="0" w:space="0" w:color="auto"/>
            <w:right w:val="none" w:sz="0" w:space="0" w:color="auto"/>
          </w:divBdr>
          <w:divsChild>
            <w:div w:id="587889082">
              <w:marLeft w:val="0"/>
              <w:marRight w:val="0"/>
              <w:marTop w:val="0"/>
              <w:marBottom w:val="0"/>
              <w:divBdr>
                <w:top w:val="none" w:sz="0" w:space="0" w:color="auto"/>
                <w:left w:val="none" w:sz="0" w:space="0" w:color="auto"/>
                <w:bottom w:val="none" w:sz="0" w:space="0" w:color="auto"/>
                <w:right w:val="none" w:sz="0" w:space="0" w:color="auto"/>
              </w:divBdr>
            </w:div>
          </w:divsChild>
        </w:div>
        <w:div w:id="1916471537">
          <w:marLeft w:val="0"/>
          <w:marRight w:val="0"/>
          <w:marTop w:val="0"/>
          <w:marBottom w:val="0"/>
          <w:divBdr>
            <w:top w:val="none" w:sz="0" w:space="0" w:color="auto"/>
            <w:left w:val="none" w:sz="0" w:space="0" w:color="auto"/>
            <w:bottom w:val="none" w:sz="0" w:space="0" w:color="auto"/>
            <w:right w:val="none" w:sz="0" w:space="0" w:color="auto"/>
          </w:divBdr>
          <w:divsChild>
            <w:div w:id="559946757">
              <w:marLeft w:val="0"/>
              <w:marRight w:val="0"/>
              <w:marTop w:val="0"/>
              <w:marBottom w:val="0"/>
              <w:divBdr>
                <w:top w:val="none" w:sz="0" w:space="0" w:color="auto"/>
                <w:left w:val="none" w:sz="0" w:space="0" w:color="auto"/>
                <w:bottom w:val="none" w:sz="0" w:space="0" w:color="auto"/>
                <w:right w:val="none" w:sz="0" w:space="0" w:color="auto"/>
              </w:divBdr>
            </w:div>
          </w:divsChild>
        </w:div>
        <w:div w:id="1921406232">
          <w:marLeft w:val="0"/>
          <w:marRight w:val="0"/>
          <w:marTop w:val="0"/>
          <w:marBottom w:val="0"/>
          <w:divBdr>
            <w:top w:val="none" w:sz="0" w:space="0" w:color="auto"/>
            <w:left w:val="none" w:sz="0" w:space="0" w:color="auto"/>
            <w:bottom w:val="none" w:sz="0" w:space="0" w:color="auto"/>
            <w:right w:val="none" w:sz="0" w:space="0" w:color="auto"/>
          </w:divBdr>
          <w:divsChild>
            <w:div w:id="1250500173">
              <w:marLeft w:val="0"/>
              <w:marRight w:val="0"/>
              <w:marTop w:val="0"/>
              <w:marBottom w:val="0"/>
              <w:divBdr>
                <w:top w:val="none" w:sz="0" w:space="0" w:color="auto"/>
                <w:left w:val="none" w:sz="0" w:space="0" w:color="auto"/>
                <w:bottom w:val="none" w:sz="0" w:space="0" w:color="auto"/>
                <w:right w:val="none" w:sz="0" w:space="0" w:color="auto"/>
              </w:divBdr>
            </w:div>
          </w:divsChild>
        </w:div>
        <w:div w:id="1935699238">
          <w:marLeft w:val="0"/>
          <w:marRight w:val="0"/>
          <w:marTop w:val="0"/>
          <w:marBottom w:val="0"/>
          <w:divBdr>
            <w:top w:val="none" w:sz="0" w:space="0" w:color="auto"/>
            <w:left w:val="none" w:sz="0" w:space="0" w:color="auto"/>
            <w:bottom w:val="none" w:sz="0" w:space="0" w:color="auto"/>
            <w:right w:val="none" w:sz="0" w:space="0" w:color="auto"/>
          </w:divBdr>
          <w:divsChild>
            <w:div w:id="1007058409">
              <w:marLeft w:val="0"/>
              <w:marRight w:val="0"/>
              <w:marTop w:val="0"/>
              <w:marBottom w:val="0"/>
              <w:divBdr>
                <w:top w:val="none" w:sz="0" w:space="0" w:color="auto"/>
                <w:left w:val="none" w:sz="0" w:space="0" w:color="auto"/>
                <w:bottom w:val="none" w:sz="0" w:space="0" w:color="auto"/>
                <w:right w:val="none" w:sz="0" w:space="0" w:color="auto"/>
              </w:divBdr>
            </w:div>
          </w:divsChild>
        </w:div>
        <w:div w:id="1953200058">
          <w:marLeft w:val="0"/>
          <w:marRight w:val="0"/>
          <w:marTop w:val="0"/>
          <w:marBottom w:val="0"/>
          <w:divBdr>
            <w:top w:val="none" w:sz="0" w:space="0" w:color="auto"/>
            <w:left w:val="none" w:sz="0" w:space="0" w:color="auto"/>
            <w:bottom w:val="none" w:sz="0" w:space="0" w:color="auto"/>
            <w:right w:val="none" w:sz="0" w:space="0" w:color="auto"/>
          </w:divBdr>
          <w:divsChild>
            <w:div w:id="1102845303">
              <w:marLeft w:val="0"/>
              <w:marRight w:val="0"/>
              <w:marTop w:val="0"/>
              <w:marBottom w:val="0"/>
              <w:divBdr>
                <w:top w:val="none" w:sz="0" w:space="0" w:color="auto"/>
                <w:left w:val="none" w:sz="0" w:space="0" w:color="auto"/>
                <w:bottom w:val="none" w:sz="0" w:space="0" w:color="auto"/>
                <w:right w:val="none" w:sz="0" w:space="0" w:color="auto"/>
              </w:divBdr>
            </w:div>
          </w:divsChild>
        </w:div>
        <w:div w:id="1958368493">
          <w:marLeft w:val="0"/>
          <w:marRight w:val="0"/>
          <w:marTop w:val="0"/>
          <w:marBottom w:val="0"/>
          <w:divBdr>
            <w:top w:val="none" w:sz="0" w:space="0" w:color="auto"/>
            <w:left w:val="none" w:sz="0" w:space="0" w:color="auto"/>
            <w:bottom w:val="none" w:sz="0" w:space="0" w:color="auto"/>
            <w:right w:val="none" w:sz="0" w:space="0" w:color="auto"/>
          </w:divBdr>
          <w:divsChild>
            <w:div w:id="1238980347">
              <w:marLeft w:val="0"/>
              <w:marRight w:val="0"/>
              <w:marTop w:val="0"/>
              <w:marBottom w:val="0"/>
              <w:divBdr>
                <w:top w:val="none" w:sz="0" w:space="0" w:color="auto"/>
                <w:left w:val="none" w:sz="0" w:space="0" w:color="auto"/>
                <w:bottom w:val="none" w:sz="0" w:space="0" w:color="auto"/>
                <w:right w:val="none" w:sz="0" w:space="0" w:color="auto"/>
              </w:divBdr>
            </w:div>
          </w:divsChild>
        </w:div>
        <w:div w:id="1959290303">
          <w:marLeft w:val="0"/>
          <w:marRight w:val="0"/>
          <w:marTop w:val="0"/>
          <w:marBottom w:val="0"/>
          <w:divBdr>
            <w:top w:val="none" w:sz="0" w:space="0" w:color="auto"/>
            <w:left w:val="none" w:sz="0" w:space="0" w:color="auto"/>
            <w:bottom w:val="none" w:sz="0" w:space="0" w:color="auto"/>
            <w:right w:val="none" w:sz="0" w:space="0" w:color="auto"/>
          </w:divBdr>
          <w:divsChild>
            <w:div w:id="1056245170">
              <w:marLeft w:val="0"/>
              <w:marRight w:val="0"/>
              <w:marTop w:val="0"/>
              <w:marBottom w:val="0"/>
              <w:divBdr>
                <w:top w:val="none" w:sz="0" w:space="0" w:color="auto"/>
                <w:left w:val="none" w:sz="0" w:space="0" w:color="auto"/>
                <w:bottom w:val="none" w:sz="0" w:space="0" w:color="auto"/>
                <w:right w:val="none" w:sz="0" w:space="0" w:color="auto"/>
              </w:divBdr>
            </w:div>
          </w:divsChild>
        </w:div>
        <w:div w:id="1970359782">
          <w:marLeft w:val="0"/>
          <w:marRight w:val="0"/>
          <w:marTop w:val="0"/>
          <w:marBottom w:val="0"/>
          <w:divBdr>
            <w:top w:val="none" w:sz="0" w:space="0" w:color="auto"/>
            <w:left w:val="none" w:sz="0" w:space="0" w:color="auto"/>
            <w:bottom w:val="none" w:sz="0" w:space="0" w:color="auto"/>
            <w:right w:val="none" w:sz="0" w:space="0" w:color="auto"/>
          </w:divBdr>
          <w:divsChild>
            <w:div w:id="187791992">
              <w:marLeft w:val="0"/>
              <w:marRight w:val="0"/>
              <w:marTop w:val="0"/>
              <w:marBottom w:val="0"/>
              <w:divBdr>
                <w:top w:val="none" w:sz="0" w:space="0" w:color="auto"/>
                <w:left w:val="none" w:sz="0" w:space="0" w:color="auto"/>
                <w:bottom w:val="none" w:sz="0" w:space="0" w:color="auto"/>
                <w:right w:val="none" w:sz="0" w:space="0" w:color="auto"/>
              </w:divBdr>
            </w:div>
          </w:divsChild>
        </w:div>
        <w:div w:id="1976450839">
          <w:marLeft w:val="0"/>
          <w:marRight w:val="0"/>
          <w:marTop w:val="0"/>
          <w:marBottom w:val="0"/>
          <w:divBdr>
            <w:top w:val="none" w:sz="0" w:space="0" w:color="auto"/>
            <w:left w:val="none" w:sz="0" w:space="0" w:color="auto"/>
            <w:bottom w:val="none" w:sz="0" w:space="0" w:color="auto"/>
            <w:right w:val="none" w:sz="0" w:space="0" w:color="auto"/>
          </w:divBdr>
          <w:divsChild>
            <w:div w:id="1725180190">
              <w:marLeft w:val="0"/>
              <w:marRight w:val="0"/>
              <w:marTop w:val="0"/>
              <w:marBottom w:val="0"/>
              <w:divBdr>
                <w:top w:val="none" w:sz="0" w:space="0" w:color="auto"/>
                <w:left w:val="none" w:sz="0" w:space="0" w:color="auto"/>
                <w:bottom w:val="none" w:sz="0" w:space="0" w:color="auto"/>
                <w:right w:val="none" w:sz="0" w:space="0" w:color="auto"/>
              </w:divBdr>
            </w:div>
          </w:divsChild>
        </w:div>
        <w:div w:id="1983387688">
          <w:marLeft w:val="0"/>
          <w:marRight w:val="0"/>
          <w:marTop w:val="0"/>
          <w:marBottom w:val="0"/>
          <w:divBdr>
            <w:top w:val="none" w:sz="0" w:space="0" w:color="auto"/>
            <w:left w:val="none" w:sz="0" w:space="0" w:color="auto"/>
            <w:bottom w:val="none" w:sz="0" w:space="0" w:color="auto"/>
            <w:right w:val="none" w:sz="0" w:space="0" w:color="auto"/>
          </w:divBdr>
          <w:divsChild>
            <w:div w:id="1518151929">
              <w:marLeft w:val="0"/>
              <w:marRight w:val="0"/>
              <w:marTop w:val="0"/>
              <w:marBottom w:val="0"/>
              <w:divBdr>
                <w:top w:val="none" w:sz="0" w:space="0" w:color="auto"/>
                <w:left w:val="none" w:sz="0" w:space="0" w:color="auto"/>
                <w:bottom w:val="none" w:sz="0" w:space="0" w:color="auto"/>
                <w:right w:val="none" w:sz="0" w:space="0" w:color="auto"/>
              </w:divBdr>
            </w:div>
          </w:divsChild>
        </w:div>
        <w:div w:id="1984963229">
          <w:marLeft w:val="0"/>
          <w:marRight w:val="0"/>
          <w:marTop w:val="0"/>
          <w:marBottom w:val="0"/>
          <w:divBdr>
            <w:top w:val="none" w:sz="0" w:space="0" w:color="auto"/>
            <w:left w:val="none" w:sz="0" w:space="0" w:color="auto"/>
            <w:bottom w:val="none" w:sz="0" w:space="0" w:color="auto"/>
            <w:right w:val="none" w:sz="0" w:space="0" w:color="auto"/>
          </w:divBdr>
          <w:divsChild>
            <w:div w:id="151411942">
              <w:marLeft w:val="0"/>
              <w:marRight w:val="0"/>
              <w:marTop w:val="0"/>
              <w:marBottom w:val="0"/>
              <w:divBdr>
                <w:top w:val="none" w:sz="0" w:space="0" w:color="auto"/>
                <w:left w:val="none" w:sz="0" w:space="0" w:color="auto"/>
                <w:bottom w:val="none" w:sz="0" w:space="0" w:color="auto"/>
                <w:right w:val="none" w:sz="0" w:space="0" w:color="auto"/>
              </w:divBdr>
            </w:div>
            <w:div w:id="888226591">
              <w:marLeft w:val="0"/>
              <w:marRight w:val="0"/>
              <w:marTop w:val="0"/>
              <w:marBottom w:val="0"/>
              <w:divBdr>
                <w:top w:val="none" w:sz="0" w:space="0" w:color="auto"/>
                <w:left w:val="none" w:sz="0" w:space="0" w:color="auto"/>
                <w:bottom w:val="none" w:sz="0" w:space="0" w:color="auto"/>
                <w:right w:val="none" w:sz="0" w:space="0" w:color="auto"/>
              </w:divBdr>
            </w:div>
          </w:divsChild>
        </w:div>
        <w:div w:id="1997495591">
          <w:marLeft w:val="0"/>
          <w:marRight w:val="0"/>
          <w:marTop w:val="0"/>
          <w:marBottom w:val="0"/>
          <w:divBdr>
            <w:top w:val="none" w:sz="0" w:space="0" w:color="auto"/>
            <w:left w:val="none" w:sz="0" w:space="0" w:color="auto"/>
            <w:bottom w:val="none" w:sz="0" w:space="0" w:color="auto"/>
            <w:right w:val="none" w:sz="0" w:space="0" w:color="auto"/>
          </w:divBdr>
          <w:divsChild>
            <w:div w:id="586765207">
              <w:marLeft w:val="0"/>
              <w:marRight w:val="0"/>
              <w:marTop w:val="0"/>
              <w:marBottom w:val="0"/>
              <w:divBdr>
                <w:top w:val="none" w:sz="0" w:space="0" w:color="auto"/>
                <w:left w:val="none" w:sz="0" w:space="0" w:color="auto"/>
                <w:bottom w:val="none" w:sz="0" w:space="0" w:color="auto"/>
                <w:right w:val="none" w:sz="0" w:space="0" w:color="auto"/>
              </w:divBdr>
            </w:div>
          </w:divsChild>
        </w:div>
        <w:div w:id="1998419834">
          <w:marLeft w:val="0"/>
          <w:marRight w:val="0"/>
          <w:marTop w:val="0"/>
          <w:marBottom w:val="0"/>
          <w:divBdr>
            <w:top w:val="none" w:sz="0" w:space="0" w:color="auto"/>
            <w:left w:val="none" w:sz="0" w:space="0" w:color="auto"/>
            <w:bottom w:val="none" w:sz="0" w:space="0" w:color="auto"/>
            <w:right w:val="none" w:sz="0" w:space="0" w:color="auto"/>
          </w:divBdr>
          <w:divsChild>
            <w:div w:id="1941641087">
              <w:marLeft w:val="0"/>
              <w:marRight w:val="0"/>
              <w:marTop w:val="0"/>
              <w:marBottom w:val="0"/>
              <w:divBdr>
                <w:top w:val="none" w:sz="0" w:space="0" w:color="auto"/>
                <w:left w:val="none" w:sz="0" w:space="0" w:color="auto"/>
                <w:bottom w:val="none" w:sz="0" w:space="0" w:color="auto"/>
                <w:right w:val="none" w:sz="0" w:space="0" w:color="auto"/>
              </w:divBdr>
            </w:div>
          </w:divsChild>
        </w:div>
        <w:div w:id="2003966773">
          <w:marLeft w:val="0"/>
          <w:marRight w:val="0"/>
          <w:marTop w:val="0"/>
          <w:marBottom w:val="0"/>
          <w:divBdr>
            <w:top w:val="none" w:sz="0" w:space="0" w:color="auto"/>
            <w:left w:val="none" w:sz="0" w:space="0" w:color="auto"/>
            <w:bottom w:val="none" w:sz="0" w:space="0" w:color="auto"/>
            <w:right w:val="none" w:sz="0" w:space="0" w:color="auto"/>
          </w:divBdr>
          <w:divsChild>
            <w:div w:id="1900045696">
              <w:marLeft w:val="0"/>
              <w:marRight w:val="0"/>
              <w:marTop w:val="0"/>
              <w:marBottom w:val="0"/>
              <w:divBdr>
                <w:top w:val="none" w:sz="0" w:space="0" w:color="auto"/>
                <w:left w:val="none" w:sz="0" w:space="0" w:color="auto"/>
                <w:bottom w:val="none" w:sz="0" w:space="0" w:color="auto"/>
                <w:right w:val="none" w:sz="0" w:space="0" w:color="auto"/>
              </w:divBdr>
            </w:div>
          </w:divsChild>
        </w:div>
        <w:div w:id="2004042834">
          <w:marLeft w:val="0"/>
          <w:marRight w:val="0"/>
          <w:marTop w:val="0"/>
          <w:marBottom w:val="0"/>
          <w:divBdr>
            <w:top w:val="none" w:sz="0" w:space="0" w:color="auto"/>
            <w:left w:val="none" w:sz="0" w:space="0" w:color="auto"/>
            <w:bottom w:val="none" w:sz="0" w:space="0" w:color="auto"/>
            <w:right w:val="none" w:sz="0" w:space="0" w:color="auto"/>
          </w:divBdr>
          <w:divsChild>
            <w:div w:id="1259214732">
              <w:marLeft w:val="0"/>
              <w:marRight w:val="0"/>
              <w:marTop w:val="0"/>
              <w:marBottom w:val="0"/>
              <w:divBdr>
                <w:top w:val="none" w:sz="0" w:space="0" w:color="auto"/>
                <w:left w:val="none" w:sz="0" w:space="0" w:color="auto"/>
                <w:bottom w:val="none" w:sz="0" w:space="0" w:color="auto"/>
                <w:right w:val="none" w:sz="0" w:space="0" w:color="auto"/>
              </w:divBdr>
            </w:div>
          </w:divsChild>
        </w:div>
        <w:div w:id="2021540192">
          <w:marLeft w:val="0"/>
          <w:marRight w:val="0"/>
          <w:marTop w:val="0"/>
          <w:marBottom w:val="0"/>
          <w:divBdr>
            <w:top w:val="none" w:sz="0" w:space="0" w:color="auto"/>
            <w:left w:val="none" w:sz="0" w:space="0" w:color="auto"/>
            <w:bottom w:val="none" w:sz="0" w:space="0" w:color="auto"/>
            <w:right w:val="none" w:sz="0" w:space="0" w:color="auto"/>
          </w:divBdr>
          <w:divsChild>
            <w:div w:id="1356035513">
              <w:marLeft w:val="0"/>
              <w:marRight w:val="0"/>
              <w:marTop w:val="0"/>
              <w:marBottom w:val="0"/>
              <w:divBdr>
                <w:top w:val="none" w:sz="0" w:space="0" w:color="auto"/>
                <w:left w:val="none" w:sz="0" w:space="0" w:color="auto"/>
                <w:bottom w:val="none" w:sz="0" w:space="0" w:color="auto"/>
                <w:right w:val="none" w:sz="0" w:space="0" w:color="auto"/>
              </w:divBdr>
            </w:div>
          </w:divsChild>
        </w:div>
        <w:div w:id="2026520824">
          <w:marLeft w:val="0"/>
          <w:marRight w:val="0"/>
          <w:marTop w:val="0"/>
          <w:marBottom w:val="0"/>
          <w:divBdr>
            <w:top w:val="none" w:sz="0" w:space="0" w:color="auto"/>
            <w:left w:val="none" w:sz="0" w:space="0" w:color="auto"/>
            <w:bottom w:val="none" w:sz="0" w:space="0" w:color="auto"/>
            <w:right w:val="none" w:sz="0" w:space="0" w:color="auto"/>
          </w:divBdr>
          <w:divsChild>
            <w:div w:id="371805856">
              <w:marLeft w:val="0"/>
              <w:marRight w:val="0"/>
              <w:marTop w:val="0"/>
              <w:marBottom w:val="0"/>
              <w:divBdr>
                <w:top w:val="none" w:sz="0" w:space="0" w:color="auto"/>
                <w:left w:val="none" w:sz="0" w:space="0" w:color="auto"/>
                <w:bottom w:val="none" w:sz="0" w:space="0" w:color="auto"/>
                <w:right w:val="none" w:sz="0" w:space="0" w:color="auto"/>
              </w:divBdr>
            </w:div>
          </w:divsChild>
        </w:div>
        <w:div w:id="2033457884">
          <w:marLeft w:val="0"/>
          <w:marRight w:val="0"/>
          <w:marTop w:val="0"/>
          <w:marBottom w:val="0"/>
          <w:divBdr>
            <w:top w:val="none" w:sz="0" w:space="0" w:color="auto"/>
            <w:left w:val="none" w:sz="0" w:space="0" w:color="auto"/>
            <w:bottom w:val="none" w:sz="0" w:space="0" w:color="auto"/>
            <w:right w:val="none" w:sz="0" w:space="0" w:color="auto"/>
          </w:divBdr>
          <w:divsChild>
            <w:div w:id="315455109">
              <w:marLeft w:val="0"/>
              <w:marRight w:val="0"/>
              <w:marTop w:val="0"/>
              <w:marBottom w:val="0"/>
              <w:divBdr>
                <w:top w:val="none" w:sz="0" w:space="0" w:color="auto"/>
                <w:left w:val="none" w:sz="0" w:space="0" w:color="auto"/>
                <w:bottom w:val="none" w:sz="0" w:space="0" w:color="auto"/>
                <w:right w:val="none" w:sz="0" w:space="0" w:color="auto"/>
              </w:divBdr>
            </w:div>
          </w:divsChild>
        </w:div>
        <w:div w:id="2034375076">
          <w:marLeft w:val="0"/>
          <w:marRight w:val="0"/>
          <w:marTop w:val="0"/>
          <w:marBottom w:val="0"/>
          <w:divBdr>
            <w:top w:val="none" w:sz="0" w:space="0" w:color="auto"/>
            <w:left w:val="none" w:sz="0" w:space="0" w:color="auto"/>
            <w:bottom w:val="none" w:sz="0" w:space="0" w:color="auto"/>
            <w:right w:val="none" w:sz="0" w:space="0" w:color="auto"/>
          </w:divBdr>
          <w:divsChild>
            <w:div w:id="1841387913">
              <w:marLeft w:val="0"/>
              <w:marRight w:val="0"/>
              <w:marTop w:val="0"/>
              <w:marBottom w:val="0"/>
              <w:divBdr>
                <w:top w:val="none" w:sz="0" w:space="0" w:color="auto"/>
                <w:left w:val="none" w:sz="0" w:space="0" w:color="auto"/>
                <w:bottom w:val="none" w:sz="0" w:space="0" w:color="auto"/>
                <w:right w:val="none" w:sz="0" w:space="0" w:color="auto"/>
              </w:divBdr>
            </w:div>
          </w:divsChild>
        </w:div>
        <w:div w:id="2035035331">
          <w:marLeft w:val="0"/>
          <w:marRight w:val="0"/>
          <w:marTop w:val="0"/>
          <w:marBottom w:val="0"/>
          <w:divBdr>
            <w:top w:val="none" w:sz="0" w:space="0" w:color="auto"/>
            <w:left w:val="none" w:sz="0" w:space="0" w:color="auto"/>
            <w:bottom w:val="none" w:sz="0" w:space="0" w:color="auto"/>
            <w:right w:val="none" w:sz="0" w:space="0" w:color="auto"/>
          </w:divBdr>
          <w:divsChild>
            <w:div w:id="390232926">
              <w:marLeft w:val="0"/>
              <w:marRight w:val="0"/>
              <w:marTop w:val="0"/>
              <w:marBottom w:val="0"/>
              <w:divBdr>
                <w:top w:val="none" w:sz="0" w:space="0" w:color="auto"/>
                <w:left w:val="none" w:sz="0" w:space="0" w:color="auto"/>
                <w:bottom w:val="none" w:sz="0" w:space="0" w:color="auto"/>
                <w:right w:val="none" w:sz="0" w:space="0" w:color="auto"/>
              </w:divBdr>
            </w:div>
          </w:divsChild>
        </w:div>
        <w:div w:id="2036728763">
          <w:marLeft w:val="0"/>
          <w:marRight w:val="0"/>
          <w:marTop w:val="0"/>
          <w:marBottom w:val="0"/>
          <w:divBdr>
            <w:top w:val="none" w:sz="0" w:space="0" w:color="auto"/>
            <w:left w:val="none" w:sz="0" w:space="0" w:color="auto"/>
            <w:bottom w:val="none" w:sz="0" w:space="0" w:color="auto"/>
            <w:right w:val="none" w:sz="0" w:space="0" w:color="auto"/>
          </w:divBdr>
          <w:divsChild>
            <w:div w:id="424688066">
              <w:marLeft w:val="0"/>
              <w:marRight w:val="0"/>
              <w:marTop w:val="0"/>
              <w:marBottom w:val="0"/>
              <w:divBdr>
                <w:top w:val="none" w:sz="0" w:space="0" w:color="auto"/>
                <w:left w:val="none" w:sz="0" w:space="0" w:color="auto"/>
                <w:bottom w:val="none" w:sz="0" w:space="0" w:color="auto"/>
                <w:right w:val="none" w:sz="0" w:space="0" w:color="auto"/>
              </w:divBdr>
            </w:div>
            <w:div w:id="1622416809">
              <w:marLeft w:val="0"/>
              <w:marRight w:val="0"/>
              <w:marTop w:val="0"/>
              <w:marBottom w:val="0"/>
              <w:divBdr>
                <w:top w:val="none" w:sz="0" w:space="0" w:color="auto"/>
                <w:left w:val="none" w:sz="0" w:space="0" w:color="auto"/>
                <w:bottom w:val="none" w:sz="0" w:space="0" w:color="auto"/>
                <w:right w:val="none" w:sz="0" w:space="0" w:color="auto"/>
              </w:divBdr>
            </w:div>
            <w:div w:id="1642542403">
              <w:marLeft w:val="0"/>
              <w:marRight w:val="0"/>
              <w:marTop w:val="0"/>
              <w:marBottom w:val="0"/>
              <w:divBdr>
                <w:top w:val="none" w:sz="0" w:space="0" w:color="auto"/>
                <w:left w:val="none" w:sz="0" w:space="0" w:color="auto"/>
                <w:bottom w:val="none" w:sz="0" w:space="0" w:color="auto"/>
                <w:right w:val="none" w:sz="0" w:space="0" w:color="auto"/>
              </w:divBdr>
            </w:div>
            <w:div w:id="1656570730">
              <w:marLeft w:val="0"/>
              <w:marRight w:val="0"/>
              <w:marTop w:val="0"/>
              <w:marBottom w:val="0"/>
              <w:divBdr>
                <w:top w:val="none" w:sz="0" w:space="0" w:color="auto"/>
                <w:left w:val="none" w:sz="0" w:space="0" w:color="auto"/>
                <w:bottom w:val="none" w:sz="0" w:space="0" w:color="auto"/>
                <w:right w:val="none" w:sz="0" w:space="0" w:color="auto"/>
              </w:divBdr>
            </w:div>
            <w:div w:id="1808012655">
              <w:marLeft w:val="0"/>
              <w:marRight w:val="0"/>
              <w:marTop w:val="0"/>
              <w:marBottom w:val="0"/>
              <w:divBdr>
                <w:top w:val="none" w:sz="0" w:space="0" w:color="auto"/>
                <w:left w:val="none" w:sz="0" w:space="0" w:color="auto"/>
                <w:bottom w:val="none" w:sz="0" w:space="0" w:color="auto"/>
                <w:right w:val="none" w:sz="0" w:space="0" w:color="auto"/>
              </w:divBdr>
            </w:div>
            <w:div w:id="1884947786">
              <w:marLeft w:val="0"/>
              <w:marRight w:val="0"/>
              <w:marTop w:val="0"/>
              <w:marBottom w:val="0"/>
              <w:divBdr>
                <w:top w:val="none" w:sz="0" w:space="0" w:color="auto"/>
                <w:left w:val="none" w:sz="0" w:space="0" w:color="auto"/>
                <w:bottom w:val="none" w:sz="0" w:space="0" w:color="auto"/>
                <w:right w:val="none" w:sz="0" w:space="0" w:color="auto"/>
              </w:divBdr>
            </w:div>
          </w:divsChild>
        </w:div>
        <w:div w:id="2049260889">
          <w:marLeft w:val="0"/>
          <w:marRight w:val="0"/>
          <w:marTop w:val="0"/>
          <w:marBottom w:val="0"/>
          <w:divBdr>
            <w:top w:val="none" w:sz="0" w:space="0" w:color="auto"/>
            <w:left w:val="none" w:sz="0" w:space="0" w:color="auto"/>
            <w:bottom w:val="none" w:sz="0" w:space="0" w:color="auto"/>
            <w:right w:val="none" w:sz="0" w:space="0" w:color="auto"/>
          </w:divBdr>
          <w:divsChild>
            <w:div w:id="1979871343">
              <w:marLeft w:val="0"/>
              <w:marRight w:val="0"/>
              <w:marTop w:val="0"/>
              <w:marBottom w:val="0"/>
              <w:divBdr>
                <w:top w:val="none" w:sz="0" w:space="0" w:color="auto"/>
                <w:left w:val="none" w:sz="0" w:space="0" w:color="auto"/>
                <w:bottom w:val="none" w:sz="0" w:space="0" w:color="auto"/>
                <w:right w:val="none" w:sz="0" w:space="0" w:color="auto"/>
              </w:divBdr>
            </w:div>
          </w:divsChild>
        </w:div>
        <w:div w:id="2054111508">
          <w:marLeft w:val="0"/>
          <w:marRight w:val="0"/>
          <w:marTop w:val="0"/>
          <w:marBottom w:val="0"/>
          <w:divBdr>
            <w:top w:val="none" w:sz="0" w:space="0" w:color="auto"/>
            <w:left w:val="none" w:sz="0" w:space="0" w:color="auto"/>
            <w:bottom w:val="none" w:sz="0" w:space="0" w:color="auto"/>
            <w:right w:val="none" w:sz="0" w:space="0" w:color="auto"/>
          </w:divBdr>
          <w:divsChild>
            <w:div w:id="1755199595">
              <w:marLeft w:val="0"/>
              <w:marRight w:val="0"/>
              <w:marTop w:val="0"/>
              <w:marBottom w:val="0"/>
              <w:divBdr>
                <w:top w:val="none" w:sz="0" w:space="0" w:color="auto"/>
                <w:left w:val="none" w:sz="0" w:space="0" w:color="auto"/>
                <w:bottom w:val="none" w:sz="0" w:space="0" w:color="auto"/>
                <w:right w:val="none" w:sz="0" w:space="0" w:color="auto"/>
              </w:divBdr>
            </w:div>
          </w:divsChild>
        </w:div>
        <w:div w:id="2065524501">
          <w:marLeft w:val="0"/>
          <w:marRight w:val="0"/>
          <w:marTop w:val="0"/>
          <w:marBottom w:val="0"/>
          <w:divBdr>
            <w:top w:val="none" w:sz="0" w:space="0" w:color="auto"/>
            <w:left w:val="none" w:sz="0" w:space="0" w:color="auto"/>
            <w:bottom w:val="none" w:sz="0" w:space="0" w:color="auto"/>
            <w:right w:val="none" w:sz="0" w:space="0" w:color="auto"/>
          </w:divBdr>
          <w:divsChild>
            <w:div w:id="1459495458">
              <w:marLeft w:val="0"/>
              <w:marRight w:val="0"/>
              <w:marTop w:val="0"/>
              <w:marBottom w:val="0"/>
              <w:divBdr>
                <w:top w:val="none" w:sz="0" w:space="0" w:color="auto"/>
                <w:left w:val="none" w:sz="0" w:space="0" w:color="auto"/>
                <w:bottom w:val="none" w:sz="0" w:space="0" w:color="auto"/>
                <w:right w:val="none" w:sz="0" w:space="0" w:color="auto"/>
              </w:divBdr>
            </w:div>
          </w:divsChild>
        </w:div>
        <w:div w:id="2071532524">
          <w:marLeft w:val="0"/>
          <w:marRight w:val="0"/>
          <w:marTop w:val="0"/>
          <w:marBottom w:val="0"/>
          <w:divBdr>
            <w:top w:val="none" w:sz="0" w:space="0" w:color="auto"/>
            <w:left w:val="none" w:sz="0" w:space="0" w:color="auto"/>
            <w:bottom w:val="none" w:sz="0" w:space="0" w:color="auto"/>
            <w:right w:val="none" w:sz="0" w:space="0" w:color="auto"/>
          </w:divBdr>
          <w:divsChild>
            <w:div w:id="1090850223">
              <w:marLeft w:val="0"/>
              <w:marRight w:val="0"/>
              <w:marTop w:val="0"/>
              <w:marBottom w:val="0"/>
              <w:divBdr>
                <w:top w:val="none" w:sz="0" w:space="0" w:color="auto"/>
                <w:left w:val="none" w:sz="0" w:space="0" w:color="auto"/>
                <w:bottom w:val="none" w:sz="0" w:space="0" w:color="auto"/>
                <w:right w:val="none" w:sz="0" w:space="0" w:color="auto"/>
              </w:divBdr>
            </w:div>
          </w:divsChild>
        </w:div>
        <w:div w:id="2089188325">
          <w:marLeft w:val="0"/>
          <w:marRight w:val="0"/>
          <w:marTop w:val="0"/>
          <w:marBottom w:val="0"/>
          <w:divBdr>
            <w:top w:val="none" w:sz="0" w:space="0" w:color="auto"/>
            <w:left w:val="none" w:sz="0" w:space="0" w:color="auto"/>
            <w:bottom w:val="none" w:sz="0" w:space="0" w:color="auto"/>
            <w:right w:val="none" w:sz="0" w:space="0" w:color="auto"/>
          </w:divBdr>
          <w:divsChild>
            <w:div w:id="265501026">
              <w:marLeft w:val="0"/>
              <w:marRight w:val="0"/>
              <w:marTop w:val="0"/>
              <w:marBottom w:val="0"/>
              <w:divBdr>
                <w:top w:val="none" w:sz="0" w:space="0" w:color="auto"/>
                <w:left w:val="none" w:sz="0" w:space="0" w:color="auto"/>
                <w:bottom w:val="none" w:sz="0" w:space="0" w:color="auto"/>
                <w:right w:val="none" w:sz="0" w:space="0" w:color="auto"/>
              </w:divBdr>
            </w:div>
          </w:divsChild>
        </w:div>
        <w:div w:id="2094428902">
          <w:marLeft w:val="0"/>
          <w:marRight w:val="0"/>
          <w:marTop w:val="0"/>
          <w:marBottom w:val="0"/>
          <w:divBdr>
            <w:top w:val="none" w:sz="0" w:space="0" w:color="auto"/>
            <w:left w:val="none" w:sz="0" w:space="0" w:color="auto"/>
            <w:bottom w:val="none" w:sz="0" w:space="0" w:color="auto"/>
            <w:right w:val="none" w:sz="0" w:space="0" w:color="auto"/>
          </w:divBdr>
          <w:divsChild>
            <w:div w:id="1502357683">
              <w:marLeft w:val="0"/>
              <w:marRight w:val="0"/>
              <w:marTop w:val="0"/>
              <w:marBottom w:val="0"/>
              <w:divBdr>
                <w:top w:val="none" w:sz="0" w:space="0" w:color="auto"/>
                <w:left w:val="none" w:sz="0" w:space="0" w:color="auto"/>
                <w:bottom w:val="none" w:sz="0" w:space="0" w:color="auto"/>
                <w:right w:val="none" w:sz="0" w:space="0" w:color="auto"/>
              </w:divBdr>
            </w:div>
          </w:divsChild>
        </w:div>
        <w:div w:id="2108771899">
          <w:marLeft w:val="0"/>
          <w:marRight w:val="0"/>
          <w:marTop w:val="0"/>
          <w:marBottom w:val="0"/>
          <w:divBdr>
            <w:top w:val="none" w:sz="0" w:space="0" w:color="auto"/>
            <w:left w:val="none" w:sz="0" w:space="0" w:color="auto"/>
            <w:bottom w:val="none" w:sz="0" w:space="0" w:color="auto"/>
            <w:right w:val="none" w:sz="0" w:space="0" w:color="auto"/>
          </w:divBdr>
          <w:divsChild>
            <w:div w:id="1190291893">
              <w:marLeft w:val="0"/>
              <w:marRight w:val="0"/>
              <w:marTop w:val="0"/>
              <w:marBottom w:val="0"/>
              <w:divBdr>
                <w:top w:val="none" w:sz="0" w:space="0" w:color="auto"/>
                <w:left w:val="none" w:sz="0" w:space="0" w:color="auto"/>
                <w:bottom w:val="none" w:sz="0" w:space="0" w:color="auto"/>
                <w:right w:val="none" w:sz="0" w:space="0" w:color="auto"/>
              </w:divBdr>
            </w:div>
          </w:divsChild>
        </w:div>
        <w:div w:id="2123374439">
          <w:marLeft w:val="0"/>
          <w:marRight w:val="0"/>
          <w:marTop w:val="0"/>
          <w:marBottom w:val="0"/>
          <w:divBdr>
            <w:top w:val="none" w:sz="0" w:space="0" w:color="auto"/>
            <w:left w:val="none" w:sz="0" w:space="0" w:color="auto"/>
            <w:bottom w:val="none" w:sz="0" w:space="0" w:color="auto"/>
            <w:right w:val="none" w:sz="0" w:space="0" w:color="auto"/>
          </w:divBdr>
          <w:divsChild>
            <w:div w:id="27317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244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header" Target="header4.xml"/><Relationship Id="rId42" Type="http://schemas.openxmlformats.org/officeDocument/2006/relationships/image" Target="media/image17.png"/><Relationship Id="rId63" Type="http://schemas.openxmlformats.org/officeDocument/2006/relationships/image" Target="media/image38.jpeg"/><Relationship Id="rId84" Type="http://schemas.openxmlformats.org/officeDocument/2006/relationships/image" Target="media/image59.jpeg"/><Relationship Id="rId138" Type="http://schemas.openxmlformats.org/officeDocument/2006/relationships/image" Target="media/image113.png"/><Relationship Id="rId159" Type="http://schemas.openxmlformats.org/officeDocument/2006/relationships/image" Target="media/image134.png"/><Relationship Id="rId170" Type="http://schemas.openxmlformats.org/officeDocument/2006/relationships/image" Target="media/image145.png"/><Relationship Id="rId191" Type="http://schemas.openxmlformats.org/officeDocument/2006/relationships/footer" Target="footer7.xml"/><Relationship Id="rId205" Type="http://schemas.openxmlformats.org/officeDocument/2006/relationships/hyperlink" Target="https://www.researchgate.net/publication/258245391_Australian_Groundwater_Modelling_Guidelines" TargetMode="External"/><Relationship Id="rId226" Type="http://schemas.openxmlformats.org/officeDocument/2006/relationships/hyperlink" Target="https://www.energyaustralia.com.au/about-us/community/supporting-first-nations-peoples" TargetMode="External"/><Relationship Id="rId247" Type="http://schemas.openxmlformats.org/officeDocument/2006/relationships/hyperlink" Target="https://www.iso.org/standard/80425.html" TargetMode="External"/><Relationship Id="rId107" Type="http://schemas.openxmlformats.org/officeDocument/2006/relationships/image" Target="media/image82.png"/><Relationship Id="rId11" Type="http://schemas.openxmlformats.org/officeDocument/2006/relationships/image" Target="media/image1.jpeg"/><Relationship Id="rId32" Type="http://schemas.openxmlformats.org/officeDocument/2006/relationships/image" Target="media/image12.png"/><Relationship Id="rId53" Type="http://schemas.openxmlformats.org/officeDocument/2006/relationships/image" Target="media/image28.png"/><Relationship Id="rId74" Type="http://schemas.openxmlformats.org/officeDocument/2006/relationships/image" Target="media/image49.png"/><Relationship Id="rId128" Type="http://schemas.openxmlformats.org/officeDocument/2006/relationships/image" Target="media/image103.png"/><Relationship Id="rId149" Type="http://schemas.openxmlformats.org/officeDocument/2006/relationships/image" Target="media/image124.png"/><Relationship Id="rId5" Type="http://schemas.openxmlformats.org/officeDocument/2006/relationships/numbering" Target="numbering.xml"/><Relationship Id="rId95" Type="http://schemas.openxmlformats.org/officeDocument/2006/relationships/image" Target="media/image70.png"/><Relationship Id="rId160" Type="http://schemas.openxmlformats.org/officeDocument/2006/relationships/image" Target="media/image135.png"/><Relationship Id="rId181" Type="http://schemas.openxmlformats.org/officeDocument/2006/relationships/image" Target="media/image156.png"/><Relationship Id="rId216" Type="http://schemas.openxmlformats.org/officeDocument/2006/relationships/hyperlink" Target="https://www.water.vic.gov.au/our-programs/floodplain-management/levee-management" TargetMode="External"/><Relationship Id="rId237" Type="http://schemas.openxmlformats.org/officeDocument/2006/relationships/hyperlink" Target="https://crctime.com.au/macwp/wp-content/uploads/2024/06/Project-1.7-Stage-1_Reg-Dev-Report_approved.pdf" TargetMode="External"/><Relationship Id="rId258" Type="http://schemas.openxmlformats.org/officeDocument/2006/relationships/image" Target="media/image170.png"/><Relationship Id="rId22" Type="http://schemas.openxmlformats.org/officeDocument/2006/relationships/header" Target="header5.xml"/><Relationship Id="rId43" Type="http://schemas.openxmlformats.org/officeDocument/2006/relationships/image" Target="media/image18.png"/><Relationship Id="rId64" Type="http://schemas.openxmlformats.org/officeDocument/2006/relationships/image" Target="media/image39.png"/><Relationship Id="rId118" Type="http://schemas.openxmlformats.org/officeDocument/2006/relationships/image" Target="media/image93.png"/><Relationship Id="rId139" Type="http://schemas.openxmlformats.org/officeDocument/2006/relationships/image" Target="media/image114.png"/><Relationship Id="rId85" Type="http://schemas.openxmlformats.org/officeDocument/2006/relationships/image" Target="media/image60.jpeg"/><Relationship Id="rId150" Type="http://schemas.openxmlformats.org/officeDocument/2006/relationships/image" Target="media/image125.png"/><Relationship Id="rId171" Type="http://schemas.openxmlformats.org/officeDocument/2006/relationships/image" Target="media/image146.png"/><Relationship Id="rId192" Type="http://schemas.openxmlformats.org/officeDocument/2006/relationships/header" Target="header12.xml"/><Relationship Id="rId206" Type="http://schemas.openxmlformats.org/officeDocument/2006/relationships/hyperlink" Target="http://www.bom.gov.au/water/groundwater/gde/" TargetMode="External"/><Relationship Id="rId227" Type="http://schemas.openxmlformats.org/officeDocument/2006/relationships/hyperlink" Target="https://www.energyaustralia.com.au/about-us/what-we-do/new-energy-projects/wooreen-energy-storage-system" TargetMode="External"/><Relationship Id="rId248" Type="http://schemas.openxmlformats.org/officeDocument/2006/relationships/hyperlink" Target="https://www.iso.org/standard/80426.html" TargetMode="External"/><Relationship Id="rId12" Type="http://schemas.openxmlformats.org/officeDocument/2006/relationships/header" Target="header1.xml"/><Relationship Id="rId33" Type="http://schemas.openxmlformats.org/officeDocument/2006/relationships/image" Target="media/image13.png"/><Relationship Id="rId108" Type="http://schemas.openxmlformats.org/officeDocument/2006/relationships/image" Target="media/image83.png"/><Relationship Id="rId129" Type="http://schemas.openxmlformats.org/officeDocument/2006/relationships/image" Target="media/image104.png"/><Relationship Id="rId54" Type="http://schemas.openxmlformats.org/officeDocument/2006/relationships/image" Target="media/image29.png"/><Relationship Id="rId75" Type="http://schemas.openxmlformats.org/officeDocument/2006/relationships/image" Target="media/image50.emf"/><Relationship Id="rId96" Type="http://schemas.openxmlformats.org/officeDocument/2006/relationships/image" Target="media/image71.png"/><Relationship Id="rId140" Type="http://schemas.openxmlformats.org/officeDocument/2006/relationships/image" Target="media/image115.png"/><Relationship Id="rId161" Type="http://schemas.openxmlformats.org/officeDocument/2006/relationships/image" Target="media/image136.png"/><Relationship Id="rId182" Type="http://schemas.openxmlformats.org/officeDocument/2006/relationships/image" Target="media/image157.png"/><Relationship Id="rId217" Type="http://schemas.openxmlformats.org/officeDocument/2006/relationships/hyperlink" Target="https://www.environment.vic.gov.au/biodiversity/biodiversity-plan" TargetMode="External"/><Relationship Id="rId6" Type="http://schemas.openxmlformats.org/officeDocument/2006/relationships/styles" Target="styles.xml"/><Relationship Id="rId238" Type="http://schemas.openxmlformats.org/officeDocument/2006/relationships/hyperlink" Target="https://iap2.org.au/resources/quality-assurance-standard/" TargetMode="External"/><Relationship Id="rId259" Type="http://schemas.openxmlformats.org/officeDocument/2006/relationships/image" Target="media/image171.jpeg"/><Relationship Id="rId23" Type="http://schemas.openxmlformats.org/officeDocument/2006/relationships/header" Target="header6.xml"/><Relationship Id="rId28" Type="http://schemas.openxmlformats.org/officeDocument/2006/relationships/image" Target="media/image8.png"/><Relationship Id="rId49" Type="http://schemas.openxmlformats.org/officeDocument/2006/relationships/image" Target="media/image24.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19.png"/><Relationship Id="rId60" Type="http://schemas.openxmlformats.org/officeDocument/2006/relationships/image" Target="media/image35.png"/><Relationship Id="rId65" Type="http://schemas.openxmlformats.org/officeDocument/2006/relationships/image" Target="media/image40.png"/><Relationship Id="rId81" Type="http://schemas.openxmlformats.org/officeDocument/2006/relationships/image" Target="media/image56.jpeg"/><Relationship Id="rId86" Type="http://schemas.openxmlformats.org/officeDocument/2006/relationships/image" Target="media/image61.png"/><Relationship Id="rId130" Type="http://schemas.openxmlformats.org/officeDocument/2006/relationships/image" Target="media/image105.png"/><Relationship Id="rId135" Type="http://schemas.openxmlformats.org/officeDocument/2006/relationships/image" Target="media/image110.png"/><Relationship Id="rId151" Type="http://schemas.openxmlformats.org/officeDocument/2006/relationships/image" Target="media/image126.png"/><Relationship Id="rId156" Type="http://schemas.openxmlformats.org/officeDocument/2006/relationships/image" Target="media/image131.png"/><Relationship Id="rId177" Type="http://schemas.openxmlformats.org/officeDocument/2006/relationships/image" Target="media/image152.png"/><Relationship Id="rId198" Type="http://schemas.openxmlformats.org/officeDocument/2006/relationships/image" Target="media/image168.wmf"/><Relationship Id="rId172" Type="http://schemas.openxmlformats.org/officeDocument/2006/relationships/image" Target="media/image147.png"/><Relationship Id="rId193" Type="http://schemas.openxmlformats.org/officeDocument/2006/relationships/footer" Target="footer8.xml"/><Relationship Id="rId202" Type="http://schemas.openxmlformats.org/officeDocument/2006/relationships/hyperlink" Target="https://www.waterquality.gov.au/anz-guidelines" TargetMode="External"/><Relationship Id="rId207" Type="http://schemas.openxmlformats.org/officeDocument/2006/relationships/hyperlink" Target="http://www.bom.gov.au/climate/averages/tables/cw_085280.shtml" TargetMode="External"/><Relationship Id="rId223" Type="http://schemas.openxmlformats.org/officeDocument/2006/relationships/hyperlink" Target="https://www.environment.vic.gov.au/biodiversity/bioregions-and-evc-benchmarks" TargetMode="External"/><Relationship Id="rId228" Type="http://schemas.openxmlformats.org/officeDocument/2006/relationships/hyperlink" Target="https://www.energyaustralia.com.au/about-us/sustainability" TargetMode="External"/><Relationship Id="rId244" Type="http://schemas.openxmlformats.org/officeDocument/2006/relationships/hyperlink" Target="https://www.iso.org/standard/62085.html" TargetMode="External"/><Relationship Id="rId249" Type="http://schemas.openxmlformats.org/officeDocument/2006/relationships/hyperlink" Target="https://resources.vic.gov.au/projects/lvrrs/reports" TargetMode="External"/><Relationship Id="rId13" Type="http://schemas.openxmlformats.org/officeDocument/2006/relationships/header" Target="header2.xml"/><Relationship Id="rId18" Type="http://schemas.openxmlformats.org/officeDocument/2006/relationships/hyperlink" Target="mailto:Community.yallourn@energyaustralia.com.au" TargetMode="External"/><Relationship Id="rId39" Type="http://schemas.openxmlformats.org/officeDocument/2006/relationships/header" Target="header8.xml"/><Relationship Id="rId109" Type="http://schemas.openxmlformats.org/officeDocument/2006/relationships/image" Target="media/image84.png"/><Relationship Id="rId260" Type="http://schemas.openxmlformats.org/officeDocument/2006/relationships/header" Target="header13.xml"/><Relationship Id="rId265" Type="http://schemas.openxmlformats.org/officeDocument/2006/relationships/theme" Target="theme/theme1.xml"/><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image" Target="media/image30.jpe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5.png"/><Relationship Id="rId125" Type="http://schemas.openxmlformats.org/officeDocument/2006/relationships/image" Target="media/image100.png"/><Relationship Id="rId141" Type="http://schemas.openxmlformats.org/officeDocument/2006/relationships/image" Target="media/image116.emf"/><Relationship Id="rId146" Type="http://schemas.openxmlformats.org/officeDocument/2006/relationships/image" Target="media/image121.png"/><Relationship Id="rId167" Type="http://schemas.openxmlformats.org/officeDocument/2006/relationships/image" Target="media/image142.png"/><Relationship Id="rId188" Type="http://schemas.openxmlformats.org/officeDocument/2006/relationships/image" Target="media/image163.png"/><Relationship Id="rId7" Type="http://schemas.openxmlformats.org/officeDocument/2006/relationships/settings" Target="settings.xml"/><Relationship Id="rId71" Type="http://schemas.openxmlformats.org/officeDocument/2006/relationships/image" Target="media/image46.png"/><Relationship Id="rId92" Type="http://schemas.openxmlformats.org/officeDocument/2006/relationships/image" Target="media/image67.png"/><Relationship Id="rId162" Type="http://schemas.openxmlformats.org/officeDocument/2006/relationships/image" Target="media/image137.png"/><Relationship Id="rId183" Type="http://schemas.openxmlformats.org/officeDocument/2006/relationships/image" Target="media/image158.png"/><Relationship Id="rId213" Type="http://schemas.openxmlformats.org/officeDocument/2006/relationships/hyperlink" Target="https://www.environment.vic.gov.au/biodiversity/bioregions-and-evc-benchmarks" TargetMode="External"/><Relationship Id="rId218" Type="http://schemas.openxmlformats.org/officeDocument/2006/relationships/hyperlink" Target="https://resources.vic.gov.au/projects/lvrrs/reports" TargetMode="External"/><Relationship Id="rId234" Type="http://schemas.openxmlformats.org/officeDocument/2006/relationships/hyperlink" Target="https://www.vvg.org.au/" TargetMode="External"/><Relationship Id="rId239" Type="http://schemas.openxmlformats.org/officeDocument/2006/relationships/hyperlink" Target="https://www.icmm.com/integrated-mine-closure" TargetMode="External"/><Relationship Id="rId2" Type="http://schemas.openxmlformats.org/officeDocument/2006/relationships/customXml" Target="../customXml/item2.xml"/><Relationship Id="rId29" Type="http://schemas.openxmlformats.org/officeDocument/2006/relationships/image" Target="media/image9.png"/><Relationship Id="rId250" Type="http://schemas.openxmlformats.org/officeDocument/2006/relationships/hyperlink" Target="https://www.latrobe.vic.gov.au/sites/default/files/Rural_Land_Use_Strategy.pdf" TargetMode="External"/><Relationship Id="rId255" Type="http://schemas.openxmlformats.org/officeDocument/2006/relationships/hyperlink" Target="https://www.nhmrc.gov.au/about-us/publications/australian-drinking-water-guidelines" TargetMode="External"/><Relationship Id="rId24" Type="http://schemas.openxmlformats.org/officeDocument/2006/relationships/footer" Target="footer4.xml"/><Relationship Id="rId40" Type="http://schemas.openxmlformats.org/officeDocument/2006/relationships/header" Target="header9.xml"/><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5.png"/><Relationship Id="rId115" Type="http://schemas.openxmlformats.org/officeDocument/2006/relationships/image" Target="media/image90.png"/><Relationship Id="rId131" Type="http://schemas.openxmlformats.org/officeDocument/2006/relationships/image" Target="media/image106.png"/><Relationship Id="rId136" Type="http://schemas.openxmlformats.org/officeDocument/2006/relationships/image" Target="media/image111.png"/><Relationship Id="rId157" Type="http://schemas.openxmlformats.org/officeDocument/2006/relationships/image" Target="media/image132.png"/><Relationship Id="rId178" Type="http://schemas.openxmlformats.org/officeDocument/2006/relationships/image" Target="media/image153.png"/><Relationship Id="rId61" Type="http://schemas.openxmlformats.org/officeDocument/2006/relationships/image" Target="media/image36.png"/><Relationship Id="rId82" Type="http://schemas.openxmlformats.org/officeDocument/2006/relationships/image" Target="media/image57.jpeg"/><Relationship Id="rId152" Type="http://schemas.openxmlformats.org/officeDocument/2006/relationships/image" Target="media/image127.png"/><Relationship Id="rId173" Type="http://schemas.openxmlformats.org/officeDocument/2006/relationships/image" Target="media/image148.png"/><Relationship Id="rId194" Type="http://schemas.openxmlformats.org/officeDocument/2006/relationships/image" Target="media/image164.png"/><Relationship Id="rId199" Type="http://schemas.openxmlformats.org/officeDocument/2006/relationships/image" Target="media/image169.png"/><Relationship Id="rId203" Type="http://schemas.openxmlformats.org/officeDocument/2006/relationships/hyperlink" Target="https://www.iso.org/standard/67591.html" TargetMode="External"/><Relationship Id="rId208" Type="http://schemas.openxmlformats.org/officeDocument/2006/relationships/hyperlink" Target="http://www.bom.gov.au/water/designRainfalls/revised-ifd/?multipoint" TargetMode="External"/><Relationship Id="rId229" Type="http://schemas.openxmlformats.org/officeDocument/2006/relationships/hyperlink" Target="https://www.energyaustralia.com.au/about-us/sustainability/health-safety-security-and-environment" TargetMode="External"/><Relationship Id="rId19" Type="http://schemas.openxmlformats.org/officeDocument/2006/relationships/image" Target="media/image3.png"/><Relationship Id="rId224" Type="http://schemas.openxmlformats.org/officeDocument/2006/relationships/hyperlink" Target="https://www.planning.vic.gov.au/environmental-assessments/environmental-assessment-guides/ministerial-guidelines-for-assessment-of-environmental-effects" TargetMode="External"/><Relationship Id="rId240" Type="http://schemas.openxmlformats.org/officeDocument/2006/relationships/hyperlink" Target="https://www.energyaustralia.com.au/about-us/energy-generation/yallourn-power-station/environment/environment-protection-biodiversity-and-conservation-act-annual-report" TargetMode="External"/><Relationship Id="rId245" Type="http://schemas.openxmlformats.org/officeDocument/2006/relationships/hyperlink" Target="https://www.iso.org/standard/63787.html" TargetMode="External"/><Relationship Id="rId261" Type="http://schemas.openxmlformats.org/officeDocument/2006/relationships/header" Target="header14.xml"/><Relationship Id="rId14" Type="http://schemas.openxmlformats.org/officeDocument/2006/relationships/footer" Target="footer1.xml"/><Relationship Id="rId30" Type="http://schemas.openxmlformats.org/officeDocument/2006/relationships/image" Target="media/image10.png"/><Relationship Id="rId35" Type="http://schemas.openxmlformats.org/officeDocument/2006/relationships/footer" Target="footer5.xml"/><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101.png"/><Relationship Id="rId147" Type="http://schemas.openxmlformats.org/officeDocument/2006/relationships/image" Target="media/image122.png"/><Relationship Id="rId168" Type="http://schemas.openxmlformats.org/officeDocument/2006/relationships/image" Target="media/image143.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6.png"/><Relationship Id="rId142" Type="http://schemas.openxmlformats.org/officeDocument/2006/relationships/image" Target="media/image117.emf"/><Relationship Id="rId163" Type="http://schemas.openxmlformats.org/officeDocument/2006/relationships/image" Target="media/image138.png"/><Relationship Id="rId184" Type="http://schemas.openxmlformats.org/officeDocument/2006/relationships/image" Target="media/image159.png"/><Relationship Id="rId189" Type="http://schemas.openxmlformats.org/officeDocument/2006/relationships/header" Target="header10.xml"/><Relationship Id="rId219" Type="http://schemas.openxmlformats.org/officeDocument/2006/relationships/hyperlink" Target="https://www.water.vic.gov.au/our-programs/climate-change-and-victorias-water-sector/climate-change-water-resources/water-availability-climate-change-guidelines" TargetMode="External"/><Relationship Id="rId3" Type="http://schemas.openxmlformats.org/officeDocument/2006/relationships/customXml" Target="../customXml/item3.xml"/><Relationship Id="rId214" Type="http://schemas.openxmlformats.org/officeDocument/2006/relationships/hyperlink" Target="https://resources.vic.gov.au/projects/lvrrs" TargetMode="External"/><Relationship Id="rId230" Type="http://schemas.openxmlformats.org/officeDocument/2006/relationships/hyperlink" Target="https://www.epa.vic.gov.au/about-epa/publications/1823-1" TargetMode="External"/><Relationship Id="rId235" Type="http://schemas.openxmlformats.org/officeDocument/2006/relationships/hyperlink" Target="https://crctime.com.au/macwp/wp-content/uploads/2024/06/Project-1.7-Stage-1_Final-Report_approved.pdf" TargetMode="External"/><Relationship Id="rId251" Type="http://schemas.openxmlformats.org/officeDocument/2006/relationships/hyperlink" Target="https://www.planning.vic.gov.au/__data/assets/pdf_file/0024/687111/Final_Ministers_Assessment_Yallourn_Environment_Report_June_2010.pdf" TargetMode="External"/><Relationship Id="rId256" Type="http://schemas.openxmlformats.org/officeDocument/2006/relationships/hyperlink" Target="https://crctime.com.au/crcwp/wp-content/uploads/2025/08/Synthesis-report-Project-1.7.2-An-emerging-vision-for-post-mining-land-use.pdf" TargetMode="External"/><Relationship Id="rId25" Type="http://schemas.openxmlformats.org/officeDocument/2006/relationships/image" Target="media/image5.png"/><Relationship Id="rId46" Type="http://schemas.openxmlformats.org/officeDocument/2006/relationships/image" Target="media/image21.png"/><Relationship Id="rId67" Type="http://schemas.openxmlformats.org/officeDocument/2006/relationships/image" Target="media/image42.jpeg"/><Relationship Id="rId116" Type="http://schemas.openxmlformats.org/officeDocument/2006/relationships/image" Target="media/image91.png"/><Relationship Id="rId137" Type="http://schemas.openxmlformats.org/officeDocument/2006/relationships/image" Target="media/image112.png"/><Relationship Id="rId158" Type="http://schemas.openxmlformats.org/officeDocument/2006/relationships/image" Target="media/image133.jpeg"/><Relationship Id="rId20" Type="http://schemas.openxmlformats.org/officeDocument/2006/relationships/image" Target="media/image4.png"/><Relationship Id="rId41" Type="http://schemas.openxmlformats.org/officeDocument/2006/relationships/footer" Target="footer6.xml"/><Relationship Id="rId62" Type="http://schemas.openxmlformats.org/officeDocument/2006/relationships/image" Target="media/image37.jpe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6.png"/><Relationship Id="rId132" Type="http://schemas.openxmlformats.org/officeDocument/2006/relationships/image" Target="media/image107.png"/><Relationship Id="rId153" Type="http://schemas.openxmlformats.org/officeDocument/2006/relationships/image" Target="media/image128.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65.png"/><Relationship Id="rId209" Type="http://schemas.openxmlformats.org/officeDocument/2006/relationships/hyperlink" Target="https://www.consultationmanager.com/product-tour/" TargetMode="External"/><Relationship Id="rId190" Type="http://schemas.openxmlformats.org/officeDocument/2006/relationships/header" Target="header11.xml"/><Relationship Id="rId204" Type="http://schemas.openxmlformats.org/officeDocument/2006/relationships/hyperlink" Target="https://arr.ga.gov.au/" TargetMode="External"/><Relationship Id="rId220" Type="http://schemas.openxmlformats.org/officeDocument/2006/relationships/hyperlink" Target="https://www.water.vic.gov.au/our-programs/long-term-water-resource-assessments-and-strategies/sustainable-water-strategies/central-and-gipps-sws" TargetMode="External"/><Relationship Id="rId225" Type="http://schemas.openxmlformats.org/officeDocument/2006/relationships/hyperlink" Target="https://www.energyaustralia.com.au/about-us/media/news/energyaustralia-powers-ahead-energy-transition" TargetMode="External"/><Relationship Id="rId241" Type="http://schemas.openxmlformats.org/officeDocument/2006/relationships/hyperlink" Target="https://www.iso.org/standard/72140.html" TargetMode="External"/><Relationship Id="rId246" Type="http://schemas.openxmlformats.org/officeDocument/2006/relationships/hyperlink" Target="https://www.iso.org/standard/65694.html" TargetMode="External"/><Relationship Id="rId15" Type="http://schemas.openxmlformats.org/officeDocument/2006/relationships/footer" Target="footer2.xml"/><Relationship Id="rId36" Type="http://schemas.openxmlformats.org/officeDocument/2006/relationships/image" Target="media/image15.png"/><Relationship Id="rId57" Type="http://schemas.openxmlformats.org/officeDocument/2006/relationships/image" Target="media/image32.png"/><Relationship Id="rId106" Type="http://schemas.openxmlformats.org/officeDocument/2006/relationships/image" Target="media/image81.png"/><Relationship Id="rId127" Type="http://schemas.openxmlformats.org/officeDocument/2006/relationships/image" Target="media/image102.png"/><Relationship Id="rId262" Type="http://schemas.openxmlformats.org/officeDocument/2006/relationships/footer" Target="footer9.xml"/><Relationship Id="rId10" Type="http://schemas.openxmlformats.org/officeDocument/2006/relationships/endnotes" Target="endnotes.xml"/><Relationship Id="rId31" Type="http://schemas.openxmlformats.org/officeDocument/2006/relationships/image" Target="media/image11.jpeg"/><Relationship Id="rId52" Type="http://schemas.openxmlformats.org/officeDocument/2006/relationships/image" Target="media/image27.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7.png"/><Relationship Id="rId143" Type="http://schemas.openxmlformats.org/officeDocument/2006/relationships/image" Target="media/image118.png"/><Relationship Id="rId148" Type="http://schemas.openxmlformats.org/officeDocument/2006/relationships/image" Target="media/image123.png"/><Relationship Id="rId164" Type="http://schemas.openxmlformats.org/officeDocument/2006/relationships/image" Target="media/image139.png"/><Relationship Id="rId169" Type="http://schemas.openxmlformats.org/officeDocument/2006/relationships/image" Target="media/image144.png"/><Relationship Id="rId185" Type="http://schemas.openxmlformats.org/officeDocument/2006/relationships/image" Target="media/image160.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5.png"/><Relationship Id="rId210" Type="http://schemas.openxmlformats.org/officeDocument/2006/relationships/hyperlink" Target="https://pmst.awe.gov.au/" TargetMode="External"/><Relationship Id="rId215" Type="http://schemas.openxmlformats.org/officeDocument/2006/relationships/hyperlink" Target="https://data.water.vic.gov.au/" TargetMode="External"/><Relationship Id="rId236" Type="http://schemas.openxmlformats.org/officeDocument/2006/relationships/hyperlink" Target="https://gunaikurnai.org/our-news/publications/" TargetMode="External"/><Relationship Id="rId257" Type="http://schemas.openxmlformats.org/officeDocument/2006/relationships/hyperlink" Target="http://hazelwoodinquiry.archive.vic.gov.au/201516-report/index.html" TargetMode="External"/><Relationship Id="rId26" Type="http://schemas.openxmlformats.org/officeDocument/2006/relationships/image" Target="media/image6.png"/><Relationship Id="rId231" Type="http://schemas.openxmlformats.org/officeDocument/2006/relationships/hyperlink" Target="https://www.epa.vic.gov.au/about-epa/laws/compliance-and-directions/environment-reference-standard" TargetMode="External"/><Relationship Id="rId252" Type="http://schemas.openxmlformats.org/officeDocument/2006/relationships/hyperlink" Target="https://www.mineland.vic.gov.au/news/who-is-the-mine-land-rehabilitation-authority/" TargetMode="External"/><Relationship Id="rId47" Type="http://schemas.openxmlformats.org/officeDocument/2006/relationships/image" Target="media/image22.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7.png"/><Relationship Id="rId133" Type="http://schemas.openxmlformats.org/officeDocument/2006/relationships/image" Target="media/image108.png"/><Relationship Id="rId154" Type="http://schemas.openxmlformats.org/officeDocument/2006/relationships/image" Target="media/image129.png"/><Relationship Id="rId175" Type="http://schemas.openxmlformats.org/officeDocument/2006/relationships/image" Target="media/image150.png"/><Relationship Id="rId196" Type="http://schemas.openxmlformats.org/officeDocument/2006/relationships/image" Target="media/image166.png"/><Relationship Id="rId200" Type="http://schemas.openxmlformats.org/officeDocument/2006/relationships/hyperlink" Target="https://www.water.vic.gov.au/__data/assets/pdf_file/0030/672177/environmental-water-requirements-report-latrobe-environmental-water-requirements-investigation.pdf" TargetMode="External"/><Relationship Id="rId16" Type="http://schemas.openxmlformats.org/officeDocument/2006/relationships/header" Target="header3.xml"/><Relationship Id="rId221" Type="http://schemas.openxmlformats.org/officeDocument/2006/relationships/hyperlink" Target="https://www.wa.gov.au/system/files/2025-04/guideline_preparing_mining_closure_plan.pdf" TargetMode="External"/><Relationship Id="rId242" Type="http://schemas.openxmlformats.org/officeDocument/2006/relationships/hyperlink" Target="https://www.iesc.gov.au/about-us" TargetMode="External"/><Relationship Id="rId263" Type="http://schemas.openxmlformats.org/officeDocument/2006/relationships/header" Target="header15.xml"/><Relationship Id="rId37" Type="http://schemas.openxmlformats.org/officeDocument/2006/relationships/image" Target="media/image16.png"/><Relationship Id="rId58" Type="http://schemas.openxmlformats.org/officeDocument/2006/relationships/image" Target="media/image33.png"/><Relationship Id="rId79" Type="http://schemas.openxmlformats.org/officeDocument/2006/relationships/image" Target="media/image54.jpeg"/><Relationship Id="rId102" Type="http://schemas.openxmlformats.org/officeDocument/2006/relationships/image" Target="media/image77.png"/><Relationship Id="rId123" Type="http://schemas.openxmlformats.org/officeDocument/2006/relationships/image" Target="media/image98.png"/><Relationship Id="rId144" Type="http://schemas.openxmlformats.org/officeDocument/2006/relationships/image" Target="media/image119.png"/><Relationship Id="rId90" Type="http://schemas.openxmlformats.org/officeDocument/2006/relationships/image" Target="media/image65.png"/><Relationship Id="rId165" Type="http://schemas.openxmlformats.org/officeDocument/2006/relationships/image" Target="media/image140.png"/><Relationship Id="rId186" Type="http://schemas.openxmlformats.org/officeDocument/2006/relationships/image" Target="media/image161.png"/><Relationship Id="rId211" Type="http://schemas.openxmlformats.org/officeDocument/2006/relationships/hyperlink" Target="https://www.dcceew.gov.au/environment/environmental-markets/nature-repair-market" TargetMode="External"/><Relationship Id="rId232" Type="http://schemas.openxmlformats.org/officeDocument/2006/relationships/hyperlink" Target="https://www.epa.vic.gov.au/about-epa/public-registers/permissions/public-register-details?id=OL000010961" TargetMode="External"/><Relationship Id="rId253" Type="http://schemas.openxmlformats.org/officeDocument/2006/relationships/hyperlink" Target="https://www.mineland.vic.gov.au/news/declared-mine-rehabilitation-plan-fact-sheet/" TargetMode="External"/><Relationship Id="rId27" Type="http://schemas.openxmlformats.org/officeDocument/2006/relationships/image" Target="media/image7.png"/><Relationship Id="rId48" Type="http://schemas.openxmlformats.org/officeDocument/2006/relationships/image" Target="media/image23.png"/><Relationship Id="rId69" Type="http://schemas.openxmlformats.org/officeDocument/2006/relationships/image" Target="media/image44.png"/><Relationship Id="rId113" Type="http://schemas.openxmlformats.org/officeDocument/2006/relationships/image" Target="media/image88.png"/><Relationship Id="rId134" Type="http://schemas.openxmlformats.org/officeDocument/2006/relationships/image" Target="media/image109.png"/><Relationship Id="rId80" Type="http://schemas.openxmlformats.org/officeDocument/2006/relationships/image" Target="media/image55.jpeg"/><Relationship Id="rId155" Type="http://schemas.openxmlformats.org/officeDocument/2006/relationships/image" Target="media/image130.png"/><Relationship Id="rId176" Type="http://schemas.openxmlformats.org/officeDocument/2006/relationships/image" Target="media/image151.png"/><Relationship Id="rId197" Type="http://schemas.openxmlformats.org/officeDocument/2006/relationships/image" Target="media/image167.png"/><Relationship Id="rId201" Type="http://schemas.openxmlformats.org/officeDocument/2006/relationships/hyperlink" Target="https://resources.vic.gov.au/projects/lvrrs/reports" TargetMode="External"/><Relationship Id="rId222" Type="http://schemas.openxmlformats.org/officeDocument/2006/relationships/hyperlink" Target="https://resources.vic.gov.au/projects/lvrrs" TargetMode="External"/><Relationship Id="rId243" Type="http://schemas.openxmlformats.org/officeDocument/2006/relationships/hyperlink" Target="https://www.iso.org/standard/60857.html" TargetMode="External"/><Relationship Id="rId264" Type="http://schemas.openxmlformats.org/officeDocument/2006/relationships/fontTable" Target="fontTable.xml"/><Relationship Id="rId17" Type="http://schemas.openxmlformats.org/officeDocument/2006/relationships/footer" Target="footer3.xml"/><Relationship Id="rId38" Type="http://schemas.openxmlformats.org/officeDocument/2006/relationships/header" Target="header7.xml"/><Relationship Id="rId59" Type="http://schemas.openxmlformats.org/officeDocument/2006/relationships/image" Target="media/image34.png"/><Relationship Id="rId103" Type="http://schemas.openxmlformats.org/officeDocument/2006/relationships/image" Target="media/image78.png"/><Relationship Id="rId124" Type="http://schemas.openxmlformats.org/officeDocument/2006/relationships/image" Target="media/image99.png"/><Relationship Id="rId70" Type="http://schemas.openxmlformats.org/officeDocument/2006/relationships/image" Target="media/image45.png"/><Relationship Id="rId91" Type="http://schemas.openxmlformats.org/officeDocument/2006/relationships/image" Target="media/image66.png"/><Relationship Id="rId145" Type="http://schemas.openxmlformats.org/officeDocument/2006/relationships/image" Target="media/image120.emf"/><Relationship Id="rId166" Type="http://schemas.openxmlformats.org/officeDocument/2006/relationships/image" Target="media/image141.png"/><Relationship Id="rId187" Type="http://schemas.openxmlformats.org/officeDocument/2006/relationships/image" Target="media/image162.png"/><Relationship Id="rId1" Type="http://schemas.openxmlformats.org/officeDocument/2006/relationships/customXml" Target="../customXml/item1.xml"/><Relationship Id="rId212" Type="http://schemas.openxmlformats.org/officeDocument/2006/relationships/hyperlink" Target="https://mapshare.vic.gov.au/mapsharevic/" TargetMode="External"/><Relationship Id="rId233" Type="http://schemas.openxmlformats.org/officeDocument/2006/relationships/hyperlink" Target="https://resources.vic.gov.au/__data/assets/pdf_file/0004/685345/Earth-Resources-Regulation-and-Environment-Protection-Authority-MoU-23-June-2021-Final.pdf" TargetMode="External"/><Relationship Id="rId254" Type="http://schemas.openxmlformats.org/officeDocument/2006/relationships/hyperlink" Target="https://www.mineland.vic.gov.au/learn/vocabulary/"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Dep22</b:Tag>
    <b:SourceType>InternetSite</b:SourceType>
    <b:Guid>{8E47C20F-24A4-41DC-8762-814D5D7D3F7A}</b:Guid>
    <b:Author>
      <b:Author>
        <b:Corporate>Department of Agriculture, Fisheries and Forestry</b:Corporate>
      </b:Author>
    </b:Author>
    <b:Title>Soil Quality - Cations and Cation Exchange Capacity</b:Title>
    <b:Year>2022</b:Year>
    <b:InternetSiteTitle>Soil Quality.org.au</b:InternetSiteTitle>
    <b:Month>May</b:Month>
    <b:URL>https://soilquality.org.au/factsheets/h1-cations-and-cation-exchange-capacity-queensland</b:URL>
    <b:RefOrder>5</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c4d53901-bfa4-418b-91a4-8d92edf24d66" xsi:nil="true"/>
    <lcf76f155ced4ddcb4097134ff3c332f xmlns="7eeb27d8-5765-4937-830d-497aa1750bd9">
      <Terms xmlns="http://schemas.microsoft.com/office/infopath/2007/PartnerControls"/>
    </lcf76f155ced4ddcb4097134ff3c332f>
    <Date_Time xmlns="7eeb27d8-5765-4937-830d-497aa1750bd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390759825167449BC5FFC5C0AEB05F4" ma:contentTypeVersion="20" ma:contentTypeDescription="Create a new document." ma:contentTypeScope="" ma:versionID="85a713f9116edecfb242eeadde3620a2">
  <xsd:schema xmlns:xsd="http://www.w3.org/2001/XMLSchema" xmlns:xs="http://www.w3.org/2001/XMLSchema" xmlns:p="http://schemas.microsoft.com/office/2006/metadata/properties" xmlns:ns2="7eeb27d8-5765-4937-830d-497aa1750bd9" xmlns:ns3="c4d53901-bfa4-418b-91a4-8d92edf24d66" targetNamespace="http://schemas.microsoft.com/office/2006/metadata/properties" ma:root="true" ma:fieldsID="3c8612c9c692dfcc6ace761b02114674" ns2:_="" ns3:_="">
    <xsd:import namespace="7eeb27d8-5765-4937-830d-497aa1750bd9"/>
    <xsd:import namespace="c4d53901-bfa4-418b-91a4-8d92edf24d6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lcf76f155ced4ddcb4097134ff3c332f" minOccurs="0"/>
                <xsd:element ref="ns3:TaxCatchAll" minOccurs="0"/>
                <xsd:element ref="ns2:MediaLengthInSeconds" minOccurs="0"/>
                <xsd:element ref="ns2:MediaServiceObjectDetectorVersions" minOccurs="0"/>
                <xsd:element ref="ns2:MediaServiceSearchProperties" minOccurs="0"/>
                <xsd:element ref="ns2:Date_Tim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eb27d8-5765-4937-830d-497aa1750b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8d3c668-f422-4d38-9dc7-3444b4b12f09"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Date_Time" ma:index="26" nillable="true" ma:displayName="Date_Time" ma:format="DateOnly" ma:internalName="Date_Time">
      <xsd:simpleType>
        <xsd:restriction base="dms:DateTim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4d53901-bfa4-418b-91a4-8d92edf24d6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59f5e72-031e-4da6-8b39-cfa3824868c1}" ma:internalName="TaxCatchAll" ma:showField="CatchAllData" ma:web="c4d53901-bfa4-418b-91a4-8d92edf24d6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D4B47D-DD79-4C55-A351-4BBCFCB0F98E}">
  <ds:schemaRefs>
    <ds:schemaRef ds:uri="http://schemas.openxmlformats.org/officeDocument/2006/bibliography"/>
  </ds:schemaRefs>
</ds:datastoreItem>
</file>

<file path=customXml/itemProps2.xml><?xml version="1.0" encoding="utf-8"?>
<ds:datastoreItem xmlns:ds="http://schemas.openxmlformats.org/officeDocument/2006/customXml" ds:itemID="{AF06740B-BB30-49B0-B7D6-B30E2DE63092}">
  <ds:schemaRefs>
    <ds:schemaRef ds:uri="http://schemas.microsoft.com/sharepoint/v3/contenttype/forms"/>
  </ds:schemaRefs>
</ds:datastoreItem>
</file>

<file path=customXml/itemProps3.xml><?xml version="1.0" encoding="utf-8"?>
<ds:datastoreItem xmlns:ds="http://schemas.openxmlformats.org/officeDocument/2006/customXml" ds:itemID="{C20E5C8E-C2F9-4EB3-AD28-E940B006A41B}">
  <ds:schemaRefs>
    <ds:schemaRef ds:uri="http://schemas.microsoft.com/office/2006/metadata/properties"/>
    <ds:schemaRef ds:uri="http://schemas.microsoft.com/office/infopath/2007/PartnerControls"/>
    <ds:schemaRef ds:uri="c4d53901-bfa4-418b-91a4-8d92edf24d66"/>
    <ds:schemaRef ds:uri="7eeb27d8-5765-4937-830d-497aa1750bd9"/>
  </ds:schemaRefs>
</ds:datastoreItem>
</file>

<file path=customXml/itemProps4.xml><?xml version="1.0" encoding="utf-8"?>
<ds:datastoreItem xmlns:ds="http://schemas.openxmlformats.org/officeDocument/2006/customXml" ds:itemID="{2E0DE3DD-8CED-4B90-9220-1B18130EA2A6}"/>
</file>

<file path=docProps/app.xml><?xml version="1.0" encoding="utf-8"?>
<Properties xmlns="http://schemas.openxmlformats.org/officeDocument/2006/extended-properties" xmlns:vt="http://schemas.openxmlformats.org/officeDocument/2006/docPropsVTypes">
  <Template>Normal</Template>
  <TotalTime>4841</TotalTime>
  <Pages>31</Pages>
  <Words>129639</Words>
  <Characters>733887</Characters>
  <Application>Microsoft Office Word</Application>
  <DocSecurity>0</DocSecurity>
  <Lines>19256</Lines>
  <Paragraphs>10972</Paragraphs>
  <ScaleCrop>false</ScaleCrop>
  <HeadingPairs>
    <vt:vector size="2" baseType="variant">
      <vt:variant>
        <vt:lpstr>Title</vt:lpstr>
      </vt:variant>
      <vt:variant>
        <vt:i4>1</vt:i4>
      </vt:variant>
    </vt:vector>
  </HeadingPairs>
  <TitlesOfParts>
    <vt:vector size="1" baseType="lpstr">
      <vt:lpstr>EnergyAustralia Yallourn DMRP</vt:lpstr>
    </vt:vector>
  </TitlesOfParts>
  <Company>Griffith University</Company>
  <LinksUpToDate>false</LinksUpToDate>
  <CharactersWithSpaces>857678</CharactersWithSpaces>
  <SharedDoc>false</SharedDoc>
  <HLinks>
    <vt:vector size="2730" baseType="variant">
      <vt:variant>
        <vt:i4>3735652</vt:i4>
      </vt:variant>
      <vt:variant>
        <vt:i4>6885</vt:i4>
      </vt:variant>
      <vt:variant>
        <vt:i4>0</vt:i4>
      </vt:variant>
      <vt:variant>
        <vt:i4>5</vt:i4>
      </vt:variant>
      <vt:variant>
        <vt:lpwstr>http://hazelwoodinquiry.archive.vic.gov.au/201516-report/index.html</vt:lpwstr>
      </vt:variant>
      <vt:variant>
        <vt:lpwstr/>
      </vt:variant>
      <vt:variant>
        <vt:i4>3539050</vt:i4>
      </vt:variant>
      <vt:variant>
        <vt:i4>6882</vt:i4>
      </vt:variant>
      <vt:variant>
        <vt:i4>0</vt:i4>
      </vt:variant>
      <vt:variant>
        <vt:i4>5</vt:i4>
      </vt:variant>
      <vt:variant>
        <vt:lpwstr>https://crctime.com.au/crcwp/wp-content/uploads/2025/08/Synthesis-report-Project-1.7.2-An-emerging-vision-for-post-mining-land-use.pdf</vt:lpwstr>
      </vt:variant>
      <vt:variant>
        <vt:lpwstr/>
      </vt:variant>
      <vt:variant>
        <vt:i4>4980736</vt:i4>
      </vt:variant>
      <vt:variant>
        <vt:i4>6879</vt:i4>
      </vt:variant>
      <vt:variant>
        <vt:i4>0</vt:i4>
      </vt:variant>
      <vt:variant>
        <vt:i4>5</vt:i4>
      </vt:variant>
      <vt:variant>
        <vt:lpwstr>https://www.nhmrc.gov.au/about-us/publications/australian-drinking-water-guidelines</vt:lpwstr>
      </vt:variant>
      <vt:variant>
        <vt:lpwstr>block-views-block-file-attachments-content-block-1</vt:lpwstr>
      </vt:variant>
      <vt:variant>
        <vt:i4>5242902</vt:i4>
      </vt:variant>
      <vt:variant>
        <vt:i4>6876</vt:i4>
      </vt:variant>
      <vt:variant>
        <vt:i4>0</vt:i4>
      </vt:variant>
      <vt:variant>
        <vt:i4>5</vt:i4>
      </vt:variant>
      <vt:variant>
        <vt:lpwstr>https://www.mineland.vic.gov.au/learn/vocabulary/</vt:lpwstr>
      </vt:variant>
      <vt:variant>
        <vt:lpwstr/>
      </vt:variant>
      <vt:variant>
        <vt:i4>6357042</vt:i4>
      </vt:variant>
      <vt:variant>
        <vt:i4>6873</vt:i4>
      </vt:variant>
      <vt:variant>
        <vt:i4>0</vt:i4>
      </vt:variant>
      <vt:variant>
        <vt:i4>5</vt:i4>
      </vt:variant>
      <vt:variant>
        <vt:lpwstr>https://www.mineland.vic.gov.au/news/declared-mine-rehabilitation-plan-fact-sheet/</vt:lpwstr>
      </vt:variant>
      <vt:variant>
        <vt:lpwstr/>
      </vt:variant>
      <vt:variant>
        <vt:i4>3080299</vt:i4>
      </vt:variant>
      <vt:variant>
        <vt:i4>6870</vt:i4>
      </vt:variant>
      <vt:variant>
        <vt:i4>0</vt:i4>
      </vt:variant>
      <vt:variant>
        <vt:i4>5</vt:i4>
      </vt:variant>
      <vt:variant>
        <vt:lpwstr>https://www.mineland.vic.gov.au/news/who-is-the-mine-land-rehabilitation-authority/</vt:lpwstr>
      </vt:variant>
      <vt:variant>
        <vt:lpwstr/>
      </vt:variant>
      <vt:variant>
        <vt:i4>8061037</vt:i4>
      </vt:variant>
      <vt:variant>
        <vt:i4>6867</vt:i4>
      </vt:variant>
      <vt:variant>
        <vt:i4>0</vt:i4>
      </vt:variant>
      <vt:variant>
        <vt:i4>5</vt:i4>
      </vt:variant>
      <vt:variant>
        <vt:lpwstr>https://www.planning.vic.gov.au/__data/assets/pdf_file/0024/687111/Final_Ministers_Assessment_Yallourn_Environment_Report_June_2010.pdf</vt:lpwstr>
      </vt:variant>
      <vt:variant>
        <vt:lpwstr/>
      </vt:variant>
      <vt:variant>
        <vt:i4>6815833</vt:i4>
      </vt:variant>
      <vt:variant>
        <vt:i4>6864</vt:i4>
      </vt:variant>
      <vt:variant>
        <vt:i4>0</vt:i4>
      </vt:variant>
      <vt:variant>
        <vt:i4>5</vt:i4>
      </vt:variant>
      <vt:variant>
        <vt:lpwstr>https://www.latrobe.vic.gov.au/sites/default/files/Rural_Land_Use_Strategy.pdf</vt:lpwstr>
      </vt:variant>
      <vt:variant>
        <vt:lpwstr/>
      </vt:variant>
      <vt:variant>
        <vt:i4>2424955</vt:i4>
      </vt:variant>
      <vt:variant>
        <vt:i4>6861</vt:i4>
      </vt:variant>
      <vt:variant>
        <vt:i4>0</vt:i4>
      </vt:variant>
      <vt:variant>
        <vt:i4>5</vt:i4>
      </vt:variant>
      <vt:variant>
        <vt:lpwstr>https://resources.vic.gov.au/projects/lvrrs/reports</vt:lpwstr>
      </vt:variant>
      <vt:variant>
        <vt:lpwstr/>
      </vt:variant>
      <vt:variant>
        <vt:i4>6815805</vt:i4>
      </vt:variant>
      <vt:variant>
        <vt:i4>6858</vt:i4>
      </vt:variant>
      <vt:variant>
        <vt:i4>0</vt:i4>
      </vt:variant>
      <vt:variant>
        <vt:i4>5</vt:i4>
      </vt:variant>
      <vt:variant>
        <vt:lpwstr>https://www.iso.org/standard/80426.html</vt:lpwstr>
      </vt:variant>
      <vt:variant>
        <vt:lpwstr/>
      </vt:variant>
      <vt:variant>
        <vt:i4>7012413</vt:i4>
      </vt:variant>
      <vt:variant>
        <vt:i4>6855</vt:i4>
      </vt:variant>
      <vt:variant>
        <vt:i4>0</vt:i4>
      </vt:variant>
      <vt:variant>
        <vt:i4>5</vt:i4>
      </vt:variant>
      <vt:variant>
        <vt:lpwstr>https://www.iso.org/standard/80425.html</vt:lpwstr>
      </vt:variant>
      <vt:variant>
        <vt:lpwstr/>
      </vt:variant>
      <vt:variant>
        <vt:i4>6684723</vt:i4>
      </vt:variant>
      <vt:variant>
        <vt:i4>6852</vt:i4>
      </vt:variant>
      <vt:variant>
        <vt:i4>0</vt:i4>
      </vt:variant>
      <vt:variant>
        <vt:i4>5</vt:i4>
      </vt:variant>
      <vt:variant>
        <vt:lpwstr>https://www.iso.org/standard/65694.html</vt:lpwstr>
      </vt:variant>
      <vt:variant>
        <vt:lpwstr/>
      </vt:variant>
      <vt:variant>
        <vt:i4>6553652</vt:i4>
      </vt:variant>
      <vt:variant>
        <vt:i4>6849</vt:i4>
      </vt:variant>
      <vt:variant>
        <vt:i4>0</vt:i4>
      </vt:variant>
      <vt:variant>
        <vt:i4>5</vt:i4>
      </vt:variant>
      <vt:variant>
        <vt:lpwstr>https://www.iso.org/standard/63787.html</vt:lpwstr>
      </vt:variant>
      <vt:variant>
        <vt:lpwstr/>
      </vt:variant>
      <vt:variant>
        <vt:i4>6357045</vt:i4>
      </vt:variant>
      <vt:variant>
        <vt:i4>6846</vt:i4>
      </vt:variant>
      <vt:variant>
        <vt:i4>0</vt:i4>
      </vt:variant>
      <vt:variant>
        <vt:i4>5</vt:i4>
      </vt:variant>
      <vt:variant>
        <vt:lpwstr>https://www.iso.org/standard/62085.html</vt:lpwstr>
      </vt:variant>
      <vt:variant>
        <vt:lpwstr/>
      </vt:variant>
      <vt:variant>
        <vt:i4>7012410</vt:i4>
      </vt:variant>
      <vt:variant>
        <vt:i4>6843</vt:i4>
      </vt:variant>
      <vt:variant>
        <vt:i4>0</vt:i4>
      </vt:variant>
      <vt:variant>
        <vt:i4>5</vt:i4>
      </vt:variant>
      <vt:variant>
        <vt:lpwstr>https://www.iso.org/standard/60857.html</vt:lpwstr>
      </vt:variant>
      <vt:variant>
        <vt:lpwstr/>
      </vt:variant>
      <vt:variant>
        <vt:i4>5767247</vt:i4>
      </vt:variant>
      <vt:variant>
        <vt:i4>6840</vt:i4>
      </vt:variant>
      <vt:variant>
        <vt:i4>0</vt:i4>
      </vt:variant>
      <vt:variant>
        <vt:i4>5</vt:i4>
      </vt:variant>
      <vt:variant>
        <vt:lpwstr>https://www.iesc.gov.au/about-us</vt:lpwstr>
      </vt:variant>
      <vt:variant>
        <vt:lpwstr/>
      </vt:variant>
      <vt:variant>
        <vt:i4>6553657</vt:i4>
      </vt:variant>
      <vt:variant>
        <vt:i4>6837</vt:i4>
      </vt:variant>
      <vt:variant>
        <vt:i4>0</vt:i4>
      </vt:variant>
      <vt:variant>
        <vt:i4>5</vt:i4>
      </vt:variant>
      <vt:variant>
        <vt:lpwstr>https://www.iso.org/standard/72140.html</vt:lpwstr>
      </vt:variant>
      <vt:variant>
        <vt:lpwstr/>
      </vt:variant>
      <vt:variant>
        <vt:i4>7536753</vt:i4>
      </vt:variant>
      <vt:variant>
        <vt:i4>6834</vt:i4>
      </vt:variant>
      <vt:variant>
        <vt:i4>0</vt:i4>
      </vt:variant>
      <vt:variant>
        <vt:i4>5</vt:i4>
      </vt:variant>
      <vt:variant>
        <vt:lpwstr>https://www.energyaustralia.com.au/about-us/energy-generation/yallourn-power-station/environment/environment-protection-biodiversity-and-conservation-act-annual-report</vt:lpwstr>
      </vt:variant>
      <vt:variant>
        <vt:lpwstr/>
      </vt:variant>
      <vt:variant>
        <vt:i4>720896</vt:i4>
      </vt:variant>
      <vt:variant>
        <vt:i4>6831</vt:i4>
      </vt:variant>
      <vt:variant>
        <vt:i4>0</vt:i4>
      </vt:variant>
      <vt:variant>
        <vt:i4>5</vt:i4>
      </vt:variant>
      <vt:variant>
        <vt:lpwstr>https://www.icmm.com/integrated-mine-closure</vt:lpwstr>
      </vt:variant>
      <vt:variant>
        <vt:lpwstr/>
      </vt:variant>
      <vt:variant>
        <vt:i4>4194389</vt:i4>
      </vt:variant>
      <vt:variant>
        <vt:i4>6828</vt:i4>
      </vt:variant>
      <vt:variant>
        <vt:i4>0</vt:i4>
      </vt:variant>
      <vt:variant>
        <vt:i4>5</vt:i4>
      </vt:variant>
      <vt:variant>
        <vt:lpwstr>https://iap2.org.au/resources/quality-assurance-standard/</vt:lpwstr>
      </vt:variant>
      <vt:variant>
        <vt:lpwstr/>
      </vt:variant>
      <vt:variant>
        <vt:i4>4849741</vt:i4>
      </vt:variant>
      <vt:variant>
        <vt:i4>6825</vt:i4>
      </vt:variant>
      <vt:variant>
        <vt:i4>0</vt:i4>
      </vt:variant>
      <vt:variant>
        <vt:i4>5</vt:i4>
      </vt:variant>
      <vt:variant>
        <vt:lpwstr>https://crctime.com.au/macwp/wp-content/uploads/2024/06/Project-1.7-Stage-1_Reg-Dev-Report_approved.pdf</vt:lpwstr>
      </vt:variant>
      <vt:variant>
        <vt:lpwstr/>
      </vt:variant>
      <vt:variant>
        <vt:i4>7471203</vt:i4>
      </vt:variant>
      <vt:variant>
        <vt:i4>6822</vt:i4>
      </vt:variant>
      <vt:variant>
        <vt:i4>0</vt:i4>
      </vt:variant>
      <vt:variant>
        <vt:i4>5</vt:i4>
      </vt:variant>
      <vt:variant>
        <vt:lpwstr>https://gunaikurnai.org/our-news/publications/</vt:lpwstr>
      </vt:variant>
      <vt:variant>
        <vt:lpwstr/>
      </vt:variant>
      <vt:variant>
        <vt:i4>7274542</vt:i4>
      </vt:variant>
      <vt:variant>
        <vt:i4>6819</vt:i4>
      </vt:variant>
      <vt:variant>
        <vt:i4>0</vt:i4>
      </vt:variant>
      <vt:variant>
        <vt:i4>5</vt:i4>
      </vt:variant>
      <vt:variant>
        <vt:lpwstr>https://crctime.com.au/macwp/wp-content/uploads/2024/06/Project-1.7-Stage-1_Final-Report_approved.pdf</vt:lpwstr>
      </vt:variant>
      <vt:variant>
        <vt:lpwstr/>
      </vt:variant>
      <vt:variant>
        <vt:i4>3735608</vt:i4>
      </vt:variant>
      <vt:variant>
        <vt:i4>6816</vt:i4>
      </vt:variant>
      <vt:variant>
        <vt:i4>0</vt:i4>
      </vt:variant>
      <vt:variant>
        <vt:i4>5</vt:i4>
      </vt:variant>
      <vt:variant>
        <vt:lpwstr>https://www.vvg.org.au/</vt:lpwstr>
      </vt:variant>
      <vt:variant>
        <vt:lpwstr/>
      </vt:variant>
      <vt:variant>
        <vt:i4>5177471</vt:i4>
      </vt:variant>
      <vt:variant>
        <vt:i4>6813</vt:i4>
      </vt:variant>
      <vt:variant>
        <vt:i4>0</vt:i4>
      </vt:variant>
      <vt:variant>
        <vt:i4>5</vt:i4>
      </vt:variant>
      <vt:variant>
        <vt:lpwstr>https://resources.vic.gov.au/__data/assets/pdf_file/0004/685345/Earth-Resources-Regulation-and-Environment-Protection-Authority-MoU-23-June-2021-Final.pdf</vt:lpwstr>
      </vt:variant>
      <vt:variant>
        <vt:lpwstr/>
      </vt:variant>
      <vt:variant>
        <vt:i4>655373</vt:i4>
      </vt:variant>
      <vt:variant>
        <vt:i4>6810</vt:i4>
      </vt:variant>
      <vt:variant>
        <vt:i4>0</vt:i4>
      </vt:variant>
      <vt:variant>
        <vt:i4>5</vt:i4>
      </vt:variant>
      <vt:variant>
        <vt:lpwstr>https://www.epa.vic.gov.au/about-epa/public-registers/permissions/public-register-details?id=OL000010961</vt:lpwstr>
      </vt:variant>
      <vt:variant>
        <vt:lpwstr/>
      </vt:variant>
      <vt:variant>
        <vt:i4>7864420</vt:i4>
      </vt:variant>
      <vt:variant>
        <vt:i4>6807</vt:i4>
      </vt:variant>
      <vt:variant>
        <vt:i4>0</vt:i4>
      </vt:variant>
      <vt:variant>
        <vt:i4>5</vt:i4>
      </vt:variant>
      <vt:variant>
        <vt:lpwstr>https://www.epa.vic.gov.au/about-epa/laws/compliance-and-directions/environment-reference-standard</vt:lpwstr>
      </vt:variant>
      <vt:variant>
        <vt:lpwstr/>
      </vt:variant>
      <vt:variant>
        <vt:i4>1245271</vt:i4>
      </vt:variant>
      <vt:variant>
        <vt:i4>6804</vt:i4>
      </vt:variant>
      <vt:variant>
        <vt:i4>0</vt:i4>
      </vt:variant>
      <vt:variant>
        <vt:i4>5</vt:i4>
      </vt:variant>
      <vt:variant>
        <vt:lpwstr>https://www.epa.vic.gov.au/about-epa/publications/1823-1</vt:lpwstr>
      </vt:variant>
      <vt:variant>
        <vt:lpwstr/>
      </vt:variant>
      <vt:variant>
        <vt:i4>5242971</vt:i4>
      </vt:variant>
      <vt:variant>
        <vt:i4>6801</vt:i4>
      </vt:variant>
      <vt:variant>
        <vt:i4>0</vt:i4>
      </vt:variant>
      <vt:variant>
        <vt:i4>5</vt:i4>
      </vt:variant>
      <vt:variant>
        <vt:lpwstr>https://www.energyaustralia.com.au/about-us/sustainability/health-safety-security-and-environment</vt:lpwstr>
      </vt:variant>
      <vt:variant>
        <vt:lpwstr/>
      </vt:variant>
      <vt:variant>
        <vt:i4>7209014</vt:i4>
      </vt:variant>
      <vt:variant>
        <vt:i4>6798</vt:i4>
      </vt:variant>
      <vt:variant>
        <vt:i4>0</vt:i4>
      </vt:variant>
      <vt:variant>
        <vt:i4>5</vt:i4>
      </vt:variant>
      <vt:variant>
        <vt:lpwstr>https://www.energyaustralia.com.au/about-us/sustainability</vt:lpwstr>
      </vt:variant>
      <vt:variant>
        <vt:lpwstr/>
      </vt:variant>
      <vt:variant>
        <vt:i4>1638423</vt:i4>
      </vt:variant>
      <vt:variant>
        <vt:i4>6795</vt:i4>
      </vt:variant>
      <vt:variant>
        <vt:i4>0</vt:i4>
      </vt:variant>
      <vt:variant>
        <vt:i4>5</vt:i4>
      </vt:variant>
      <vt:variant>
        <vt:lpwstr>https://www.energyaustralia.com.au/about-us/what-we-do/new-energy-projects/wooreen-energy-storage-system</vt:lpwstr>
      </vt:variant>
      <vt:variant>
        <vt:lpwstr/>
      </vt:variant>
      <vt:variant>
        <vt:i4>3539071</vt:i4>
      </vt:variant>
      <vt:variant>
        <vt:i4>6792</vt:i4>
      </vt:variant>
      <vt:variant>
        <vt:i4>0</vt:i4>
      </vt:variant>
      <vt:variant>
        <vt:i4>5</vt:i4>
      </vt:variant>
      <vt:variant>
        <vt:lpwstr>https://www.energyaustralia.com.au/about-us/community/supporting-first-nations-peoples</vt:lpwstr>
      </vt:variant>
      <vt:variant>
        <vt:lpwstr/>
      </vt:variant>
      <vt:variant>
        <vt:i4>4522003</vt:i4>
      </vt:variant>
      <vt:variant>
        <vt:i4>6789</vt:i4>
      </vt:variant>
      <vt:variant>
        <vt:i4>0</vt:i4>
      </vt:variant>
      <vt:variant>
        <vt:i4>5</vt:i4>
      </vt:variant>
      <vt:variant>
        <vt:lpwstr>https://www.energyaustralia.com.au/about-us/media/news/energyaustralia-powers-ahead-energy-transition</vt:lpwstr>
      </vt:variant>
      <vt:variant>
        <vt:lpwstr/>
      </vt:variant>
      <vt:variant>
        <vt:i4>1245262</vt:i4>
      </vt:variant>
      <vt:variant>
        <vt:i4>6786</vt:i4>
      </vt:variant>
      <vt:variant>
        <vt:i4>0</vt:i4>
      </vt:variant>
      <vt:variant>
        <vt:i4>5</vt:i4>
      </vt:variant>
      <vt:variant>
        <vt:lpwstr>https://www.planning.vic.gov.au/environmental-assessments/environmental-assessment-guides/ministerial-guidelines-for-assessment-of-environmental-effects</vt:lpwstr>
      </vt:variant>
      <vt:variant>
        <vt:lpwstr/>
      </vt:variant>
      <vt:variant>
        <vt:i4>5898318</vt:i4>
      </vt:variant>
      <vt:variant>
        <vt:i4>6783</vt:i4>
      </vt:variant>
      <vt:variant>
        <vt:i4>0</vt:i4>
      </vt:variant>
      <vt:variant>
        <vt:i4>5</vt:i4>
      </vt:variant>
      <vt:variant>
        <vt:lpwstr>https://www.environment.vic.gov.au/biodiversity/bioregions-and-evc-benchmarks</vt:lpwstr>
      </vt:variant>
      <vt:variant>
        <vt:lpwstr/>
      </vt:variant>
      <vt:variant>
        <vt:i4>7602296</vt:i4>
      </vt:variant>
      <vt:variant>
        <vt:i4>6780</vt:i4>
      </vt:variant>
      <vt:variant>
        <vt:i4>0</vt:i4>
      </vt:variant>
      <vt:variant>
        <vt:i4>5</vt:i4>
      </vt:variant>
      <vt:variant>
        <vt:lpwstr>https://resources.vic.gov.au/projects/lvrrs</vt:lpwstr>
      </vt:variant>
      <vt:variant>
        <vt:lpwstr/>
      </vt:variant>
      <vt:variant>
        <vt:i4>8323187</vt:i4>
      </vt:variant>
      <vt:variant>
        <vt:i4>6777</vt:i4>
      </vt:variant>
      <vt:variant>
        <vt:i4>0</vt:i4>
      </vt:variant>
      <vt:variant>
        <vt:i4>5</vt:i4>
      </vt:variant>
      <vt:variant>
        <vt:lpwstr>https://www.wa.gov.au/system/files/2025-04/guideline_preparing_mining_closure_plan.pdf</vt:lpwstr>
      </vt:variant>
      <vt:variant>
        <vt:lpwstr/>
      </vt:variant>
      <vt:variant>
        <vt:i4>65604</vt:i4>
      </vt:variant>
      <vt:variant>
        <vt:i4>6774</vt:i4>
      </vt:variant>
      <vt:variant>
        <vt:i4>0</vt:i4>
      </vt:variant>
      <vt:variant>
        <vt:i4>5</vt:i4>
      </vt:variant>
      <vt:variant>
        <vt:lpwstr>https://www.water.vic.gov.au/our-programs/long-term-water-resource-assessments-and-strategies/sustainable-water-strategies/central-and-gipps-sws</vt:lpwstr>
      </vt:variant>
      <vt:variant>
        <vt:lpwstr/>
      </vt:variant>
      <vt:variant>
        <vt:i4>6553710</vt:i4>
      </vt:variant>
      <vt:variant>
        <vt:i4>6771</vt:i4>
      </vt:variant>
      <vt:variant>
        <vt:i4>0</vt:i4>
      </vt:variant>
      <vt:variant>
        <vt:i4>5</vt:i4>
      </vt:variant>
      <vt:variant>
        <vt:lpwstr>https://www.water.vic.gov.au/our-programs/climate-change-and-victorias-water-sector/climate-change-water-resources/water-availability-climate-change-guidelines</vt:lpwstr>
      </vt:variant>
      <vt:variant>
        <vt:lpwstr/>
      </vt:variant>
      <vt:variant>
        <vt:i4>2424955</vt:i4>
      </vt:variant>
      <vt:variant>
        <vt:i4>6768</vt:i4>
      </vt:variant>
      <vt:variant>
        <vt:i4>0</vt:i4>
      </vt:variant>
      <vt:variant>
        <vt:i4>5</vt:i4>
      </vt:variant>
      <vt:variant>
        <vt:lpwstr>https://resources.vic.gov.au/projects/lvrrs/reports</vt:lpwstr>
      </vt:variant>
      <vt:variant>
        <vt:lpwstr/>
      </vt:variant>
      <vt:variant>
        <vt:i4>6225994</vt:i4>
      </vt:variant>
      <vt:variant>
        <vt:i4>6765</vt:i4>
      </vt:variant>
      <vt:variant>
        <vt:i4>0</vt:i4>
      </vt:variant>
      <vt:variant>
        <vt:i4>5</vt:i4>
      </vt:variant>
      <vt:variant>
        <vt:lpwstr>https://www.environment.vic.gov.au/biodiversity/biodiversity-plan</vt:lpwstr>
      </vt:variant>
      <vt:variant>
        <vt:lpwstr/>
      </vt:variant>
      <vt:variant>
        <vt:i4>5111821</vt:i4>
      </vt:variant>
      <vt:variant>
        <vt:i4>6762</vt:i4>
      </vt:variant>
      <vt:variant>
        <vt:i4>0</vt:i4>
      </vt:variant>
      <vt:variant>
        <vt:i4>5</vt:i4>
      </vt:variant>
      <vt:variant>
        <vt:lpwstr>https://www.water.vic.gov.au/our-programs/floodplain-management/levee-management</vt:lpwstr>
      </vt:variant>
      <vt:variant>
        <vt:lpwstr/>
      </vt:variant>
      <vt:variant>
        <vt:i4>2752551</vt:i4>
      </vt:variant>
      <vt:variant>
        <vt:i4>6759</vt:i4>
      </vt:variant>
      <vt:variant>
        <vt:i4>0</vt:i4>
      </vt:variant>
      <vt:variant>
        <vt:i4>5</vt:i4>
      </vt:variant>
      <vt:variant>
        <vt:lpwstr>https://data.water.vic.gov.au/</vt:lpwstr>
      </vt:variant>
      <vt:variant>
        <vt:lpwstr/>
      </vt:variant>
      <vt:variant>
        <vt:i4>7602296</vt:i4>
      </vt:variant>
      <vt:variant>
        <vt:i4>6756</vt:i4>
      </vt:variant>
      <vt:variant>
        <vt:i4>0</vt:i4>
      </vt:variant>
      <vt:variant>
        <vt:i4>5</vt:i4>
      </vt:variant>
      <vt:variant>
        <vt:lpwstr>https://resources.vic.gov.au/projects/lvrrs</vt:lpwstr>
      </vt:variant>
      <vt:variant>
        <vt:lpwstr/>
      </vt:variant>
      <vt:variant>
        <vt:i4>5898318</vt:i4>
      </vt:variant>
      <vt:variant>
        <vt:i4>6753</vt:i4>
      </vt:variant>
      <vt:variant>
        <vt:i4>0</vt:i4>
      </vt:variant>
      <vt:variant>
        <vt:i4>5</vt:i4>
      </vt:variant>
      <vt:variant>
        <vt:lpwstr>https://www.environment.vic.gov.au/biodiversity/bioregions-and-evc-benchmarks</vt:lpwstr>
      </vt:variant>
      <vt:variant>
        <vt:lpwstr/>
      </vt:variant>
      <vt:variant>
        <vt:i4>1900552</vt:i4>
      </vt:variant>
      <vt:variant>
        <vt:i4>6750</vt:i4>
      </vt:variant>
      <vt:variant>
        <vt:i4>0</vt:i4>
      </vt:variant>
      <vt:variant>
        <vt:i4>5</vt:i4>
      </vt:variant>
      <vt:variant>
        <vt:lpwstr>https://mapshare.vic.gov.au/mapsharevic/</vt:lpwstr>
      </vt:variant>
      <vt:variant>
        <vt:lpwstr/>
      </vt:variant>
      <vt:variant>
        <vt:i4>1900564</vt:i4>
      </vt:variant>
      <vt:variant>
        <vt:i4>6747</vt:i4>
      </vt:variant>
      <vt:variant>
        <vt:i4>0</vt:i4>
      </vt:variant>
      <vt:variant>
        <vt:i4>5</vt:i4>
      </vt:variant>
      <vt:variant>
        <vt:lpwstr>https://www.dcceew.gov.au/environment/environmental-markets/nature-repair-market</vt:lpwstr>
      </vt:variant>
      <vt:variant>
        <vt:lpwstr/>
      </vt:variant>
      <vt:variant>
        <vt:i4>5439488</vt:i4>
      </vt:variant>
      <vt:variant>
        <vt:i4>6744</vt:i4>
      </vt:variant>
      <vt:variant>
        <vt:i4>0</vt:i4>
      </vt:variant>
      <vt:variant>
        <vt:i4>5</vt:i4>
      </vt:variant>
      <vt:variant>
        <vt:lpwstr>https://pmst.awe.gov.au/</vt:lpwstr>
      </vt:variant>
      <vt:variant>
        <vt:lpwstr/>
      </vt:variant>
      <vt:variant>
        <vt:i4>1048656</vt:i4>
      </vt:variant>
      <vt:variant>
        <vt:i4>6741</vt:i4>
      </vt:variant>
      <vt:variant>
        <vt:i4>0</vt:i4>
      </vt:variant>
      <vt:variant>
        <vt:i4>5</vt:i4>
      </vt:variant>
      <vt:variant>
        <vt:lpwstr>https://www.consultationmanager.com/product-tour/</vt:lpwstr>
      </vt:variant>
      <vt:variant>
        <vt:lpwstr/>
      </vt:variant>
      <vt:variant>
        <vt:i4>8061055</vt:i4>
      </vt:variant>
      <vt:variant>
        <vt:i4>6738</vt:i4>
      </vt:variant>
      <vt:variant>
        <vt:i4>0</vt:i4>
      </vt:variant>
      <vt:variant>
        <vt:i4>5</vt:i4>
      </vt:variant>
      <vt:variant>
        <vt:lpwstr>http://www.bom.gov.au/water/designRainfalls/revised-ifd/?multipoint</vt:lpwstr>
      </vt:variant>
      <vt:variant>
        <vt:lpwstr/>
      </vt:variant>
      <vt:variant>
        <vt:i4>786555</vt:i4>
      </vt:variant>
      <vt:variant>
        <vt:i4>6735</vt:i4>
      </vt:variant>
      <vt:variant>
        <vt:i4>0</vt:i4>
      </vt:variant>
      <vt:variant>
        <vt:i4>5</vt:i4>
      </vt:variant>
      <vt:variant>
        <vt:lpwstr>http://www.bom.gov.au/climate/averages/tables/cw_085280.shtml</vt:lpwstr>
      </vt:variant>
      <vt:variant>
        <vt:lpwstr/>
      </vt:variant>
      <vt:variant>
        <vt:i4>5439553</vt:i4>
      </vt:variant>
      <vt:variant>
        <vt:i4>6732</vt:i4>
      </vt:variant>
      <vt:variant>
        <vt:i4>0</vt:i4>
      </vt:variant>
      <vt:variant>
        <vt:i4>5</vt:i4>
      </vt:variant>
      <vt:variant>
        <vt:lpwstr>http://www.bom.gov.au/water/groundwater/gde/</vt:lpwstr>
      </vt:variant>
      <vt:variant>
        <vt:lpwstr/>
      </vt:variant>
      <vt:variant>
        <vt:i4>5242962</vt:i4>
      </vt:variant>
      <vt:variant>
        <vt:i4>6729</vt:i4>
      </vt:variant>
      <vt:variant>
        <vt:i4>0</vt:i4>
      </vt:variant>
      <vt:variant>
        <vt:i4>5</vt:i4>
      </vt:variant>
      <vt:variant>
        <vt:lpwstr>https://www.researchgate.net/publication/258245391_Australian_Groundwater_Modelling_Guidelines</vt:lpwstr>
      </vt:variant>
      <vt:variant>
        <vt:lpwstr/>
      </vt:variant>
      <vt:variant>
        <vt:i4>7536686</vt:i4>
      </vt:variant>
      <vt:variant>
        <vt:i4>6726</vt:i4>
      </vt:variant>
      <vt:variant>
        <vt:i4>0</vt:i4>
      </vt:variant>
      <vt:variant>
        <vt:i4>5</vt:i4>
      </vt:variant>
      <vt:variant>
        <vt:lpwstr>https://arr.ga.gov.au/</vt:lpwstr>
      </vt:variant>
      <vt:variant>
        <vt:lpwstr/>
      </vt:variant>
      <vt:variant>
        <vt:i4>6291505</vt:i4>
      </vt:variant>
      <vt:variant>
        <vt:i4>6723</vt:i4>
      </vt:variant>
      <vt:variant>
        <vt:i4>0</vt:i4>
      </vt:variant>
      <vt:variant>
        <vt:i4>5</vt:i4>
      </vt:variant>
      <vt:variant>
        <vt:lpwstr>https://www.iso.org/standard/67591.html</vt:lpwstr>
      </vt:variant>
      <vt:variant>
        <vt:lpwstr/>
      </vt:variant>
      <vt:variant>
        <vt:i4>3145786</vt:i4>
      </vt:variant>
      <vt:variant>
        <vt:i4>6720</vt:i4>
      </vt:variant>
      <vt:variant>
        <vt:i4>0</vt:i4>
      </vt:variant>
      <vt:variant>
        <vt:i4>5</vt:i4>
      </vt:variant>
      <vt:variant>
        <vt:lpwstr>https://www.waterquality.gov.au/anz-guidelines</vt:lpwstr>
      </vt:variant>
      <vt:variant>
        <vt:lpwstr/>
      </vt:variant>
      <vt:variant>
        <vt:i4>2424955</vt:i4>
      </vt:variant>
      <vt:variant>
        <vt:i4>6717</vt:i4>
      </vt:variant>
      <vt:variant>
        <vt:i4>0</vt:i4>
      </vt:variant>
      <vt:variant>
        <vt:i4>5</vt:i4>
      </vt:variant>
      <vt:variant>
        <vt:lpwstr>https://resources.vic.gov.au/projects/lvrrs/reports</vt:lpwstr>
      </vt:variant>
      <vt:variant>
        <vt:lpwstr/>
      </vt:variant>
      <vt:variant>
        <vt:i4>5177442</vt:i4>
      </vt:variant>
      <vt:variant>
        <vt:i4>6714</vt:i4>
      </vt:variant>
      <vt:variant>
        <vt:i4>0</vt:i4>
      </vt:variant>
      <vt:variant>
        <vt:i4>5</vt:i4>
      </vt:variant>
      <vt:variant>
        <vt:lpwstr>https://www.water.vic.gov.au/__data/assets/pdf_file/0030/672177/environmental-water-requirements-report-latrobe-environmental-water-requirements-investigation.pdf</vt:lpwstr>
      </vt:variant>
      <vt:variant>
        <vt:lpwstr/>
      </vt:variant>
      <vt:variant>
        <vt:i4>1114164</vt:i4>
      </vt:variant>
      <vt:variant>
        <vt:i4>2381</vt:i4>
      </vt:variant>
      <vt:variant>
        <vt:i4>0</vt:i4>
      </vt:variant>
      <vt:variant>
        <vt:i4>5</vt:i4>
      </vt:variant>
      <vt:variant>
        <vt:lpwstr/>
      </vt:variant>
      <vt:variant>
        <vt:lpwstr>_Toc210051368</vt:lpwstr>
      </vt:variant>
      <vt:variant>
        <vt:i4>1114164</vt:i4>
      </vt:variant>
      <vt:variant>
        <vt:i4>2375</vt:i4>
      </vt:variant>
      <vt:variant>
        <vt:i4>0</vt:i4>
      </vt:variant>
      <vt:variant>
        <vt:i4>5</vt:i4>
      </vt:variant>
      <vt:variant>
        <vt:lpwstr/>
      </vt:variant>
      <vt:variant>
        <vt:lpwstr>_Toc210051367</vt:lpwstr>
      </vt:variant>
      <vt:variant>
        <vt:i4>1114164</vt:i4>
      </vt:variant>
      <vt:variant>
        <vt:i4>2369</vt:i4>
      </vt:variant>
      <vt:variant>
        <vt:i4>0</vt:i4>
      </vt:variant>
      <vt:variant>
        <vt:i4>5</vt:i4>
      </vt:variant>
      <vt:variant>
        <vt:lpwstr/>
      </vt:variant>
      <vt:variant>
        <vt:lpwstr>_Toc210051366</vt:lpwstr>
      </vt:variant>
      <vt:variant>
        <vt:i4>1114164</vt:i4>
      </vt:variant>
      <vt:variant>
        <vt:i4>2363</vt:i4>
      </vt:variant>
      <vt:variant>
        <vt:i4>0</vt:i4>
      </vt:variant>
      <vt:variant>
        <vt:i4>5</vt:i4>
      </vt:variant>
      <vt:variant>
        <vt:lpwstr/>
      </vt:variant>
      <vt:variant>
        <vt:lpwstr>_Toc210051365</vt:lpwstr>
      </vt:variant>
      <vt:variant>
        <vt:i4>1114164</vt:i4>
      </vt:variant>
      <vt:variant>
        <vt:i4>2357</vt:i4>
      </vt:variant>
      <vt:variant>
        <vt:i4>0</vt:i4>
      </vt:variant>
      <vt:variant>
        <vt:i4>5</vt:i4>
      </vt:variant>
      <vt:variant>
        <vt:lpwstr/>
      </vt:variant>
      <vt:variant>
        <vt:lpwstr>_Toc210051364</vt:lpwstr>
      </vt:variant>
      <vt:variant>
        <vt:i4>1114164</vt:i4>
      </vt:variant>
      <vt:variant>
        <vt:i4>2351</vt:i4>
      </vt:variant>
      <vt:variant>
        <vt:i4>0</vt:i4>
      </vt:variant>
      <vt:variant>
        <vt:i4>5</vt:i4>
      </vt:variant>
      <vt:variant>
        <vt:lpwstr/>
      </vt:variant>
      <vt:variant>
        <vt:lpwstr>_Toc210051363</vt:lpwstr>
      </vt:variant>
      <vt:variant>
        <vt:i4>1114164</vt:i4>
      </vt:variant>
      <vt:variant>
        <vt:i4>2345</vt:i4>
      </vt:variant>
      <vt:variant>
        <vt:i4>0</vt:i4>
      </vt:variant>
      <vt:variant>
        <vt:i4>5</vt:i4>
      </vt:variant>
      <vt:variant>
        <vt:lpwstr/>
      </vt:variant>
      <vt:variant>
        <vt:lpwstr>_Toc210051362</vt:lpwstr>
      </vt:variant>
      <vt:variant>
        <vt:i4>1114164</vt:i4>
      </vt:variant>
      <vt:variant>
        <vt:i4>2339</vt:i4>
      </vt:variant>
      <vt:variant>
        <vt:i4>0</vt:i4>
      </vt:variant>
      <vt:variant>
        <vt:i4>5</vt:i4>
      </vt:variant>
      <vt:variant>
        <vt:lpwstr/>
      </vt:variant>
      <vt:variant>
        <vt:lpwstr>_Toc210051361</vt:lpwstr>
      </vt:variant>
      <vt:variant>
        <vt:i4>1114164</vt:i4>
      </vt:variant>
      <vt:variant>
        <vt:i4>2333</vt:i4>
      </vt:variant>
      <vt:variant>
        <vt:i4>0</vt:i4>
      </vt:variant>
      <vt:variant>
        <vt:i4>5</vt:i4>
      </vt:variant>
      <vt:variant>
        <vt:lpwstr/>
      </vt:variant>
      <vt:variant>
        <vt:lpwstr>_Toc210051360</vt:lpwstr>
      </vt:variant>
      <vt:variant>
        <vt:i4>1179700</vt:i4>
      </vt:variant>
      <vt:variant>
        <vt:i4>2327</vt:i4>
      </vt:variant>
      <vt:variant>
        <vt:i4>0</vt:i4>
      </vt:variant>
      <vt:variant>
        <vt:i4>5</vt:i4>
      </vt:variant>
      <vt:variant>
        <vt:lpwstr/>
      </vt:variant>
      <vt:variant>
        <vt:lpwstr>_Toc210051359</vt:lpwstr>
      </vt:variant>
      <vt:variant>
        <vt:i4>1179700</vt:i4>
      </vt:variant>
      <vt:variant>
        <vt:i4>2321</vt:i4>
      </vt:variant>
      <vt:variant>
        <vt:i4>0</vt:i4>
      </vt:variant>
      <vt:variant>
        <vt:i4>5</vt:i4>
      </vt:variant>
      <vt:variant>
        <vt:lpwstr/>
      </vt:variant>
      <vt:variant>
        <vt:lpwstr>_Toc210051358</vt:lpwstr>
      </vt:variant>
      <vt:variant>
        <vt:i4>1179700</vt:i4>
      </vt:variant>
      <vt:variant>
        <vt:i4>2315</vt:i4>
      </vt:variant>
      <vt:variant>
        <vt:i4>0</vt:i4>
      </vt:variant>
      <vt:variant>
        <vt:i4>5</vt:i4>
      </vt:variant>
      <vt:variant>
        <vt:lpwstr/>
      </vt:variant>
      <vt:variant>
        <vt:lpwstr>_Toc210051357</vt:lpwstr>
      </vt:variant>
      <vt:variant>
        <vt:i4>1179700</vt:i4>
      </vt:variant>
      <vt:variant>
        <vt:i4>2309</vt:i4>
      </vt:variant>
      <vt:variant>
        <vt:i4>0</vt:i4>
      </vt:variant>
      <vt:variant>
        <vt:i4>5</vt:i4>
      </vt:variant>
      <vt:variant>
        <vt:lpwstr/>
      </vt:variant>
      <vt:variant>
        <vt:lpwstr>_Toc210051356</vt:lpwstr>
      </vt:variant>
      <vt:variant>
        <vt:i4>1179700</vt:i4>
      </vt:variant>
      <vt:variant>
        <vt:i4>2303</vt:i4>
      </vt:variant>
      <vt:variant>
        <vt:i4>0</vt:i4>
      </vt:variant>
      <vt:variant>
        <vt:i4>5</vt:i4>
      </vt:variant>
      <vt:variant>
        <vt:lpwstr/>
      </vt:variant>
      <vt:variant>
        <vt:lpwstr>_Toc210051355</vt:lpwstr>
      </vt:variant>
      <vt:variant>
        <vt:i4>1179700</vt:i4>
      </vt:variant>
      <vt:variant>
        <vt:i4>2297</vt:i4>
      </vt:variant>
      <vt:variant>
        <vt:i4>0</vt:i4>
      </vt:variant>
      <vt:variant>
        <vt:i4>5</vt:i4>
      </vt:variant>
      <vt:variant>
        <vt:lpwstr/>
      </vt:variant>
      <vt:variant>
        <vt:lpwstr>_Toc210051354</vt:lpwstr>
      </vt:variant>
      <vt:variant>
        <vt:i4>1179700</vt:i4>
      </vt:variant>
      <vt:variant>
        <vt:i4>2291</vt:i4>
      </vt:variant>
      <vt:variant>
        <vt:i4>0</vt:i4>
      </vt:variant>
      <vt:variant>
        <vt:i4>5</vt:i4>
      </vt:variant>
      <vt:variant>
        <vt:lpwstr/>
      </vt:variant>
      <vt:variant>
        <vt:lpwstr>_Toc210051353</vt:lpwstr>
      </vt:variant>
      <vt:variant>
        <vt:i4>1179700</vt:i4>
      </vt:variant>
      <vt:variant>
        <vt:i4>2285</vt:i4>
      </vt:variant>
      <vt:variant>
        <vt:i4>0</vt:i4>
      </vt:variant>
      <vt:variant>
        <vt:i4>5</vt:i4>
      </vt:variant>
      <vt:variant>
        <vt:lpwstr/>
      </vt:variant>
      <vt:variant>
        <vt:lpwstr>_Toc210051352</vt:lpwstr>
      </vt:variant>
      <vt:variant>
        <vt:i4>1179700</vt:i4>
      </vt:variant>
      <vt:variant>
        <vt:i4>2279</vt:i4>
      </vt:variant>
      <vt:variant>
        <vt:i4>0</vt:i4>
      </vt:variant>
      <vt:variant>
        <vt:i4>5</vt:i4>
      </vt:variant>
      <vt:variant>
        <vt:lpwstr/>
      </vt:variant>
      <vt:variant>
        <vt:lpwstr>_Toc210051351</vt:lpwstr>
      </vt:variant>
      <vt:variant>
        <vt:i4>1179700</vt:i4>
      </vt:variant>
      <vt:variant>
        <vt:i4>2273</vt:i4>
      </vt:variant>
      <vt:variant>
        <vt:i4>0</vt:i4>
      </vt:variant>
      <vt:variant>
        <vt:i4>5</vt:i4>
      </vt:variant>
      <vt:variant>
        <vt:lpwstr/>
      </vt:variant>
      <vt:variant>
        <vt:lpwstr>_Toc210051350</vt:lpwstr>
      </vt:variant>
      <vt:variant>
        <vt:i4>1245236</vt:i4>
      </vt:variant>
      <vt:variant>
        <vt:i4>2267</vt:i4>
      </vt:variant>
      <vt:variant>
        <vt:i4>0</vt:i4>
      </vt:variant>
      <vt:variant>
        <vt:i4>5</vt:i4>
      </vt:variant>
      <vt:variant>
        <vt:lpwstr/>
      </vt:variant>
      <vt:variant>
        <vt:lpwstr>_Toc210051349</vt:lpwstr>
      </vt:variant>
      <vt:variant>
        <vt:i4>1245236</vt:i4>
      </vt:variant>
      <vt:variant>
        <vt:i4>2261</vt:i4>
      </vt:variant>
      <vt:variant>
        <vt:i4>0</vt:i4>
      </vt:variant>
      <vt:variant>
        <vt:i4>5</vt:i4>
      </vt:variant>
      <vt:variant>
        <vt:lpwstr/>
      </vt:variant>
      <vt:variant>
        <vt:lpwstr>_Toc210051348</vt:lpwstr>
      </vt:variant>
      <vt:variant>
        <vt:i4>1245236</vt:i4>
      </vt:variant>
      <vt:variant>
        <vt:i4>2255</vt:i4>
      </vt:variant>
      <vt:variant>
        <vt:i4>0</vt:i4>
      </vt:variant>
      <vt:variant>
        <vt:i4>5</vt:i4>
      </vt:variant>
      <vt:variant>
        <vt:lpwstr/>
      </vt:variant>
      <vt:variant>
        <vt:lpwstr>_Toc210051347</vt:lpwstr>
      </vt:variant>
      <vt:variant>
        <vt:i4>1245236</vt:i4>
      </vt:variant>
      <vt:variant>
        <vt:i4>2249</vt:i4>
      </vt:variant>
      <vt:variant>
        <vt:i4>0</vt:i4>
      </vt:variant>
      <vt:variant>
        <vt:i4>5</vt:i4>
      </vt:variant>
      <vt:variant>
        <vt:lpwstr/>
      </vt:variant>
      <vt:variant>
        <vt:lpwstr>_Toc210051346</vt:lpwstr>
      </vt:variant>
      <vt:variant>
        <vt:i4>1245236</vt:i4>
      </vt:variant>
      <vt:variant>
        <vt:i4>2243</vt:i4>
      </vt:variant>
      <vt:variant>
        <vt:i4>0</vt:i4>
      </vt:variant>
      <vt:variant>
        <vt:i4>5</vt:i4>
      </vt:variant>
      <vt:variant>
        <vt:lpwstr/>
      </vt:variant>
      <vt:variant>
        <vt:lpwstr>_Toc210051345</vt:lpwstr>
      </vt:variant>
      <vt:variant>
        <vt:i4>1245236</vt:i4>
      </vt:variant>
      <vt:variant>
        <vt:i4>2237</vt:i4>
      </vt:variant>
      <vt:variant>
        <vt:i4>0</vt:i4>
      </vt:variant>
      <vt:variant>
        <vt:i4>5</vt:i4>
      </vt:variant>
      <vt:variant>
        <vt:lpwstr/>
      </vt:variant>
      <vt:variant>
        <vt:lpwstr>_Toc210051344</vt:lpwstr>
      </vt:variant>
      <vt:variant>
        <vt:i4>1245236</vt:i4>
      </vt:variant>
      <vt:variant>
        <vt:i4>2231</vt:i4>
      </vt:variant>
      <vt:variant>
        <vt:i4>0</vt:i4>
      </vt:variant>
      <vt:variant>
        <vt:i4>5</vt:i4>
      </vt:variant>
      <vt:variant>
        <vt:lpwstr/>
      </vt:variant>
      <vt:variant>
        <vt:lpwstr>_Toc210051343</vt:lpwstr>
      </vt:variant>
      <vt:variant>
        <vt:i4>1245236</vt:i4>
      </vt:variant>
      <vt:variant>
        <vt:i4>2225</vt:i4>
      </vt:variant>
      <vt:variant>
        <vt:i4>0</vt:i4>
      </vt:variant>
      <vt:variant>
        <vt:i4>5</vt:i4>
      </vt:variant>
      <vt:variant>
        <vt:lpwstr/>
      </vt:variant>
      <vt:variant>
        <vt:lpwstr>_Toc210051342</vt:lpwstr>
      </vt:variant>
      <vt:variant>
        <vt:i4>1245236</vt:i4>
      </vt:variant>
      <vt:variant>
        <vt:i4>2219</vt:i4>
      </vt:variant>
      <vt:variant>
        <vt:i4>0</vt:i4>
      </vt:variant>
      <vt:variant>
        <vt:i4>5</vt:i4>
      </vt:variant>
      <vt:variant>
        <vt:lpwstr/>
      </vt:variant>
      <vt:variant>
        <vt:lpwstr>_Toc210051341</vt:lpwstr>
      </vt:variant>
      <vt:variant>
        <vt:i4>1245236</vt:i4>
      </vt:variant>
      <vt:variant>
        <vt:i4>2213</vt:i4>
      </vt:variant>
      <vt:variant>
        <vt:i4>0</vt:i4>
      </vt:variant>
      <vt:variant>
        <vt:i4>5</vt:i4>
      </vt:variant>
      <vt:variant>
        <vt:lpwstr/>
      </vt:variant>
      <vt:variant>
        <vt:lpwstr>_Toc210051340</vt:lpwstr>
      </vt:variant>
      <vt:variant>
        <vt:i4>1310772</vt:i4>
      </vt:variant>
      <vt:variant>
        <vt:i4>2207</vt:i4>
      </vt:variant>
      <vt:variant>
        <vt:i4>0</vt:i4>
      </vt:variant>
      <vt:variant>
        <vt:i4>5</vt:i4>
      </vt:variant>
      <vt:variant>
        <vt:lpwstr/>
      </vt:variant>
      <vt:variant>
        <vt:lpwstr>_Toc210051339</vt:lpwstr>
      </vt:variant>
      <vt:variant>
        <vt:i4>1310772</vt:i4>
      </vt:variant>
      <vt:variant>
        <vt:i4>2201</vt:i4>
      </vt:variant>
      <vt:variant>
        <vt:i4>0</vt:i4>
      </vt:variant>
      <vt:variant>
        <vt:i4>5</vt:i4>
      </vt:variant>
      <vt:variant>
        <vt:lpwstr/>
      </vt:variant>
      <vt:variant>
        <vt:lpwstr>_Toc210051338</vt:lpwstr>
      </vt:variant>
      <vt:variant>
        <vt:i4>1310772</vt:i4>
      </vt:variant>
      <vt:variant>
        <vt:i4>2195</vt:i4>
      </vt:variant>
      <vt:variant>
        <vt:i4>0</vt:i4>
      </vt:variant>
      <vt:variant>
        <vt:i4>5</vt:i4>
      </vt:variant>
      <vt:variant>
        <vt:lpwstr/>
      </vt:variant>
      <vt:variant>
        <vt:lpwstr>_Toc210051337</vt:lpwstr>
      </vt:variant>
      <vt:variant>
        <vt:i4>1310772</vt:i4>
      </vt:variant>
      <vt:variant>
        <vt:i4>2189</vt:i4>
      </vt:variant>
      <vt:variant>
        <vt:i4>0</vt:i4>
      </vt:variant>
      <vt:variant>
        <vt:i4>5</vt:i4>
      </vt:variant>
      <vt:variant>
        <vt:lpwstr/>
      </vt:variant>
      <vt:variant>
        <vt:lpwstr>_Toc210051336</vt:lpwstr>
      </vt:variant>
      <vt:variant>
        <vt:i4>1310772</vt:i4>
      </vt:variant>
      <vt:variant>
        <vt:i4>2183</vt:i4>
      </vt:variant>
      <vt:variant>
        <vt:i4>0</vt:i4>
      </vt:variant>
      <vt:variant>
        <vt:i4>5</vt:i4>
      </vt:variant>
      <vt:variant>
        <vt:lpwstr/>
      </vt:variant>
      <vt:variant>
        <vt:lpwstr>_Toc210051335</vt:lpwstr>
      </vt:variant>
      <vt:variant>
        <vt:i4>1310772</vt:i4>
      </vt:variant>
      <vt:variant>
        <vt:i4>2177</vt:i4>
      </vt:variant>
      <vt:variant>
        <vt:i4>0</vt:i4>
      </vt:variant>
      <vt:variant>
        <vt:i4>5</vt:i4>
      </vt:variant>
      <vt:variant>
        <vt:lpwstr/>
      </vt:variant>
      <vt:variant>
        <vt:lpwstr>_Toc210051334</vt:lpwstr>
      </vt:variant>
      <vt:variant>
        <vt:i4>1310772</vt:i4>
      </vt:variant>
      <vt:variant>
        <vt:i4>2171</vt:i4>
      </vt:variant>
      <vt:variant>
        <vt:i4>0</vt:i4>
      </vt:variant>
      <vt:variant>
        <vt:i4>5</vt:i4>
      </vt:variant>
      <vt:variant>
        <vt:lpwstr/>
      </vt:variant>
      <vt:variant>
        <vt:lpwstr>_Toc210051333</vt:lpwstr>
      </vt:variant>
      <vt:variant>
        <vt:i4>1310772</vt:i4>
      </vt:variant>
      <vt:variant>
        <vt:i4>2165</vt:i4>
      </vt:variant>
      <vt:variant>
        <vt:i4>0</vt:i4>
      </vt:variant>
      <vt:variant>
        <vt:i4>5</vt:i4>
      </vt:variant>
      <vt:variant>
        <vt:lpwstr/>
      </vt:variant>
      <vt:variant>
        <vt:lpwstr>_Toc210051332</vt:lpwstr>
      </vt:variant>
      <vt:variant>
        <vt:i4>1310772</vt:i4>
      </vt:variant>
      <vt:variant>
        <vt:i4>2159</vt:i4>
      </vt:variant>
      <vt:variant>
        <vt:i4>0</vt:i4>
      </vt:variant>
      <vt:variant>
        <vt:i4>5</vt:i4>
      </vt:variant>
      <vt:variant>
        <vt:lpwstr/>
      </vt:variant>
      <vt:variant>
        <vt:lpwstr>_Toc210051331</vt:lpwstr>
      </vt:variant>
      <vt:variant>
        <vt:i4>1310772</vt:i4>
      </vt:variant>
      <vt:variant>
        <vt:i4>2153</vt:i4>
      </vt:variant>
      <vt:variant>
        <vt:i4>0</vt:i4>
      </vt:variant>
      <vt:variant>
        <vt:i4>5</vt:i4>
      </vt:variant>
      <vt:variant>
        <vt:lpwstr/>
      </vt:variant>
      <vt:variant>
        <vt:lpwstr>_Toc210051330</vt:lpwstr>
      </vt:variant>
      <vt:variant>
        <vt:i4>1376308</vt:i4>
      </vt:variant>
      <vt:variant>
        <vt:i4>2147</vt:i4>
      </vt:variant>
      <vt:variant>
        <vt:i4>0</vt:i4>
      </vt:variant>
      <vt:variant>
        <vt:i4>5</vt:i4>
      </vt:variant>
      <vt:variant>
        <vt:lpwstr/>
      </vt:variant>
      <vt:variant>
        <vt:lpwstr>_Toc210051329</vt:lpwstr>
      </vt:variant>
      <vt:variant>
        <vt:i4>1376308</vt:i4>
      </vt:variant>
      <vt:variant>
        <vt:i4>2141</vt:i4>
      </vt:variant>
      <vt:variant>
        <vt:i4>0</vt:i4>
      </vt:variant>
      <vt:variant>
        <vt:i4>5</vt:i4>
      </vt:variant>
      <vt:variant>
        <vt:lpwstr/>
      </vt:variant>
      <vt:variant>
        <vt:lpwstr>_Toc210051328</vt:lpwstr>
      </vt:variant>
      <vt:variant>
        <vt:i4>1376308</vt:i4>
      </vt:variant>
      <vt:variant>
        <vt:i4>2135</vt:i4>
      </vt:variant>
      <vt:variant>
        <vt:i4>0</vt:i4>
      </vt:variant>
      <vt:variant>
        <vt:i4>5</vt:i4>
      </vt:variant>
      <vt:variant>
        <vt:lpwstr/>
      </vt:variant>
      <vt:variant>
        <vt:lpwstr>_Toc210051327</vt:lpwstr>
      </vt:variant>
      <vt:variant>
        <vt:i4>1376308</vt:i4>
      </vt:variant>
      <vt:variant>
        <vt:i4>2129</vt:i4>
      </vt:variant>
      <vt:variant>
        <vt:i4>0</vt:i4>
      </vt:variant>
      <vt:variant>
        <vt:i4>5</vt:i4>
      </vt:variant>
      <vt:variant>
        <vt:lpwstr/>
      </vt:variant>
      <vt:variant>
        <vt:lpwstr>_Toc210051326</vt:lpwstr>
      </vt:variant>
      <vt:variant>
        <vt:i4>1376308</vt:i4>
      </vt:variant>
      <vt:variant>
        <vt:i4>2123</vt:i4>
      </vt:variant>
      <vt:variant>
        <vt:i4>0</vt:i4>
      </vt:variant>
      <vt:variant>
        <vt:i4>5</vt:i4>
      </vt:variant>
      <vt:variant>
        <vt:lpwstr/>
      </vt:variant>
      <vt:variant>
        <vt:lpwstr>_Toc210051325</vt:lpwstr>
      </vt:variant>
      <vt:variant>
        <vt:i4>1376308</vt:i4>
      </vt:variant>
      <vt:variant>
        <vt:i4>2117</vt:i4>
      </vt:variant>
      <vt:variant>
        <vt:i4>0</vt:i4>
      </vt:variant>
      <vt:variant>
        <vt:i4>5</vt:i4>
      </vt:variant>
      <vt:variant>
        <vt:lpwstr/>
      </vt:variant>
      <vt:variant>
        <vt:lpwstr>_Toc210051324</vt:lpwstr>
      </vt:variant>
      <vt:variant>
        <vt:i4>1376308</vt:i4>
      </vt:variant>
      <vt:variant>
        <vt:i4>2111</vt:i4>
      </vt:variant>
      <vt:variant>
        <vt:i4>0</vt:i4>
      </vt:variant>
      <vt:variant>
        <vt:i4>5</vt:i4>
      </vt:variant>
      <vt:variant>
        <vt:lpwstr/>
      </vt:variant>
      <vt:variant>
        <vt:lpwstr>_Toc210051323</vt:lpwstr>
      </vt:variant>
      <vt:variant>
        <vt:i4>1376308</vt:i4>
      </vt:variant>
      <vt:variant>
        <vt:i4>2105</vt:i4>
      </vt:variant>
      <vt:variant>
        <vt:i4>0</vt:i4>
      </vt:variant>
      <vt:variant>
        <vt:i4>5</vt:i4>
      </vt:variant>
      <vt:variant>
        <vt:lpwstr/>
      </vt:variant>
      <vt:variant>
        <vt:lpwstr>_Toc210051322</vt:lpwstr>
      </vt:variant>
      <vt:variant>
        <vt:i4>1376308</vt:i4>
      </vt:variant>
      <vt:variant>
        <vt:i4>2099</vt:i4>
      </vt:variant>
      <vt:variant>
        <vt:i4>0</vt:i4>
      </vt:variant>
      <vt:variant>
        <vt:i4>5</vt:i4>
      </vt:variant>
      <vt:variant>
        <vt:lpwstr/>
      </vt:variant>
      <vt:variant>
        <vt:lpwstr>_Toc210051321</vt:lpwstr>
      </vt:variant>
      <vt:variant>
        <vt:i4>1376308</vt:i4>
      </vt:variant>
      <vt:variant>
        <vt:i4>2093</vt:i4>
      </vt:variant>
      <vt:variant>
        <vt:i4>0</vt:i4>
      </vt:variant>
      <vt:variant>
        <vt:i4>5</vt:i4>
      </vt:variant>
      <vt:variant>
        <vt:lpwstr/>
      </vt:variant>
      <vt:variant>
        <vt:lpwstr>_Toc210051320</vt:lpwstr>
      </vt:variant>
      <vt:variant>
        <vt:i4>1441844</vt:i4>
      </vt:variant>
      <vt:variant>
        <vt:i4>2087</vt:i4>
      </vt:variant>
      <vt:variant>
        <vt:i4>0</vt:i4>
      </vt:variant>
      <vt:variant>
        <vt:i4>5</vt:i4>
      </vt:variant>
      <vt:variant>
        <vt:lpwstr/>
      </vt:variant>
      <vt:variant>
        <vt:lpwstr>_Toc210051319</vt:lpwstr>
      </vt:variant>
      <vt:variant>
        <vt:i4>1441844</vt:i4>
      </vt:variant>
      <vt:variant>
        <vt:i4>2081</vt:i4>
      </vt:variant>
      <vt:variant>
        <vt:i4>0</vt:i4>
      </vt:variant>
      <vt:variant>
        <vt:i4>5</vt:i4>
      </vt:variant>
      <vt:variant>
        <vt:lpwstr/>
      </vt:variant>
      <vt:variant>
        <vt:lpwstr>_Toc210051318</vt:lpwstr>
      </vt:variant>
      <vt:variant>
        <vt:i4>1441844</vt:i4>
      </vt:variant>
      <vt:variant>
        <vt:i4>2075</vt:i4>
      </vt:variant>
      <vt:variant>
        <vt:i4>0</vt:i4>
      </vt:variant>
      <vt:variant>
        <vt:i4>5</vt:i4>
      </vt:variant>
      <vt:variant>
        <vt:lpwstr/>
      </vt:variant>
      <vt:variant>
        <vt:lpwstr>_Toc210051317</vt:lpwstr>
      </vt:variant>
      <vt:variant>
        <vt:i4>1441844</vt:i4>
      </vt:variant>
      <vt:variant>
        <vt:i4>2069</vt:i4>
      </vt:variant>
      <vt:variant>
        <vt:i4>0</vt:i4>
      </vt:variant>
      <vt:variant>
        <vt:i4>5</vt:i4>
      </vt:variant>
      <vt:variant>
        <vt:lpwstr/>
      </vt:variant>
      <vt:variant>
        <vt:lpwstr>_Toc210051316</vt:lpwstr>
      </vt:variant>
      <vt:variant>
        <vt:i4>1441844</vt:i4>
      </vt:variant>
      <vt:variant>
        <vt:i4>2063</vt:i4>
      </vt:variant>
      <vt:variant>
        <vt:i4>0</vt:i4>
      </vt:variant>
      <vt:variant>
        <vt:i4>5</vt:i4>
      </vt:variant>
      <vt:variant>
        <vt:lpwstr/>
      </vt:variant>
      <vt:variant>
        <vt:lpwstr>_Toc210051315</vt:lpwstr>
      </vt:variant>
      <vt:variant>
        <vt:i4>1441844</vt:i4>
      </vt:variant>
      <vt:variant>
        <vt:i4>2057</vt:i4>
      </vt:variant>
      <vt:variant>
        <vt:i4>0</vt:i4>
      </vt:variant>
      <vt:variant>
        <vt:i4>5</vt:i4>
      </vt:variant>
      <vt:variant>
        <vt:lpwstr/>
      </vt:variant>
      <vt:variant>
        <vt:lpwstr>_Toc210051314</vt:lpwstr>
      </vt:variant>
      <vt:variant>
        <vt:i4>1441844</vt:i4>
      </vt:variant>
      <vt:variant>
        <vt:i4>2051</vt:i4>
      </vt:variant>
      <vt:variant>
        <vt:i4>0</vt:i4>
      </vt:variant>
      <vt:variant>
        <vt:i4>5</vt:i4>
      </vt:variant>
      <vt:variant>
        <vt:lpwstr/>
      </vt:variant>
      <vt:variant>
        <vt:lpwstr>_Toc210051313</vt:lpwstr>
      </vt:variant>
      <vt:variant>
        <vt:i4>1441844</vt:i4>
      </vt:variant>
      <vt:variant>
        <vt:i4>2045</vt:i4>
      </vt:variant>
      <vt:variant>
        <vt:i4>0</vt:i4>
      </vt:variant>
      <vt:variant>
        <vt:i4>5</vt:i4>
      </vt:variant>
      <vt:variant>
        <vt:lpwstr/>
      </vt:variant>
      <vt:variant>
        <vt:lpwstr>_Toc210051312</vt:lpwstr>
      </vt:variant>
      <vt:variant>
        <vt:i4>1441844</vt:i4>
      </vt:variant>
      <vt:variant>
        <vt:i4>2039</vt:i4>
      </vt:variant>
      <vt:variant>
        <vt:i4>0</vt:i4>
      </vt:variant>
      <vt:variant>
        <vt:i4>5</vt:i4>
      </vt:variant>
      <vt:variant>
        <vt:lpwstr/>
      </vt:variant>
      <vt:variant>
        <vt:lpwstr>_Toc210051311</vt:lpwstr>
      </vt:variant>
      <vt:variant>
        <vt:i4>1441844</vt:i4>
      </vt:variant>
      <vt:variant>
        <vt:i4>2033</vt:i4>
      </vt:variant>
      <vt:variant>
        <vt:i4>0</vt:i4>
      </vt:variant>
      <vt:variant>
        <vt:i4>5</vt:i4>
      </vt:variant>
      <vt:variant>
        <vt:lpwstr/>
      </vt:variant>
      <vt:variant>
        <vt:lpwstr>_Toc210051310</vt:lpwstr>
      </vt:variant>
      <vt:variant>
        <vt:i4>1507380</vt:i4>
      </vt:variant>
      <vt:variant>
        <vt:i4>2027</vt:i4>
      </vt:variant>
      <vt:variant>
        <vt:i4>0</vt:i4>
      </vt:variant>
      <vt:variant>
        <vt:i4>5</vt:i4>
      </vt:variant>
      <vt:variant>
        <vt:lpwstr/>
      </vt:variant>
      <vt:variant>
        <vt:lpwstr>_Toc210051309</vt:lpwstr>
      </vt:variant>
      <vt:variant>
        <vt:i4>1507380</vt:i4>
      </vt:variant>
      <vt:variant>
        <vt:i4>2021</vt:i4>
      </vt:variant>
      <vt:variant>
        <vt:i4>0</vt:i4>
      </vt:variant>
      <vt:variant>
        <vt:i4>5</vt:i4>
      </vt:variant>
      <vt:variant>
        <vt:lpwstr/>
      </vt:variant>
      <vt:variant>
        <vt:lpwstr>_Toc210051308</vt:lpwstr>
      </vt:variant>
      <vt:variant>
        <vt:i4>1507380</vt:i4>
      </vt:variant>
      <vt:variant>
        <vt:i4>2015</vt:i4>
      </vt:variant>
      <vt:variant>
        <vt:i4>0</vt:i4>
      </vt:variant>
      <vt:variant>
        <vt:i4>5</vt:i4>
      </vt:variant>
      <vt:variant>
        <vt:lpwstr/>
      </vt:variant>
      <vt:variant>
        <vt:lpwstr>_Toc210051307</vt:lpwstr>
      </vt:variant>
      <vt:variant>
        <vt:i4>1507380</vt:i4>
      </vt:variant>
      <vt:variant>
        <vt:i4>2009</vt:i4>
      </vt:variant>
      <vt:variant>
        <vt:i4>0</vt:i4>
      </vt:variant>
      <vt:variant>
        <vt:i4>5</vt:i4>
      </vt:variant>
      <vt:variant>
        <vt:lpwstr/>
      </vt:variant>
      <vt:variant>
        <vt:lpwstr>_Toc210051306</vt:lpwstr>
      </vt:variant>
      <vt:variant>
        <vt:i4>1507380</vt:i4>
      </vt:variant>
      <vt:variant>
        <vt:i4>2003</vt:i4>
      </vt:variant>
      <vt:variant>
        <vt:i4>0</vt:i4>
      </vt:variant>
      <vt:variant>
        <vt:i4>5</vt:i4>
      </vt:variant>
      <vt:variant>
        <vt:lpwstr/>
      </vt:variant>
      <vt:variant>
        <vt:lpwstr>_Toc210051305</vt:lpwstr>
      </vt:variant>
      <vt:variant>
        <vt:i4>1507380</vt:i4>
      </vt:variant>
      <vt:variant>
        <vt:i4>1997</vt:i4>
      </vt:variant>
      <vt:variant>
        <vt:i4>0</vt:i4>
      </vt:variant>
      <vt:variant>
        <vt:i4>5</vt:i4>
      </vt:variant>
      <vt:variant>
        <vt:lpwstr/>
      </vt:variant>
      <vt:variant>
        <vt:lpwstr>_Toc210051304</vt:lpwstr>
      </vt:variant>
      <vt:variant>
        <vt:i4>1507380</vt:i4>
      </vt:variant>
      <vt:variant>
        <vt:i4>1991</vt:i4>
      </vt:variant>
      <vt:variant>
        <vt:i4>0</vt:i4>
      </vt:variant>
      <vt:variant>
        <vt:i4>5</vt:i4>
      </vt:variant>
      <vt:variant>
        <vt:lpwstr/>
      </vt:variant>
      <vt:variant>
        <vt:lpwstr>_Toc210051303</vt:lpwstr>
      </vt:variant>
      <vt:variant>
        <vt:i4>1507380</vt:i4>
      </vt:variant>
      <vt:variant>
        <vt:i4>1985</vt:i4>
      </vt:variant>
      <vt:variant>
        <vt:i4>0</vt:i4>
      </vt:variant>
      <vt:variant>
        <vt:i4>5</vt:i4>
      </vt:variant>
      <vt:variant>
        <vt:lpwstr/>
      </vt:variant>
      <vt:variant>
        <vt:lpwstr>_Toc210051302</vt:lpwstr>
      </vt:variant>
      <vt:variant>
        <vt:i4>1507380</vt:i4>
      </vt:variant>
      <vt:variant>
        <vt:i4>1979</vt:i4>
      </vt:variant>
      <vt:variant>
        <vt:i4>0</vt:i4>
      </vt:variant>
      <vt:variant>
        <vt:i4>5</vt:i4>
      </vt:variant>
      <vt:variant>
        <vt:lpwstr/>
      </vt:variant>
      <vt:variant>
        <vt:lpwstr>_Toc210051301</vt:lpwstr>
      </vt:variant>
      <vt:variant>
        <vt:i4>1507380</vt:i4>
      </vt:variant>
      <vt:variant>
        <vt:i4>1973</vt:i4>
      </vt:variant>
      <vt:variant>
        <vt:i4>0</vt:i4>
      </vt:variant>
      <vt:variant>
        <vt:i4>5</vt:i4>
      </vt:variant>
      <vt:variant>
        <vt:lpwstr/>
      </vt:variant>
      <vt:variant>
        <vt:lpwstr>_Toc210051300</vt:lpwstr>
      </vt:variant>
      <vt:variant>
        <vt:i4>1966133</vt:i4>
      </vt:variant>
      <vt:variant>
        <vt:i4>1967</vt:i4>
      </vt:variant>
      <vt:variant>
        <vt:i4>0</vt:i4>
      </vt:variant>
      <vt:variant>
        <vt:i4>5</vt:i4>
      </vt:variant>
      <vt:variant>
        <vt:lpwstr/>
      </vt:variant>
      <vt:variant>
        <vt:lpwstr>_Toc210051299</vt:lpwstr>
      </vt:variant>
      <vt:variant>
        <vt:i4>1966133</vt:i4>
      </vt:variant>
      <vt:variant>
        <vt:i4>1961</vt:i4>
      </vt:variant>
      <vt:variant>
        <vt:i4>0</vt:i4>
      </vt:variant>
      <vt:variant>
        <vt:i4>5</vt:i4>
      </vt:variant>
      <vt:variant>
        <vt:lpwstr/>
      </vt:variant>
      <vt:variant>
        <vt:lpwstr>_Toc210051298</vt:lpwstr>
      </vt:variant>
      <vt:variant>
        <vt:i4>1966133</vt:i4>
      </vt:variant>
      <vt:variant>
        <vt:i4>1955</vt:i4>
      </vt:variant>
      <vt:variant>
        <vt:i4>0</vt:i4>
      </vt:variant>
      <vt:variant>
        <vt:i4>5</vt:i4>
      </vt:variant>
      <vt:variant>
        <vt:lpwstr/>
      </vt:variant>
      <vt:variant>
        <vt:lpwstr>_Toc210051297</vt:lpwstr>
      </vt:variant>
      <vt:variant>
        <vt:i4>1966133</vt:i4>
      </vt:variant>
      <vt:variant>
        <vt:i4>1949</vt:i4>
      </vt:variant>
      <vt:variant>
        <vt:i4>0</vt:i4>
      </vt:variant>
      <vt:variant>
        <vt:i4>5</vt:i4>
      </vt:variant>
      <vt:variant>
        <vt:lpwstr/>
      </vt:variant>
      <vt:variant>
        <vt:lpwstr>_Toc210051296</vt:lpwstr>
      </vt:variant>
      <vt:variant>
        <vt:i4>1966133</vt:i4>
      </vt:variant>
      <vt:variant>
        <vt:i4>1943</vt:i4>
      </vt:variant>
      <vt:variant>
        <vt:i4>0</vt:i4>
      </vt:variant>
      <vt:variant>
        <vt:i4>5</vt:i4>
      </vt:variant>
      <vt:variant>
        <vt:lpwstr/>
      </vt:variant>
      <vt:variant>
        <vt:lpwstr>_Toc210051295</vt:lpwstr>
      </vt:variant>
      <vt:variant>
        <vt:i4>1966133</vt:i4>
      </vt:variant>
      <vt:variant>
        <vt:i4>1937</vt:i4>
      </vt:variant>
      <vt:variant>
        <vt:i4>0</vt:i4>
      </vt:variant>
      <vt:variant>
        <vt:i4>5</vt:i4>
      </vt:variant>
      <vt:variant>
        <vt:lpwstr/>
      </vt:variant>
      <vt:variant>
        <vt:lpwstr>_Toc210051294</vt:lpwstr>
      </vt:variant>
      <vt:variant>
        <vt:i4>1966133</vt:i4>
      </vt:variant>
      <vt:variant>
        <vt:i4>1931</vt:i4>
      </vt:variant>
      <vt:variant>
        <vt:i4>0</vt:i4>
      </vt:variant>
      <vt:variant>
        <vt:i4>5</vt:i4>
      </vt:variant>
      <vt:variant>
        <vt:lpwstr/>
      </vt:variant>
      <vt:variant>
        <vt:lpwstr>_Toc210051293</vt:lpwstr>
      </vt:variant>
      <vt:variant>
        <vt:i4>1966133</vt:i4>
      </vt:variant>
      <vt:variant>
        <vt:i4>1925</vt:i4>
      </vt:variant>
      <vt:variant>
        <vt:i4>0</vt:i4>
      </vt:variant>
      <vt:variant>
        <vt:i4>5</vt:i4>
      </vt:variant>
      <vt:variant>
        <vt:lpwstr/>
      </vt:variant>
      <vt:variant>
        <vt:lpwstr>_Toc210051292</vt:lpwstr>
      </vt:variant>
      <vt:variant>
        <vt:i4>1966133</vt:i4>
      </vt:variant>
      <vt:variant>
        <vt:i4>1919</vt:i4>
      </vt:variant>
      <vt:variant>
        <vt:i4>0</vt:i4>
      </vt:variant>
      <vt:variant>
        <vt:i4>5</vt:i4>
      </vt:variant>
      <vt:variant>
        <vt:lpwstr/>
      </vt:variant>
      <vt:variant>
        <vt:lpwstr>_Toc210051291</vt:lpwstr>
      </vt:variant>
      <vt:variant>
        <vt:i4>1966133</vt:i4>
      </vt:variant>
      <vt:variant>
        <vt:i4>1913</vt:i4>
      </vt:variant>
      <vt:variant>
        <vt:i4>0</vt:i4>
      </vt:variant>
      <vt:variant>
        <vt:i4>5</vt:i4>
      </vt:variant>
      <vt:variant>
        <vt:lpwstr/>
      </vt:variant>
      <vt:variant>
        <vt:lpwstr>_Toc210051290</vt:lpwstr>
      </vt:variant>
      <vt:variant>
        <vt:i4>2031669</vt:i4>
      </vt:variant>
      <vt:variant>
        <vt:i4>1907</vt:i4>
      </vt:variant>
      <vt:variant>
        <vt:i4>0</vt:i4>
      </vt:variant>
      <vt:variant>
        <vt:i4>5</vt:i4>
      </vt:variant>
      <vt:variant>
        <vt:lpwstr/>
      </vt:variant>
      <vt:variant>
        <vt:lpwstr>_Toc210051289</vt:lpwstr>
      </vt:variant>
      <vt:variant>
        <vt:i4>2031669</vt:i4>
      </vt:variant>
      <vt:variant>
        <vt:i4>1901</vt:i4>
      </vt:variant>
      <vt:variant>
        <vt:i4>0</vt:i4>
      </vt:variant>
      <vt:variant>
        <vt:i4>5</vt:i4>
      </vt:variant>
      <vt:variant>
        <vt:lpwstr/>
      </vt:variant>
      <vt:variant>
        <vt:lpwstr>_Toc210051288</vt:lpwstr>
      </vt:variant>
      <vt:variant>
        <vt:i4>2031669</vt:i4>
      </vt:variant>
      <vt:variant>
        <vt:i4>1895</vt:i4>
      </vt:variant>
      <vt:variant>
        <vt:i4>0</vt:i4>
      </vt:variant>
      <vt:variant>
        <vt:i4>5</vt:i4>
      </vt:variant>
      <vt:variant>
        <vt:lpwstr/>
      </vt:variant>
      <vt:variant>
        <vt:lpwstr>_Toc210051287</vt:lpwstr>
      </vt:variant>
      <vt:variant>
        <vt:i4>2031669</vt:i4>
      </vt:variant>
      <vt:variant>
        <vt:i4>1889</vt:i4>
      </vt:variant>
      <vt:variant>
        <vt:i4>0</vt:i4>
      </vt:variant>
      <vt:variant>
        <vt:i4>5</vt:i4>
      </vt:variant>
      <vt:variant>
        <vt:lpwstr/>
      </vt:variant>
      <vt:variant>
        <vt:lpwstr>_Toc210051286</vt:lpwstr>
      </vt:variant>
      <vt:variant>
        <vt:i4>2031669</vt:i4>
      </vt:variant>
      <vt:variant>
        <vt:i4>1883</vt:i4>
      </vt:variant>
      <vt:variant>
        <vt:i4>0</vt:i4>
      </vt:variant>
      <vt:variant>
        <vt:i4>5</vt:i4>
      </vt:variant>
      <vt:variant>
        <vt:lpwstr/>
      </vt:variant>
      <vt:variant>
        <vt:lpwstr>_Toc210051285</vt:lpwstr>
      </vt:variant>
      <vt:variant>
        <vt:i4>2031669</vt:i4>
      </vt:variant>
      <vt:variant>
        <vt:i4>1877</vt:i4>
      </vt:variant>
      <vt:variant>
        <vt:i4>0</vt:i4>
      </vt:variant>
      <vt:variant>
        <vt:i4>5</vt:i4>
      </vt:variant>
      <vt:variant>
        <vt:lpwstr/>
      </vt:variant>
      <vt:variant>
        <vt:lpwstr>_Toc210051284</vt:lpwstr>
      </vt:variant>
      <vt:variant>
        <vt:i4>2031669</vt:i4>
      </vt:variant>
      <vt:variant>
        <vt:i4>1871</vt:i4>
      </vt:variant>
      <vt:variant>
        <vt:i4>0</vt:i4>
      </vt:variant>
      <vt:variant>
        <vt:i4>5</vt:i4>
      </vt:variant>
      <vt:variant>
        <vt:lpwstr/>
      </vt:variant>
      <vt:variant>
        <vt:lpwstr>_Toc210051283</vt:lpwstr>
      </vt:variant>
      <vt:variant>
        <vt:i4>2031669</vt:i4>
      </vt:variant>
      <vt:variant>
        <vt:i4>1865</vt:i4>
      </vt:variant>
      <vt:variant>
        <vt:i4>0</vt:i4>
      </vt:variant>
      <vt:variant>
        <vt:i4>5</vt:i4>
      </vt:variant>
      <vt:variant>
        <vt:lpwstr/>
      </vt:variant>
      <vt:variant>
        <vt:lpwstr>_Toc210051282</vt:lpwstr>
      </vt:variant>
      <vt:variant>
        <vt:i4>2031669</vt:i4>
      </vt:variant>
      <vt:variant>
        <vt:i4>1859</vt:i4>
      </vt:variant>
      <vt:variant>
        <vt:i4>0</vt:i4>
      </vt:variant>
      <vt:variant>
        <vt:i4>5</vt:i4>
      </vt:variant>
      <vt:variant>
        <vt:lpwstr/>
      </vt:variant>
      <vt:variant>
        <vt:lpwstr>_Toc210051281</vt:lpwstr>
      </vt:variant>
      <vt:variant>
        <vt:i4>2031669</vt:i4>
      </vt:variant>
      <vt:variant>
        <vt:i4>1853</vt:i4>
      </vt:variant>
      <vt:variant>
        <vt:i4>0</vt:i4>
      </vt:variant>
      <vt:variant>
        <vt:i4>5</vt:i4>
      </vt:variant>
      <vt:variant>
        <vt:lpwstr/>
      </vt:variant>
      <vt:variant>
        <vt:lpwstr>_Toc210051280</vt:lpwstr>
      </vt:variant>
      <vt:variant>
        <vt:i4>1048629</vt:i4>
      </vt:variant>
      <vt:variant>
        <vt:i4>1847</vt:i4>
      </vt:variant>
      <vt:variant>
        <vt:i4>0</vt:i4>
      </vt:variant>
      <vt:variant>
        <vt:i4>5</vt:i4>
      </vt:variant>
      <vt:variant>
        <vt:lpwstr/>
      </vt:variant>
      <vt:variant>
        <vt:lpwstr>_Toc210051279</vt:lpwstr>
      </vt:variant>
      <vt:variant>
        <vt:i4>1048629</vt:i4>
      </vt:variant>
      <vt:variant>
        <vt:i4>1841</vt:i4>
      </vt:variant>
      <vt:variant>
        <vt:i4>0</vt:i4>
      </vt:variant>
      <vt:variant>
        <vt:i4>5</vt:i4>
      </vt:variant>
      <vt:variant>
        <vt:lpwstr/>
      </vt:variant>
      <vt:variant>
        <vt:lpwstr>_Toc210051278</vt:lpwstr>
      </vt:variant>
      <vt:variant>
        <vt:i4>1048629</vt:i4>
      </vt:variant>
      <vt:variant>
        <vt:i4>1835</vt:i4>
      </vt:variant>
      <vt:variant>
        <vt:i4>0</vt:i4>
      </vt:variant>
      <vt:variant>
        <vt:i4>5</vt:i4>
      </vt:variant>
      <vt:variant>
        <vt:lpwstr/>
      </vt:variant>
      <vt:variant>
        <vt:lpwstr>_Toc210051277</vt:lpwstr>
      </vt:variant>
      <vt:variant>
        <vt:i4>1048629</vt:i4>
      </vt:variant>
      <vt:variant>
        <vt:i4>1829</vt:i4>
      </vt:variant>
      <vt:variant>
        <vt:i4>0</vt:i4>
      </vt:variant>
      <vt:variant>
        <vt:i4>5</vt:i4>
      </vt:variant>
      <vt:variant>
        <vt:lpwstr/>
      </vt:variant>
      <vt:variant>
        <vt:lpwstr>_Toc210051276</vt:lpwstr>
      </vt:variant>
      <vt:variant>
        <vt:i4>1048629</vt:i4>
      </vt:variant>
      <vt:variant>
        <vt:i4>1823</vt:i4>
      </vt:variant>
      <vt:variant>
        <vt:i4>0</vt:i4>
      </vt:variant>
      <vt:variant>
        <vt:i4>5</vt:i4>
      </vt:variant>
      <vt:variant>
        <vt:lpwstr/>
      </vt:variant>
      <vt:variant>
        <vt:lpwstr>_Toc210051275</vt:lpwstr>
      </vt:variant>
      <vt:variant>
        <vt:i4>1048629</vt:i4>
      </vt:variant>
      <vt:variant>
        <vt:i4>1817</vt:i4>
      </vt:variant>
      <vt:variant>
        <vt:i4>0</vt:i4>
      </vt:variant>
      <vt:variant>
        <vt:i4>5</vt:i4>
      </vt:variant>
      <vt:variant>
        <vt:lpwstr/>
      </vt:variant>
      <vt:variant>
        <vt:lpwstr>_Toc210051274</vt:lpwstr>
      </vt:variant>
      <vt:variant>
        <vt:i4>1048629</vt:i4>
      </vt:variant>
      <vt:variant>
        <vt:i4>1811</vt:i4>
      </vt:variant>
      <vt:variant>
        <vt:i4>0</vt:i4>
      </vt:variant>
      <vt:variant>
        <vt:i4>5</vt:i4>
      </vt:variant>
      <vt:variant>
        <vt:lpwstr/>
      </vt:variant>
      <vt:variant>
        <vt:lpwstr>_Toc210051273</vt:lpwstr>
      </vt:variant>
      <vt:variant>
        <vt:i4>1048629</vt:i4>
      </vt:variant>
      <vt:variant>
        <vt:i4>1805</vt:i4>
      </vt:variant>
      <vt:variant>
        <vt:i4>0</vt:i4>
      </vt:variant>
      <vt:variant>
        <vt:i4>5</vt:i4>
      </vt:variant>
      <vt:variant>
        <vt:lpwstr/>
      </vt:variant>
      <vt:variant>
        <vt:lpwstr>_Toc210051272</vt:lpwstr>
      </vt:variant>
      <vt:variant>
        <vt:i4>1048629</vt:i4>
      </vt:variant>
      <vt:variant>
        <vt:i4>1799</vt:i4>
      </vt:variant>
      <vt:variant>
        <vt:i4>0</vt:i4>
      </vt:variant>
      <vt:variant>
        <vt:i4>5</vt:i4>
      </vt:variant>
      <vt:variant>
        <vt:lpwstr/>
      </vt:variant>
      <vt:variant>
        <vt:lpwstr>_Toc210051271</vt:lpwstr>
      </vt:variant>
      <vt:variant>
        <vt:i4>1048629</vt:i4>
      </vt:variant>
      <vt:variant>
        <vt:i4>1793</vt:i4>
      </vt:variant>
      <vt:variant>
        <vt:i4>0</vt:i4>
      </vt:variant>
      <vt:variant>
        <vt:i4>5</vt:i4>
      </vt:variant>
      <vt:variant>
        <vt:lpwstr/>
      </vt:variant>
      <vt:variant>
        <vt:lpwstr>_Toc210051270</vt:lpwstr>
      </vt:variant>
      <vt:variant>
        <vt:i4>1114165</vt:i4>
      </vt:variant>
      <vt:variant>
        <vt:i4>1787</vt:i4>
      </vt:variant>
      <vt:variant>
        <vt:i4>0</vt:i4>
      </vt:variant>
      <vt:variant>
        <vt:i4>5</vt:i4>
      </vt:variant>
      <vt:variant>
        <vt:lpwstr/>
      </vt:variant>
      <vt:variant>
        <vt:lpwstr>_Toc210051269</vt:lpwstr>
      </vt:variant>
      <vt:variant>
        <vt:i4>1114165</vt:i4>
      </vt:variant>
      <vt:variant>
        <vt:i4>1781</vt:i4>
      </vt:variant>
      <vt:variant>
        <vt:i4>0</vt:i4>
      </vt:variant>
      <vt:variant>
        <vt:i4>5</vt:i4>
      </vt:variant>
      <vt:variant>
        <vt:lpwstr/>
      </vt:variant>
      <vt:variant>
        <vt:lpwstr>_Toc210051268</vt:lpwstr>
      </vt:variant>
      <vt:variant>
        <vt:i4>1114165</vt:i4>
      </vt:variant>
      <vt:variant>
        <vt:i4>1775</vt:i4>
      </vt:variant>
      <vt:variant>
        <vt:i4>0</vt:i4>
      </vt:variant>
      <vt:variant>
        <vt:i4>5</vt:i4>
      </vt:variant>
      <vt:variant>
        <vt:lpwstr/>
      </vt:variant>
      <vt:variant>
        <vt:lpwstr>_Toc210051267</vt:lpwstr>
      </vt:variant>
      <vt:variant>
        <vt:i4>1114165</vt:i4>
      </vt:variant>
      <vt:variant>
        <vt:i4>1769</vt:i4>
      </vt:variant>
      <vt:variant>
        <vt:i4>0</vt:i4>
      </vt:variant>
      <vt:variant>
        <vt:i4>5</vt:i4>
      </vt:variant>
      <vt:variant>
        <vt:lpwstr/>
      </vt:variant>
      <vt:variant>
        <vt:lpwstr>_Toc210051266</vt:lpwstr>
      </vt:variant>
      <vt:variant>
        <vt:i4>1114165</vt:i4>
      </vt:variant>
      <vt:variant>
        <vt:i4>1763</vt:i4>
      </vt:variant>
      <vt:variant>
        <vt:i4>0</vt:i4>
      </vt:variant>
      <vt:variant>
        <vt:i4>5</vt:i4>
      </vt:variant>
      <vt:variant>
        <vt:lpwstr/>
      </vt:variant>
      <vt:variant>
        <vt:lpwstr>_Toc210051265</vt:lpwstr>
      </vt:variant>
      <vt:variant>
        <vt:i4>1048630</vt:i4>
      </vt:variant>
      <vt:variant>
        <vt:i4>1754</vt:i4>
      </vt:variant>
      <vt:variant>
        <vt:i4>0</vt:i4>
      </vt:variant>
      <vt:variant>
        <vt:i4>5</vt:i4>
      </vt:variant>
      <vt:variant>
        <vt:lpwstr/>
      </vt:variant>
      <vt:variant>
        <vt:lpwstr>_Toc210125620</vt:lpwstr>
      </vt:variant>
      <vt:variant>
        <vt:i4>1245238</vt:i4>
      </vt:variant>
      <vt:variant>
        <vt:i4>1748</vt:i4>
      </vt:variant>
      <vt:variant>
        <vt:i4>0</vt:i4>
      </vt:variant>
      <vt:variant>
        <vt:i4>5</vt:i4>
      </vt:variant>
      <vt:variant>
        <vt:lpwstr/>
      </vt:variant>
      <vt:variant>
        <vt:lpwstr>_Toc210125619</vt:lpwstr>
      </vt:variant>
      <vt:variant>
        <vt:i4>1245238</vt:i4>
      </vt:variant>
      <vt:variant>
        <vt:i4>1742</vt:i4>
      </vt:variant>
      <vt:variant>
        <vt:i4>0</vt:i4>
      </vt:variant>
      <vt:variant>
        <vt:i4>5</vt:i4>
      </vt:variant>
      <vt:variant>
        <vt:lpwstr/>
      </vt:variant>
      <vt:variant>
        <vt:lpwstr>_Toc210125618</vt:lpwstr>
      </vt:variant>
      <vt:variant>
        <vt:i4>1245238</vt:i4>
      </vt:variant>
      <vt:variant>
        <vt:i4>1736</vt:i4>
      </vt:variant>
      <vt:variant>
        <vt:i4>0</vt:i4>
      </vt:variant>
      <vt:variant>
        <vt:i4>5</vt:i4>
      </vt:variant>
      <vt:variant>
        <vt:lpwstr/>
      </vt:variant>
      <vt:variant>
        <vt:lpwstr>_Toc210125617</vt:lpwstr>
      </vt:variant>
      <vt:variant>
        <vt:i4>1245238</vt:i4>
      </vt:variant>
      <vt:variant>
        <vt:i4>1730</vt:i4>
      </vt:variant>
      <vt:variant>
        <vt:i4>0</vt:i4>
      </vt:variant>
      <vt:variant>
        <vt:i4>5</vt:i4>
      </vt:variant>
      <vt:variant>
        <vt:lpwstr/>
      </vt:variant>
      <vt:variant>
        <vt:lpwstr>_Toc210125616</vt:lpwstr>
      </vt:variant>
      <vt:variant>
        <vt:i4>1245238</vt:i4>
      </vt:variant>
      <vt:variant>
        <vt:i4>1724</vt:i4>
      </vt:variant>
      <vt:variant>
        <vt:i4>0</vt:i4>
      </vt:variant>
      <vt:variant>
        <vt:i4>5</vt:i4>
      </vt:variant>
      <vt:variant>
        <vt:lpwstr/>
      </vt:variant>
      <vt:variant>
        <vt:lpwstr>_Toc210125615</vt:lpwstr>
      </vt:variant>
      <vt:variant>
        <vt:i4>1245238</vt:i4>
      </vt:variant>
      <vt:variant>
        <vt:i4>1718</vt:i4>
      </vt:variant>
      <vt:variant>
        <vt:i4>0</vt:i4>
      </vt:variant>
      <vt:variant>
        <vt:i4>5</vt:i4>
      </vt:variant>
      <vt:variant>
        <vt:lpwstr/>
      </vt:variant>
      <vt:variant>
        <vt:lpwstr>_Toc210125614</vt:lpwstr>
      </vt:variant>
      <vt:variant>
        <vt:i4>1245238</vt:i4>
      </vt:variant>
      <vt:variant>
        <vt:i4>1712</vt:i4>
      </vt:variant>
      <vt:variant>
        <vt:i4>0</vt:i4>
      </vt:variant>
      <vt:variant>
        <vt:i4>5</vt:i4>
      </vt:variant>
      <vt:variant>
        <vt:lpwstr/>
      </vt:variant>
      <vt:variant>
        <vt:lpwstr>_Toc210125613</vt:lpwstr>
      </vt:variant>
      <vt:variant>
        <vt:i4>1245238</vt:i4>
      </vt:variant>
      <vt:variant>
        <vt:i4>1706</vt:i4>
      </vt:variant>
      <vt:variant>
        <vt:i4>0</vt:i4>
      </vt:variant>
      <vt:variant>
        <vt:i4>5</vt:i4>
      </vt:variant>
      <vt:variant>
        <vt:lpwstr/>
      </vt:variant>
      <vt:variant>
        <vt:lpwstr>_Toc210125612</vt:lpwstr>
      </vt:variant>
      <vt:variant>
        <vt:i4>1245238</vt:i4>
      </vt:variant>
      <vt:variant>
        <vt:i4>1700</vt:i4>
      </vt:variant>
      <vt:variant>
        <vt:i4>0</vt:i4>
      </vt:variant>
      <vt:variant>
        <vt:i4>5</vt:i4>
      </vt:variant>
      <vt:variant>
        <vt:lpwstr/>
      </vt:variant>
      <vt:variant>
        <vt:lpwstr>_Toc210125611</vt:lpwstr>
      </vt:variant>
      <vt:variant>
        <vt:i4>1245238</vt:i4>
      </vt:variant>
      <vt:variant>
        <vt:i4>1694</vt:i4>
      </vt:variant>
      <vt:variant>
        <vt:i4>0</vt:i4>
      </vt:variant>
      <vt:variant>
        <vt:i4>5</vt:i4>
      </vt:variant>
      <vt:variant>
        <vt:lpwstr/>
      </vt:variant>
      <vt:variant>
        <vt:lpwstr>_Toc210125610</vt:lpwstr>
      </vt:variant>
      <vt:variant>
        <vt:i4>1179702</vt:i4>
      </vt:variant>
      <vt:variant>
        <vt:i4>1688</vt:i4>
      </vt:variant>
      <vt:variant>
        <vt:i4>0</vt:i4>
      </vt:variant>
      <vt:variant>
        <vt:i4>5</vt:i4>
      </vt:variant>
      <vt:variant>
        <vt:lpwstr/>
      </vt:variant>
      <vt:variant>
        <vt:lpwstr>_Toc210125609</vt:lpwstr>
      </vt:variant>
      <vt:variant>
        <vt:i4>1179702</vt:i4>
      </vt:variant>
      <vt:variant>
        <vt:i4>1682</vt:i4>
      </vt:variant>
      <vt:variant>
        <vt:i4>0</vt:i4>
      </vt:variant>
      <vt:variant>
        <vt:i4>5</vt:i4>
      </vt:variant>
      <vt:variant>
        <vt:lpwstr/>
      </vt:variant>
      <vt:variant>
        <vt:lpwstr>_Toc210125608</vt:lpwstr>
      </vt:variant>
      <vt:variant>
        <vt:i4>1179702</vt:i4>
      </vt:variant>
      <vt:variant>
        <vt:i4>1676</vt:i4>
      </vt:variant>
      <vt:variant>
        <vt:i4>0</vt:i4>
      </vt:variant>
      <vt:variant>
        <vt:i4>5</vt:i4>
      </vt:variant>
      <vt:variant>
        <vt:lpwstr/>
      </vt:variant>
      <vt:variant>
        <vt:lpwstr>_Toc210125607</vt:lpwstr>
      </vt:variant>
      <vt:variant>
        <vt:i4>1179702</vt:i4>
      </vt:variant>
      <vt:variant>
        <vt:i4>1670</vt:i4>
      </vt:variant>
      <vt:variant>
        <vt:i4>0</vt:i4>
      </vt:variant>
      <vt:variant>
        <vt:i4>5</vt:i4>
      </vt:variant>
      <vt:variant>
        <vt:lpwstr/>
      </vt:variant>
      <vt:variant>
        <vt:lpwstr>_Toc210125606</vt:lpwstr>
      </vt:variant>
      <vt:variant>
        <vt:i4>1179702</vt:i4>
      </vt:variant>
      <vt:variant>
        <vt:i4>1664</vt:i4>
      </vt:variant>
      <vt:variant>
        <vt:i4>0</vt:i4>
      </vt:variant>
      <vt:variant>
        <vt:i4>5</vt:i4>
      </vt:variant>
      <vt:variant>
        <vt:lpwstr/>
      </vt:variant>
      <vt:variant>
        <vt:lpwstr>_Toc210125605</vt:lpwstr>
      </vt:variant>
      <vt:variant>
        <vt:i4>1179702</vt:i4>
      </vt:variant>
      <vt:variant>
        <vt:i4>1658</vt:i4>
      </vt:variant>
      <vt:variant>
        <vt:i4>0</vt:i4>
      </vt:variant>
      <vt:variant>
        <vt:i4>5</vt:i4>
      </vt:variant>
      <vt:variant>
        <vt:lpwstr/>
      </vt:variant>
      <vt:variant>
        <vt:lpwstr>_Toc210125604</vt:lpwstr>
      </vt:variant>
      <vt:variant>
        <vt:i4>1179702</vt:i4>
      </vt:variant>
      <vt:variant>
        <vt:i4>1652</vt:i4>
      </vt:variant>
      <vt:variant>
        <vt:i4>0</vt:i4>
      </vt:variant>
      <vt:variant>
        <vt:i4>5</vt:i4>
      </vt:variant>
      <vt:variant>
        <vt:lpwstr/>
      </vt:variant>
      <vt:variant>
        <vt:lpwstr>_Toc210125603</vt:lpwstr>
      </vt:variant>
      <vt:variant>
        <vt:i4>1179702</vt:i4>
      </vt:variant>
      <vt:variant>
        <vt:i4>1646</vt:i4>
      </vt:variant>
      <vt:variant>
        <vt:i4>0</vt:i4>
      </vt:variant>
      <vt:variant>
        <vt:i4>5</vt:i4>
      </vt:variant>
      <vt:variant>
        <vt:lpwstr/>
      </vt:variant>
      <vt:variant>
        <vt:lpwstr>_Toc210125602</vt:lpwstr>
      </vt:variant>
      <vt:variant>
        <vt:i4>1179702</vt:i4>
      </vt:variant>
      <vt:variant>
        <vt:i4>1640</vt:i4>
      </vt:variant>
      <vt:variant>
        <vt:i4>0</vt:i4>
      </vt:variant>
      <vt:variant>
        <vt:i4>5</vt:i4>
      </vt:variant>
      <vt:variant>
        <vt:lpwstr/>
      </vt:variant>
      <vt:variant>
        <vt:lpwstr>_Toc210125601</vt:lpwstr>
      </vt:variant>
      <vt:variant>
        <vt:i4>1179702</vt:i4>
      </vt:variant>
      <vt:variant>
        <vt:i4>1634</vt:i4>
      </vt:variant>
      <vt:variant>
        <vt:i4>0</vt:i4>
      </vt:variant>
      <vt:variant>
        <vt:i4>5</vt:i4>
      </vt:variant>
      <vt:variant>
        <vt:lpwstr/>
      </vt:variant>
      <vt:variant>
        <vt:lpwstr>_Toc210125600</vt:lpwstr>
      </vt:variant>
      <vt:variant>
        <vt:i4>1769525</vt:i4>
      </vt:variant>
      <vt:variant>
        <vt:i4>1628</vt:i4>
      </vt:variant>
      <vt:variant>
        <vt:i4>0</vt:i4>
      </vt:variant>
      <vt:variant>
        <vt:i4>5</vt:i4>
      </vt:variant>
      <vt:variant>
        <vt:lpwstr/>
      </vt:variant>
      <vt:variant>
        <vt:lpwstr>_Toc210125599</vt:lpwstr>
      </vt:variant>
      <vt:variant>
        <vt:i4>1769525</vt:i4>
      </vt:variant>
      <vt:variant>
        <vt:i4>1622</vt:i4>
      </vt:variant>
      <vt:variant>
        <vt:i4>0</vt:i4>
      </vt:variant>
      <vt:variant>
        <vt:i4>5</vt:i4>
      </vt:variant>
      <vt:variant>
        <vt:lpwstr/>
      </vt:variant>
      <vt:variant>
        <vt:lpwstr>_Toc210125598</vt:lpwstr>
      </vt:variant>
      <vt:variant>
        <vt:i4>1769525</vt:i4>
      </vt:variant>
      <vt:variant>
        <vt:i4>1616</vt:i4>
      </vt:variant>
      <vt:variant>
        <vt:i4>0</vt:i4>
      </vt:variant>
      <vt:variant>
        <vt:i4>5</vt:i4>
      </vt:variant>
      <vt:variant>
        <vt:lpwstr/>
      </vt:variant>
      <vt:variant>
        <vt:lpwstr>_Toc210125597</vt:lpwstr>
      </vt:variant>
      <vt:variant>
        <vt:i4>1769525</vt:i4>
      </vt:variant>
      <vt:variant>
        <vt:i4>1610</vt:i4>
      </vt:variant>
      <vt:variant>
        <vt:i4>0</vt:i4>
      </vt:variant>
      <vt:variant>
        <vt:i4>5</vt:i4>
      </vt:variant>
      <vt:variant>
        <vt:lpwstr/>
      </vt:variant>
      <vt:variant>
        <vt:lpwstr>_Toc210125596</vt:lpwstr>
      </vt:variant>
      <vt:variant>
        <vt:i4>1769525</vt:i4>
      </vt:variant>
      <vt:variant>
        <vt:i4>1604</vt:i4>
      </vt:variant>
      <vt:variant>
        <vt:i4>0</vt:i4>
      </vt:variant>
      <vt:variant>
        <vt:i4>5</vt:i4>
      </vt:variant>
      <vt:variant>
        <vt:lpwstr/>
      </vt:variant>
      <vt:variant>
        <vt:lpwstr>_Toc210125595</vt:lpwstr>
      </vt:variant>
      <vt:variant>
        <vt:i4>1769525</vt:i4>
      </vt:variant>
      <vt:variant>
        <vt:i4>1598</vt:i4>
      </vt:variant>
      <vt:variant>
        <vt:i4>0</vt:i4>
      </vt:variant>
      <vt:variant>
        <vt:i4>5</vt:i4>
      </vt:variant>
      <vt:variant>
        <vt:lpwstr/>
      </vt:variant>
      <vt:variant>
        <vt:lpwstr>_Toc210125594</vt:lpwstr>
      </vt:variant>
      <vt:variant>
        <vt:i4>1769525</vt:i4>
      </vt:variant>
      <vt:variant>
        <vt:i4>1592</vt:i4>
      </vt:variant>
      <vt:variant>
        <vt:i4>0</vt:i4>
      </vt:variant>
      <vt:variant>
        <vt:i4>5</vt:i4>
      </vt:variant>
      <vt:variant>
        <vt:lpwstr/>
      </vt:variant>
      <vt:variant>
        <vt:lpwstr>_Toc210125593</vt:lpwstr>
      </vt:variant>
      <vt:variant>
        <vt:i4>1769525</vt:i4>
      </vt:variant>
      <vt:variant>
        <vt:i4>1586</vt:i4>
      </vt:variant>
      <vt:variant>
        <vt:i4>0</vt:i4>
      </vt:variant>
      <vt:variant>
        <vt:i4>5</vt:i4>
      </vt:variant>
      <vt:variant>
        <vt:lpwstr/>
      </vt:variant>
      <vt:variant>
        <vt:lpwstr>_Toc210125592</vt:lpwstr>
      </vt:variant>
      <vt:variant>
        <vt:i4>1769525</vt:i4>
      </vt:variant>
      <vt:variant>
        <vt:i4>1580</vt:i4>
      </vt:variant>
      <vt:variant>
        <vt:i4>0</vt:i4>
      </vt:variant>
      <vt:variant>
        <vt:i4>5</vt:i4>
      </vt:variant>
      <vt:variant>
        <vt:lpwstr/>
      </vt:variant>
      <vt:variant>
        <vt:lpwstr>_Toc210125591</vt:lpwstr>
      </vt:variant>
      <vt:variant>
        <vt:i4>1769525</vt:i4>
      </vt:variant>
      <vt:variant>
        <vt:i4>1574</vt:i4>
      </vt:variant>
      <vt:variant>
        <vt:i4>0</vt:i4>
      </vt:variant>
      <vt:variant>
        <vt:i4>5</vt:i4>
      </vt:variant>
      <vt:variant>
        <vt:lpwstr/>
      </vt:variant>
      <vt:variant>
        <vt:lpwstr>_Toc210125590</vt:lpwstr>
      </vt:variant>
      <vt:variant>
        <vt:i4>1703989</vt:i4>
      </vt:variant>
      <vt:variant>
        <vt:i4>1568</vt:i4>
      </vt:variant>
      <vt:variant>
        <vt:i4>0</vt:i4>
      </vt:variant>
      <vt:variant>
        <vt:i4>5</vt:i4>
      </vt:variant>
      <vt:variant>
        <vt:lpwstr/>
      </vt:variant>
      <vt:variant>
        <vt:lpwstr>_Toc210125589</vt:lpwstr>
      </vt:variant>
      <vt:variant>
        <vt:i4>1703989</vt:i4>
      </vt:variant>
      <vt:variant>
        <vt:i4>1562</vt:i4>
      </vt:variant>
      <vt:variant>
        <vt:i4>0</vt:i4>
      </vt:variant>
      <vt:variant>
        <vt:i4>5</vt:i4>
      </vt:variant>
      <vt:variant>
        <vt:lpwstr/>
      </vt:variant>
      <vt:variant>
        <vt:lpwstr>_Toc210125588</vt:lpwstr>
      </vt:variant>
      <vt:variant>
        <vt:i4>1703989</vt:i4>
      </vt:variant>
      <vt:variant>
        <vt:i4>1556</vt:i4>
      </vt:variant>
      <vt:variant>
        <vt:i4>0</vt:i4>
      </vt:variant>
      <vt:variant>
        <vt:i4>5</vt:i4>
      </vt:variant>
      <vt:variant>
        <vt:lpwstr/>
      </vt:variant>
      <vt:variant>
        <vt:lpwstr>_Toc210125587</vt:lpwstr>
      </vt:variant>
      <vt:variant>
        <vt:i4>1703989</vt:i4>
      </vt:variant>
      <vt:variant>
        <vt:i4>1550</vt:i4>
      </vt:variant>
      <vt:variant>
        <vt:i4>0</vt:i4>
      </vt:variant>
      <vt:variant>
        <vt:i4>5</vt:i4>
      </vt:variant>
      <vt:variant>
        <vt:lpwstr/>
      </vt:variant>
      <vt:variant>
        <vt:lpwstr>_Toc210125586</vt:lpwstr>
      </vt:variant>
      <vt:variant>
        <vt:i4>1703989</vt:i4>
      </vt:variant>
      <vt:variant>
        <vt:i4>1544</vt:i4>
      </vt:variant>
      <vt:variant>
        <vt:i4>0</vt:i4>
      </vt:variant>
      <vt:variant>
        <vt:i4>5</vt:i4>
      </vt:variant>
      <vt:variant>
        <vt:lpwstr/>
      </vt:variant>
      <vt:variant>
        <vt:lpwstr>_Toc210125585</vt:lpwstr>
      </vt:variant>
      <vt:variant>
        <vt:i4>1703989</vt:i4>
      </vt:variant>
      <vt:variant>
        <vt:i4>1538</vt:i4>
      </vt:variant>
      <vt:variant>
        <vt:i4>0</vt:i4>
      </vt:variant>
      <vt:variant>
        <vt:i4>5</vt:i4>
      </vt:variant>
      <vt:variant>
        <vt:lpwstr/>
      </vt:variant>
      <vt:variant>
        <vt:lpwstr>_Toc210125584</vt:lpwstr>
      </vt:variant>
      <vt:variant>
        <vt:i4>1703989</vt:i4>
      </vt:variant>
      <vt:variant>
        <vt:i4>1532</vt:i4>
      </vt:variant>
      <vt:variant>
        <vt:i4>0</vt:i4>
      </vt:variant>
      <vt:variant>
        <vt:i4>5</vt:i4>
      </vt:variant>
      <vt:variant>
        <vt:lpwstr/>
      </vt:variant>
      <vt:variant>
        <vt:lpwstr>_Toc210125583</vt:lpwstr>
      </vt:variant>
      <vt:variant>
        <vt:i4>1703989</vt:i4>
      </vt:variant>
      <vt:variant>
        <vt:i4>1526</vt:i4>
      </vt:variant>
      <vt:variant>
        <vt:i4>0</vt:i4>
      </vt:variant>
      <vt:variant>
        <vt:i4>5</vt:i4>
      </vt:variant>
      <vt:variant>
        <vt:lpwstr/>
      </vt:variant>
      <vt:variant>
        <vt:lpwstr>_Toc210125582</vt:lpwstr>
      </vt:variant>
      <vt:variant>
        <vt:i4>1703989</vt:i4>
      </vt:variant>
      <vt:variant>
        <vt:i4>1520</vt:i4>
      </vt:variant>
      <vt:variant>
        <vt:i4>0</vt:i4>
      </vt:variant>
      <vt:variant>
        <vt:i4>5</vt:i4>
      </vt:variant>
      <vt:variant>
        <vt:lpwstr/>
      </vt:variant>
      <vt:variant>
        <vt:lpwstr>_Toc210125581</vt:lpwstr>
      </vt:variant>
      <vt:variant>
        <vt:i4>1703989</vt:i4>
      </vt:variant>
      <vt:variant>
        <vt:i4>1514</vt:i4>
      </vt:variant>
      <vt:variant>
        <vt:i4>0</vt:i4>
      </vt:variant>
      <vt:variant>
        <vt:i4>5</vt:i4>
      </vt:variant>
      <vt:variant>
        <vt:lpwstr/>
      </vt:variant>
      <vt:variant>
        <vt:lpwstr>_Toc210125580</vt:lpwstr>
      </vt:variant>
      <vt:variant>
        <vt:i4>1376309</vt:i4>
      </vt:variant>
      <vt:variant>
        <vt:i4>1508</vt:i4>
      </vt:variant>
      <vt:variant>
        <vt:i4>0</vt:i4>
      </vt:variant>
      <vt:variant>
        <vt:i4>5</vt:i4>
      </vt:variant>
      <vt:variant>
        <vt:lpwstr/>
      </vt:variant>
      <vt:variant>
        <vt:lpwstr>_Toc210125579</vt:lpwstr>
      </vt:variant>
      <vt:variant>
        <vt:i4>1376309</vt:i4>
      </vt:variant>
      <vt:variant>
        <vt:i4>1502</vt:i4>
      </vt:variant>
      <vt:variant>
        <vt:i4>0</vt:i4>
      </vt:variant>
      <vt:variant>
        <vt:i4>5</vt:i4>
      </vt:variant>
      <vt:variant>
        <vt:lpwstr/>
      </vt:variant>
      <vt:variant>
        <vt:lpwstr>_Toc210125578</vt:lpwstr>
      </vt:variant>
      <vt:variant>
        <vt:i4>1376309</vt:i4>
      </vt:variant>
      <vt:variant>
        <vt:i4>1496</vt:i4>
      </vt:variant>
      <vt:variant>
        <vt:i4>0</vt:i4>
      </vt:variant>
      <vt:variant>
        <vt:i4>5</vt:i4>
      </vt:variant>
      <vt:variant>
        <vt:lpwstr/>
      </vt:variant>
      <vt:variant>
        <vt:lpwstr>_Toc210125577</vt:lpwstr>
      </vt:variant>
      <vt:variant>
        <vt:i4>1376309</vt:i4>
      </vt:variant>
      <vt:variant>
        <vt:i4>1490</vt:i4>
      </vt:variant>
      <vt:variant>
        <vt:i4>0</vt:i4>
      </vt:variant>
      <vt:variant>
        <vt:i4>5</vt:i4>
      </vt:variant>
      <vt:variant>
        <vt:lpwstr/>
      </vt:variant>
      <vt:variant>
        <vt:lpwstr>_Toc210125576</vt:lpwstr>
      </vt:variant>
      <vt:variant>
        <vt:i4>1376309</vt:i4>
      </vt:variant>
      <vt:variant>
        <vt:i4>1484</vt:i4>
      </vt:variant>
      <vt:variant>
        <vt:i4>0</vt:i4>
      </vt:variant>
      <vt:variant>
        <vt:i4>5</vt:i4>
      </vt:variant>
      <vt:variant>
        <vt:lpwstr/>
      </vt:variant>
      <vt:variant>
        <vt:lpwstr>_Toc210125575</vt:lpwstr>
      </vt:variant>
      <vt:variant>
        <vt:i4>1376309</vt:i4>
      </vt:variant>
      <vt:variant>
        <vt:i4>1478</vt:i4>
      </vt:variant>
      <vt:variant>
        <vt:i4>0</vt:i4>
      </vt:variant>
      <vt:variant>
        <vt:i4>5</vt:i4>
      </vt:variant>
      <vt:variant>
        <vt:lpwstr/>
      </vt:variant>
      <vt:variant>
        <vt:lpwstr>_Toc210125574</vt:lpwstr>
      </vt:variant>
      <vt:variant>
        <vt:i4>1376309</vt:i4>
      </vt:variant>
      <vt:variant>
        <vt:i4>1472</vt:i4>
      </vt:variant>
      <vt:variant>
        <vt:i4>0</vt:i4>
      </vt:variant>
      <vt:variant>
        <vt:i4>5</vt:i4>
      </vt:variant>
      <vt:variant>
        <vt:lpwstr/>
      </vt:variant>
      <vt:variant>
        <vt:lpwstr>_Toc210125573</vt:lpwstr>
      </vt:variant>
      <vt:variant>
        <vt:i4>1376309</vt:i4>
      </vt:variant>
      <vt:variant>
        <vt:i4>1466</vt:i4>
      </vt:variant>
      <vt:variant>
        <vt:i4>0</vt:i4>
      </vt:variant>
      <vt:variant>
        <vt:i4>5</vt:i4>
      </vt:variant>
      <vt:variant>
        <vt:lpwstr/>
      </vt:variant>
      <vt:variant>
        <vt:lpwstr>_Toc210125572</vt:lpwstr>
      </vt:variant>
      <vt:variant>
        <vt:i4>1376309</vt:i4>
      </vt:variant>
      <vt:variant>
        <vt:i4>1460</vt:i4>
      </vt:variant>
      <vt:variant>
        <vt:i4>0</vt:i4>
      </vt:variant>
      <vt:variant>
        <vt:i4>5</vt:i4>
      </vt:variant>
      <vt:variant>
        <vt:lpwstr/>
      </vt:variant>
      <vt:variant>
        <vt:lpwstr>_Toc210125571</vt:lpwstr>
      </vt:variant>
      <vt:variant>
        <vt:i4>1376309</vt:i4>
      </vt:variant>
      <vt:variant>
        <vt:i4>1454</vt:i4>
      </vt:variant>
      <vt:variant>
        <vt:i4>0</vt:i4>
      </vt:variant>
      <vt:variant>
        <vt:i4>5</vt:i4>
      </vt:variant>
      <vt:variant>
        <vt:lpwstr/>
      </vt:variant>
      <vt:variant>
        <vt:lpwstr>_Toc210125570</vt:lpwstr>
      </vt:variant>
      <vt:variant>
        <vt:i4>1310773</vt:i4>
      </vt:variant>
      <vt:variant>
        <vt:i4>1448</vt:i4>
      </vt:variant>
      <vt:variant>
        <vt:i4>0</vt:i4>
      </vt:variant>
      <vt:variant>
        <vt:i4>5</vt:i4>
      </vt:variant>
      <vt:variant>
        <vt:lpwstr/>
      </vt:variant>
      <vt:variant>
        <vt:lpwstr>_Toc210125569</vt:lpwstr>
      </vt:variant>
      <vt:variant>
        <vt:i4>1310773</vt:i4>
      </vt:variant>
      <vt:variant>
        <vt:i4>1442</vt:i4>
      </vt:variant>
      <vt:variant>
        <vt:i4>0</vt:i4>
      </vt:variant>
      <vt:variant>
        <vt:i4>5</vt:i4>
      </vt:variant>
      <vt:variant>
        <vt:lpwstr/>
      </vt:variant>
      <vt:variant>
        <vt:lpwstr>_Toc210125568</vt:lpwstr>
      </vt:variant>
      <vt:variant>
        <vt:i4>1310773</vt:i4>
      </vt:variant>
      <vt:variant>
        <vt:i4>1436</vt:i4>
      </vt:variant>
      <vt:variant>
        <vt:i4>0</vt:i4>
      </vt:variant>
      <vt:variant>
        <vt:i4>5</vt:i4>
      </vt:variant>
      <vt:variant>
        <vt:lpwstr/>
      </vt:variant>
      <vt:variant>
        <vt:lpwstr>_Toc210125567</vt:lpwstr>
      </vt:variant>
      <vt:variant>
        <vt:i4>1310773</vt:i4>
      </vt:variant>
      <vt:variant>
        <vt:i4>1430</vt:i4>
      </vt:variant>
      <vt:variant>
        <vt:i4>0</vt:i4>
      </vt:variant>
      <vt:variant>
        <vt:i4>5</vt:i4>
      </vt:variant>
      <vt:variant>
        <vt:lpwstr/>
      </vt:variant>
      <vt:variant>
        <vt:lpwstr>_Toc210125566</vt:lpwstr>
      </vt:variant>
      <vt:variant>
        <vt:i4>1310773</vt:i4>
      </vt:variant>
      <vt:variant>
        <vt:i4>1424</vt:i4>
      </vt:variant>
      <vt:variant>
        <vt:i4>0</vt:i4>
      </vt:variant>
      <vt:variant>
        <vt:i4>5</vt:i4>
      </vt:variant>
      <vt:variant>
        <vt:lpwstr/>
      </vt:variant>
      <vt:variant>
        <vt:lpwstr>_Toc210125565</vt:lpwstr>
      </vt:variant>
      <vt:variant>
        <vt:i4>1310773</vt:i4>
      </vt:variant>
      <vt:variant>
        <vt:i4>1418</vt:i4>
      </vt:variant>
      <vt:variant>
        <vt:i4>0</vt:i4>
      </vt:variant>
      <vt:variant>
        <vt:i4>5</vt:i4>
      </vt:variant>
      <vt:variant>
        <vt:lpwstr/>
      </vt:variant>
      <vt:variant>
        <vt:lpwstr>_Toc210125564</vt:lpwstr>
      </vt:variant>
      <vt:variant>
        <vt:i4>1310773</vt:i4>
      </vt:variant>
      <vt:variant>
        <vt:i4>1412</vt:i4>
      </vt:variant>
      <vt:variant>
        <vt:i4>0</vt:i4>
      </vt:variant>
      <vt:variant>
        <vt:i4>5</vt:i4>
      </vt:variant>
      <vt:variant>
        <vt:lpwstr/>
      </vt:variant>
      <vt:variant>
        <vt:lpwstr>_Toc210125563</vt:lpwstr>
      </vt:variant>
      <vt:variant>
        <vt:i4>1310773</vt:i4>
      </vt:variant>
      <vt:variant>
        <vt:i4>1406</vt:i4>
      </vt:variant>
      <vt:variant>
        <vt:i4>0</vt:i4>
      </vt:variant>
      <vt:variant>
        <vt:i4>5</vt:i4>
      </vt:variant>
      <vt:variant>
        <vt:lpwstr/>
      </vt:variant>
      <vt:variant>
        <vt:lpwstr>_Toc210125562</vt:lpwstr>
      </vt:variant>
      <vt:variant>
        <vt:i4>1310773</vt:i4>
      </vt:variant>
      <vt:variant>
        <vt:i4>1400</vt:i4>
      </vt:variant>
      <vt:variant>
        <vt:i4>0</vt:i4>
      </vt:variant>
      <vt:variant>
        <vt:i4>5</vt:i4>
      </vt:variant>
      <vt:variant>
        <vt:lpwstr/>
      </vt:variant>
      <vt:variant>
        <vt:lpwstr>_Toc210125561</vt:lpwstr>
      </vt:variant>
      <vt:variant>
        <vt:i4>1310773</vt:i4>
      </vt:variant>
      <vt:variant>
        <vt:i4>1394</vt:i4>
      </vt:variant>
      <vt:variant>
        <vt:i4>0</vt:i4>
      </vt:variant>
      <vt:variant>
        <vt:i4>5</vt:i4>
      </vt:variant>
      <vt:variant>
        <vt:lpwstr/>
      </vt:variant>
      <vt:variant>
        <vt:lpwstr>_Toc210125560</vt:lpwstr>
      </vt:variant>
      <vt:variant>
        <vt:i4>1507381</vt:i4>
      </vt:variant>
      <vt:variant>
        <vt:i4>1388</vt:i4>
      </vt:variant>
      <vt:variant>
        <vt:i4>0</vt:i4>
      </vt:variant>
      <vt:variant>
        <vt:i4>5</vt:i4>
      </vt:variant>
      <vt:variant>
        <vt:lpwstr/>
      </vt:variant>
      <vt:variant>
        <vt:lpwstr>_Toc210125559</vt:lpwstr>
      </vt:variant>
      <vt:variant>
        <vt:i4>1507381</vt:i4>
      </vt:variant>
      <vt:variant>
        <vt:i4>1382</vt:i4>
      </vt:variant>
      <vt:variant>
        <vt:i4>0</vt:i4>
      </vt:variant>
      <vt:variant>
        <vt:i4>5</vt:i4>
      </vt:variant>
      <vt:variant>
        <vt:lpwstr/>
      </vt:variant>
      <vt:variant>
        <vt:lpwstr>_Toc210125558</vt:lpwstr>
      </vt:variant>
      <vt:variant>
        <vt:i4>1507381</vt:i4>
      </vt:variant>
      <vt:variant>
        <vt:i4>1376</vt:i4>
      </vt:variant>
      <vt:variant>
        <vt:i4>0</vt:i4>
      </vt:variant>
      <vt:variant>
        <vt:i4>5</vt:i4>
      </vt:variant>
      <vt:variant>
        <vt:lpwstr/>
      </vt:variant>
      <vt:variant>
        <vt:lpwstr>_Toc210125557</vt:lpwstr>
      </vt:variant>
      <vt:variant>
        <vt:i4>1507381</vt:i4>
      </vt:variant>
      <vt:variant>
        <vt:i4>1370</vt:i4>
      </vt:variant>
      <vt:variant>
        <vt:i4>0</vt:i4>
      </vt:variant>
      <vt:variant>
        <vt:i4>5</vt:i4>
      </vt:variant>
      <vt:variant>
        <vt:lpwstr/>
      </vt:variant>
      <vt:variant>
        <vt:lpwstr>_Toc210125556</vt:lpwstr>
      </vt:variant>
      <vt:variant>
        <vt:i4>1507381</vt:i4>
      </vt:variant>
      <vt:variant>
        <vt:i4>1364</vt:i4>
      </vt:variant>
      <vt:variant>
        <vt:i4>0</vt:i4>
      </vt:variant>
      <vt:variant>
        <vt:i4>5</vt:i4>
      </vt:variant>
      <vt:variant>
        <vt:lpwstr/>
      </vt:variant>
      <vt:variant>
        <vt:lpwstr>_Toc210125555</vt:lpwstr>
      </vt:variant>
      <vt:variant>
        <vt:i4>1507381</vt:i4>
      </vt:variant>
      <vt:variant>
        <vt:i4>1358</vt:i4>
      </vt:variant>
      <vt:variant>
        <vt:i4>0</vt:i4>
      </vt:variant>
      <vt:variant>
        <vt:i4>5</vt:i4>
      </vt:variant>
      <vt:variant>
        <vt:lpwstr/>
      </vt:variant>
      <vt:variant>
        <vt:lpwstr>_Toc210125554</vt:lpwstr>
      </vt:variant>
      <vt:variant>
        <vt:i4>1507381</vt:i4>
      </vt:variant>
      <vt:variant>
        <vt:i4>1352</vt:i4>
      </vt:variant>
      <vt:variant>
        <vt:i4>0</vt:i4>
      </vt:variant>
      <vt:variant>
        <vt:i4>5</vt:i4>
      </vt:variant>
      <vt:variant>
        <vt:lpwstr/>
      </vt:variant>
      <vt:variant>
        <vt:lpwstr>_Toc210125553</vt:lpwstr>
      </vt:variant>
      <vt:variant>
        <vt:i4>1507381</vt:i4>
      </vt:variant>
      <vt:variant>
        <vt:i4>1346</vt:i4>
      </vt:variant>
      <vt:variant>
        <vt:i4>0</vt:i4>
      </vt:variant>
      <vt:variant>
        <vt:i4>5</vt:i4>
      </vt:variant>
      <vt:variant>
        <vt:lpwstr/>
      </vt:variant>
      <vt:variant>
        <vt:lpwstr>_Toc210125552</vt:lpwstr>
      </vt:variant>
      <vt:variant>
        <vt:i4>1507381</vt:i4>
      </vt:variant>
      <vt:variant>
        <vt:i4>1340</vt:i4>
      </vt:variant>
      <vt:variant>
        <vt:i4>0</vt:i4>
      </vt:variant>
      <vt:variant>
        <vt:i4>5</vt:i4>
      </vt:variant>
      <vt:variant>
        <vt:lpwstr/>
      </vt:variant>
      <vt:variant>
        <vt:lpwstr>_Toc210125551</vt:lpwstr>
      </vt:variant>
      <vt:variant>
        <vt:i4>1507381</vt:i4>
      </vt:variant>
      <vt:variant>
        <vt:i4>1334</vt:i4>
      </vt:variant>
      <vt:variant>
        <vt:i4>0</vt:i4>
      </vt:variant>
      <vt:variant>
        <vt:i4>5</vt:i4>
      </vt:variant>
      <vt:variant>
        <vt:lpwstr/>
      </vt:variant>
      <vt:variant>
        <vt:lpwstr>_Toc210125550</vt:lpwstr>
      </vt:variant>
      <vt:variant>
        <vt:i4>1441845</vt:i4>
      </vt:variant>
      <vt:variant>
        <vt:i4>1328</vt:i4>
      </vt:variant>
      <vt:variant>
        <vt:i4>0</vt:i4>
      </vt:variant>
      <vt:variant>
        <vt:i4>5</vt:i4>
      </vt:variant>
      <vt:variant>
        <vt:lpwstr/>
      </vt:variant>
      <vt:variant>
        <vt:lpwstr>_Toc210125549</vt:lpwstr>
      </vt:variant>
      <vt:variant>
        <vt:i4>1441845</vt:i4>
      </vt:variant>
      <vt:variant>
        <vt:i4>1322</vt:i4>
      </vt:variant>
      <vt:variant>
        <vt:i4>0</vt:i4>
      </vt:variant>
      <vt:variant>
        <vt:i4>5</vt:i4>
      </vt:variant>
      <vt:variant>
        <vt:lpwstr/>
      </vt:variant>
      <vt:variant>
        <vt:lpwstr>_Toc210125548</vt:lpwstr>
      </vt:variant>
      <vt:variant>
        <vt:i4>1441845</vt:i4>
      </vt:variant>
      <vt:variant>
        <vt:i4>1316</vt:i4>
      </vt:variant>
      <vt:variant>
        <vt:i4>0</vt:i4>
      </vt:variant>
      <vt:variant>
        <vt:i4>5</vt:i4>
      </vt:variant>
      <vt:variant>
        <vt:lpwstr/>
      </vt:variant>
      <vt:variant>
        <vt:lpwstr>_Toc210125547</vt:lpwstr>
      </vt:variant>
      <vt:variant>
        <vt:i4>1441845</vt:i4>
      </vt:variant>
      <vt:variant>
        <vt:i4>1310</vt:i4>
      </vt:variant>
      <vt:variant>
        <vt:i4>0</vt:i4>
      </vt:variant>
      <vt:variant>
        <vt:i4>5</vt:i4>
      </vt:variant>
      <vt:variant>
        <vt:lpwstr/>
      </vt:variant>
      <vt:variant>
        <vt:lpwstr>_Toc210125546</vt:lpwstr>
      </vt:variant>
      <vt:variant>
        <vt:i4>1441845</vt:i4>
      </vt:variant>
      <vt:variant>
        <vt:i4>1304</vt:i4>
      </vt:variant>
      <vt:variant>
        <vt:i4>0</vt:i4>
      </vt:variant>
      <vt:variant>
        <vt:i4>5</vt:i4>
      </vt:variant>
      <vt:variant>
        <vt:lpwstr/>
      </vt:variant>
      <vt:variant>
        <vt:lpwstr>_Toc210125545</vt:lpwstr>
      </vt:variant>
      <vt:variant>
        <vt:i4>1441845</vt:i4>
      </vt:variant>
      <vt:variant>
        <vt:i4>1298</vt:i4>
      </vt:variant>
      <vt:variant>
        <vt:i4>0</vt:i4>
      </vt:variant>
      <vt:variant>
        <vt:i4>5</vt:i4>
      </vt:variant>
      <vt:variant>
        <vt:lpwstr/>
      </vt:variant>
      <vt:variant>
        <vt:lpwstr>_Toc210125544</vt:lpwstr>
      </vt:variant>
      <vt:variant>
        <vt:i4>1441845</vt:i4>
      </vt:variant>
      <vt:variant>
        <vt:i4>1292</vt:i4>
      </vt:variant>
      <vt:variant>
        <vt:i4>0</vt:i4>
      </vt:variant>
      <vt:variant>
        <vt:i4>5</vt:i4>
      </vt:variant>
      <vt:variant>
        <vt:lpwstr/>
      </vt:variant>
      <vt:variant>
        <vt:lpwstr>_Toc210125543</vt:lpwstr>
      </vt:variant>
      <vt:variant>
        <vt:i4>1441845</vt:i4>
      </vt:variant>
      <vt:variant>
        <vt:i4>1286</vt:i4>
      </vt:variant>
      <vt:variant>
        <vt:i4>0</vt:i4>
      </vt:variant>
      <vt:variant>
        <vt:i4>5</vt:i4>
      </vt:variant>
      <vt:variant>
        <vt:lpwstr/>
      </vt:variant>
      <vt:variant>
        <vt:lpwstr>_Toc210125542</vt:lpwstr>
      </vt:variant>
      <vt:variant>
        <vt:i4>1441845</vt:i4>
      </vt:variant>
      <vt:variant>
        <vt:i4>1280</vt:i4>
      </vt:variant>
      <vt:variant>
        <vt:i4>0</vt:i4>
      </vt:variant>
      <vt:variant>
        <vt:i4>5</vt:i4>
      </vt:variant>
      <vt:variant>
        <vt:lpwstr/>
      </vt:variant>
      <vt:variant>
        <vt:lpwstr>_Toc210125541</vt:lpwstr>
      </vt:variant>
      <vt:variant>
        <vt:i4>1441845</vt:i4>
      </vt:variant>
      <vt:variant>
        <vt:i4>1274</vt:i4>
      </vt:variant>
      <vt:variant>
        <vt:i4>0</vt:i4>
      </vt:variant>
      <vt:variant>
        <vt:i4>5</vt:i4>
      </vt:variant>
      <vt:variant>
        <vt:lpwstr/>
      </vt:variant>
      <vt:variant>
        <vt:lpwstr>_Toc210125540</vt:lpwstr>
      </vt:variant>
      <vt:variant>
        <vt:i4>1114165</vt:i4>
      </vt:variant>
      <vt:variant>
        <vt:i4>1268</vt:i4>
      </vt:variant>
      <vt:variant>
        <vt:i4>0</vt:i4>
      </vt:variant>
      <vt:variant>
        <vt:i4>5</vt:i4>
      </vt:variant>
      <vt:variant>
        <vt:lpwstr/>
      </vt:variant>
      <vt:variant>
        <vt:lpwstr>_Toc210125539</vt:lpwstr>
      </vt:variant>
      <vt:variant>
        <vt:i4>1114165</vt:i4>
      </vt:variant>
      <vt:variant>
        <vt:i4>1262</vt:i4>
      </vt:variant>
      <vt:variant>
        <vt:i4>0</vt:i4>
      </vt:variant>
      <vt:variant>
        <vt:i4>5</vt:i4>
      </vt:variant>
      <vt:variant>
        <vt:lpwstr/>
      </vt:variant>
      <vt:variant>
        <vt:lpwstr>_Toc210125538</vt:lpwstr>
      </vt:variant>
      <vt:variant>
        <vt:i4>1114165</vt:i4>
      </vt:variant>
      <vt:variant>
        <vt:i4>1256</vt:i4>
      </vt:variant>
      <vt:variant>
        <vt:i4>0</vt:i4>
      </vt:variant>
      <vt:variant>
        <vt:i4>5</vt:i4>
      </vt:variant>
      <vt:variant>
        <vt:lpwstr/>
      </vt:variant>
      <vt:variant>
        <vt:lpwstr>_Toc210125537</vt:lpwstr>
      </vt:variant>
      <vt:variant>
        <vt:i4>1114165</vt:i4>
      </vt:variant>
      <vt:variant>
        <vt:i4>1250</vt:i4>
      </vt:variant>
      <vt:variant>
        <vt:i4>0</vt:i4>
      </vt:variant>
      <vt:variant>
        <vt:i4>5</vt:i4>
      </vt:variant>
      <vt:variant>
        <vt:lpwstr/>
      </vt:variant>
      <vt:variant>
        <vt:lpwstr>_Toc210125536</vt:lpwstr>
      </vt:variant>
      <vt:variant>
        <vt:i4>1114165</vt:i4>
      </vt:variant>
      <vt:variant>
        <vt:i4>1244</vt:i4>
      </vt:variant>
      <vt:variant>
        <vt:i4>0</vt:i4>
      </vt:variant>
      <vt:variant>
        <vt:i4>5</vt:i4>
      </vt:variant>
      <vt:variant>
        <vt:lpwstr/>
      </vt:variant>
      <vt:variant>
        <vt:lpwstr>_Toc210125535</vt:lpwstr>
      </vt:variant>
      <vt:variant>
        <vt:i4>1114165</vt:i4>
      </vt:variant>
      <vt:variant>
        <vt:i4>1238</vt:i4>
      </vt:variant>
      <vt:variant>
        <vt:i4>0</vt:i4>
      </vt:variant>
      <vt:variant>
        <vt:i4>5</vt:i4>
      </vt:variant>
      <vt:variant>
        <vt:lpwstr/>
      </vt:variant>
      <vt:variant>
        <vt:lpwstr>_Toc210125534</vt:lpwstr>
      </vt:variant>
      <vt:variant>
        <vt:i4>1114165</vt:i4>
      </vt:variant>
      <vt:variant>
        <vt:i4>1232</vt:i4>
      </vt:variant>
      <vt:variant>
        <vt:i4>0</vt:i4>
      </vt:variant>
      <vt:variant>
        <vt:i4>5</vt:i4>
      </vt:variant>
      <vt:variant>
        <vt:lpwstr/>
      </vt:variant>
      <vt:variant>
        <vt:lpwstr>_Toc210125533</vt:lpwstr>
      </vt:variant>
      <vt:variant>
        <vt:i4>1114165</vt:i4>
      </vt:variant>
      <vt:variant>
        <vt:i4>1226</vt:i4>
      </vt:variant>
      <vt:variant>
        <vt:i4>0</vt:i4>
      </vt:variant>
      <vt:variant>
        <vt:i4>5</vt:i4>
      </vt:variant>
      <vt:variant>
        <vt:lpwstr/>
      </vt:variant>
      <vt:variant>
        <vt:lpwstr>_Toc210125532</vt:lpwstr>
      </vt:variant>
      <vt:variant>
        <vt:i4>1114165</vt:i4>
      </vt:variant>
      <vt:variant>
        <vt:i4>1220</vt:i4>
      </vt:variant>
      <vt:variant>
        <vt:i4>0</vt:i4>
      </vt:variant>
      <vt:variant>
        <vt:i4>5</vt:i4>
      </vt:variant>
      <vt:variant>
        <vt:lpwstr/>
      </vt:variant>
      <vt:variant>
        <vt:lpwstr>_Toc210125531</vt:lpwstr>
      </vt:variant>
      <vt:variant>
        <vt:i4>1114165</vt:i4>
      </vt:variant>
      <vt:variant>
        <vt:i4>1214</vt:i4>
      </vt:variant>
      <vt:variant>
        <vt:i4>0</vt:i4>
      </vt:variant>
      <vt:variant>
        <vt:i4>5</vt:i4>
      </vt:variant>
      <vt:variant>
        <vt:lpwstr/>
      </vt:variant>
      <vt:variant>
        <vt:lpwstr>_Toc210125530</vt:lpwstr>
      </vt:variant>
      <vt:variant>
        <vt:i4>1048629</vt:i4>
      </vt:variant>
      <vt:variant>
        <vt:i4>1208</vt:i4>
      </vt:variant>
      <vt:variant>
        <vt:i4>0</vt:i4>
      </vt:variant>
      <vt:variant>
        <vt:i4>5</vt:i4>
      </vt:variant>
      <vt:variant>
        <vt:lpwstr/>
      </vt:variant>
      <vt:variant>
        <vt:lpwstr>_Toc210125529</vt:lpwstr>
      </vt:variant>
      <vt:variant>
        <vt:i4>1048629</vt:i4>
      </vt:variant>
      <vt:variant>
        <vt:i4>1202</vt:i4>
      </vt:variant>
      <vt:variant>
        <vt:i4>0</vt:i4>
      </vt:variant>
      <vt:variant>
        <vt:i4>5</vt:i4>
      </vt:variant>
      <vt:variant>
        <vt:lpwstr/>
      </vt:variant>
      <vt:variant>
        <vt:lpwstr>_Toc210125528</vt:lpwstr>
      </vt:variant>
      <vt:variant>
        <vt:i4>1048629</vt:i4>
      </vt:variant>
      <vt:variant>
        <vt:i4>1196</vt:i4>
      </vt:variant>
      <vt:variant>
        <vt:i4>0</vt:i4>
      </vt:variant>
      <vt:variant>
        <vt:i4>5</vt:i4>
      </vt:variant>
      <vt:variant>
        <vt:lpwstr/>
      </vt:variant>
      <vt:variant>
        <vt:lpwstr>_Toc210125527</vt:lpwstr>
      </vt:variant>
      <vt:variant>
        <vt:i4>1048629</vt:i4>
      </vt:variant>
      <vt:variant>
        <vt:i4>1190</vt:i4>
      </vt:variant>
      <vt:variant>
        <vt:i4>0</vt:i4>
      </vt:variant>
      <vt:variant>
        <vt:i4>5</vt:i4>
      </vt:variant>
      <vt:variant>
        <vt:lpwstr/>
      </vt:variant>
      <vt:variant>
        <vt:lpwstr>_Toc210125526</vt:lpwstr>
      </vt:variant>
      <vt:variant>
        <vt:i4>1048629</vt:i4>
      </vt:variant>
      <vt:variant>
        <vt:i4>1184</vt:i4>
      </vt:variant>
      <vt:variant>
        <vt:i4>0</vt:i4>
      </vt:variant>
      <vt:variant>
        <vt:i4>5</vt:i4>
      </vt:variant>
      <vt:variant>
        <vt:lpwstr/>
      </vt:variant>
      <vt:variant>
        <vt:lpwstr>_Toc210125525</vt:lpwstr>
      </vt:variant>
      <vt:variant>
        <vt:i4>1048629</vt:i4>
      </vt:variant>
      <vt:variant>
        <vt:i4>1178</vt:i4>
      </vt:variant>
      <vt:variant>
        <vt:i4>0</vt:i4>
      </vt:variant>
      <vt:variant>
        <vt:i4>5</vt:i4>
      </vt:variant>
      <vt:variant>
        <vt:lpwstr/>
      </vt:variant>
      <vt:variant>
        <vt:lpwstr>_Toc210125524</vt:lpwstr>
      </vt:variant>
      <vt:variant>
        <vt:i4>1048629</vt:i4>
      </vt:variant>
      <vt:variant>
        <vt:i4>1172</vt:i4>
      </vt:variant>
      <vt:variant>
        <vt:i4>0</vt:i4>
      </vt:variant>
      <vt:variant>
        <vt:i4>5</vt:i4>
      </vt:variant>
      <vt:variant>
        <vt:lpwstr/>
      </vt:variant>
      <vt:variant>
        <vt:lpwstr>_Toc210125523</vt:lpwstr>
      </vt:variant>
      <vt:variant>
        <vt:i4>1048629</vt:i4>
      </vt:variant>
      <vt:variant>
        <vt:i4>1166</vt:i4>
      </vt:variant>
      <vt:variant>
        <vt:i4>0</vt:i4>
      </vt:variant>
      <vt:variant>
        <vt:i4>5</vt:i4>
      </vt:variant>
      <vt:variant>
        <vt:lpwstr/>
      </vt:variant>
      <vt:variant>
        <vt:lpwstr>_Toc210125522</vt:lpwstr>
      </vt:variant>
      <vt:variant>
        <vt:i4>1048629</vt:i4>
      </vt:variant>
      <vt:variant>
        <vt:i4>1160</vt:i4>
      </vt:variant>
      <vt:variant>
        <vt:i4>0</vt:i4>
      </vt:variant>
      <vt:variant>
        <vt:i4>5</vt:i4>
      </vt:variant>
      <vt:variant>
        <vt:lpwstr/>
      </vt:variant>
      <vt:variant>
        <vt:lpwstr>_Toc210125521</vt:lpwstr>
      </vt:variant>
      <vt:variant>
        <vt:i4>1048629</vt:i4>
      </vt:variant>
      <vt:variant>
        <vt:i4>1154</vt:i4>
      </vt:variant>
      <vt:variant>
        <vt:i4>0</vt:i4>
      </vt:variant>
      <vt:variant>
        <vt:i4>5</vt:i4>
      </vt:variant>
      <vt:variant>
        <vt:lpwstr/>
      </vt:variant>
      <vt:variant>
        <vt:lpwstr>_Toc210125520</vt:lpwstr>
      </vt:variant>
      <vt:variant>
        <vt:i4>1245237</vt:i4>
      </vt:variant>
      <vt:variant>
        <vt:i4>1148</vt:i4>
      </vt:variant>
      <vt:variant>
        <vt:i4>0</vt:i4>
      </vt:variant>
      <vt:variant>
        <vt:i4>5</vt:i4>
      </vt:variant>
      <vt:variant>
        <vt:lpwstr/>
      </vt:variant>
      <vt:variant>
        <vt:lpwstr>_Toc210125519</vt:lpwstr>
      </vt:variant>
      <vt:variant>
        <vt:i4>1245237</vt:i4>
      </vt:variant>
      <vt:variant>
        <vt:i4>1142</vt:i4>
      </vt:variant>
      <vt:variant>
        <vt:i4>0</vt:i4>
      </vt:variant>
      <vt:variant>
        <vt:i4>5</vt:i4>
      </vt:variant>
      <vt:variant>
        <vt:lpwstr/>
      </vt:variant>
      <vt:variant>
        <vt:lpwstr>_Toc210125518</vt:lpwstr>
      </vt:variant>
      <vt:variant>
        <vt:i4>1245237</vt:i4>
      </vt:variant>
      <vt:variant>
        <vt:i4>1136</vt:i4>
      </vt:variant>
      <vt:variant>
        <vt:i4>0</vt:i4>
      </vt:variant>
      <vt:variant>
        <vt:i4>5</vt:i4>
      </vt:variant>
      <vt:variant>
        <vt:lpwstr/>
      </vt:variant>
      <vt:variant>
        <vt:lpwstr>_Toc210125517</vt:lpwstr>
      </vt:variant>
      <vt:variant>
        <vt:i4>1245237</vt:i4>
      </vt:variant>
      <vt:variant>
        <vt:i4>1130</vt:i4>
      </vt:variant>
      <vt:variant>
        <vt:i4>0</vt:i4>
      </vt:variant>
      <vt:variant>
        <vt:i4>5</vt:i4>
      </vt:variant>
      <vt:variant>
        <vt:lpwstr/>
      </vt:variant>
      <vt:variant>
        <vt:lpwstr>_Toc210125516</vt:lpwstr>
      </vt:variant>
      <vt:variant>
        <vt:i4>1245237</vt:i4>
      </vt:variant>
      <vt:variant>
        <vt:i4>1124</vt:i4>
      </vt:variant>
      <vt:variant>
        <vt:i4>0</vt:i4>
      </vt:variant>
      <vt:variant>
        <vt:i4>5</vt:i4>
      </vt:variant>
      <vt:variant>
        <vt:lpwstr/>
      </vt:variant>
      <vt:variant>
        <vt:lpwstr>_Toc210125515</vt:lpwstr>
      </vt:variant>
      <vt:variant>
        <vt:i4>1245237</vt:i4>
      </vt:variant>
      <vt:variant>
        <vt:i4>1118</vt:i4>
      </vt:variant>
      <vt:variant>
        <vt:i4>0</vt:i4>
      </vt:variant>
      <vt:variant>
        <vt:i4>5</vt:i4>
      </vt:variant>
      <vt:variant>
        <vt:lpwstr/>
      </vt:variant>
      <vt:variant>
        <vt:lpwstr>_Toc210125514</vt:lpwstr>
      </vt:variant>
      <vt:variant>
        <vt:i4>1245237</vt:i4>
      </vt:variant>
      <vt:variant>
        <vt:i4>1112</vt:i4>
      </vt:variant>
      <vt:variant>
        <vt:i4>0</vt:i4>
      </vt:variant>
      <vt:variant>
        <vt:i4>5</vt:i4>
      </vt:variant>
      <vt:variant>
        <vt:lpwstr/>
      </vt:variant>
      <vt:variant>
        <vt:lpwstr>_Toc210125513</vt:lpwstr>
      </vt:variant>
      <vt:variant>
        <vt:i4>1245237</vt:i4>
      </vt:variant>
      <vt:variant>
        <vt:i4>1106</vt:i4>
      </vt:variant>
      <vt:variant>
        <vt:i4>0</vt:i4>
      </vt:variant>
      <vt:variant>
        <vt:i4>5</vt:i4>
      </vt:variant>
      <vt:variant>
        <vt:lpwstr/>
      </vt:variant>
      <vt:variant>
        <vt:lpwstr>_Toc210125512</vt:lpwstr>
      </vt:variant>
      <vt:variant>
        <vt:i4>1245237</vt:i4>
      </vt:variant>
      <vt:variant>
        <vt:i4>1100</vt:i4>
      </vt:variant>
      <vt:variant>
        <vt:i4>0</vt:i4>
      </vt:variant>
      <vt:variant>
        <vt:i4>5</vt:i4>
      </vt:variant>
      <vt:variant>
        <vt:lpwstr/>
      </vt:variant>
      <vt:variant>
        <vt:lpwstr>_Toc210125511</vt:lpwstr>
      </vt:variant>
      <vt:variant>
        <vt:i4>1245237</vt:i4>
      </vt:variant>
      <vt:variant>
        <vt:i4>1094</vt:i4>
      </vt:variant>
      <vt:variant>
        <vt:i4>0</vt:i4>
      </vt:variant>
      <vt:variant>
        <vt:i4>5</vt:i4>
      </vt:variant>
      <vt:variant>
        <vt:lpwstr/>
      </vt:variant>
      <vt:variant>
        <vt:lpwstr>_Toc210125510</vt:lpwstr>
      </vt:variant>
      <vt:variant>
        <vt:i4>1179701</vt:i4>
      </vt:variant>
      <vt:variant>
        <vt:i4>1088</vt:i4>
      </vt:variant>
      <vt:variant>
        <vt:i4>0</vt:i4>
      </vt:variant>
      <vt:variant>
        <vt:i4>5</vt:i4>
      </vt:variant>
      <vt:variant>
        <vt:lpwstr/>
      </vt:variant>
      <vt:variant>
        <vt:lpwstr>_Toc210125509</vt:lpwstr>
      </vt:variant>
      <vt:variant>
        <vt:i4>1179701</vt:i4>
      </vt:variant>
      <vt:variant>
        <vt:i4>1082</vt:i4>
      </vt:variant>
      <vt:variant>
        <vt:i4>0</vt:i4>
      </vt:variant>
      <vt:variant>
        <vt:i4>5</vt:i4>
      </vt:variant>
      <vt:variant>
        <vt:lpwstr/>
      </vt:variant>
      <vt:variant>
        <vt:lpwstr>_Toc210125508</vt:lpwstr>
      </vt:variant>
      <vt:variant>
        <vt:i4>1179701</vt:i4>
      </vt:variant>
      <vt:variant>
        <vt:i4>1076</vt:i4>
      </vt:variant>
      <vt:variant>
        <vt:i4>0</vt:i4>
      </vt:variant>
      <vt:variant>
        <vt:i4>5</vt:i4>
      </vt:variant>
      <vt:variant>
        <vt:lpwstr/>
      </vt:variant>
      <vt:variant>
        <vt:lpwstr>_Toc210125507</vt:lpwstr>
      </vt:variant>
      <vt:variant>
        <vt:i4>1179701</vt:i4>
      </vt:variant>
      <vt:variant>
        <vt:i4>1070</vt:i4>
      </vt:variant>
      <vt:variant>
        <vt:i4>0</vt:i4>
      </vt:variant>
      <vt:variant>
        <vt:i4>5</vt:i4>
      </vt:variant>
      <vt:variant>
        <vt:lpwstr/>
      </vt:variant>
      <vt:variant>
        <vt:lpwstr>_Toc210125506</vt:lpwstr>
      </vt:variant>
      <vt:variant>
        <vt:i4>1179701</vt:i4>
      </vt:variant>
      <vt:variant>
        <vt:i4>1064</vt:i4>
      </vt:variant>
      <vt:variant>
        <vt:i4>0</vt:i4>
      </vt:variant>
      <vt:variant>
        <vt:i4>5</vt:i4>
      </vt:variant>
      <vt:variant>
        <vt:lpwstr/>
      </vt:variant>
      <vt:variant>
        <vt:lpwstr>_Toc210125505</vt:lpwstr>
      </vt:variant>
      <vt:variant>
        <vt:i4>1179701</vt:i4>
      </vt:variant>
      <vt:variant>
        <vt:i4>1058</vt:i4>
      </vt:variant>
      <vt:variant>
        <vt:i4>0</vt:i4>
      </vt:variant>
      <vt:variant>
        <vt:i4>5</vt:i4>
      </vt:variant>
      <vt:variant>
        <vt:lpwstr/>
      </vt:variant>
      <vt:variant>
        <vt:lpwstr>_Toc210125504</vt:lpwstr>
      </vt:variant>
      <vt:variant>
        <vt:i4>1179701</vt:i4>
      </vt:variant>
      <vt:variant>
        <vt:i4>1052</vt:i4>
      </vt:variant>
      <vt:variant>
        <vt:i4>0</vt:i4>
      </vt:variant>
      <vt:variant>
        <vt:i4>5</vt:i4>
      </vt:variant>
      <vt:variant>
        <vt:lpwstr/>
      </vt:variant>
      <vt:variant>
        <vt:lpwstr>_Toc210125503</vt:lpwstr>
      </vt:variant>
      <vt:variant>
        <vt:i4>1179701</vt:i4>
      </vt:variant>
      <vt:variant>
        <vt:i4>1046</vt:i4>
      </vt:variant>
      <vt:variant>
        <vt:i4>0</vt:i4>
      </vt:variant>
      <vt:variant>
        <vt:i4>5</vt:i4>
      </vt:variant>
      <vt:variant>
        <vt:lpwstr/>
      </vt:variant>
      <vt:variant>
        <vt:lpwstr>_Toc210125502</vt:lpwstr>
      </vt:variant>
      <vt:variant>
        <vt:i4>1179701</vt:i4>
      </vt:variant>
      <vt:variant>
        <vt:i4>1040</vt:i4>
      </vt:variant>
      <vt:variant>
        <vt:i4>0</vt:i4>
      </vt:variant>
      <vt:variant>
        <vt:i4>5</vt:i4>
      </vt:variant>
      <vt:variant>
        <vt:lpwstr/>
      </vt:variant>
      <vt:variant>
        <vt:lpwstr>_Toc210125501</vt:lpwstr>
      </vt:variant>
      <vt:variant>
        <vt:i4>1179701</vt:i4>
      </vt:variant>
      <vt:variant>
        <vt:i4>1034</vt:i4>
      </vt:variant>
      <vt:variant>
        <vt:i4>0</vt:i4>
      </vt:variant>
      <vt:variant>
        <vt:i4>5</vt:i4>
      </vt:variant>
      <vt:variant>
        <vt:lpwstr/>
      </vt:variant>
      <vt:variant>
        <vt:lpwstr>_Toc210125500</vt:lpwstr>
      </vt:variant>
      <vt:variant>
        <vt:i4>1769524</vt:i4>
      </vt:variant>
      <vt:variant>
        <vt:i4>1028</vt:i4>
      </vt:variant>
      <vt:variant>
        <vt:i4>0</vt:i4>
      </vt:variant>
      <vt:variant>
        <vt:i4>5</vt:i4>
      </vt:variant>
      <vt:variant>
        <vt:lpwstr/>
      </vt:variant>
      <vt:variant>
        <vt:lpwstr>_Toc210125499</vt:lpwstr>
      </vt:variant>
      <vt:variant>
        <vt:i4>1769524</vt:i4>
      </vt:variant>
      <vt:variant>
        <vt:i4>1022</vt:i4>
      </vt:variant>
      <vt:variant>
        <vt:i4>0</vt:i4>
      </vt:variant>
      <vt:variant>
        <vt:i4>5</vt:i4>
      </vt:variant>
      <vt:variant>
        <vt:lpwstr/>
      </vt:variant>
      <vt:variant>
        <vt:lpwstr>_Toc210125498</vt:lpwstr>
      </vt:variant>
      <vt:variant>
        <vt:i4>1769524</vt:i4>
      </vt:variant>
      <vt:variant>
        <vt:i4>1016</vt:i4>
      </vt:variant>
      <vt:variant>
        <vt:i4>0</vt:i4>
      </vt:variant>
      <vt:variant>
        <vt:i4>5</vt:i4>
      </vt:variant>
      <vt:variant>
        <vt:lpwstr/>
      </vt:variant>
      <vt:variant>
        <vt:lpwstr>_Toc210125497</vt:lpwstr>
      </vt:variant>
      <vt:variant>
        <vt:i4>1769524</vt:i4>
      </vt:variant>
      <vt:variant>
        <vt:i4>1010</vt:i4>
      </vt:variant>
      <vt:variant>
        <vt:i4>0</vt:i4>
      </vt:variant>
      <vt:variant>
        <vt:i4>5</vt:i4>
      </vt:variant>
      <vt:variant>
        <vt:lpwstr/>
      </vt:variant>
      <vt:variant>
        <vt:lpwstr>_Toc210125496</vt:lpwstr>
      </vt:variant>
      <vt:variant>
        <vt:i4>1769524</vt:i4>
      </vt:variant>
      <vt:variant>
        <vt:i4>1004</vt:i4>
      </vt:variant>
      <vt:variant>
        <vt:i4>0</vt:i4>
      </vt:variant>
      <vt:variant>
        <vt:i4>5</vt:i4>
      </vt:variant>
      <vt:variant>
        <vt:lpwstr/>
      </vt:variant>
      <vt:variant>
        <vt:lpwstr>_Toc210125495</vt:lpwstr>
      </vt:variant>
      <vt:variant>
        <vt:i4>1769524</vt:i4>
      </vt:variant>
      <vt:variant>
        <vt:i4>998</vt:i4>
      </vt:variant>
      <vt:variant>
        <vt:i4>0</vt:i4>
      </vt:variant>
      <vt:variant>
        <vt:i4>5</vt:i4>
      </vt:variant>
      <vt:variant>
        <vt:lpwstr/>
      </vt:variant>
      <vt:variant>
        <vt:lpwstr>_Toc210125494</vt:lpwstr>
      </vt:variant>
      <vt:variant>
        <vt:i4>1769524</vt:i4>
      </vt:variant>
      <vt:variant>
        <vt:i4>992</vt:i4>
      </vt:variant>
      <vt:variant>
        <vt:i4>0</vt:i4>
      </vt:variant>
      <vt:variant>
        <vt:i4>5</vt:i4>
      </vt:variant>
      <vt:variant>
        <vt:lpwstr/>
      </vt:variant>
      <vt:variant>
        <vt:lpwstr>_Toc210125493</vt:lpwstr>
      </vt:variant>
      <vt:variant>
        <vt:i4>1769524</vt:i4>
      </vt:variant>
      <vt:variant>
        <vt:i4>986</vt:i4>
      </vt:variant>
      <vt:variant>
        <vt:i4>0</vt:i4>
      </vt:variant>
      <vt:variant>
        <vt:i4>5</vt:i4>
      </vt:variant>
      <vt:variant>
        <vt:lpwstr/>
      </vt:variant>
      <vt:variant>
        <vt:lpwstr>_Toc210125492</vt:lpwstr>
      </vt:variant>
      <vt:variant>
        <vt:i4>1769524</vt:i4>
      </vt:variant>
      <vt:variant>
        <vt:i4>980</vt:i4>
      </vt:variant>
      <vt:variant>
        <vt:i4>0</vt:i4>
      </vt:variant>
      <vt:variant>
        <vt:i4>5</vt:i4>
      </vt:variant>
      <vt:variant>
        <vt:lpwstr/>
      </vt:variant>
      <vt:variant>
        <vt:lpwstr>_Toc210125491</vt:lpwstr>
      </vt:variant>
      <vt:variant>
        <vt:i4>1769524</vt:i4>
      </vt:variant>
      <vt:variant>
        <vt:i4>974</vt:i4>
      </vt:variant>
      <vt:variant>
        <vt:i4>0</vt:i4>
      </vt:variant>
      <vt:variant>
        <vt:i4>5</vt:i4>
      </vt:variant>
      <vt:variant>
        <vt:lpwstr/>
      </vt:variant>
      <vt:variant>
        <vt:lpwstr>_Toc210125490</vt:lpwstr>
      </vt:variant>
      <vt:variant>
        <vt:i4>1703988</vt:i4>
      </vt:variant>
      <vt:variant>
        <vt:i4>968</vt:i4>
      </vt:variant>
      <vt:variant>
        <vt:i4>0</vt:i4>
      </vt:variant>
      <vt:variant>
        <vt:i4>5</vt:i4>
      </vt:variant>
      <vt:variant>
        <vt:lpwstr/>
      </vt:variant>
      <vt:variant>
        <vt:lpwstr>_Toc210125489</vt:lpwstr>
      </vt:variant>
      <vt:variant>
        <vt:i4>1703988</vt:i4>
      </vt:variant>
      <vt:variant>
        <vt:i4>962</vt:i4>
      </vt:variant>
      <vt:variant>
        <vt:i4>0</vt:i4>
      </vt:variant>
      <vt:variant>
        <vt:i4>5</vt:i4>
      </vt:variant>
      <vt:variant>
        <vt:lpwstr/>
      </vt:variant>
      <vt:variant>
        <vt:lpwstr>_Toc210125488</vt:lpwstr>
      </vt:variant>
      <vt:variant>
        <vt:i4>1703988</vt:i4>
      </vt:variant>
      <vt:variant>
        <vt:i4>956</vt:i4>
      </vt:variant>
      <vt:variant>
        <vt:i4>0</vt:i4>
      </vt:variant>
      <vt:variant>
        <vt:i4>5</vt:i4>
      </vt:variant>
      <vt:variant>
        <vt:lpwstr/>
      </vt:variant>
      <vt:variant>
        <vt:lpwstr>_Toc210125487</vt:lpwstr>
      </vt:variant>
      <vt:variant>
        <vt:i4>1703988</vt:i4>
      </vt:variant>
      <vt:variant>
        <vt:i4>950</vt:i4>
      </vt:variant>
      <vt:variant>
        <vt:i4>0</vt:i4>
      </vt:variant>
      <vt:variant>
        <vt:i4>5</vt:i4>
      </vt:variant>
      <vt:variant>
        <vt:lpwstr/>
      </vt:variant>
      <vt:variant>
        <vt:lpwstr>_Toc210125486</vt:lpwstr>
      </vt:variant>
      <vt:variant>
        <vt:i4>1703988</vt:i4>
      </vt:variant>
      <vt:variant>
        <vt:i4>944</vt:i4>
      </vt:variant>
      <vt:variant>
        <vt:i4>0</vt:i4>
      </vt:variant>
      <vt:variant>
        <vt:i4>5</vt:i4>
      </vt:variant>
      <vt:variant>
        <vt:lpwstr/>
      </vt:variant>
      <vt:variant>
        <vt:lpwstr>_Toc210125485</vt:lpwstr>
      </vt:variant>
      <vt:variant>
        <vt:i4>1703988</vt:i4>
      </vt:variant>
      <vt:variant>
        <vt:i4>938</vt:i4>
      </vt:variant>
      <vt:variant>
        <vt:i4>0</vt:i4>
      </vt:variant>
      <vt:variant>
        <vt:i4>5</vt:i4>
      </vt:variant>
      <vt:variant>
        <vt:lpwstr/>
      </vt:variant>
      <vt:variant>
        <vt:lpwstr>_Toc210125484</vt:lpwstr>
      </vt:variant>
      <vt:variant>
        <vt:i4>1703988</vt:i4>
      </vt:variant>
      <vt:variant>
        <vt:i4>932</vt:i4>
      </vt:variant>
      <vt:variant>
        <vt:i4>0</vt:i4>
      </vt:variant>
      <vt:variant>
        <vt:i4>5</vt:i4>
      </vt:variant>
      <vt:variant>
        <vt:lpwstr/>
      </vt:variant>
      <vt:variant>
        <vt:lpwstr>_Toc210125483</vt:lpwstr>
      </vt:variant>
      <vt:variant>
        <vt:i4>1703988</vt:i4>
      </vt:variant>
      <vt:variant>
        <vt:i4>926</vt:i4>
      </vt:variant>
      <vt:variant>
        <vt:i4>0</vt:i4>
      </vt:variant>
      <vt:variant>
        <vt:i4>5</vt:i4>
      </vt:variant>
      <vt:variant>
        <vt:lpwstr/>
      </vt:variant>
      <vt:variant>
        <vt:lpwstr>_Toc210125482</vt:lpwstr>
      </vt:variant>
      <vt:variant>
        <vt:i4>1703988</vt:i4>
      </vt:variant>
      <vt:variant>
        <vt:i4>920</vt:i4>
      </vt:variant>
      <vt:variant>
        <vt:i4>0</vt:i4>
      </vt:variant>
      <vt:variant>
        <vt:i4>5</vt:i4>
      </vt:variant>
      <vt:variant>
        <vt:lpwstr/>
      </vt:variant>
      <vt:variant>
        <vt:lpwstr>_Toc210125481</vt:lpwstr>
      </vt:variant>
      <vt:variant>
        <vt:i4>1703988</vt:i4>
      </vt:variant>
      <vt:variant>
        <vt:i4>914</vt:i4>
      </vt:variant>
      <vt:variant>
        <vt:i4>0</vt:i4>
      </vt:variant>
      <vt:variant>
        <vt:i4>5</vt:i4>
      </vt:variant>
      <vt:variant>
        <vt:lpwstr/>
      </vt:variant>
      <vt:variant>
        <vt:lpwstr>_Toc210125480</vt:lpwstr>
      </vt:variant>
      <vt:variant>
        <vt:i4>1376308</vt:i4>
      </vt:variant>
      <vt:variant>
        <vt:i4>908</vt:i4>
      </vt:variant>
      <vt:variant>
        <vt:i4>0</vt:i4>
      </vt:variant>
      <vt:variant>
        <vt:i4>5</vt:i4>
      </vt:variant>
      <vt:variant>
        <vt:lpwstr/>
      </vt:variant>
      <vt:variant>
        <vt:lpwstr>_Toc210125479</vt:lpwstr>
      </vt:variant>
      <vt:variant>
        <vt:i4>1376308</vt:i4>
      </vt:variant>
      <vt:variant>
        <vt:i4>902</vt:i4>
      </vt:variant>
      <vt:variant>
        <vt:i4>0</vt:i4>
      </vt:variant>
      <vt:variant>
        <vt:i4>5</vt:i4>
      </vt:variant>
      <vt:variant>
        <vt:lpwstr/>
      </vt:variant>
      <vt:variant>
        <vt:lpwstr>_Toc210125478</vt:lpwstr>
      </vt:variant>
      <vt:variant>
        <vt:i4>1376308</vt:i4>
      </vt:variant>
      <vt:variant>
        <vt:i4>896</vt:i4>
      </vt:variant>
      <vt:variant>
        <vt:i4>0</vt:i4>
      </vt:variant>
      <vt:variant>
        <vt:i4>5</vt:i4>
      </vt:variant>
      <vt:variant>
        <vt:lpwstr/>
      </vt:variant>
      <vt:variant>
        <vt:lpwstr>_Toc210125477</vt:lpwstr>
      </vt:variant>
      <vt:variant>
        <vt:i4>1376308</vt:i4>
      </vt:variant>
      <vt:variant>
        <vt:i4>890</vt:i4>
      </vt:variant>
      <vt:variant>
        <vt:i4>0</vt:i4>
      </vt:variant>
      <vt:variant>
        <vt:i4>5</vt:i4>
      </vt:variant>
      <vt:variant>
        <vt:lpwstr/>
      </vt:variant>
      <vt:variant>
        <vt:lpwstr>_Toc210125476</vt:lpwstr>
      </vt:variant>
      <vt:variant>
        <vt:i4>1376308</vt:i4>
      </vt:variant>
      <vt:variant>
        <vt:i4>884</vt:i4>
      </vt:variant>
      <vt:variant>
        <vt:i4>0</vt:i4>
      </vt:variant>
      <vt:variant>
        <vt:i4>5</vt:i4>
      </vt:variant>
      <vt:variant>
        <vt:lpwstr/>
      </vt:variant>
      <vt:variant>
        <vt:lpwstr>_Toc210125475</vt:lpwstr>
      </vt:variant>
      <vt:variant>
        <vt:i4>1376308</vt:i4>
      </vt:variant>
      <vt:variant>
        <vt:i4>878</vt:i4>
      </vt:variant>
      <vt:variant>
        <vt:i4>0</vt:i4>
      </vt:variant>
      <vt:variant>
        <vt:i4>5</vt:i4>
      </vt:variant>
      <vt:variant>
        <vt:lpwstr/>
      </vt:variant>
      <vt:variant>
        <vt:lpwstr>_Toc210125474</vt:lpwstr>
      </vt:variant>
      <vt:variant>
        <vt:i4>1376308</vt:i4>
      </vt:variant>
      <vt:variant>
        <vt:i4>872</vt:i4>
      </vt:variant>
      <vt:variant>
        <vt:i4>0</vt:i4>
      </vt:variant>
      <vt:variant>
        <vt:i4>5</vt:i4>
      </vt:variant>
      <vt:variant>
        <vt:lpwstr/>
      </vt:variant>
      <vt:variant>
        <vt:lpwstr>_Toc210125473</vt:lpwstr>
      </vt:variant>
      <vt:variant>
        <vt:i4>1376308</vt:i4>
      </vt:variant>
      <vt:variant>
        <vt:i4>866</vt:i4>
      </vt:variant>
      <vt:variant>
        <vt:i4>0</vt:i4>
      </vt:variant>
      <vt:variant>
        <vt:i4>5</vt:i4>
      </vt:variant>
      <vt:variant>
        <vt:lpwstr/>
      </vt:variant>
      <vt:variant>
        <vt:lpwstr>_Toc210125472</vt:lpwstr>
      </vt:variant>
      <vt:variant>
        <vt:i4>1376308</vt:i4>
      </vt:variant>
      <vt:variant>
        <vt:i4>860</vt:i4>
      </vt:variant>
      <vt:variant>
        <vt:i4>0</vt:i4>
      </vt:variant>
      <vt:variant>
        <vt:i4>5</vt:i4>
      </vt:variant>
      <vt:variant>
        <vt:lpwstr/>
      </vt:variant>
      <vt:variant>
        <vt:lpwstr>_Toc210125471</vt:lpwstr>
      </vt:variant>
      <vt:variant>
        <vt:i4>1376308</vt:i4>
      </vt:variant>
      <vt:variant>
        <vt:i4>854</vt:i4>
      </vt:variant>
      <vt:variant>
        <vt:i4>0</vt:i4>
      </vt:variant>
      <vt:variant>
        <vt:i4>5</vt:i4>
      </vt:variant>
      <vt:variant>
        <vt:lpwstr/>
      </vt:variant>
      <vt:variant>
        <vt:lpwstr>_Toc210125470</vt:lpwstr>
      </vt:variant>
      <vt:variant>
        <vt:i4>1310772</vt:i4>
      </vt:variant>
      <vt:variant>
        <vt:i4>848</vt:i4>
      </vt:variant>
      <vt:variant>
        <vt:i4>0</vt:i4>
      </vt:variant>
      <vt:variant>
        <vt:i4>5</vt:i4>
      </vt:variant>
      <vt:variant>
        <vt:lpwstr/>
      </vt:variant>
      <vt:variant>
        <vt:lpwstr>_Toc210125469</vt:lpwstr>
      </vt:variant>
      <vt:variant>
        <vt:i4>1310772</vt:i4>
      </vt:variant>
      <vt:variant>
        <vt:i4>842</vt:i4>
      </vt:variant>
      <vt:variant>
        <vt:i4>0</vt:i4>
      </vt:variant>
      <vt:variant>
        <vt:i4>5</vt:i4>
      </vt:variant>
      <vt:variant>
        <vt:lpwstr/>
      </vt:variant>
      <vt:variant>
        <vt:lpwstr>_Toc210125468</vt:lpwstr>
      </vt:variant>
      <vt:variant>
        <vt:i4>1310772</vt:i4>
      </vt:variant>
      <vt:variant>
        <vt:i4>836</vt:i4>
      </vt:variant>
      <vt:variant>
        <vt:i4>0</vt:i4>
      </vt:variant>
      <vt:variant>
        <vt:i4>5</vt:i4>
      </vt:variant>
      <vt:variant>
        <vt:lpwstr/>
      </vt:variant>
      <vt:variant>
        <vt:lpwstr>_Toc210125467</vt:lpwstr>
      </vt:variant>
      <vt:variant>
        <vt:i4>1310772</vt:i4>
      </vt:variant>
      <vt:variant>
        <vt:i4>830</vt:i4>
      </vt:variant>
      <vt:variant>
        <vt:i4>0</vt:i4>
      </vt:variant>
      <vt:variant>
        <vt:i4>5</vt:i4>
      </vt:variant>
      <vt:variant>
        <vt:lpwstr/>
      </vt:variant>
      <vt:variant>
        <vt:lpwstr>_Toc210125466</vt:lpwstr>
      </vt:variant>
      <vt:variant>
        <vt:i4>1310772</vt:i4>
      </vt:variant>
      <vt:variant>
        <vt:i4>824</vt:i4>
      </vt:variant>
      <vt:variant>
        <vt:i4>0</vt:i4>
      </vt:variant>
      <vt:variant>
        <vt:i4>5</vt:i4>
      </vt:variant>
      <vt:variant>
        <vt:lpwstr/>
      </vt:variant>
      <vt:variant>
        <vt:lpwstr>_Toc210125465</vt:lpwstr>
      </vt:variant>
      <vt:variant>
        <vt:i4>1310772</vt:i4>
      </vt:variant>
      <vt:variant>
        <vt:i4>818</vt:i4>
      </vt:variant>
      <vt:variant>
        <vt:i4>0</vt:i4>
      </vt:variant>
      <vt:variant>
        <vt:i4>5</vt:i4>
      </vt:variant>
      <vt:variant>
        <vt:lpwstr/>
      </vt:variant>
      <vt:variant>
        <vt:lpwstr>_Toc210125464</vt:lpwstr>
      </vt:variant>
      <vt:variant>
        <vt:i4>1310772</vt:i4>
      </vt:variant>
      <vt:variant>
        <vt:i4>812</vt:i4>
      </vt:variant>
      <vt:variant>
        <vt:i4>0</vt:i4>
      </vt:variant>
      <vt:variant>
        <vt:i4>5</vt:i4>
      </vt:variant>
      <vt:variant>
        <vt:lpwstr/>
      </vt:variant>
      <vt:variant>
        <vt:lpwstr>_Toc210125463</vt:lpwstr>
      </vt:variant>
      <vt:variant>
        <vt:i4>1310772</vt:i4>
      </vt:variant>
      <vt:variant>
        <vt:i4>806</vt:i4>
      </vt:variant>
      <vt:variant>
        <vt:i4>0</vt:i4>
      </vt:variant>
      <vt:variant>
        <vt:i4>5</vt:i4>
      </vt:variant>
      <vt:variant>
        <vt:lpwstr/>
      </vt:variant>
      <vt:variant>
        <vt:lpwstr>_Toc210125462</vt:lpwstr>
      </vt:variant>
      <vt:variant>
        <vt:i4>1310772</vt:i4>
      </vt:variant>
      <vt:variant>
        <vt:i4>800</vt:i4>
      </vt:variant>
      <vt:variant>
        <vt:i4>0</vt:i4>
      </vt:variant>
      <vt:variant>
        <vt:i4>5</vt:i4>
      </vt:variant>
      <vt:variant>
        <vt:lpwstr/>
      </vt:variant>
      <vt:variant>
        <vt:lpwstr>_Toc210125461</vt:lpwstr>
      </vt:variant>
      <vt:variant>
        <vt:i4>1966135</vt:i4>
      </vt:variant>
      <vt:variant>
        <vt:i4>791</vt:i4>
      </vt:variant>
      <vt:variant>
        <vt:i4>0</vt:i4>
      </vt:variant>
      <vt:variant>
        <vt:i4>5</vt:i4>
      </vt:variant>
      <vt:variant>
        <vt:lpwstr/>
      </vt:variant>
      <vt:variant>
        <vt:lpwstr>_Toc210049119</vt:lpwstr>
      </vt:variant>
      <vt:variant>
        <vt:i4>1966135</vt:i4>
      </vt:variant>
      <vt:variant>
        <vt:i4>785</vt:i4>
      </vt:variant>
      <vt:variant>
        <vt:i4>0</vt:i4>
      </vt:variant>
      <vt:variant>
        <vt:i4>5</vt:i4>
      </vt:variant>
      <vt:variant>
        <vt:lpwstr/>
      </vt:variant>
      <vt:variant>
        <vt:lpwstr>_Toc210049118</vt:lpwstr>
      </vt:variant>
      <vt:variant>
        <vt:i4>1966135</vt:i4>
      </vt:variant>
      <vt:variant>
        <vt:i4>779</vt:i4>
      </vt:variant>
      <vt:variant>
        <vt:i4>0</vt:i4>
      </vt:variant>
      <vt:variant>
        <vt:i4>5</vt:i4>
      </vt:variant>
      <vt:variant>
        <vt:lpwstr/>
      </vt:variant>
      <vt:variant>
        <vt:lpwstr>_Toc210049117</vt:lpwstr>
      </vt:variant>
      <vt:variant>
        <vt:i4>1966135</vt:i4>
      </vt:variant>
      <vt:variant>
        <vt:i4>773</vt:i4>
      </vt:variant>
      <vt:variant>
        <vt:i4>0</vt:i4>
      </vt:variant>
      <vt:variant>
        <vt:i4>5</vt:i4>
      </vt:variant>
      <vt:variant>
        <vt:lpwstr/>
      </vt:variant>
      <vt:variant>
        <vt:lpwstr>_Toc210049116</vt:lpwstr>
      </vt:variant>
      <vt:variant>
        <vt:i4>1966135</vt:i4>
      </vt:variant>
      <vt:variant>
        <vt:i4>767</vt:i4>
      </vt:variant>
      <vt:variant>
        <vt:i4>0</vt:i4>
      </vt:variant>
      <vt:variant>
        <vt:i4>5</vt:i4>
      </vt:variant>
      <vt:variant>
        <vt:lpwstr/>
      </vt:variant>
      <vt:variant>
        <vt:lpwstr>_Toc210049115</vt:lpwstr>
      </vt:variant>
      <vt:variant>
        <vt:i4>1966135</vt:i4>
      </vt:variant>
      <vt:variant>
        <vt:i4>761</vt:i4>
      </vt:variant>
      <vt:variant>
        <vt:i4>0</vt:i4>
      </vt:variant>
      <vt:variant>
        <vt:i4>5</vt:i4>
      </vt:variant>
      <vt:variant>
        <vt:lpwstr/>
      </vt:variant>
      <vt:variant>
        <vt:lpwstr>_Toc210049114</vt:lpwstr>
      </vt:variant>
      <vt:variant>
        <vt:i4>1966135</vt:i4>
      </vt:variant>
      <vt:variant>
        <vt:i4>755</vt:i4>
      </vt:variant>
      <vt:variant>
        <vt:i4>0</vt:i4>
      </vt:variant>
      <vt:variant>
        <vt:i4>5</vt:i4>
      </vt:variant>
      <vt:variant>
        <vt:lpwstr/>
      </vt:variant>
      <vt:variant>
        <vt:lpwstr>_Toc210049113</vt:lpwstr>
      </vt:variant>
      <vt:variant>
        <vt:i4>1966135</vt:i4>
      </vt:variant>
      <vt:variant>
        <vt:i4>749</vt:i4>
      </vt:variant>
      <vt:variant>
        <vt:i4>0</vt:i4>
      </vt:variant>
      <vt:variant>
        <vt:i4>5</vt:i4>
      </vt:variant>
      <vt:variant>
        <vt:lpwstr/>
      </vt:variant>
      <vt:variant>
        <vt:lpwstr>_Toc210049112</vt:lpwstr>
      </vt:variant>
      <vt:variant>
        <vt:i4>1966135</vt:i4>
      </vt:variant>
      <vt:variant>
        <vt:i4>743</vt:i4>
      </vt:variant>
      <vt:variant>
        <vt:i4>0</vt:i4>
      </vt:variant>
      <vt:variant>
        <vt:i4>5</vt:i4>
      </vt:variant>
      <vt:variant>
        <vt:lpwstr/>
      </vt:variant>
      <vt:variant>
        <vt:lpwstr>_Toc210049111</vt:lpwstr>
      </vt:variant>
      <vt:variant>
        <vt:i4>1966135</vt:i4>
      </vt:variant>
      <vt:variant>
        <vt:i4>737</vt:i4>
      </vt:variant>
      <vt:variant>
        <vt:i4>0</vt:i4>
      </vt:variant>
      <vt:variant>
        <vt:i4>5</vt:i4>
      </vt:variant>
      <vt:variant>
        <vt:lpwstr/>
      </vt:variant>
      <vt:variant>
        <vt:lpwstr>_Toc210049110</vt:lpwstr>
      </vt:variant>
      <vt:variant>
        <vt:i4>2031671</vt:i4>
      </vt:variant>
      <vt:variant>
        <vt:i4>731</vt:i4>
      </vt:variant>
      <vt:variant>
        <vt:i4>0</vt:i4>
      </vt:variant>
      <vt:variant>
        <vt:i4>5</vt:i4>
      </vt:variant>
      <vt:variant>
        <vt:lpwstr/>
      </vt:variant>
      <vt:variant>
        <vt:lpwstr>_Toc210049109</vt:lpwstr>
      </vt:variant>
      <vt:variant>
        <vt:i4>2031671</vt:i4>
      </vt:variant>
      <vt:variant>
        <vt:i4>725</vt:i4>
      </vt:variant>
      <vt:variant>
        <vt:i4>0</vt:i4>
      </vt:variant>
      <vt:variant>
        <vt:i4>5</vt:i4>
      </vt:variant>
      <vt:variant>
        <vt:lpwstr/>
      </vt:variant>
      <vt:variant>
        <vt:lpwstr>_Toc210049108</vt:lpwstr>
      </vt:variant>
      <vt:variant>
        <vt:i4>2031671</vt:i4>
      </vt:variant>
      <vt:variant>
        <vt:i4>719</vt:i4>
      </vt:variant>
      <vt:variant>
        <vt:i4>0</vt:i4>
      </vt:variant>
      <vt:variant>
        <vt:i4>5</vt:i4>
      </vt:variant>
      <vt:variant>
        <vt:lpwstr/>
      </vt:variant>
      <vt:variant>
        <vt:lpwstr>_Toc210049107</vt:lpwstr>
      </vt:variant>
      <vt:variant>
        <vt:i4>2031671</vt:i4>
      </vt:variant>
      <vt:variant>
        <vt:i4>713</vt:i4>
      </vt:variant>
      <vt:variant>
        <vt:i4>0</vt:i4>
      </vt:variant>
      <vt:variant>
        <vt:i4>5</vt:i4>
      </vt:variant>
      <vt:variant>
        <vt:lpwstr/>
      </vt:variant>
      <vt:variant>
        <vt:lpwstr>_Toc210049106</vt:lpwstr>
      </vt:variant>
      <vt:variant>
        <vt:i4>2031671</vt:i4>
      </vt:variant>
      <vt:variant>
        <vt:i4>707</vt:i4>
      </vt:variant>
      <vt:variant>
        <vt:i4>0</vt:i4>
      </vt:variant>
      <vt:variant>
        <vt:i4>5</vt:i4>
      </vt:variant>
      <vt:variant>
        <vt:lpwstr/>
      </vt:variant>
      <vt:variant>
        <vt:lpwstr>_Toc210049105</vt:lpwstr>
      </vt:variant>
      <vt:variant>
        <vt:i4>2031671</vt:i4>
      </vt:variant>
      <vt:variant>
        <vt:i4>701</vt:i4>
      </vt:variant>
      <vt:variant>
        <vt:i4>0</vt:i4>
      </vt:variant>
      <vt:variant>
        <vt:i4>5</vt:i4>
      </vt:variant>
      <vt:variant>
        <vt:lpwstr/>
      </vt:variant>
      <vt:variant>
        <vt:lpwstr>_Toc210049104</vt:lpwstr>
      </vt:variant>
      <vt:variant>
        <vt:i4>2031671</vt:i4>
      </vt:variant>
      <vt:variant>
        <vt:i4>695</vt:i4>
      </vt:variant>
      <vt:variant>
        <vt:i4>0</vt:i4>
      </vt:variant>
      <vt:variant>
        <vt:i4>5</vt:i4>
      </vt:variant>
      <vt:variant>
        <vt:lpwstr/>
      </vt:variant>
      <vt:variant>
        <vt:lpwstr>_Toc210049103</vt:lpwstr>
      </vt:variant>
      <vt:variant>
        <vt:i4>2031671</vt:i4>
      </vt:variant>
      <vt:variant>
        <vt:i4>689</vt:i4>
      </vt:variant>
      <vt:variant>
        <vt:i4>0</vt:i4>
      </vt:variant>
      <vt:variant>
        <vt:i4>5</vt:i4>
      </vt:variant>
      <vt:variant>
        <vt:lpwstr/>
      </vt:variant>
      <vt:variant>
        <vt:lpwstr>_Toc210049102</vt:lpwstr>
      </vt:variant>
      <vt:variant>
        <vt:i4>2031671</vt:i4>
      </vt:variant>
      <vt:variant>
        <vt:i4>683</vt:i4>
      </vt:variant>
      <vt:variant>
        <vt:i4>0</vt:i4>
      </vt:variant>
      <vt:variant>
        <vt:i4>5</vt:i4>
      </vt:variant>
      <vt:variant>
        <vt:lpwstr/>
      </vt:variant>
      <vt:variant>
        <vt:lpwstr>_Toc210049101</vt:lpwstr>
      </vt:variant>
      <vt:variant>
        <vt:i4>2031671</vt:i4>
      </vt:variant>
      <vt:variant>
        <vt:i4>677</vt:i4>
      </vt:variant>
      <vt:variant>
        <vt:i4>0</vt:i4>
      </vt:variant>
      <vt:variant>
        <vt:i4>5</vt:i4>
      </vt:variant>
      <vt:variant>
        <vt:lpwstr/>
      </vt:variant>
      <vt:variant>
        <vt:lpwstr>_Toc210049100</vt:lpwstr>
      </vt:variant>
      <vt:variant>
        <vt:i4>1441846</vt:i4>
      </vt:variant>
      <vt:variant>
        <vt:i4>671</vt:i4>
      </vt:variant>
      <vt:variant>
        <vt:i4>0</vt:i4>
      </vt:variant>
      <vt:variant>
        <vt:i4>5</vt:i4>
      </vt:variant>
      <vt:variant>
        <vt:lpwstr/>
      </vt:variant>
      <vt:variant>
        <vt:lpwstr>_Toc210049099</vt:lpwstr>
      </vt:variant>
      <vt:variant>
        <vt:i4>1441846</vt:i4>
      </vt:variant>
      <vt:variant>
        <vt:i4>665</vt:i4>
      </vt:variant>
      <vt:variant>
        <vt:i4>0</vt:i4>
      </vt:variant>
      <vt:variant>
        <vt:i4>5</vt:i4>
      </vt:variant>
      <vt:variant>
        <vt:lpwstr/>
      </vt:variant>
      <vt:variant>
        <vt:lpwstr>_Toc210049098</vt:lpwstr>
      </vt:variant>
      <vt:variant>
        <vt:i4>1441846</vt:i4>
      </vt:variant>
      <vt:variant>
        <vt:i4>659</vt:i4>
      </vt:variant>
      <vt:variant>
        <vt:i4>0</vt:i4>
      </vt:variant>
      <vt:variant>
        <vt:i4>5</vt:i4>
      </vt:variant>
      <vt:variant>
        <vt:lpwstr/>
      </vt:variant>
      <vt:variant>
        <vt:lpwstr>_Toc210049097</vt:lpwstr>
      </vt:variant>
      <vt:variant>
        <vt:i4>1441846</vt:i4>
      </vt:variant>
      <vt:variant>
        <vt:i4>653</vt:i4>
      </vt:variant>
      <vt:variant>
        <vt:i4>0</vt:i4>
      </vt:variant>
      <vt:variant>
        <vt:i4>5</vt:i4>
      </vt:variant>
      <vt:variant>
        <vt:lpwstr/>
      </vt:variant>
      <vt:variant>
        <vt:lpwstr>_Toc210049096</vt:lpwstr>
      </vt:variant>
      <vt:variant>
        <vt:i4>1441846</vt:i4>
      </vt:variant>
      <vt:variant>
        <vt:i4>647</vt:i4>
      </vt:variant>
      <vt:variant>
        <vt:i4>0</vt:i4>
      </vt:variant>
      <vt:variant>
        <vt:i4>5</vt:i4>
      </vt:variant>
      <vt:variant>
        <vt:lpwstr/>
      </vt:variant>
      <vt:variant>
        <vt:lpwstr>_Toc210049095</vt:lpwstr>
      </vt:variant>
      <vt:variant>
        <vt:i4>1441846</vt:i4>
      </vt:variant>
      <vt:variant>
        <vt:i4>641</vt:i4>
      </vt:variant>
      <vt:variant>
        <vt:i4>0</vt:i4>
      </vt:variant>
      <vt:variant>
        <vt:i4>5</vt:i4>
      </vt:variant>
      <vt:variant>
        <vt:lpwstr/>
      </vt:variant>
      <vt:variant>
        <vt:lpwstr>_Toc210049094</vt:lpwstr>
      </vt:variant>
      <vt:variant>
        <vt:i4>1441846</vt:i4>
      </vt:variant>
      <vt:variant>
        <vt:i4>635</vt:i4>
      </vt:variant>
      <vt:variant>
        <vt:i4>0</vt:i4>
      </vt:variant>
      <vt:variant>
        <vt:i4>5</vt:i4>
      </vt:variant>
      <vt:variant>
        <vt:lpwstr/>
      </vt:variant>
      <vt:variant>
        <vt:lpwstr>_Toc210049093</vt:lpwstr>
      </vt:variant>
      <vt:variant>
        <vt:i4>1441846</vt:i4>
      </vt:variant>
      <vt:variant>
        <vt:i4>629</vt:i4>
      </vt:variant>
      <vt:variant>
        <vt:i4>0</vt:i4>
      </vt:variant>
      <vt:variant>
        <vt:i4>5</vt:i4>
      </vt:variant>
      <vt:variant>
        <vt:lpwstr/>
      </vt:variant>
      <vt:variant>
        <vt:lpwstr>_Toc210049092</vt:lpwstr>
      </vt:variant>
      <vt:variant>
        <vt:i4>1441846</vt:i4>
      </vt:variant>
      <vt:variant>
        <vt:i4>623</vt:i4>
      </vt:variant>
      <vt:variant>
        <vt:i4>0</vt:i4>
      </vt:variant>
      <vt:variant>
        <vt:i4>5</vt:i4>
      </vt:variant>
      <vt:variant>
        <vt:lpwstr/>
      </vt:variant>
      <vt:variant>
        <vt:lpwstr>_Toc210049091</vt:lpwstr>
      </vt:variant>
      <vt:variant>
        <vt:i4>1441846</vt:i4>
      </vt:variant>
      <vt:variant>
        <vt:i4>617</vt:i4>
      </vt:variant>
      <vt:variant>
        <vt:i4>0</vt:i4>
      </vt:variant>
      <vt:variant>
        <vt:i4>5</vt:i4>
      </vt:variant>
      <vt:variant>
        <vt:lpwstr/>
      </vt:variant>
      <vt:variant>
        <vt:lpwstr>_Toc210049090</vt:lpwstr>
      </vt:variant>
      <vt:variant>
        <vt:i4>1507382</vt:i4>
      </vt:variant>
      <vt:variant>
        <vt:i4>611</vt:i4>
      </vt:variant>
      <vt:variant>
        <vt:i4>0</vt:i4>
      </vt:variant>
      <vt:variant>
        <vt:i4>5</vt:i4>
      </vt:variant>
      <vt:variant>
        <vt:lpwstr/>
      </vt:variant>
      <vt:variant>
        <vt:lpwstr>_Toc210049089</vt:lpwstr>
      </vt:variant>
      <vt:variant>
        <vt:i4>1507382</vt:i4>
      </vt:variant>
      <vt:variant>
        <vt:i4>605</vt:i4>
      </vt:variant>
      <vt:variant>
        <vt:i4>0</vt:i4>
      </vt:variant>
      <vt:variant>
        <vt:i4>5</vt:i4>
      </vt:variant>
      <vt:variant>
        <vt:lpwstr/>
      </vt:variant>
      <vt:variant>
        <vt:lpwstr>_Toc210049088</vt:lpwstr>
      </vt:variant>
      <vt:variant>
        <vt:i4>1507382</vt:i4>
      </vt:variant>
      <vt:variant>
        <vt:i4>599</vt:i4>
      </vt:variant>
      <vt:variant>
        <vt:i4>0</vt:i4>
      </vt:variant>
      <vt:variant>
        <vt:i4>5</vt:i4>
      </vt:variant>
      <vt:variant>
        <vt:lpwstr/>
      </vt:variant>
      <vt:variant>
        <vt:lpwstr>_Toc210049087</vt:lpwstr>
      </vt:variant>
      <vt:variant>
        <vt:i4>1507382</vt:i4>
      </vt:variant>
      <vt:variant>
        <vt:i4>593</vt:i4>
      </vt:variant>
      <vt:variant>
        <vt:i4>0</vt:i4>
      </vt:variant>
      <vt:variant>
        <vt:i4>5</vt:i4>
      </vt:variant>
      <vt:variant>
        <vt:lpwstr/>
      </vt:variant>
      <vt:variant>
        <vt:lpwstr>_Toc210049086</vt:lpwstr>
      </vt:variant>
      <vt:variant>
        <vt:i4>1507382</vt:i4>
      </vt:variant>
      <vt:variant>
        <vt:i4>587</vt:i4>
      </vt:variant>
      <vt:variant>
        <vt:i4>0</vt:i4>
      </vt:variant>
      <vt:variant>
        <vt:i4>5</vt:i4>
      </vt:variant>
      <vt:variant>
        <vt:lpwstr/>
      </vt:variant>
      <vt:variant>
        <vt:lpwstr>_Toc210049085</vt:lpwstr>
      </vt:variant>
      <vt:variant>
        <vt:i4>1507382</vt:i4>
      </vt:variant>
      <vt:variant>
        <vt:i4>581</vt:i4>
      </vt:variant>
      <vt:variant>
        <vt:i4>0</vt:i4>
      </vt:variant>
      <vt:variant>
        <vt:i4>5</vt:i4>
      </vt:variant>
      <vt:variant>
        <vt:lpwstr/>
      </vt:variant>
      <vt:variant>
        <vt:lpwstr>_Toc210049084</vt:lpwstr>
      </vt:variant>
      <vt:variant>
        <vt:i4>1507382</vt:i4>
      </vt:variant>
      <vt:variant>
        <vt:i4>575</vt:i4>
      </vt:variant>
      <vt:variant>
        <vt:i4>0</vt:i4>
      </vt:variant>
      <vt:variant>
        <vt:i4>5</vt:i4>
      </vt:variant>
      <vt:variant>
        <vt:lpwstr/>
      </vt:variant>
      <vt:variant>
        <vt:lpwstr>_Toc210049083</vt:lpwstr>
      </vt:variant>
      <vt:variant>
        <vt:i4>1507382</vt:i4>
      </vt:variant>
      <vt:variant>
        <vt:i4>569</vt:i4>
      </vt:variant>
      <vt:variant>
        <vt:i4>0</vt:i4>
      </vt:variant>
      <vt:variant>
        <vt:i4>5</vt:i4>
      </vt:variant>
      <vt:variant>
        <vt:lpwstr/>
      </vt:variant>
      <vt:variant>
        <vt:lpwstr>_Toc210049082</vt:lpwstr>
      </vt:variant>
      <vt:variant>
        <vt:i4>1507382</vt:i4>
      </vt:variant>
      <vt:variant>
        <vt:i4>563</vt:i4>
      </vt:variant>
      <vt:variant>
        <vt:i4>0</vt:i4>
      </vt:variant>
      <vt:variant>
        <vt:i4>5</vt:i4>
      </vt:variant>
      <vt:variant>
        <vt:lpwstr/>
      </vt:variant>
      <vt:variant>
        <vt:lpwstr>_Toc210049081</vt:lpwstr>
      </vt:variant>
      <vt:variant>
        <vt:i4>1507382</vt:i4>
      </vt:variant>
      <vt:variant>
        <vt:i4>557</vt:i4>
      </vt:variant>
      <vt:variant>
        <vt:i4>0</vt:i4>
      </vt:variant>
      <vt:variant>
        <vt:i4>5</vt:i4>
      </vt:variant>
      <vt:variant>
        <vt:lpwstr/>
      </vt:variant>
      <vt:variant>
        <vt:lpwstr>_Toc210049080</vt:lpwstr>
      </vt:variant>
      <vt:variant>
        <vt:i4>1572918</vt:i4>
      </vt:variant>
      <vt:variant>
        <vt:i4>551</vt:i4>
      </vt:variant>
      <vt:variant>
        <vt:i4>0</vt:i4>
      </vt:variant>
      <vt:variant>
        <vt:i4>5</vt:i4>
      </vt:variant>
      <vt:variant>
        <vt:lpwstr/>
      </vt:variant>
      <vt:variant>
        <vt:lpwstr>_Toc210049079</vt:lpwstr>
      </vt:variant>
      <vt:variant>
        <vt:i4>1572918</vt:i4>
      </vt:variant>
      <vt:variant>
        <vt:i4>545</vt:i4>
      </vt:variant>
      <vt:variant>
        <vt:i4>0</vt:i4>
      </vt:variant>
      <vt:variant>
        <vt:i4>5</vt:i4>
      </vt:variant>
      <vt:variant>
        <vt:lpwstr/>
      </vt:variant>
      <vt:variant>
        <vt:lpwstr>_Toc210049078</vt:lpwstr>
      </vt:variant>
      <vt:variant>
        <vt:i4>1572918</vt:i4>
      </vt:variant>
      <vt:variant>
        <vt:i4>539</vt:i4>
      </vt:variant>
      <vt:variant>
        <vt:i4>0</vt:i4>
      </vt:variant>
      <vt:variant>
        <vt:i4>5</vt:i4>
      </vt:variant>
      <vt:variant>
        <vt:lpwstr/>
      </vt:variant>
      <vt:variant>
        <vt:lpwstr>_Toc210049077</vt:lpwstr>
      </vt:variant>
      <vt:variant>
        <vt:i4>1572918</vt:i4>
      </vt:variant>
      <vt:variant>
        <vt:i4>533</vt:i4>
      </vt:variant>
      <vt:variant>
        <vt:i4>0</vt:i4>
      </vt:variant>
      <vt:variant>
        <vt:i4>5</vt:i4>
      </vt:variant>
      <vt:variant>
        <vt:lpwstr/>
      </vt:variant>
      <vt:variant>
        <vt:lpwstr>_Toc210049076</vt:lpwstr>
      </vt:variant>
      <vt:variant>
        <vt:i4>1572918</vt:i4>
      </vt:variant>
      <vt:variant>
        <vt:i4>527</vt:i4>
      </vt:variant>
      <vt:variant>
        <vt:i4>0</vt:i4>
      </vt:variant>
      <vt:variant>
        <vt:i4>5</vt:i4>
      </vt:variant>
      <vt:variant>
        <vt:lpwstr/>
      </vt:variant>
      <vt:variant>
        <vt:lpwstr>_Toc210049075</vt:lpwstr>
      </vt:variant>
      <vt:variant>
        <vt:i4>1572918</vt:i4>
      </vt:variant>
      <vt:variant>
        <vt:i4>521</vt:i4>
      </vt:variant>
      <vt:variant>
        <vt:i4>0</vt:i4>
      </vt:variant>
      <vt:variant>
        <vt:i4>5</vt:i4>
      </vt:variant>
      <vt:variant>
        <vt:lpwstr/>
      </vt:variant>
      <vt:variant>
        <vt:lpwstr>_Toc210049074</vt:lpwstr>
      </vt:variant>
      <vt:variant>
        <vt:i4>1572918</vt:i4>
      </vt:variant>
      <vt:variant>
        <vt:i4>515</vt:i4>
      </vt:variant>
      <vt:variant>
        <vt:i4>0</vt:i4>
      </vt:variant>
      <vt:variant>
        <vt:i4>5</vt:i4>
      </vt:variant>
      <vt:variant>
        <vt:lpwstr/>
      </vt:variant>
      <vt:variant>
        <vt:lpwstr>_Toc210049073</vt:lpwstr>
      </vt:variant>
      <vt:variant>
        <vt:i4>1572918</vt:i4>
      </vt:variant>
      <vt:variant>
        <vt:i4>509</vt:i4>
      </vt:variant>
      <vt:variant>
        <vt:i4>0</vt:i4>
      </vt:variant>
      <vt:variant>
        <vt:i4>5</vt:i4>
      </vt:variant>
      <vt:variant>
        <vt:lpwstr/>
      </vt:variant>
      <vt:variant>
        <vt:lpwstr>_Toc210049072</vt:lpwstr>
      </vt:variant>
      <vt:variant>
        <vt:i4>1572918</vt:i4>
      </vt:variant>
      <vt:variant>
        <vt:i4>503</vt:i4>
      </vt:variant>
      <vt:variant>
        <vt:i4>0</vt:i4>
      </vt:variant>
      <vt:variant>
        <vt:i4>5</vt:i4>
      </vt:variant>
      <vt:variant>
        <vt:lpwstr/>
      </vt:variant>
      <vt:variant>
        <vt:lpwstr>_Toc210049071</vt:lpwstr>
      </vt:variant>
      <vt:variant>
        <vt:i4>1572918</vt:i4>
      </vt:variant>
      <vt:variant>
        <vt:i4>497</vt:i4>
      </vt:variant>
      <vt:variant>
        <vt:i4>0</vt:i4>
      </vt:variant>
      <vt:variant>
        <vt:i4>5</vt:i4>
      </vt:variant>
      <vt:variant>
        <vt:lpwstr/>
      </vt:variant>
      <vt:variant>
        <vt:lpwstr>_Toc210049070</vt:lpwstr>
      </vt:variant>
      <vt:variant>
        <vt:i4>1638454</vt:i4>
      </vt:variant>
      <vt:variant>
        <vt:i4>491</vt:i4>
      </vt:variant>
      <vt:variant>
        <vt:i4>0</vt:i4>
      </vt:variant>
      <vt:variant>
        <vt:i4>5</vt:i4>
      </vt:variant>
      <vt:variant>
        <vt:lpwstr/>
      </vt:variant>
      <vt:variant>
        <vt:lpwstr>_Toc210049069</vt:lpwstr>
      </vt:variant>
      <vt:variant>
        <vt:i4>1638454</vt:i4>
      </vt:variant>
      <vt:variant>
        <vt:i4>485</vt:i4>
      </vt:variant>
      <vt:variant>
        <vt:i4>0</vt:i4>
      </vt:variant>
      <vt:variant>
        <vt:i4>5</vt:i4>
      </vt:variant>
      <vt:variant>
        <vt:lpwstr/>
      </vt:variant>
      <vt:variant>
        <vt:lpwstr>_Toc210049068</vt:lpwstr>
      </vt:variant>
      <vt:variant>
        <vt:i4>1638454</vt:i4>
      </vt:variant>
      <vt:variant>
        <vt:i4>479</vt:i4>
      </vt:variant>
      <vt:variant>
        <vt:i4>0</vt:i4>
      </vt:variant>
      <vt:variant>
        <vt:i4>5</vt:i4>
      </vt:variant>
      <vt:variant>
        <vt:lpwstr/>
      </vt:variant>
      <vt:variant>
        <vt:lpwstr>_Toc210049067</vt:lpwstr>
      </vt:variant>
      <vt:variant>
        <vt:i4>1638454</vt:i4>
      </vt:variant>
      <vt:variant>
        <vt:i4>473</vt:i4>
      </vt:variant>
      <vt:variant>
        <vt:i4>0</vt:i4>
      </vt:variant>
      <vt:variant>
        <vt:i4>5</vt:i4>
      </vt:variant>
      <vt:variant>
        <vt:lpwstr/>
      </vt:variant>
      <vt:variant>
        <vt:lpwstr>_Toc210049066</vt:lpwstr>
      </vt:variant>
      <vt:variant>
        <vt:i4>1638454</vt:i4>
      </vt:variant>
      <vt:variant>
        <vt:i4>467</vt:i4>
      </vt:variant>
      <vt:variant>
        <vt:i4>0</vt:i4>
      </vt:variant>
      <vt:variant>
        <vt:i4>5</vt:i4>
      </vt:variant>
      <vt:variant>
        <vt:lpwstr/>
      </vt:variant>
      <vt:variant>
        <vt:lpwstr>_Toc210049065</vt:lpwstr>
      </vt:variant>
      <vt:variant>
        <vt:i4>1638454</vt:i4>
      </vt:variant>
      <vt:variant>
        <vt:i4>461</vt:i4>
      </vt:variant>
      <vt:variant>
        <vt:i4>0</vt:i4>
      </vt:variant>
      <vt:variant>
        <vt:i4>5</vt:i4>
      </vt:variant>
      <vt:variant>
        <vt:lpwstr/>
      </vt:variant>
      <vt:variant>
        <vt:lpwstr>_Toc210049064</vt:lpwstr>
      </vt:variant>
      <vt:variant>
        <vt:i4>1638454</vt:i4>
      </vt:variant>
      <vt:variant>
        <vt:i4>455</vt:i4>
      </vt:variant>
      <vt:variant>
        <vt:i4>0</vt:i4>
      </vt:variant>
      <vt:variant>
        <vt:i4>5</vt:i4>
      </vt:variant>
      <vt:variant>
        <vt:lpwstr/>
      </vt:variant>
      <vt:variant>
        <vt:lpwstr>_Toc210049063</vt:lpwstr>
      </vt:variant>
      <vt:variant>
        <vt:i4>1638454</vt:i4>
      </vt:variant>
      <vt:variant>
        <vt:i4>449</vt:i4>
      </vt:variant>
      <vt:variant>
        <vt:i4>0</vt:i4>
      </vt:variant>
      <vt:variant>
        <vt:i4>5</vt:i4>
      </vt:variant>
      <vt:variant>
        <vt:lpwstr/>
      </vt:variant>
      <vt:variant>
        <vt:lpwstr>_Toc210049062</vt:lpwstr>
      </vt:variant>
      <vt:variant>
        <vt:i4>1638454</vt:i4>
      </vt:variant>
      <vt:variant>
        <vt:i4>443</vt:i4>
      </vt:variant>
      <vt:variant>
        <vt:i4>0</vt:i4>
      </vt:variant>
      <vt:variant>
        <vt:i4>5</vt:i4>
      </vt:variant>
      <vt:variant>
        <vt:lpwstr/>
      </vt:variant>
      <vt:variant>
        <vt:lpwstr>_Toc210049061</vt:lpwstr>
      </vt:variant>
      <vt:variant>
        <vt:i4>1638454</vt:i4>
      </vt:variant>
      <vt:variant>
        <vt:i4>437</vt:i4>
      </vt:variant>
      <vt:variant>
        <vt:i4>0</vt:i4>
      </vt:variant>
      <vt:variant>
        <vt:i4>5</vt:i4>
      </vt:variant>
      <vt:variant>
        <vt:lpwstr/>
      </vt:variant>
      <vt:variant>
        <vt:lpwstr>_Toc210049060</vt:lpwstr>
      </vt:variant>
      <vt:variant>
        <vt:i4>1703990</vt:i4>
      </vt:variant>
      <vt:variant>
        <vt:i4>431</vt:i4>
      </vt:variant>
      <vt:variant>
        <vt:i4>0</vt:i4>
      </vt:variant>
      <vt:variant>
        <vt:i4>5</vt:i4>
      </vt:variant>
      <vt:variant>
        <vt:lpwstr/>
      </vt:variant>
      <vt:variant>
        <vt:lpwstr>_Toc210049059</vt:lpwstr>
      </vt:variant>
      <vt:variant>
        <vt:i4>1703990</vt:i4>
      </vt:variant>
      <vt:variant>
        <vt:i4>425</vt:i4>
      </vt:variant>
      <vt:variant>
        <vt:i4>0</vt:i4>
      </vt:variant>
      <vt:variant>
        <vt:i4>5</vt:i4>
      </vt:variant>
      <vt:variant>
        <vt:lpwstr/>
      </vt:variant>
      <vt:variant>
        <vt:lpwstr>_Toc210049058</vt:lpwstr>
      </vt:variant>
      <vt:variant>
        <vt:i4>1703990</vt:i4>
      </vt:variant>
      <vt:variant>
        <vt:i4>419</vt:i4>
      </vt:variant>
      <vt:variant>
        <vt:i4>0</vt:i4>
      </vt:variant>
      <vt:variant>
        <vt:i4>5</vt:i4>
      </vt:variant>
      <vt:variant>
        <vt:lpwstr/>
      </vt:variant>
      <vt:variant>
        <vt:lpwstr>_Toc210049057</vt:lpwstr>
      </vt:variant>
      <vt:variant>
        <vt:i4>1703990</vt:i4>
      </vt:variant>
      <vt:variant>
        <vt:i4>413</vt:i4>
      </vt:variant>
      <vt:variant>
        <vt:i4>0</vt:i4>
      </vt:variant>
      <vt:variant>
        <vt:i4>5</vt:i4>
      </vt:variant>
      <vt:variant>
        <vt:lpwstr/>
      </vt:variant>
      <vt:variant>
        <vt:lpwstr>_Toc210049056</vt:lpwstr>
      </vt:variant>
      <vt:variant>
        <vt:i4>1703990</vt:i4>
      </vt:variant>
      <vt:variant>
        <vt:i4>407</vt:i4>
      </vt:variant>
      <vt:variant>
        <vt:i4>0</vt:i4>
      </vt:variant>
      <vt:variant>
        <vt:i4>5</vt:i4>
      </vt:variant>
      <vt:variant>
        <vt:lpwstr/>
      </vt:variant>
      <vt:variant>
        <vt:lpwstr>_Toc210049055</vt:lpwstr>
      </vt:variant>
      <vt:variant>
        <vt:i4>1703990</vt:i4>
      </vt:variant>
      <vt:variant>
        <vt:i4>401</vt:i4>
      </vt:variant>
      <vt:variant>
        <vt:i4>0</vt:i4>
      </vt:variant>
      <vt:variant>
        <vt:i4>5</vt:i4>
      </vt:variant>
      <vt:variant>
        <vt:lpwstr/>
      </vt:variant>
      <vt:variant>
        <vt:lpwstr>_Toc210049054</vt:lpwstr>
      </vt:variant>
      <vt:variant>
        <vt:i4>1703990</vt:i4>
      </vt:variant>
      <vt:variant>
        <vt:i4>395</vt:i4>
      </vt:variant>
      <vt:variant>
        <vt:i4>0</vt:i4>
      </vt:variant>
      <vt:variant>
        <vt:i4>5</vt:i4>
      </vt:variant>
      <vt:variant>
        <vt:lpwstr/>
      </vt:variant>
      <vt:variant>
        <vt:lpwstr>_Toc210049053</vt:lpwstr>
      </vt:variant>
      <vt:variant>
        <vt:i4>1703990</vt:i4>
      </vt:variant>
      <vt:variant>
        <vt:i4>389</vt:i4>
      </vt:variant>
      <vt:variant>
        <vt:i4>0</vt:i4>
      </vt:variant>
      <vt:variant>
        <vt:i4>5</vt:i4>
      </vt:variant>
      <vt:variant>
        <vt:lpwstr/>
      </vt:variant>
      <vt:variant>
        <vt:lpwstr>_Toc210049052</vt:lpwstr>
      </vt:variant>
      <vt:variant>
        <vt:i4>1703990</vt:i4>
      </vt:variant>
      <vt:variant>
        <vt:i4>383</vt:i4>
      </vt:variant>
      <vt:variant>
        <vt:i4>0</vt:i4>
      </vt:variant>
      <vt:variant>
        <vt:i4>5</vt:i4>
      </vt:variant>
      <vt:variant>
        <vt:lpwstr/>
      </vt:variant>
      <vt:variant>
        <vt:lpwstr>_Toc210049051</vt:lpwstr>
      </vt:variant>
      <vt:variant>
        <vt:i4>1703990</vt:i4>
      </vt:variant>
      <vt:variant>
        <vt:i4>377</vt:i4>
      </vt:variant>
      <vt:variant>
        <vt:i4>0</vt:i4>
      </vt:variant>
      <vt:variant>
        <vt:i4>5</vt:i4>
      </vt:variant>
      <vt:variant>
        <vt:lpwstr/>
      </vt:variant>
      <vt:variant>
        <vt:lpwstr>_Toc210049050</vt:lpwstr>
      </vt:variant>
      <vt:variant>
        <vt:i4>1769526</vt:i4>
      </vt:variant>
      <vt:variant>
        <vt:i4>371</vt:i4>
      </vt:variant>
      <vt:variant>
        <vt:i4>0</vt:i4>
      </vt:variant>
      <vt:variant>
        <vt:i4>5</vt:i4>
      </vt:variant>
      <vt:variant>
        <vt:lpwstr/>
      </vt:variant>
      <vt:variant>
        <vt:lpwstr>_Toc210049049</vt:lpwstr>
      </vt:variant>
      <vt:variant>
        <vt:i4>1769526</vt:i4>
      </vt:variant>
      <vt:variant>
        <vt:i4>365</vt:i4>
      </vt:variant>
      <vt:variant>
        <vt:i4>0</vt:i4>
      </vt:variant>
      <vt:variant>
        <vt:i4>5</vt:i4>
      </vt:variant>
      <vt:variant>
        <vt:lpwstr/>
      </vt:variant>
      <vt:variant>
        <vt:lpwstr>_Toc210049048</vt:lpwstr>
      </vt:variant>
      <vt:variant>
        <vt:i4>1769526</vt:i4>
      </vt:variant>
      <vt:variant>
        <vt:i4>359</vt:i4>
      </vt:variant>
      <vt:variant>
        <vt:i4>0</vt:i4>
      </vt:variant>
      <vt:variant>
        <vt:i4>5</vt:i4>
      </vt:variant>
      <vt:variant>
        <vt:lpwstr/>
      </vt:variant>
      <vt:variant>
        <vt:lpwstr>_Toc210049047</vt:lpwstr>
      </vt:variant>
      <vt:variant>
        <vt:i4>1769526</vt:i4>
      </vt:variant>
      <vt:variant>
        <vt:i4>353</vt:i4>
      </vt:variant>
      <vt:variant>
        <vt:i4>0</vt:i4>
      </vt:variant>
      <vt:variant>
        <vt:i4>5</vt:i4>
      </vt:variant>
      <vt:variant>
        <vt:lpwstr/>
      </vt:variant>
      <vt:variant>
        <vt:lpwstr>_Toc210049046</vt:lpwstr>
      </vt:variant>
      <vt:variant>
        <vt:i4>1769526</vt:i4>
      </vt:variant>
      <vt:variant>
        <vt:i4>347</vt:i4>
      </vt:variant>
      <vt:variant>
        <vt:i4>0</vt:i4>
      </vt:variant>
      <vt:variant>
        <vt:i4>5</vt:i4>
      </vt:variant>
      <vt:variant>
        <vt:lpwstr/>
      </vt:variant>
      <vt:variant>
        <vt:lpwstr>_Toc210049045</vt:lpwstr>
      </vt:variant>
      <vt:variant>
        <vt:i4>1769526</vt:i4>
      </vt:variant>
      <vt:variant>
        <vt:i4>341</vt:i4>
      </vt:variant>
      <vt:variant>
        <vt:i4>0</vt:i4>
      </vt:variant>
      <vt:variant>
        <vt:i4>5</vt:i4>
      </vt:variant>
      <vt:variant>
        <vt:lpwstr/>
      </vt:variant>
      <vt:variant>
        <vt:lpwstr>_Toc210049044</vt:lpwstr>
      </vt:variant>
      <vt:variant>
        <vt:i4>1769526</vt:i4>
      </vt:variant>
      <vt:variant>
        <vt:i4>335</vt:i4>
      </vt:variant>
      <vt:variant>
        <vt:i4>0</vt:i4>
      </vt:variant>
      <vt:variant>
        <vt:i4>5</vt:i4>
      </vt:variant>
      <vt:variant>
        <vt:lpwstr/>
      </vt:variant>
      <vt:variant>
        <vt:lpwstr>_Toc210049043</vt:lpwstr>
      </vt:variant>
      <vt:variant>
        <vt:i4>1769526</vt:i4>
      </vt:variant>
      <vt:variant>
        <vt:i4>329</vt:i4>
      </vt:variant>
      <vt:variant>
        <vt:i4>0</vt:i4>
      </vt:variant>
      <vt:variant>
        <vt:i4>5</vt:i4>
      </vt:variant>
      <vt:variant>
        <vt:lpwstr/>
      </vt:variant>
      <vt:variant>
        <vt:lpwstr>_Toc210049042</vt:lpwstr>
      </vt:variant>
      <vt:variant>
        <vt:i4>1769526</vt:i4>
      </vt:variant>
      <vt:variant>
        <vt:i4>323</vt:i4>
      </vt:variant>
      <vt:variant>
        <vt:i4>0</vt:i4>
      </vt:variant>
      <vt:variant>
        <vt:i4>5</vt:i4>
      </vt:variant>
      <vt:variant>
        <vt:lpwstr/>
      </vt:variant>
      <vt:variant>
        <vt:lpwstr>_Toc210049041</vt:lpwstr>
      </vt:variant>
      <vt:variant>
        <vt:i4>1769526</vt:i4>
      </vt:variant>
      <vt:variant>
        <vt:i4>317</vt:i4>
      </vt:variant>
      <vt:variant>
        <vt:i4>0</vt:i4>
      </vt:variant>
      <vt:variant>
        <vt:i4>5</vt:i4>
      </vt:variant>
      <vt:variant>
        <vt:lpwstr/>
      </vt:variant>
      <vt:variant>
        <vt:lpwstr>_Toc210049040</vt:lpwstr>
      </vt:variant>
      <vt:variant>
        <vt:i4>1835062</vt:i4>
      </vt:variant>
      <vt:variant>
        <vt:i4>311</vt:i4>
      </vt:variant>
      <vt:variant>
        <vt:i4>0</vt:i4>
      </vt:variant>
      <vt:variant>
        <vt:i4>5</vt:i4>
      </vt:variant>
      <vt:variant>
        <vt:lpwstr/>
      </vt:variant>
      <vt:variant>
        <vt:lpwstr>_Toc210049039</vt:lpwstr>
      </vt:variant>
      <vt:variant>
        <vt:i4>1835062</vt:i4>
      </vt:variant>
      <vt:variant>
        <vt:i4>305</vt:i4>
      </vt:variant>
      <vt:variant>
        <vt:i4>0</vt:i4>
      </vt:variant>
      <vt:variant>
        <vt:i4>5</vt:i4>
      </vt:variant>
      <vt:variant>
        <vt:lpwstr/>
      </vt:variant>
      <vt:variant>
        <vt:lpwstr>_Toc210049038</vt:lpwstr>
      </vt:variant>
      <vt:variant>
        <vt:i4>1835062</vt:i4>
      </vt:variant>
      <vt:variant>
        <vt:i4>299</vt:i4>
      </vt:variant>
      <vt:variant>
        <vt:i4>0</vt:i4>
      </vt:variant>
      <vt:variant>
        <vt:i4>5</vt:i4>
      </vt:variant>
      <vt:variant>
        <vt:lpwstr/>
      </vt:variant>
      <vt:variant>
        <vt:lpwstr>_Toc210049037</vt:lpwstr>
      </vt:variant>
      <vt:variant>
        <vt:i4>1835062</vt:i4>
      </vt:variant>
      <vt:variant>
        <vt:i4>293</vt:i4>
      </vt:variant>
      <vt:variant>
        <vt:i4>0</vt:i4>
      </vt:variant>
      <vt:variant>
        <vt:i4>5</vt:i4>
      </vt:variant>
      <vt:variant>
        <vt:lpwstr/>
      </vt:variant>
      <vt:variant>
        <vt:lpwstr>_Toc210049036</vt:lpwstr>
      </vt:variant>
      <vt:variant>
        <vt:i4>1835062</vt:i4>
      </vt:variant>
      <vt:variant>
        <vt:i4>287</vt:i4>
      </vt:variant>
      <vt:variant>
        <vt:i4>0</vt:i4>
      </vt:variant>
      <vt:variant>
        <vt:i4>5</vt:i4>
      </vt:variant>
      <vt:variant>
        <vt:lpwstr/>
      </vt:variant>
      <vt:variant>
        <vt:lpwstr>_Toc210049035</vt:lpwstr>
      </vt:variant>
      <vt:variant>
        <vt:i4>1835062</vt:i4>
      </vt:variant>
      <vt:variant>
        <vt:i4>281</vt:i4>
      </vt:variant>
      <vt:variant>
        <vt:i4>0</vt:i4>
      </vt:variant>
      <vt:variant>
        <vt:i4>5</vt:i4>
      </vt:variant>
      <vt:variant>
        <vt:lpwstr/>
      </vt:variant>
      <vt:variant>
        <vt:lpwstr>_Toc210049034</vt:lpwstr>
      </vt:variant>
      <vt:variant>
        <vt:i4>1835062</vt:i4>
      </vt:variant>
      <vt:variant>
        <vt:i4>275</vt:i4>
      </vt:variant>
      <vt:variant>
        <vt:i4>0</vt:i4>
      </vt:variant>
      <vt:variant>
        <vt:i4>5</vt:i4>
      </vt:variant>
      <vt:variant>
        <vt:lpwstr/>
      </vt:variant>
      <vt:variant>
        <vt:lpwstr>_Toc210049033</vt:lpwstr>
      </vt:variant>
      <vt:variant>
        <vt:i4>1835062</vt:i4>
      </vt:variant>
      <vt:variant>
        <vt:i4>269</vt:i4>
      </vt:variant>
      <vt:variant>
        <vt:i4>0</vt:i4>
      </vt:variant>
      <vt:variant>
        <vt:i4>5</vt:i4>
      </vt:variant>
      <vt:variant>
        <vt:lpwstr/>
      </vt:variant>
      <vt:variant>
        <vt:lpwstr>_Toc210049032</vt:lpwstr>
      </vt:variant>
      <vt:variant>
        <vt:i4>1835062</vt:i4>
      </vt:variant>
      <vt:variant>
        <vt:i4>263</vt:i4>
      </vt:variant>
      <vt:variant>
        <vt:i4>0</vt:i4>
      </vt:variant>
      <vt:variant>
        <vt:i4>5</vt:i4>
      </vt:variant>
      <vt:variant>
        <vt:lpwstr/>
      </vt:variant>
      <vt:variant>
        <vt:lpwstr>_Toc210049031</vt:lpwstr>
      </vt:variant>
      <vt:variant>
        <vt:i4>1835062</vt:i4>
      </vt:variant>
      <vt:variant>
        <vt:i4>257</vt:i4>
      </vt:variant>
      <vt:variant>
        <vt:i4>0</vt:i4>
      </vt:variant>
      <vt:variant>
        <vt:i4>5</vt:i4>
      </vt:variant>
      <vt:variant>
        <vt:lpwstr/>
      </vt:variant>
      <vt:variant>
        <vt:lpwstr>_Toc210049030</vt:lpwstr>
      </vt:variant>
      <vt:variant>
        <vt:i4>1900598</vt:i4>
      </vt:variant>
      <vt:variant>
        <vt:i4>251</vt:i4>
      </vt:variant>
      <vt:variant>
        <vt:i4>0</vt:i4>
      </vt:variant>
      <vt:variant>
        <vt:i4>5</vt:i4>
      </vt:variant>
      <vt:variant>
        <vt:lpwstr/>
      </vt:variant>
      <vt:variant>
        <vt:lpwstr>_Toc210049029</vt:lpwstr>
      </vt:variant>
      <vt:variant>
        <vt:i4>1900598</vt:i4>
      </vt:variant>
      <vt:variant>
        <vt:i4>245</vt:i4>
      </vt:variant>
      <vt:variant>
        <vt:i4>0</vt:i4>
      </vt:variant>
      <vt:variant>
        <vt:i4>5</vt:i4>
      </vt:variant>
      <vt:variant>
        <vt:lpwstr/>
      </vt:variant>
      <vt:variant>
        <vt:lpwstr>_Toc210049028</vt:lpwstr>
      </vt:variant>
      <vt:variant>
        <vt:i4>1900598</vt:i4>
      </vt:variant>
      <vt:variant>
        <vt:i4>239</vt:i4>
      </vt:variant>
      <vt:variant>
        <vt:i4>0</vt:i4>
      </vt:variant>
      <vt:variant>
        <vt:i4>5</vt:i4>
      </vt:variant>
      <vt:variant>
        <vt:lpwstr/>
      </vt:variant>
      <vt:variant>
        <vt:lpwstr>_Toc210049027</vt:lpwstr>
      </vt:variant>
      <vt:variant>
        <vt:i4>1900598</vt:i4>
      </vt:variant>
      <vt:variant>
        <vt:i4>233</vt:i4>
      </vt:variant>
      <vt:variant>
        <vt:i4>0</vt:i4>
      </vt:variant>
      <vt:variant>
        <vt:i4>5</vt:i4>
      </vt:variant>
      <vt:variant>
        <vt:lpwstr/>
      </vt:variant>
      <vt:variant>
        <vt:lpwstr>_Toc210049026</vt:lpwstr>
      </vt:variant>
      <vt:variant>
        <vt:i4>1900598</vt:i4>
      </vt:variant>
      <vt:variant>
        <vt:i4>227</vt:i4>
      </vt:variant>
      <vt:variant>
        <vt:i4>0</vt:i4>
      </vt:variant>
      <vt:variant>
        <vt:i4>5</vt:i4>
      </vt:variant>
      <vt:variant>
        <vt:lpwstr/>
      </vt:variant>
      <vt:variant>
        <vt:lpwstr>_Toc210049025</vt:lpwstr>
      </vt:variant>
      <vt:variant>
        <vt:i4>1900598</vt:i4>
      </vt:variant>
      <vt:variant>
        <vt:i4>221</vt:i4>
      </vt:variant>
      <vt:variant>
        <vt:i4>0</vt:i4>
      </vt:variant>
      <vt:variant>
        <vt:i4>5</vt:i4>
      </vt:variant>
      <vt:variant>
        <vt:lpwstr/>
      </vt:variant>
      <vt:variant>
        <vt:lpwstr>_Toc210049024</vt:lpwstr>
      </vt:variant>
      <vt:variant>
        <vt:i4>1900598</vt:i4>
      </vt:variant>
      <vt:variant>
        <vt:i4>215</vt:i4>
      </vt:variant>
      <vt:variant>
        <vt:i4>0</vt:i4>
      </vt:variant>
      <vt:variant>
        <vt:i4>5</vt:i4>
      </vt:variant>
      <vt:variant>
        <vt:lpwstr/>
      </vt:variant>
      <vt:variant>
        <vt:lpwstr>_Toc210049023</vt:lpwstr>
      </vt:variant>
      <vt:variant>
        <vt:i4>1900598</vt:i4>
      </vt:variant>
      <vt:variant>
        <vt:i4>209</vt:i4>
      </vt:variant>
      <vt:variant>
        <vt:i4>0</vt:i4>
      </vt:variant>
      <vt:variant>
        <vt:i4>5</vt:i4>
      </vt:variant>
      <vt:variant>
        <vt:lpwstr/>
      </vt:variant>
      <vt:variant>
        <vt:lpwstr>_Toc210049022</vt:lpwstr>
      </vt:variant>
      <vt:variant>
        <vt:i4>1900598</vt:i4>
      </vt:variant>
      <vt:variant>
        <vt:i4>203</vt:i4>
      </vt:variant>
      <vt:variant>
        <vt:i4>0</vt:i4>
      </vt:variant>
      <vt:variant>
        <vt:i4>5</vt:i4>
      </vt:variant>
      <vt:variant>
        <vt:lpwstr/>
      </vt:variant>
      <vt:variant>
        <vt:lpwstr>_Toc210049021</vt:lpwstr>
      </vt:variant>
      <vt:variant>
        <vt:i4>1900598</vt:i4>
      </vt:variant>
      <vt:variant>
        <vt:i4>197</vt:i4>
      </vt:variant>
      <vt:variant>
        <vt:i4>0</vt:i4>
      </vt:variant>
      <vt:variant>
        <vt:i4>5</vt:i4>
      </vt:variant>
      <vt:variant>
        <vt:lpwstr/>
      </vt:variant>
      <vt:variant>
        <vt:lpwstr>_Toc210049020</vt:lpwstr>
      </vt:variant>
      <vt:variant>
        <vt:i4>1966134</vt:i4>
      </vt:variant>
      <vt:variant>
        <vt:i4>191</vt:i4>
      </vt:variant>
      <vt:variant>
        <vt:i4>0</vt:i4>
      </vt:variant>
      <vt:variant>
        <vt:i4>5</vt:i4>
      </vt:variant>
      <vt:variant>
        <vt:lpwstr/>
      </vt:variant>
      <vt:variant>
        <vt:lpwstr>_Toc210049019</vt:lpwstr>
      </vt:variant>
      <vt:variant>
        <vt:i4>1966134</vt:i4>
      </vt:variant>
      <vt:variant>
        <vt:i4>185</vt:i4>
      </vt:variant>
      <vt:variant>
        <vt:i4>0</vt:i4>
      </vt:variant>
      <vt:variant>
        <vt:i4>5</vt:i4>
      </vt:variant>
      <vt:variant>
        <vt:lpwstr/>
      </vt:variant>
      <vt:variant>
        <vt:lpwstr>_Toc210049018</vt:lpwstr>
      </vt:variant>
      <vt:variant>
        <vt:i4>1966134</vt:i4>
      </vt:variant>
      <vt:variant>
        <vt:i4>179</vt:i4>
      </vt:variant>
      <vt:variant>
        <vt:i4>0</vt:i4>
      </vt:variant>
      <vt:variant>
        <vt:i4>5</vt:i4>
      </vt:variant>
      <vt:variant>
        <vt:lpwstr/>
      </vt:variant>
      <vt:variant>
        <vt:lpwstr>_Toc210049017</vt:lpwstr>
      </vt:variant>
      <vt:variant>
        <vt:i4>1966134</vt:i4>
      </vt:variant>
      <vt:variant>
        <vt:i4>173</vt:i4>
      </vt:variant>
      <vt:variant>
        <vt:i4>0</vt:i4>
      </vt:variant>
      <vt:variant>
        <vt:i4>5</vt:i4>
      </vt:variant>
      <vt:variant>
        <vt:lpwstr/>
      </vt:variant>
      <vt:variant>
        <vt:lpwstr>_Toc210049016</vt:lpwstr>
      </vt:variant>
      <vt:variant>
        <vt:i4>1966134</vt:i4>
      </vt:variant>
      <vt:variant>
        <vt:i4>167</vt:i4>
      </vt:variant>
      <vt:variant>
        <vt:i4>0</vt:i4>
      </vt:variant>
      <vt:variant>
        <vt:i4>5</vt:i4>
      </vt:variant>
      <vt:variant>
        <vt:lpwstr/>
      </vt:variant>
      <vt:variant>
        <vt:lpwstr>_Toc210049015</vt:lpwstr>
      </vt:variant>
      <vt:variant>
        <vt:i4>1966134</vt:i4>
      </vt:variant>
      <vt:variant>
        <vt:i4>161</vt:i4>
      </vt:variant>
      <vt:variant>
        <vt:i4>0</vt:i4>
      </vt:variant>
      <vt:variant>
        <vt:i4>5</vt:i4>
      </vt:variant>
      <vt:variant>
        <vt:lpwstr/>
      </vt:variant>
      <vt:variant>
        <vt:lpwstr>_Toc210049014</vt:lpwstr>
      </vt:variant>
      <vt:variant>
        <vt:i4>1966134</vt:i4>
      </vt:variant>
      <vt:variant>
        <vt:i4>155</vt:i4>
      </vt:variant>
      <vt:variant>
        <vt:i4>0</vt:i4>
      </vt:variant>
      <vt:variant>
        <vt:i4>5</vt:i4>
      </vt:variant>
      <vt:variant>
        <vt:lpwstr/>
      </vt:variant>
      <vt:variant>
        <vt:lpwstr>_Toc210049013</vt:lpwstr>
      </vt:variant>
      <vt:variant>
        <vt:i4>1966134</vt:i4>
      </vt:variant>
      <vt:variant>
        <vt:i4>149</vt:i4>
      </vt:variant>
      <vt:variant>
        <vt:i4>0</vt:i4>
      </vt:variant>
      <vt:variant>
        <vt:i4>5</vt:i4>
      </vt:variant>
      <vt:variant>
        <vt:lpwstr/>
      </vt:variant>
      <vt:variant>
        <vt:lpwstr>_Toc210049012</vt:lpwstr>
      </vt:variant>
      <vt:variant>
        <vt:i4>1966134</vt:i4>
      </vt:variant>
      <vt:variant>
        <vt:i4>143</vt:i4>
      </vt:variant>
      <vt:variant>
        <vt:i4>0</vt:i4>
      </vt:variant>
      <vt:variant>
        <vt:i4>5</vt:i4>
      </vt:variant>
      <vt:variant>
        <vt:lpwstr/>
      </vt:variant>
      <vt:variant>
        <vt:lpwstr>_Toc210049011</vt:lpwstr>
      </vt:variant>
      <vt:variant>
        <vt:i4>1966134</vt:i4>
      </vt:variant>
      <vt:variant>
        <vt:i4>137</vt:i4>
      </vt:variant>
      <vt:variant>
        <vt:i4>0</vt:i4>
      </vt:variant>
      <vt:variant>
        <vt:i4>5</vt:i4>
      </vt:variant>
      <vt:variant>
        <vt:lpwstr/>
      </vt:variant>
      <vt:variant>
        <vt:lpwstr>_Toc210049010</vt:lpwstr>
      </vt:variant>
      <vt:variant>
        <vt:i4>2031670</vt:i4>
      </vt:variant>
      <vt:variant>
        <vt:i4>131</vt:i4>
      </vt:variant>
      <vt:variant>
        <vt:i4>0</vt:i4>
      </vt:variant>
      <vt:variant>
        <vt:i4>5</vt:i4>
      </vt:variant>
      <vt:variant>
        <vt:lpwstr/>
      </vt:variant>
      <vt:variant>
        <vt:lpwstr>_Toc210049009</vt:lpwstr>
      </vt:variant>
      <vt:variant>
        <vt:i4>2031670</vt:i4>
      </vt:variant>
      <vt:variant>
        <vt:i4>125</vt:i4>
      </vt:variant>
      <vt:variant>
        <vt:i4>0</vt:i4>
      </vt:variant>
      <vt:variant>
        <vt:i4>5</vt:i4>
      </vt:variant>
      <vt:variant>
        <vt:lpwstr/>
      </vt:variant>
      <vt:variant>
        <vt:lpwstr>_Toc210049008</vt:lpwstr>
      </vt:variant>
      <vt:variant>
        <vt:i4>2031670</vt:i4>
      </vt:variant>
      <vt:variant>
        <vt:i4>119</vt:i4>
      </vt:variant>
      <vt:variant>
        <vt:i4>0</vt:i4>
      </vt:variant>
      <vt:variant>
        <vt:i4>5</vt:i4>
      </vt:variant>
      <vt:variant>
        <vt:lpwstr/>
      </vt:variant>
      <vt:variant>
        <vt:lpwstr>_Toc210049007</vt:lpwstr>
      </vt:variant>
      <vt:variant>
        <vt:i4>2031670</vt:i4>
      </vt:variant>
      <vt:variant>
        <vt:i4>113</vt:i4>
      </vt:variant>
      <vt:variant>
        <vt:i4>0</vt:i4>
      </vt:variant>
      <vt:variant>
        <vt:i4>5</vt:i4>
      </vt:variant>
      <vt:variant>
        <vt:lpwstr/>
      </vt:variant>
      <vt:variant>
        <vt:lpwstr>_Toc210049006</vt:lpwstr>
      </vt:variant>
      <vt:variant>
        <vt:i4>2031670</vt:i4>
      </vt:variant>
      <vt:variant>
        <vt:i4>107</vt:i4>
      </vt:variant>
      <vt:variant>
        <vt:i4>0</vt:i4>
      </vt:variant>
      <vt:variant>
        <vt:i4>5</vt:i4>
      </vt:variant>
      <vt:variant>
        <vt:lpwstr/>
      </vt:variant>
      <vt:variant>
        <vt:lpwstr>_Toc210049005</vt:lpwstr>
      </vt:variant>
      <vt:variant>
        <vt:i4>2031670</vt:i4>
      </vt:variant>
      <vt:variant>
        <vt:i4>101</vt:i4>
      </vt:variant>
      <vt:variant>
        <vt:i4>0</vt:i4>
      </vt:variant>
      <vt:variant>
        <vt:i4>5</vt:i4>
      </vt:variant>
      <vt:variant>
        <vt:lpwstr/>
      </vt:variant>
      <vt:variant>
        <vt:lpwstr>_Toc210049004</vt:lpwstr>
      </vt:variant>
      <vt:variant>
        <vt:i4>2031670</vt:i4>
      </vt:variant>
      <vt:variant>
        <vt:i4>95</vt:i4>
      </vt:variant>
      <vt:variant>
        <vt:i4>0</vt:i4>
      </vt:variant>
      <vt:variant>
        <vt:i4>5</vt:i4>
      </vt:variant>
      <vt:variant>
        <vt:lpwstr/>
      </vt:variant>
      <vt:variant>
        <vt:lpwstr>_Toc210049003</vt:lpwstr>
      </vt:variant>
      <vt:variant>
        <vt:i4>2031670</vt:i4>
      </vt:variant>
      <vt:variant>
        <vt:i4>89</vt:i4>
      </vt:variant>
      <vt:variant>
        <vt:i4>0</vt:i4>
      </vt:variant>
      <vt:variant>
        <vt:i4>5</vt:i4>
      </vt:variant>
      <vt:variant>
        <vt:lpwstr/>
      </vt:variant>
      <vt:variant>
        <vt:lpwstr>_Toc210049002</vt:lpwstr>
      </vt:variant>
      <vt:variant>
        <vt:i4>2031670</vt:i4>
      </vt:variant>
      <vt:variant>
        <vt:i4>83</vt:i4>
      </vt:variant>
      <vt:variant>
        <vt:i4>0</vt:i4>
      </vt:variant>
      <vt:variant>
        <vt:i4>5</vt:i4>
      </vt:variant>
      <vt:variant>
        <vt:lpwstr/>
      </vt:variant>
      <vt:variant>
        <vt:lpwstr>_Toc210049001</vt:lpwstr>
      </vt:variant>
      <vt:variant>
        <vt:i4>2031670</vt:i4>
      </vt:variant>
      <vt:variant>
        <vt:i4>77</vt:i4>
      </vt:variant>
      <vt:variant>
        <vt:i4>0</vt:i4>
      </vt:variant>
      <vt:variant>
        <vt:i4>5</vt:i4>
      </vt:variant>
      <vt:variant>
        <vt:lpwstr/>
      </vt:variant>
      <vt:variant>
        <vt:lpwstr>_Toc210049000</vt:lpwstr>
      </vt:variant>
      <vt:variant>
        <vt:i4>1507391</vt:i4>
      </vt:variant>
      <vt:variant>
        <vt:i4>71</vt:i4>
      </vt:variant>
      <vt:variant>
        <vt:i4>0</vt:i4>
      </vt:variant>
      <vt:variant>
        <vt:i4>5</vt:i4>
      </vt:variant>
      <vt:variant>
        <vt:lpwstr/>
      </vt:variant>
      <vt:variant>
        <vt:lpwstr>_Toc210048999</vt:lpwstr>
      </vt:variant>
      <vt:variant>
        <vt:i4>1507391</vt:i4>
      </vt:variant>
      <vt:variant>
        <vt:i4>65</vt:i4>
      </vt:variant>
      <vt:variant>
        <vt:i4>0</vt:i4>
      </vt:variant>
      <vt:variant>
        <vt:i4>5</vt:i4>
      </vt:variant>
      <vt:variant>
        <vt:lpwstr/>
      </vt:variant>
      <vt:variant>
        <vt:lpwstr>_Toc210048998</vt:lpwstr>
      </vt:variant>
      <vt:variant>
        <vt:i4>1507391</vt:i4>
      </vt:variant>
      <vt:variant>
        <vt:i4>59</vt:i4>
      </vt:variant>
      <vt:variant>
        <vt:i4>0</vt:i4>
      </vt:variant>
      <vt:variant>
        <vt:i4>5</vt:i4>
      </vt:variant>
      <vt:variant>
        <vt:lpwstr/>
      </vt:variant>
      <vt:variant>
        <vt:lpwstr>_Toc210048997</vt:lpwstr>
      </vt:variant>
      <vt:variant>
        <vt:i4>1507391</vt:i4>
      </vt:variant>
      <vt:variant>
        <vt:i4>53</vt:i4>
      </vt:variant>
      <vt:variant>
        <vt:i4>0</vt:i4>
      </vt:variant>
      <vt:variant>
        <vt:i4>5</vt:i4>
      </vt:variant>
      <vt:variant>
        <vt:lpwstr/>
      </vt:variant>
      <vt:variant>
        <vt:lpwstr>_Toc210048996</vt:lpwstr>
      </vt:variant>
      <vt:variant>
        <vt:i4>1507391</vt:i4>
      </vt:variant>
      <vt:variant>
        <vt:i4>47</vt:i4>
      </vt:variant>
      <vt:variant>
        <vt:i4>0</vt:i4>
      </vt:variant>
      <vt:variant>
        <vt:i4>5</vt:i4>
      </vt:variant>
      <vt:variant>
        <vt:lpwstr/>
      </vt:variant>
      <vt:variant>
        <vt:lpwstr>_Toc210048995</vt:lpwstr>
      </vt:variant>
      <vt:variant>
        <vt:i4>1507391</vt:i4>
      </vt:variant>
      <vt:variant>
        <vt:i4>41</vt:i4>
      </vt:variant>
      <vt:variant>
        <vt:i4>0</vt:i4>
      </vt:variant>
      <vt:variant>
        <vt:i4>5</vt:i4>
      </vt:variant>
      <vt:variant>
        <vt:lpwstr/>
      </vt:variant>
      <vt:variant>
        <vt:lpwstr>_Toc210048994</vt:lpwstr>
      </vt:variant>
      <vt:variant>
        <vt:i4>1507391</vt:i4>
      </vt:variant>
      <vt:variant>
        <vt:i4>35</vt:i4>
      </vt:variant>
      <vt:variant>
        <vt:i4>0</vt:i4>
      </vt:variant>
      <vt:variant>
        <vt:i4>5</vt:i4>
      </vt:variant>
      <vt:variant>
        <vt:lpwstr/>
      </vt:variant>
      <vt:variant>
        <vt:lpwstr>_Toc210048993</vt:lpwstr>
      </vt:variant>
      <vt:variant>
        <vt:i4>1507391</vt:i4>
      </vt:variant>
      <vt:variant>
        <vt:i4>29</vt:i4>
      </vt:variant>
      <vt:variant>
        <vt:i4>0</vt:i4>
      </vt:variant>
      <vt:variant>
        <vt:i4>5</vt:i4>
      </vt:variant>
      <vt:variant>
        <vt:lpwstr/>
      </vt:variant>
      <vt:variant>
        <vt:lpwstr>_Toc210048992</vt:lpwstr>
      </vt:variant>
      <vt:variant>
        <vt:i4>1507391</vt:i4>
      </vt:variant>
      <vt:variant>
        <vt:i4>23</vt:i4>
      </vt:variant>
      <vt:variant>
        <vt:i4>0</vt:i4>
      </vt:variant>
      <vt:variant>
        <vt:i4>5</vt:i4>
      </vt:variant>
      <vt:variant>
        <vt:lpwstr/>
      </vt:variant>
      <vt:variant>
        <vt:lpwstr>_Toc210048991</vt:lpwstr>
      </vt:variant>
      <vt:variant>
        <vt:i4>1507391</vt:i4>
      </vt:variant>
      <vt:variant>
        <vt:i4>17</vt:i4>
      </vt:variant>
      <vt:variant>
        <vt:i4>0</vt:i4>
      </vt:variant>
      <vt:variant>
        <vt:i4>5</vt:i4>
      </vt:variant>
      <vt:variant>
        <vt:lpwstr/>
      </vt:variant>
      <vt:variant>
        <vt:lpwstr>_Toc210048990</vt:lpwstr>
      </vt:variant>
      <vt:variant>
        <vt:i4>1441855</vt:i4>
      </vt:variant>
      <vt:variant>
        <vt:i4>11</vt:i4>
      </vt:variant>
      <vt:variant>
        <vt:i4>0</vt:i4>
      </vt:variant>
      <vt:variant>
        <vt:i4>5</vt:i4>
      </vt:variant>
      <vt:variant>
        <vt:lpwstr/>
      </vt:variant>
      <vt:variant>
        <vt:lpwstr>_Toc210048989</vt:lpwstr>
      </vt:variant>
      <vt:variant>
        <vt:i4>1441855</vt:i4>
      </vt:variant>
      <vt:variant>
        <vt:i4>5</vt:i4>
      </vt:variant>
      <vt:variant>
        <vt:i4>0</vt:i4>
      </vt:variant>
      <vt:variant>
        <vt:i4>5</vt:i4>
      </vt:variant>
      <vt:variant>
        <vt:lpwstr/>
      </vt:variant>
      <vt:variant>
        <vt:lpwstr>_Toc210048988</vt:lpwstr>
      </vt:variant>
      <vt:variant>
        <vt:i4>3604495</vt:i4>
      </vt:variant>
      <vt:variant>
        <vt:i4>0</vt:i4>
      </vt:variant>
      <vt:variant>
        <vt:i4>0</vt:i4>
      </vt:variant>
      <vt:variant>
        <vt:i4>5</vt:i4>
      </vt:variant>
      <vt:variant>
        <vt:lpwstr>mailto:Community.yallourn@energyaustralia.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ergyAustralia Yallourn DMRP</dc:title>
  <dc:subject/>
  <dc:creator>School of Applied Sciences and Engineering</dc:creator>
  <cp:keywords/>
  <dc:description/>
  <cp:lastModifiedBy>Myers, Raymond</cp:lastModifiedBy>
  <cp:revision>5646</cp:revision>
  <cp:lastPrinted>2025-09-30T02:16:00Z</cp:lastPrinted>
  <dcterms:created xsi:type="dcterms:W3CDTF">2025-04-04T15:31:00Z</dcterms:created>
  <dcterms:modified xsi:type="dcterms:W3CDTF">2026-01-1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90759825167449BC5FFC5C0AEB05F4</vt:lpwstr>
  </property>
  <property fmtid="{D5CDD505-2E9C-101B-9397-08002B2CF9AE}" pid="3" name="MediaServiceImageTags">
    <vt:lpwstr/>
  </property>
  <property fmtid="{D5CDD505-2E9C-101B-9397-08002B2CF9AE}" pid="4" name="ClassificationContentMarkingHeaderShapeIds">
    <vt:lpwstr>6c031bb8,514beb99,3a43774c,e07f2dc,78162e5d,2ccdf0c,147d0eb6,319a4daa,417629c7,242c9b98,eadfa11,3af909a3,2efcc8c0,6374e9b0,1e84620e</vt:lpwstr>
  </property>
  <property fmtid="{D5CDD505-2E9C-101B-9397-08002B2CF9AE}" pid="5" name="ClassificationContentMarkingHeaderFontProps">
    <vt:lpwstr>#ff0000,12,Calibri</vt:lpwstr>
  </property>
  <property fmtid="{D5CDD505-2E9C-101B-9397-08002B2CF9AE}" pid="6" name="ClassificationContentMarkingHeaderText">
    <vt:lpwstr>OFFICIAL</vt:lpwstr>
  </property>
  <property fmtid="{D5CDD505-2E9C-101B-9397-08002B2CF9AE}" pid="7" name="MSIP_Label_35755166-6d80-42ed-ae78-9d0007902bc8_Enabled">
    <vt:lpwstr>true</vt:lpwstr>
  </property>
  <property fmtid="{D5CDD505-2E9C-101B-9397-08002B2CF9AE}" pid="8" name="MSIP_Label_35755166-6d80-42ed-ae78-9d0007902bc8_SetDate">
    <vt:lpwstr>2025-09-16T04:10:20Z</vt:lpwstr>
  </property>
  <property fmtid="{D5CDD505-2E9C-101B-9397-08002B2CF9AE}" pid="9" name="MSIP_Label_35755166-6d80-42ed-ae78-9d0007902bc8_Method">
    <vt:lpwstr>Privileged</vt:lpwstr>
  </property>
  <property fmtid="{D5CDD505-2E9C-101B-9397-08002B2CF9AE}" pid="10" name="MSIP_Label_35755166-6d80-42ed-ae78-9d0007902bc8_Name">
    <vt:lpwstr>35755166-6d80-42ed-ae78-9d0007902bc8</vt:lpwstr>
  </property>
  <property fmtid="{D5CDD505-2E9C-101B-9397-08002B2CF9AE}" pid="11" name="MSIP_Label_35755166-6d80-42ed-ae78-9d0007902bc8_SiteId">
    <vt:lpwstr>7a04d7f3-5040-4e4c-8f55-293ed3c7df84</vt:lpwstr>
  </property>
  <property fmtid="{D5CDD505-2E9C-101B-9397-08002B2CF9AE}" pid="12" name="MSIP_Label_35755166-6d80-42ed-ae78-9d0007902bc8_ActionId">
    <vt:lpwstr>1b60fb7b-c901-4fa4-ac67-07973b88ed95</vt:lpwstr>
  </property>
  <property fmtid="{D5CDD505-2E9C-101B-9397-08002B2CF9AE}" pid="13" name="MSIP_Label_35755166-6d80-42ed-ae78-9d0007902bc8_ContentBits">
    <vt:lpwstr>0</vt:lpwstr>
  </property>
  <property fmtid="{D5CDD505-2E9C-101B-9397-08002B2CF9AE}" pid="14" name="MSIP_Label_35755166-6d80-42ed-ae78-9d0007902bc8_Tag">
    <vt:lpwstr>10, 0, 1, 1</vt:lpwstr>
  </property>
  <property fmtid="{D5CDD505-2E9C-101B-9397-08002B2CF9AE}" pid="15" name="docLang">
    <vt:lpwstr>en</vt:lpwstr>
  </property>
</Properties>
</file>